
<file path=[Content_Types].xml><?xml version="1.0" encoding="utf-8"?>
<Types xmlns="http://schemas.openxmlformats.org/package/2006/content-types">
  <Default Extension="png" ContentType="image/png"/>
  <Default Extension="tmp"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5962F018" w:rsidR="00D607E8" w:rsidRPr="00E81B1B" w:rsidRDefault="00063E58" w:rsidP="008B28A8">
      <w:pPr>
        <w:keepLines/>
        <w:spacing w:after="240"/>
        <w:rPr>
          <w:color w:val="FFFFFF" w:themeColor="background1"/>
        </w:rPr>
      </w:pPr>
      <w:bookmarkStart w:id="0" w:name="_Hlk76912726"/>
      <w:bookmarkEnd w:id="0"/>
      <w:r w:rsidRPr="00E81B1B">
        <w:rPr>
          <w:noProof/>
          <w:lang w:eastAsia="de-DE"/>
        </w:rPr>
        <w:drawing>
          <wp:anchor distT="0" distB="0" distL="114300" distR="114300" simplePos="0" relativeHeight="251658249" behindDoc="0" locked="0" layoutInCell="1" allowOverlap="1" wp14:anchorId="3ED1E922" wp14:editId="22D23ABC">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15B3" w:rsidRPr="00E81B1B">
        <w:rPr>
          <w:noProof/>
          <w:lang w:eastAsia="de-DE"/>
        </w:rPr>
        <w:drawing>
          <wp:anchor distT="0" distB="0" distL="114300" distR="114300" simplePos="0" relativeHeight="251658240" behindDoc="1" locked="0" layoutInCell="1" allowOverlap="1" wp14:anchorId="0CA4287D" wp14:editId="39CBE1AA">
            <wp:simplePos x="0" y="0"/>
            <wp:positionH relativeFrom="page">
              <wp:posOffset>0</wp:posOffset>
            </wp:positionH>
            <wp:positionV relativeFrom="page">
              <wp:posOffset>2970530</wp:posOffset>
            </wp:positionV>
            <wp:extent cx="7578000" cy="7722000"/>
            <wp:effectExtent l="0" t="0" r="4445"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78000" cy="772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5AF35407">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3"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1"/>
      <w:r w:rsidR="00CE0500" w:rsidRPr="00E81B1B">
        <w:rPr>
          <w:color w:val="FFFFFF" w:themeColor="background1"/>
        </w:rPr>
        <w:t>n</w:t>
      </w:r>
      <w:commentRangeEnd w:id="1"/>
      <w:r w:rsidR="00420E44">
        <w:rPr>
          <w:rStyle w:val="Kommentarzeichen"/>
        </w:rPr>
        <w:commentReference w:id="1"/>
      </w:r>
      <w:r w:rsidR="008B28A8" w:rsidRPr="00E81B1B">
        <w:rPr>
          <w:color w:val="FFFFFF" w:themeColor="background1"/>
        </w:rPr>
        <w:t>………………………………………………………………………………………………………………………………………………………………………………………………………………………………………………………………………………………………………………………………………………..</w:t>
      </w:r>
    </w:p>
    <w:p w14:paraId="7CBC8EBC" w14:textId="21AA05CB" w:rsidR="008B28A8" w:rsidRPr="00E81B1B" w:rsidRDefault="008915B3" w:rsidP="008B28A8">
      <w:pPr>
        <w:keepLines/>
        <w:spacing w:after="14640"/>
      </w:pPr>
      <w:r w:rsidRPr="00E81B1B">
        <w:rPr>
          <w:noProof/>
          <w:lang w:eastAsia="de-DE"/>
        </w:rPr>
        <mc:AlternateContent>
          <mc:Choice Requires="wpg">
            <w:drawing>
              <wp:anchor distT="0" distB="0" distL="114300" distR="114300" simplePos="0" relativeHeight="251658241" behindDoc="1" locked="0" layoutInCell="1" allowOverlap="1" wp14:anchorId="75852201" wp14:editId="6F584842">
                <wp:simplePos x="0" y="0"/>
                <wp:positionH relativeFrom="page">
                  <wp:posOffset>0</wp:posOffset>
                </wp:positionH>
                <wp:positionV relativeFrom="page">
                  <wp:posOffset>3719368</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77777777" w:rsidR="00CB32B1" w:rsidRPr="00305FFE" w:rsidRDefault="00CB32B1" w:rsidP="00494EB7">
                              <w:pPr>
                                <w:pStyle w:val="Titel"/>
                                <w:rPr>
                                  <w:szCs w:val="72"/>
                                </w:rPr>
                              </w:pPr>
                              <w:r w:rsidRPr="00305FFE">
                                <w:rPr>
                                  <w:szCs w:val="72"/>
                                </w:rPr>
                                <w:t>Ich bin ein Hefttitel</w:t>
                              </w:r>
                            </w:p>
                            <w:p w14:paraId="180B35D2" w14:textId="128FD914" w:rsidR="00CB32B1" w:rsidRPr="009C1029" w:rsidRDefault="00CB32B1" w:rsidP="009C1029">
                              <w:pPr>
                                <w:pStyle w:val="UntertitelUmschlagseite"/>
                              </w:pPr>
                              <w:r w:rsidRPr="009C1029">
                                <w:t>Evt. Untertitel eines Heftes</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CB32B1" w:rsidRPr="00BE1E97" w:rsidRDefault="00CB32B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CB32B1" w:rsidRPr="00BE1E97" w:rsidRDefault="00CB32B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CB32B1" w:rsidRPr="00E07F82" w:rsidRDefault="00CB32B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wps:txbx>
                        <wps:bodyPr rot="0" vert="horz" wrap="square" lIns="0" tIns="45720" rIns="91440" bIns="45720" anchor="ctr" anchorCtr="0" upright="1">
                          <a:noAutofit/>
                        </wps:bodyPr>
                      </wps:wsp>
                    </wpg:wgp>
                  </a:graphicData>
                </a:graphic>
                <wp14:sizeRelH relativeFrom="margin">
                  <wp14:pctWidth>0</wp14:pctWidth>
                </wp14:sizeRelH>
              </wp:anchor>
            </w:drawing>
          </mc:Choice>
          <mc:Fallback>
            <w:pict>
              <v:group w14:anchorId="75852201" id="Gruppieren 19" o:spid="_x0000_s1026" style="position:absolute;left:0;text-align:left;margin-left:0;margin-top:292.85pt;width:594.95pt;height:124.75pt;z-index:-251658239;mso-position-horizontal-relative:page;mso-position-vertical-relative:page;mso-width-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77777777" w:rsidR="00CB32B1" w:rsidRPr="00305FFE" w:rsidRDefault="00CB32B1" w:rsidP="00494EB7">
                        <w:pPr>
                          <w:pStyle w:val="Titel"/>
                          <w:rPr>
                            <w:szCs w:val="72"/>
                          </w:rPr>
                        </w:pPr>
                        <w:r w:rsidRPr="00305FFE">
                          <w:rPr>
                            <w:szCs w:val="72"/>
                          </w:rPr>
                          <w:t>Ich bin ein Hefttitel</w:t>
                        </w:r>
                      </w:p>
                      <w:p w14:paraId="180B35D2" w14:textId="128FD914" w:rsidR="00CB32B1" w:rsidRPr="009C1029" w:rsidRDefault="00CB32B1" w:rsidP="009C1029">
                        <w:pPr>
                          <w:pStyle w:val="UntertitelUmschlagseite"/>
                        </w:pPr>
                        <w:r w:rsidRPr="009C1029">
                          <w:t>Evt. Untertitel eines Heftes</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CB32B1" w:rsidRPr="00BE1E97" w:rsidRDefault="00CB32B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CB32B1" w:rsidRPr="00BE1E97" w:rsidRDefault="00CB32B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CB32B1" w:rsidRPr="00E07F82" w:rsidRDefault="00CB32B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v:textbox>
                </v:rect>
                <w10:wrap anchorx="page" anchory="page"/>
              </v:group>
            </w:pict>
          </mc:Fallback>
        </mc:AlternateContent>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308AB180">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CB32B1" w:rsidRPr="00063E58" w:rsidRDefault="00CB32B1" w:rsidP="00063E58">
                            <w:pPr>
                              <w:pStyle w:val="Autorenangabe"/>
                              <w:spacing w:after="240"/>
                            </w:pPr>
                            <w:r w:rsidRPr="00063E58">
                              <w:t>Autorinnen und Autoren</w:t>
                            </w:r>
                          </w:p>
                          <w:p w14:paraId="74BC4C63" w14:textId="77777777" w:rsidR="00CB32B1" w:rsidRPr="00063E58" w:rsidRDefault="00CB32B1" w:rsidP="00063E58">
                            <w:pPr>
                              <w:pStyle w:val="Autorenangabe"/>
                            </w:pPr>
                            <w:r w:rsidRPr="00063E58">
                              <w:t xml:space="preserve">Friedrich Schiller </w:t>
                            </w:r>
                          </w:p>
                          <w:p w14:paraId="29F90743" w14:textId="08670F22" w:rsidR="00CB32B1" w:rsidRPr="00063E58" w:rsidRDefault="00CB32B1" w:rsidP="00063E58">
                            <w:pPr>
                              <w:pStyle w:val="Autorenangabe"/>
                            </w:pPr>
                            <w:r w:rsidRPr="00063E58">
                              <w:t>Max Mustermann</w:t>
                            </w:r>
                          </w:p>
                          <w:p w14:paraId="6DE3569D" w14:textId="77777777" w:rsidR="00CB32B1" w:rsidRPr="00063E58" w:rsidRDefault="00CB32B1" w:rsidP="00063E58">
                            <w:pPr>
                              <w:pStyle w:val="Autorenangabe"/>
                            </w:pPr>
                            <w:r w:rsidRPr="00063E58">
                              <w:t xml:space="preserve">Wolfgang von Goethe </w:t>
                            </w:r>
                          </w:p>
                          <w:p w14:paraId="51985B66" w14:textId="6CEA26E7" w:rsidR="00CB32B1" w:rsidRPr="00063E58" w:rsidRDefault="00CB32B1" w:rsidP="00063E58">
                            <w:pPr>
                              <w:pStyle w:val="Autorenangabe"/>
                            </w:pPr>
                            <w:r w:rsidRPr="00063E58">
                              <w:t>Karl Marx</w:t>
                            </w:r>
                          </w:p>
                          <w:p w14:paraId="4D0A8D28" w14:textId="5CF72B86" w:rsidR="00CB32B1" w:rsidRPr="00063E58" w:rsidRDefault="00CB32B1"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CB32B1" w:rsidRPr="00063E58" w:rsidRDefault="00CB32B1" w:rsidP="00063E58">
                      <w:pPr>
                        <w:pStyle w:val="Autorenangabe"/>
                        <w:spacing w:after="240"/>
                      </w:pPr>
                      <w:r w:rsidRPr="00063E58">
                        <w:t>Autorinnen und Autoren</w:t>
                      </w:r>
                    </w:p>
                    <w:p w14:paraId="74BC4C63" w14:textId="77777777" w:rsidR="00CB32B1" w:rsidRPr="00063E58" w:rsidRDefault="00CB32B1" w:rsidP="00063E58">
                      <w:pPr>
                        <w:pStyle w:val="Autorenangabe"/>
                      </w:pPr>
                      <w:r w:rsidRPr="00063E58">
                        <w:t xml:space="preserve">Friedrich Schiller </w:t>
                      </w:r>
                    </w:p>
                    <w:p w14:paraId="29F90743" w14:textId="08670F22" w:rsidR="00CB32B1" w:rsidRPr="00063E58" w:rsidRDefault="00CB32B1" w:rsidP="00063E58">
                      <w:pPr>
                        <w:pStyle w:val="Autorenangabe"/>
                      </w:pPr>
                      <w:r w:rsidRPr="00063E58">
                        <w:t>Max Mustermann</w:t>
                      </w:r>
                    </w:p>
                    <w:p w14:paraId="6DE3569D" w14:textId="77777777" w:rsidR="00CB32B1" w:rsidRPr="00063E58" w:rsidRDefault="00CB32B1" w:rsidP="00063E58">
                      <w:pPr>
                        <w:pStyle w:val="Autorenangabe"/>
                      </w:pPr>
                      <w:r w:rsidRPr="00063E58">
                        <w:t xml:space="preserve">Wolfgang von Goethe </w:t>
                      </w:r>
                    </w:p>
                    <w:p w14:paraId="51985B66" w14:textId="6CEA26E7" w:rsidR="00CB32B1" w:rsidRPr="00063E58" w:rsidRDefault="00CB32B1" w:rsidP="00063E58">
                      <w:pPr>
                        <w:pStyle w:val="Autorenangabe"/>
                      </w:pPr>
                      <w:r w:rsidRPr="00063E58">
                        <w:t>Karl Marx</w:t>
                      </w:r>
                    </w:p>
                    <w:p w14:paraId="4D0A8D28" w14:textId="5CF72B86" w:rsidR="00CB32B1" w:rsidRPr="00063E58" w:rsidRDefault="00CB32B1"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5DD39159" w14:textId="024F270F" w:rsidR="00E55934" w:rsidRPr="00E81B1B" w:rsidRDefault="00E55934" w:rsidP="00E2090C">
      <w:pPr>
        <w:pStyle w:val="Schmutztitel"/>
      </w:pPr>
      <w:r w:rsidRPr="00E81B1B">
        <w:rPr>
          <w:noProof/>
          <w:lang w:eastAsia="de-DE"/>
        </w:rPr>
        <w:lastRenderedPageBreak/>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CB32B1" w:rsidRPr="0092798C" w:rsidRDefault="00CB32B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CB32B1" w:rsidRPr="0092798C" w:rsidRDefault="00CB32B1" w:rsidP="00626630">
                            <w:pPr>
                              <w:spacing w:before="0"/>
                            </w:pPr>
                            <w:r w:rsidRPr="0092798C">
                              <w:t>Aktenzeichen</w:t>
                            </w:r>
                            <w:r>
                              <w:t>:</w:t>
                            </w:r>
                            <w:r w:rsidRPr="0092798C">
                              <w:t xml:space="preserve"> </w:t>
                            </w:r>
                            <w:r w:rsidRPr="00966310">
                              <w:t>SWD-10.08.18.7-18.01</w:t>
                            </w:r>
                          </w:p>
                          <w:p w14:paraId="2269797A" w14:textId="503C6ACE" w:rsidR="00CB32B1" w:rsidRPr="0092798C" w:rsidRDefault="00CB32B1" w:rsidP="00626630">
                            <w:pPr>
                              <w:spacing w:before="0"/>
                            </w:pPr>
                            <w:r w:rsidRPr="0092798C">
                              <w:t xml:space="preserve">Projektlaufzeit: </w:t>
                            </w:r>
                            <w:r w:rsidRPr="00966310">
                              <w:t>03.2019–09.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CB32B1" w:rsidRPr="0092798C" w:rsidRDefault="00CB32B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CB32B1" w:rsidRPr="0092798C" w:rsidRDefault="00CB32B1" w:rsidP="00626630">
                      <w:pPr>
                        <w:spacing w:before="0"/>
                      </w:pPr>
                      <w:r w:rsidRPr="0092798C">
                        <w:t>Aktenzeichen</w:t>
                      </w:r>
                      <w:r>
                        <w:t>:</w:t>
                      </w:r>
                      <w:r w:rsidRPr="0092798C">
                        <w:t xml:space="preserve"> </w:t>
                      </w:r>
                      <w:r w:rsidRPr="00966310">
                        <w:t>SWD-10.08.18.7-18.01</w:t>
                      </w:r>
                    </w:p>
                    <w:p w14:paraId="2269797A" w14:textId="503C6ACE" w:rsidR="00CB32B1" w:rsidRPr="0092798C" w:rsidRDefault="00CB32B1" w:rsidP="00626630">
                      <w:pPr>
                        <w:spacing w:before="0"/>
                      </w:pPr>
                      <w:r w:rsidRPr="0092798C">
                        <w:t xml:space="preserve">Projektlaufzeit: </w:t>
                      </w:r>
                      <w:r w:rsidRPr="00966310">
                        <w:t>03.2019–09.2021</w:t>
                      </w:r>
                    </w:p>
                  </w:txbxContent>
                </v:textbox>
                <w10:wrap anchorx="page" anchory="page"/>
              </v:shape>
            </w:pict>
          </mc:Fallback>
        </mc:AlternateContent>
      </w:r>
    </w:p>
    <w:p w14:paraId="0272EFFE" w14:textId="77777777" w:rsidR="00966310" w:rsidRPr="00E81B1B" w:rsidRDefault="00966310" w:rsidP="00966310">
      <w:pPr>
        <w:pStyle w:val="Schmutz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77777777"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 xml:space="preserve">Wissenschaftliche Begleitung/Fachbetreuer/in </w:t>
      </w:r>
      <w:r w:rsidRPr="00E81B1B">
        <w:rPr>
          <w:rFonts w:ascii="Myriad Pro Light" w:eastAsia="Myriad Pro" w:hAnsi="Myriad Pro Light" w:cs="Myriad Pro"/>
          <w:color w:val="9D9D9C"/>
          <w:spacing w:val="-1"/>
          <w:sz w:val="16"/>
          <w:szCs w:val="16"/>
        </w:rPr>
        <w:t xml:space="preserve">(alternativ)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pacing w:val="1"/>
          <w:sz w:val="16"/>
          <w:szCs w:val="16"/>
        </w:rPr>
        <w:t>X</w:t>
      </w:r>
      <w:r w:rsidRPr="00E81B1B">
        <w:rPr>
          <w:rFonts w:eastAsia="Myriad Pro" w:cs="Myriad Pro"/>
          <w:sz w:val="16"/>
          <w:szCs w:val="16"/>
        </w:rPr>
        <w:t>Y</w:t>
      </w:r>
      <w:r w:rsidRPr="00E81B1B">
        <w:rPr>
          <w:rFonts w:eastAsia="Myriad Pro" w:cs="Myriad Pro"/>
          <w:spacing w:val="-11"/>
          <w:sz w:val="16"/>
          <w:szCs w:val="16"/>
        </w:rPr>
        <w:t xml:space="preserve"> </w:t>
      </w:r>
      <w:r w:rsidRPr="00E81B1B">
        <w:rPr>
          <w:rFonts w:eastAsia="Myriad Pro" w:cs="Myriad Pro"/>
          <w:sz w:val="16"/>
          <w:szCs w:val="16"/>
        </w:rPr>
        <w:t>„</w:t>
      </w: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sbe</w:t>
      </w:r>
      <w:r w:rsidRPr="00E81B1B">
        <w:rPr>
          <w:rFonts w:eastAsia="Myriad Pro" w:cs="Myriad Pro"/>
          <w:spacing w:val="-1"/>
          <w:sz w:val="16"/>
          <w:szCs w:val="16"/>
        </w:rPr>
        <w:t>z</w:t>
      </w:r>
      <w:r w:rsidRPr="00E81B1B">
        <w:rPr>
          <w:rFonts w:eastAsia="Myriad Pro" w:cs="Myriad Pro"/>
          <w:sz w:val="16"/>
          <w:szCs w:val="16"/>
        </w:rPr>
        <w:t>eichnung“</w:t>
      </w:r>
    </w:p>
    <w:p w14:paraId="3312F114"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Nachname</w:t>
      </w:r>
      <w:r w:rsidRPr="00E81B1B">
        <w:rPr>
          <w:rFonts w:eastAsia="Myriad Pro" w:cs="Myriad Pro"/>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3"/>
          <w:sz w:val="16"/>
          <w:szCs w:val="16"/>
        </w:rPr>
        <w:t>P</w:t>
      </w:r>
      <w:r w:rsidRPr="00E81B1B">
        <w:rPr>
          <w:rFonts w:eastAsia="Myriad Pro" w:cs="Myriad Pro"/>
          <w:color w:val="408927"/>
          <w:spacing w:val="-2"/>
          <w:sz w:val="16"/>
          <w:szCs w:val="16"/>
        </w:rPr>
        <w:t>r</w:t>
      </w:r>
      <w:r w:rsidRPr="00E81B1B">
        <w:rPr>
          <w:rFonts w:eastAsia="Myriad Pro" w:cs="Myriad Pro"/>
          <w:color w:val="408927"/>
          <w:sz w:val="16"/>
          <w:szCs w:val="16"/>
        </w:rPr>
        <w:t>ojektleitung/</w:t>
      </w:r>
      <w:r w:rsidRPr="00E81B1B">
        <w:rPr>
          <w:rFonts w:eastAsia="Myriad Pro" w:cs="Myriad Pro"/>
          <w:color w:val="408927"/>
          <w:spacing w:val="1"/>
          <w:sz w:val="16"/>
          <w:szCs w:val="16"/>
        </w:rPr>
        <w:t>S</w:t>
      </w:r>
      <w:r w:rsidRPr="00E81B1B">
        <w:rPr>
          <w:rFonts w:eastAsia="Myriad Pro" w:cs="Myriad Pro"/>
          <w:color w:val="408927"/>
          <w:sz w:val="16"/>
          <w:szCs w:val="16"/>
        </w:rPr>
        <w:t>ch</w:t>
      </w:r>
      <w:r w:rsidRPr="00E81B1B">
        <w:rPr>
          <w:rFonts w:eastAsia="Myriad Pro" w:cs="Myriad Pro"/>
          <w:color w:val="408927"/>
          <w:spacing w:val="1"/>
          <w:sz w:val="16"/>
          <w:szCs w:val="16"/>
        </w:rPr>
        <w:t>r</w:t>
      </w:r>
      <w:r w:rsidRPr="00E81B1B">
        <w:rPr>
          <w:rFonts w:eastAsia="Myriad Pro" w:cs="Myriad Pro"/>
          <w:color w:val="408927"/>
          <w:sz w:val="16"/>
          <w:szCs w:val="16"/>
        </w:rPr>
        <w:t>i</w:t>
      </w:r>
      <w:r w:rsidRPr="00E81B1B">
        <w:rPr>
          <w:rFonts w:eastAsia="Myriad Pro" w:cs="Myriad Pro"/>
          <w:color w:val="408927"/>
          <w:spacing w:val="2"/>
          <w:sz w:val="16"/>
          <w:szCs w:val="16"/>
        </w:rPr>
        <w:t>f</w:t>
      </w:r>
      <w:r w:rsidRPr="00E81B1B">
        <w:rPr>
          <w:rFonts w:eastAsia="Myriad Pro" w:cs="Myriad Pro"/>
          <w:color w:val="408927"/>
          <w:sz w:val="16"/>
          <w:szCs w:val="16"/>
        </w:rPr>
        <w:t>tleitung)</w:t>
      </w:r>
    </w:p>
    <w:p w14:paraId="78B74F19" w14:textId="45F5F0E3" w:rsidR="006E05F1" w:rsidRPr="00E81B1B" w:rsidRDefault="000629A1" w:rsidP="008232AD">
      <w:pPr>
        <w:spacing w:before="0" w:line="192" w:lineRule="atLeast"/>
        <w:rPr>
          <w:rFonts w:eastAsia="Myriad Pro" w:cs="Myriad Pro"/>
          <w:sz w:val="16"/>
          <w:szCs w:val="16"/>
        </w:rPr>
      </w:pPr>
      <w:hyperlink r:id="rId23">
        <w:r w:rsidR="006E05F1" w:rsidRPr="00E81B1B">
          <w:rPr>
            <w:rFonts w:eastAsia="Myriad Pro" w:cs="Myriad Pro"/>
            <w:spacing w:val="-2"/>
            <w:sz w:val="16"/>
            <w:szCs w:val="16"/>
          </w:rPr>
          <w:t>v</w:t>
        </w:r>
        <w:r w:rsidR="006E05F1" w:rsidRPr="00E81B1B">
          <w:rPr>
            <w:rFonts w:eastAsia="Myriad Pro" w:cs="Myriad Pro"/>
            <w:sz w:val="16"/>
            <w:szCs w:val="16"/>
          </w:rPr>
          <w:t>o</w:t>
        </w:r>
        <w:r w:rsidR="006E05F1" w:rsidRPr="00E81B1B">
          <w:rPr>
            <w:rFonts w:eastAsia="Myriad Pro" w:cs="Myriad Pro"/>
            <w:spacing w:val="1"/>
            <w:sz w:val="16"/>
            <w:szCs w:val="16"/>
          </w:rPr>
          <w:t>r</w:t>
        </w:r>
        <w:r w:rsidR="006E05F1" w:rsidRPr="00E81B1B">
          <w:rPr>
            <w:rFonts w:eastAsia="Myriad Pro" w:cs="Myriad Pro"/>
            <w:sz w:val="16"/>
            <w:szCs w:val="16"/>
          </w:rPr>
          <w:t>nam</w:t>
        </w:r>
        <w:r w:rsidR="006E05F1" w:rsidRPr="00E81B1B">
          <w:rPr>
            <w:rFonts w:eastAsia="Myriad Pro" w:cs="Myriad Pro"/>
            <w:spacing w:val="-2"/>
            <w:sz w:val="16"/>
            <w:szCs w:val="16"/>
          </w:rPr>
          <w:t>e</w:t>
        </w:r>
        <w:r w:rsidR="006E05F1" w:rsidRPr="00E81B1B">
          <w:rPr>
            <w:rFonts w:eastAsia="Myriad Pro" w:cs="Myriad Pro"/>
            <w:sz w:val="16"/>
            <w:szCs w:val="16"/>
          </w:rPr>
          <w:t>.nachname@bb</w:t>
        </w:r>
        <w:r w:rsidR="006E05F1" w:rsidRPr="00E81B1B">
          <w:rPr>
            <w:rFonts w:eastAsia="Myriad Pro" w:cs="Myriad Pro"/>
            <w:spacing w:val="-8"/>
            <w:sz w:val="16"/>
            <w:szCs w:val="16"/>
          </w:rPr>
          <w:t>r</w:t>
        </w:r>
        <w:r w:rsidR="006E05F1" w:rsidRPr="00E81B1B">
          <w:rPr>
            <w:rFonts w:eastAsia="Myriad Pro" w:cs="Myriad Pro"/>
            <w:sz w:val="16"/>
            <w:szCs w:val="16"/>
          </w:rPr>
          <w:t>.bun</w:t>
        </w:r>
        <w:r w:rsidR="006E05F1" w:rsidRPr="00E81B1B">
          <w:rPr>
            <w:rFonts w:eastAsia="Myriad Pro" w:cs="Myriad Pro"/>
            <w:spacing w:val="-2"/>
            <w:sz w:val="16"/>
            <w:szCs w:val="16"/>
          </w:rPr>
          <w:t>d</w:t>
        </w:r>
        <w:r w:rsidR="006E05F1" w:rsidRPr="00E81B1B">
          <w:rPr>
            <w:rFonts w:eastAsia="Myriad Pro" w:cs="Myriad Pro"/>
            <w:sz w:val="16"/>
            <w:szCs w:val="16"/>
          </w:rPr>
          <w:t>.de</w:t>
        </w:r>
      </w:hyperlink>
    </w:p>
    <w:p w14:paraId="3E16A42C" w14:textId="77777777" w:rsidR="00FF1FE5" w:rsidRPr="00E81B1B" w:rsidRDefault="006E05F1" w:rsidP="00D11724">
      <w:pPr>
        <w:spacing w:line="192" w:lineRule="exact"/>
        <w:rPr>
          <w:rFonts w:eastAsia="Myriad Pro" w:cs="Myriad Pro"/>
          <w:color w:val="408927"/>
          <w:sz w:val="16"/>
          <w:szCs w:val="16"/>
        </w:rPr>
      </w:pPr>
      <w:r w:rsidRPr="00E81B1B">
        <w:rPr>
          <w:rFonts w:eastAsia="Myriad Pro" w:cs="Myriad Pro"/>
          <w:color w:val="408927"/>
          <w:spacing w:val="1"/>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f</w:t>
      </w:r>
      <w:r w:rsidRPr="00E81B1B">
        <w:rPr>
          <w:rFonts w:eastAsia="Myriad Pro" w:cs="Myriad Pro"/>
          <w:color w:val="408927"/>
          <w:sz w:val="16"/>
          <w:szCs w:val="16"/>
        </w:rPr>
        <w:t>e</w:t>
      </w:r>
      <w:r w:rsidRPr="00E81B1B">
        <w:rPr>
          <w:rFonts w:eastAsia="Myriad Pro" w:cs="Myriad Pro"/>
          <w:color w:val="408927"/>
          <w:spacing w:val="-1"/>
          <w:sz w:val="16"/>
          <w:szCs w:val="16"/>
        </w:rPr>
        <w:t>ra</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pacing w:val="1"/>
          <w:sz w:val="16"/>
          <w:szCs w:val="16"/>
        </w:rPr>
        <w:t>X</w:t>
      </w:r>
      <w:r w:rsidRPr="00E81B1B">
        <w:rPr>
          <w:rFonts w:eastAsia="Myriad Pro" w:cs="Myriad Pro"/>
          <w:color w:val="408927"/>
          <w:sz w:val="16"/>
          <w:szCs w:val="16"/>
        </w:rPr>
        <w:t>Y</w:t>
      </w:r>
      <w:r w:rsidRPr="00E81B1B">
        <w:rPr>
          <w:rFonts w:eastAsia="Myriad Pro" w:cs="Myriad Pro"/>
          <w:color w:val="408927"/>
          <w:spacing w:val="-11"/>
          <w:sz w:val="16"/>
          <w:szCs w:val="16"/>
        </w:rPr>
        <w:t xml:space="preserve"> </w:t>
      </w:r>
      <w:r w:rsidRPr="00E81B1B">
        <w:rPr>
          <w:rFonts w:eastAsia="Myriad Pro" w:cs="Myriad Pro"/>
          <w:color w:val="408927"/>
          <w:sz w:val="16"/>
          <w:szCs w:val="16"/>
        </w:rPr>
        <w:t>„</w:t>
      </w:r>
      <w:r w:rsidRPr="00E81B1B">
        <w:rPr>
          <w:rFonts w:eastAsia="Myriad Pro" w:cs="Myriad Pro"/>
          <w:color w:val="408927"/>
          <w:spacing w:val="1"/>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f</w:t>
      </w:r>
      <w:r w:rsidRPr="00E81B1B">
        <w:rPr>
          <w:rFonts w:eastAsia="Myriad Pro" w:cs="Myriad Pro"/>
          <w:color w:val="408927"/>
          <w:sz w:val="16"/>
          <w:szCs w:val="16"/>
        </w:rPr>
        <w:t>e</w:t>
      </w:r>
      <w:r w:rsidRPr="00E81B1B">
        <w:rPr>
          <w:rFonts w:eastAsia="Myriad Pro" w:cs="Myriad Pro"/>
          <w:color w:val="408927"/>
          <w:spacing w:val="-1"/>
          <w:sz w:val="16"/>
          <w:szCs w:val="16"/>
        </w:rPr>
        <w:t>ra</w:t>
      </w:r>
      <w:r w:rsidRPr="00E81B1B">
        <w:rPr>
          <w:rFonts w:eastAsia="Myriad Pro" w:cs="Myriad Pro"/>
          <w:color w:val="408927"/>
          <w:sz w:val="16"/>
          <w:szCs w:val="16"/>
        </w:rPr>
        <w:t>tsbe</w:t>
      </w:r>
      <w:r w:rsidRPr="00E81B1B">
        <w:rPr>
          <w:rFonts w:eastAsia="Myriad Pro" w:cs="Myriad Pro"/>
          <w:color w:val="408927"/>
          <w:spacing w:val="-1"/>
          <w:sz w:val="16"/>
          <w:szCs w:val="16"/>
        </w:rPr>
        <w:t>z</w:t>
      </w:r>
      <w:r w:rsidRPr="00E81B1B">
        <w:rPr>
          <w:rFonts w:eastAsia="Myriad Pro" w:cs="Myriad Pro"/>
          <w:color w:val="408927"/>
          <w:sz w:val="16"/>
          <w:szCs w:val="16"/>
        </w:rPr>
        <w:t xml:space="preserve">eichnung“ </w:t>
      </w:r>
    </w:p>
    <w:p w14:paraId="51D274C7" w14:textId="77777777" w:rsidR="00FF1FE5" w:rsidRPr="00E81B1B" w:rsidRDefault="006E05F1" w:rsidP="00626630">
      <w:pPr>
        <w:spacing w:before="0" w:line="192" w:lineRule="exact"/>
        <w:rPr>
          <w:rFonts w:eastAsia="Myriad Pro" w:cs="Myriad Pro"/>
          <w:color w:val="408927"/>
          <w:sz w:val="16"/>
          <w:szCs w:val="16"/>
        </w:rPr>
      </w:pPr>
      <w:r w:rsidRPr="00E81B1B">
        <w:rPr>
          <w:rFonts w:eastAsia="Myriad Pro" w:cs="Myriad Pro"/>
          <w:color w:val="408927"/>
          <w:spacing w:val="-5"/>
          <w:sz w:val="16"/>
          <w:szCs w:val="16"/>
        </w:rPr>
        <w:t>V</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name</w:t>
      </w:r>
      <w:r w:rsidRPr="00E81B1B">
        <w:rPr>
          <w:rFonts w:eastAsia="Myriad Pro" w:cs="Myriad Pro"/>
          <w:color w:val="408927"/>
          <w:spacing w:val="7"/>
          <w:sz w:val="16"/>
          <w:szCs w:val="16"/>
        </w:rPr>
        <w:t xml:space="preserve"> </w:t>
      </w:r>
      <w:r w:rsidRPr="00E81B1B">
        <w:rPr>
          <w:rFonts w:eastAsia="Myriad Pro" w:cs="Myriad Pro"/>
          <w:color w:val="408927"/>
          <w:sz w:val="16"/>
          <w:szCs w:val="16"/>
        </w:rPr>
        <w:t xml:space="preserve">Nachname </w:t>
      </w:r>
    </w:p>
    <w:p w14:paraId="7AE9AAB6" w14:textId="2EA02C5B" w:rsidR="006E05F1" w:rsidRPr="00E81B1B" w:rsidRDefault="006E05F1" w:rsidP="00626630">
      <w:pPr>
        <w:spacing w:before="0" w:line="192" w:lineRule="exact"/>
        <w:rPr>
          <w:rFonts w:eastAsia="Myriad Pro" w:cs="Myriad Pro"/>
          <w:sz w:val="16"/>
          <w:szCs w:val="16"/>
        </w:rPr>
      </w:pPr>
      <w:r w:rsidRPr="00E81B1B">
        <w:rPr>
          <w:rFonts w:eastAsia="Myriad Pro" w:cs="Myriad Pro"/>
          <w:color w:val="408927"/>
          <w:spacing w:val="-2"/>
          <w:sz w:val="16"/>
          <w:szCs w:val="16"/>
        </w:rPr>
        <w:t>v</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nam</w:t>
      </w:r>
      <w:r w:rsidRPr="00E81B1B">
        <w:rPr>
          <w:rFonts w:eastAsia="Myriad Pro" w:cs="Myriad Pro"/>
          <w:color w:val="408927"/>
          <w:spacing w:val="-2"/>
          <w:sz w:val="16"/>
          <w:szCs w:val="16"/>
        </w:rPr>
        <w:t>e</w:t>
      </w:r>
      <w:r w:rsidRPr="00E81B1B">
        <w:rPr>
          <w:rFonts w:eastAsia="Myriad Pro" w:cs="Myriad Pro"/>
          <w:color w:val="408927"/>
          <w:sz w:val="16"/>
          <w:szCs w:val="16"/>
        </w:rPr>
        <w:t>.nachname@bb</w:t>
      </w:r>
      <w:r w:rsidRPr="00E81B1B">
        <w:rPr>
          <w:rFonts w:eastAsia="Myriad Pro" w:cs="Myriad Pro"/>
          <w:color w:val="408927"/>
          <w:spacing w:val="-8"/>
          <w:sz w:val="16"/>
          <w:szCs w:val="16"/>
        </w:rPr>
        <w:t>r</w:t>
      </w:r>
      <w:r w:rsidRPr="00E81B1B">
        <w:rPr>
          <w:rFonts w:eastAsia="Myriad Pro" w:cs="Myriad Pro"/>
          <w:color w:val="408927"/>
          <w:sz w:val="16"/>
          <w:szCs w:val="16"/>
        </w:rPr>
        <w:t>.bun</w:t>
      </w:r>
      <w:r w:rsidRPr="00E81B1B">
        <w:rPr>
          <w:rFonts w:eastAsia="Myriad Pro" w:cs="Myriad Pro"/>
          <w:color w:val="408927"/>
          <w:spacing w:val="-2"/>
          <w:sz w:val="16"/>
          <w:szCs w:val="16"/>
        </w:rPr>
        <w:t>d</w:t>
      </w:r>
      <w:r w:rsidRPr="00E81B1B">
        <w:rPr>
          <w:rFonts w:eastAsia="Myriad Pro" w:cs="Myriad Pro"/>
          <w:color w:val="408927"/>
          <w:sz w:val="16"/>
          <w:szCs w:val="16"/>
        </w:rPr>
        <w:t>.de</w:t>
      </w:r>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1"/>
          <w:sz w:val="16"/>
          <w:szCs w:val="16"/>
        </w:rPr>
        <w:t>r</w:t>
      </w:r>
      <w:r w:rsidRPr="00E81B1B">
        <w:rPr>
          <w:rFonts w:eastAsia="Myriad Pro" w:cs="Myriad Pro"/>
          <w:sz w:val="16"/>
          <w:szCs w:val="16"/>
        </w:rPr>
        <w:t>institut,</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rstadt</w:t>
      </w:r>
    </w:p>
    <w:p w14:paraId="1502A820" w14:textId="77777777"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Nachname</w:t>
      </w:r>
      <w:r w:rsidRPr="00E81B1B">
        <w:rPr>
          <w:rFonts w:eastAsia="Myriad Pro" w:cs="Myriad Pro"/>
          <w:spacing w:val="7"/>
          <w:sz w:val="16"/>
          <w:szCs w:val="16"/>
        </w:rPr>
        <w:t xml:space="preserve"> </w:t>
      </w:r>
      <w:r w:rsidRPr="00E81B1B">
        <w:rPr>
          <w:rFonts w:eastAsia="Myriad Pro" w:cs="Myriad Pro"/>
          <w:sz w:val="16"/>
          <w:szCs w:val="16"/>
        </w:rPr>
        <w:t>(</w:t>
      </w: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jektleitung)</w:t>
      </w:r>
    </w:p>
    <w:p w14:paraId="7376D06E" w14:textId="2B9F766B" w:rsidR="006E05F1" w:rsidRPr="00E81B1B" w:rsidRDefault="00370638" w:rsidP="00370638">
      <w:pPr>
        <w:spacing w:line="192" w:lineRule="atLeast"/>
        <w:rPr>
          <w:rFonts w:eastAsia="Myriad Pro" w:cs="Myriad Pro"/>
          <w:sz w:val="16"/>
          <w:szCs w:val="16"/>
        </w:rPr>
      </w:pPr>
      <w:r w:rsidRPr="00E81B1B">
        <w:rPr>
          <w:rFonts w:eastAsia="Myriad Pro" w:cs="Myriad Pro"/>
          <w:sz w:val="16"/>
          <w:szCs w:val="16"/>
        </w:rPr>
        <w:t>Vorname Nachname</w:t>
      </w:r>
    </w:p>
    <w:p w14:paraId="3026EE91" w14:textId="15EA0CF1" w:rsidR="006E05F1" w:rsidRPr="00E81B1B" w:rsidRDefault="006E05F1" w:rsidP="00D11724">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1"/>
          <w:sz w:val="16"/>
          <w:szCs w:val="16"/>
        </w:rPr>
        <w:t>r</w:t>
      </w:r>
      <w:r w:rsidRPr="00E81B1B">
        <w:rPr>
          <w:rFonts w:eastAsia="Myriad Pro" w:cs="Myriad Pro"/>
          <w:sz w:val="16"/>
          <w:szCs w:val="16"/>
        </w:rPr>
        <w:t>institut.de</w:t>
      </w:r>
    </w:p>
    <w:p w14:paraId="3FEAD81A" w14:textId="77777777" w:rsidR="00FF1FE5" w:rsidRPr="00E81B1B" w:rsidRDefault="006E05F1" w:rsidP="00D11724">
      <w:pPr>
        <w:spacing w:line="192" w:lineRule="atLeast"/>
        <w:rPr>
          <w:rFonts w:eastAsia="Myriad Pro" w:cs="Myriad Pro"/>
          <w:sz w:val="16"/>
          <w:szCs w:val="16"/>
        </w:rPr>
      </w:pPr>
      <w:r w:rsidRPr="00E81B1B">
        <w:rPr>
          <w:rFonts w:eastAsia="Myriad Pro" w:cs="Myriad Pro"/>
          <w:spacing w:val="1"/>
          <w:sz w:val="16"/>
          <w:szCs w:val="16"/>
        </w:rPr>
        <w:t>B</w:t>
      </w:r>
      <w:r w:rsidRPr="00E81B1B">
        <w:rPr>
          <w:rFonts w:eastAsia="Myriad Pro" w:cs="Myriad Pro"/>
          <w:sz w:val="16"/>
          <w:szCs w:val="16"/>
        </w:rPr>
        <w:t>eispielinstitut,</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ci</w:t>
      </w:r>
      <w:r w:rsidRPr="00E81B1B">
        <w:rPr>
          <w:rFonts w:eastAsia="Myriad Pro" w:cs="Myriad Pro"/>
          <w:spacing w:val="1"/>
          <w:sz w:val="16"/>
          <w:szCs w:val="16"/>
        </w:rPr>
        <w:t>t</w:t>
      </w:r>
      <w:r w:rsidRPr="00E81B1B">
        <w:rPr>
          <w:rFonts w:eastAsia="Myriad Pro" w:cs="Myriad Pro"/>
          <w:sz w:val="16"/>
          <w:szCs w:val="16"/>
        </w:rPr>
        <w:t xml:space="preserve">y </w:t>
      </w:r>
    </w:p>
    <w:p w14:paraId="7655D3FC"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609B0C03" w14:textId="423B41B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35C8F5FE" w14:textId="77777777"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2"/>
          <w:sz w:val="16"/>
          <w:szCs w:val="16"/>
        </w:rPr>
        <w:t>L</w:t>
      </w:r>
      <w:r w:rsidRPr="00E81B1B">
        <w:rPr>
          <w:rFonts w:ascii="Myriad Pro Light" w:eastAsia="Myriad Pro Light" w:hAnsi="Myriad Pro Light" w:cs="Myriad Pro Light"/>
          <w:b/>
          <w:bCs/>
          <w:color w:val="408927"/>
          <w:sz w:val="16"/>
          <w:szCs w:val="16"/>
        </w:rPr>
        <w:t>ek</w:t>
      </w:r>
      <w:r w:rsidRPr="00E81B1B">
        <w:rPr>
          <w:rFonts w:ascii="Myriad Pro Light" w:eastAsia="Myriad Pro Light" w:hAnsi="Myriad Pro Light" w:cs="Myriad Pro Light"/>
          <w:b/>
          <w:bCs/>
          <w:color w:val="408927"/>
          <w:spacing w:val="-1"/>
          <w:sz w:val="16"/>
          <w:szCs w:val="16"/>
        </w:rPr>
        <w:t>t</w:t>
      </w:r>
      <w:r w:rsidRPr="00E81B1B">
        <w:rPr>
          <w:rFonts w:ascii="Myriad Pro Light" w:eastAsia="Myriad Pro Light" w:hAnsi="Myriad Pro Light" w:cs="Myriad Pro Light"/>
          <w:b/>
          <w:bCs/>
          <w:color w:val="408927"/>
          <w:sz w:val="16"/>
          <w:szCs w:val="16"/>
        </w:rPr>
        <w:t>o</w:t>
      </w:r>
      <w:r w:rsidRPr="00E81B1B">
        <w:rPr>
          <w:rFonts w:ascii="Myriad Pro Light" w:eastAsia="Myriad Pro Light" w:hAnsi="Myriad Pro Light" w:cs="Myriad Pro Light"/>
          <w:b/>
          <w:bCs/>
          <w:color w:val="408927"/>
          <w:spacing w:val="-1"/>
          <w:sz w:val="16"/>
          <w:szCs w:val="16"/>
        </w:rPr>
        <w:t>ra</w:t>
      </w:r>
      <w:r w:rsidRPr="00E81B1B">
        <w:rPr>
          <w:rFonts w:ascii="Myriad Pro Light" w:eastAsia="Myriad Pro Light" w:hAnsi="Myriad Pro Light" w:cs="Myriad Pro Light"/>
          <w:b/>
          <w:bCs/>
          <w:color w:val="408927"/>
          <w:sz w:val="16"/>
          <w:szCs w:val="16"/>
        </w:rPr>
        <w:t>t/</w:t>
      </w:r>
      <w:r w:rsidRPr="00E81B1B">
        <w:rPr>
          <w:rFonts w:ascii="Myriad Pro Light" w:eastAsia="Myriad Pro Light" w:hAnsi="Myriad Pro Light" w:cs="Myriad Pro Light"/>
          <w:b/>
          <w:bCs/>
          <w:color w:val="408927"/>
          <w:spacing w:val="-1"/>
          <w:sz w:val="16"/>
          <w:szCs w:val="16"/>
        </w:rPr>
        <w:t>K</w:t>
      </w:r>
      <w:r w:rsidRPr="00E81B1B">
        <w:rPr>
          <w:rFonts w:ascii="Myriad Pro Light" w:eastAsia="Myriad Pro Light" w:hAnsi="Myriad Pro Light" w:cs="Myriad Pro Light"/>
          <w:b/>
          <w:bCs/>
          <w:color w:val="408927"/>
          <w:sz w:val="16"/>
          <w:szCs w:val="16"/>
        </w:rPr>
        <w:t>or</w:t>
      </w:r>
      <w:r w:rsidRPr="00E81B1B">
        <w:rPr>
          <w:rFonts w:ascii="Myriad Pro Light" w:eastAsia="Myriad Pro Light" w:hAnsi="Myriad Pro Light" w:cs="Myriad Pro Light"/>
          <w:b/>
          <w:bCs/>
          <w:color w:val="408927"/>
          <w:spacing w:val="-1"/>
          <w:sz w:val="16"/>
          <w:szCs w:val="16"/>
        </w:rPr>
        <w:t>r</w:t>
      </w:r>
      <w:r w:rsidRPr="00E81B1B">
        <w:rPr>
          <w:rFonts w:ascii="Myriad Pro Light" w:eastAsia="Myriad Pro Light" w:hAnsi="Myriad Pro Light" w:cs="Myriad Pro Light"/>
          <w:b/>
          <w:bCs/>
          <w:color w:val="408927"/>
          <w:sz w:val="16"/>
          <w:szCs w:val="16"/>
        </w:rPr>
        <w:t>ek</w:t>
      </w:r>
      <w:r w:rsidRPr="00E81B1B">
        <w:rPr>
          <w:rFonts w:ascii="Myriad Pro Light" w:eastAsia="Myriad Pro Light" w:hAnsi="Myriad Pro Light" w:cs="Myriad Pro Light"/>
          <w:b/>
          <w:bCs/>
          <w:color w:val="408927"/>
          <w:spacing w:val="-1"/>
          <w:sz w:val="16"/>
          <w:szCs w:val="16"/>
        </w:rPr>
        <w:t>t</w:t>
      </w:r>
      <w:r w:rsidRPr="00E81B1B">
        <w:rPr>
          <w:rFonts w:ascii="Myriad Pro Light" w:eastAsia="Myriad Pro Light" w:hAnsi="Myriad Pro Light" w:cs="Myriad Pro Light"/>
          <w:b/>
          <w:bCs/>
          <w:color w:val="408927"/>
          <w:sz w:val="16"/>
          <w:szCs w:val="16"/>
        </w:rPr>
        <w:t>o</w:t>
      </w:r>
      <w:r w:rsidRPr="00E81B1B">
        <w:rPr>
          <w:rFonts w:ascii="Myriad Pro Light" w:eastAsia="Myriad Pro Light" w:hAnsi="Myriad Pro Light" w:cs="Myriad Pro Light"/>
          <w:b/>
          <w:bCs/>
          <w:color w:val="408927"/>
          <w:spacing w:val="-1"/>
          <w:sz w:val="16"/>
          <w:szCs w:val="16"/>
        </w:rPr>
        <w:t>ra</w:t>
      </w:r>
      <w:r w:rsidRPr="00E81B1B">
        <w:rPr>
          <w:rFonts w:ascii="Myriad Pro Light" w:eastAsia="Myriad Pro Light" w:hAnsi="Myriad Pro Light" w:cs="Myriad Pro Light"/>
          <w:b/>
          <w:bCs/>
          <w:color w:val="408927"/>
          <w:sz w:val="16"/>
          <w:szCs w:val="16"/>
        </w:rPr>
        <w:t xml:space="preserve">t </w:t>
      </w:r>
      <w:r w:rsidRPr="00E81B1B">
        <w:rPr>
          <w:rFonts w:ascii="Myriad Pro Light" w:eastAsia="Myriad Pro" w:hAnsi="Myriad Pro Light" w:cs="Myriad Pro"/>
          <w:color w:val="9D9D9C"/>
          <w:spacing w:val="-1"/>
          <w:sz w:val="16"/>
          <w:szCs w:val="16"/>
        </w:rPr>
        <w:t>(</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304F8854" w14:textId="79B87E0F" w:rsidR="006E05F1" w:rsidRPr="00E81B1B" w:rsidRDefault="006E05F1" w:rsidP="00626630">
      <w:pPr>
        <w:tabs>
          <w:tab w:val="left" w:pos="2835"/>
        </w:tabs>
        <w:spacing w:before="0" w:line="192" w:lineRule="exac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762DD43B"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Nachname</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Jahr</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 xml:space="preserve">in)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77777777"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r w:rsidRPr="00E81B1B">
        <w:rPr>
          <w:rFonts w:eastAsia="Myriad Pro" w:cs="Myriad Pro"/>
          <w:color w:val="9D9D9C"/>
          <w:spacing w:val="-2"/>
          <w:sz w:val="16"/>
          <w:szCs w:val="16"/>
        </w:rPr>
        <w:t>(A</w:t>
      </w:r>
      <w:r w:rsidRPr="00E81B1B">
        <w:rPr>
          <w:rFonts w:eastAsia="Myriad Pro" w:cs="Myriad Pro"/>
          <w:color w:val="9D9D9C"/>
          <w:sz w:val="16"/>
          <w:szCs w:val="16"/>
        </w:rPr>
        <w:t>uflistung</w:t>
      </w:r>
      <w:r w:rsidRPr="00E81B1B">
        <w:rPr>
          <w:rFonts w:eastAsia="Myriad Pro" w:cs="Myriad Pro"/>
          <w:color w:val="9D9D9C"/>
          <w:spacing w:val="1"/>
          <w:sz w:val="16"/>
          <w:szCs w:val="16"/>
        </w:rPr>
        <w:t xml:space="preserve"> </w:t>
      </w:r>
      <w:r w:rsidRPr="00E81B1B">
        <w:rPr>
          <w:rFonts w:eastAsia="Myriad Pro" w:cs="Myriad Pro"/>
          <w:color w:val="9D9D9C"/>
          <w:sz w:val="16"/>
          <w:szCs w:val="16"/>
        </w:rPr>
        <w:t>der</w:t>
      </w:r>
      <w:r w:rsidRPr="00E81B1B">
        <w:rPr>
          <w:rFonts w:eastAsia="Myriad Pro" w:cs="Myriad Pro"/>
          <w:color w:val="9D9D9C"/>
          <w:spacing w:val="7"/>
          <w:sz w:val="16"/>
          <w:szCs w:val="16"/>
        </w:rPr>
        <w:t xml:space="preserve"> </w:t>
      </w:r>
      <w:r w:rsidRPr="00E81B1B">
        <w:rPr>
          <w:rFonts w:eastAsia="Myriad Pro" w:cs="Myriad Pro"/>
          <w:color w:val="9D9D9C"/>
          <w:spacing w:val="-5"/>
          <w:sz w:val="16"/>
          <w:szCs w:val="16"/>
        </w:rPr>
        <w:t>F</w:t>
      </w:r>
      <w:r w:rsidRPr="00E81B1B">
        <w:rPr>
          <w:rFonts w:eastAsia="Myriad Pro" w:cs="Myriad Pro"/>
          <w:color w:val="9D9D9C"/>
          <w:sz w:val="16"/>
          <w:szCs w:val="16"/>
        </w:rPr>
        <w:t>o</w:t>
      </w:r>
      <w:r w:rsidRPr="00E81B1B">
        <w:rPr>
          <w:rFonts w:eastAsia="Myriad Pro" w:cs="Myriad Pro"/>
          <w:color w:val="9D9D9C"/>
          <w:spacing w:val="-1"/>
          <w:sz w:val="16"/>
          <w:szCs w:val="16"/>
        </w:rPr>
        <w:t>t</w:t>
      </w:r>
      <w:r w:rsidRPr="00E81B1B">
        <w:rPr>
          <w:rFonts w:eastAsia="Myriad Pro" w:cs="Myriad Pro"/>
          <w:color w:val="9D9D9C"/>
          <w:sz w:val="16"/>
          <w:szCs w:val="16"/>
        </w:rPr>
        <w:t>o</w:t>
      </w:r>
      <w:r w:rsidRPr="00E81B1B">
        <w:rPr>
          <w:rFonts w:eastAsia="Myriad Pro" w:cs="Myriad Pro"/>
          <w:color w:val="9D9D9C"/>
          <w:spacing w:val="-1"/>
          <w:sz w:val="16"/>
          <w:szCs w:val="16"/>
        </w:rPr>
        <w:t>gr</w:t>
      </w:r>
      <w:r w:rsidRPr="00E81B1B">
        <w:rPr>
          <w:rFonts w:eastAsia="Myriad Pro" w:cs="Myriad Pro"/>
          <w:color w:val="9D9D9C"/>
          <w:sz w:val="16"/>
          <w:szCs w:val="16"/>
        </w:rPr>
        <w:t>a</w:t>
      </w:r>
      <w:r w:rsidRPr="00E81B1B">
        <w:rPr>
          <w:rFonts w:eastAsia="Myriad Pro" w:cs="Myriad Pro"/>
          <w:color w:val="9D9D9C"/>
          <w:spacing w:val="-2"/>
          <w:sz w:val="16"/>
          <w:szCs w:val="16"/>
        </w:rPr>
        <w:t>f</w:t>
      </w:r>
      <w:r w:rsidRPr="00E81B1B">
        <w:rPr>
          <w:rFonts w:eastAsia="Myriad Pro" w:cs="Myriad Pro"/>
          <w:color w:val="9D9D9C"/>
          <w:sz w:val="16"/>
          <w:szCs w:val="16"/>
        </w:rPr>
        <w:t>en</w:t>
      </w:r>
      <w:r w:rsidRPr="00E81B1B">
        <w:rPr>
          <w:rFonts w:eastAsia="Myriad Pro" w:cs="Myriad Pro"/>
          <w:color w:val="9D9D9C"/>
          <w:spacing w:val="7"/>
          <w:sz w:val="16"/>
          <w:szCs w:val="16"/>
        </w:rPr>
        <w:t xml:space="preserve"> </w:t>
      </w:r>
      <w:r w:rsidRPr="00E81B1B">
        <w:rPr>
          <w:rFonts w:eastAsia="Myriad Pro" w:cs="Myriad Pro"/>
          <w:color w:val="9D9D9C"/>
          <w:sz w:val="16"/>
          <w:szCs w:val="16"/>
        </w:rPr>
        <w:t>in</w:t>
      </w:r>
      <w:r w:rsidRPr="00E81B1B">
        <w:rPr>
          <w:rFonts w:eastAsia="Myriad Pro" w:cs="Myriad Pro"/>
          <w:color w:val="9D9D9C"/>
          <w:spacing w:val="7"/>
          <w:sz w:val="16"/>
          <w:szCs w:val="16"/>
        </w:rPr>
        <w:t xml:space="preserve"> </w:t>
      </w:r>
      <w:r w:rsidRPr="00E81B1B">
        <w:rPr>
          <w:rFonts w:eastAsia="Myriad Pro" w:cs="Myriad Pro"/>
          <w:color w:val="9D9D9C"/>
          <w:sz w:val="16"/>
          <w:szCs w:val="16"/>
        </w:rPr>
        <w:t>alphabetischer</w:t>
      </w:r>
      <w:r w:rsidRPr="00E81B1B">
        <w:rPr>
          <w:rFonts w:eastAsia="Myriad Pro" w:cs="Myriad Pro"/>
          <w:color w:val="9D9D9C"/>
          <w:spacing w:val="7"/>
          <w:sz w:val="16"/>
          <w:szCs w:val="16"/>
        </w:rPr>
        <w:t xml:space="preserve"> </w:t>
      </w:r>
      <w:r w:rsidRPr="00E81B1B">
        <w:rPr>
          <w:rFonts w:eastAsia="Myriad Pro" w:cs="Myriad Pro"/>
          <w:color w:val="9D9D9C"/>
          <w:spacing w:val="1"/>
          <w:sz w:val="16"/>
          <w:szCs w:val="16"/>
        </w:rPr>
        <w:t>R</w:t>
      </w:r>
      <w:r w:rsidRPr="00E81B1B">
        <w:rPr>
          <w:rFonts w:eastAsia="Myriad Pro" w:cs="Myriad Pro"/>
          <w:color w:val="9D9D9C"/>
          <w:sz w:val="16"/>
          <w:szCs w:val="16"/>
        </w:rPr>
        <w:t>eihen</w:t>
      </w:r>
      <w:r w:rsidRPr="00E81B1B">
        <w:rPr>
          <w:rFonts w:eastAsia="Myriad Pro" w:cs="Myriad Pro"/>
          <w:color w:val="9D9D9C"/>
          <w:spacing w:val="-2"/>
          <w:sz w:val="16"/>
          <w:szCs w:val="16"/>
        </w:rPr>
        <w:t>f</w:t>
      </w:r>
      <w:r w:rsidRPr="00E81B1B">
        <w:rPr>
          <w:rFonts w:eastAsia="Myriad Pro" w:cs="Myriad Pro"/>
          <w:color w:val="9D9D9C"/>
          <w:sz w:val="16"/>
          <w:szCs w:val="16"/>
        </w:rPr>
        <w:t>olg</w:t>
      </w:r>
      <w:r w:rsidRPr="00E81B1B">
        <w:rPr>
          <w:rFonts w:eastAsia="Myriad Pro" w:cs="Myriad Pro"/>
          <w:color w:val="9D9D9C"/>
          <w:spacing w:val="-2"/>
          <w:sz w:val="16"/>
          <w:szCs w:val="16"/>
        </w:rPr>
        <w:t>e</w:t>
      </w:r>
      <w:r w:rsidRPr="00E81B1B">
        <w:rPr>
          <w:rFonts w:eastAsia="Myriad Pro" w:cs="Myriad Pro"/>
          <w:color w:val="9D9D9C"/>
          <w:sz w:val="16"/>
          <w:szCs w:val="16"/>
        </w:rPr>
        <w:t>.</w:t>
      </w:r>
      <w:r w:rsidRPr="00E81B1B">
        <w:rPr>
          <w:rFonts w:eastAsia="Myriad Pro" w:cs="Myriad Pro"/>
          <w:color w:val="9D9D9C"/>
          <w:spacing w:val="1"/>
          <w:sz w:val="16"/>
          <w:szCs w:val="16"/>
        </w:rPr>
        <w:t xml:space="preserve"> </w:t>
      </w:r>
      <w:r w:rsidRPr="00E81B1B">
        <w:rPr>
          <w:rFonts w:eastAsia="Myriad Pro" w:cs="Myriad Pro"/>
          <w:color w:val="9D9D9C"/>
          <w:spacing w:val="-5"/>
          <w:sz w:val="16"/>
          <w:szCs w:val="16"/>
        </w:rPr>
        <w:t>W</w:t>
      </w:r>
      <w:r w:rsidRPr="00E81B1B">
        <w:rPr>
          <w:rFonts w:eastAsia="Myriad Pro" w:cs="Myriad Pro"/>
          <w:color w:val="9D9D9C"/>
          <w:sz w:val="16"/>
          <w:szCs w:val="16"/>
        </w:rPr>
        <w:t>enn</w:t>
      </w:r>
      <w:r w:rsidRPr="00E81B1B">
        <w:rPr>
          <w:rFonts w:eastAsia="Myriad Pro" w:cs="Myriad Pro"/>
          <w:color w:val="9D9D9C"/>
          <w:spacing w:val="7"/>
          <w:sz w:val="16"/>
          <w:szCs w:val="16"/>
        </w:rPr>
        <w:t xml:space="preserve"> </w:t>
      </w:r>
      <w:r w:rsidRPr="00E81B1B">
        <w:rPr>
          <w:rFonts w:eastAsia="Myriad Pro" w:cs="Myriad Pro"/>
          <w:color w:val="9D9D9C"/>
          <w:sz w:val="16"/>
          <w:szCs w:val="16"/>
        </w:rPr>
        <w:t>die</w:t>
      </w:r>
      <w:r w:rsidRPr="00E81B1B">
        <w:rPr>
          <w:rFonts w:eastAsia="Myriad Pro" w:cs="Myriad Pro"/>
          <w:color w:val="9D9D9C"/>
          <w:spacing w:val="7"/>
          <w:sz w:val="16"/>
          <w:szCs w:val="16"/>
        </w:rPr>
        <w:t xml:space="preserve"> </w:t>
      </w:r>
      <w:r w:rsidRPr="00E81B1B">
        <w:rPr>
          <w:rFonts w:eastAsia="Myriad Pro" w:cs="Myriad Pro"/>
          <w:color w:val="9D9D9C"/>
          <w:sz w:val="16"/>
          <w:szCs w:val="16"/>
        </w:rPr>
        <w:t>Lis</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z w:val="16"/>
          <w:szCs w:val="16"/>
        </w:rPr>
        <w:t>zu</w:t>
      </w:r>
      <w:r w:rsidRPr="00E81B1B">
        <w:rPr>
          <w:rFonts w:eastAsia="Myriad Pro" w:cs="Myriad Pro"/>
          <w:color w:val="9D9D9C"/>
          <w:spacing w:val="7"/>
          <w:sz w:val="16"/>
          <w:szCs w:val="16"/>
        </w:rPr>
        <w:t xml:space="preserve"> </w:t>
      </w:r>
      <w:r w:rsidRPr="00E81B1B">
        <w:rPr>
          <w:rFonts w:eastAsia="Myriad Pro" w:cs="Myriad Pro"/>
          <w:color w:val="9D9D9C"/>
          <w:sz w:val="16"/>
          <w:szCs w:val="16"/>
        </w:rPr>
        <w:t>lang</w:t>
      </w:r>
      <w:r w:rsidRPr="00E81B1B">
        <w:rPr>
          <w:rFonts w:eastAsia="Myriad Pro" w:cs="Myriad Pro"/>
          <w:color w:val="9D9D9C"/>
          <w:spacing w:val="7"/>
          <w:sz w:val="16"/>
          <w:szCs w:val="16"/>
        </w:rPr>
        <w:t xml:space="preserve"> </w:t>
      </w:r>
      <w:r w:rsidRPr="00E81B1B">
        <w:rPr>
          <w:rFonts w:eastAsia="Myriad Pro" w:cs="Myriad Pro"/>
          <w:color w:val="9D9D9C"/>
          <w:sz w:val="16"/>
          <w:szCs w:val="16"/>
        </w:rPr>
        <w:t>ist, bit</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z w:val="16"/>
          <w:szCs w:val="16"/>
        </w:rPr>
        <w:t>eine</w:t>
      </w:r>
      <w:r w:rsidRPr="00E81B1B">
        <w:rPr>
          <w:rFonts w:eastAsia="Myriad Pro" w:cs="Myriad Pro"/>
          <w:color w:val="9D9D9C"/>
          <w:spacing w:val="7"/>
          <w:sz w:val="16"/>
          <w:szCs w:val="16"/>
        </w:rPr>
        <w:t xml:space="preserve"> </w:t>
      </w:r>
      <w:r w:rsidRPr="00E81B1B">
        <w:rPr>
          <w:rFonts w:eastAsia="Myriad Pro" w:cs="Myriad Pro"/>
          <w:color w:val="9D9D9C"/>
          <w:sz w:val="16"/>
          <w:szCs w:val="16"/>
        </w:rPr>
        <w:t>sepa</w:t>
      </w:r>
      <w:r w:rsidRPr="00E81B1B">
        <w:rPr>
          <w:rFonts w:eastAsia="Myriad Pro" w:cs="Myriad Pro"/>
          <w:color w:val="9D9D9C"/>
          <w:spacing w:val="-1"/>
          <w:sz w:val="16"/>
          <w:szCs w:val="16"/>
        </w:rPr>
        <w:t>ra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pacing w:val="1"/>
          <w:sz w:val="16"/>
          <w:szCs w:val="16"/>
        </w:rPr>
        <w:t>S</w:t>
      </w:r>
      <w:r w:rsidRPr="00E81B1B">
        <w:rPr>
          <w:rFonts w:eastAsia="Myriad Pro" w:cs="Myriad Pro"/>
          <w:color w:val="9D9D9C"/>
          <w:sz w:val="16"/>
          <w:szCs w:val="16"/>
        </w:rPr>
        <w:t>ei</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z w:val="16"/>
          <w:szCs w:val="16"/>
        </w:rPr>
        <w:t>an</w:t>
      </w:r>
      <w:r w:rsidRPr="00E81B1B">
        <w:rPr>
          <w:rFonts w:eastAsia="Myriad Pro" w:cs="Myriad Pro"/>
          <w:color w:val="9D9D9C"/>
          <w:spacing w:val="-2"/>
          <w:sz w:val="16"/>
          <w:szCs w:val="16"/>
        </w:rPr>
        <w:t>f</w:t>
      </w:r>
      <w:r w:rsidRPr="00E81B1B">
        <w:rPr>
          <w:rFonts w:eastAsia="Myriad Pro" w:cs="Myriad Pro"/>
          <w:color w:val="9D9D9C"/>
          <w:sz w:val="16"/>
          <w:szCs w:val="16"/>
        </w:rPr>
        <w:t>e</w:t>
      </w:r>
      <w:r w:rsidRPr="00E81B1B">
        <w:rPr>
          <w:rFonts w:eastAsia="Myriad Pro" w:cs="Myriad Pro"/>
          <w:color w:val="9D9D9C"/>
          <w:spacing w:val="4"/>
          <w:sz w:val="16"/>
          <w:szCs w:val="16"/>
        </w:rPr>
        <w:t>r</w:t>
      </w:r>
      <w:r w:rsidRPr="00E81B1B">
        <w:rPr>
          <w:rFonts w:eastAsia="Myriad Pro" w:cs="Myriad Pro"/>
          <w:color w:val="9D9D9C"/>
          <w:sz w:val="16"/>
          <w:szCs w:val="16"/>
        </w:rPr>
        <w:t>tigen.</w:t>
      </w:r>
      <w:r w:rsidRPr="00E81B1B">
        <w:rPr>
          <w:rFonts w:eastAsia="Myriad Pro" w:cs="Myriad Pro"/>
          <w:color w:val="9D9D9C"/>
          <w:spacing w:val="7"/>
          <w:sz w:val="16"/>
          <w:szCs w:val="16"/>
        </w:rPr>
        <w:t xml:space="preserve"> </w:t>
      </w:r>
      <w:r w:rsidRPr="00E81B1B">
        <w:rPr>
          <w:rFonts w:eastAsia="Myriad Pro" w:cs="Myriad Pro"/>
          <w:color w:val="9D9D9C"/>
          <w:sz w:val="16"/>
          <w:szCs w:val="16"/>
        </w:rPr>
        <w:t>Dann</w:t>
      </w:r>
      <w:r w:rsidRPr="00E81B1B">
        <w:rPr>
          <w:rFonts w:eastAsia="Myriad Pro" w:cs="Myriad Pro"/>
          <w:color w:val="9D9D9C"/>
          <w:spacing w:val="7"/>
          <w:sz w:val="16"/>
          <w:szCs w:val="16"/>
        </w:rPr>
        <w:t xml:space="preserve"> </w:t>
      </w:r>
      <w:r w:rsidRPr="00E81B1B">
        <w:rPr>
          <w:rFonts w:eastAsia="Myriad Pro" w:cs="Myriad Pro"/>
          <w:color w:val="9D9D9C"/>
          <w:sz w:val="16"/>
          <w:szCs w:val="16"/>
        </w:rPr>
        <w:t>hier</w:t>
      </w:r>
      <w:r w:rsidRPr="00E81B1B">
        <w:rPr>
          <w:rFonts w:eastAsia="Myriad Pro" w:cs="Myriad Pro"/>
          <w:color w:val="9D9D9C"/>
          <w:spacing w:val="-11"/>
          <w:sz w:val="16"/>
          <w:szCs w:val="16"/>
        </w:rPr>
        <w:t xml:space="preserve"> </w:t>
      </w:r>
      <w:r w:rsidRPr="00E81B1B">
        <w:rPr>
          <w:rFonts w:eastAsia="Myriad Pro" w:cs="Myriad Pro"/>
          <w:color w:val="9D9D9C"/>
          <w:sz w:val="16"/>
          <w:szCs w:val="16"/>
        </w:rPr>
        <w:t>„siehe</w:t>
      </w:r>
      <w:r w:rsidRPr="00E81B1B">
        <w:rPr>
          <w:rFonts w:eastAsia="Myriad Pro" w:cs="Myriad Pro"/>
          <w:color w:val="9D9D9C"/>
          <w:spacing w:val="7"/>
          <w:sz w:val="16"/>
          <w:szCs w:val="16"/>
        </w:rPr>
        <w:t xml:space="preserve"> </w:t>
      </w:r>
      <w:r w:rsidRPr="00E81B1B">
        <w:rPr>
          <w:rFonts w:eastAsia="Myriad Pro" w:cs="Myriad Pro"/>
          <w:color w:val="9D9D9C"/>
          <w:spacing w:val="1"/>
          <w:sz w:val="16"/>
          <w:szCs w:val="16"/>
        </w:rPr>
        <w:t>S</w:t>
      </w:r>
      <w:r w:rsidRPr="00E81B1B">
        <w:rPr>
          <w:rFonts w:eastAsia="Myriad Pro" w:cs="Myriad Pro"/>
          <w:color w:val="9D9D9C"/>
          <w:sz w:val="16"/>
          <w:szCs w:val="16"/>
        </w:rPr>
        <w:t>ei</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pacing w:val="-2"/>
          <w:sz w:val="16"/>
          <w:szCs w:val="16"/>
        </w:rPr>
        <w:t>X</w:t>
      </w:r>
      <w:r w:rsidRPr="00E81B1B">
        <w:rPr>
          <w:rFonts w:eastAsia="Myriad Pro" w:cs="Myriad Pro"/>
          <w:color w:val="9D9D9C"/>
          <w:spacing w:val="-1"/>
          <w:sz w:val="16"/>
          <w:szCs w:val="16"/>
        </w:rPr>
        <w:t>X</w:t>
      </w:r>
      <w:r w:rsidRPr="00E81B1B">
        <w:rPr>
          <w:rFonts w:eastAsia="Myriad Pro" w:cs="Myriad Pro"/>
          <w:color w:val="9D9D9C"/>
          <w:sz w:val="16"/>
          <w:szCs w:val="16"/>
        </w:rPr>
        <w:t>“</w:t>
      </w:r>
      <w:r w:rsidRPr="00E81B1B">
        <w:rPr>
          <w:rFonts w:eastAsia="Myriad Pro" w:cs="Myriad Pro"/>
          <w:color w:val="9D9D9C"/>
          <w:spacing w:val="7"/>
          <w:sz w:val="16"/>
          <w:szCs w:val="16"/>
        </w:rPr>
        <w:t xml:space="preserve"> </w:t>
      </w:r>
      <w:r w:rsidRPr="00E81B1B">
        <w:rPr>
          <w:rFonts w:eastAsia="Myriad Pro" w:cs="Myriad Pro"/>
          <w:color w:val="9D9D9C"/>
          <w:sz w:val="16"/>
          <w:szCs w:val="16"/>
        </w:rPr>
        <w:t>einfügen)</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X,</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Jah</w:t>
      </w:r>
      <w:r w:rsidRPr="00E81B1B">
        <w:rPr>
          <w:rFonts w:eastAsia="Myriad Pro" w:cs="Myriad Pro"/>
          <w:spacing w:val="-8"/>
          <w:sz w:val="16"/>
          <w:szCs w:val="16"/>
        </w:rPr>
        <w:t>r</w:t>
      </w:r>
      <w:r w:rsidRPr="00E81B1B">
        <w:rPr>
          <w:rFonts w:eastAsia="Myriad Pro" w:cs="Myriad Pro"/>
          <w:sz w:val="16"/>
          <w:szCs w:val="16"/>
        </w:rPr>
        <w:t>.</w:t>
      </w:r>
    </w:p>
    <w:p w14:paraId="08BE59A3" w14:textId="77777777"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4"/>
          <w:footerReference w:type="first" r:id="rId25"/>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2A7D3A" w:rsidRPr="00E81B1B">
        <w:rPr>
          <w:rFonts w:eastAsia="Myriad Pro" w:cs="Myriad Pro"/>
          <w:spacing w:val="8"/>
          <w:szCs w:val="20"/>
        </w:rPr>
        <w:t>Jahr</w:t>
      </w:r>
    </w:p>
    <w:bookmarkStart w:id="20" w:name="_Toc92091662" w:displacedByCustomXml="next"/>
    <w:bookmarkStart w:id="21" w:name="_Toc92091516"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2" w:author="Carsten Hein" w:date="2022-01-03T11:35:00Z"/>
            </w:rPr>
          </w:pPr>
          <w:ins w:id="23" w:author="Carsten Hein" w:date="2022-01-03T11:35:00Z">
            <w:r>
              <w:t>Inhaltsverzeichnis</w:t>
            </w:r>
          </w:ins>
        </w:p>
        <w:p w14:paraId="5F7B200F" w14:textId="1DDA7C91" w:rsidR="00916225" w:rsidRDefault="007B714A">
          <w:pPr>
            <w:pStyle w:val="Verzeichnis1"/>
            <w:tabs>
              <w:tab w:val="right" w:leader="dot" w:pos="9060"/>
            </w:tabs>
            <w:rPr>
              <w:ins w:id="24" w:author="Carsten Hein" w:date="2022-01-14T10:15:00Z"/>
              <w:rFonts w:asciiTheme="minorHAnsi" w:eastAsiaTheme="minorEastAsia" w:hAnsiTheme="minorHAnsi" w:cstheme="minorBidi"/>
              <w:b w:val="0"/>
              <w:bCs w:val="0"/>
              <w:caps w:val="0"/>
              <w:noProof/>
              <w:sz w:val="22"/>
              <w:szCs w:val="22"/>
              <w:lang w:eastAsia="de-DE"/>
            </w:rPr>
          </w:pPr>
          <w:ins w:id="25" w:author="Carsten Hein" w:date="2022-01-03T11:35:00Z">
            <w:r>
              <w:fldChar w:fldCharType="begin"/>
            </w:r>
            <w:r>
              <w:instrText xml:space="preserve"> TOC \o "1-3" \h \z \u </w:instrText>
            </w:r>
            <w:r>
              <w:fldChar w:fldCharType="separate"/>
            </w:r>
          </w:ins>
          <w:ins w:id="26" w:author="Carsten Hein" w:date="2022-01-14T10:15:00Z">
            <w:r w:rsidR="00916225" w:rsidRPr="00AA5C98">
              <w:rPr>
                <w:rStyle w:val="Hyperlink"/>
                <w:noProof/>
              </w:rPr>
              <w:fldChar w:fldCharType="begin"/>
            </w:r>
            <w:r w:rsidR="00916225" w:rsidRPr="00AA5C98">
              <w:rPr>
                <w:rStyle w:val="Hyperlink"/>
                <w:noProof/>
              </w:rPr>
              <w:instrText xml:space="preserve"> </w:instrText>
            </w:r>
            <w:r w:rsidR="00916225">
              <w:rPr>
                <w:noProof/>
              </w:rPr>
              <w:instrText>HYPERLINK \l "_Toc93047767"</w:instrText>
            </w:r>
            <w:r w:rsidR="00916225" w:rsidRPr="00AA5C98">
              <w:rPr>
                <w:rStyle w:val="Hyperlink"/>
                <w:noProof/>
              </w:rPr>
              <w:instrText xml:space="preserve"> </w:instrText>
            </w:r>
            <w:r w:rsidR="00916225" w:rsidRPr="00AA5C98">
              <w:rPr>
                <w:rStyle w:val="Hyperlink"/>
                <w:noProof/>
              </w:rPr>
              <w:fldChar w:fldCharType="separate"/>
            </w:r>
            <w:r w:rsidR="00916225" w:rsidRPr="00AA5C98">
              <w:rPr>
                <w:rStyle w:val="Hyperlink"/>
                <w:noProof/>
                <w:lang w:val="en-GB"/>
              </w:rPr>
              <w:t>Kurzfassung</w:t>
            </w:r>
            <w:r w:rsidR="00916225">
              <w:rPr>
                <w:noProof/>
                <w:webHidden/>
              </w:rPr>
              <w:tab/>
            </w:r>
            <w:r w:rsidR="00916225">
              <w:rPr>
                <w:noProof/>
                <w:webHidden/>
              </w:rPr>
              <w:fldChar w:fldCharType="begin"/>
            </w:r>
            <w:r w:rsidR="00916225">
              <w:rPr>
                <w:noProof/>
                <w:webHidden/>
              </w:rPr>
              <w:instrText xml:space="preserve"> PAGEREF _Toc93047767 \h </w:instrText>
            </w:r>
          </w:ins>
          <w:r w:rsidR="00916225">
            <w:rPr>
              <w:noProof/>
              <w:webHidden/>
            </w:rPr>
          </w:r>
          <w:r w:rsidR="00916225">
            <w:rPr>
              <w:noProof/>
              <w:webHidden/>
            </w:rPr>
            <w:fldChar w:fldCharType="separate"/>
          </w:r>
          <w:ins w:id="27" w:author="Carsten Hein" w:date="2022-01-14T10:15:00Z">
            <w:r w:rsidR="00916225">
              <w:rPr>
                <w:noProof/>
                <w:webHidden/>
              </w:rPr>
              <w:t>7</w:t>
            </w:r>
            <w:r w:rsidR="00916225">
              <w:rPr>
                <w:noProof/>
                <w:webHidden/>
              </w:rPr>
              <w:fldChar w:fldCharType="end"/>
            </w:r>
            <w:r w:rsidR="00916225" w:rsidRPr="00AA5C98">
              <w:rPr>
                <w:rStyle w:val="Hyperlink"/>
                <w:noProof/>
              </w:rPr>
              <w:fldChar w:fldCharType="end"/>
            </w:r>
          </w:ins>
        </w:p>
        <w:p w14:paraId="1189B8D8" w14:textId="2EDC9D32" w:rsidR="00916225" w:rsidRDefault="00916225">
          <w:pPr>
            <w:pStyle w:val="Verzeichnis1"/>
            <w:tabs>
              <w:tab w:val="right" w:leader="dot" w:pos="9060"/>
            </w:tabs>
            <w:rPr>
              <w:ins w:id="28" w:author="Carsten Hein" w:date="2022-01-14T10:15:00Z"/>
              <w:rFonts w:asciiTheme="minorHAnsi" w:eastAsiaTheme="minorEastAsia" w:hAnsiTheme="minorHAnsi" w:cstheme="minorBidi"/>
              <w:b w:val="0"/>
              <w:bCs w:val="0"/>
              <w:caps w:val="0"/>
              <w:noProof/>
              <w:sz w:val="22"/>
              <w:szCs w:val="22"/>
              <w:lang w:eastAsia="de-DE"/>
            </w:rPr>
          </w:pPr>
          <w:ins w:id="2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7768"</w:instrText>
            </w:r>
            <w:r w:rsidRPr="00AA5C98">
              <w:rPr>
                <w:rStyle w:val="Hyperlink"/>
                <w:noProof/>
              </w:rPr>
              <w:instrText xml:space="preserve"> </w:instrText>
            </w:r>
            <w:r w:rsidRPr="00AA5C98">
              <w:rPr>
                <w:rStyle w:val="Hyperlink"/>
                <w:noProof/>
              </w:rPr>
              <w:fldChar w:fldCharType="separate"/>
            </w:r>
            <w:r w:rsidRPr="00AA5C98">
              <w:rPr>
                <w:rStyle w:val="Hyperlink"/>
                <w:noProof/>
                <w:lang w:val="en-GB"/>
              </w:rPr>
              <w:t>Abstract in English</w:t>
            </w:r>
            <w:r>
              <w:rPr>
                <w:noProof/>
                <w:webHidden/>
              </w:rPr>
              <w:tab/>
            </w:r>
            <w:r>
              <w:rPr>
                <w:noProof/>
                <w:webHidden/>
              </w:rPr>
              <w:fldChar w:fldCharType="begin"/>
            </w:r>
            <w:r>
              <w:rPr>
                <w:noProof/>
                <w:webHidden/>
              </w:rPr>
              <w:instrText xml:space="preserve"> PAGEREF _Toc93047768 \h </w:instrText>
            </w:r>
          </w:ins>
          <w:r>
            <w:rPr>
              <w:noProof/>
              <w:webHidden/>
            </w:rPr>
          </w:r>
          <w:r>
            <w:rPr>
              <w:noProof/>
              <w:webHidden/>
            </w:rPr>
            <w:fldChar w:fldCharType="separate"/>
          </w:r>
          <w:ins w:id="30" w:author="Carsten Hein" w:date="2022-01-14T10:15:00Z">
            <w:r>
              <w:rPr>
                <w:noProof/>
                <w:webHidden/>
              </w:rPr>
              <w:t>8</w:t>
            </w:r>
            <w:r>
              <w:rPr>
                <w:noProof/>
                <w:webHidden/>
              </w:rPr>
              <w:fldChar w:fldCharType="end"/>
            </w:r>
            <w:r w:rsidRPr="00AA5C98">
              <w:rPr>
                <w:rStyle w:val="Hyperlink"/>
                <w:noProof/>
              </w:rPr>
              <w:fldChar w:fldCharType="end"/>
            </w:r>
          </w:ins>
        </w:p>
        <w:p w14:paraId="6B84DE54" w14:textId="6CFBFBF3" w:rsidR="00916225" w:rsidRDefault="00916225">
          <w:pPr>
            <w:pStyle w:val="Verzeichnis1"/>
            <w:tabs>
              <w:tab w:val="left" w:pos="400"/>
              <w:tab w:val="right" w:leader="dot" w:pos="9060"/>
            </w:tabs>
            <w:rPr>
              <w:ins w:id="31" w:author="Carsten Hein" w:date="2022-01-14T10:15:00Z"/>
              <w:rFonts w:asciiTheme="minorHAnsi" w:eastAsiaTheme="minorEastAsia" w:hAnsiTheme="minorHAnsi" w:cstheme="minorBidi"/>
              <w:b w:val="0"/>
              <w:bCs w:val="0"/>
              <w:caps w:val="0"/>
              <w:noProof/>
              <w:sz w:val="22"/>
              <w:szCs w:val="22"/>
              <w:lang w:eastAsia="de-DE"/>
            </w:rPr>
          </w:pPr>
          <w:ins w:id="3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7769"</w:instrText>
            </w:r>
            <w:r w:rsidRPr="00AA5C98">
              <w:rPr>
                <w:rStyle w:val="Hyperlink"/>
                <w:noProof/>
              </w:rPr>
              <w:instrText xml:space="preserve"> </w:instrText>
            </w:r>
            <w:r w:rsidRPr="00AA5C98">
              <w:rPr>
                <w:rStyle w:val="Hyperlink"/>
                <w:noProof/>
              </w:rPr>
              <w:fldChar w:fldCharType="separate"/>
            </w:r>
            <w:r w:rsidRPr="00AA5C98">
              <w:rPr>
                <w:rStyle w:val="Hyperlink"/>
                <w:noProof/>
              </w:rPr>
              <w:t>1</w:t>
            </w:r>
            <w:r>
              <w:rPr>
                <w:rFonts w:asciiTheme="minorHAnsi" w:eastAsiaTheme="minorEastAsia" w:hAnsiTheme="minorHAnsi" w:cstheme="minorBidi"/>
                <w:b w:val="0"/>
                <w:bCs w:val="0"/>
                <w:caps w:val="0"/>
                <w:noProof/>
                <w:sz w:val="22"/>
                <w:szCs w:val="22"/>
                <w:lang w:eastAsia="de-DE"/>
              </w:rPr>
              <w:tab/>
            </w:r>
            <w:r w:rsidRPr="00AA5C98">
              <w:rPr>
                <w:rStyle w:val="Hyperlink"/>
                <w:noProof/>
              </w:rPr>
              <w:t>Einführung</w:t>
            </w:r>
            <w:r>
              <w:rPr>
                <w:noProof/>
                <w:webHidden/>
              </w:rPr>
              <w:tab/>
            </w:r>
            <w:r>
              <w:rPr>
                <w:noProof/>
                <w:webHidden/>
              </w:rPr>
              <w:fldChar w:fldCharType="begin"/>
            </w:r>
            <w:r>
              <w:rPr>
                <w:noProof/>
                <w:webHidden/>
              </w:rPr>
              <w:instrText xml:space="preserve"> PAGEREF _Toc93047769 \h </w:instrText>
            </w:r>
          </w:ins>
          <w:r>
            <w:rPr>
              <w:noProof/>
              <w:webHidden/>
            </w:rPr>
          </w:r>
          <w:r>
            <w:rPr>
              <w:noProof/>
              <w:webHidden/>
            </w:rPr>
            <w:fldChar w:fldCharType="separate"/>
          </w:r>
          <w:ins w:id="33" w:author="Carsten Hein" w:date="2022-01-14T10:15:00Z">
            <w:r>
              <w:rPr>
                <w:noProof/>
                <w:webHidden/>
              </w:rPr>
              <w:t>10</w:t>
            </w:r>
            <w:r>
              <w:rPr>
                <w:noProof/>
                <w:webHidden/>
              </w:rPr>
              <w:fldChar w:fldCharType="end"/>
            </w:r>
            <w:r w:rsidRPr="00AA5C98">
              <w:rPr>
                <w:rStyle w:val="Hyperlink"/>
                <w:noProof/>
              </w:rPr>
              <w:fldChar w:fldCharType="end"/>
            </w:r>
          </w:ins>
        </w:p>
        <w:p w14:paraId="63522EA1" w14:textId="31865D1B" w:rsidR="00916225" w:rsidRDefault="00916225">
          <w:pPr>
            <w:pStyle w:val="Verzeichnis2"/>
            <w:tabs>
              <w:tab w:val="left" w:pos="600"/>
              <w:tab w:val="right" w:leader="dot" w:pos="9060"/>
            </w:tabs>
            <w:rPr>
              <w:ins w:id="34" w:author="Carsten Hein" w:date="2022-01-14T10:15:00Z"/>
              <w:rFonts w:eastAsiaTheme="minorEastAsia" w:cstheme="minorBidi"/>
              <w:b w:val="0"/>
              <w:bCs w:val="0"/>
              <w:noProof/>
              <w:sz w:val="22"/>
              <w:szCs w:val="22"/>
              <w:lang w:eastAsia="de-DE"/>
            </w:rPr>
          </w:pPr>
          <w:ins w:id="3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7770"</w:instrText>
            </w:r>
            <w:r w:rsidRPr="00AA5C98">
              <w:rPr>
                <w:rStyle w:val="Hyperlink"/>
                <w:noProof/>
              </w:rPr>
              <w:instrText xml:space="preserve"> </w:instrText>
            </w:r>
            <w:r w:rsidRPr="00AA5C98">
              <w:rPr>
                <w:rStyle w:val="Hyperlink"/>
                <w:noProof/>
              </w:rPr>
              <w:fldChar w:fldCharType="separate"/>
            </w:r>
            <w:r w:rsidRPr="00AA5C98">
              <w:rPr>
                <w:rStyle w:val="Hyperlink"/>
                <w:noProof/>
              </w:rPr>
              <w:t>1.1</w:t>
            </w:r>
            <w:r>
              <w:rPr>
                <w:rFonts w:eastAsiaTheme="minorEastAsia" w:cstheme="minorBidi"/>
                <w:b w:val="0"/>
                <w:bCs w:val="0"/>
                <w:noProof/>
                <w:sz w:val="22"/>
                <w:szCs w:val="22"/>
                <w:lang w:eastAsia="de-DE"/>
              </w:rPr>
              <w:tab/>
            </w:r>
            <w:r w:rsidRPr="00AA5C98">
              <w:rPr>
                <w:rStyle w:val="Hyperlink"/>
                <w:noProof/>
              </w:rPr>
              <w:t>Untersuchungsgegenstand</w:t>
            </w:r>
            <w:r>
              <w:rPr>
                <w:noProof/>
                <w:webHidden/>
              </w:rPr>
              <w:tab/>
            </w:r>
            <w:r>
              <w:rPr>
                <w:noProof/>
                <w:webHidden/>
              </w:rPr>
              <w:fldChar w:fldCharType="begin"/>
            </w:r>
            <w:r>
              <w:rPr>
                <w:noProof/>
                <w:webHidden/>
              </w:rPr>
              <w:instrText xml:space="preserve"> PAGEREF _Toc93047770 \h </w:instrText>
            </w:r>
          </w:ins>
          <w:r>
            <w:rPr>
              <w:noProof/>
              <w:webHidden/>
            </w:rPr>
          </w:r>
          <w:r>
            <w:rPr>
              <w:noProof/>
              <w:webHidden/>
            </w:rPr>
            <w:fldChar w:fldCharType="separate"/>
          </w:r>
          <w:ins w:id="36" w:author="Carsten Hein" w:date="2022-01-14T10:15:00Z">
            <w:r>
              <w:rPr>
                <w:noProof/>
                <w:webHidden/>
              </w:rPr>
              <w:t>10</w:t>
            </w:r>
            <w:r>
              <w:rPr>
                <w:noProof/>
                <w:webHidden/>
              </w:rPr>
              <w:fldChar w:fldCharType="end"/>
            </w:r>
            <w:r w:rsidRPr="00AA5C98">
              <w:rPr>
                <w:rStyle w:val="Hyperlink"/>
                <w:noProof/>
              </w:rPr>
              <w:fldChar w:fldCharType="end"/>
            </w:r>
          </w:ins>
        </w:p>
        <w:p w14:paraId="62D3C8E7" w14:textId="4AD268AE" w:rsidR="00916225" w:rsidRDefault="00916225">
          <w:pPr>
            <w:pStyle w:val="Verzeichnis2"/>
            <w:tabs>
              <w:tab w:val="left" w:pos="600"/>
              <w:tab w:val="right" w:leader="dot" w:pos="9060"/>
            </w:tabs>
            <w:rPr>
              <w:ins w:id="37" w:author="Carsten Hein" w:date="2022-01-14T10:15:00Z"/>
              <w:rFonts w:eastAsiaTheme="minorEastAsia" w:cstheme="minorBidi"/>
              <w:b w:val="0"/>
              <w:bCs w:val="0"/>
              <w:noProof/>
              <w:sz w:val="22"/>
              <w:szCs w:val="22"/>
              <w:lang w:eastAsia="de-DE"/>
            </w:rPr>
          </w:pPr>
          <w:ins w:id="3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7771"</w:instrText>
            </w:r>
            <w:r w:rsidRPr="00AA5C98">
              <w:rPr>
                <w:rStyle w:val="Hyperlink"/>
                <w:noProof/>
              </w:rPr>
              <w:instrText xml:space="preserve"> </w:instrText>
            </w:r>
            <w:r w:rsidRPr="00AA5C98">
              <w:rPr>
                <w:rStyle w:val="Hyperlink"/>
                <w:noProof/>
              </w:rPr>
              <w:fldChar w:fldCharType="separate"/>
            </w:r>
            <w:r w:rsidRPr="00AA5C98">
              <w:rPr>
                <w:rStyle w:val="Hyperlink"/>
                <w:noProof/>
              </w:rPr>
              <w:t>1.2</w:t>
            </w:r>
            <w:r>
              <w:rPr>
                <w:rFonts w:eastAsiaTheme="minorEastAsia" w:cstheme="minorBidi"/>
                <w:b w:val="0"/>
                <w:bCs w:val="0"/>
                <w:noProof/>
                <w:sz w:val="22"/>
                <w:szCs w:val="22"/>
                <w:lang w:eastAsia="de-DE"/>
              </w:rPr>
              <w:tab/>
            </w:r>
            <w:r w:rsidRPr="00AA5C98">
              <w:rPr>
                <w:rStyle w:val="Hyperlink"/>
                <w:noProof/>
              </w:rPr>
              <w:t>Strukturierung des Forschungsprojektes</w:t>
            </w:r>
            <w:r>
              <w:rPr>
                <w:noProof/>
                <w:webHidden/>
              </w:rPr>
              <w:tab/>
            </w:r>
            <w:r>
              <w:rPr>
                <w:noProof/>
                <w:webHidden/>
              </w:rPr>
              <w:fldChar w:fldCharType="begin"/>
            </w:r>
            <w:r>
              <w:rPr>
                <w:noProof/>
                <w:webHidden/>
              </w:rPr>
              <w:instrText xml:space="preserve"> PAGEREF _Toc93047771 \h </w:instrText>
            </w:r>
          </w:ins>
          <w:r>
            <w:rPr>
              <w:noProof/>
              <w:webHidden/>
            </w:rPr>
          </w:r>
          <w:r>
            <w:rPr>
              <w:noProof/>
              <w:webHidden/>
            </w:rPr>
            <w:fldChar w:fldCharType="separate"/>
          </w:r>
          <w:ins w:id="39" w:author="Carsten Hein" w:date="2022-01-14T10:15:00Z">
            <w:r>
              <w:rPr>
                <w:noProof/>
                <w:webHidden/>
              </w:rPr>
              <w:t>11</w:t>
            </w:r>
            <w:r>
              <w:rPr>
                <w:noProof/>
                <w:webHidden/>
              </w:rPr>
              <w:fldChar w:fldCharType="end"/>
            </w:r>
            <w:r w:rsidRPr="00AA5C98">
              <w:rPr>
                <w:rStyle w:val="Hyperlink"/>
                <w:noProof/>
              </w:rPr>
              <w:fldChar w:fldCharType="end"/>
            </w:r>
          </w:ins>
        </w:p>
        <w:p w14:paraId="71CF2DC4" w14:textId="0973AB74" w:rsidR="00916225" w:rsidRDefault="00916225">
          <w:pPr>
            <w:pStyle w:val="Verzeichnis1"/>
            <w:tabs>
              <w:tab w:val="left" w:pos="400"/>
              <w:tab w:val="right" w:leader="dot" w:pos="9060"/>
            </w:tabs>
            <w:rPr>
              <w:ins w:id="40" w:author="Carsten Hein" w:date="2022-01-14T10:15:00Z"/>
              <w:rFonts w:asciiTheme="minorHAnsi" w:eastAsiaTheme="minorEastAsia" w:hAnsiTheme="minorHAnsi" w:cstheme="minorBidi"/>
              <w:b w:val="0"/>
              <w:bCs w:val="0"/>
              <w:caps w:val="0"/>
              <w:noProof/>
              <w:sz w:val="22"/>
              <w:szCs w:val="22"/>
              <w:lang w:eastAsia="de-DE"/>
            </w:rPr>
          </w:pPr>
          <w:ins w:id="4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7772"</w:instrText>
            </w:r>
            <w:r w:rsidRPr="00AA5C98">
              <w:rPr>
                <w:rStyle w:val="Hyperlink"/>
                <w:noProof/>
              </w:rPr>
              <w:instrText xml:space="preserve"> </w:instrText>
            </w:r>
            <w:r w:rsidRPr="00AA5C98">
              <w:rPr>
                <w:rStyle w:val="Hyperlink"/>
                <w:noProof/>
              </w:rPr>
              <w:fldChar w:fldCharType="separate"/>
            </w:r>
            <w:r w:rsidRPr="00AA5C98">
              <w:rPr>
                <w:rStyle w:val="Hyperlink"/>
                <w:noProof/>
              </w:rPr>
              <w:t>2</w:t>
            </w:r>
            <w:r>
              <w:rPr>
                <w:rFonts w:asciiTheme="minorHAnsi" w:eastAsiaTheme="minorEastAsia" w:hAnsiTheme="minorHAnsi" w:cstheme="minorBidi"/>
                <w:b w:val="0"/>
                <w:bCs w:val="0"/>
                <w:caps w:val="0"/>
                <w:noProof/>
                <w:sz w:val="22"/>
                <w:szCs w:val="22"/>
                <w:lang w:eastAsia="de-DE"/>
              </w:rPr>
              <w:tab/>
            </w:r>
            <w:r w:rsidRPr="00AA5C98">
              <w:rPr>
                <w:rStyle w:val="Hyperlink"/>
                <w:noProof/>
              </w:rPr>
              <w:t>Stand der Technik</w:t>
            </w:r>
            <w:r>
              <w:rPr>
                <w:noProof/>
                <w:webHidden/>
              </w:rPr>
              <w:tab/>
            </w:r>
            <w:r>
              <w:rPr>
                <w:noProof/>
                <w:webHidden/>
              </w:rPr>
              <w:fldChar w:fldCharType="begin"/>
            </w:r>
            <w:r>
              <w:rPr>
                <w:noProof/>
                <w:webHidden/>
              </w:rPr>
              <w:instrText xml:space="preserve"> PAGEREF _Toc93047772 \h </w:instrText>
            </w:r>
          </w:ins>
          <w:r>
            <w:rPr>
              <w:noProof/>
              <w:webHidden/>
            </w:rPr>
          </w:r>
          <w:r>
            <w:rPr>
              <w:noProof/>
              <w:webHidden/>
            </w:rPr>
            <w:fldChar w:fldCharType="separate"/>
          </w:r>
          <w:ins w:id="42" w:author="Carsten Hein" w:date="2022-01-14T10:15:00Z">
            <w:r>
              <w:rPr>
                <w:noProof/>
                <w:webHidden/>
              </w:rPr>
              <w:t>12</w:t>
            </w:r>
            <w:r>
              <w:rPr>
                <w:noProof/>
                <w:webHidden/>
              </w:rPr>
              <w:fldChar w:fldCharType="end"/>
            </w:r>
            <w:r w:rsidRPr="00AA5C98">
              <w:rPr>
                <w:rStyle w:val="Hyperlink"/>
                <w:noProof/>
              </w:rPr>
              <w:fldChar w:fldCharType="end"/>
            </w:r>
          </w:ins>
        </w:p>
        <w:p w14:paraId="341BAEF7" w14:textId="157D6785" w:rsidR="00916225" w:rsidRDefault="00916225">
          <w:pPr>
            <w:pStyle w:val="Verzeichnis1"/>
            <w:tabs>
              <w:tab w:val="right" w:leader="dot" w:pos="9060"/>
            </w:tabs>
            <w:rPr>
              <w:ins w:id="43" w:author="Carsten Hein" w:date="2022-01-14T10:15:00Z"/>
              <w:rFonts w:asciiTheme="minorHAnsi" w:eastAsiaTheme="minorEastAsia" w:hAnsiTheme="minorHAnsi" w:cstheme="minorBidi"/>
              <w:b w:val="0"/>
              <w:bCs w:val="0"/>
              <w:caps w:val="0"/>
              <w:noProof/>
              <w:sz w:val="22"/>
              <w:szCs w:val="22"/>
              <w:lang w:eastAsia="de-DE"/>
            </w:rPr>
          </w:pPr>
          <w:ins w:id="44"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04"</w:instrText>
            </w:r>
            <w:r w:rsidRPr="00AA5C98">
              <w:rPr>
                <w:rStyle w:val="Hyperlink"/>
                <w:noProof/>
              </w:rPr>
              <w:instrText xml:space="preserve"> </w:instrText>
            </w:r>
            <w:r w:rsidRPr="00AA5C98">
              <w:rPr>
                <w:rStyle w:val="Hyperlink"/>
                <w:noProof/>
              </w:rPr>
              <w:fldChar w:fldCharType="separate"/>
            </w:r>
            <w:r>
              <w:rPr>
                <w:rFonts w:asciiTheme="minorHAnsi" w:eastAsiaTheme="minorEastAsia" w:hAnsiTheme="minorHAnsi" w:cstheme="minorBidi"/>
                <w:b w:val="0"/>
                <w:bCs w:val="0"/>
                <w:caps w:val="0"/>
                <w:noProof/>
                <w:sz w:val="22"/>
                <w:szCs w:val="22"/>
                <w:lang w:eastAsia="de-DE"/>
              </w:rPr>
              <w:tab/>
            </w:r>
            <w:r w:rsidRPr="00AA5C98">
              <w:rPr>
                <w:rStyle w:val="Hyperlink"/>
                <w:noProof/>
              </w:rPr>
              <w:t>Holzbetonverbunddecken – Statik und Konstruktion</w:t>
            </w:r>
            <w:r>
              <w:rPr>
                <w:noProof/>
                <w:webHidden/>
              </w:rPr>
              <w:tab/>
            </w:r>
            <w:r>
              <w:rPr>
                <w:noProof/>
                <w:webHidden/>
              </w:rPr>
              <w:fldChar w:fldCharType="begin"/>
            </w:r>
            <w:r>
              <w:rPr>
                <w:noProof/>
                <w:webHidden/>
              </w:rPr>
              <w:instrText xml:space="preserve"> PAGEREF _Toc93048204 \h </w:instrText>
            </w:r>
          </w:ins>
          <w:r>
            <w:rPr>
              <w:noProof/>
              <w:webHidden/>
            </w:rPr>
          </w:r>
          <w:r>
            <w:rPr>
              <w:noProof/>
              <w:webHidden/>
            </w:rPr>
            <w:fldChar w:fldCharType="separate"/>
          </w:r>
          <w:ins w:id="45" w:author="Carsten Hein" w:date="2022-01-14T10:15:00Z">
            <w:r>
              <w:rPr>
                <w:noProof/>
                <w:webHidden/>
              </w:rPr>
              <w:t>14</w:t>
            </w:r>
            <w:r>
              <w:rPr>
                <w:noProof/>
                <w:webHidden/>
              </w:rPr>
              <w:fldChar w:fldCharType="end"/>
            </w:r>
            <w:r w:rsidRPr="00AA5C98">
              <w:rPr>
                <w:rStyle w:val="Hyperlink"/>
                <w:noProof/>
              </w:rPr>
              <w:fldChar w:fldCharType="end"/>
            </w:r>
          </w:ins>
        </w:p>
        <w:p w14:paraId="25140FD3" w14:textId="6B3C6233" w:rsidR="00916225" w:rsidRDefault="00916225">
          <w:pPr>
            <w:pStyle w:val="Verzeichnis1"/>
            <w:tabs>
              <w:tab w:val="left" w:pos="400"/>
              <w:tab w:val="right" w:leader="dot" w:pos="9060"/>
            </w:tabs>
            <w:rPr>
              <w:ins w:id="46" w:author="Carsten Hein" w:date="2022-01-14T10:15:00Z"/>
              <w:rFonts w:asciiTheme="minorHAnsi" w:eastAsiaTheme="minorEastAsia" w:hAnsiTheme="minorHAnsi" w:cstheme="minorBidi"/>
              <w:b w:val="0"/>
              <w:bCs w:val="0"/>
              <w:caps w:val="0"/>
              <w:noProof/>
              <w:sz w:val="22"/>
              <w:szCs w:val="22"/>
              <w:lang w:eastAsia="de-DE"/>
            </w:rPr>
          </w:pPr>
          <w:ins w:id="4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15"</w:instrText>
            </w:r>
            <w:r w:rsidRPr="00AA5C98">
              <w:rPr>
                <w:rStyle w:val="Hyperlink"/>
                <w:noProof/>
              </w:rPr>
              <w:instrText xml:space="preserve"> </w:instrText>
            </w:r>
            <w:r w:rsidRPr="00AA5C98">
              <w:rPr>
                <w:rStyle w:val="Hyperlink"/>
                <w:noProof/>
              </w:rPr>
              <w:fldChar w:fldCharType="separate"/>
            </w:r>
            <w:r w:rsidRPr="00AA5C98">
              <w:rPr>
                <w:rStyle w:val="Hyperlink"/>
                <w:noProof/>
              </w:rPr>
              <w:t>3</w:t>
            </w:r>
            <w:r>
              <w:rPr>
                <w:rFonts w:asciiTheme="minorHAnsi" w:eastAsiaTheme="minorEastAsia" w:hAnsiTheme="minorHAnsi" w:cstheme="minorBidi"/>
                <w:b w:val="0"/>
                <w:bCs w:val="0"/>
                <w:caps w:val="0"/>
                <w:noProof/>
                <w:sz w:val="22"/>
                <w:szCs w:val="22"/>
                <w:lang w:eastAsia="de-DE"/>
              </w:rPr>
              <w:tab/>
            </w:r>
            <w:r>
              <w:rPr>
                <w:noProof/>
                <w:webHidden/>
              </w:rPr>
              <w:tab/>
            </w:r>
            <w:r>
              <w:rPr>
                <w:noProof/>
                <w:webHidden/>
              </w:rPr>
              <w:fldChar w:fldCharType="begin"/>
            </w:r>
            <w:r>
              <w:rPr>
                <w:noProof/>
                <w:webHidden/>
              </w:rPr>
              <w:instrText xml:space="preserve"> PAGEREF _Toc93048215 \h </w:instrText>
            </w:r>
          </w:ins>
          <w:r>
            <w:rPr>
              <w:noProof/>
              <w:webHidden/>
            </w:rPr>
          </w:r>
          <w:r>
            <w:rPr>
              <w:noProof/>
              <w:webHidden/>
            </w:rPr>
            <w:fldChar w:fldCharType="separate"/>
          </w:r>
          <w:ins w:id="48" w:author="Carsten Hein" w:date="2022-01-14T10:15:00Z">
            <w:r>
              <w:rPr>
                <w:noProof/>
                <w:webHidden/>
              </w:rPr>
              <w:t>14</w:t>
            </w:r>
            <w:r>
              <w:rPr>
                <w:noProof/>
                <w:webHidden/>
              </w:rPr>
              <w:fldChar w:fldCharType="end"/>
            </w:r>
            <w:r w:rsidRPr="00AA5C98">
              <w:rPr>
                <w:rStyle w:val="Hyperlink"/>
                <w:noProof/>
              </w:rPr>
              <w:fldChar w:fldCharType="end"/>
            </w:r>
          </w:ins>
        </w:p>
        <w:p w14:paraId="0DAFE02E" w14:textId="428198BF" w:rsidR="00916225" w:rsidRDefault="00916225">
          <w:pPr>
            <w:pStyle w:val="Verzeichnis2"/>
            <w:tabs>
              <w:tab w:val="left" w:pos="600"/>
              <w:tab w:val="right" w:leader="dot" w:pos="9060"/>
            </w:tabs>
            <w:rPr>
              <w:ins w:id="49" w:author="Carsten Hein" w:date="2022-01-14T10:15:00Z"/>
              <w:rFonts w:eastAsiaTheme="minorEastAsia" w:cstheme="minorBidi"/>
              <w:b w:val="0"/>
              <w:bCs w:val="0"/>
              <w:noProof/>
              <w:sz w:val="22"/>
              <w:szCs w:val="22"/>
              <w:lang w:eastAsia="de-DE"/>
            </w:rPr>
          </w:pPr>
          <w:ins w:id="5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16"</w:instrText>
            </w:r>
            <w:r w:rsidRPr="00AA5C98">
              <w:rPr>
                <w:rStyle w:val="Hyperlink"/>
                <w:noProof/>
              </w:rPr>
              <w:instrText xml:space="preserve"> </w:instrText>
            </w:r>
            <w:r w:rsidRPr="00AA5C98">
              <w:rPr>
                <w:rStyle w:val="Hyperlink"/>
                <w:noProof/>
              </w:rPr>
              <w:fldChar w:fldCharType="separate"/>
            </w:r>
            <w:r w:rsidRPr="00AA5C98">
              <w:rPr>
                <w:rStyle w:val="Hyperlink"/>
                <w:noProof/>
              </w:rPr>
              <w:t>3.1</w:t>
            </w:r>
            <w:r>
              <w:rPr>
                <w:rFonts w:eastAsiaTheme="minorEastAsia" w:cstheme="minorBidi"/>
                <w:b w:val="0"/>
                <w:bCs w:val="0"/>
                <w:noProof/>
                <w:sz w:val="22"/>
                <w:szCs w:val="22"/>
                <w:lang w:eastAsia="de-DE"/>
              </w:rPr>
              <w:tab/>
            </w:r>
            <w:r w:rsidRPr="00AA5C98">
              <w:rPr>
                <w:rStyle w:val="Hyperlink"/>
                <w:noProof/>
              </w:rPr>
              <w:t>Modell zur rechnerischen Bewertung verschiedener Verbindungsmittel für den Bau von HBV-Decken</w:t>
            </w:r>
            <w:r>
              <w:rPr>
                <w:noProof/>
                <w:webHidden/>
              </w:rPr>
              <w:tab/>
            </w:r>
            <w:r>
              <w:rPr>
                <w:noProof/>
                <w:webHidden/>
              </w:rPr>
              <w:fldChar w:fldCharType="begin"/>
            </w:r>
            <w:r>
              <w:rPr>
                <w:noProof/>
                <w:webHidden/>
              </w:rPr>
              <w:instrText xml:space="preserve"> PAGEREF _Toc93048216 \h </w:instrText>
            </w:r>
          </w:ins>
          <w:r>
            <w:rPr>
              <w:noProof/>
              <w:webHidden/>
            </w:rPr>
          </w:r>
          <w:r>
            <w:rPr>
              <w:noProof/>
              <w:webHidden/>
            </w:rPr>
            <w:fldChar w:fldCharType="separate"/>
          </w:r>
          <w:ins w:id="51" w:author="Carsten Hein" w:date="2022-01-14T10:15:00Z">
            <w:r>
              <w:rPr>
                <w:noProof/>
                <w:webHidden/>
              </w:rPr>
              <w:t>14</w:t>
            </w:r>
            <w:r>
              <w:rPr>
                <w:noProof/>
                <w:webHidden/>
              </w:rPr>
              <w:fldChar w:fldCharType="end"/>
            </w:r>
            <w:r w:rsidRPr="00AA5C98">
              <w:rPr>
                <w:rStyle w:val="Hyperlink"/>
                <w:noProof/>
              </w:rPr>
              <w:fldChar w:fldCharType="end"/>
            </w:r>
          </w:ins>
        </w:p>
        <w:p w14:paraId="2F3805FA" w14:textId="42510E9C" w:rsidR="00916225" w:rsidRDefault="00916225">
          <w:pPr>
            <w:pStyle w:val="Verzeichnis3"/>
            <w:tabs>
              <w:tab w:val="left" w:pos="1000"/>
              <w:tab w:val="right" w:leader="dot" w:pos="9060"/>
            </w:tabs>
            <w:rPr>
              <w:ins w:id="52" w:author="Carsten Hein" w:date="2022-01-14T10:15:00Z"/>
              <w:rFonts w:eastAsiaTheme="minorEastAsia" w:cstheme="minorBidi"/>
              <w:noProof/>
              <w:sz w:val="22"/>
              <w:szCs w:val="22"/>
              <w:lang w:eastAsia="de-DE"/>
            </w:rPr>
          </w:pPr>
          <w:ins w:id="5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18"</w:instrText>
            </w:r>
            <w:r w:rsidRPr="00AA5C98">
              <w:rPr>
                <w:rStyle w:val="Hyperlink"/>
                <w:noProof/>
              </w:rPr>
              <w:instrText xml:space="preserve"> </w:instrText>
            </w:r>
            <w:r w:rsidRPr="00AA5C98">
              <w:rPr>
                <w:rStyle w:val="Hyperlink"/>
                <w:noProof/>
              </w:rPr>
              <w:fldChar w:fldCharType="separate"/>
            </w:r>
            <w:r w:rsidRPr="00AA5C98">
              <w:rPr>
                <w:rStyle w:val="Hyperlink"/>
                <w:noProof/>
              </w:rPr>
              <w:t>3.1.1</w:t>
            </w:r>
            <w:r>
              <w:rPr>
                <w:rFonts w:eastAsiaTheme="minorEastAsia" w:cstheme="minorBidi"/>
                <w:noProof/>
                <w:sz w:val="22"/>
                <w:szCs w:val="22"/>
                <w:lang w:eastAsia="de-DE"/>
              </w:rPr>
              <w:tab/>
            </w:r>
            <w:r w:rsidRPr="00AA5C98">
              <w:rPr>
                <w:rStyle w:val="Hyperlink"/>
                <w:noProof/>
              </w:rPr>
              <w:t>Berechnungsgrundlagen</w:t>
            </w:r>
            <w:r>
              <w:rPr>
                <w:noProof/>
                <w:webHidden/>
              </w:rPr>
              <w:tab/>
            </w:r>
            <w:r>
              <w:rPr>
                <w:noProof/>
                <w:webHidden/>
              </w:rPr>
              <w:fldChar w:fldCharType="begin"/>
            </w:r>
            <w:r>
              <w:rPr>
                <w:noProof/>
                <w:webHidden/>
              </w:rPr>
              <w:instrText xml:space="preserve"> PAGEREF _Toc93048218 \h </w:instrText>
            </w:r>
          </w:ins>
          <w:r>
            <w:rPr>
              <w:noProof/>
              <w:webHidden/>
            </w:rPr>
          </w:r>
          <w:r>
            <w:rPr>
              <w:noProof/>
              <w:webHidden/>
            </w:rPr>
            <w:fldChar w:fldCharType="separate"/>
          </w:r>
          <w:ins w:id="54" w:author="Carsten Hein" w:date="2022-01-14T10:15:00Z">
            <w:r>
              <w:rPr>
                <w:noProof/>
                <w:webHidden/>
              </w:rPr>
              <w:t>14</w:t>
            </w:r>
            <w:r>
              <w:rPr>
                <w:noProof/>
                <w:webHidden/>
              </w:rPr>
              <w:fldChar w:fldCharType="end"/>
            </w:r>
            <w:r w:rsidRPr="00AA5C98">
              <w:rPr>
                <w:rStyle w:val="Hyperlink"/>
                <w:noProof/>
              </w:rPr>
              <w:fldChar w:fldCharType="end"/>
            </w:r>
          </w:ins>
        </w:p>
        <w:p w14:paraId="134A0351" w14:textId="2B87F43C" w:rsidR="00916225" w:rsidRDefault="00916225">
          <w:pPr>
            <w:pStyle w:val="Verzeichnis3"/>
            <w:tabs>
              <w:tab w:val="left" w:pos="1000"/>
              <w:tab w:val="right" w:leader="dot" w:pos="9060"/>
            </w:tabs>
            <w:rPr>
              <w:ins w:id="55" w:author="Carsten Hein" w:date="2022-01-14T10:15:00Z"/>
              <w:rFonts w:eastAsiaTheme="minorEastAsia" w:cstheme="minorBidi"/>
              <w:noProof/>
              <w:sz w:val="22"/>
              <w:szCs w:val="22"/>
              <w:lang w:eastAsia="de-DE"/>
            </w:rPr>
          </w:pPr>
          <w:ins w:id="56"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0"</w:instrText>
            </w:r>
            <w:r w:rsidRPr="00AA5C98">
              <w:rPr>
                <w:rStyle w:val="Hyperlink"/>
                <w:noProof/>
              </w:rPr>
              <w:instrText xml:space="preserve"> </w:instrText>
            </w:r>
            <w:r w:rsidRPr="00AA5C98">
              <w:rPr>
                <w:rStyle w:val="Hyperlink"/>
                <w:noProof/>
              </w:rPr>
              <w:fldChar w:fldCharType="separate"/>
            </w:r>
            <w:r w:rsidRPr="00AA5C98">
              <w:rPr>
                <w:rStyle w:val="Hyperlink"/>
                <w:noProof/>
              </w:rPr>
              <w:t>3.1.2</w:t>
            </w:r>
            <w:r>
              <w:rPr>
                <w:rFonts w:eastAsiaTheme="minorEastAsia" w:cstheme="minorBidi"/>
                <w:noProof/>
                <w:sz w:val="22"/>
                <w:szCs w:val="22"/>
                <w:lang w:eastAsia="de-DE"/>
              </w:rPr>
              <w:tab/>
            </w:r>
            <w:r w:rsidRPr="00AA5C98">
              <w:rPr>
                <w:rStyle w:val="Hyperlink"/>
                <w:noProof/>
              </w:rPr>
              <w:t>Festlegung des betrachteten Deckentyps</w:t>
            </w:r>
            <w:r>
              <w:rPr>
                <w:noProof/>
                <w:webHidden/>
              </w:rPr>
              <w:tab/>
            </w:r>
            <w:r>
              <w:rPr>
                <w:noProof/>
                <w:webHidden/>
              </w:rPr>
              <w:fldChar w:fldCharType="begin"/>
            </w:r>
            <w:r>
              <w:rPr>
                <w:noProof/>
                <w:webHidden/>
              </w:rPr>
              <w:instrText xml:space="preserve"> PAGEREF _Toc93048220 \h </w:instrText>
            </w:r>
          </w:ins>
          <w:r>
            <w:rPr>
              <w:noProof/>
              <w:webHidden/>
            </w:rPr>
          </w:r>
          <w:r>
            <w:rPr>
              <w:noProof/>
              <w:webHidden/>
            </w:rPr>
            <w:fldChar w:fldCharType="separate"/>
          </w:r>
          <w:ins w:id="57" w:author="Carsten Hein" w:date="2022-01-14T10:15:00Z">
            <w:r>
              <w:rPr>
                <w:noProof/>
                <w:webHidden/>
              </w:rPr>
              <w:t>14</w:t>
            </w:r>
            <w:r>
              <w:rPr>
                <w:noProof/>
                <w:webHidden/>
              </w:rPr>
              <w:fldChar w:fldCharType="end"/>
            </w:r>
            <w:r w:rsidRPr="00AA5C98">
              <w:rPr>
                <w:rStyle w:val="Hyperlink"/>
                <w:noProof/>
              </w:rPr>
              <w:fldChar w:fldCharType="end"/>
            </w:r>
          </w:ins>
        </w:p>
        <w:p w14:paraId="196DF672" w14:textId="228760DF" w:rsidR="00916225" w:rsidRDefault="00916225">
          <w:pPr>
            <w:pStyle w:val="Verzeichnis3"/>
            <w:tabs>
              <w:tab w:val="left" w:pos="1000"/>
              <w:tab w:val="right" w:leader="dot" w:pos="9060"/>
            </w:tabs>
            <w:rPr>
              <w:ins w:id="58" w:author="Carsten Hein" w:date="2022-01-14T10:15:00Z"/>
              <w:rFonts w:eastAsiaTheme="minorEastAsia" w:cstheme="minorBidi"/>
              <w:noProof/>
              <w:sz w:val="22"/>
              <w:szCs w:val="22"/>
              <w:lang w:eastAsia="de-DE"/>
            </w:rPr>
          </w:pPr>
          <w:ins w:id="5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1"</w:instrText>
            </w:r>
            <w:r w:rsidRPr="00AA5C98">
              <w:rPr>
                <w:rStyle w:val="Hyperlink"/>
                <w:noProof/>
              </w:rPr>
              <w:instrText xml:space="preserve"> </w:instrText>
            </w:r>
            <w:r w:rsidRPr="00AA5C98">
              <w:rPr>
                <w:rStyle w:val="Hyperlink"/>
                <w:noProof/>
              </w:rPr>
              <w:fldChar w:fldCharType="separate"/>
            </w:r>
            <w:r w:rsidRPr="00AA5C98">
              <w:rPr>
                <w:rStyle w:val="Hyperlink"/>
                <w:noProof/>
              </w:rPr>
              <w:t>3.1.3</w:t>
            </w:r>
            <w:r>
              <w:rPr>
                <w:rFonts w:eastAsiaTheme="minorEastAsia" w:cstheme="minorBidi"/>
                <w:noProof/>
                <w:sz w:val="22"/>
                <w:szCs w:val="22"/>
                <w:lang w:eastAsia="de-DE"/>
              </w:rPr>
              <w:tab/>
            </w:r>
            <w:r w:rsidRPr="00AA5C98">
              <w:rPr>
                <w:rStyle w:val="Hyperlink"/>
                <w:noProof/>
              </w:rPr>
              <w:t>Anforderungen an die Decke infolge Brandschutz</w:t>
            </w:r>
            <w:r>
              <w:rPr>
                <w:noProof/>
                <w:webHidden/>
              </w:rPr>
              <w:tab/>
            </w:r>
            <w:r>
              <w:rPr>
                <w:noProof/>
                <w:webHidden/>
              </w:rPr>
              <w:fldChar w:fldCharType="begin"/>
            </w:r>
            <w:r>
              <w:rPr>
                <w:noProof/>
                <w:webHidden/>
              </w:rPr>
              <w:instrText xml:space="preserve"> PAGEREF _Toc93048221 \h </w:instrText>
            </w:r>
          </w:ins>
          <w:r>
            <w:rPr>
              <w:noProof/>
              <w:webHidden/>
            </w:rPr>
          </w:r>
          <w:r>
            <w:rPr>
              <w:noProof/>
              <w:webHidden/>
            </w:rPr>
            <w:fldChar w:fldCharType="separate"/>
          </w:r>
          <w:ins w:id="60" w:author="Carsten Hein" w:date="2022-01-14T10:15:00Z">
            <w:r>
              <w:rPr>
                <w:noProof/>
                <w:webHidden/>
              </w:rPr>
              <w:t>14</w:t>
            </w:r>
            <w:r>
              <w:rPr>
                <w:noProof/>
                <w:webHidden/>
              </w:rPr>
              <w:fldChar w:fldCharType="end"/>
            </w:r>
            <w:r w:rsidRPr="00AA5C98">
              <w:rPr>
                <w:rStyle w:val="Hyperlink"/>
                <w:noProof/>
              </w:rPr>
              <w:fldChar w:fldCharType="end"/>
            </w:r>
          </w:ins>
        </w:p>
        <w:p w14:paraId="2A9439D9" w14:textId="3D073ED3" w:rsidR="00916225" w:rsidRDefault="00916225">
          <w:pPr>
            <w:pStyle w:val="Verzeichnis3"/>
            <w:tabs>
              <w:tab w:val="left" w:pos="1000"/>
              <w:tab w:val="right" w:leader="dot" w:pos="9060"/>
            </w:tabs>
            <w:rPr>
              <w:ins w:id="61" w:author="Carsten Hein" w:date="2022-01-14T10:15:00Z"/>
              <w:rFonts w:eastAsiaTheme="minorEastAsia" w:cstheme="minorBidi"/>
              <w:noProof/>
              <w:sz w:val="22"/>
              <w:szCs w:val="22"/>
              <w:lang w:eastAsia="de-DE"/>
            </w:rPr>
          </w:pPr>
          <w:ins w:id="6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2"</w:instrText>
            </w:r>
            <w:r w:rsidRPr="00AA5C98">
              <w:rPr>
                <w:rStyle w:val="Hyperlink"/>
                <w:noProof/>
              </w:rPr>
              <w:instrText xml:space="preserve"> </w:instrText>
            </w:r>
            <w:r w:rsidRPr="00AA5C98">
              <w:rPr>
                <w:rStyle w:val="Hyperlink"/>
                <w:noProof/>
              </w:rPr>
              <w:fldChar w:fldCharType="separate"/>
            </w:r>
            <w:r w:rsidRPr="00AA5C98">
              <w:rPr>
                <w:rStyle w:val="Hyperlink"/>
                <w:noProof/>
              </w:rPr>
              <w:t>3.1.4</w:t>
            </w:r>
            <w:r>
              <w:rPr>
                <w:rFonts w:eastAsiaTheme="minorEastAsia" w:cstheme="minorBidi"/>
                <w:noProof/>
                <w:sz w:val="22"/>
                <w:szCs w:val="22"/>
                <w:lang w:eastAsia="de-DE"/>
              </w:rPr>
              <w:tab/>
            </w:r>
            <w:r w:rsidRPr="00AA5C98">
              <w:rPr>
                <w:rStyle w:val="Hyperlink"/>
                <w:noProof/>
              </w:rPr>
              <w:t>Statisches Modell zur Bemessung der Holz-Beton-Verbundkonstruktion</w:t>
            </w:r>
            <w:r>
              <w:rPr>
                <w:noProof/>
                <w:webHidden/>
              </w:rPr>
              <w:tab/>
            </w:r>
            <w:r>
              <w:rPr>
                <w:noProof/>
                <w:webHidden/>
              </w:rPr>
              <w:fldChar w:fldCharType="begin"/>
            </w:r>
            <w:r>
              <w:rPr>
                <w:noProof/>
                <w:webHidden/>
              </w:rPr>
              <w:instrText xml:space="preserve"> PAGEREF _Toc93048222 \h </w:instrText>
            </w:r>
          </w:ins>
          <w:r>
            <w:rPr>
              <w:noProof/>
              <w:webHidden/>
            </w:rPr>
          </w:r>
          <w:r>
            <w:rPr>
              <w:noProof/>
              <w:webHidden/>
            </w:rPr>
            <w:fldChar w:fldCharType="separate"/>
          </w:r>
          <w:ins w:id="63" w:author="Carsten Hein" w:date="2022-01-14T10:15:00Z">
            <w:r>
              <w:rPr>
                <w:noProof/>
                <w:webHidden/>
              </w:rPr>
              <w:t>17</w:t>
            </w:r>
            <w:r>
              <w:rPr>
                <w:noProof/>
                <w:webHidden/>
              </w:rPr>
              <w:fldChar w:fldCharType="end"/>
            </w:r>
            <w:r w:rsidRPr="00AA5C98">
              <w:rPr>
                <w:rStyle w:val="Hyperlink"/>
                <w:noProof/>
              </w:rPr>
              <w:fldChar w:fldCharType="end"/>
            </w:r>
          </w:ins>
        </w:p>
        <w:p w14:paraId="137C09C9" w14:textId="0E82373D" w:rsidR="00916225" w:rsidRDefault="00916225">
          <w:pPr>
            <w:pStyle w:val="Verzeichnis3"/>
            <w:tabs>
              <w:tab w:val="left" w:pos="1000"/>
              <w:tab w:val="right" w:leader="dot" w:pos="9060"/>
            </w:tabs>
            <w:rPr>
              <w:ins w:id="64" w:author="Carsten Hein" w:date="2022-01-14T10:15:00Z"/>
              <w:rFonts w:eastAsiaTheme="minorEastAsia" w:cstheme="minorBidi"/>
              <w:noProof/>
              <w:sz w:val="22"/>
              <w:szCs w:val="22"/>
              <w:lang w:eastAsia="de-DE"/>
            </w:rPr>
          </w:pPr>
          <w:ins w:id="6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3"</w:instrText>
            </w:r>
            <w:r w:rsidRPr="00AA5C98">
              <w:rPr>
                <w:rStyle w:val="Hyperlink"/>
                <w:noProof/>
              </w:rPr>
              <w:instrText xml:space="preserve"> </w:instrText>
            </w:r>
            <w:r w:rsidRPr="00AA5C98">
              <w:rPr>
                <w:rStyle w:val="Hyperlink"/>
                <w:noProof/>
              </w:rPr>
              <w:fldChar w:fldCharType="separate"/>
            </w:r>
            <w:r w:rsidRPr="00AA5C98">
              <w:rPr>
                <w:rStyle w:val="Hyperlink"/>
                <w:noProof/>
              </w:rPr>
              <w:t>3.1.5</w:t>
            </w:r>
            <w:r>
              <w:rPr>
                <w:rFonts w:eastAsiaTheme="minorEastAsia" w:cstheme="minorBidi"/>
                <w:noProof/>
                <w:sz w:val="22"/>
                <w:szCs w:val="22"/>
                <w:lang w:eastAsia="de-DE"/>
              </w:rPr>
              <w:tab/>
            </w:r>
            <w:r w:rsidRPr="00AA5C98">
              <w:rPr>
                <w:rStyle w:val="Hyperlink"/>
                <w:noProof/>
              </w:rPr>
              <w:t>Berücksichtigung des zeitabhängigen Materialverhaltens</w:t>
            </w:r>
            <w:r>
              <w:rPr>
                <w:noProof/>
                <w:webHidden/>
              </w:rPr>
              <w:tab/>
            </w:r>
            <w:r>
              <w:rPr>
                <w:noProof/>
                <w:webHidden/>
              </w:rPr>
              <w:fldChar w:fldCharType="begin"/>
            </w:r>
            <w:r>
              <w:rPr>
                <w:noProof/>
                <w:webHidden/>
              </w:rPr>
              <w:instrText xml:space="preserve"> PAGEREF _Toc93048223 \h </w:instrText>
            </w:r>
          </w:ins>
          <w:r>
            <w:rPr>
              <w:noProof/>
              <w:webHidden/>
            </w:rPr>
          </w:r>
          <w:r>
            <w:rPr>
              <w:noProof/>
              <w:webHidden/>
            </w:rPr>
            <w:fldChar w:fldCharType="separate"/>
          </w:r>
          <w:ins w:id="66" w:author="Carsten Hein" w:date="2022-01-14T10:15:00Z">
            <w:r>
              <w:rPr>
                <w:noProof/>
                <w:webHidden/>
              </w:rPr>
              <w:t>18</w:t>
            </w:r>
            <w:r>
              <w:rPr>
                <w:noProof/>
                <w:webHidden/>
              </w:rPr>
              <w:fldChar w:fldCharType="end"/>
            </w:r>
            <w:r w:rsidRPr="00AA5C98">
              <w:rPr>
                <w:rStyle w:val="Hyperlink"/>
                <w:noProof/>
              </w:rPr>
              <w:fldChar w:fldCharType="end"/>
            </w:r>
          </w:ins>
        </w:p>
        <w:p w14:paraId="1890103B" w14:textId="46B2E242" w:rsidR="00916225" w:rsidRDefault="00916225">
          <w:pPr>
            <w:pStyle w:val="Verzeichnis3"/>
            <w:tabs>
              <w:tab w:val="left" w:pos="1000"/>
              <w:tab w:val="right" w:leader="dot" w:pos="9060"/>
            </w:tabs>
            <w:rPr>
              <w:ins w:id="67" w:author="Carsten Hein" w:date="2022-01-14T10:15:00Z"/>
              <w:rFonts w:eastAsiaTheme="minorEastAsia" w:cstheme="minorBidi"/>
              <w:noProof/>
              <w:sz w:val="22"/>
              <w:szCs w:val="22"/>
              <w:lang w:eastAsia="de-DE"/>
            </w:rPr>
          </w:pPr>
          <w:ins w:id="6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4"</w:instrText>
            </w:r>
            <w:r w:rsidRPr="00AA5C98">
              <w:rPr>
                <w:rStyle w:val="Hyperlink"/>
                <w:noProof/>
              </w:rPr>
              <w:instrText xml:space="preserve"> </w:instrText>
            </w:r>
            <w:r w:rsidRPr="00AA5C98">
              <w:rPr>
                <w:rStyle w:val="Hyperlink"/>
                <w:noProof/>
              </w:rPr>
              <w:fldChar w:fldCharType="separate"/>
            </w:r>
            <w:r w:rsidRPr="00AA5C98">
              <w:rPr>
                <w:rStyle w:val="Hyperlink"/>
                <w:noProof/>
                <w:lang w:eastAsia="de-DE"/>
              </w:rPr>
              <w:t>3.1.6</w:t>
            </w:r>
            <w:r>
              <w:rPr>
                <w:rFonts w:eastAsiaTheme="minorEastAsia" w:cstheme="minorBidi"/>
                <w:noProof/>
                <w:sz w:val="22"/>
                <w:szCs w:val="22"/>
                <w:lang w:eastAsia="de-DE"/>
              </w:rPr>
              <w:tab/>
            </w:r>
            <w:r w:rsidRPr="00AA5C98">
              <w:rPr>
                <w:rStyle w:val="Hyperlink"/>
                <w:noProof/>
                <w:lang w:eastAsia="de-DE"/>
              </w:rPr>
              <w:t>Lastannahmen</w:t>
            </w:r>
            <w:r>
              <w:rPr>
                <w:noProof/>
                <w:webHidden/>
              </w:rPr>
              <w:tab/>
            </w:r>
            <w:r>
              <w:rPr>
                <w:noProof/>
                <w:webHidden/>
              </w:rPr>
              <w:fldChar w:fldCharType="begin"/>
            </w:r>
            <w:r>
              <w:rPr>
                <w:noProof/>
                <w:webHidden/>
              </w:rPr>
              <w:instrText xml:space="preserve"> PAGEREF _Toc93048224 \h </w:instrText>
            </w:r>
          </w:ins>
          <w:r>
            <w:rPr>
              <w:noProof/>
              <w:webHidden/>
            </w:rPr>
          </w:r>
          <w:r>
            <w:rPr>
              <w:noProof/>
              <w:webHidden/>
            </w:rPr>
            <w:fldChar w:fldCharType="separate"/>
          </w:r>
          <w:ins w:id="69" w:author="Carsten Hein" w:date="2022-01-14T10:15:00Z">
            <w:r>
              <w:rPr>
                <w:noProof/>
                <w:webHidden/>
              </w:rPr>
              <w:t>21</w:t>
            </w:r>
            <w:r>
              <w:rPr>
                <w:noProof/>
                <w:webHidden/>
              </w:rPr>
              <w:fldChar w:fldCharType="end"/>
            </w:r>
            <w:r w:rsidRPr="00AA5C98">
              <w:rPr>
                <w:rStyle w:val="Hyperlink"/>
                <w:noProof/>
              </w:rPr>
              <w:fldChar w:fldCharType="end"/>
            </w:r>
          </w:ins>
        </w:p>
        <w:p w14:paraId="69CB615A" w14:textId="65E10F4D" w:rsidR="00916225" w:rsidRDefault="00916225">
          <w:pPr>
            <w:pStyle w:val="Verzeichnis3"/>
            <w:tabs>
              <w:tab w:val="left" w:pos="1000"/>
              <w:tab w:val="right" w:leader="dot" w:pos="9060"/>
            </w:tabs>
            <w:rPr>
              <w:ins w:id="70" w:author="Carsten Hein" w:date="2022-01-14T10:15:00Z"/>
              <w:rFonts w:eastAsiaTheme="minorEastAsia" w:cstheme="minorBidi"/>
              <w:noProof/>
              <w:sz w:val="22"/>
              <w:szCs w:val="22"/>
              <w:lang w:eastAsia="de-DE"/>
            </w:rPr>
          </w:pPr>
          <w:ins w:id="7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5"</w:instrText>
            </w:r>
            <w:r w:rsidRPr="00AA5C98">
              <w:rPr>
                <w:rStyle w:val="Hyperlink"/>
                <w:noProof/>
              </w:rPr>
              <w:instrText xml:space="preserve"> </w:instrText>
            </w:r>
            <w:r w:rsidRPr="00AA5C98">
              <w:rPr>
                <w:rStyle w:val="Hyperlink"/>
                <w:noProof/>
              </w:rPr>
              <w:fldChar w:fldCharType="separate"/>
            </w:r>
            <w:r w:rsidRPr="00AA5C98">
              <w:rPr>
                <w:rStyle w:val="Hyperlink"/>
                <w:noProof/>
                <w:lang w:eastAsia="de-DE"/>
              </w:rPr>
              <w:t>3.1.7</w:t>
            </w:r>
            <w:r>
              <w:rPr>
                <w:rFonts w:eastAsiaTheme="minorEastAsia" w:cstheme="minorBidi"/>
                <w:noProof/>
                <w:sz w:val="22"/>
                <w:szCs w:val="22"/>
                <w:lang w:eastAsia="de-DE"/>
              </w:rPr>
              <w:tab/>
            </w:r>
            <w:r w:rsidRPr="00AA5C98">
              <w:rPr>
                <w:rStyle w:val="Hyperlink"/>
                <w:noProof/>
                <w:lang w:eastAsia="de-DE"/>
              </w:rPr>
              <w:t>Lastfallkombinationen</w:t>
            </w:r>
            <w:r>
              <w:rPr>
                <w:noProof/>
                <w:webHidden/>
              </w:rPr>
              <w:tab/>
            </w:r>
            <w:r>
              <w:rPr>
                <w:noProof/>
                <w:webHidden/>
              </w:rPr>
              <w:fldChar w:fldCharType="begin"/>
            </w:r>
            <w:r>
              <w:rPr>
                <w:noProof/>
                <w:webHidden/>
              </w:rPr>
              <w:instrText xml:space="preserve"> PAGEREF _Toc93048225 \h </w:instrText>
            </w:r>
          </w:ins>
          <w:r>
            <w:rPr>
              <w:noProof/>
              <w:webHidden/>
            </w:rPr>
          </w:r>
          <w:r>
            <w:rPr>
              <w:noProof/>
              <w:webHidden/>
            </w:rPr>
            <w:fldChar w:fldCharType="separate"/>
          </w:r>
          <w:ins w:id="72" w:author="Carsten Hein" w:date="2022-01-14T10:15:00Z">
            <w:r>
              <w:rPr>
                <w:noProof/>
                <w:webHidden/>
              </w:rPr>
              <w:t>21</w:t>
            </w:r>
            <w:r>
              <w:rPr>
                <w:noProof/>
                <w:webHidden/>
              </w:rPr>
              <w:fldChar w:fldCharType="end"/>
            </w:r>
            <w:r w:rsidRPr="00AA5C98">
              <w:rPr>
                <w:rStyle w:val="Hyperlink"/>
                <w:noProof/>
              </w:rPr>
              <w:fldChar w:fldCharType="end"/>
            </w:r>
          </w:ins>
        </w:p>
        <w:p w14:paraId="3A62A332" w14:textId="7DBB59FE" w:rsidR="00916225" w:rsidRDefault="00916225">
          <w:pPr>
            <w:pStyle w:val="Verzeichnis2"/>
            <w:tabs>
              <w:tab w:val="left" w:pos="600"/>
              <w:tab w:val="right" w:leader="dot" w:pos="9060"/>
            </w:tabs>
            <w:rPr>
              <w:ins w:id="73" w:author="Carsten Hein" w:date="2022-01-14T10:15:00Z"/>
              <w:rFonts w:eastAsiaTheme="minorEastAsia" w:cstheme="minorBidi"/>
              <w:b w:val="0"/>
              <w:bCs w:val="0"/>
              <w:noProof/>
              <w:sz w:val="22"/>
              <w:szCs w:val="22"/>
              <w:lang w:eastAsia="de-DE"/>
            </w:rPr>
          </w:pPr>
          <w:ins w:id="74"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6"</w:instrText>
            </w:r>
            <w:r w:rsidRPr="00AA5C98">
              <w:rPr>
                <w:rStyle w:val="Hyperlink"/>
                <w:noProof/>
              </w:rPr>
              <w:instrText xml:space="preserve"> </w:instrText>
            </w:r>
            <w:r w:rsidRPr="00AA5C98">
              <w:rPr>
                <w:rStyle w:val="Hyperlink"/>
                <w:noProof/>
              </w:rPr>
              <w:fldChar w:fldCharType="separate"/>
            </w:r>
            <w:r w:rsidRPr="00AA5C98">
              <w:rPr>
                <w:rStyle w:val="Hyperlink"/>
                <w:noProof/>
              </w:rPr>
              <w:t>3.2</w:t>
            </w:r>
            <w:r>
              <w:rPr>
                <w:rFonts w:eastAsiaTheme="minorEastAsia" w:cstheme="minorBidi"/>
                <w:b w:val="0"/>
                <w:bCs w:val="0"/>
                <w:noProof/>
                <w:sz w:val="22"/>
                <w:szCs w:val="22"/>
                <w:lang w:eastAsia="de-DE"/>
              </w:rPr>
              <w:tab/>
            </w:r>
            <w:r w:rsidRPr="00AA5C98">
              <w:rPr>
                <w:rStyle w:val="Hyperlink"/>
                <w:noProof/>
              </w:rPr>
              <w:t>Ergebnisse der Parameterstudie  dann mach hier deine Bewertungsmatrix</w:t>
            </w:r>
            <w:r>
              <w:rPr>
                <w:noProof/>
                <w:webHidden/>
              </w:rPr>
              <w:tab/>
            </w:r>
            <w:r>
              <w:rPr>
                <w:noProof/>
                <w:webHidden/>
              </w:rPr>
              <w:fldChar w:fldCharType="begin"/>
            </w:r>
            <w:r>
              <w:rPr>
                <w:noProof/>
                <w:webHidden/>
              </w:rPr>
              <w:instrText xml:space="preserve"> PAGEREF _Toc93048226 \h </w:instrText>
            </w:r>
          </w:ins>
          <w:r>
            <w:rPr>
              <w:noProof/>
              <w:webHidden/>
            </w:rPr>
          </w:r>
          <w:r>
            <w:rPr>
              <w:noProof/>
              <w:webHidden/>
            </w:rPr>
            <w:fldChar w:fldCharType="separate"/>
          </w:r>
          <w:ins w:id="75" w:author="Carsten Hein" w:date="2022-01-14T10:15:00Z">
            <w:r>
              <w:rPr>
                <w:noProof/>
                <w:webHidden/>
              </w:rPr>
              <w:t>23</w:t>
            </w:r>
            <w:r>
              <w:rPr>
                <w:noProof/>
                <w:webHidden/>
              </w:rPr>
              <w:fldChar w:fldCharType="end"/>
            </w:r>
            <w:r w:rsidRPr="00AA5C98">
              <w:rPr>
                <w:rStyle w:val="Hyperlink"/>
                <w:noProof/>
              </w:rPr>
              <w:fldChar w:fldCharType="end"/>
            </w:r>
          </w:ins>
        </w:p>
        <w:p w14:paraId="751B8569" w14:textId="668FEBD9" w:rsidR="00916225" w:rsidRDefault="00916225">
          <w:pPr>
            <w:pStyle w:val="Verzeichnis2"/>
            <w:tabs>
              <w:tab w:val="left" w:pos="600"/>
              <w:tab w:val="right" w:leader="dot" w:pos="9060"/>
            </w:tabs>
            <w:rPr>
              <w:ins w:id="76" w:author="Carsten Hein" w:date="2022-01-14T10:15:00Z"/>
              <w:rFonts w:eastAsiaTheme="minorEastAsia" w:cstheme="minorBidi"/>
              <w:b w:val="0"/>
              <w:bCs w:val="0"/>
              <w:noProof/>
              <w:sz w:val="22"/>
              <w:szCs w:val="22"/>
              <w:lang w:eastAsia="de-DE"/>
            </w:rPr>
          </w:pPr>
          <w:ins w:id="7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7"</w:instrText>
            </w:r>
            <w:r w:rsidRPr="00AA5C98">
              <w:rPr>
                <w:rStyle w:val="Hyperlink"/>
                <w:noProof/>
              </w:rPr>
              <w:instrText xml:space="preserve"> </w:instrText>
            </w:r>
            <w:r w:rsidRPr="00AA5C98">
              <w:rPr>
                <w:rStyle w:val="Hyperlink"/>
                <w:noProof/>
              </w:rPr>
              <w:fldChar w:fldCharType="separate"/>
            </w:r>
            <w:r w:rsidRPr="00AA5C98">
              <w:rPr>
                <w:rStyle w:val="Hyperlink"/>
                <w:noProof/>
              </w:rPr>
              <w:t>3.3</w:t>
            </w:r>
            <w:r>
              <w:rPr>
                <w:rFonts w:eastAsiaTheme="minorEastAsia" w:cstheme="minorBidi"/>
                <w:b w:val="0"/>
                <w:bCs w:val="0"/>
                <w:noProof/>
                <w:sz w:val="22"/>
                <w:szCs w:val="22"/>
                <w:lang w:eastAsia="de-DE"/>
              </w:rPr>
              <w:tab/>
            </w:r>
            <w:r w:rsidRPr="00AA5C98">
              <w:rPr>
                <w:rStyle w:val="Hyperlink"/>
                <w:noProof/>
              </w:rPr>
              <w:t>Versuchsprogramm zu Holz-Beton-Verbundkonstruktionen</w:t>
            </w:r>
            <w:r>
              <w:rPr>
                <w:noProof/>
                <w:webHidden/>
              </w:rPr>
              <w:tab/>
            </w:r>
            <w:r>
              <w:rPr>
                <w:noProof/>
                <w:webHidden/>
              </w:rPr>
              <w:fldChar w:fldCharType="begin"/>
            </w:r>
            <w:r>
              <w:rPr>
                <w:noProof/>
                <w:webHidden/>
              </w:rPr>
              <w:instrText xml:space="preserve"> PAGEREF _Toc93048227 \h </w:instrText>
            </w:r>
          </w:ins>
          <w:r>
            <w:rPr>
              <w:noProof/>
              <w:webHidden/>
            </w:rPr>
          </w:r>
          <w:r>
            <w:rPr>
              <w:noProof/>
              <w:webHidden/>
            </w:rPr>
            <w:fldChar w:fldCharType="separate"/>
          </w:r>
          <w:ins w:id="78" w:author="Carsten Hein" w:date="2022-01-14T10:15:00Z">
            <w:r>
              <w:rPr>
                <w:noProof/>
                <w:webHidden/>
              </w:rPr>
              <w:t>23</w:t>
            </w:r>
            <w:r>
              <w:rPr>
                <w:noProof/>
                <w:webHidden/>
              </w:rPr>
              <w:fldChar w:fldCharType="end"/>
            </w:r>
            <w:r w:rsidRPr="00AA5C98">
              <w:rPr>
                <w:rStyle w:val="Hyperlink"/>
                <w:noProof/>
              </w:rPr>
              <w:fldChar w:fldCharType="end"/>
            </w:r>
          </w:ins>
        </w:p>
        <w:p w14:paraId="3BD9FB97" w14:textId="3DDBEBEF" w:rsidR="00916225" w:rsidRDefault="00916225">
          <w:pPr>
            <w:pStyle w:val="Verzeichnis2"/>
            <w:tabs>
              <w:tab w:val="left" w:pos="600"/>
              <w:tab w:val="right" w:leader="dot" w:pos="9060"/>
            </w:tabs>
            <w:rPr>
              <w:ins w:id="79" w:author="Carsten Hein" w:date="2022-01-14T10:15:00Z"/>
              <w:rFonts w:eastAsiaTheme="minorEastAsia" w:cstheme="minorBidi"/>
              <w:b w:val="0"/>
              <w:bCs w:val="0"/>
              <w:noProof/>
              <w:sz w:val="22"/>
              <w:szCs w:val="22"/>
              <w:lang w:eastAsia="de-DE"/>
            </w:rPr>
          </w:pPr>
          <w:ins w:id="8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8"</w:instrText>
            </w:r>
            <w:r w:rsidRPr="00AA5C98">
              <w:rPr>
                <w:rStyle w:val="Hyperlink"/>
                <w:noProof/>
              </w:rPr>
              <w:instrText xml:space="preserve"> </w:instrText>
            </w:r>
            <w:r w:rsidRPr="00AA5C98">
              <w:rPr>
                <w:rStyle w:val="Hyperlink"/>
                <w:noProof/>
              </w:rPr>
              <w:fldChar w:fldCharType="separate"/>
            </w:r>
            <w:r w:rsidRPr="00AA5C98">
              <w:rPr>
                <w:rStyle w:val="Hyperlink"/>
                <w:noProof/>
              </w:rPr>
              <w:t>3.4</w:t>
            </w:r>
            <w:r>
              <w:rPr>
                <w:rFonts w:eastAsiaTheme="minorEastAsia" w:cstheme="minorBidi"/>
                <w:b w:val="0"/>
                <w:bCs w:val="0"/>
                <w:noProof/>
                <w:sz w:val="22"/>
                <w:szCs w:val="22"/>
                <w:lang w:eastAsia="de-DE"/>
              </w:rPr>
              <w:tab/>
            </w:r>
            <w:r w:rsidRPr="00AA5C98">
              <w:rPr>
                <w:rStyle w:val="Hyperlink"/>
                <w:noProof/>
              </w:rPr>
              <w:t>Geplantes Versuchsprogramm gemäß Bewilligung</w:t>
            </w:r>
            <w:r>
              <w:rPr>
                <w:noProof/>
                <w:webHidden/>
              </w:rPr>
              <w:tab/>
            </w:r>
            <w:r>
              <w:rPr>
                <w:noProof/>
                <w:webHidden/>
              </w:rPr>
              <w:fldChar w:fldCharType="begin"/>
            </w:r>
            <w:r>
              <w:rPr>
                <w:noProof/>
                <w:webHidden/>
              </w:rPr>
              <w:instrText xml:space="preserve"> PAGEREF _Toc93048228 \h </w:instrText>
            </w:r>
          </w:ins>
          <w:r>
            <w:rPr>
              <w:noProof/>
              <w:webHidden/>
            </w:rPr>
          </w:r>
          <w:r>
            <w:rPr>
              <w:noProof/>
              <w:webHidden/>
            </w:rPr>
            <w:fldChar w:fldCharType="separate"/>
          </w:r>
          <w:ins w:id="81" w:author="Carsten Hein" w:date="2022-01-14T10:15:00Z">
            <w:r>
              <w:rPr>
                <w:noProof/>
                <w:webHidden/>
              </w:rPr>
              <w:t>23</w:t>
            </w:r>
            <w:r>
              <w:rPr>
                <w:noProof/>
                <w:webHidden/>
              </w:rPr>
              <w:fldChar w:fldCharType="end"/>
            </w:r>
            <w:r w:rsidRPr="00AA5C98">
              <w:rPr>
                <w:rStyle w:val="Hyperlink"/>
                <w:noProof/>
              </w:rPr>
              <w:fldChar w:fldCharType="end"/>
            </w:r>
          </w:ins>
        </w:p>
        <w:p w14:paraId="34959FCE" w14:textId="55941A6B" w:rsidR="00916225" w:rsidRDefault="00916225">
          <w:pPr>
            <w:pStyle w:val="Verzeichnis2"/>
            <w:tabs>
              <w:tab w:val="left" w:pos="600"/>
              <w:tab w:val="right" w:leader="dot" w:pos="9060"/>
            </w:tabs>
            <w:rPr>
              <w:ins w:id="82" w:author="Carsten Hein" w:date="2022-01-14T10:15:00Z"/>
              <w:rFonts w:eastAsiaTheme="minorEastAsia" w:cstheme="minorBidi"/>
              <w:b w:val="0"/>
              <w:bCs w:val="0"/>
              <w:noProof/>
              <w:sz w:val="22"/>
              <w:szCs w:val="22"/>
              <w:lang w:eastAsia="de-DE"/>
            </w:rPr>
          </w:pPr>
          <w:ins w:id="8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29"</w:instrText>
            </w:r>
            <w:r w:rsidRPr="00AA5C98">
              <w:rPr>
                <w:rStyle w:val="Hyperlink"/>
                <w:noProof/>
              </w:rPr>
              <w:instrText xml:space="preserve"> </w:instrText>
            </w:r>
            <w:r w:rsidRPr="00AA5C98">
              <w:rPr>
                <w:rStyle w:val="Hyperlink"/>
                <w:noProof/>
              </w:rPr>
              <w:fldChar w:fldCharType="separate"/>
            </w:r>
            <w:r w:rsidRPr="00AA5C98">
              <w:rPr>
                <w:rStyle w:val="Hyperlink"/>
                <w:noProof/>
              </w:rPr>
              <w:t>3.5</w:t>
            </w:r>
            <w:r>
              <w:rPr>
                <w:rFonts w:eastAsiaTheme="minorEastAsia" w:cstheme="minorBidi"/>
                <w:b w:val="0"/>
                <w:bCs w:val="0"/>
                <w:noProof/>
                <w:sz w:val="22"/>
                <w:szCs w:val="22"/>
                <w:lang w:eastAsia="de-DE"/>
              </w:rPr>
              <w:tab/>
            </w:r>
            <w:r w:rsidRPr="00AA5C98">
              <w:rPr>
                <w:rStyle w:val="Hyperlink"/>
                <w:noProof/>
              </w:rPr>
              <w:t>Durchgeführtes Versuchsprogramm (oder so ähnlich)</w:t>
            </w:r>
            <w:r>
              <w:rPr>
                <w:noProof/>
                <w:webHidden/>
              </w:rPr>
              <w:tab/>
            </w:r>
            <w:r>
              <w:rPr>
                <w:noProof/>
                <w:webHidden/>
              </w:rPr>
              <w:fldChar w:fldCharType="begin"/>
            </w:r>
            <w:r>
              <w:rPr>
                <w:noProof/>
                <w:webHidden/>
              </w:rPr>
              <w:instrText xml:space="preserve"> PAGEREF _Toc93048229 \h </w:instrText>
            </w:r>
          </w:ins>
          <w:r>
            <w:rPr>
              <w:noProof/>
              <w:webHidden/>
            </w:rPr>
          </w:r>
          <w:r>
            <w:rPr>
              <w:noProof/>
              <w:webHidden/>
            </w:rPr>
            <w:fldChar w:fldCharType="separate"/>
          </w:r>
          <w:ins w:id="84" w:author="Carsten Hein" w:date="2022-01-14T10:15:00Z">
            <w:r>
              <w:rPr>
                <w:noProof/>
                <w:webHidden/>
              </w:rPr>
              <w:t>23</w:t>
            </w:r>
            <w:r>
              <w:rPr>
                <w:noProof/>
                <w:webHidden/>
              </w:rPr>
              <w:fldChar w:fldCharType="end"/>
            </w:r>
            <w:r w:rsidRPr="00AA5C98">
              <w:rPr>
                <w:rStyle w:val="Hyperlink"/>
                <w:noProof/>
              </w:rPr>
              <w:fldChar w:fldCharType="end"/>
            </w:r>
          </w:ins>
        </w:p>
        <w:p w14:paraId="6B207468" w14:textId="796A90E0" w:rsidR="00916225" w:rsidRDefault="00916225">
          <w:pPr>
            <w:pStyle w:val="Verzeichnis2"/>
            <w:tabs>
              <w:tab w:val="left" w:pos="600"/>
              <w:tab w:val="right" w:leader="dot" w:pos="9060"/>
            </w:tabs>
            <w:rPr>
              <w:ins w:id="85" w:author="Carsten Hein" w:date="2022-01-14T10:15:00Z"/>
              <w:rFonts w:eastAsiaTheme="minorEastAsia" w:cstheme="minorBidi"/>
              <w:b w:val="0"/>
              <w:bCs w:val="0"/>
              <w:noProof/>
              <w:sz w:val="22"/>
              <w:szCs w:val="22"/>
              <w:lang w:eastAsia="de-DE"/>
            </w:rPr>
          </w:pPr>
          <w:ins w:id="86"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0"</w:instrText>
            </w:r>
            <w:r w:rsidRPr="00AA5C98">
              <w:rPr>
                <w:rStyle w:val="Hyperlink"/>
                <w:noProof/>
              </w:rPr>
              <w:instrText xml:space="preserve"> </w:instrText>
            </w:r>
            <w:r w:rsidRPr="00AA5C98">
              <w:rPr>
                <w:rStyle w:val="Hyperlink"/>
                <w:noProof/>
              </w:rPr>
              <w:fldChar w:fldCharType="separate"/>
            </w:r>
            <w:r w:rsidRPr="00AA5C98">
              <w:rPr>
                <w:rStyle w:val="Hyperlink"/>
                <w:noProof/>
              </w:rPr>
              <w:t>3.6</w:t>
            </w:r>
            <w:r>
              <w:rPr>
                <w:rFonts w:eastAsiaTheme="minorEastAsia" w:cstheme="minorBidi"/>
                <w:b w:val="0"/>
                <w:bCs w:val="0"/>
                <w:noProof/>
                <w:sz w:val="22"/>
                <w:szCs w:val="22"/>
                <w:lang w:eastAsia="de-DE"/>
              </w:rPr>
              <w:tab/>
            </w:r>
            <w:r w:rsidRPr="00AA5C98">
              <w:rPr>
                <w:rStyle w:val="Hyperlink"/>
                <w:noProof/>
              </w:rPr>
              <w:t>Versuche an geschraubten Holz-Beton-Verbundkörpern</w:t>
            </w:r>
            <w:r>
              <w:rPr>
                <w:noProof/>
                <w:webHidden/>
              </w:rPr>
              <w:tab/>
            </w:r>
            <w:r>
              <w:rPr>
                <w:noProof/>
                <w:webHidden/>
              </w:rPr>
              <w:fldChar w:fldCharType="begin"/>
            </w:r>
            <w:r>
              <w:rPr>
                <w:noProof/>
                <w:webHidden/>
              </w:rPr>
              <w:instrText xml:space="preserve"> PAGEREF _Toc93048230 \h </w:instrText>
            </w:r>
          </w:ins>
          <w:r>
            <w:rPr>
              <w:noProof/>
              <w:webHidden/>
            </w:rPr>
          </w:r>
          <w:r>
            <w:rPr>
              <w:noProof/>
              <w:webHidden/>
            </w:rPr>
            <w:fldChar w:fldCharType="separate"/>
          </w:r>
          <w:ins w:id="87" w:author="Carsten Hein" w:date="2022-01-14T10:15:00Z">
            <w:r>
              <w:rPr>
                <w:noProof/>
                <w:webHidden/>
              </w:rPr>
              <w:t>23</w:t>
            </w:r>
            <w:r>
              <w:rPr>
                <w:noProof/>
                <w:webHidden/>
              </w:rPr>
              <w:fldChar w:fldCharType="end"/>
            </w:r>
            <w:r w:rsidRPr="00AA5C98">
              <w:rPr>
                <w:rStyle w:val="Hyperlink"/>
                <w:noProof/>
              </w:rPr>
              <w:fldChar w:fldCharType="end"/>
            </w:r>
          </w:ins>
        </w:p>
        <w:p w14:paraId="571E9A10" w14:textId="20E685FB" w:rsidR="00916225" w:rsidRDefault="00916225">
          <w:pPr>
            <w:pStyle w:val="Verzeichnis2"/>
            <w:tabs>
              <w:tab w:val="left" w:pos="800"/>
              <w:tab w:val="right" w:leader="dot" w:pos="9060"/>
            </w:tabs>
            <w:rPr>
              <w:ins w:id="88" w:author="Carsten Hein" w:date="2022-01-14T10:15:00Z"/>
              <w:rFonts w:eastAsiaTheme="minorEastAsia" w:cstheme="minorBidi"/>
              <w:b w:val="0"/>
              <w:bCs w:val="0"/>
              <w:noProof/>
              <w:sz w:val="22"/>
              <w:szCs w:val="22"/>
              <w:lang w:eastAsia="de-DE"/>
            </w:rPr>
          </w:pPr>
          <w:ins w:id="8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1"</w:instrText>
            </w:r>
            <w:r w:rsidRPr="00AA5C98">
              <w:rPr>
                <w:rStyle w:val="Hyperlink"/>
                <w:noProof/>
              </w:rPr>
              <w:instrText xml:space="preserve"> </w:instrText>
            </w:r>
            <w:r w:rsidRPr="00AA5C98">
              <w:rPr>
                <w:rStyle w:val="Hyperlink"/>
                <w:noProof/>
              </w:rPr>
              <w:fldChar w:fldCharType="separate"/>
            </w:r>
            <w:r w:rsidRPr="00AA5C98">
              <w:rPr>
                <w:rStyle w:val="Hyperlink"/>
                <w:noProof/>
              </w:rPr>
              <w:t>3.6.1</w:t>
            </w:r>
            <w:r>
              <w:rPr>
                <w:rFonts w:eastAsiaTheme="minorEastAsia" w:cstheme="minorBidi"/>
                <w:b w:val="0"/>
                <w:bCs w:val="0"/>
                <w:noProof/>
                <w:sz w:val="22"/>
                <w:szCs w:val="22"/>
                <w:lang w:eastAsia="de-DE"/>
              </w:rPr>
              <w:tab/>
            </w:r>
            <w:r w:rsidRPr="00AA5C98">
              <w:rPr>
                <w:rStyle w:val="Hyperlink"/>
                <w:noProof/>
              </w:rPr>
              <w:t>Allgemeines zu Schrauben im HBV</w:t>
            </w:r>
            <w:r>
              <w:rPr>
                <w:noProof/>
                <w:webHidden/>
              </w:rPr>
              <w:tab/>
            </w:r>
            <w:r>
              <w:rPr>
                <w:noProof/>
                <w:webHidden/>
              </w:rPr>
              <w:fldChar w:fldCharType="begin"/>
            </w:r>
            <w:r>
              <w:rPr>
                <w:noProof/>
                <w:webHidden/>
              </w:rPr>
              <w:instrText xml:space="preserve"> PAGEREF _Toc93048231 \h </w:instrText>
            </w:r>
          </w:ins>
          <w:r>
            <w:rPr>
              <w:noProof/>
              <w:webHidden/>
            </w:rPr>
          </w:r>
          <w:r>
            <w:rPr>
              <w:noProof/>
              <w:webHidden/>
            </w:rPr>
            <w:fldChar w:fldCharType="separate"/>
          </w:r>
          <w:ins w:id="90" w:author="Carsten Hein" w:date="2022-01-14T10:15:00Z">
            <w:r>
              <w:rPr>
                <w:noProof/>
                <w:webHidden/>
              </w:rPr>
              <w:t>23</w:t>
            </w:r>
            <w:r>
              <w:rPr>
                <w:noProof/>
                <w:webHidden/>
              </w:rPr>
              <w:fldChar w:fldCharType="end"/>
            </w:r>
            <w:r w:rsidRPr="00AA5C98">
              <w:rPr>
                <w:rStyle w:val="Hyperlink"/>
                <w:noProof/>
              </w:rPr>
              <w:fldChar w:fldCharType="end"/>
            </w:r>
          </w:ins>
        </w:p>
        <w:p w14:paraId="4C094163" w14:textId="56103974" w:rsidR="00916225" w:rsidRDefault="00916225">
          <w:pPr>
            <w:pStyle w:val="Verzeichnis2"/>
            <w:tabs>
              <w:tab w:val="left" w:pos="800"/>
              <w:tab w:val="right" w:leader="dot" w:pos="9060"/>
            </w:tabs>
            <w:rPr>
              <w:ins w:id="91" w:author="Carsten Hein" w:date="2022-01-14T10:15:00Z"/>
              <w:rFonts w:eastAsiaTheme="minorEastAsia" w:cstheme="minorBidi"/>
              <w:b w:val="0"/>
              <w:bCs w:val="0"/>
              <w:noProof/>
              <w:sz w:val="22"/>
              <w:szCs w:val="22"/>
              <w:lang w:eastAsia="de-DE"/>
            </w:rPr>
          </w:pPr>
          <w:ins w:id="9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2"</w:instrText>
            </w:r>
            <w:r w:rsidRPr="00AA5C98">
              <w:rPr>
                <w:rStyle w:val="Hyperlink"/>
                <w:noProof/>
              </w:rPr>
              <w:instrText xml:space="preserve"> </w:instrText>
            </w:r>
            <w:r w:rsidRPr="00AA5C98">
              <w:rPr>
                <w:rStyle w:val="Hyperlink"/>
                <w:noProof/>
              </w:rPr>
              <w:fldChar w:fldCharType="separate"/>
            </w:r>
            <w:r w:rsidRPr="00AA5C98">
              <w:rPr>
                <w:rStyle w:val="Hyperlink"/>
                <w:noProof/>
              </w:rPr>
              <w:t>3.6.2</w:t>
            </w:r>
            <w:r>
              <w:rPr>
                <w:rFonts w:eastAsiaTheme="minorEastAsia" w:cstheme="minorBidi"/>
                <w:b w:val="0"/>
                <w:bCs w:val="0"/>
                <w:noProof/>
                <w:sz w:val="22"/>
                <w:szCs w:val="22"/>
                <w:lang w:eastAsia="de-DE"/>
              </w:rPr>
              <w:tab/>
            </w:r>
            <w:r w:rsidRPr="00AA5C98">
              <w:rPr>
                <w:rStyle w:val="Hyperlink"/>
                <w:noProof/>
              </w:rPr>
              <w:t>Scherversuche an geschraubten Holz-Beton-Verbundkörpern</w:t>
            </w:r>
            <w:r>
              <w:rPr>
                <w:noProof/>
                <w:webHidden/>
              </w:rPr>
              <w:tab/>
            </w:r>
            <w:r>
              <w:rPr>
                <w:noProof/>
                <w:webHidden/>
              </w:rPr>
              <w:fldChar w:fldCharType="begin"/>
            </w:r>
            <w:r>
              <w:rPr>
                <w:noProof/>
                <w:webHidden/>
              </w:rPr>
              <w:instrText xml:space="preserve"> PAGEREF _Toc93048232 \h </w:instrText>
            </w:r>
          </w:ins>
          <w:r>
            <w:rPr>
              <w:noProof/>
              <w:webHidden/>
            </w:rPr>
          </w:r>
          <w:r>
            <w:rPr>
              <w:noProof/>
              <w:webHidden/>
            </w:rPr>
            <w:fldChar w:fldCharType="separate"/>
          </w:r>
          <w:ins w:id="93" w:author="Carsten Hein" w:date="2022-01-14T10:15:00Z">
            <w:r>
              <w:rPr>
                <w:noProof/>
                <w:webHidden/>
              </w:rPr>
              <w:t>25</w:t>
            </w:r>
            <w:r>
              <w:rPr>
                <w:noProof/>
                <w:webHidden/>
              </w:rPr>
              <w:fldChar w:fldCharType="end"/>
            </w:r>
            <w:r w:rsidRPr="00AA5C98">
              <w:rPr>
                <w:rStyle w:val="Hyperlink"/>
                <w:noProof/>
              </w:rPr>
              <w:fldChar w:fldCharType="end"/>
            </w:r>
          </w:ins>
        </w:p>
        <w:p w14:paraId="1A1E4A2F" w14:textId="51E9462E" w:rsidR="00916225" w:rsidRDefault="00916225">
          <w:pPr>
            <w:pStyle w:val="Verzeichnis3"/>
            <w:tabs>
              <w:tab w:val="left" w:pos="1000"/>
              <w:tab w:val="right" w:leader="dot" w:pos="9060"/>
            </w:tabs>
            <w:rPr>
              <w:ins w:id="94" w:author="Carsten Hein" w:date="2022-01-14T10:15:00Z"/>
              <w:rFonts w:eastAsiaTheme="minorEastAsia" w:cstheme="minorBidi"/>
              <w:noProof/>
              <w:sz w:val="22"/>
              <w:szCs w:val="22"/>
              <w:lang w:eastAsia="de-DE"/>
            </w:rPr>
          </w:pPr>
          <w:ins w:id="9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3"</w:instrText>
            </w:r>
            <w:r w:rsidRPr="00AA5C98">
              <w:rPr>
                <w:rStyle w:val="Hyperlink"/>
                <w:noProof/>
              </w:rPr>
              <w:instrText xml:space="preserve"> </w:instrText>
            </w:r>
            <w:r w:rsidRPr="00AA5C98">
              <w:rPr>
                <w:rStyle w:val="Hyperlink"/>
                <w:noProof/>
              </w:rPr>
              <w:fldChar w:fldCharType="separate"/>
            </w:r>
            <w:r w:rsidRPr="00AA5C98">
              <w:rPr>
                <w:rStyle w:val="Hyperlink"/>
                <w:noProof/>
              </w:rPr>
              <w:t>3.6.2.1</w:t>
            </w:r>
            <w:r>
              <w:rPr>
                <w:rFonts w:eastAsiaTheme="minorEastAsia" w:cstheme="minorBidi"/>
                <w:noProof/>
                <w:sz w:val="22"/>
                <w:szCs w:val="22"/>
                <w:lang w:eastAsia="de-DE"/>
              </w:rPr>
              <w:tab/>
            </w:r>
            <w:r w:rsidRPr="00AA5C98">
              <w:rPr>
                <w:rStyle w:val="Hyperlink"/>
                <w:noProof/>
              </w:rPr>
              <w:t>Herstellung und Versuchsdurchführung</w:t>
            </w:r>
            <w:r>
              <w:rPr>
                <w:noProof/>
                <w:webHidden/>
              </w:rPr>
              <w:tab/>
            </w:r>
            <w:r>
              <w:rPr>
                <w:noProof/>
                <w:webHidden/>
              </w:rPr>
              <w:fldChar w:fldCharType="begin"/>
            </w:r>
            <w:r>
              <w:rPr>
                <w:noProof/>
                <w:webHidden/>
              </w:rPr>
              <w:instrText xml:space="preserve"> PAGEREF _Toc93048233 \h </w:instrText>
            </w:r>
          </w:ins>
          <w:r>
            <w:rPr>
              <w:noProof/>
              <w:webHidden/>
            </w:rPr>
          </w:r>
          <w:r>
            <w:rPr>
              <w:noProof/>
              <w:webHidden/>
            </w:rPr>
            <w:fldChar w:fldCharType="separate"/>
          </w:r>
          <w:ins w:id="96" w:author="Carsten Hein" w:date="2022-01-14T10:15:00Z">
            <w:r>
              <w:rPr>
                <w:noProof/>
                <w:webHidden/>
              </w:rPr>
              <w:t>26</w:t>
            </w:r>
            <w:r>
              <w:rPr>
                <w:noProof/>
                <w:webHidden/>
              </w:rPr>
              <w:fldChar w:fldCharType="end"/>
            </w:r>
            <w:r w:rsidRPr="00AA5C98">
              <w:rPr>
                <w:rStyle w:val="Hyperlink"/>
                <w:noProof/>
              </w:rPr>
              <w:fldChar w:fldCharType="end"/>
            </w:r>
          </w:ins>
        </w:p>
        <w:p w14:paraId="1710B109" w14:textId="25810B4B" w:rsidR="00916225" w:rsidRDefault="00916225">
          <w:pPr>
            <w:pStyle w:val="Verzeichnis3"/>
            <w:tabs>
              <w:tab w:val="left" w:pos="1000"/>
              <w:tab w:val="right" w:leader="dot" w:pos="9060"/>
            </w:tabs>
            <w:rPr>
              <w:ins w:id="97" w:author="Carsten Hein" w:date="2022-01-14T10:15:00Z"/>
              <w:rFonts w:eastAsiaTheme="minorEastAsia" w:cstheme="minorBidi"/>
              <w:noProof/>
              <w:sz w:val="22"/>
              <w:szCs w:val="22"/>
              <w:lang w:eastAsia="de-DE"/>
            </w:rPr>
          </w:pPr>
          <w:ins w:id="9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4"</w:instrText>
            </w:r>
            <w:r w:rsidRPr="00AA5C98">
              <w:rPr>
                <w:rStyle w:val="Hyperlink"/>
                <w:noProof/>
              </w:rPr>
              <w:instrText xml:space="preserve"> </w:instrText>
            </w:r>
            <w:r w:rsidRPr="00AA5C98">
              <w:rPr>
                <w:rStyle w:val="Hyperlink"/>
                <w:noProof/>
              </w:rPr>
              <w:fldChar w:fldCharType="separate"/>
            </w:r>
            <w:r w:rsidRPr="00AA5C98">
              <w:rPr>
                <w:rStyle w:val="Hyperlink"/>
                <w:noProof/>
              </w:rPr>
              <w:t>3.6.2.2</w:t>
            </w:r>
            <w:r>
              <w:rPr>
                <w:rFonts w:eastAsiaTheme="minorEastAsia" w:cstheme="minorBidi"/>
                <w:noProof/>
                <w:sz w:val="22"/>
                <w:szCs w:val="22"/>
                <w:lang w:eastAsia="de-DE"/>
              </w:rPr>
              <w:tab/>
            </w:r>
            <w:r w:rsidRPr="00AA5C98">
              <w:rPr>
                <w:rStyle w:val="Hyperlink"/>
                <w:noProof/>
              </w:rPr>
              <w:t>Versuchsauswertung und Ergebnisse</w:t>
            </w:r>
            <w:r>
              <w:rPr>
                <w:noProof/>
                <w:webHidden/>
              </w:rPr>
              <w:tab/>
            </w:r>
            <w:r>
              <w:rPr>
                <w:noProof/>
                <w:webHidden/>
              </w:rPr>
              <w:fldChar w:fldCharType="begin"/>
            </w:r>
            <w:r>
              <w:rPr>
                <w:noProof/>
                <w:webHidden/>
              </w:rPr>
              <w:instrText xml:space="preserve"> PAGEREF _Toc93048234 \h </w:instrText>
            </w:r>
          </w:ins>
          <w:r>
            <w:rPr>
              <w:noProof/>
              <w:webHidden/>
            </w:rPr>
          </w:r>
          <w:r>
            <w:rPr>
              <w:noProof/>
              <w:webHidden/>
            </w:rPr>
            <w:fldChar w:fldCharType="separate"/>
          </w:r>
          <w:ins w:id="99" w:author="Carsten Hein" w:date="2022-01-14T10:15:00Z">
            <w:r>
              <w:rPr>
                <w:noProof/>
                <w:webHidden/>
              </w:rPr>
              <w:t>27</w:t>
            </w:r>
            <w:r>
              <w:rPr>
                <w:noProof/>
                <w:webHidden/>
              </w:rPr>
              <w:fldChar w:fldCharType="end"/>
            </w:r>
            <w:r w:rsidRPr="00AA5C98">
              <w:rPr>
                <w:rStyle w:val="Hyperlink"/>
                <w:noProof/>
              </w:rPr>
              <w:fldChar w:fldCharType="end"/>
            </w:r>
          </w:ins>
        </w:p>
        <w:p w14:paraId="76647671" w14:textId="3D6BB115" w:rsidR="00916225" w:rsidRDefault="00916225">
          <w:pPr>
            <w:pStyle w:val="Verzeichnis2"/>
            <w:tabs>
              <w:tab w:val="left" w:pos="600"/>
              <w:tab w:val="right" w:leader="dot" w:pos="9060"/>
            </w:tabs>
            <w:rPr>
              <w:ins w:id="100" w:author="Carsten Hein" w:date="2022-01-14T10:15:00Z"/>
              <w:rFonts w:eastAsiaTheme="minorEastAsia" w:cstheme="minorBidi"/>
              <w:b w:val="0"/>
              <w:bCs w:val="0"/>
              <w:noProof/>
              <w:sz w:val="22"/>
              <w:szCs w:val="22"/>
              <w:lang w:eastAsia="de-DE"/>
            </w:rPr>
          </w:pPr>
          <w:ins w:id="10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5"</w:instrText>
            </w:r>
            <w:r w:rsidRPr="00AA5C98">
              <w:rPr>
                <w:rStyle w:val="Hyperlink"/>
                <w:noProof/>
              </w:rPr>
              <w:instrText xml:space="preserve"> </w:instrText>
            </w:r>
            <w:r w:rsidRPr="00AA5C98">
              <w:rPr>
                <w:rStyle w:val="Hyperlink"/>
                <w:noProof/>
              </w:rPr>
              <w:fldChar w:fldCharType="separate"/>
            </w:r>
            <w:r w:rsidRPr="00AA5C98">
              <w:rPr>
                <w:rStyle w:val="Hyperlink"/>
                <w:noProof/>
              </w:rPr>
              <w:t>3.7</w:t>
            </w:r>
            <w:r>
              <w:rPr>
                <w:rFonts w:eastAsiaTheme="minorEastAsia" w:cstheme="minorBidi"/>
                <w:b w:val="0"/>
                <w:bCs w:val="0"/>
                <w:noProof/>
                <w:sz w:val="22"/>
                <w:szCs w:val="22"/>
                <w:lang w:eastAsia="de-DE"/>
              </w:rPr>
              <w:tab/>
            </w:r>
            <w:r w:rsidRPr="00AA5C98">
              <w:rPr>
                <w:rStyle w:val="Hyperlink"/>
                <w:noProof/>
              </w:rPr>
              <w:t>Versuche an geklebten Holz-Beton-Verbund-Bauteilen</w:t>
            </w:r>
            <w:r>
              <w:rPr>
                <w:noProof/>
                <w:webHidden/>
              </w:rPr>
              <w:tab/>
            </w:r>
            <w:r>
              <w:rPr>
                <w:noProof/>
                <w:webHidden/>
              </w:rPr>
              <w:fldChar w:fldCharType="begin"/>
            </w:r>
            <w:r>
              <w:rPr>
                <w:noProof/>
                <w:webHidden/>
              </w:rPr>
              <w:instrText xml:space="preserve"> PAGEREF _Toc93048235 \h </w:instrText>
            </w:r>
          </w:ins>
          <w:r>
            <w:rPr>
              <w:noProof/>
              <w:webHidden/>
            </w:rPr>
          </w:r>
          <w:r>
            <w:rPr>
              <w:noProof/>
              <w:webHidden/>
            </w:rPr>
            <w:fldChar w:fldCharType="separate"/>
          </w:r>
          <w:ins w:id="102" w:author="Carsten Hein" w:date="2022-01-14T10:15:00Z">
            <w:r>
              <w:rPr>
                <w:noProof/>
                <w:webHidden/>
              </w:rPr>
              <w:t>29</w:t>
            </w:r>
            <w:r>
              <w:rPr>
                <w:noProof/>
                <w:webHidden/>
              </w:rPr>
              <w:fldChar w:fldCharType="end"/>
            </w:r>
            <w:r w:rsidRPr="00AA5C98">
              <w:rPr>
                <w:rStyle w:val="Hyperlink"/>
                <w:noProof/>
              </w:rPr>
              <w:fldChar w:fldCharType="end"/>
            </w:r>
          </w:ins>
        </w:p>
        <w:p w14:paraId="0720B488" w14:textId="25522C11" w:rsidR="00916225" w:rsidRDefault="00916225">
          <w:pPr>
            <w:pStyle w:val="Verzeichnis2"/>
            <w:tabs>
              <w:tab w:val="left" w:pos="600"/>
              <w:tab w:val="right" w:leader="dot" w:pos="9060"/>
            </w:tabs>
            <w:rPr>
              <w:ins w:id="103" w:author="Carsten Hein" w:date="2022-01-14T10:15:00Z"/>
              <w:rFonts w:eastAsiaTheme="minorEastAsia" w:cstheme="minorBidi"/>
              <w:b w:val="0"/>
              <w:bCs w:val="0"/>
              <w:noProof/>
              <w:sz w:val="22"/>
              <w:szCs w:val="22"/>
              <w:lang w:eastAsia="de-DE"/>
            </w:rPr>
          </w:pPr>
          <w:ins w:id="104" w:author="Carsten Hein" w:date="2022-01-14T10:15:00Z">
            <w:r w:rsidRPr="00AA5C98">
              <w:rPr>
                <w:rStyle w:val="Hyperlink"/>
                <w:noProof/>
              </w:rPr>
              <w:lastRenderedPageBreak/>
              <w:fldChar w:fldCharType="begin"/>
            </w:r>
            <w:r w:rsidRPr="00AA5C98">
              <w:rPr>
                <w:rStyle w:val="Hyperlink"/>
                <w:noProof/>
              </w:rPr>
              <w:instrText xml:space="preserve"> </w:instrText>
            </w:r>
            <w:r>
              <w:rPr>
                <w:noProof/>
              </w:rPr>
              <w:instrText>HYPERLINK \l "_Toc93048236"</w:instrText>
            </w:r>
            <w:r w:rsidRPr="00AA5C98">
              <w:rPr>
                <w:rStyle w:val="Hyperlink"/>
                <w:noProof/>
              </w:rPr>
              <w:instrText xml:space="preserve"> </w:instrText>
            </w:r>
            <w:r w:rsidRPr="00AA5C98">
              <w:rPr>
                <w:rStyle w:val="Hyperlink"/>
                <w:noProof/>
              </w:rPr>
              <w:fldChar w:fldCharType="separate"/>
            </w:r>
            <w:r w:rsidRPr="00AA5C98">
              <w:rPr>
                <w:rStyle w:val="Hyperlink"/>
                <w:noProof/>
              </w:rPr>
              <w:t>3.8</w:t>
            </w:r>
            <w:r>
              <w:rPr>
                <w:rFonts w:eastAsiaTheme="minorEastAsia" w:cstheme="minorBidi"/>
                <w:b w:val="0"/>
                <w:bCs w:val="0"/>
                <w:noProof/>
                <w:sz w:val="22"/>
                <w:szCs w:val="22"/>
                <w:lang w:eastAsia="de-DE"/>
              </w:rPr>
              <w:tab/>
            </w:r>
            <w:r w:rsidRPr="00AA5C98">
              <w:rPr>
                <w:rStyle w:val="Hyperlink"/>
                <w:noProof/>
              </w:rPr>
              <w:t>Stand der Forschung und Technik zur geklebten Verbindung zwischen Holz und Beton</w:t>
            </w:r>
            <w:r>
              <w:rPr>
                <w:noProof/>
                <w:webHidden/>
              </w:rPr>
              <w:tab/>
            </w:r>
            <w:r>
              <w:rPr>
                <w:noProof/>
                <w:webHidden/>
              </w:rPr>
              <w:fldChar w:fldCharType="begin"/>
            </w:r>
            <w:r>
              <w:rPr>
                <w:noProof/>
                <w:webHidden/>
              </w:rPr>
              <w:instrText xml:space="preserve"> PAGEREF _Toc93048236 \h </w:instrText>
            </w:r>
          </w:ins>
          <w:r>
            <w:rPr>
              <w:noProof/>
              <w:webHidden/>
            </w:rPr>
          </w:r>
          <w:r>
            <w:rPr>
              <w:noProof/>
              <w:webHidden/>
            </w:rPr>
            <w:fldChar w:fldCharType="separate"/>
          </w:r>
          <w:ins w:id="105" w:author="Carsten Hein" w:date="2022-01-14T10:15:00Z">
            <w:r>
              <w:rPr>
                <w:noProof/>
                <w:webHidden/>
              </w:rPr>
              <w:t>29</w:t>
            </w:r>
            <w:r>
              <w:rPr>
                <w:noProof/>
                <w:webHidden/>
              </w:rPr>
              <w:fldChar w:fldCharType="end"/>
            </w:r>
            <w:r w:rsidRPr="00AA5C98">
              <w:rPr>
                <w:rStyle w:val="Hyperlink"/>
                <w:noProof/>
              </w:rPr>
              <w:fldChar w:fldCharType="end"/>
            </w:r>
          </w:ins>
        </w:p>
        <w:p w14:paraId="0CBA730B" w14:textId="6FA39080" w:rsidR="00916225" w:rsidRDefault="00916225">
          <w:pPr>
            <w:pStyle w:val="Verzeichnis2"/>
            <w:tabs>
              <w:tab w:val="left" w:pos="600"/>
              <w:tab w:val="right" w:leader="dot" w:pos="9060"/>
            </w:tabs>
            <w:rPr>
              <w:ins w:id="106" w:author="Carsten Hein" w:date="2022-01-14T10:15:00Z"/>
              <w:rFonts w:eastAsiaTheme="minorEastAsia" w:cstheme="minorBidi"/>
              <w:b w:val="0"/>
              <w:bCs w:val="0"/>
              <w:noProof/>
              <w:sz w:val="22"/>
              <w:szCs w:val="22"/>
              <w:lang w:eastAsia="de-DE"/>
            </w:rPr>
          </w:pPr>
          <w:ins w:id="10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7"</w:instrText>
            </w:r>
            <w:r w:rsidRPr="00AA5C98">
              <w:rPr>
                <w:rStyle w:val="Hyperlink"/>
                <w:noProof/>
              </w:rPr>
              <w:instrText xml:space="preserve"> </w:instrText>
            </w:r>
            <w:r w:rsidRPr="00AA5C98">
              <w:rPr>
                <w:rStyle w:val="Hyperlink"/>
                <w:noProof/>
              </w:rPr>
              <w:fldChar w:fldCharType="separate"/>
            </w:r>
            <w:r w:rsidRPr="00AA5C98">
              <w:rPr>
                <w:rStyle w:val="Hyperlink"/>
                <w:noProof/>
              </w:rPr>
              <w:t>3.9</w:t>
            </w:r>
            <w:r>
              <w:rPr>
                <w:rFonts w:eastAsiaTheme="minorEastAsia" w:cstheme="minorBidi"/>
                <w:b w:val="0"/>
                <w:bCs w:val="0"/>
                <w:noProof/>
                <w:sz w:val="22"/>
                <w:szCs w:val="22"/>
                <w:lang w:eastAsia="de-DE"/>
              </w:rPr>
              <w:tab/>
            </w:r>
            <w:r w:rsidRPr="00AA5C98">
              <w:rPr>
                <w:rStyle w:val="Hyperlink"/>
                <w:noProof/>
              </w:rPr>
              <w:t>Überlegungen zur Herstellungstechnologie</w:t>
            </w:r>
            <w:r>
              <w:rPr>
                <w:noProof/>
                <w:webHidden/>
              </w:rPr>
              <w:tab/>
            </w:r>
            <w:r>
              <w:rPr>
                <w:noProof/>
                <w:webHidden/>
              </w:rPr>
              <w:fldChar w:fldCharType="begin"/>
            </w:r>
            <w:r>
              <w:rPr>
                <w:noProof/>
                <w:webHidden/>
              </w:rPr>
              <w:instrText xml:space="preserve"> PAGEREF _Toc93048237 \h </w:instrText>
            </w:r>
          </w:ins>
          <w:r>
            <w:rPr>
              <w:noProof/>
              <w:webHidden/>
            </w:rPr>
          </w:r>
          <w:r>
            <w:rPr>
              <w:noProof/>
              <w:webHidden/>
            </w:rPr>
            <w:fldChar w:fldCharType="separate"/>
          </w:r>
          <w:ins w:id="108" w:author="Carsten Hein" w:date="2022-01-14T10:15:00Z">
            <w:r>
              <w:rPr>
                <w:noProof/>
                <w:webHidden/>
              </w:rPr>
              <w:t>34</w:t>
            </w:r>
            <w:r>
              <w:rPr>
                <w:noProof/>
                <w:webHidden/>
              </w:rPr>
              <w:fldChar w:fldCharType="end"/>
            </w:r>
            <w:r w:rsidRPr="00AA5C98">
              <w:rPr>
                <w:rStyle w:val="Hyperlink"/>
                <w:noProof/>
              </w:rPr>
              <w:fldChar w:fldCharType="end"/>
            </w:r>
          </w:ins>
        </w:p>
        <w:p w14:paraId="67DC11DC" w14:textId="6603DF26" w:rsidR="00916225" w:rsidRDefault="00916225">
          <w:pPr>
            <w:pStyle w:val="Verzeichnis3"/>
            <w:tabs>
              <w:tab w:val="left" w:pos="1000"/>
              <w:tab w:val="right" w:leader="dot" w:pos="9060"/>
            </w:tabs>
            <w:rPr>
              <w:ins w:id="109" w:author="Carsten Hein" w:date="2022-01-14T10:15:00Z"/>
              <w:rFonts w:eastAsiaTheme="minorEastAsia" w:cstheme="minorBidi"/>
              <w:noProof/>
              <w:sz w:val="22"/>
              <w:szCs w:val="22"/>
              <w:lang w:eastAsia="de-DE"/>
            </w:rPr>
          </w:pPr>
          <w:ins w:id="11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8"</w:instrText>
            </w:r>
            <w:r w:rsidRPr="00AA5C98">
              <w:rPr>
                <w:rStyle w:val="Hyperlink"/>
                <w:noProof/>
              </w:rPr>
              <w:instrText xml:space="preserve"> </w:instrText>
            </w:r>
            <w:r w:rsidRPr="00AA5C98">
              <w:rPr>
                <w:rStyle w:val="Hyperlink"/>
                <w:noProof/>
              </w:rPr>
              <w:fldChar w:fldCharType="separate"/>
            </w:r>
            <w:r w:rsidRPr="00AA5C98">
              <w:rPr>
                <w:rStyle w:val="Hyperlink"/>
                <w:noProof/>
              </w:rPr>
              <w:t>3.9.1</w:t>
            </w:r>
            <w:r>
              <w:rPr>
                <w:rFonts w:eastAsiaTheme="minorEastAsia" w:cstheme="minorBidi"/>
                <w:noProof/>
                <w:sz w:val="22"/>
                <w:szCs w:val="22"/>
                <w:lang w:eastAsia="de-DE"/>
              </w:rPr>
              <w:tab/>
            </w:r>
            <w:r w:rsidRPr="00AA5C98">
              <w:rPr>
                <w:rStyle w:val="Hyperlink"/>
                <w:noProof/>
              </w:rPr>
              <w:t>Vorbereitung der Fügeteil-Oberflächen</w:t>
            </w:r>
            <w:r>
              <w:rPr>
                <w:noProof/>
                <w:webHidden/>
              </w:rPr>
              <w:tab/>
            </w:r>
            <w:r>
              <w:rPr>
                <w:noProof/>
                <w:webHidden/>
              </w:rPr>
              <w:fldChar w:fldCharType="begin"/>
            </w:r>
            <w:r>
              <w:rPr>
                <w:noProof/>
                <w:webHidden/>
              </w:rPr>
              <w:instrText xml:space="preserve"> PAGEREF _Toc93048238 \h </w:instrText>
            </w:r>
          </w:ins>
          <w:r>
            <w:rPr>
              <w:noProof/>
              <w:webHidden/>
            </w:rPr>
          </w:r>
          <w:r>
            <w:rPr>
              <w:noProof/>
              <w:webHidden/>
            </w:rPr>
            <w:fldChar w:fldCharType="separate"/>
          </w:r>
          <w:ins w:id="111" w:author="Carsten Hein" w:date="2022-01-14T10:15:00Z">
            <w:r>
              <w:rPr>
                <w:noProof/>
                <w:webHidden/>
              </w:rPr>
              <w:t>35</w:t>
            </w:r>
            <w:r>
              <w:rPr>
                <w:noProof/>
                <w:webHidden/>
              </w:rPr>
              <w:fldChar w:fldCharType="end"/>
            </w:r>
            <w:r w:rsidRPr="00AA5C98">
              <w:rPr>
                <w:rStyle w:val="Hyperlink"/>
                <w:noProof/>
              </w:rPr>
              <w:fldChar w:fldCharType="end"/>
            </w:r>
          </w:ins>
        </w:p>
        <w:p w14:paraId="00A60CDA" w14:textId="11D761C7" w:rsidR="00916225" w:rsidRDefault="00916225">
          <w:pPr>
            <w:pStyle w:val="Verzeichnis3"/>
            <w:tabs>
              <w:tab w:val="left" w:pos="1000"/>
              <w:tab w:val="right" w:leader="dot" w:pos="9060"/>
            </w:tabs>
            <w:rPr>
              <w:ins w:id="112" w:author="Carsten Hein" w:date="2022-01-14T10:15:00Z"/>
              <w:rFonts w:eastAsiaTheme="minorEastAsia" w:cstheme="minorBidi"/>
              <w:noProof/>
              <w:sz w:val="22"/>
              <w:szCs w:val="22"/>
              <w:lang w:eastAsia="de-DE"/>
            </w:rPr>
          </w:pPr>
          <w:ins w:id="11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39"</w:instrText>
            </w:r>
            <w:r w:rsidRPr="00AA5C98">
              <w:rPr>
                <w:rStyle w:val="Hyperlink"/>
                <w:noProof/>
              </w:rPr>
              <w:instrText xml:space="preserve"> </w:instrText>
            </w:r>
            <w:r w:rsidRPr="00AA5C98">
              <w:rPr>
                <w:rStyle w:val="Hyperlink"/>
                <w:noProof/>
              </w:rPr>
              <w:fldChar w:fldCharType="separate"/>
            </w:r>
            <w:r w:rsidRPr="00AA5C98">
              <w:rPr>
                <w:rStyle w:val="Hyperlink"/>
                <w:noProof/>
              </w:rPr>
              <w:t>3.9.2</w:t>
            </w:r>
            <w:r>
              <w:rPr>
                <w:rFonts w:eastAsiaTheme="minorEastAsia" w:cstheme="minorBidi"/>
                <w:noProof/>
                <w:sz w:val="22"/>
                <w:szCs w:val="22"/>
                <w:lang w:eastAsia="de-DE"/>
              </w:rPr>
              <w:tab/>
            </w:r>
            <w:r w:rsidRPr="00AA5C98">
              <w:rPr>
                <w:rStyle w:val="Hyperlink"/>
                <w:noProof/>
              </w:rPr>
              <w:t>Anforderungen an den Klebstoff</w:t>
            </w:r>
            <w:r>
              <w:rPr>
                <w:noProof/>
                <w:webHidden/>
              </w:rPr>
              <w:tab/>
            </w:r>
            <w:r>
              <w:rPr>
                <w:noProof/>
                <w:webHidden/>
              </w:rPr>
              <w:fldChar w:fldCharType="begin"/>
            </w:r>
            <w:r>
              <w:rPr>
                <w:noProof/>
                <w:webHidden/>
              </w:rPr>
              <w:instrText xml:space="preserve"> PAGEREF _Toc93048239 \h </w:instrText>
            </w:r>
          </w:ins>
          <w:r>
            <w:rPr>
              <w:noProof/>
              <w:webHidden/>
            </w:rPr>
          </w:r>
          <w:r>
            <w:rPr>
              <w:noProof/>
              <w:webHidden/>
            </w:rPr>
            <w:fldChar w:fldCharType="separate"/>
          </w:r>
          <w:ins w:id="114" w:author="Carsten Hein" w:date="2022-01-14T10:15:00Z">
            <w:r>
              <w:rPr>
                <w:noProof/>
                <w:webHidden/>
              </w:rPr>
              <w:t>37</w:t>
            </w:r>
            <w:r>
              <w:rPr>
                <w:noProof/>
                <w:webHidden/>
              </w:rPr>
              <w:fldChar w:fldCharType="end"/>
            </w:r>
            <w:r w:rsidRPr="00AA5C98">
              <w:rPr>
                <w:rStyle w:val="Hyperlink"/>
                <w:noProof/>
              </w:rPr>
              <w:fldChar w:fldCharType="end"/>
            </w:r>
          </w:ins>
        </w:p>
        <w:p w14:paraId="7D47B832" w14:textId="5FFF3D69" w:rsidR="00916225" w:rsidRDefault="00916225">
          <w:pPr>
            <w:pStyle w:val="Verzeichnis2"/>
            <w:tabs>
              <w:tab w:val="left" w:pos="600"/>
              <w:tab w:val="right" w:leader="dot" w:pos="9060"/>
            </w:tabs>
            <w:rPr>
              <w:ins w:id="115" w:author="Carsten Hein" w:date="2022-01-14T10:15:00Z"/>
              <w:rFonts w:eastAsiaTheme="minorEastAsia" w:cstheme="minorBidi"/>
              <w:b w:val="0"/>
              <w:bCs w:val="0"/>
              <w:noProof/>
              <w:sz w:val="22"/>
              <w:szCs w:val="22"/>
              <w:lang w:eastAsia="de-DE"/>
            </w:rPr>
          </w:pPr>
          <w:ins w:id="116"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40"</w:instrText>
            </w:r>
            <w:r w:rsidRPr="00AA5C98">
              <w:rPr>
                <w:rStyle w:val="Hyperlink"/>
                <w:noProof/>
              </w:rPr>
              <w:instrText xml:space="preserve"> </w:instrText>
            </w:r>
            <w:r w:rsidRPr="00AA5C98">
              <w:rPr>
                <w:rStyle w:val="Hyperlink"/>
                <w:noProof/>
              </w:rPr>
              <w:fldChar w:fldCharType="separate"/>
            </w:r>
            <w:r w:rsidRPr="00AA5C98">
              <w:rPr>
                <w:rStyle w:val="Hyperlink"/>
                <w:noProof/>
              </w:rPr>
              <w:t>3.10</w:t>
            </w:r>
            <w:r>
              <w:rPr>
                <w:rFonts w:eastAsiaTheme="minorEastAsia" w:cstheme="minorBidi"/>
                <w:b w:val="0"/>
                <w:bCs w:val="0"/>
                <w:noProof/>
                <w:sz w:val="22"/>
                <w:szCs w:val="22"/>
                <w:lang w:eastAsia="de-DE"/>
              </w:rPr>
              <w:tab/>
            </w:r>
            <w:r w:rsidRPr="00AA5C98">
              <w:rPr>
                <w:rStyle w:val="Hyperlink"/>
                <w:noProof/>
              </w:rPr>
              <w:t>Materialien</w:t>
            </w:r>
            <w:r>
              <w:rPr>
                <w:noProof/>
                <w:webHidden/>
              </w:rPr>
              <w:tab/>
            </w:r>
            <w:r>
              <w:rPr>
                <w:noProof/>
                <w:webHidden/>
              </w:rPr>
              <w:fldChar w:fldCharType="begin"/>
            </w:r>
            <w:r>
              <w:rPr>
                <w:noProof/>
                <w:webHidden/>
              </w:rPr>
              <w:instrText xml:space="preserve"> PAGEREF _Toc93048240 \h </w:instrText>
            </w:r>
          </w:ins>
          <w:r>
            <w:rPr>
              <w:noProof/>
              <w:webHidden/>
            </w:rPr>
          </w:r>
          <w:r>
            <w:rPr>
              <w:noProof/>
              <w:webHidden/>
            </w:rPr>
            <w:fldChar w:fldCharType="separate"/>
          </w:r>
          <w:ins w:id="117" w:author="Carsten Hein" w:date="2022-01-14T10:15:00Z">
            <w:r>
              <w:rPr>
                <w:noProof/>
                <w:webHidden/>
              </w:rPr>
              <w:t>37</w:t>
            </w:r>
            <w:r>
              <w:rPr>
                <w:noProof/>
                <w:webHidden/>
              </w:rPr>
              <w:fldChar w:fldCharType="end"/>
            </w:r>
            <w:r w:rsidRPr="00AA5C98">
              <w:rPr>
                <w:rStyle w:val="Hyperlink"/>
                <w:noProof/>
              </w:rPr>
              <w:fldChar w:fldCharType="end"/>
            </w:r>
          </w:ins>
        </w:p>
        <w:p w14:paraId="43724E6D" w14:textId="41098B3A" w:rsidR="00916225" w:rsidRDefault="00916225">
          <w:pPr>
            <w:pStyle w:val="Verzeichnis2"/>
            <w:tabs>
              <w:tab w:val="left" w:pos="600"/>
              <w:tab w:val="right" w:leader="dot" w:pos="9060"/>
            </w:tabs>
            <w:rPr>
              <w:ins w:id="118" w:author="Carsten Hein" w:date="2022-01-14T10:15:00Z"/>
              <w:rFonts w:eastAsiaTheme="minorEastAsia" w:cstheme="minorBidi"/>
              <w:b w:val="0"/>
              <w:bCs w:val="0"/>
              <w:noProof/>
              <w:sz w:val="22"/>
              <w:szCs w:val="22"/>
              <w:lang w:eastAsia="de-DE"/>
            </w:rPr>
          </w:pPr>
          <w:ins w:id="11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41"</w:instrText>
            </w:r>
            <w:r w:rsidRPr="00AA5C98">
              <w:rPr>
                <w:rStyle w:val="Hyperlink"/>
                <w:noProof/>
              </w:rPr>
              <w:instrText xml:space="preserve"> </w:instrText>
            </w:r>
            <w:r w:rsidRPr="00AA5C98">
              <w:rPr>
                <w:rStyle w:val="Hyperlink"/>
                <w:noProof/>
              </w:rPr>
              <w:fldChar w:fldCharType="separate"/>
            </w:r>
            <w:r w:rsidRPr="00AA5C98">
              <w:rPr>
                <w:rStyle w:val="Hyperlink"/>
                <w:noProof/>
              </w:rPr>
              <w:t>3.11</w:t>
            </w:r>
            <w:r>
              <w:rPr>
                <w:rFonts w:eastAsiaTheme="minorEastAsia" w:cstheme="minorBidi"/>
                <w:b w:val="0"/>
                <w:bCs w:val="0"/>
                <w:noProof/>
                <w:sz w:val="22"/>
                <w:szCs w:val="22"/>
                <w:lang w:eastAsia="de-DE"/>
              </w:rPr>
              <w:tab/>
            </w:r>
            <w:r w:rsidRPr="00AA5C98">
              <w:rPr>
                <w:rStyle w:val="Hyperlink"/>
                <w:noProof/>
              </w:rPr>
              <w:t>Versuchsprogramm</w:t>
            </w:r>
            <w:r>
              <w:rPr>
                <w:noProof/>
                <w:webHidden/>
              </w:rPr>
              <w:tab/>
            </w:r>
            <w:r>
              <w:rPr>
                <w:noProof/>
                <w:webHidden/>
              </w:rPr>
              <w:fldChar w:fldCharType="begin"/>
            </w:r>
            <w:r>
              <w:rPr>
                <w:noProof/>
                <w:webHidden/>
              </w:rPr>
              <w:instrText xml:space="preserve"> PAGEREF _Toc93048241 \h </w:instrText>
            </w:r>
          </w:ins>
          <w:r>
            <w:rPr>
              <w:noProof/>
              <w:webHidden/>
            </w:rPr>
          </w:r>
          <w:r>
            <w:rPr>
              <w:noProof/>
              <w:webHidden/>
            </w:rPr>
            <w:fldChar w:fldCharType="separate"/>
          </w:r>
          <w:ins w:id="120" w:author="Carsten Hein" w:date="2022-01-14T10:15:00Z">
            <w:r>
              <w:rPr>
                <w:noProof/>
                <w:webHidden/>
              </w:rPr>
              <w:t>38</w:t>
            </w:r>
            <w:r>
              <w:rPr>
                <w:noProof/>
                <w:webHidden/>
              </w:rPr>
              <w:fldChar w:fldCharType="end"/>
            </w:r>
            <w:r w:rsidRPr="00AA5C98">
              <w:rPr>
                <w:rStyle w:val="Hyperlink"/>
                <w:noProof/>
              </w:rPr>
              <w:fldChar w:fldCharType="end"/>
            </w:r>
          </w:ins>
        </w:p>
        <w:p w14:paraId="13377F25" w14:textId="1C06C3FB" w:rsidR="00916225" w:rsidRDefault="00916225">
          <w:pPr>
            <w:pStyle w:val="Verzeichnis2"/>
            <w:tabs>
              <w:tab w:val="left" w:pos="600"/>
              <w:tab w:val="right" w:leader="dot" w:pos="9060"/>
            </w:tabs>
            <w:rPr>
              <w:ins w:id="121" w:author="Carsten Hein" w:date="2022-01-14T10:15:00Z"/>
              <w:rFonts w:eastAsiaTheme="minorEastAsia" w:cstheme="minorBidi"/>
              <w:b w:val="0"/>
              <w:bCs w:val="0"/>
              <w:noProof/>
              <w:sz w:val="22"/>
              <w:szCs w:val="22"/>
              <w:lang w:eastAsia="de-DE"/>
            </w:rPr>
          </w:pPr>
          <w:ins w:id="12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79"</w:instrText>
            </w:r>
            <w:r w:rsidRPr="00AA5C98">
              <w:rPr>
                <w:rStyle w:val="Hyperlink"/>
                <w:noProof/>
              </w:rPr>
              <w:instrText xml:space="preserve"> </w:instrText>
            </w:r>
            <w:r w:rsidRPr="00AA5C98">
              <w:rPr>
                <w:rStyle w:val="Hyperlink"/>
                <w:noProof/>
              </w:rPr>
              <w:fldChar w:fldCharType="separate"/>
            </w:r>
            <w:r w:rsidRPr="00AA5C98">
              <w:rPr>
                <w:rStyle w:val="Hyperlink"/>
                <w:noProof/>
              </w:rPr>
              <w:t>3.12</w:t>
            </w:r>
            <w:r>
              <w:rPr>
                <w:rFonts w:eastAsiaTheme="minorEastAsia" w:cstheme="minorBidi"/>
                <w:b w:val="0"/>
                <w:bCs w:val="0"/>
                <w:noProof/>
                <w:sz w:val="22"/>
                <w:szCs w:val="22"/>
                <w:lang w:eastAsia="de-DE"/>
              </w:rPr>
              <w:tab/>
            </w:r>
            <w:r w:rsidRPr="00AA5C98">
              <w:rPr>
                <w:rStyle w:val="Hyperlink"/>
                <w:noProof/>
              </w:rPr>
              <w:t>Scherversuche</w:t>
            </w:r>
            <w:r>
              <w:rPr>
                <w:noProof/>
                <w:webHidden/>
              </w:rPr>
              <w:tab/>
            </w:r>
            <w:r>
              <w:rPr>
                <w:noProof/>
                <w:webHidden/>
              </w:rPr>
              <w:fldChar w:fldCharType="begin"/>
            </w:r>
            <w:r>
              <w:rPr>
                <w:noProof/>
                <w:webHidden/>
              </w:rPr>
              <w:instrText xml:space="preserve"> PAGEREF _Toc93048279 \h </w:instrText>
            </w:r>
          </w:ins>
          <w:r>
            <w:rPr>
              <w:noProof/>
              <w:webHidden/>
            </w:rPr>
          </w:r>
          <w:r>
            <w:rPr>
              <w:noProof/>
              <w:webHidden/>
            </w:rPr>
            <w:fldChar w:fldCharType="separate"/>
          </w:r>
          <w:ins w:id="123" w:author="Carsten Hein" w:date="2022-01-14T10:15:00Z">
            <w:r>
              <w:rPr>
                <w:noProof/>
                <w:webHidden/>
              </w:rPr>
              <w:t>40</w:t>
            </w:r>
            <w:r>
              <w:rPr>
                <w:noProof/>
                <w:webHidden/>
              </w:rPr>
              <w:fldChar w:fldCharType="end"/>
            </w:r>
            <w:r w:rsidRPr="00AA5C98">
              <w:rPr>
                <w:rStyle w:val="Hyperlink"/>
                <w:noProof/>
              </w:rPr>
              <w:fldChar w:fldCharType="end"/>
            </w:r>
          </w:ins>
        </w:p>
        <w:p w14:paraId="53157639" w14:textId="4178AC31" w:rsidR="00916225" w:rsidRDefault="00916225">
          <w:pPr>
            <w:pStyle w:val="Verzeichnis3"/>
            <w:tabs>
              <w:tab w:val="left" w:pos="1000"/>
              <w:tab w:val="right" w:leader="dot" w:pos="9060"/>
            </w:tabs>
            <w:rPr>
              <w:ins w:id="124" w:author="Carsten Hein" w:date="2022-01-14T10:15:00Z"/>
              <w:rFonts w:eastAsiaTheme="minorEastAsia" w:cstheme="minorBidi"/>
              <w:noProof/>
              <w:sz w:val="22"/>
              <w:szCs w:val="22"/>
              <w:lang w:eastAsia="de-DE"/>
            </w:rPr>
          </w:pPr>
          <w:ins w:id="12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80"</w:instrText>
            </w:r>
            <w:r w:rsidRPr="00AA5C98">
              <w:rPr>
                <w:rStyle w:val="Hyperlink"/>
                <w:noProof/>
              </w:rPr>
              <w:instrText xml:space="preserve"> </w:instrText>
            </w:r>
            <w:r w:rsidRPr="00AA5C98">
              <w:rPr>
                <w:rStyle w:val="Hyperlink"/>
                <w:noProof/>
              </w:rPr>
              <w:fldChar w:fldCharType="separate"/>
            </w:r>
            <w:r w:rsidRPr="00AA5C98">
              <w:rPr>
                <w:rStyle w:val="Hyperlink"/>
                <w:noProof/>
              </w:rPr>
              <w:t>3.12.1</w:t>
            </w:r>
            <w:r>
              <w:rPr>
                <w:rFonts w:eastAsiaTheme="minorEastAsia" w:cstheme="minorBidi"/>
                <w:noProof/>
                <w:sz w:val="22"/>
                <w:szCs w:val="22"/>
                <w:lang w:eastAsia="de-DE"/>
              </w:rPr>
              <w:tab/>
            </w:r>
            <w:r w:rsidRPr="00AA5C98">
              <w:rPr>
                <w:rStyle w:val="Hyperlink"/>
                <w:noProof/>
              </w:rPr>
              <w:t>Versuchsprogramm und Herstellung der Probekörper der Slipblockversuche</w:t>
            </w:r>
            <w:r>
              <w:rPr>
                <w:noProof/>
                <w:webHidden/>
              </w:rPr>
              <w:tab/>
            </w:r>
            <w:r>
              <w:rPr>
                <w:noProof/>
                <w:webHidden/>
              </w:rPr>
              <w:fldChar w:fldCharType="begin"/>
            </w:r>
            <w:r>
              <w:rPr>
                <w:noProof/>
                <w:webHidden/>
              </w:rPr>
              <w:instrText xml:space="preserve"> PAGEREF _Toc93048280 \h </w:instrText>
            </w:r>
          </w:ins>
          <w:r>
            <w:rPr>
              <w:noProof/>
              <w:webHidden/>
            </w:rPr>
          </w:r>
          <w:r>
            <w:rPr>
              <w:noProof/>
              <w:webHidden/>
            </w:rPr>
            <w:fldChar w:fldCharType="separate"/>
          </w:r>
          <w:ins w:id="126" w:author="Carsten Hein" w:date="2022-01-14T10:15:00Z">
            <w:r>
              <w:rPr>
                <w:noProof/>
                <w:webHidden/>
              </w:rPr>
              <w:t>41</w:t>
            </w:r>
            <w:r>
              <w:rPr>
                <w:noProof/>
                <w:webHidden/>
              </w:rPr>
              <w:fldChar w:fldCharType="end"/>
            </w:r>
            <w:r w:rsidRPr="00AA5C98">
              <w:rPr>
                <w:rStyle w:val="Hyperlink"/>
                <w:noProof/>
              </w:rPr>
              <w:fldChar w:fldCharType="end"/>
            </w:r>
          </w:ins>
        </w:p>
        <w:p w14:paraId="796542FE" w14:textId="3DFCCCC7" w:rsidR="00916225" w:rsidRDefault="00916225">
          <w:pPr>
            <w:pStyle w:val="Verzeichnis3"/>
            <w:tabs>
              <w:tab w:val="left" w:pos="1000"/>
              <w:tab w:val="right" w:leader="dot" w:pos="9060"/>
            </w:tabs>
            <w:rPr>
              <w:ins w:id="127" w:author="Carsten Hein" w:date="2022-01-14T10:15:00Z"/>
              <w:rFonts w:eastAsiaTheme="minorEastAsia" w:cstheme="minorBidi"/>
              <w:noProof/>
              <w:sz w:val="22"/>
              <w:szCs w:val="22"/>
              <w:lang w:eastAsia="de-DE"/>
            </w:rPr>
          </w:pPr>
          <w:ins w:id="12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81"</w:instrText>
            </w:r>
            <w:r w:rsidRPr="00AA5C98">
              <w:rPr>
                <w:rStyle w:val="Hyperlink"/>
                <w:noProof/>
              </w:rPr>
              <w:instrText xml:space="preserve"> </w:instrText>
            </w:r>
            <w:r w:rsidRPr="00AA5C98">
              <w:rPr>
                <w:rStyle w:val="Hyperlink"/>
                <w:noProof/>
              </w:rPr>
              <w:fldChar w:fldCharType="separate"/>
            </w:r>
            <w:r w:rsidRPr="00AA5C98">
              <w:rPr>
                <w:rStyle w:val="Hyperlink"/>
                <w:noProof/>
              </w:rPr>
              <w:t>3.12.2</w:t>
            </w:r>
            <w:r>
              <w:rPr>
                <w:rFonts w:eastAsiaTheme="minorEastAsia" w:cstheme="minorBidi"/>
                <w:noProof/>
                <w:sz w:val="22"/>
                <w:szCs w:val="22"/>
                <w:lang w:eastAsia="de-DE"/>
              </w:rPr>
              <w:tab/>
            </w:r>
            <w:r w:rsidRPr="00AA5C98">
              <w:rPr>
                <w:rStyle w:val="Hyperlink"/>
                <w:noProof/>
              </w:rPr>
              <w:t>Versuchsdurchführung</w:t>
            </w:r>
            <w:r>
              <w:rPr>
                <w:noProof/>
                <w:webHidden/>
              </w:rPr>
              <w:tab/>
            </w:r>
            <w:r>
              <w:rPr>
                <w:noProof/>
                <w:webHidden/>
              </w:rPr>
              <w:fldChar w:fldCharType="begin"/>
            </w:r>
            <w:r>
              <w:rPr>
                <w:noProof/>
                <w:webHidden/>
              </w:rPr>
              <w:instrText xml:space="preserve"> PAGEREF _Toc93048281 \h </w:instrText>
            </w:r>
          </w:ins>
          <w:r>
            <w:rPr>
              <w:noProof/>
              <w:webHidden/>
            </w:rPr>
          </w:r>
          <w:r>
            <w:rPr>
              <w:noProof/>
              <w:webHidden/>
            </w:rPr>
            <w:fldChar w:fldCharType="separate"/>
          </w:r>
          <w:ins w:id="129" w:author="Carsten Hein" w:date="2022-01-14T10:15:00Z">
            <w:r>
              <w:rPr>
                <w:noProof/>
                <w:webHidden/>
              </w:rPr>
              <w:t>42</w:t>
            </w:r>
            <w:r>
              <w:rPr>
                <w:noProof/>
                <w:webHidden/>
              </w:rPr>
              <w:fldChar w:fldCharType="end"/>
            </w:r>
            <w:r w:rsidRPr="00AA5C98">
              <w:rPr>
                <w:rStyle w:val="Hyperlink"/>
                <w:noProof/>
              </w:rPr>
              <w:fldChar w:fldCharType="end"/>
            </w:r>
          </w:ins>
        </w:p>
        <w:p w14:paraId="3CC805C1" w14:textId="13E8068E" w:rsidR="00916225" w:rsidRDefault="00916225">
          <w:pPr>
            <w:pStyle w:val="Verzeichnis3"/>
            <w:tabs>
              <w:tab w:val="left" w:pos="1000"/>
              <w:tab w:val="right" w:leader="dot" w:pos="9060"/>
            </w:tabs>
            <w:rPr>
              <w:ins w:id="130" w:author="Carsten Hein" w:date="2022-01-14T10:15:00Z"/>
              <w:rFonts w:eastAsiaTheme="minorEastAsia" w:cstheme="minorBidi"/>
              <w:noProof/>
              <w:sz w:val="22"/>
              <w:szCs w:val="22"/>
              <w:lang w:eastAsia="de-DE"/>
            </w:rPr>
          </w:pPr>
          <w:ins w:id="13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82"</w:instrText>
            </w:r>
            <w:r w:rsidRPr="00AA5C98">
              <w:rPr>
                <w:rStyle w:val="Hyperlink"/>
                <w:noProof/>
              </w:rPr>
              <w:instrText xml:space="preserve"> </w:instrText>
            </w:r>
            <w:r w:rsidRPr="00AA5C98">
              <w:rPr>
                <w:rStyle w:val="Hyperlink"/>
                <w:noProof/>
              </w:rPr>
              <w:fldChar w:fldCharType="separate"/>
            </w:r>
            <w:r w:rsidRPr="00AA5C98">
              <w:rPr>
                <w:rStyle w:val="Hyperlink"/>
                <w:noProof/>
              </w:rPr>
              <w:t>3.12.3</w:t>
            </w:r>
            <w:r>
              <w:rPr>
                <w:rFonts w:eastAsiaTheme="minorEastAsia" w:cstheme="minorBidi"/>
                <w:noProof/>
                <w:sz w:val="22"/>
                <w:szCs w:val="22"/>
                <w:lang w:eastAsia="de-DE"/>
              </w:rPr>
              <w:tab/>
            </w:r>
            <w:r w:rsidRPr="00AA5C98">
              <w:rPr>
                <w:rStyle w:val="Hyperlink"/>
                <w:noProof/>
              </w:rPr>
              <w:t>Versuchsauswertung und Ergebnisse</w:t>
            </w:r>
            <w:r>
              <w:rPr>
                <w:noProof/>
                <w:webHidden/>
              </w:rPr>
              <w:tab/>
            </w:r>
            <w:r>
              <w:rPr>
                <w:noProof/>
                <w:webHidden/>
              </w:rPr>
              <w:fldChar w:fldCharType="begin"/>
            </w:r>
            <w:r>
              <w:rPr>
                <w:noProof/>
                <w:webHidden/>
              </w:rPr>
              <w:instrText xml:space="preserve"> PAGEREF _Toc93048282 \h </w:instrText>
            </w:r>
          </w:ins>
          <w:r>
            <w:rPr>
              <w:noProof/>
              <w:webHidden/>
            </w:rPr>
          </w:r>
          <w:r>
            <w:rPr>
              <w:noProof/>
              <w:webHidden/>
            </w:rPr>
            <w:fldChar w:fldCharType="separate"/>
          </w:r>
          <w:ins w:id="132" w:author="Carsten Hein" w:date="2022-01-14T10:15:00Z">
            <w:r>
              <w:rPr>
                <w:noProof/>
                <w:webHidden/>
              </w:rPr>
              <w:t>43</w:t>
            </w:r>
            <w:r>
              <w:rPr>
                <w:noProof/>
                <w:webHidden/>
              </w:rPr>
              <w:fldChar w:fldCharType="end"/>
            </w:r>
            <w:r w:rsidRPr="00AA5C98">
              <w:rPr>
                <w:rStyle w:val="Hyperlink"/>
                <w:noProof/>
              </w:rPr>
              <w:fldChar w:fldCharType="end"/>
            </w:r>
          </w:ins>
        </w:p>
        <w:p w14:paraId="6091A423" w14:textId="44EA7D59" w:rsidR="00916225" w:rsidRDefault="00916225">
          <w:pPr>
            <w:pStyle w:val="Verzeichnis2"/>
            <w:tabs>
              <w:tab w:val="left" w:pos="600"/>
              <w:tab w:val="right" w:leader="dot" w:pos="9060"/>
            </w:tabs>
            <w:rPr>
              <w:ins w:id="133" w:author="Carsten Hein" w:date="2022-01-14T10:15:00Z"/>
              <w:rFonts w:eastAsiaTheme="minorEastAsia" w:cstheme="minorBidi"/>
              <w:b w:val="0"/>
              <w:bCs w:val="0"/>
              <w:noProof/>
              <w:sz w:val="22"/>
              <w:szCs w:val="22"/>
              <w:lang w:eastAsia="de-DE"/>
            </w:rPr>
          </w:pPr>
          <w:ins w:id="134"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83"</w:instrText>
            </w:r>
            <w:r w:rsidRPr="00AA5C98">
              <w:rPr>
                <w:rStyle w:val="Hyperlink"/>
                <w:noProof/>
              </w:rPr>
              <w:instrText xml:space="preserve"> </w:instrText>
            </w:r>
            <w:r w:rsidRPr="00AA5C98">
              <w:rPr>
                <w:rStyle w:val="Hyperlink"/>
                <w:noProof/>
              </w:rPr>
              <w:fldChar w:fldCharType="separate"/>
            </w:r>
            <w:r w:rsidRPr="00AA5C98">
              <w:rPr>
                <w:rStyle w:val="Hyperlink"/>
                <w:noProof/>
              </w:rPr>
              <w:t>3.13</w:t>
            </w:r>
            <w:r>
              <w:rPr>
                <w:rFonts w:eastAsiaTheme="minorEastAsia" w:cstheme="minorBidi"/>
                <w:b w:val="0"/>
                <w:bCs w:val="0"/>
                <w:noProof/>
                <w:sz w:val="22"/>
                <w:szCs w:val="22"/>
                <w:lang w:eastAsia="de-DE"/>
              </w:rPr>
              <w:tab/>
            </w:r>
            <w:r w:rsidRPr="00AA5C98">
              <w:rPr>
                <w:rStyle w:val="Hyperlink"/>
                <w:noProof/>
              </w:rPr>
              <w:t>Schub-Biege-Versuche</w:t>
            </w:r>
            <w:r>
              <w:rPr>
                <w:noProof/>
                <w:webHidden/>
              </w:rPr>
              <w:tab/>
            </w:r>
            <w:r>
              <w:rPr>
                <w:noProof/>
                <w:webHidden/>
              </w:rPr>
              <w:fldChar w:fldCharType="begin"/>
            </w:r>
            <w:r>
              <w:rPr>
                <w:noProof/>
                <w:webHidden/>
              </w:rPr>
              <w:instrText xml:space="preserve"> PAGEREF _Toc93048283 \h </w:instrText>
            </w:r>
          </w:ins>
          <w:r>
            <w:rPr>
              <w:noProof/>
              <w:webHidden/>
            </w:rPr>
          </w:r>
          <w:r>
            <w:rPr>
              <w:noProof/>
              <w:webHidden/>
            </w:rPr>
            <w:fldChar w:fldCharType="separate"/>
          </w:r>
          <w:ins w:id="135" w:author="Carsten Hein" w:date="2022-01-14T10:15:00Z">
            <w:r>
              <w:rPr>
                <w:noProof/>
                <w:webHidden/>
              </w:rPr>
              <w:t>49</w:t>
            </w:r>
            <w:r>
              <w:rPr>
                <w:noProof/>
                <w:webHidden/>
              </w:rPr>
              <w:fldChar w:fldCharType="end"/>
            </w:r>
            <w:r w:rsidRPr="00AA5C98">
              <w:rPr>
                <w:rStyle w:val="Hyperlink"/>
                <w:noProof/>
              </w:rPr>
              <w:fldChar w:fldCharType="end"/>
            </w:r>
          </w:ins>
        </w:p>
        <w:p w14:paraId="4E52C98D" w14:textId="5905E366" w:rsidR="00916225" w:rsidRDefault="00916225">
          <w:pPr>
            <w:pStyle w:val="Verzeichnis3"/>
            <w:tabs>
              <w:tab w:val="left" w:pos="1000"/>
              <w:tab w:val="right" w:leader="dot" w:pos="9060"/>
            </w:tabs>
            <w:rPr>
              <w:ins w:id="136" w:author="Carsten Hein" w:date="2022-01-14T10:15:00Z"/>
              <w:rFonts w:eastAsiaTheme="minorEastAsia" w:cstheme="minorBidi"/>
              <w:noProof/>
              <w:sz w:val="22"/>
              <w:szCs w:val="22"/>
              <w:lang w:eastAsia="de-DE"/>
            </w:rPr>
          </w:pPr>
          <w:ins w:id="13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84"</w:instrText>
            </w:r>
            <w:r w:rsidRPr="00AA5C98">
              <w:rPr>
                <w:rStyle w:val="Hyperlink"/>
                <w:noProof/>
              </w:rPr>
              <w:instrText xml:space="preserve"> </w:instrText>
            </w:r>
            <w:r w:rsidRPr="00AA5C98">
              <w:rPr>
                <w:rStyle w:val="Hyperlink"/>
                <w:noProof/>
              </w:rPr>
              <w:fldChar w:fldCharType="separate"/>
            </w:r>
            <w:r w:rsidRPr="00AA5C98">
              <w:rPr>
                <w:rStyle w:val="Hyperlink"/>
                <w:noProof/>
              </w:rPr>
              <w:t>3.13.1</w:t>
            </w:r>
            <w:r>
              <w:rPr>
                <w:rFonts w:eastAsiaTheme="minorEastAsia" w:cstheme="minorBidi"/>
                <w:noProof/>
                <w:sz w:val="22"/>
                <w:szCs w:val="22"/>
                <w:lang w:eastAsia="de-DE"/>
              </w:rPr>
              <w:tab/>
            </w:r>
            <w:r w:rsidRPr="00AA5C98">
              <w:rPr>
                <w:rStyle w:val="Hyperlink"/>
                <w:noProof/>
              </w:rPr>
              <w:t>Herstellung der Probekörper</w:t>
            </w:r>
            <w:r>
              <w:rPr>
                <w:noProof/>
                <w:webHidden/>
              </w:rPr>
              <w:tab/>
            </w:r>
            <w:r>
              <w:rPr>
                <w:noProof/>
                <w:webHidden/>
              </w:rPr>
              <w:fldChar w:fldCharType="begin"/>
            </w:r>
            <w:r>
              <w:rPr>
                <w:noProof/>
                <w:webHidden/>
              </w:rPr>
              <w:instrText xml:space="preserve"> PAGEREF _Toc93048284 \h </w:instrText>
            </w:r>
          </w:ins>
          <w:r>
            <w:rPr>
              <w:noProof/>
              <w:webHidden/>
            </w:rPr>
          </w:r>
          <w:r>
            <w:rPr>
              <w:noProof/>
              <w:webHidden/>
            </w:rPr>
            <w:fldChar w:fldCharType="separate"/>
          </w:r>
          <w:ins w:id="138" w:author="Carsten Hein" w:date="2022-01-14T10:15:00Z">
            <w:r>
              <w:rPr>
                <w:noProof/>
                <w:webHidden/>
              </w:rPr>
              <w:t>50</w:t>
            </w:r>
            <w:r>
              <w:rPr>
                <w:noProof/>
                <w:webHidden/>
              </w:rPr>
              <w:fldChar w:fldCharType="end"/>
            </w:r>
            <w:r w:rsidRPr="00AA5C98">
              <w:rPr>
                <w:rStyle w:val="Hyperlink"/>
                <w:noProof/>
              </w:rPr>
              <w:fldChar w:fldCharType="end"/>
            </w:r>
          </w:ins>
        </w:p>
        <w:p w14:paraId="590B0335" w14:textId="1C599903" w:rsidR="00916225" w:rsidRDefault="00916225">
          <w:pPr>
            <w:pStyle w:val="Verzeichnis3"/>
            <w:tabs>
              <w:tab w:val="left" w:pos="1000"/>
              <w:tab w:val="right" w:leader="dot" w:pos="9060"/>
            </w:tabs>
            <w:rPr>
              <w:ins w:id="139" w:author="Carsten Hein" w:date="2022-01-14T10:15:00Z"/>
              <w:rFonts w:eastAsiaTheme="minorEastAsia" w:cstheme="minorBidi"/>
              <w:noProof/>
              <w:sz w:val="22"/>
              <w:szCs w:val="22"/>
              <w:lang w:eastAsia="de-DE"/>
            </w:rPr>
          </w:pPr>
          <w:ins w:id="14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85"</w:instrText>
            </w:r>
            <w:r w:rsidRPr="00AA5C98">
              <w:rPr>
                <w:rStyle w:val="Hyperlink"/>
                <w:noProof/>
              </w:rPr>
              <w:instrText xml:space="preserve"> </w:instrText>
            </w:r>
            <w:r w:rsidRPr="00AA5C98">
              <w:rPr>
                <w:rStyle w:val="Hyperlink"/>
                <w:noProof/>
              </w:rPr>
              <w:fldChar w:fldCharType="separate"/>
            </w:r>
            <w:r w:rsidRPr="00AA5C98">
              <w:rPr>
                <w:rStyle w:val="Hyperlink"/>
                <w:noProof/>
              </w:rPr>
              <w:t>3.13.2</w:t>
            </w:r>
            <w:r>
              <w:rPr>
                <w:rFonts w:eastAsiaTheme="minorEastAsia" w:cstheme="minorBidi"/>
                <w:noProof/>
                <w:sz w:val="22"/>
                <w:szCs w:val="22"/>
                <w:lang w:eastAsia="de-DE"/>
              </w:rPr>
              <w:tab/>
            </w:r>
            <w:r w:rsidRPr="00AA5C98">
              <w:rPr>
                <w:rStyle w:val="Hyperlink"/>
                <w:noProof/>
              </w:rPr>
              <w:t>Versuchsdurchführung</w:t>
            </w:r>
            <w:r>
              <w:rPr>
                <w:noProof/>
                <w:webHidden/>
              </w:rPr>
              <w:tab/>
            </w:r>
            <w:r>
              <w:rPr>
                <w:noProof/>
                <w:webHidden/>
              </w:rPr>
              <w:fldChar w:fldCharType="begin"/>
            </w:r>
            <w:r>
              <w:rPr>
                <w:noProof/>
                <w:webHidden/>
              </w:rPr>
              <w:instrText xml:space="preserve"> PAGEREF _Toc93048285 \h </w:instrText>
            </w:r>
          </w:ins>
          <w:r>
            <w:rPr>
              <w:noProof/>
              <w:webHidden/>
            </w:rPr>
          </w:r>
          <w:r>
            <w:rPr>
              <w:noProof/>
              <w:webHidden/>
            </w:rPr>
            <w:fldChar w:fldCharType="separate"/>
          </w:r>
          <w:ins w:id="141" w:author="Carsten Hein" w:date="2022-01-14T10:15:00Z">
            <w:r>
              <w:rPr>
                <w:noProof/>
                <w:webHidden/>
              </w:rPr>
              <w:t>51</w:t>
            </w:r>
            <w:r>
              <w:rPr>
                <w:noProof/>
                <w:webHidden/>
              </w:rPr>
              <w:fldChar w:fldCharType="end"/>
            </w:r>
            <w:r w:rsidRPr="00AA5C98">
              <w:rPr>
                <w:rStyle w:val="Hyperlink"/>
                <w:noProof/>
              </w:rPr>
              <w:fldChar w:fldCharType="end"/>
            </w:r>
          </w:ins>
        </w:p>
        <w:p w14:paraId="1686F20E" w14:textId="57DB10A7" w:rsidR="00916225" w:rsidRDefault="00916225">
          <w:pPr>
            <w:pStyle w:val="Verzeichnis3"/>
            <w:tabs>
              <w:tab w:val="left" w:pos="1000"/>
              <w:tab w:val="right" w:leader="dot" w:pos="9060"/>
            </w:tabs>
            <w:rPr>
              <w:ins w:id="142" w:author="Carsten Hein" w:date="2022-01-14T10:15:00Z"/>
              <w:rFonts w:eastAsiaTheme="minorEastAsia" w:cstheme="minorBidi"/>
              <w:noProof/>
              <w:sz w:val="22"/>
              <w:szCs w:val="22"/>
              <w:lang w:eastAsia="de-DE"/>
            </w:rPr>
          </w:pPr>
          <w:ins w:id="14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86"</w:instrText>
            </w:r>
            <w:r w:rsidRPr="00AA5C98">
              <w:rPr>
                <w:rStyle w:val="Hyperlink"/>
                <w:noProof/>
              </w:rPr>
              <w:instrText xml:space="preserve"> </w:instrText>
            </w:r>
            <w:r w:rsidRPr="00AA5C98">
              <w:rPr>
                <w:rStyle w:val="Hyperlink"/>
                <w:noProof/>
              </w:rPr>
              <w:fldChar w:fldCharType="separate"/>
            </w:r>
            <w:r w:rsidRPr="00AA5C98">
              <w:rPr>
                <w:rStyle w:val="Hyperlink"/>
                <w:noProof/>
              </w:rPr>
              <w:t>3.13.3</w:t>
            </w:r>
            <w:r>
              <w:rPr>
                <w:rFonts w:eastAsiaTheme="minorEastAsia" w:cstheme="minorBidi"/>
                <w:noProof/>
                <w:sz w:val="22"/>
                <w:szCs w:val="22"/>
                <w:lang w:eastAsia="de-DE"/>
              </w:rPr>
              <w:tab/>
            </w:r>
            <w:r w:rsidRPr="00AA5C98">
              <w:rPr>
                <w:rStyle w:val="Hyperlink"/>
                <w:noProof/>
              </w:rPr>
              <w:t>Versuchsauswertung und Ergebnisse</w:t>
            </w:r>
            <w:r>
              <w:rPr>
                <w:noProof/>
                <w:webHidden/>
              </w:rPr>
              <w:tab/>
            </w:r>
            <w:r>
              <w:rPr>
                <w:noProof/>
                <w:webHidden/>
              </w:rPr>
              <w:fldChar w:fldCharType="begin"/>
            </w:r>
            <w:r>
              <w:rPr>
                <w:noProof/>
                <w:webHidden/>
              </w:rPr>
              <w:instrText xml:space="preserve"> PAGEREF _Toc93048286 \h </w:instrText>
            </w:r>
          </w:ins>
          <w:r>
            <w:rPr>
              <w:noProof/>
              <w:webHidden/>
            </w:rPr>
          </w:r>
          <w:r>
            <w:rPr>
              <w:noProof/>
              <w:webHidden/>
            </w:rPr>
            <w:fldChar w:fldCharType="separate"/>
          </w:r>
          <w:ins w:id="144" w:author="Carsten Hein" w:date="2022-01-14T10:15:00Z">
            <w:r>
              <w:rPr>
                <w:noProof/>
                <w:webHidden/>
              </w:rPr>
              <w:t>52</w:t>
            </w:r>
            <w:r>
              <w:rPr>
                <w:noProof/>
                <w:webHidden/>
              </w:rPr>
              <w:fldChar w:fldCharType="end"/>
            </w:r>
            <w:r w:rsidRPr="00AA5C98">
              <w:rPr>
                <w:rStyle w:val="Hyperlink"/>
                <w:noProof/>
              </w:rPr>
              <w:fldChar w:fldCharType="end"/>
            </w:r>
          </w:ins>
        </w:p>
        <w:p w14:paraId="5200C8D8" w14:textId="38E6144F" w:rsidR="00916225" w:rsidRDefault="00916225">
          <w:pPr>
            <w:pStyle w:val="Verzeichnis2"/>
            <w:tabs>
              <w:tab w:val="left" w:pos="600"/>
              <w:tab w:val="right" w:leader="dot" w:pos="9060"/>
            </w:tabs>
            <w:rPr>
              <w:ins w:id="145" w:author="Carsten Hein" w:date="2022-01-14T10:15:00Z"/>
              <w:rFonts w:eastAsiaTheme="minorEastAsia" w:cstheme="minorBidi"/>
              <w:b w:val="0"/>
              <w:bCs w:val="0"/>
              <w:noProof/>
              <w:sz w:val="22"/>
              <w:szCs w:val="22"/>
              <w:lang w:eastAsia="de-DE"/>
            </w:rPr>
          </w:pPr>
          <w:ins w:id="146"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1"</w:instrText>
            </w:r>
            <w:r w:rsidRPr="00AA5C98">
              <w:rPr>
                <w:rStyle w:val="Hyperlink"/>
                <w:noProof/>
              </w:rPr>
              <w:instrText xml:space="preserve"> </w:instrText>
            </w:r>
            <w:r w:rsidRPr="00AA5C98">
              <w:rPr>
                <w:rStyle w:val="Hyperlink"/>
                <w:noProof/>
              </w:rPr>
              <w:fldChar w:fldCharType="separate"/>
            </w:r>
            <w:r w:rsidRPr="00AA5C98">
              <w:rPr>
                <w:rStyle w:val="Hyperlink"/>
                <w:noProof/>
              </w:rPr>
              <w:t>3.14</w:t>
            </w:r>
            <w:r>
              <w:rPr>
                <w:rFonts w:eastAsiaTheme="minorEastAsia" w:cstheme="minorBidi"/>
                <w:b w:val="0"/>
                <w:bCs w:val="0"/>
                <w:noProof/>
                <w:sz w:val="22"/>
                <w:szCs w:val="22"/>
                <w:lang w:eastAsia="de-DE"/>
              </w:rPr>
              <w:tab/>
            </w:r>
            <w:r w:rsidRPr="00AA5C98">
              <w:rPr>
                <w:rStyle w:val="Hyperlink"/>
                <w:noProof/>
              </w:rPr>
              <w:t>Biegeversuche</w:t>
            </w:r>
            <w:r>
              <w:rPr>
                <w:noProof/>
                <w:webHidden/>
              </w:rPr>
              <w:tab/>
            </w:r>
            <w:r>
              <w:rPr>
                <w:noProof/>
                <w:webHidden/>
              </w:rPr>
              <w:fldChar w:fldCharType="begin"/>
            </w:r>
            <w:r>
              <w:rPr>
                <w:noProof/>
                <w:webHidden/>
              </w:rPr>
              <w:instrText xml:space="preserve"> PAGEREF _Toc93048291 \h </w:instrText>
            </w:r>
          </w:ins>
          <w:r>
            <w:rPr>
              <w:noProof/>
              <w:webHidden/>
            </w:rPr>
          </w:r>
          <w:r>
            <w:rPr>
              <w:noProof/>
              <w:webHidden/>
            </w:rPr>
            <w:fldChar w:fldCharType="separate"/>
          </w:r>
          <w:ins w:id="147" w:author="Carsten Hein" w:date="2022-01-14T10:15:00Z">
            <w:r>
              <w:rPr>
                <w:noProof/>
                <w:webHidden/>
              </w:rPr>
              <w:t>53</w:t>
            </w:r>
            <w:r>
              <w:rPr>
                <w:noProof/>
                <w:webHidden/>
              </w:rPr>
              <w:fldChar w:fldCharType="end"/>
            </w:r>
            <w:r w:rsidRPr="00AA5C98">
              <w:rPr>
                <w:rStyle w:val="Hyperlink"/>
                <w:noProof/>
              </w:rPr>
              <w:fldChar w:fldCharType="end"/>
            </w:r>
          </w:ins>
        </w:p>
        <w:p w14:paraId="0325E46F" w14:textId="62FD144D" w:rsidR="00916225" w:rsidRDefault="00916225">
          <w:pPr>
            <w:pStyle w:val="Verzeichnis3"/>
            <w:tabs>
              <w:tab w:val="left" w:pos="1000"/>
              <w:tab w:val="right" w:leader="dot" w:pos="9060"/>
            </w:tabs>
            <w:rPr>
              <w:ins w:id="148" w:author="Carsten Hein" w:date="2022-01-14T10:15:00Z"/>
              <w:rFonts w:eastAsiaTheme="minorEastAsia" w:cstheme="minorBidi"/>
              <w:noProof/>
              <w:sz w:val="22"/>
              <w:szCs w:val="22"/>
              <w:lang w:eastAsia="de-DE"/>
            </w:rPr>
          </w:pPr>
          <w:ins w:id="14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2"</w:instrText>
            </w:r>
            <w:r w:rsidRPr="00AA5C98">
              <w:rPr>
                <w:rStyle w:val="Hyperlink"/>
                <w:noProof/>
              </w:rPr>
              <w:instrText xml:space="preserve"> </w:instrText>
            </w:r>
            <w:r w:rsidRPr="00AA5C98">
              <w:rPr>
                <w:rStyle w:val="Hyperlink"/>
                <w:noProof/>
              </w:rPr>
              <w:fldChar w:fldCharType="separate"/>
            </w:r>
            <w:r w:rsidRPr="00AA5C98">
              <w:rPr>
                <w:rStyle w:val="Hyperlink"/>
                <w:noProof/>
              </w:rPr>
              <w:t>3.14.1</w:t>
            </w:r>
            <w:r>
              <w:rPr>
                <w:rFonts w:eastAsiaTheme="minorEastAsia" w:cstheme="minorBidi"/>
                <w:noProof/>
                <w:sz w:val="22"/>
                <w:szCs w:val="22"/>
                <w:lang w:eastAsia="de-DE"/>
              </w:rPr>
              <w:tab/>
            </w:r>
            <w:r w:rsidRPr="00AA5C98">
              <w:rPr>
                <w:rStyle w:val="Hyperlink"/>
                <w:noProof/>
              </w:rPr>
              <w:t>Herstellung der Probekörper</w:t>
            </w:r>
            <w:r>
              <w:rPr>
                <w:noProof/>
                <w:webHidden/>
              </w:rPr>
              <w:tab/>
            </w:r>
            <w:r>
              <w:rPr>
                <w:noProof/>
                <w:webHidden/>
              </w:rPr>
              <w:fldChar w:fldCharType="begin"/>
            </w:r>
            <w:r>
              <w:rPr>
                <w:noProof/>
                <w:webHidden/>
              </w:rPr>
              <w:instrText xml:space="preserve"> PAGEREF _Toc93048292 \h </w:instrText>
            </w:r>
          </w:ins>
          <w:r>
            <w:rPr>
              <w:noProof/>
              <w:webHidden/>
            </w:rPr>
          </w:r>
          <w:r>
            <w:rPr>
              <w:noProof/>
              <w:webHidden/>
            </w:rPr>
            <w:fldChar w:fldCharType="separate"/>
          </w:r>
          <w:ins w:id="150" w:author="Carsten Hein" w:date="2022-01-14T10:15:00Z">
            <w:r>
              <w:rPr>
                <w:noProof/>
                <w:webHidden/>
              </w:rPr>
              <w:t>54</w:t>
            </w:r>
            <w:r>
              <w:rPr>
                <w:noProof/>
                <w:webHidden/>
              </w:rPr>
              <w:fldChar w:fldCharType="end"/>
            </w:r>
            <w:r w:rsidRPr="00AA5C98">
              <w:rPr>
                <w:rStyle w:val="Hyperlink"/>
                <w:noProof/>
              </w:rPr>
              <w:fldChar w:fldCharType="end"/>
            </w:r>
          </w:ins>
        </w:p>
        <w:p w14:paraId="5FB92142" w14:textId="0D16C7EA" w:rsidR="00916225" w:rsidRDefault="00916225">
          <w:pPr>
            <w:pStyle w:val="Verzeichnis3"/>
            <w:tabs>
              <w:tab w:val="left" w:pos="1000"/>
              <w:tab w:val="right" w:leader="dot" w:pos="9060"/>
            </w:tabs>
            <w:rPr>
              <w:ins w:id="151" w:author="Carsten Hein" w:date="2022-01-14T10:15:00Z"/>
              <w:rFonts w:eastAsiaTheme="minorEastAsia" w:cstheme="minorBidi"/>
              <w:noProof/>
              <w:sz w:val="22"/>
              <w:szCs w:val="22"/>
              <w:lang w:eastAsia="de-DE"/>
            </w:rPr>
          </w:pPr>
          <w:ins w:id="15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3"</w:instrText>
            </w:r>
            <w:r w:rsidRPr="00AA5C98">
              <w:rPr>
                <w:rStyle w:val="Hyperlink"/>
                <w:noProof/>
              </w:rPr>
              <w:instrText xml:space="preserve"> </w:instrText>
            </w:r>
            <w:r w:rsidRPr="00AA5C98">
              <w:rPr>
                <w:rStyle w:val="Hyperlink"/>
                <w:noProof/>
              </w:rPr>
              <w:fldChar w:fldCharType="separate"/>
            </w:r>
            <w:r w:rsidRPr="00AA5C98">
              <w:rPr>
                <w:rStyle w:val="Hyperlink"/>
                <w:noProof/>
              </w:rPr>
              <w:t>3.14.2</w:t>
            </w:r>
            <w:r>
              <w:rPr>
                <w:rFonts w:eastAsiaTheme="minorEastAsia" w:cstheme="minorBidi"/>
                <w:noProof/>
                <w:sz w:val="22"/>
                <w:szCs w:val="22"/>
                <w:lang w:eastAsia="de-DE"/>
              </w:rPr>
              <w:tab/>
            </w:r>
            <w:r w:rsidRPr="00AA5C98">
              <w:rPr>
                <w:rStyle w:val="Hyperlink"/>
                <w:noProof/>
              </w:rPr>
              <w:t>Versuchsdurchführung und Messtechnik</w:t>
            </w:r>
            <w:r>
              <w:rPr>
                <w:noProof/>
                <w:webHidden/>
              </w:rPr>
              <w:tab/>
            </w:r>
            <w:r>
              <w:rPr>
                <w:noProof/>
                <w:webHidden/>
              </w:rPr>
              <w:fldChar w:fldCharType="begin"/>
            </w:r>
            <w:r>
              <w:rPr>
                <w:noProof/>
                <w:webHidden/>
              </w:rPr>
              <w:instrText xml:space="preserve"> PAGEREF _Toc93048293 \h </w:instrText>
            </w:r>
          </w:ins>
          <w:r>
            <w:rPr>
              <w:noProof/>
              <w:webHidden/>
            </w:rPr>
          </w:r>
          <w:r>
            <w:rPr>
              <w:noProof/>
              <w:webHidden/>
            </w:rPr>
            <w:fldChar w:fldCharType="separate"/>
          </w:r>
          <w:ins w:id="153" w:author="Carsten Hein" w:date="2022-01-14T10:15:00Z">
            <w:r>
              <w:rPr>
                <w:noProof/>
                <w:webHidden/>
              </w:rPr>
              <w:t>55</w:t>
            </w:r>
            <w:r>
              <w:rPr>
                <w:noProof/>
                <w:webHidden/>
              </w:rPr>
              <w:fldChar w:fldCharType="end"/>
            </w:r>
            <w:r w:rsidRPr="00AA5C98">
              <w:rPr>
                <w:rStyle w:val="Hyperlink"/>
                <w:noProof/>
              </w:rPr>
              <w:fldChar w:fldCharType="end"/>
            </w:r>
          </w:ins>
        </w:p>
        <w:p w14:paraId="5C3DBDE3" w14:textId="199E452F" w:rsidR="00916225" w:rsidRDefault="00916225">
          <w:pPr>
            <w:pStyle w:val="Verzeichnis3"/>
            <w:tabs>
              <w:tab w:val="left" w:pos="1000"/>
              <w:tab w:val="right" w:leader="dot" w:pos="9060"/>
            </w:tabs>
            <w:rPr>
              <w:ins w:id="154" w:author="Carsten Hein" w:date="2022-01-14T10:15:00Z"/>
              <w:rFonts w:eastAsiaTheme="minorEastAsia" w:cstheme="minorBidi"/>
              <w:noProof/>
              <w:sz w:val="22"/>
              <w:szCs w:val="22"/>
              <w:lang w:eastAsia="de-DE"/>
            </w:rPr>
          </w:pPr>
          <w:ins w:id="15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4"</w:instrText>
            </w:r>
            <w:r w:rsidRPr="00AA5C98">
              <w:rPr>
                <w:rStyle w:val="Hyperlink"/>
                <w:noProof/>
              </w:rPr>
              <w:instrText xml:space="preserve"> </w:instrText>
            </w:r>
            <w:r w:rsidRPr="00AA5C98">
              <w:rPr>
                <w:rStyle w:val="Hyperlink"/>
                <w:noProof/>
              </w:rPr>
              <w:fldChar w:fldCharType="separate"/>
            </w:r>
            <w:r w:rsidRPr="00AA5C98">
              <w:rPr>
                <w:rStyle w:val="Hyperlink"/>
                <w:noProof/>
              </w:rPr>
              <w:t>3.14.3</w:t>
            </w:r>
            <w:r>
              <w:rPr>
                <w:rFonts w:eastAsiaTheme="minorEastAsia" w:cstheme="minorBidi"/>
                <w:noProof/>
                <w:sz w:val="22"/>
                <w:szCs w:val="22"/>
                <w:lang w:eastAsia="de-DE"/>
              </w:rPr>
              <w:tab/>
            </w:r>
            <w:r w:rsidRPr="00AA5C98">
              <w:rPr>
                <w:rStyle w:val="Hyperlink"/>
                <w:noProof/>
              </w:rPr>
              <w:t>Versuchsauswertung und Ergebnisse</w:t>
            </w:r>
            <w:r>
              <w:rPr>
                <w:noProof/>
                <w:webHidden/>
              </w:rPr>
              <w:tab/>
            </w:r>
            <w:r>
              <w:rPr>
                <w:noProof/>
                <w:webHidden/>
              </w:rPr>
              <w:fldChar w:fldCharType="begin"/>
            </w:r>
            <w:r>
              <w:rPr>
                <w:noProof/>
                <w:webHidden/>
              </w:rPr>
              <w:instrText xml:space="preserve"> PAGEREF _Toc93048294 \h </w:instrText>
            </w:r>
          </w:ins>
          <w:r>
            <w:rPr>
              <w:noProof/>
              <w:webHidden/>
            </w:rPr>
          </w:r>
          <w:r>
            <w:rPr>
              <w:noProof/>
              <w:webHidden/>
            </w:rPr>
            <w:fldChar w:fldCharType="separate"/>
          </w:r>
          <w:ins w:id="156" w:author="Carsten Hein" w:date="2022-01-14T10:15:00Z">
            <w:r>
              <w:rPr>
                <w:noProof/>
                <w:webHidden/>
              </w:rPr>
              <w:t>57</w:t>
            </w:r>
            <w:r>
              <w:rPr>
                <w:noProof/>
                <w:webHidden/>
              </w:rPr>
              <w:fldChar w:fldCharType="end"/>
            </w:r>
            <w:r w:rsidRPr="00AA5C98">
              <w:rPr>
                <w:rStyle w:val="Hyperlink"/>
                <w:noProof/>
              </w:rPr>
              <w:fldChar w:fldCharType="end"/>
            </w:r>
          </w:ins>
        </w:p>
        <w:p w14:paraId="47AAA74C" w14:textId="0C863AC1" w:rsidR="00916225" w:rsidRDefault="00916225">
          <w:pPr>
            <w:pStyle w:val="Verzeichnis2"/>
            <w:tabs>
              <w:tab w:val="left" w:pos="600"/>
              <w:tab w:val="right" w:leader="dot" w:pos="9060"/>
            </w:tabs>
            <w:rPr>
              <w:ins w:id="157" w:author="Carsten Hein" w:date="2022-01-14T10:15:00Z"/>
              <w:rFonts w:eastAsiaTheme="minorEastAsia" w:cstheme="minorBidi"/>
              <w:b w:val="0"/>
              <w:bCs w:val="0"/>
              <w:noProof/>
              <w:sz w:val="22"/>
              <w:szCs w:val="22"/>
              <w:lang w:eastAsia="de-DE"/>
            </w:rPr>
          </w:pPr>
          <w:ins w:id="15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5"</w:instrText>
            </w:r>
            <w:r w:rsidRPr="00AA5C98">
              <w:rPr>
                <w:rStyle w:val="Hyperlink"/>
                <w:noProof/>
              </w:rPr>
              <w:instrText xml:space="preserve"> </w:instrText>
            </w:r>
            <w:r w:rsidRPr="00AA5C98">
              <w:rPr>
                <w:rStyle w:val="Hyperlink"/>
                <w:noProof/>
              </w:rPr>
              <w:fldChar w:fldCharType="separate"/>
            </w:r>
            <w:r w:rsidRPr="00AA5C98">
              <w:rPr>
                <w:rStyle w:val="Hyperlink"/>
                <w:noProof/>
              </w:rPr>
              <w:t>3.15</w:t>
            </w:r>
            <w:r>
              <w:rPr>
                <w:rFonts w:eastAsiaTheme="minorEastAsia" w:cstheme="minorBidi"/>
                <w:b w:val="0"/>
                <w:bCs w:val="0"/>
                <w:noProof/>
                <w:sz w:val="22"/>
                <w:szCs w:val="22"/>
                <w:lang w:eastAsia="de-DE"/>
              </w:rPr>
              <w:tab/>
            </w:r>
            <w:r w:rsidRPr="00AA5C98">
              <w:rPr>
                <w:rStyle w:val="Hyperlink"/>
                <w:noProof/>
              </w:rPr>
              <w:t>Forschung und Entwicklung zu einer abgesetzten Auflagerkonstruktion</w:t>
            </w:r>
            <w:r>
              <w:rPr>
                <w:noProof/>
                <w:webHidden/>
              </w:rPr>
              <w:tab/>
            </w:r>
            <w:r>
              <w:rPr>
                <w:noProof/>
                <w:webHidden/>
              </w:rPr>
              <w:fldChar w:fldCharType="begin"/>
            </w:r>
            <w:r>
              <w:rPr>
                <w:noProof/>
                <w:webHidden/>
              </w:rPr>
              <w:instrText xml:space="preserve"> PAGEREF _Toc93048295 \h </w:instrText>
            </w:r>
          </w:ins>
          <w:r>
            <w:rPr>
              <w:noProof/>
              <w:webHidden/>
            </w:rPr>
          </w:r>
          <w:r>
            <w:rPr>
              <w:noProof/>
              <w:webHidden/>
            </w:rPr>
            <w:fldChar w:fldCharType="separate"/>
          </w:r>
          <w:ins w:id="159" w:author="Carsten Hein" w:date="2022-01-14T10:15:00Z">
            <w:r>
              <w:rPr>
                <w:noProof/>
                <w:webHidden/>
              </w:rPr>
              <w:t>62</w:t>
            </w:r>
            <w:r>
              <w:rPr>
                <w:noProof/>
                <w:webHidden/>
              </w:rPr>
              <w:fldChar w:fldCharType="end"/>
            </w:r>
            <w:r w:rsidRPr="00AA5C98">
              <w:rPr>
                <w:rStyle w:val="Hyperlink"/>
                <w:noProof/>
              </w:rPr>
              <w:fldChar w:fldCharType="end"/>
            </w:r>
          </w:ins>
        </w:p>
        <w:p w14:paraId="78E0F5C8" w14:textId="49AC9B4B" w:rsidR="00916225" w:rsidRDefault="00916225">
          <w:pPr>
            <w:pStyle w:val="Verzeichnis3"/>
            <w:tabs>
              <w:tab w:val="left" w:pos="1000"/>
              <w:tab w:val="right" w:leader="dot" w:pos="9060"/>
            </w:tabs>
            <w:rPr>
              <w:ins w:id="160" w:author="Carsten Hein" w:date="2022-01-14T10:15:00Z"/>
              <w:rFonts w:eastAsiaTheme="minorEastAsia" w:cstheme="minorBidi"/>
              <w:noProof/>
              <w:sz w:val="22"/>
              <w:szCs w:val="22"/>
              <w:lang w:eastAsia="de-DE"/>
            </w:rPr>
          </w:pPr>
          <w:ins w:id="16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6"</w:instrText>
            </w:r>
            <w:r w:rsidRPr="00AA5C98">
              <w:rPr>
                <w:rStyle w:val="Hyperlink"/>
                <w:noProof/>
              </w:rPr>
              <w:instrText xml:space="preserve"> </w:instrText>
            </w:r>
            <w:r w:rsidRPr="00AA5C98">
              <w:rPr>
                <w:rStyle w:val="Hyperlink"/>
                <w:noProof/>
              </w:rPr>
              <w:fldChar w:fldCharType="separate"/>
            </w:r>
            <w:r w:rsidRPr="00AA5C98">
              <w:rPr>
                <w:rStyle w:val="Hyperlink"/>
                <w:noProof/>
              </w:rPr>
              <w:t>3.15.2</w:t>
            </w:r>
            <w:r>
              <w:rPr>
                <w:rFonts w:eastAsiaTheme="minorEastAsia" w:cstheme="minorBidi"/>
                <w:noProof/>
                <w:sz w:val="22"/>
                <w:szCs w:val="22"/>
                <w:lang w:eastAsia="de-DE"/>
              </w:rPr>
              <w:tab/>
            </w:r>
            <w:r w:rsidRPr="00AA5C98">
              <w:rPr>
                <w:rStyle w:val="Hyperlink"/>
                <w:noProof/>
              </w:rPr>
              <w:t>Versuchskonzept</w:t>
            </w:r>
            <w:r>
              <w:rPr>
                <w:noProof/>
                <w:webHidden/>
              </w:rPr>
              <w:tab/>
            </w:r>
            <w:r>
              <w:rPr>
                <w:noProof/>
                <w:webHidden/>
              </w:rPr>
              <w:fldChar w:fldCharType="begin"/>
            </w:r>
            <w:r>
              <w:rPr>
                <w:noProof/>
                <w:webHidden/>
              </w:rPr>
              <w:instrText xml:space="preserve"> PAGEREF _Toc93048296 \h </w:instrText>
            </w:r>
          </w:ins>
          <w:r>
            <w:rPr>
              <w:noProof/>
              <w:webHidden/>
            </w:rPr>
          </w:r>
          <w:r>
            <w:rPr>
              <w:noProof/>
              <w:webHidden/>
            </w:rPr>
            <w:fldChar w:fldCharType="separate"/>
          </w:r>
          <w:ins w:id="162" w:author="Carsten Hein" w:date="2022-01-14T10:15:00Z">
            <w:r>
              <w:rPr>
                <w:noProof/>
                <w:webHidden/>
              </w:rPr>
              <w:t>65</w:t>
            </w:r>
            <w:r>
              <w:rPr>
                <w:noProof/>
                <w:webHidden/>
              </w:rPr>
              <w:fldChar w:fldCharType="end"/>
            </w:r>
            <w:r w:rsidRPr="00AA5C98">
              <w:rPr>
                <w:rStyle w:val="Hyperlink"/>
                <w:noProof/>
              </w:rPr>
              <w:fldChar w:fldCharType="end"/>
            </w:r>
          </w:ins>
        </w:p>
        <w:p w14:paraId="6941FE6D" w14:textId="76BCA248" w:rsidR="00916225" w:rsidRDefault="00916225">
          <w:pPr>
            <w:pStyle w:val="Verzeichnis3"/>
            <w:tabs>
              <w:tab w:val="left" w:pos="1000"/>
              <w:tab w:val="right" w:leader="dot" w:pos="9060"/>
            </w:tabs>
            <w:rPr>
              <w:ins w:id="163" w:author="Carsten Hein" w:date="2022-01-14T10:15:00Z"/>
              <w:rFonts w:eastAsiaTheme="minorEastAsia" w:cstheme="minorBidi"/>
              <w:noProof/>
              <w:sz w:val="22"/>
              <w:szCs w:val="22"/>
              <w:lang w:eastAsia="de-DE"/>
            </w:rPr>
          </w:pPr>
          <w:ins w:id="164"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7"</w:instrText>
            </w:r>
            <w:r w:rsidRPr="00AA5C98">
              <w:rPr>
                <w:rStyle w:val="Hyperlink"/>
                <w:noProof/>
              </w:rPr>
              <w:instrText xml:space="preserve"> </w:instrText>
            </w:r>
            <w:r w:rsidRPr="00AA5C98">
              <w:rPr>
                <w:rStyle w:val="Hyperlink"/>
                <w:noProof/>
              </w:rPr>
              <w:fldChar w:fldCharType="separate"/>
            </w:r>
            <w:r w:rsidRPr="00AA5C98">
              <w:rPr>
                <w:rStyle w:val="Hyperlink"/>
                <w:noProof/>
              </w:rPr>
              <w:t>3.15.3</w:t>
            </w:r>
            <w:r>
              <w:rPr>
                <w:rFonts w:eastAsiaTheme="minorEastAsia" w:cstheme="minorBidi"/>
                <w:noProof/>
                <w:sz w:val="22"/>
                <w:szCs w:val="22"/>
                <w:lang w:eastAsia="de-DE"/>
              </w:rPr>
              <w:tab/>
            </w:r>
            <w:r w:rsidRPr="00AA5C98">
              <w:rPr>
                <w:rStyle w:val="Hyperlink"/>
                <w:noProof/>
              </w:rPr>
              <w:t>Herstellung der Probekörper</w:t>
            </w:r>
            <w:r>
              <w:rPr>
                <w:noProof/>
                <w:webHidden/>
              </w:rPr>
              <w:tab/>
            </w:r>
            <w:r>
              <w:rPr>
                <w:noProof/>
                <w:webHidden/>
              </w:rPr>
              <w:fldChar w:fldCharType="begin"/>
            </w:r>
            <w:r>
              <w:rPr>
                <w:noProof/>
                <w:webHidden/>
              </w:rPr>
              <w:instrText xml:space="preserve"> PAGEREF _Toc93048297 \h </w:instrText>
            </w:r>
          </w:ins>
          <w:r>
            <w:rPr>
              <w:noProof/>
              <w:webHidden/>
            </w:rPr>
          </w:r>
          <w:r>
            <w:rPr>
              <w:noProof/>
              <w:webHidden/>
            </w:rPr>
            <w:fldChar w:fldCharType="separate"/>
          </w:r>
          <w:ins w:id="165" w:author="Carsten Hein" w:date="2022-01-14T10:15:00Z">
            <w:r>
              <w:rPr>
                <w:noProof/>
                <w:webHidden/>
              </w:rPr>
              <w:t>65</w:t>
            </w:r>
            <w:r>
              <w:rPr>
                <w:noProof/>
                <w:webHidden/>
              </w:rPr>
              <w:fldChar w:fldCharType="end"/>
            </w:r>
            <w:r w:rsidRPr="00AA5C98">
              <w:rPr>
                <w:rStyle w:val="Hyperlink"/>
                <w:noProof/>
              </w:rPr>
              <w:fldChar w:fldCharType="end"/>
            </w:r>
          </w:ins>
        </w:p>
        <w:p w14:paraId="23CA96B5" w14:textId="15706B27" w:rsidR="00916225" w:rsidRDefault="00916225">
          <w:pPr>
            <w:pStyle w:val="Verzeichnis3"/>
            <w:tabs>
              <w:tab w:val="left" w:pos="1000"/>
              <w:tab w:val="right" w:leader="dot" w:pos="9060"/>
            </w:tabs>
            <w:rPr>
              <w:ins w:id="166" w:author="Carsten Hein" w:date="2022-01-14T10:15:00Z"/>
              <w:rFonts w:eastAsiaTheme="minorEastAsia" w:cstheme="minorBidi"/>
              <w:noProof/>
              <w:sz w:val="22"/>
              <w:szCs w:val="22"/>
              <w:lang w:eastAsia="de-DE"/>
            </w:rPr>
          </w:pPr>
          <w:ins w:id="16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8"</w:instrText>
            </w:r>
            <w:r w:rsidRPr="00AA5C98">
              <w:rPr>
                <w:rStyle w:val="Hyperlink"/>
                <w:noProof/>
              </w:rPr>
              <w:instrText xml:space="preserve"> </w:instrText>
            </w:r>
            <w:r w:rsidRPr="00AA5C98">
              <w:rPr>
                <w:rStyle w:val="Hyperlink"/>
                <w:noProof/>
              </w:rPr>
              <w:fldChar w:fldCharType="separate"/>
            </w:r>
            <w:r w:rsidRPr="00AA5C98">
              <w:rPr>
                <w:rStyle w:val="Hyperlink"/>
                <w:noProof/>
              </w:rPr>
              <w:t>3.15.4</w:t>
            </w:r>
            <w:r>
              <w:rPr>
                <w:rFonts w:eastAsiaTheme="minorEastAsia" w:cstheme="minorBidi"/>
                <w:noProof/>
                <w:sz w:val="22"/>
                <w:szCs w:val="22"/>
                <w:lang w:eastAsia="de-DE"/>
              </w:rPr>
              <w:tab/>
            </w:r>
            <w:r w:rsidRPr="00AA5C98">
              <w:rPr>
                <w:rStyle w:val="Hyperlink"/>
                <w:noProof/>
              </w:rPr>
              <w:t>Versuchsdurchführung</w:t>
            </w:r>
            <w:r>
              <w:rPr>
                <w:noProof/>
                <w:webHidden/>
              </w:rPr>
              <w:tab/>
            </w:r>
            <w:r>
              <w:rPr>
                <w:noProof/>
                <w:webHidden/>
              </w:rPr>
              <w:fldChar w:fldCharType="begin"/>
            </w:r>
            <w:r>
              <w:rPr>
                <w:noProof/>
                <w:webHidden/>
              </w:rPr>
              <w:instrText xml:space="preserve"> PAGEREF _Toc93048298 \h </w:instrText>
            </w:r>
          </w:ins>
          <w:r>
            <w:rPr>
              <w:noProof/>
              <w:webHidden/>
            </w:rPr>
          </w:r>
          <w:r>
            <w:rPr>
              <w:noProof/>
              <w:webHidden/>
            </w:rPr>
            <w:fldChar w:fldCharType="separate"/>
          </w:r>
          <w:ins w:id="168" w:author="Carsten Hein" w:date="2022-01-14T10:15:00Z">
            <w:r>
              <w:rPr>
                <w:noProof/>
                <w:webHidden/>
              </w:rPr>
              <w:t>66</w:t>
            </w:r>
            <w:r>
              <w:rPr>
                <w:noProof/>
                <w:webHidden/>
              </w:rPr>
              <w:fldChar w:fldCharType="end"/>
            </w:r>
            <w:r w:rsidRPr="00AA5C98">
              <w:rPr>
                <w:rStyle w:val="Hyperlink"/>
                <w:noProof/>
              </w:rPr>
              <w:fldChar w:fldCharType="end"/>
            </w:r>
          </w:ins>
        </w:p>
        <w:p w14:paraId="2E0461F1" w14:textId="1E639AC3" w:rsidR="00916225" w:rsidRDefault="00916225">
          <w:pPr>
            <w:pStyle w:val="Verzeichnis3"/>
            <w:tabs>
              <w:tab w:val="left" w:pos="1000"/>
              <w:tab w:val="right" w:leader="dot" w:pos="9060"/>
            </w:tabs>
            <w:rPr>
              <w:ins w:id="169" w:author="Carsten Hein" w:date="2022-01-14T10:15:00Z"/>
              <w:rFonts w:eastAsiaTheme="minorEastAsia" w:cstheme="minorBidi"/>
              <w:noProof/>
              <w:sz w:val="22"/>
              <w:szCs w:val="22"/>
              <w:lang w:eastAsia="de-DE"/>
            </w:rPr>
          </w:pPr>
          <w:ins w:id="17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299"</w:instrText>
            </w:r>
            <w:r w:rsidRPr="00AA5C98">
              <w:rPr>
                <w:rStyle w:val="Hyperlink"/>
                <w:noProof/>
              </w:rPr>
              <w:instrText xml:space="preserve"> </w:instrText>
            </w:r>
            <w:r w:rsidRPr="00AA5C98">
              <w:rPr>
                <w:rStyle w:val="Hyperlink"/>
                <w:noProof/>
              </w:rPr>
              <w:fldChar w:fldCharType="separate"/>
            </w:r>
            <w:r w:rsidRPr="00AA5C98">
              <w:rPr>
                <w:rStyle w:val="Hyperlink"/>
                <w:noProof/>
              </w:rPr>
              <w:t>3.15.5</w:t>
            </w:r>
            <w:r>
              <w:rPr>
                <w:rFonts w:eastAsiaTheme="minorEastAsia" w:cstheme="minorBidi"/>
                <w:noProof/>
                <w:sz w:val="22"/>
                <w:szCs w:val="22"/>
                <w:lang w:eastAsia="de-DE"/>
              </w:rPr>
              <w:tab/>
            </w:r>
            <w:r w:rsidRPr="00AA5C98">
              <w:rPr>
                <w:rStyle w:val="Hyperlink"/>
                <w:noProof/>
              </w:rPr>
              <w:t>Versuchsauswertung und Ergebnisse</w:t>
            </w:r>
            <w:r>
              <w:rPr>
                <w:noProof/>
                <w:webHidden/>
              </w:rPr>
              <w:tab/>
            </w:r>
            <w:r>
              <w:rPr>
                <w:noProof/>
                <w:webHidden/>
              </w:rPr>
              <w:fldChar w:fldCharType="begin"/>
            </w:r>
            <w:r>
              <w:rPr>
                <w:noProof/>
                <w:webHidden/>
              </w:rPr>
              <w:instrText xml:space="preserve"> PAGEREF _Toc93048299 \h </w:instrText>
            </w:r>
          </w:ins>
          <w:r>
            <w:rPr>
              <w:noProof/>
              <w:webHidden/>
            </w:rPr>
          </w:r>
          <w:r>
            <w:rPr>
              <w:noProof/>
              <w:webHidden/>
            </w:rPr>
            <w:fldChar w:fldCharType="separate"/>
          </w:r>
          <w:ins w:id="171" w:author="Carsten Hein" w:date="2022-01-14T10:15:00Z">
            <w:r>
              <w:rPr>
                <w:noProof/>
                <w:webHidden/>
              </w:rPr>
              <w:t>67</w:t>
            </w:r>
            <w:r>
              <w:rPr>
                <w:noProof/>
                <w:webHidden/>
              </w:rPr>
              <w:fldChar w:fldCharType="end"/>
            </w:r>
            <w:r w:rsidRPr="00AA5C98">
              <w:rPr>
                <w:rStyle w:val="Hyperlink"/>
                <w:noProof/>
              </w:rPr>
              <w:fldChar w:fldCharType="end"/>
            </w:r>
          </w:ins>
        </w:p>
        <w:p w14:paraId="792E1943" w14:textId="376052C4" w:rsidR="00916225" w:rsidRDefault="00916225">
          <w:pPr>
            <w:pStyle w:val="Verzeichnis2"/>
            <w:tabs>
              <w:tab w:val="left" w:pos="600"/>
              <w:tab w:val="right" w:leader="dot" w:pos="9060"/>
            </w:tabs>
            <w:rPr>
              <w:ins w:id="172" w:author="Carsten Hein" w:date="2022-01-14T10:15:00Z"/>
              <w:rFonts w:eastAsiaTheme="minorEastAsia" w:cstheme="minorBidi"/>
              <w:b w:val="0"/>
              <w:bCs w:val="0"/>
              <w:noProof/>
              <w:sz w:val="22"/>
              <w:szCs w:val="22"/>
              <w:lang w:eastAsia="de-DE"/>
            </w:rPr>
          </w:pPr>
          <w:ins w:id="17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0"</w:instrText>
            </w:r>
            <w:r w:rsidRPr="00AA5C98">
              <w:rPr>
                <w:rStyle w:val="Hyperlink"/>
                <w:noProof/>
              </w:rPr>
              <w:instrText xml:space="preserve"> </w:instrText>
            </w:r>
            <w:r w:rsidRPr="00AA5C98">
              <w:rPr>
                <w:rStyle w:val="Hyperlink"/>
                <w:noProof/>
              </w:rPr>
              <w:fldChar w:fldCharType="separate"/>
            </w:r>
            <w:r w:rsidRPr="00AA5C98">
              <w:rPr>
                <w:rStyle w:val="Hyperlink"/>
                <w:noProof/>
              </w:rPr>
              <w:t>3.16</w:t>
            </w:r>
            <w:r>
              <w:rPr>
                <w:rFonts w:eastAsiaTheme="minorEastAsia" w:cstheme="minorBidi"/>
                <w:b w:val="0"/>
                <w:bCs w:val="0"/>
                <w:noProof/>
                <w:sz w:val="22"/>
                <w:szCs w:val="22"/>
                <w:lang w:eastAsia="de-DE"/>
              </w:rPr>
              <w:tab/>
            </w:r>
            <w:r w:rsidRPr="00AA5C98">
              <w:rPr>
                <w:rStyle w:val="Hyperlink"/>
                <w:noProof/>
              </w:rPr>
              <w:t>Fazit und Ausblick</w:t>
            </w:r>
            <w:r>
              <w:rPr>
                <w:noProof/>
                <w:webHidden/>
              </w:rPr>
              <w:tab/>
            </w:r>
            <w:r>
              <w:rPr>
                <w:noProof/>
                <w:webHidden/>
              </w:rPr>
              <w:fldChar w:fldCharType="begin"/>
            </w:r>
            <w:r>
              <w:rPr>
                <w:noProof/>
                <w:webHidden/>
              </w:rPr>
              <w:instrText xml:space="preserve"> PAGEREF _Toc93048300 \h </w:instrText>
            </w:r>
          </w:ins>
          <w:r>
            <w:rPr>
              <w:noProof/>
              <w:webHidden/>
            </w:rPr>
          </w:r>
          <w:r>
            <w:rPr>
              <w:noProof/>
              <w:webHidden/>
            </w:rPr>
            <w:fldChar w:fldCharType="separate"/>
          </w:r>
          <w:ins w:id="174" w:author="Carsten Hein" w:date="2022-01-14T10:15:00Z">
            <w:r>
              <w:rPr>
                <w:noProof/>
                <w:webHidden/>
              </w:rPr>
              <w:t>68</w:t>
            </w:r>
            <w:r>
              <w:rPr>
                <w:noProof/>
                <w:webHidden/>
              </w:rPr>
              <w:fldChar w:fldCharType="end"/>
            </w:r>
            <w:r w:rsidRPr="00AA5C98">
              <w:rPr>
                <w:rStyle w:val="Hyperlink"/>
                <w:noProof/>
              </w:rPr>
              <w:fldChar w:fldCharType="end"/>
            </w:r>
          </w:ins>
        </w:p>
        <w:p w14:paraId="788C20D0" w14:textId="5A1A0777" w:rsidR="00916225" w:rsidRDefault="00916225">
          <w:pPr>
            <w:pStyle w:val="Verzeichnis2"/>
            <w:tabs>
              <w:tab w:val="left" w:pos="600"/>
              <w:tab w:val="right" w:leader="dot" w:pos="9060"/>
            </w:tabs>
            <w:rPr>
              <w:ins w:id="175" w:author="Carsten Hein" w:date="2022-01-14T10:15:00Z"/>
              <w:rFonts w:eastAsiaTheme="minorEastAsia" w:cstheme="minorBidi"/>
              <w:b w:val="0"/>
              <w:bCs w:val="0"/>
              <w:noProof/>
              <w:sz w:val="22"/>
              <w:szCs w:val="22"/>
              <w:lang w:eastAsia="de-DE"/>
            </w:rPr>
          </w:pPr>
          <w:ins w:id="176"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1"</w:instrText>
            </w:r>
            <w:r w:rsidRPr="00AA5C98">
              <w:rPr>
                <w:rStyle w:val="Hyperlink"/>
                <w:noProof/>
              </w:rPr>
              <w:instrText xml:space="preserve"> </w:instrText>
            </w:r>
            <w:r w:rsidRPr="00AA5C98">
              <w:rPr>
                <w:rStyle w:val="Hyperlink"/>
                <w:noProof/>
              </w:rPr>
              <w:fldChar w:fldCharType="separate"/>
            </w:r>
            <w:r w:rsidRPr="00AA5C98">
              <w:rPr>
                <w:rStyle w:val="Hyperlink"/>
                <w:noProof/>
              </w:rPr>
              <w:t>3.17</w:t>
            </w:r>
            <w:r>
              <w:rPr>
                <w:rFonts w:eastAsiaTheme="minorEastAsia" w:cstheme="minorBidi"/>
                <w:b w:val="0"/>
                <w:bCs w:val="0"/>
                <w:noProof/>
                <w:sz w:val="22"/>
                <w:szCs w:val="22"/>
                <w:lang w:eastAsia="de-DE"/>
              </w:rPr>
              <w:tab/>
            </w:r>
            <w:r w:rsidRPr="00AA5C98">
              <w:rPr>
                <w:rStyle w:val="Hyperlink"/>
                <w:noProof/>
              </w:rPr>
              <w:t>Koppelung der Deckenelemente zur Deckenscheibe</w:t>
            </w:r>
            <w:r>
              <w:rPr>
                <w:noProof/>
                <w:webHidden/>
              </w:rPr>
              <w:tab/>
            </w:r>
            <w:r>
              <w:rPr>
                <w:noProof/>
                <w:webHidden/>
              </w:rPr>
              <w:fldChar w:fldCharType="begin"/>
            </w:r>
            <w:r>
              <w:rPr>
                <w:noProof/>
                <w:webHidden/>
              </w:rPr>
              <w:instrText xml:space="preserve"> PAGEREF _Toc93048301 \h </w:instrText>
            </w:r>
          </w:ins>
          <w:r>
            <w:rPr>
              <w:noProof/>
              <w:webHidden/>
            </w:rPr>
          </w:r>
          <w:r>
            <w:rPr>
              <w:noProof/>
              <w:webHidden/>
            </w:rPr>
            <w:fldChar w:fldCharType="separate"/>
          </w:r>
          <w:ins w:id="177" w:author="Carsten Hein" w:date="2022-01-14T10:15:00Z">
            <w:r>
              <w:rPr>
                <w:noProof/>
                <w:webHidden/>
              </w:rPr>
              <w:t>71</w:t>
            </w:r>
            <w:r>
              <w:rPr>
                <w:noProof/>
                <w:webHidden/>
              </w:rPr>
              <w:fldChar w:fldCharType="end"/>
            </w:r>
            <w:r w:rsidRPr="00AA5C98">
              <w:rPr>
                <w:rStyle w:val="Hyperlink"/>
                <w:noProof/>
              </w:rPr>
              <w:fldChar w:fldCharType="end"/>
            </w:r>
          </w:ins>
        </w:p>
        <w:p w14:paraId="32D3C6F8" w14:textId="610B576D" w:rsidR="00916225" w:rsidRDefault="00916225">
          <w:pPr>
            <w:pStyle w:val="Verzeichnis2"/>
            <w:tabs>
              <w:tab w:val="left" w:pos="800"/>
              <w:tab w:val="right" w:leader="dot" w:pos="9060"/>
            </w:tabs>
            <w:rPr>
              <w:ins w:id="178" w:author="Carsten Hein" w:date="2022-01-14T10:15:00Z"/>
              <w:rFonts w:eastAsiaTheme="minorEastAsia" w:cstheme="minorBidi"/>
              <w:b w:val="0"/>
              <w:bCs w:val="0"/>
              <w:noProof/>
              <w:sz w:val="22"/>
              <w:szCs w:val="22"/>
              <w:lang w:eastAsia="de-DE"/>
            </w:rPr>
          </w:pPr>
          <w:ins w:id="17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2"</w:instrText>
            </w:r>
            <w:r w:rsidRPr="00AA5C98">
              <w:rPr>
                <w:rStyle w:val="Hyperlink"/>
                <w:noProof/>
              </w:rPr>
              <w:instrText xml:space="preserve"> </w:instrText>
            </w:r>
            <w:r w:rsidRPr="00AA5C98">
              <w:rPr>
                <w:rStyle w:val="Hyperlink"/>
                <w:noProof/>
              </w:rPr>
              <w:fldChar w:fldCharType="separate"/>
            </w:r>
            <w:r w:rsidRPr="00AA5C98">
              <w:rPr>
                <w:rStyle w:val="Hyperlink"/>
                <w:noProof/>
              </w:rPr>
              <w:t>3.17.1</w:t>
            </w:r>
            <w:r>
              <w:rPr>
                <w:rFonts w:eastAsiaTheme="minorEastAsia" w:cstheme="minorBidi"/>
                <w:b w:val="0"/>
                <w:bCs w:val="0"/>
                <w:noProof/>
                <w:sz w:val="22"/>
                <w:szCs w:val="22"/>
                <w:lang w:eastAsia="de-DE"/>
              </w:rPr>
              <w:tab/>
            </w:r>
            <w:r w:rsidRPr="00AA5C98">
              <w:rPr>
                <w:rStyle w:val="Hyperlink"/>
                <w:noProof/>
              </w:rPr>
              <w:t>Ortbeton Ringbalken</w:t>
            </w:r>
            <w:r>
              <w:rPr>
                <w:noProof/>
                <w:webHidden/>
              </w:rPr>
              <w:tab/>
            </w:r>
            <w:r>
              <w:rPr>
                <w:noProof/>
                <w:webHidden/>
              </w:rPr>
              <w:fldChar w:fldCharType="begin"/>
            </w:r>
            <w:r>
              <w:rPr>
                <w:noProof/>
                <w:webHidden/>
              </w:rPr>
              <w:instrText xml:space="preserve"> PAGEREF _Toc93048302 \h </w:instrText>
            </w:r>
          </w:ins>
          <w:r>
            <w:rPr>
              <w:noProof/>
              <w:webHidden/>
            </w:rPr>
          </w:r>
          <w:r>
            <w:rPr>
              <w:noProof/>
              <w:webHidden/>
            </w:rPr>
            <w:fldChar w:fldCharType="separate"/>
          </w:r>
          <w:ins w:id="180" w:author="Carsten Hein" w:date="2022-01-14T10:15:00Z">
            <w:r>
              <w:rPr>
                <w:noProof/>
                <w:webHidden/>
              </w:rPr>
              <w:t>72</w:t>
            </w:r>
            <w:r>
              <w:rPr>
                <w:noProof/>
                <w:webHidden/>
              </w:rPr>
              <w:fldChar w:fldCharType="end"/>
            </w:r>
            <w:r w:rsidRPr="00AA5C98">
              <w:rPr>
                <w:rStyle w:val="Hyperlink"/>
                <w:noProof/>
              </w:rPr>
              <w:fldChar w:fldCharType="end"/>
            </w:r>
          </w:ins>
        </w:p>
        <w:p w14:paraId="0184F83B" w14:textId="1F584B25" w:rsidR="00916225" w:rsidRDefault="00916225">
          <w:pPr>
            <w:pStyle w:val="Verzeichnis2"/>
            <w:tabs>
              <w:tab w:val="left" w:pos="800"/>
              <w:tab w:val="right" w:leader="dot" w:pos="9060"/>
            </w:tabs>
            <w:rPr>
              <w:ins w:id="181" w:author="Carsten Hein" w:date="2022-01-14T10:15:00Z"/>
              <w:rFonts w:eastAsiaTheme="minorEastAsia" w:cstheme="minorBidi"/>
              <w:b w:val="0"/>
              <w:bCs w:val="0"/>
              <w:noProof/>
              <w:sz w:val="22"/>
              <w:szCs w:val="22"/>
              <w:lang w:eastAsia="de-DE"/>
            </w:rPr>
          </w:pPr>
          <w:ins w:id="18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3"</w:instrText>
            </w:r>
            <w:r w:rsidRPr="00AA5C98">
              <w:rPr>
                <w:rStyle w:val="Hyperlink"/>
                <w:noProof/>
              </w:rPr>
              <w:instrText xml:space="preserve"> </w:instrText>
            </w:r>
            <w:r w:rsidRPr="00AA5C98">
              <w:rPr>
                <w:rStyle w:val="Hyperlink"/>
                <w:noProof/>
              </w:rPr>
              <w:fldChar w:fldCharType="separate"/>
            </w:r>
            <w:r w:rsidRPr="00AA5C98">
              <w:rPr>
                <w:rStyle w:val="Hyperlink"/>
                <w:noProof/>
              </w:rPr>
              <w:t>3.17.2</w:t>
            </w:r>
            <w:r>
              <w:rPr>
                <w:rFonts w:eastAsiaTheme="minorEastAsia" w:cstheme="minorBidi"/>
                <w:b w:val="0"/>
                <w:bCs w:val="0"/>
                <w:noProof/>
                <w:sz w:val="22"/>
                <w:szCs w:val="22"/>
                <w:lang w:eastAsia="de-DE"/>
              </w:rPr>
              <w:tab/>
            </w:r>
            <w:r w:rsidRPr="00AA5C98">
              <w:rPr>
                <w:rStyle w:val="Hyperlink"/>
                <w:noProof/>
              </w:rPr>
              <w:t>Geschweißte Stahl-Verbindung</w:t>
            </w:r>
            <w:r>
              <w:rPr>
                <w:noProof/>
                <w:webHidden/>
              </w:rPr>
              <w:tab/>
            </w:r>
            <w:r>
              <w:rPr>
                <w:noProof/>
                <w:webHidden/>
              </w:rPr>
              <w:fldChar w:fldCharType="begin"/>
            </w:r>
            <w:r>
              <w:rPr>
                <w:noProof/>
                <w:webHidden/>
              </w:rPr>
              <w:instrText xml:space="preserve"> PAGEREF _Toc93048303 \h </w:instrText>
            </w:r>
          </w:ins>
          <w:r>
            <w:rPr>
              <w:noProof/>
              <w:webHidden/>
            </w:rPr>
          </w:r>
          <w:r>
            <w:rPr>
              <w:noProof/>
              <w:webHidden/>
            </w:rPr>
            <w:fldChar w:fldCharType="separate"/>
          </w:r>
          <w:ins w:id="183" w:author="Carsten Hein" w:date="2022-01-14T10:15:00Z">
            <w:r>
              <w:rPr>
                <w:noProof/>
                <w:webHidden/>
              </w:rPr>
              <w:t>73</w:t>
            </w:r>
            <w:r>
              <w:rPr>
                <w:noProof/>
                <w:webHidden/>
              </w:rPr>
              <w:fldChar w:fldCharType="end"/>
            </w:r>
            <w:r w:rsidRPr="00AA5C98">
              <w:rPr>
                <w:rStyle w:val="Hyperlink"/>
                <w:noProof/>
              </w:rPr>
              <w:fldChar w:fldCharType="end"/>
            </w:r>
          </w:ins>
        </w:p>
        <w:p w14:paraId="6533A4A1" w14:textId="68882094" w:rsidR="00916225" w:rsidRDefault="00916225">
          <w:pPr>
            <w:pStyle w:val="Verzeichnis2"/>
            <w:tabs>
              <w:tab w:val="left" w:pos="800"/>
              <w:tab w:val="right" w:leader="dot" w:pos="9060"/>
            </w:tabs>
            <w:rPr>
              <w:ins w:id="184" w:author="Carsten Hein" w:date="2022-01-14T10:15:00Z"/>
              <w:rFonts w:eastAsiaTheme="minorEastAsia" w:cstheme="minorBidi"/>
              <w:b w:val="0"/>
              <w:bCs w:val="0"/>
              <w:noProof/>
              <w:sz w:val="22"/>
              <w:szCs w:val="22"/>
              <w:lang w:eastAsia="de-DE"/>
            </w:rPr>
          </w:pPr>
          <w:ins w:id="18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4"</w:instrText>
            </w:r>
            <w:r w:rsidRPr="00AA5C98">
              <w:rPr>
                <w:rStyle w:val="Hyperlink"/>
                <w:noProof/>
              </w:rPr>
              <w:instrText xml:space="preserve"> </w:instrText>
            </w:r>
            <w:r w:rsidRPr="00AA5C98">
              <w:rPr>
                <w:rStyle w:val="Hyperlink"/>
                <w:noProof/>
              </w:rPr>
              <w:fldChar w:fldCharType="separate"/>
            </w:r>
            <w:r w:rsidRPr="00AA5C98">
              <w:rPr>
                <w:rStyle w:val="Hyperlink"/>
                <w:noProof/>
              </w:rPr>
              <w:t>3.17.3</w:t>
            </w:r>
            <w:r>
              <w:rPr>
                <w:rFonts w:eastAsiaTheme="minorEastAsia" w:cstheme="minorBidi"/>
                <w:b w:val="0"/>
                <w:bCs w:val="0"/>
                <w:noProof/>
                <w:sz w:val="22"/>
                <w:szCs w:val="22"/>
                <w:lang w:eastAsia="de-DE"/>
              </w:rPr>
              <w:tab/>
            </w:r>
            <w:r w:rsidRPr="00AA5C98">
              <w:rPr>
                <w:rStyle w:val="Hyperlink"/>
                <w:noProof/>
              </w:rPr>
              <w:t>Bewehrungsverbindung über Koppler</w:t>
            </w:r>
            <w:r>
              <w:rPr>
                <w:noProof/>
                <w:webHidden/>
              </w:rPr>
              <w:tab/>
            </w:r>
            <w:r>
              <w:rPr>
                <w:noProof/>
                <w:webHidden/>
              </w:rPr>
              <w:fldChar w:fldCharType="begin"/>
            </w:r>
            <w:r>
              <w:rPr>
                <w:noProof/>
                <w:webHidden/>
              </w:rPr>
              <w:instrText xml:space="preserve"> PAGEREF _Toc93048304 \h </w:instrText>
            </w:r>
          </w:ins>
          <w:r>
            <w:rPr>
              <w:noProof/>
              <w:webHidden/>
            </w:rPr>
          </w:r>
          <w:r>
            <w:rPr>
              <w:noProof/>
              <w:webHidden/>
            </w:rPr>
            <w:fldChar w:fldCharType="separate"/>
          </w:r>
          <w:ins w:id="186" w:author="Carsten Hein" w:date="2022-01-14T10:15:00Z">
            <w:r>
              <w:rPr>
                <w:noProof/>
                <w:webHidden/>
              </w:rPr>
              <w:t>74</w:t>
            </w:r>
            <w:r>
              <w:rPr>
                <w:noProof/>
                <w:webHidden/>
              </w:rPr>
              <w:fldChar w:fldCharType="end"/>
            </w:r>
            <w:r w:rsidRPr="00AA5C98">
              <w:rPr>
                <w:rStyle w:val="Hyperlink"/>
                <w:noProof/>
              </w:rPr>
              <w:fldChar w:fldCharType="end"/>
            </w:r>
          </w:ins>
        </w:p>
        <w:p w14:paraId="093FB359" w14:textId="0DA25160" w:rsidR="00916225" w:rsidRDefault="00916225">
          <w:pPr>
            <w:pStyle w:val="Verzeichnis2"/>
            <w:tabs>
              <w:tab w:val="left" w:pos="800"/>
              <w:tab w:val="right" w:leader="dot" w:pos="9060"/>
            </w:tabs>
            <w:rPr>
              <w:ins w:id="187" w:author="Carsten Hein" w:date="2022-01-14T10:15:00Z"/>
              <w:rFonts w:eastAsiaTheme="minorEastAsia" w:cstheme="minorBidi"/>
              <w:b w:val="0"/>
              <w:bCs w:val="0"/>
              <w:noProof/>
              <w:sz w:val="22"/>
              <w:szCs w:val="22"/>
              <w:lang w:eastAsia="de-DE"/>
            </w:rPr>
          </w:pPr>
          <w:ins w:id="18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5"</w:instrText>
            </w:r>
            <w:r w:rsidRPr="00AA5C98">
              <w:rPr>
                <w:rStyle w:val="Hyperlink"/>
                <w:noProof/>
              </w:rPr>
              <w:instrText xml:space="preserve"> </w:instrText>
            </w:r>
            <w:r w:rsidRPr="00AA5C98">
              <w:rPr>
                <w:rStyle w:val="Hyperlink"/>
                <w:noProof/>
              </w:rPr>
              <w:fldChar w:fldCharType="separate"/>
            </w:r>
            <w:r w:rsidRPr="00AA5C98">
              <w:rPr>
                <w:rStyle w:val="Hyperlink"/>
                <w:noProof/>
              </w:rPr>
              <w:t>3.17.4</w:t>
            </w:r>
            <w:r>
              <w:rPr>
                <w:rFonts w:eastAsiaTheme="minorEastAsia" w:cstheme="minorBidi"/>
                <w:b w:val="0"/>
                <w:bCs w:val="0"/>
                <w:noProof/>
                <w:sz w:val="22"/>
                <w:szCs w:val="22"/>
                <w:lang w:eastAsia="de-DE"/>
              </w:rPr>
              <w:tab/>
            </w:r>
            <w:r w:rsidRPr="00AA5C98">
              <w:rPr>
                <w:rStyle w:val="Hyperlink"/>
                <w:noProof/>
              </w:rPr>
              <w:t>Fugenbemessung</w:t>
            </w:r>
            <w:r>
              <w:rPr>
                <w:noProof/>
                <w:webHidden/>
              </w:rPr>
              <w:tab/>
            </w:r>
            <w:r>
              <w:rPr>
                <w:noProof/>
                <w:webHidden/>
              </w:rPr>
              <w:fldChar w:fldCharType="begin"/>
            </w:r>
            <w:r>
              <w:rPr>
                <w:noProof/>
                <w:webHidden/>
              </w:rPr>
              <w:instrText xml:space="preserve"> PAGEREF _Toc93048305 \h </w:instrText>
            </w:r>
          </w:ins>
          <w:r>
            <w:rPr>
              <w:noProof/>
              <w:webHidden/>
            </w:rPr>
          </w:r>
          <w:r>
            <w:rPr>
              <w:noProof/>
              <w:webHidden/>
            </w:rPr>
            <w:fldChar w:fldCharType="separate"/>
          </w:r>
          <w:ins w:id="189" w:author="Carsten Hein" w:date="2022-01-14T10:15:00Z">
            <w:r>
              <w:rPr>
                <w:noProof/>
                <w:webHidden/>
              </w:rPr>
              <w:t>75</w:t>
            </w:r>
            <w:r>
              <w:rPr>
                <w:noProof/>
                <w:webHidden/>
              </w:rPr>
              <w:fldChar w:fldCharType="end"/>
            </w:r>
            <w:r w:rsidRPr="00AA5C98">
              <w:rPr>
                <w:rStyle w:val="Hyperlink"/>
                <w:noProof/>
              </w:rPr>
              <w:fldChar w:fldCharType="end"/>
            </w:r>
          </w:ins>
        </w:p>
        <w:p w14:paraId="6BD009C3" w14:textId="4B9D4FC1" w:rsidR="00916225" w:rsidRDefault="00916225">
          <w:pPr>
            <w:pStyle w:val="Verzeichnis2"/>
            <w:tabs>
              <w:tab w:val="left" w:pos="600"/>
              <w:tab w:val="right" w:leader="dot" w:pos="9060"/>
            </w:tabs>
            <w:rPr>
              <w:ins w:id="190" w:author="Carsten Hein" w:date="2022-01-14T10:15:00Z"/>
              <w:rFonts w:eastAsiaTheme="minorEastAsia" w:cstheme="minorBidi"/>
              <w:b w:val="0"/>
              <w:bCs w:val="0"/>
              <w:noProof/>
              <w:sz w:val="22"/>
              <w:szCs w:val="22"/>
              <w:lang w:eastAsia="de-DE"/>
            </w:rPr>
          </w:pPr>
          <w:ins w:id="19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6"</w:instrText>
            </w:r>
            <w:r w:rsidRPr="00AA5C98">
              <w:rPr>
                <w:rStyle w:val="Hyperlink"/>
                <w:noProof/>
              </w:rPr>
              <w:instrText xml:space="preserve"> </w:instrText>
            </w:r>
            <w:r w:rsidRPr="00AA5C98">
              <w:rPr>
                <w:rStyle w:val="Hyperlink"/>
                <w:noProof/>
              </w:rPr>
              <w:fldChar w:fldCharType="separate"/>
            </w:r>
            <w:r w:rsidRPr="00AA5C98">
              <w:rPr>
                <w:rStyle w:val="Hyperlink"/>
                <w:noProof/>
              </w:rPr>
              <w:t>3.18</w:t>
            </w:r>
            <w:r>
              <w:rPr>
                <w:rFonts w:eastAsiaTheme="minorEastAsia" w:cstheme="minorBidi"/>
                <w:b w:val="0"/>
                <w:bCs w:val="0"/>
                <w:noProof/>
                <w:sz w:val="22"/>
                <w:szCs w:val="22"/>
                <w:lang w:eastAsia="de-DE"/>
              </w:rPr>
              <w:tab/>
            </w:r>
            <w:r w:rsidRPr="00AA5C98">
              <w:rPr>
                <w:rStyle w:val="Hyperlink"/>
                <w:noProof/>
              </w:rPr>
              <w:t>Zusammenfassung</w:t>
            </w:r>
            <w:r>
              <w:rPr>
                <w:noProof/>
                <w:webHidden/>
              </w:rPr>
              <w:tab/>
            </w:r>
            <w:r>
              <w:rPr>
                <w:noProof/>
                <w:webHidden/>
              </w:rPr>
              <w:fldChar w:fldCharType="begin"/>
            </w:r>
            <w:r>
              <w:rPr>
                <w:noProof/>
                <w:webHidden/>
              </w:rPr>
              <w:instrText xml:space="preserve"> PAGEREF _Toc93048306 \h </w:instrText>
            </w:r>
          </w:ins>
          <w:r>
            <w:rPr>
              <w:noProof/>
              <w:webHidden/>
            </w:rPr>
          </w:r>
          <w:r>
            <w:rPr>
              <w:noProof/>
              <w:webHidden/>
            </w:rPr>
            <w:fldChar w:fldCharType="separate"/>
          </w:r>
          <w:ins w:id="192" w:author="Carsten Hein" w:date="2022-01-14T10:15:00Z">
            <w:r>
              <w:rPr>
                <w:noProof/>
                <w:webHidden/>
              </w:rPr>
              <w:t>76</w:t>
            </w:r>
            <w:r>
              <w:rPr>
                <w:noProof/>
                <w:webHidden/>
              </w:rPr>
              <w:fldChar w:fldCharType="end"/>
            </w:r>
            <w:r w:rsidRPr="00AA5C98">
              <w:rPr>
                <w:rStyle w:val="Hyperlink"/>
                <w:noProof/>
              </w:rPr>
              <w:fldChar w:fldCharType="end"/>
            </w:r>
          </w:ins>
        </w:p>
        <w:p w14:paraId="27137308" w14:textId="449396E2" w:rsidR="00916225" w:rsidRDefault="00916225">
          <w:pPr>
            <w:pStyle w:val="Verzeichnis1"/>
            <w:tabs>
              <w:tab w:val="left" w:pos="400"/>
              <w:tab w:val="right" w:leader="dot" w:pos="9060"/>
            </w:tabs>
            <w:rPr>
              <w:ins w:id="193" w:author="Carsten Hein" w:date="2022-01-14T10:15:00Z"/>
              <w:rFonts w:asciiTheme="minorHAnsi" w:eastAsiaTheme="minorEastAsia" w:hAnsiTheme="minorHAnsi" w:cstheme="minorBidi"/>
              <w:b w:val="0"/>
              <w:bCs w:val="0"/>
              <w:caps w:val="0"/>
              <w:noProof/>
              <w:sz w:val="22"/>
              <w:szCs w:val="22"/>
              <w:lang w:eastAsia="de-DE"/>
            </w:rPr>
          </w:pPr>
          <w:ins w:id="194"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7"</w:instrText>
            </w:r>
            <w:r w:rsidRPr="00AA5C98">
              <w:rPr>
                <w:rStyle w:val="Hyperlink"/>
                <w:noProof/>
              </w:rPr>
              <w:instrText xml:space="preserve"> </w:instrText>
            </w:r>
            <w:r w:rsidRPr="00AA5C98">
              <w:rPr>
                <w:rStyle w:val="Hyperlink"/>
                <w:noProof/>
              </w:rPr>
              <w:fldChar w:fldCharType="separate"/>
            </w:r>
            <w:r w:rsidRPr="00AA5C98">
              <w:rPr>
                <w:rStyle w:val="Hyperlink"/>
                <w:noProof/>
              </w:rPr>
              <w:t>4</w:t>
            </w:r>
            <w:r>
              <w:rPr>
                <w:rFonts w:asciiTheme="minorHAnsi" w:eastAsiaTheme="minorEastAsia" w:hAnsiTheme="minorHAnsi" w:cstheme="minorBidi"/>
                <w:b w:val="0"/>
                <w:bCs w:val="0"/>
                <w:caps w:val="0"/>
                <w:noProof/>
                <w:sz w:val="22"/>
                <w:szCs w:val="22"/>
                <w:lang w:eastAsia="de-DE"/>
              </w:rPr>
              <w:tab/>
            </w:r>
            <w:r w:rsidRPr="00AA5C98">
              <w:rPr>
                <w:rStyle w:val="Hyperlink"/>
                <w:noProof/>
              </w:rPr>
              <w:t>Schallschutz</w:t>
            </w:r>
            <w:r>
              <w:rPr>
                <w:noProof/>
                <w:webHidden/>
              </w:rPr>
              <w:tab/>
            </w:r>
            <w:r>
              <w:rPr>
                <w:noProof/>
                <w:webHidden/>
              </w:rPr>
              <w:fldChar w:fldCharType="begin"/>
            </w:r>
            <w:r>
              <w:rPr>
                <w:noProof/>
                <w:webHidden/>
              </w:rPr>
              <w:instrText xml:space="preserve"> PAGEREF _Toc93048307 \h </w:instrText>
            </w:r>
          </w:ins>
          <w:r>
            <w:rPr>
              <w:noProof/>
              <w:webHidden/>
            </w:rPr>
          </w:r>
          <w:r>
            <w:rPr>
              <w:noProof/>
              <w:webHidden/>
            </w:rPr>
            <w:fldChar w:fldCharType="separate"/>
          </w:r>
          <w:ins w:id="195" w:author="Carsten Hein" w:date="2022-01-14T10:15:00Z">
            <w:r>
              <w:rPr>
                <w:noProof/>
                <w:webHidden/>
              </w:rPr>
              <w:t>77</w:t>
            </w:r>
            <w:r>
              <w:rPr>
                <w:noProof/>
                <w:webHidden/>
              </w:rPr>
              <w:fldChar w:fldCharType="end"/>
            </w:r>
            <w:r w:rsidRPr="00AA5C98">
              <w:rPr>
                <w:rStyle w:val="Hyperlink"/>
                <w:noProof/>
              </w:rPr>
              <w:fldChar w:fldCharType="end"/>
            </w:r>
          </w:ins>
        </w:p>
        <w:p w14:paraId="3030B0AE" w14:textId="38ECA956" w:rsidR="00916225" w:rsidRDefault="00916225">
          <w:pPr>
            <w:pStyle w:val="Verzeichnis2"/>
            <w:tabs>
              <w:tab w:val="left" w:pos="600"/>
              <w:tab w:val="right" w:leader="dot" w:pos="9060"/>
            </w:tabs>
            <w:rPr>
              <w:ins w:id="196" w:author="Carsten Hein" w:date="2022-01-14T10:15:00Z"/>
              <w:rFonts w:eastAsiaTheme="minorEastAsia" w:cstheme="minorBidi"/>
              <w:b w:val="0"/>
              <w:bCs w:val="0"/>
              <w:noProof/>
              <w:sz w:val="22"/>
              <w:szCs w:val="22"/>
              <w:lang w:eastAsia="de-DE"/>
            </w:rPr>
          </w:pPr>
          <w:ins w:id="19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8"</w:instrText>
            </w:r>
            <w:r w:rsidRPr="00AA5C98">
              <w:rPr>
                <w:rStyle w:val="Hyperlink"/>
                <w:noProof/>
              </w:rPr>
              <w:instrText xml:space="preserve"> </w:instrText>
            </w:r>
            <w:r w:rsidRPr="00AA5C98">
              <w:rPr>
                <w:rStyle w:val="Hyperlink"/>
                <w:noProof/>
              </w:rPr>
              <w:fldChar w:fldCharType="separate"/>
            </w:r>
            <w:r w:rsidRPr="00AA5C98">
              <w:rPr>
                <w:rStyle w:val="Hyperlink"/>
                <w:noProof/>
              </w:rPr>
              <w:t>4.1</w:t>
            </w:r>
            <w:r>
              <w:rPr>
                <w:rFonts w:eastAsiaTheme="minorEastAsia" w:cstheme="minorBidi"/>
                <w:b w:val="0"/>
                <w:bCs w:val="0"/>
                <w:noProof/>
                <w:sz w:val="22"/>
                <w:szCs w:val="22"/>
                <w:lang w:eastAsia="de-DE"/>
              </w:rPr>
              <w:tab/>
            </w:r>
            <w:r w:rsidRPr="00AA5C98">
              <w:rPr>
                <w:rStyle w:val="Hyperlink"/>
                <w:noProof/>
              </w:rPr>
              <w:t>Untersuchte Varianten</w:t>
            </w:r>
            <w:r>
              <w:rPr>
                <w:noProof/>
                <w:webHidden/>
              </w:rPr>
              <w:tab/>
            </w:r>
            <w:r>
              <w:rPr>
                <w:noProof/>
                <w:webHidden/>
              </w:rPr>
              <w:fldChar w:fldCharType="begin"/>
            </w:r>
            <w:r>
              <w:rPr>
                <w:noProof/>
                <w:webHidden/>
              </w:rPr>
              <w:instrText xml:space="preserve"> PAGEREF _Toc93048308 \h </w:instrText>
            </w:r>
          </w:ins>
          <w:r>
            <w:rPr>
              <w:noProof/>
              <w:webHidden/>
            </w:rPr>
          </w:r>
          <w:r>
            <w:rPr>
              <w:noProof/>
              <w:webHidden/>
            </w:rPr>
            <w:fldChar w:fldCharType="separate"/>
          </w:r>
          <w:ins w:id="198" w:author="Carsten Hein" w:date="2022-01-14T10:15:00Z">
            <w:r>
              <w:rPr>
                <w:noProof/>
                <w:webHidden/>
              </w:rPr>
              <w:t>77</w:t>
            </w:r>
            <w:r>
              <w:rPr>
                <w:noProof/>
                <w:webHidden/>
              </w:rPr>
              <w:fldChar w:fldCharType="end"/>
            </w:r>
            <w:r w:rsidRPr="00AA5C98">
              <w:rPr>
                <w:rStyle w:val="Hyperlink"/>
                <w:noProof/>
              </w:rPr>
              <w:fldChar w:fldCharType="end"/>
            </w:r>
          </w:ins>
        </w:p>
        <w:p w14:paraId="56F6D495" w14:textId="216ED16C" w:rsidR="00916225" w:rsidRDefault="00916225">
          <w:pPr>
            <w:pStyle w:val="Verzeichnis2"/>
            <w:tabs>
              <w:tab w:val="left" w:pos="600"/>
              <w:tab w:val="right" w:leader="dot" w:pos="9060"/>
            </w:tabs>
            <w:rPr>
              <w:ins w:id="199" w:author="Carsten Hein" w:date="2022-01-14T10:15:00Z"/>
              <w:rFonts w:eastAsiaTheme="minorEastAsia" w:cstheme="minorBidi"/>
              <w:b w:val="0"/>
              <w:bCs w:val="0"/>
              <w:noProof/>
              <w:sz w:val="22"/>
              <w:szCs w:val="22"/>
              <w:lang w:eastAsia="de-DE"/>
            </w:rPr>
          </w:pPr>
          <w:ins w:id="20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09"</w:instrText>
            </w:r>
            <w:r w:rsidRPr="00AA5C98">
              <w:rPr>
                <w:rStyle w:val="Hyperlink"/>
                <w:noProof/>
              </w:rPr>
              <w:instrText xml:space="preserve"> </w:instrText>
            </w:r>
            <w:r w:rsidRPr="00AA5C98">
              <w:rPr>
                <w:rStyle w:val="Hyperlink"/>
                <w:noProof/>
              </w:rPr>
              <w:fldChar w:fldCharType="separate"/>
            </w:r>
            <w:r w:rsidRPr="00AA5C98">
              <w:rPr>
                <w:rStyle w:val="Hyperlink"/>
                <w:noProof/>
              </w:rPr>
              <w:t>4.2</w:t>
            </w:r>
            <w:r>
              <w:rPr>
                <w:rFonts w:eastAsiaTheme="minorEastAsia" w:cstheme="minorBidi"/>
                <w:b w:val="0"/>
                <w:bCs w:val="0"/>
                <w:noProof/>
                <w:sz w:val="22"/>
                <w:szCs w:val="22"/>
                <w:lang w:eastAsia="de-DE"/>
              </w:rPr>
              <w:tab/>
            </w:r>
            <w:r w:rsidRPr="00AA5C98">
              <w:rPr>
                <w:rStyle w:val="Hyperlink"/>
                <w:noProof/>
              </w:rPr>
              <w:t>Anforderungen an den Schallschutz</w:t>
            </w:r>
            <w:r>
              <w:rPr>
                <w:noProof/>
                <w:webHidden/>
              </w:rPr>
              <w:tab/>
            </w:r>
            <w:r>
              <w:rPr>
                <w:noProof/>
                <w:webHidden/>
              </w:rPr>
              <w:fldChar w:fldCharType="begin"/>
            </w:r>
            <w:r>
              <w:rPr>
                <w:noProof/>
                <w:webHidden/>
              </w:rPr>
              <w:instrText xml:space="preserve"> PAGEREF _Toc93048309 \h </w:instrText>
            </w:r>
          </w:ins>
          <w:r>
            <w:rPr>
              <w:noProof/>
              <w:webHidden/>
            </w:rPr>
          </w:r>
          <w:r>
            <w:rPr>
              <w:noProof/>
              <w:webHidden/>
            </w:rPr>
            <w:fldChar w:fldCharType="separate"/>
          </w:r>
          <w:ins w:id="201" w:author="Carsten Hein" w:date="2022-01-14T10:15:00Z">
            <w:r>
              <w:rPr>
                <w:noProof/>
                <w:webHidden/>
              </w:rPr>
              <w:t>79</w:t>
            </w:r>
            <w:r>
              <w:rPr>
                <w:noProof/>
                <w:webHidden/>
              </w:rPr>
              <w:fldChar w:fldCharType="end"/>
            </w:r>
            <w:r w:rsidRPr="00AA5C98">
              <w:rPr>
                <w:rStyle w:val="Hyperlink"/>
                <w:noProof/>
              </w:rPr>
              <w:fldChar w:fldCharType="end"/>
            </w:r>
          </w:ins>
        </w:p>
        <w:p w14:paraId="56463C02" w14:textId="31AAC34B" w:rsidR="00916225" w:rsidRDefault="00916225">
          <w:pPr>
            <w:pStyle w:val="Verzeichnis2"/>
            <w:tabs>
              <w:tab w:val="left" w:pos="600"/>
              <w:tab w:val="right" w:leader="dot" w:pos="9060"/>
            </w:tabs>
            <w:rPr>
              <w:ins w:id="202" w:author="Carsten Hein" w:date="2022-01-14T10:15:00Z"/>
              <w:rFonts w:eastAsiaTheme="minorEastAsia" w:cstheme="minorBidi"/>
              <w:b w:val="0"/>
              <w:bCs w:val="0"/>
              <w:noProof/>
              <w:sz w:val="22"/>
              <w:szCs w:val="22"/>
              <w:lang w:eastAsia="de-DE"/>
            </w:rPr>
          </w:pPr>
          <w:ins w:id="20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0"</w:instrText>
            </w:r>
            <w:r w:rsidRPr="00AA5C98">
              <w:rPr>
                <w:rStyle w:val="Hyperlink"/>
                <w:noProof/>
              </w:rPr>
              <w:instrText xml:space="preserve"> </w:instrText>
            </w:r>
            <w:r w:rsidRPr="00AA5C98">
              <w:rPr>
                <w:rStyle w:val="Hyperlink"/>
                <w:noProof/>
              </w:rPr>
              <w:fldChar w:fldCharType="separate"/>
            </w:r>
            <w:r w:rsidRPr="00AA5C98">
              <w:rPr>
                <w:rStyle w:val="Hyperlink"/>
                <w:noProof/>
              </w:rPr>
              <w:t>4.3</w:t>
            </w:r>
            <w:r>
              <w:rPr>
                <w:rFonts w:eastAsiaTheme="minorEastAsia" w:cstheme="minorBidi"/>
                <w:b w:val="0"/>
                <w:bCs w:val="0"/>
                <w:noProof/>
                <w:sz w:val="22"/>
                <w:szCs w:val="22"/>
                <w:lang w:eastAsia="de-DE"/>
              </w:rPr>
              <w:tab/>
            </w:r>
            <w:r w:rsidRPr="00AA5C98">
              <w:rPr>
                <w:rStyle w:val="Hyperlink"/>
                <w:noProof/>
              </w:rPr>
              <w:t>Rechnerische Bewertung</w:t>
            </w:r>
            <w:r>
              <w:rPr>
                <w:noProof/>
                <w:webHidden/>
              </w:rPr>
              <w:tab/>
            </w:r>
            <w:r>
              <w:rPr>
                <w:noProof/>
                <w:webHidden/>
              </w:rPr>
              <w:fldChar w:fldCharType="begin"/>
            </w:r>
            <w:r>
              <w:rPr>
                <w:noProof/>
                <w:webHidden/>
              </w:rPr>
              <w:instrText xml:space="preserve"> PAGEREF _Toc93048310 \h </w:instrText>
            </w:r>
          </w:ins>
          <w:r>
            <w:rPr>
              <w:noProof/>
              <w:webHidden/>
            </w:rPr>
          </w:r>
          <w:r>
            <w:rPr>
              <w:noProof/>
              <w:webHidden/>
            </w:rPr>
            <w:fldChar w:fldCharType="separate"/>
          </w:r>
          <w:ins w:id="204" w:author="Carsten Hein" w:date="2022-01-14T10:15:00Z">
            <w:r>
              <w:rPr>
                <w:noProof/>
                <w:webHidden/>
              </w:rPr>
              <w:t>79</w:t>
            </w:r>
            <w:r>
              <w:rPr>
                <w:noProof/>
                <w:webHidden/>
              </w:rPr>
              <w:fldChar w:fldCharType="end"/>
            </w:r>
            <w:r w:rsidRPr="00AA5C98">
              <w:rPr>
                <w:rStyle w:val="Hyperlink"/>
                <w:noProof/>
              </w:rPr>
              <w:fldChar w:fldCharType="end"/>
            </w:r>
          </w:ins>
        </w:p>
        <w:p w14:paraId="5F78F76F" w14:textId="2B95C5AF" w:rsidR="00916225" w:rsidRDefault="00916225">
          <w:pPr>
            <w:pStyle w:val="Verzeichnis2"/>
            <w:tabs>
              <w:tab w:val="left" w:pos="600"/>
              <w:tab w:val="right" w:leader="dot" w:pos="9060"/>
            </w:tabs>
            <w:rPr>
              <w:ins w:id="205" w:author="Carsten Hein" w:date="2022-01-14T10:15:00Z"/>
              <w:rFonts w:eastAsiaTheme="minorEastAsia" w:cstheme="minorBidi"/>
              <w:b w:val="0"/>
              <w:bCs w:val="0"/>
              <w:noProof/>
              <w:sz w:val="22"/>
              <w:szCs w:val="22"/>
              <w:lang w:eastAsia="de-DE"/>
            </w:rPr>
          </w:pPr>
          <w:ins w:id="206" w:author="Carsten Hein" w:date="2022-01-14T10:15:00Z">
            <w:r w:rsidRPr="00AA5C98">
              <w:rPr>
                <w:rStyle w:val="Hyperlink"/>
                <w:noProof/>
              </w:rPr>
              <w:lastRenderedPageBreak/>
              <w:fldChar w:fldCharType="begin"/>
            </w:r>
            <w:r w:rsidRPr="00AA5C98">
              <w:rPr>
                <w:rStyle w:val="Hyperlink"/>
                <w:noProof/>
              </w:rPr>
              <w:instrText xml:space="preserve"> </w:instrText>
            </w:r>
            <w:r>
              <w:rPr>
                <w:noProof/>
              </w:rPr>
              <w:instrText>HYPERLINK \l "_Toc93048311"</w:instrText>
            </w:r>
            <w:r w:rsidRPr="00AA5C98">
              <w:rPr>
                <w:rStyle w:val="Hyperlink"/>
                <w:noProof/>
              </w:rPr>
              <w:instrText xml:space="preserve"> </w:instrText>
            </w:r>
            <w:r w:rsidRPr="00AA5C98">
              <w:rPr>
                <w:rStyle w:val="Hyperlink"/>
                <w:noProof/>
              </w:rPr>
              <w:fldChar w:fldCharType="separate"/>
            </w:r>
            <w:r w:rsidRPr="00AA5C98">
              <w:rPr>
                <w:rStyle w:val="Hyperlink"/>
                <w:noProof/>
              </w:rPr>
              <w:t>4.4</w:t>
            </w:r>
            <w:r>
              <w:rPr>
                <w:rFonts w:eastAsiaTheme="minorEastAsia" w:cstheme="minorBidi"/>
                <w:b w:val="0"/>
                <w:bCs w:val="0"/>
                <w:noProof/>
                <w:sz w:val="22"/>
                <w:szCs w:val="22"/>
                <w:lang w:eastAsia="de-DE"/>
              </w:rPr>
              <w:tab/>
            </w:r>
            <w:r w:rsidRPr="00AA5C98">
              <w:rPr>
                <w:rStyle w:val="Hyperlink"/>
                <w:noProof/>
              </w:rPr>
              <w:t>Ergebnisse</w:t>
            </w:r>
            <w:r>
              <w:rPr>
                <w:noProof/>
                <w:webHidden/>
              </w:rPr>
              <w:tab/>
            </w:r>
            <w:r>
              <w:rPr>
                <w:noProof/>
                <w:webHidden/>
              </w:rPr>
              <w:fldChar w:fldCharType="begin"/>
            </w:r>
            <w:r>
              <w:rPr>
                <w:noProof/>
                <w:webHidden/>
              </w:rPr>
              <w:instrText xml:space="preserve"> PAGEREF _Toc93048311 \h </w:instrText>
            </w:r>
          </w:ins>
          <w:r>
            <w:rPr>
              <w:noProof/>
              <w:webHidden/>
            </w:rPr>
          </w:r>
          <w:r>
            <w:rPr>
              <w:noProof/>
              <w:webHidden/>
            </w:rPr>
            <w:fldChar w:fldCharType="separate"/>
          </w:r>
          <w:ins w:id="207" w:author="Carsten Hein" w:date="2022-01-14T10:15:00Z">
            <w:r>
              <w:rPr>
                <w:noProof/>
                <w:webHidden/>
              </w:rPr>
              <w:t>80</w:t>
            </w:r>
            <w:r>
              <w:rPr>
                <w:noProof/>
                <w:webHidden/>
              </w:rPr>
              <w:fldChar w:fldCharType="end"/>
            </w:r>
            <w:r w:rsidRPr="00AA5C98">
              <w:rPr>
                <w:rStyle w:val="Hyperlink"/>
                <w:noProof/>
              </w:rPr>
              <w:fldChar w:fldCharType="end"/>
            </w:r>
          </w:ins>
        </w:p>
        <w:p w14:paraId="3EB94DF1" w14:textId="6E4FF9E5" w:rsidR="00916225" w:rsidRDefault="00916225">
          <w:pPr>
            <w:pStyle w:val="Verzeichnis2"/>
            <w:tabs>
              <w:tab w:val="left" w:pos="600"/>
              <w:tab w:val="right" w:leader="dot" w:pos="9060"/>
            </w:tabs>
            <w:rPr>
              <w:ins w:id="208" w:author="Carsten Hein" w:date="2022-01-14T10:15:00Z"/>
              <w:rFonts w:eastAsiaTheme="minorEastAsia" w:cstheme="minorBidi"/>
              <w:b w:val="0"/>
              <w:bCs w:val="0"/>
              <w:noProof/>
              <w:sz w:val="22"/>
              <w:szCs w:val="22"/>
              <w:lang w:eastAsia="de-DE"/>
            </w:rPr>
          </w:pPr>
          <w:ins w:id="20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2"</w:instrText>
            </w:r>
            <w:r w:rsidRPr="00AA5C98">
              <w:rPr>
                <w:rStyle w:val="Hyperlink"/>
                <w:noProof/>
              </w:rPr>
              <w:instrText xml:space="preserve"> </w:instrText>
            </w:r>
            <w:r w:rsidRPr="00AA5C98">
              <w:rPr>
                <w:rStyle w:val="Hyperlink"/>
                <w:noProof/>
              </w:rPr>
              <w:fldChar w:fldCharType="separate"/>
            </w:r>
            <w:r w:rsidRPr="00AA5C98">
              <w:rPr>
                <w:rStyle w:val="Hyperlink"/>
                <w:noProof/>
              </w:rPr>
              <w:t>4.5</w:t>
            </w:r>
            <w:r>
              <w:rPr>
                <w:rFonts w:eastAsiaTheme="minorEastAsia" w:cstheme="minorBidi"/>
                <w:b w:val="0"/>
                <w:bCs w:val="0"/>
                <w:noProof/>
                <w:sz w:val="22"/>
                <w:szCs w:val="22"/>
                <w:lang w:eastAsia="de-DE"/>
              </w:rPr>
              <w:tab/>
            </w:r>
            <w:r w:rsidRPr="00AA5C98">
              <w:rPr>
                <w:rStyle w:val="Hyperlink"/>
                <w:noProof/>
              </w:rPr>
              <w:t>Unterdecken</w:t>
            </w:r>
            <w:r>
              <w:rPr>
                <w:noProof/>
                <w:webHidden/>
              </w:rPr>
              <w:tab/>
            </w:r>
            <w:r>
              <w:rPr>
                <w:noProof/>
                <w:webHidden/>
              </w:rPr>
              <w:fldChar w:fldCharType="begin"/>
            </w:r>
            <w:r>
              <w:rPr>
                <w:noProof/>
                <w:webHidden/>
              </w:rPr>
              <w:instrText xml:space="preserve"> PAGEREF _Toc93048312 \h </w:instrText>
            </w:r>
          </w:ins>
          <w:r>
            <w:rPr>
              <w:noProof/>
              <w:webHidden/>
            </w:rPr>
          </w:r>
          <w:r>
            <w:rPr>
              <w:noProof/>
              <w:webHidden/>
            </w:rPr>
            <w:fldChar w:fldCharType="separate"/>
          </w:r>
          <w:ins w:id="210" w:author="Carsten Hein" w:date="2022-01-14T10:15:00Z">
            <w:r>
              <w:rPr>
                <w:noProof/>
                <w:webHidden/>
              </w:rPr>
              <w:t>83</w:t>
            </w:r>
            <w:r>
              <w:rPr>
                <w:noProof/>
                <w:webHidden/>
              </w:rPr>
              <w:fldChar w:fldCharType="end"/>
            </w:r>
            <w:r w:rsidRPr="00AA5C98">
              <w:rPr>
                <w:rStyle w:val="Hyperlink"/>
                <w:noProof/>
              </w:rPr>
              <w:fldChar w:fldCharType="end"/>
            </w:r>
          </w:ins>
        </w:p>
        <w:p w14:paraId="65EFF09D" w14:textId="4F0CFA19" w:rsidR="00916225" w:rsidRDefault="00916225">
          <w:pPr>
            <w:pStyle w:val="Verzeichnis2"/>
            <w:tabs>
              <w:tab w:val="left" w:pos="600"/>
              <w:tab w:val="right" w:leader="dot" w:pos="9060"/>
            </w:tabs>
            <w:rPr>
              <w:ins w:id="211" w:author="Carsten Hein" w:date="2022-01-14T10:15:00Z"/>
              <w:rFonts w:eastAsiaTheme="minorEastAsia" w:cstheme="minorBidi"/>
              <w:b w:val="0"/>
              <w:bCs w:val="0"/>
              <w:noProof/>
              <w:sz w:val="22"/>
              <w:szCs w:val="22"/>
              <w:lang w:eastAsia="de-DE"/>
            </w:rPr>
          </w:pPr>
          <w:ins w:id="21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3"</w:instrText>
            </w:r>
            <w:r w:rsidRPr="00AA5C98">
              <w:rPr>
                <w:rStyle w:val="Hyperlink"/>
                <w:noProof/>
              </w:rPr>
              <w:instrText xml:space="preserve"> </w:instrText>
            </w:r>
            <w:r w:rsidRPr="00AA5C98">
              <w:rPr>
                <w:rStyle w:val="Hyperlink"/>
                <w:noProof/>
              </w:rPr>
              <w:fldChar w:fldCharType="separate"/>
            </w:r>
            <w:r w:rsidRPr="00AA5C98">
              <w:rPr>
                <w:rStyle w:val="Hyperlink"/>
                <w:noProof/>
              </w:rPr>
              <w:t>4.6</w:t>
            </w:r>
            <w:r>
              <w:rPr>
                <w:rFonts w:eastAsiaTheme="minorEastAsia" w:cstheme="minorBidi"/>
                <w:b w:val="0"/>
                <w:bCs w:val="0"/>
                <w:noProof/>
                <w:sz w:val="22"/>
                <w:szCs w:val="22"/>
                <w:lang w:eastAsia="de-DE"/>
              </w:rPr>
              <w:tab/>
            </w:r>
            <w:r w:rsidRPr="00AA5C98">
              <w:rPr>
                <w:rStyle w:val="Hyperlink"/>
                <w:noProof/>
              </w:rPr>
              <w:t>Konstruktive Hinweise</w:t>
            </w:r>
            <w:r>
              <w:rPr>
                <w:noProof/>
                <w:webHidden/>
              </w:rPr>
              <w:tab/>
            </w:r>
            <w:r>
              <w:rPr>
                <w:noProof/>
                <w:webHidden/>
              </w:rPr>
              <w:fldChar w:fldCharType="begin"/>
            </w:r>
            <w:r>
              <w:rPr>
                <w:noProof/>
                <w:webHidden/>
              </w:rPr>
              <w:instrText xml:space="preserve"> PAGEREF _Toc93048313 \h </w:instrText>
            </w:r>
          </w:ins>
          <w:r>
            <w:rPr>
              <w:noProof/>
              <w:webHidden/>
            </w:rPr>
          </w:r>
          <w:r>
            <w:rPr>
              <w:noProof/>
              <w:webHidden/>
            </w:rPr>
            <w:fldChar w:fldCharType="separate"/>
          </w:r>
          <w:ins w:id="213" w:author="Carsten Hein" w:date="2022-01-14T10:15:00Z">
            <w:r>
              <w:rPr>
                <w:noProof/>
                <w:webHidden/>
              </w:rPr>
              <w:t>83</w:t>
            </w:r>
            <w:r>
              <w:rPr>
                <w:noProof/>
                <w:webHidden/>
              </w:rPr>
              <w:fldChar w:fldCharType="end"/>
            </w:r>
            <w:r w:rsidRPr="00AA5C98">
              <w:rPr>
                <w:rStyle w:val="Hyperlink"/>
                <w:noProof/>
              </w:rPr>
              <w:fldChar w:fldCharType="end"/>
            </w:r>
          </w:ins>
        </w:p>
        <w:p w14:paraId="40EE9D9D" w14:textId="309440D7" w:rsidR="00916225" w:rsidRDefault="00916225">
          <w:pPr>
            <w:pStyle w:val="Verzeichnis2"/>
            <w:tabs>
              <w:tab w:val="left" w:pos="600"/>
              <w:tab w:val="right" w:leader="dot" w:pos="9060"/>
            </w:tabs>
            <w:rPr>
              <w:ins w:id="214" w:author="Carsten Hein" w:date="2022-01-14T10:15:00Z"/>
              <w:rFonts w:eastAsiaTheme="minorEastAsia" w:cstheme="minorBidi"/>
              <w:b w:val="0"/>
              <w:bCs w:val="0"/>
              <w:noProof/>
              <w:sz w:val="22"/>
              <w:szCs w:val="22"/>
              <w:lang w:eastAsia="de-DE"/>
            </w:rPr>
          </w:pPr>
          <w:ins w:id="21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4"</w:instrText>
            </w:r>
            <w:r w:rsidRPr="00AA5C98">
              <w:rPr>
                <w:rStyle w:val="Hyperlink"/>
                <w:noProof/>
              </w:rPr>
              <w:instrText xml:space="preserve"> </w:instrText>
            </w:r>
            <w:r w:rsidRPr="00AA5C98">
              <w:rPr>
                <w:rStyle w:val="Hyperlink"/>
                <w:noProof/>
              </w:rPr>
              <w:fldChar w:fldCharType="separate"/>
            </w:r>
            <w:r w:rsidRPr="00AA5C98">
              <w:rPr>
                <w:rStyle w:val="Hyperlink"/>
                <w:noProof/>
              </w:rPr>
              <w:t>4.7</w:t>
            </w:r>
            <w:r>
              <w:rPr>
                <w:rFonts w:eastAsiaTheme="minorEastAsia" w:cstheme="minorBidi"/>
                <w:b w:val="0"/>
                <w:bCs w:val="0"/>
                <w:noProof/>
                <w:sz w:val="22"/>
                <w:szCs w:val="22"/>
                <w:lang w:eastAsia="de-DE"/>
              </w:rPr>
              <w:tab/>
            </w:r>
            <w:r w:rsidRPr="00AA5C98">
              <w:rPr>
                <w:rStyle w:val="Hyperlink"/>
                <w:noProof/>
              </w:rPr>
              <w:t>Projektbezogene Prüfung</w:t>
            </w:r>
            <w:r>
              <w:rPr>
                <w:noProof/>
                <w:webHidden/>
              </w:rPr>
              <w:tab/>
            </w:r>
            <w:r>
              <w:rPr>
                <w:noProof/>
                <w:webHidden/>
              </w:rPr>
              <w:fldChar w:fldCharType="begin"/>
            </w:r>
            <w:r>
              <w:rPr>
                <w:noProof/>
                <w:webHidden/>
              </w:rPr>
              <w:instrText xml:space="preserve"> PAGEREF _Toc93048314 \h </w:instrText>
            </w:r>
          </w:ins>
          <w:r>
            <w:rPr>
              <w:noProof/>
              <w:webHidden/>
            </w:rPr>
          </w:r>
          <w:r>
            <w:rPr>
              <w:noProof/>
              <w:webHidden/>
            </w:rPr>
            <w:fldChar w:fldCharType="separate"/>
          </w:r>
          <w:ins w:id="216" w:author="Carsten Hein" w:date="2022-01-14T10:15:00Z">
            <w:r>
              <w:rPr>
                <w:noProof/>
                <w:webHidden/>
              </w:rPr>
              <w:t>84</w:t>
            </w:r>
            <w:r>
              <w:rPr>
                <w:noProof/>
                <w:webHidden/>
              </w:rPr>
              <w:fldChar w:fldCharType="end"/>
            </w:r>
            <w:r w:rsidRPr="00AA5C98">
              <w:rPr>
                <w:rStyle w:val="Hyperlink"/>
                <w:noProof/>
              </w:rPr>
              <w:fldChar w:fldCharType="end"/>
            </w:r>
          </w:ins>
        </w:p>
        <w:p w14:paraId="1D215D10" w14:textId="54770BC1" w:rsidR="00916225" w:rsidRDefault="00916225">
          <w:pPr>
            <w:pStyle w:val="Verzeichnis2"/>
            <w:tabs>
              <w:tab w:val="left" w:pos="600"/>
              <w:tab w:val="right" w:leader="dot" w:pos="9060"/>
            </w:tabs>
            <w:rPr>
              <w:ins w:id="217" w:author="Carsten Hein" w:date="2022-01-14T10:15:00Z"/>
              <w:rFonts w:eastAsiaTheme="minorEastAsia" w:cstheme="minorBidi"/>
              <w:b w:val="0"/>
              <w:bCs w:val="0"/>
              <w:noProof/>
              <w:sz w:val="22"/>
              <w:szCs w:val="22"/>
              <w:lang w:eastAsia="de-DE"/>
            </w:rPr>
          </w:pPr>
          <w:ins w:id="21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5"</w:instrText>
            </w:r>
            <w:r w:rsidRPr="00AA5C98">
              <w:rPr>
                <w:rStyle w:val="Hyperlink"/>
                <w:noProof/>
              </w:rPr>
              <w:instrText xml:space="preserve"> </w:instrText>
            </w:r>
            <w:r w:rsidRPr="00AA5C98">
              <w:rPr>
                <w:rStyle w:val="Hyperlink"/>
                <w:noProof/>
              </w:rPr>
              <w:fldChar w:fldCharType="separate"/>
            </w:r>
            <w:r w:rsidRPr="00AA5C98">
              <w:rPr>
                <w:rStyle w:val="Hyperlink"/>
                <w:noProof/>
              </w:rPr>
              <w:t>4.8</w:t>
            </w:r>
            <w:r>
              <w:rPr>
                <w:rFonts w:eastAsiaTheme="minorEastAsia" w:cstheme="minorBidi"/>
                <w:b w:val="0"/>
                <w:bCs w:val="0"/>
                <w:noProof/>
                <w:sz w:val="22"/>
                <w:szCs w:val="22"/>
                <w:lang w:eastAsia="de-DE"/>
              </w:rPr>
              <w:tab/>
            </w:r>
            <w:r w:rsidRPr="00AA5C98">
              <w:rPr>
                <w:rStyle w:val="Hyperlink"/>
                <w:noProof/>
              </w:rPr>
              <w:t>Zusammenfassung</w:t>
            </w:r>
            <w:r>
              <w:rPr>
                <w:noProof/>
                <w:webHidden/>
              </w:rPr>
              <w:tab/>
            </w:r>
            <w:r>
              <w:rPr>
                <w:noProof/>
                <w:webHidden/>
              </w:rPr>
              <w:fldChar w:fldCharType="begin"/>
            </w:r>
            <w:r>
              <w:rPr>
                <w:noProof/>
                <w:webHidden/>
              </w:rPr>
              <w:instrText xml:space="preserve"> PAGEREF _Toc93048315 \h </w:instrText>
            </w:r>
          </w:ins>
          <w:r>
            <w:rPr>
              <w:noProof/>
              <w:webHidden/>
            </w:rPr>
          </w:r>
          <w:r>
            <w:rPr>
              <w:noProof/>
              <w:webHidden/>
            </w:rPr>
            <w:fldChar w:fldCharType="separate"/>
          </w:r>
          <w:ins w:id="219" w:author="Carsten Hein" w:date="2022-01-14T10:15:00Z">
            <w:r>
              <w:rPr>
                <w:noProof/>
                <w:webHidden/>
              </w:rPr>
              <w:t>84</w:t>
            </w:r>
            <w:r>
              <w:rPr>
                <w:noProof/>
                <w:webHidden/>
              </w:rPr>
              <w:fldChar w:fldCharType="end"/>
            </w:r>
            <w:r w:rsidRPr="00AA5C98">
              <w:rPr>
                <w:rStyle w:val="Hyperlink"/>
                <w:noProof/>
              </w:rPr>
              <w:fldChar w:fldCharType="end"/>
            </w:r>
          </w:ins>
        </w:p>
        <w:p w14:paraId="23FBFE2A" w14:textId="50C96381" w:rsidR="00916225" w:rsidRDefault="00916225">
          <w:pPr>
            <w:pStyle w:val="Verzeichnis1"/>
            <w:tabs>
              <w:tab w:val="left" w:pos="400"/>
              <w:tab w:val="right" w:leader="dot" w:pos="9060"/>
            </w:tabs>
            <w:rPr>
              <w:ins w:id="220" w:author="Carsten Hein" w:date="2022-01-14T10:15:00Z"/>
              <w:rFonts w:asciiTheme="minorHAnsi" w:eastAsiaTheme="minorEastAsia" w:hAnsiTheme="minorHAnsi" w:cstheme="minorBidi"/>
              <w:b w:val="0"/>
              <w:bCs w:val="0"/>
              <w:caps w:val="0"/>
              <w:noProof/>
              <w:sz w:val="22"/>
              <w:szCs w:val="22"/>
              <w:lang w:eastAsia="de-DE"/>
            </w:rPr>
          </w:pPr>
          <w:ins w:id="22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6"</w:instrText>
            </w:r>
            <w:r w:rsidRPr="00AA5C98">
              <w:rPr>
                <w:rStyle w:val="Hyperlink"/>
                <w:noProof/>
              </w:rPr>
              <w:instrText xml:space="preserve"> </w:instrText>
            </w:r>
            <w:r w:rsidRPr="00AA5C98">
              <w:rPr>
                <w:rStyle w:val="Hyperlink"/>
                <w:noProof/>
              </w:rPr>
              <w:fldChar w:fldCharType="separate"/>
            </w:r>
            <w:r w:rsidRPr="00AA5C98">
              <w:rPr>
                <w:rStyle w:val="Hyperlink"/>
                <w:noProof/>
              </w:rPr>
              <w:t>5</w:t>
            </w:r>
            <w:r>
              <w:rPr>
                <w:rFonts w:asciiTheme="minorHAnsi" w:eastAsiaTheme="minorEastAsia" w:hAnsiTheme="minorHAnsi" w:cstheme="minorBidi"/>
                <w:b w:val="0"/>
                <w:bCs w:val="0"/>
                <w:caps w:val="0"/>
                <w:noProof/>
                <w:sz w:val="22"/>
                <w:szCs w:val="22"/>
                <w:lang w:eastAsia="de-DE"/>
              </w:rPr>
              <w:tab/>
            </w:r>
            <w:r w:rsidRPr="00AA5C98">
              <w:rPr>
                <w:rStyle w:val="Hyperlink"/>
                <w:noProof/>
              </w:rPr>
              <w:t>Heiz- / Kühldeckenelement mit zusätzlichen Funktionen</w:t>
            </w:r>
            <w:r>
              <w:rPr>
                <w:noProof/>
                <w:webHidden/>
              </w:rPr>
              <w:tab/>
            </w:r>
            <w:r>
              <w:rPr>
                <w:noProof/>
                <w:webHidden/>
              </w:rPr>
              <w:fldChar w:fldCharType="begin"/>
            </w:r>
            <w:r>
              <w:rPr>
                <w:noProof/>
                <w:webHidden/>
              </w:rPr>
              <w:instrText xml:space="preserve"> PAGEREF _Toc93048316 \h </w:instrText>
            </w:r>
          </w:ins>
          <w:r>
            <w:rPr>
              <w:noProof/>
              <w:webHidden/>
            </w:rPr>
          </w:r>
          <w:r>
            <w:rPr>
              <w:noProof/>
              <w:webHidden/>
            </w:rPr>
            <w:fldChar w:fldCharType="separate"/>
          </w:r>
          <w:ins w:id="222" w:author="Carsten Hein" w:date="2022-01-14T10:15:00Z">
            <w:r>
              <w:rPr>
                <w:noProof/>
                <w:webHidden/>
              </w:rPr>
              <w:t>85</w:t>
            </w:r>
            <w:r>
              <w:rPr>
                <w:noProof/>
                <w:webHidden/>
              </w:rPr>
              <w:fldChar w:fldCharType="end"/>
            </w:r>
            <w:r w:rsidRPr="00AA5C98">
              <w:rPr>
                <w:rStyle w:val="Hyperlink"/>
                <w:noProof/>
              </w:rPr>
              <w:fldChar w:fldCharType="end"/>
            </w:r>
          </w:ins>
        </w:p>
        <w:p w14:paraId="15525273" w14:textId="6DA1C075" w:rsidR="00916225" w:rsidRDefault="00916225">
          <w:pPr>
            <w:pStyle w:val="Verzeichnis2"/>
            <w:tabs>
              <w:tab w:val="left" w:pos="600"/>
              <w:tab w:val="right" w:leader="dot" w:pos="9060"/>
            </w:tabs>
            <w:rPr>
              <w:ins w:id="223" w:author="Carsten Hein" w:date="2022-01-14T10:15:00Z"/>
              <w:rFonts w:eastAsiaTheme="minorEastAsia" w:cstheme="minorBidi"/>
              <w:b w:val="0"/>
              <w:bCs w:val="0"/>
              <w:noProof/>
              <w:sz w:val="22"/>
              <w:szCs w:val="22"/>
              <w:lang w:eastAsia="de-DE"/>
            </w:rPr>
          </w:pPr>
          <w:ins w:id="224"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7"</w:instrText>
            </w:r>
            <w:r w:rsidRPr="00AA5C98">
              <w:rPr>
                <w:rStyle w:val="Hyperlink"/>
                <w:noProof/>
              </w:rPr>
              <w:instrText xml:space="preserve"> </w:instrText>
            </w:r>
            <w:r w:rsidRPr="00AA5C98">
              <w:rPr>
                <w:rStyle w:val="Hyperlink"/>
                <w:noProof/>
              </w:rPr>
              <w:fldChar w:fldCharType="separate"/>
            </w:r>
            <w:r w:rsidRPr="00AA5C98">
              <w:rPr>
                <w:rStyle w:val="Hyperlink"/>
                <w:noProof/>
              </w:rPr>
              <w:t>5.1</w:t>
            </w:r>
            <w:r>
              <w:rPr>
                <w:rFonts w:eastAsiaTheme="minorEastAsia" w:cstheme="minorBidi"/>
                <w:b w:val="0"/>
                <w:bCs w:val="0"/>
                <w:noProof/>
                <w:sz w:val="22"/>
                <w:szCs w:val="22"/>
                <w:lang w:eastAsia="de-DE"/>
              </w:rPr>
              <w:tab/>
            </w:r>
            <w:r w:rsidRPr="00AA5C98">
              <w:rPr>
                <w:rStyle w:val="Hyperlink"/>
                <w:noProof/>
              </w:rPr>
              <w:t>Annahmen zur Planung/Untersuchung</w:t>
            </w:r>
            <w:r>
              <w:rPr>
                <w:noProof/>
                <w:webHidden/>
              </w:rPr>
              <w:tab/>
            </w:r>
            <w:r>
              <w:rPr>
                <w:noProof/>
                <w:webHidden/>
              </w:rPr>
              <w:fldChar w:fldCharType="begin"/>
            </w:r>
            <w:r>
              <w:rPr>
                <w:noProof/>
                <w:webHidden/>
              </w:rPr>
              <w:instrText xml:space="preserve"> PAGEREF _Toc93048317 \h </w:instrText>
            </w:r>
          </w:ins>
          <w:r>
            <w:rPr>
              <w:noProof/>
              <w:webHidden/>
            </w:rPr>
          </w:r>
          <w:r>
            <w:rPr>
              <w:noProof/>
              <w:webHidden/>
            </w:rPr>
            <w:fldChar w:fldCharType="separate"/>
          </w:r>
          <w:ins w:id="225" w:author="Carsten Hein" w:date="2022-01-14T10:15:00Z">
            <w:r>
              <w:rPr>
                <w:noProof/>
                <w:webHidden/>
              </w:rPr>
              <w:t>85</w:t>
            </w:r>
            <w:r>
              <w:rPr>
                <w:noProof/>
                <w:webHidden/>
              </w:rPr>
              <w:fldChar w:fldCharType="end"/>
            </w:r>
            <w:r w:rsidRPr="00AA5C98">
              <w:rPr>
                <w:rStyle w:val="Hyperlink"/>
                <w:noProof/>
              </w:rPr>
              <w:fldChar w:fldCharType="end"/>
            </w:r>
          </w:ins>
        </w:p>
        <w:p w14:paraId="1231BA4E" w14:textId="577943C6" w:rsidR="00916225" w:rsidRDefault="00916225">
          <w:pPr>
            <w:pStyle w:val="Verzeichnis2"/>
            <w:tabs>
              <w:tab w:val="left" w:pos="600"/>
              <w:tab w:val="right" w:leader="dot" w:pos="9060"/>
            </w:tabs>
            <w:rPr>
              <w:ins w:id="226" w:author="Carsten Hein" w:date="2022-01-14T10:15:00Z"/>
              <w:rFonts w:eastAsiaTheme="minorEastAsia" w:cstheme="minorBidi"/>
              <w:b w:val="0"/>
              <w:bCs w:val="0"/>
              <w:noProof/>
              <w:sz w:val="22"/>
              <w:szCs w:val="22"/>
              <w:lang w:eastAsia="de-DE"/>
            </w:rPr>
          </w:pPr>
          <w:ins w:id="22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8"</w:instrText>
            </w:r>
            <w:r w:rsidRPr="00AA5C98">
              <w:rPr>
                <w:rStyle w:val="Hyperlink"/>
                <w:noProof/>
              </w:rPr>
              <w:instrText xml:space="preserve"> </w:instrText>
            </w:r>
            <w:r w:rsidRPr="00AA5C98">
              <w:rPr>
                <w:rStyle w:val="Hyperlink"/>
                <w:noProof/>
              </w:rPr>
              <w:fldChar w:fldCharType="separate"/>
            </w:r>
            <w:r w:rsidRPr="00AA5C98">
              <w:rPr>
                <w:rStyle w:val="Hyperlink"/>
                <w:noProof/>
              </w:rPr>
              <w:t>5.2</w:t>
            </w:r>
            <w:r>
              <w:rPr>
                <w:rFonts w:eastAsiaTheme="minorEastAsia" w:cstheme="minorBidi"/>
                <w:b w:val="0"/>
                <w:bCs w:val="0"/>
                <w:noProof/>
                <w:sz w:val="22"/>
                <w:szCs w:val="22"/>
                <w:lang w:eastAsia="de-DE"/>
              </w:rPr>
              <w:tab/>
            </w:r>
            <w:r w:rsidRPr="00AA5C98">
              <w:rPr>
                <w:rStyle w:val="Hyperlink"/>
                <w:noProof/>
              </w:rPr>
              <w:t>Koordination mit den übrigen Gewerken</w:t>
            </w:r>
            <w:r>
              <w:rPr>
                <w:noProof/>
                <w:webHidden/>
              </w:rPr>
              <w:tab/>
            </w:r>
            <w:r>
              <w:rPr>
                <w:noProof/>
                <w:webHidden/>
              </w:rPr>
              <w:fldChar w:fldCharType="begin"/>
            </w:r>
            <w:r>
              <w:rPr>
                <w:noProof/>
                <w:webHidden/>
              </w:rPr>
              <w:instrText xml:space="preserve"> PAGEREF _Toc93048318 \h </w:instrText>
            </w:r>
          </w:ins>
          <w:r>
            <w:rPr>
              <w:noProof/>
              <w:webHidden/>
            </w:rPr>
          </w:r>
          <w:r>
            <w:rPr>
              <w:noProof/>
              <w:webHidden/>
            </w:rPr>
            <w:fldChar w:fldCharType="separate"/>
          </w:r>
          <w:ins w:id="228" w:author="Carsten Hein" w:date="2022-01-14T10:15:00Z">
            <w:r>
              <w:rPr>
                <w:noProof/>
                <w:webHidden/>
              </w:rPr>
              <w:t>90</w:t>
            </w:r>
            <w:r>
              <w:rPr>
                <w:noProof/>
                <w:webHidden/>
              </w:rPr>
              <w:fldChar w:fldCharType="end"/>
            </w:r>
            <w:r w:rsidRPr="00AA5C98">
              <w:rPr>
                <w:rStyle w:val="Hyperlink"/>
                <w:noProof/>
              </w:rPr>
              <w:fldChar w:fldCharType="end"/>
            </w:r>
          </w:ins>
        </w:p>
        <w:p w14:paraId="18C5027A" w14:textId="038861F2" w:rsidR="00916225" w:rsidRDefault="00916225">
          <w:pPr>
            <w:pStyle w:val="Verzeichnis2"/>
            <w:tabs>
              <w:tab w:val="left" w:pos="600"/>
              <w:tab w:val="right" w:leader="dot" w:pos="9060"/>
            </w:tabs>
            <w:rPr>
              <w:ins w:id="229" w:author="Carsten Hein" w:date="2022-01-14T10:15:00Z"/>
              <w:rFonts w:eastAsiaTheme="minorEastAsia" w:cstheme="minorBidi"/>
              <w:b w:val="0"/>
              <w:bCs w:val="0"/>
              <w:noProof/>
              <w:sz w:val="22"/>
              <w:szCs w:val="22"/>
              <w:lang w:eastAsia="de-DE"/>
            </w:rPr>
          </w:pPr>
          <w:ins w:id="23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19"</w:instrText>
            </w:r>
            <w:r w:rsidRPr="00AA5C98">
              <w:rPr>
                <w:rStyle w:val="Hyperlink"/>
                <w:noProof/>
              </w:rPr>
              <w:instrText xml:space="preserve"> </w:instrText>
            </w:r>
            <w:r w:rsidRPr="00AA5C98">
              <w:rPr>
                <w:rStyle w:val="Hyperlink"/>
                <w:noProof/>
              </w:rPr>
              <w:fldChar w:fldCharType="separate"/>
            </w:r>
            <w:r w:rsidRPr="00AA5C98">
              <w:rPr>
                <w:rStyle w:val="Hyperlink"/>
                <w:noProof/>
                <w:highlight w:val="yellow"/>
              </w:rPr>
              <w:t>5.3</w:t>
            </w:r>
            <w:r>
              <w:rPr>
                <w:rFonts w:eastAsiaTheme="minorEastAsia" w:cstheme="minorBidi"/>
                <w:b w:val="0"/>
                <w:bCs w:val="0"/>
                <w:noProof/>
                <w:sz w:val="22"/>
                <w:szCs w:val="22"/>
                <w:lang w:eastAsia="de-DE"/>
              </w:rPr>
              <w:tab/>
            </w:r>
            <w:r w:rsidRPr="00AA5C98">
              <w:rPr>
                <w:rStyle w:val="Hyperlink"/>
                <w:noProof/>
                <w:highlight w:val="yellow"/>
              </w:rPr>
              <w:t>Zusammenfassung</w:t>
            </w:r>
            <w:r>
              <w:rPr>
                <w:noProof/>
                <w:webHidden/>
              </w:rPr>
              <w:tab/>
            </w:r>
            <w:r>
              <w:rPr>
                <w:noProof/>
                <w:webHidden/>
              </w:rPr>
              <w:fldChar w:fldCharType="begin"/>
            </w:r>
            <w:r>
              <w:rPr>
                <w:noProof/>
                <w:webHidden/>
              </w:rPr>
              <w:instrText xml:space="preserve"> PAGEREF _Toc93048319 \h </w:instrText>
            </w:r>
          </w:ins>
          <w:r>
            <w:rPr>
              <w:noProof/>
              <w:webHidden/>
            </w:rPr>
          </w:r>
          <w:r>
            <w:rPr>
              <w:noProof/>
              <w:webHidden/>
            </w:rPr>
            <w:fldChar w:fldCharType="separate"/>
          </w:r>
          <w:ins w:id="231" w:author="Carsten Hein" w:date="2022-01-14T10:15:00Z">
            <w:r>
              <w:rPr>
                <w:noProof/>
                <w:webHidden/>
              </w:rPr>
              <w:t>91</w:t>
            </w:r>
            <w:r>
              <w:rPr>
                <w:noProof/>
                <w:webHidden/>
              </w:rPr>
              <w:fldChar w:fldCharType="end"/>
            </w:r>
            <w:r w:rsidRPr="00AA5C98">
              <w:rPr>
                <w:rStyle w:val="Hyperlink"/>
                <w:noProof/>
              </w:rPr>
              <w:fldChar w:fldCharType="end"/>
            </w:r>
          </w:ins>
        </w:p>
        <w:p w14:paraId="58FCC861" w14:textId="40037DB3" w:rsidR="00916225" w:rsidRDefault="00916225">
          <w:pPr>
            <w:pStyle w:val="Verzeichnis1"/>
            <w:tabs>
              <w:tab w:val="left" w:pos="400"/>
              <w:tab w:val="right" w:leader="dot" w:pos="9060"/>
            </w:tabs>
            <w:rPr>
              <w:ins w:id="232" w:author="Carsten Hein" w:date="2022-01-14T10:15:00Z"/>
              <w:rFonts w:asciiTheme="minorHAnsi" w:eastAsiaTheme="minorEastAsia" w:hAnsiTheme="minorHAnsi" w:cstheme="minorBidi"/>
              <w:b w:val="0"/>
              <w:bCs w:val="0"/>
              <w:caps w:val="0"/>
              <w:noProof/>
              <w:sz w:val="22"/>
              <w:szCs w:val="22"/>
              <w:lang w:eastAsia="de-DE"/>
            </w:rPr>
          </w:pPr>
          <w:ins w:id="23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0"</w:instrText>
            </w:r>
            <w:r w:rsidRPr="00AA5C98">
              <w:rPr>
                <w:rStyle w:val="Hyperlink"/>
                <w:noProof/>
              </w:rPr>
              <w:instrText xml:space="preserve"> </w:instrText>
            </w:r>
            <w:r w:rsidRPr="00AA5C98">
              <w:rPr>
                <w:rStyle w:val="Hyperlink"/>
                <w:noProof/>
              </w:rPr>
              <w:fldChar w:fldCharType="separate"/>
            </w:r>
            <w:r w:rsidRPr="00AA5C98">
              <w:rPr>
                <w:rStyle w:val="Hyperlink"/>
                <w:rFonts w:eastAsia="Calibri"/>
                <w:noProof/>
              </w:rPr>
              <w:t>6</w:t>
            </w:r>
            <w:r>
              <w:rPr>
                <w:rFonts w:asciiTheme="minorHAnsi" w:eastAsiaTheme="minorEastAsia" w:hAnsiTheme="minorHAnsi" w:cstheme="minorBidi"/>
                <w:b w:val="0"/>
                <w:bCs w:val="0"/>
                <w:caps w:val="0"/>
                <w:noProof/>
                <w:sz w:val="22"/>
                <w:szCs w:val="22"/>
                <w:lang w:eastAsia="de-DE"/>
              </w:rPr>
              <w:tab/>
            </w:r>
            <w:r w:rsidRPr="00AA5C98">
              <w:rPr>
                <w:rStyle w:val="Hyperlink"/>
                <w:rFonts w:eastAsia="Calibri"/>
                <w:noProof/>
              </w:rPr>
              <w:t>Planungs- und Vergabeprozesse</w:t>
            </w:r>
            <w:r>
              <w:rPr>
                <w:noProof/>
                <w:webHidden/>
              </w:rPr>
              <w:tab/>
            </w:r>
            <w:r>
              <w:rPr>
                <w:noProof/>
                <w:webHidden/>
              </w:rPr>
              <w:fldChar w:fldCharType="begin"/>
            </w:r>
            <w:r>
              <w:rPr>
                <w:noProof/>
                <w:webHidden/>
              </w:rPr>
              <w:instrText xml:space="preserve"> PAGEREF _Toc93048320 \h </w:instrText>
            </w:r>
          </w:ins>
          <w:r>
            <w:rPr>
              <w:noProof/>
              <w:webHidden/>
            </w:rPr>
          </w:r>
          <w:r>
            <w:rPr>
              <w:noProof/>
              <w:webHidden/>
            </w:rPr>
            <w:fldChar w:fldCharType="separate"/>
          </w:r>
          <w:ins w:id="234" w:author="Carsten Hein" w:date="2022-01-14T10:15:00Z">
            <w:r>
              <w:rPr>
                <w:noProof/>
                <w:webHidden/>
              </w:rPr>
              <w:t>92</w:t>
            </w:r>
            <w:r>
              <w:rPr>
                <w:noProof/>
                <w:webHidden/>
              </w:rPr>
              <w:fldChar w:fldCharType="end"/>
            </w:r>
            <w:r w:rsidRPr="00AA5C98">
              <w:rPr>
                <w:rStyle w:val="Hyperlink"/>
                <w:noProof/>
              </w:rPr>
              <w:fldChar w:fldCharType="end"/>
            </w:r>
          </w:ins>
        </w:p>
        <w:p w14:paraId="74A004B5" w14:textId="235625CC" w:rsidR="00916225" w:rsidRDefault="00916225">
          <w:pPr>
            <w:pStyle w:val="Verzeichnis1"/>
            <w:tabs>
              <w:tab w:val="left" w:pos="400"/>
              <w:tab w:val="right" w:leader="dot" w:pos="9060"/>
            </w:tabs>
            <w:rPr>
              <w:ins w:id="235" w:author="Carsten Hein" w:date="2022-01-14T10:15:00Z"/>
              <w:rFonts w:asciiTheme="minorHAnsi" w:eastAsiaTheme="minorEastAsia" w:hAnsiTheme="minorHAnsi" w:cstheme="minorBidi"/>
              <w:b w:val="0"/>
              <w:bCs w:val="0"/>
              <w:caps w:val="0"/>
              <w:noProof/>
              <w:sz w:val="22"/>
              <w:szCs w:val="22"/>
              <w:lang w:eastAsia="de-DE"/>
            </w:rPr>
          </w:pPr>
          <w:ins w:id="236"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1"</w:instrText>
            </w:r>
            <w:r w:rsidRPr="00AA5C98">
              <w:rPr>
                <w:rStyle w:val="Hyperlink"/>
                <w:noProof/>
              </w:rPr>
              <w:instrText xml:space="preserve"> </w:instrText>
            </w:r>
            <w:r w:rsidRPr="00AA5C98">
              <w:rPr>
                <w:rStyle w:val="Hyperlink"/>
                <w:noProof/>
              </w:rPr>
              <w:fldChar w:fldCharType="separate"/>
            </w:r>
            <w:r w:rsidRPr="00AA5C98">
              <w:rPr>
                <w:rStyle w:val="Hyperlink"/>
                <w:noProof/>
              </w:rPr>
              <w:t>7</w:t>
            </w:r>
            <w:r>
              <w:rPr>
                <w:rFonts w:asciiTheme="minorHAnsi" w:eastAsiaTheme="minorEastAsia" w:hAnsiTheme="minorHAnsi" w:cstheme="minorBidi"/>
                <w:b w:val="0"/>
                <w:bCs w:val="0"/>
                <w:caps w:val="0"/>
                <w:noProof/>
                <w:sz w:val="22"/>
                <w:szCs w:val="22"/>
                <w:lang w:eastAsia="de-DE"/>
              </w:rPr>
              <w:tab/>
            </w:r>
            <w:r w:rsidRPr="00AA5C98">
              <w:rPr>
                <w:rStyle w:val="Hyperlink"/>
                <w:noProof/>
              </w:rPr>
              <w:t>Digitale Planung und Fertigung</w:t>
            </w:r>
            <w:r>
              <w:rPr>
                <w:noProof/>
                <w:webHidden/>
              </w:rPr>
              <w:tab/>
            </w:r>
            <w:r>
              <w:rPr>
                <w:noProof/>
                <w:webHidden/>
              </w:rPr>
              <w:fldChar w:fldCharType="begin"/>
            </w:r>
            <w:r>
              <w:rPr>
                <w:noProof/>
                <w:webHidden/>
              </w:rPr>
              <w:instrText xml:space="preserve"> PAGEREF _Toc93048321 \h </w:instrText>
            </w:r>
          </w:ins>
          <w:r>
            <w:rPr>
              <w:noProof/>
              <w:webHidden/>
            </w:rPr>
          </w:r>
          <w:r>
            <w:rPr>
              <w:noProof/>
              <w:webHidden/>
            </w:rPr>
            <w:fldChar w:fldCharType="separate"/>
          </w:r>
          <w:ins w:id="237" w:author="Carsten Hein" w:date="2022-01-14T10:15:00Z">
            <w:r>
              <w:rPr>
                <w:noProof/>
                <w:webHidden/>
              </w:rPr>
              <w:t>95</w:t>
            </w:r>
            <w:r>
              <w:rPr>
                <w:noProof/>
                <w:webHidden/>
              </w:rPr>
              <w:fldChar w:fldCharType="end"/>
            </w:r>
            <w:r w:rsidRPr="00AA5C98">
              <w:rPr>
                <w:rStyle w:val="Hyperlink"/>
                <w:noProof/>
              </w:rPr>
              <w:fldChar w:fldCharType="end"/>
            </w:r>
          </w:ins>
        </w:p>
        <w:p w14:paraId="39E17AEE" w14:textId="075984D0" w:rsidR="00916225" w:rsidRDefault="00916225">
          <w:pPr>
            <w:pStyle w:val="Verzeichnis1"/>
            <w:tabs>
              <w:tab w:val="left" w:pos="400"/>
              <w:tab w:val="right" w:leader="dot" w:pos="9060"/>
            </w:tabs>
            <w:rPr>
              <w:ins w:id="238" w:author="Carsten Hein" w:date="2022-01-14T10:15:00Z"/>
              <w:rFonts w:asciiTheme="minorHAnsi" w:eastAsiaTheme="minorEastAsia" w:hAnsiTheme="minorHAnsi" w:cstheme="minorBidi"/>
              <w:b w:val="0"/>
              <w:bCs w:val="0"/>
              <w:caps w:val="0"/>
              <w:noProof/>
              <w:sz w:val="22"/>
              <w:szCs w:val="22"/>
              <w:lang w:eastAsia="de-DE"/>
            </w:rPr>
          </w:pPr>
          <w:ins w:id="239"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2"</w:instrText>
            </w:r>
            <w:r w:rsidRPr="00AA5C98">
              <w:rPr>
                <w:rStyle w:val="Hyperlink"/>
                <w:noProof/>
              </w:rPr>
              <w:instrText xml:space="preserve"> </w:instrText>
            </w:r>
            <w:r w:rsidRPr="00AA5C98">
              <w:rPr>
                <w:rStyle w:val="Hyperlink"/>
                <w:noProof/>
              </w:rPr>
              <w:fldChar w:fldCharType="separate"/>
            </w:r>
            <w:r w:rsidRPr="00AA5C98">
              <w:rPr>
                <w:rStyle w:val="Hyperlink"/>
                <w:noProof/>
              </w:rPr>
              <w:t>8</w:t>
            </w:r>
            <w:r>
              <w:rPr>
                <w:rFonts w:asciiTheme="minorHAnsi" w:eastAsiaTheme="minorEastAsia" w:hAnsiTheme="minorHAnsi" w:cstheme="minorBidi"/>
                <w:b w:val="0"/>
                <w:bCs w:val="0"/>
                <w:caps w:val="0"/>
                <w:noProof/>
                <w:sz w:val="22"/>
                <w:szCs w:val="22"/>
                <w:lang w:eastAsia="de-DE"/>
              </w:rPr>
              <w:tab/>
            </w:r>
            <w:r w:rsidRPr="00AA5C98">
              <w:rPr>
                <w:rStyle w:val="Hyperlink"/>
                <w:noProof/>
              </w:rPr>
              <w:t>Bewertung/Diskussion/Zielerreichung – Einordnung in den wissenschaftlichen Kontext inkl. möglicherweise bekannt gewordenen Ergebnissen von dritter Seite</w:t>
            </w:r>
            <w:r>
              <w:rPr>
                <w:noProof/>
                <w:webHidden/>
              </w:rPr>
              <w:tab/>
            </w:r>
            <w:r>
              <w:rPr>
                <w:noProof/>
                <w:webHidden/>
              </w:rPr>
              <w:fldChar w:fldCharType="begin"/>
            </w:r>
            <w:r>
              <w:rPr>
                <w:noProof/>
                <w:webHidden/>
              </w:rPr>
              <w:instrText xml:space="preserve"> PAGEREF _Toc93048322 \h </w:instrText>
            </w:r>
          </w:ins>
          <w:r>
            <w:rPr>
              <w:noProof/>
              <w:webHidden/>
            </w:rPr>
          </w:r>
          <w:r>
            <w:rPr>
              <w:noProof/>
              <w:webHidden/>
            </w:rPr>
            <w:fldChar w:fldCharType="separate"/>
          </w:r>
          <w:ins w:id="240" w:author="Carsten Hein" w:date="2022-01-14T10:15:00Z">
            <w:r>
              <w:rPr>
                <w:noProof/>
                <w:webHidden/>
              </w:rPr>
              <w:t>96</w:t>
            </w:r>
            <w:r>
              <w:rPr>
                <w:noProof/>
                <w:webHidden/>
              </w:rPr>
              <w:fldChar w:fldCharType="end"/>
            </w:r>
            <w:r w:rsidRPr="00AA5C98">
              <w:rPr>
                <w:rStyle w:val="Hyperlink"/>
                <w:noProof/>
              </w:rPr>
              <w:fldChar w:fldCharType="end"/>
            </w:r>
          </w:ins>
        </w:p>
        <w:p w14:paraId="1A35DAF3" w14:textId="65DA3171" w:rsidR="00916225" w:rsidRDefault="00916225">
          <w:pPr>
            <w:pStyle w:val="Verzeichnis1"/>
            <w:tabs>
              <w:tab w:val="right" w:leader="dot" w:pos="9060"/>
            </w:tabs>
            <w:rPr>
              <w:ins w:id="241" w:author="Carsten Hein" w:date="2022-01-14T10:15:00Z"/>
              <w:rFonts w:asciiTheme="minorHAnsi" w:eastAsiaTheme="minorEastAsia" w:hAnsiTheme="minorHAnsi" w:cstheme="minorBidi"/>
              <w:b w:val="0"/>
              <w:bCs w:val="0"/>
              <w:caps w:val="0"/>
              <w:noProof/>
              <w:sz w:val="22"/>
              <w:szCs w:val="22"/>
              <w:lang w:eastAsia="de-DE"/>
            </w:rPr>
          </w:pPr>
          <w:ins w:id="242"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3"</w:instrText>
            </w:r>
            <w:r w:rsidRPr="00AA5C98">
              <w:rPr>
                <w:rStyle w:val="Hyperlink"/>
                <w:noProof/>
              </w:rPr>
              <w:instrText xml:space="preserve"> </w:instrText>
            </w:r>
            <w:r w:rsidRPr="00AA5C98">
              <w:rPr>
                <w:rStyle w:val="Hyperlink"/>
                <w:noProof/>
              </w:rPr>
              <w:fldChar w:fldCharType="separate"/>
            </w:r>
            <w:r w:rsidRPr="00AA5C98">
              <w:rPr>
                <w:rStyle w:val="Hyperlink"/>
                <w:noProof/>
              </w:rPr>
              <w:t>Ausblick</w:t>
            </w:r>
            <w:r>
              <w:rPr>
                <w:noProof/>
                <w:webHidden/>
              </w:rPr>
              <w:tab/>
            </w:r>
            <w:r>
              <w:rPr>
                <w:noProof/>
                <w:webHidden/>
              </w:rPr>
              <w:fldChar w:fldCharType="begin"/>
            </w:r>
            <w:r>
              <w:rPr>
                <w:noProof/>
                <w:webHidden/>
              </w:rPr>
              <w:instrText xml:space="preserve"> PAGEREF _Toc93048323 \h </w:instrText>
            </w:r>
          </w:ins>
          <w:r>
            <w:rPr>
              <w:noProof/>
              <w:webHidden/>
            </w:rPr>
          </w:r>
          <w:r>
            <w:rPr>
              <w:noProof/>
              <w:webHidden/>
            </w:rPr>
            <w:fldChar w:fldCharType="separate"/>
          </w:r>
          <w:ins w:id="243" w:author="Carsten Hein" w:date="2022-01-14T10:15:00Z">
            <w:r>
              <w:rPr>
                <w:noProof/>
                <w:webHidden/>
              </w:rPr>
              <w:t>97</w:t>
            </w:r>
            <w:r>
              <w:rPr>
                <w:noProof/>
                <w:webHidden/>
              </w:rPr>
              <w:fldChar w:fldCharType="end"/>
            </w:r>
            <w:r w:rsidRPr="00AA5C98">
              <w:rPr>
                <w:rStyle w:val="Hyperlink"/>
                <w:noProof/>
              </w:rPr>
              <w:fldChar w:fldCharType="end"/>
            </w:r>
          </w:ins>
        </w:p>
        <w:p w14:paraId="1F1D51A1" w14:textId="29A402B6" w:rsidR="00916225" w:rsidRDefault="00916225">
          <w:pPr>
            <w:pStyle w:val="Verzeichnis1"/>
            <w:tabs>
              <w:tab w:val="right" w:leader="dot" w:pos="9060"/>
            </w:tabs>
            <w:rPr>
              <w:ins w:id="244" w:author="Carsten Hein" w:date="2022-01-14T10:15:00Z"/>
              <w:rFonts w:asciiTheme="minorHAnsi" w:eastAsiaTheme="minorEastAsia" w:hAnsiTheme="minorHAnsi" w:cstheme="minorBidi"/>
              <w:b w:val="0"/>
              <w:bCs w:val="0"/>
              <w:caps w:val="0"/>
              <w:noProof/>
              <w:sz w:val="22"/>
              <w:szCs w:val="22"/>
              <w:lang w:eastAsia="de-DE"/>
            </w:rPr>
          </w:pPr>
          <w:ins w:id="245"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4"</w:instrText>
            </w:r>
            <w:r w:rsidRPr="00AA5C98">
              <w:rPr>
                <w:rStyle w:val="Hyperlink"/>
                <w:noProof/>
              </w:rPr>
              <w:instrText xml:space="preserve"> </w:instrText>
            </w:r>
            <w:r w:rsidRPr="00AA5C98">
              <w:rPr>
                <w:rStyle w:val="Hyperlink"/>
                <w:noProof/>
              </w:rPr>
              <w:fldChar w:fldCharType="separate"/>
            </w:r>
            <w:r w:rsidRPr="00AA5C98">
              <w:rPr>
                <w:rStyle w:val="Hyperlink"/>
                <w:noProof/>
              </w:rPr>
              <w:t>Mitwirkende</w:t>
            </w:r>
            <w:r>
              <w:rPr>
                <w:noProof/>
                <w:webHidden/>
              </w:rPr>
              <w:tab/>
            </w:r>
            <w:r>
              <w:rPr>
                <w:noProof/>
                <w:webHidden/>
              </w:rPr>
              <w:fldChar w:fldCharType="begin"/>
            </w:r>
            <w:r>
              <w:rPr>
                <w:noProof/>
                <w:webHidden/>
              </w:rPr>
              <w:instrText xml:space="preserve"> PAGEREF _Toc93048324 \h </w:instrText>
            </w:r>
          </w:ins>
          <w:r>
            <w:rPr>
              <w:noProof/>
              <w:webHidden/>
            </w:rPr>
          </w:r>
          <w:r>
            <w:rPr>
              <w:noProof/>
              <w:webHidden/>
            </w:rPr>
            <w:fldChar w:fldCharType="separate"/>
          </w:r>
          <w:ins w:id="246" w:author="Carsten Hein" w:date="2022-01-14T10:15:00Z">
            <w:r>
              <w:rPr>
                <w:noProof/>
                <w:webHidden/>
              </w:rPr>
              <w:t>98</w:t>
            </w:r>
            <w:r>
              <w:rPr>
                <w:noProof/>
                <w:webHidden/>
              </w:rPr>
              <w:fldChar w:fldCharType="end"/>
            </w:r>
            <w:r w:rsidRPr="00AA5C98">
              <w:rPr>
                <w:rStyle w:val="Hyperlink"/>
                <w:noProof/>
              </w:rPr>
              <w:fldChar w:fldCharType="end"/>
            </w:r>
          </w:ins>
        </w:p>
        <w:p w14:paraId="42D14D8D" w14:textId="361DCC3E" w:rsidR="00916225" w:rsidRDefault="00916225">
          <w:pPr>
            <w:pStyle w:val="Verzeichnis2"/>
            <w:tabs>
              <w:tab w:val="right" w:leader="dot" w:pos="9060"/>
            </w:tabs>
            <w:rPr>
              <w:ins w:id="247" w:author="Carsten Hein" w:date="2022-01-14T10:15:00Z"/>
              <w:rFonts w:eastAsiaTheme="minorEastAsia" w:cstheme="minorBidi"/>
              <w:b w:val="0"/>
              <w:bCs w:val="0"/>
              <w:noProof/>
              <w:sz w:val="22"/>
              <w:szCs w:val="22"/>
              <w:lang w:eastAsia="de-DE"/>
            </w:rPr>
          </w:pPr>
          <w:ins w:id="248"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5"</w:instrText>
            </w:r>
            <w:r w:rsidRPr="00AA5C98">
              <w:rPr>
                <w:rStyle w:val="Hyperlink"/>
                <w:noProof/>
              </w:rPr>
              <w:instrText xml:space="preserve"> </w:instrText>
            </w:r>
            <w:r w:rsidRPr="00AA5C98">
              <w:rPr>
                <w:rStyle w:val="Hyperlink"/>
                <w:noProof/>
              </w:rPr>
              <w:fldChar w:fldCharType="separate"/>
            </w:r>
            <w:r w:rsidRPr="00AA5C98">
              <w:rPr>
                <w:rStyle w:val="Hyperlink"/>
                <w:noProof/>
              </w:rPr>
              <w:t>Kurzbiographien</w:t>
            </w:r>
            <w:r>
              <w:rPr>
                <w:noProof/>
                <w:webHidden/>
              </w:rPr>
              <w:tab/>
            </w:r>
            <w:r>
              <w:rPr>
                <w:noProof/>
                <w:webHidden/>
              </w:rPr>
              <w:fldChar w:fldCharType="begin"/>
            </w:r>
            <w:r>
              <w:rPr>
                <w:noProof/>
                <w:webHidden/>
              </w:rPr>
              <w:instrText xml:space="preserve"> PAGEREF _Toc93048325 \h </w:instrText>
            </w:r>
          </w:ins>
          <w:r>
            <w:rPr>
              <w:noProof/>
              <w:webHidden/>
            </w:rPr>
          </w:r>
          <w:r>
            <w:rPr>
              <w:noProof/>
              <w:webHidden/>
            </w:rPr>
            <w:fldChar w:fldCharType="separate"/>
          </w:r>
          <w:ins w:id="249" w:author="Carsten Hein" w:date="2022-01-14T10:15:00Z">
            <w:r>
              <w:rPr>
                <w:noProof/>
                <w:webHidden/>
              </w:rPr>
              <w:t>99</w:t>
            </w:r>
            <w:r>
              <w:rPr>
                <w:noProof/>
                <w:webHidden/>
              </w:rPr>
              <w:fldChar w:fldCharType="end"/>
            </w:r>
            <w:r w:rsidRPr="00AA5C98">
              <w:rPr>
                <w:rStyle w:val="Hyperlink"/>
                <w:noProof/>
              </w:rPr>
              <w:fldChar w:fldCharType="end"/>
            </w:r>
          </w:ins>
        </w:p>
        <w:p w14:paraId="7298FFAC" w14:textId="2B61BBD6" w:rsidR="00916225" w:rsidRDefault="00916225">
          <w:pPr>
            <w:pStyle w:val="Verzeichnis1"/>
            <w:tabs>
              <w:tab w:val="left" w:pos="1710"/>
              <w:tab w:val="right" w:leader="dot" w:pos="9060"/>
            </w:tabs>
            <w:rPr>
              <w:ins w:id="250" w:author="Carsten Hein" w:date="2022-01-14T10:15:00Z"/>
              <w:rFonts w:asciiTheme="minorHAnsi" w:eastAsiaTheme="minorEastAsia" w:hAnsiTheme="minorHAnsi" w:cstheme="minorBidi"/>
              <w:b w:val="0"/>
              <w:bCs w:val="0"/>
              <w:caps w:val="0"/>
              <w:noProof/>
              <w:sz w:val="22"/>
              <w:szCs w:val="22"/>
              <w:lang w:eastAsia="de-DE"/>
            </w:rPr>
          </w:pPr>
          <w:ins w:id="251"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6"</w:instrText>
            </w:r>
            <w:r w:rsidRPr="00AA5C98">
              <w:rPr>
                <w:rStyle w:val="Hyperlink"/>
                <w:noProof/>
              </w:rPr>
              <w:instrText xml:space="preserve"> </w:instrText>
            </w:r>
            <w:r w:rsidRPr="00AA5C98">
              <w:rPr>
                <w:rStyle w:val="Hyperlink"/>
                <w:noProof/>
              </w:rPr>
              <w:fldChar w:fldCharType="separate"/>
            </w:r>
            <w:r w:rsidRPr="00AA5C98">
              <w:rPr>
                <w:rStyle w:val="Hyperlink"/>
                <w:noProof/>
              </w:rPr>
              <w:t>Verzeichnisse</w:t>
            </w:r>
            <w:r>
              <w:rPr>
                <w:rFonts w:asciiTheme="minorHAnsi" w:eastAsiaTheme="minorEastAsia" w:hAnsiTheme="minorHAnsi" w:cstheme="minorBidi"/>
                <w:b w:val="0"/>
                <w:bCs w:val="0"/>
                <w:caps w:val="0"/>
                <w:noProof/>
                <w:sz w:val="22"/>
                <w:szCs w:val="22"/>
                <w:lang w:eastAsia="de-DE"/>
              </w:rPr>
              <w:tab/>
            </w:r>
            <w:r>
              <w:rPr>
                <w:noProof/>
                <w:webHidden/>
              </w:rPr>
              <w:tab/>
            </w:r>
            <w:r>
              <w:rPr>
                <w:noProof/>
                <w:webHidden/>
              </w:rPr>
              <w:fldChar w:fldCharType="begin"/>
            </w:r>
            <w:r>
              <w:rPr>
                <w:noProof/>
                <w:webHidden/>
              </w:rPr>
              <w:instrText xml:space="preserve"> PAGEREF _Toc93048326 \h </w:instrText>
            </w:r>
          </w:ins>
          <w:r>
            <w:rPr>
              <w:noProof/>
              <w:webHidden/>
            </w:rPr>
          </w:r>
          <w:r>
            <w:rPr>
              <w:noProof/>
              <w:webHidden/>
            </w:rPr>
            <w:fldChar w:fldCharType="separate"/>
          </w:r>
          <w:ins w:id="252" w:author="Carsten Hein" w:date="2022-01-14T10:15:00Z">
            <w:r>
              <w:rPr>
                <w:noProof/>
                <w:webHidden/>
              </w:rPr>
              <w:t>101</w:t>
            </w:r>
            <w:r>
              <w:rPr>
                <w:noProof/>
                <w:webHidden/>
              </w:rPr>
              <w:fldChar w:fldCharType="end"/>
            </w:r>
            <w:r w:rsidRPr="00AA5C98">
              <w:rPr>
                <w:rStyle w:val="Hyperlink"/>
                <w:noProof/>
              </w:rPr>
              <w:fldChar w:fldCharType="end"/>
            </w:r>
          </w:ins>
        </w:p>
        <w:p w14:paraId="72956770" w14:textId="4B4A6754" w:rsidR="00916225" w:rsidRDefault="00916225">
          <w:pPr>
            <w:pStyle w:val="Verzeichnis1"/>
            <w:tabs>
              <w:tab w:val="right" w:leader="dot" w:pos="9060"/>
            </w:tabs>
            <w:rPr>
              <w:ins w:id="253" w:author="Carsten Hein" w:date="2022-01-14T10:15:00Z"/>
              <w:rFonts w:asciiTheme="minorHAnsi" w:eastAsiaTheme="minorEastAsia" w:hAnsiTheme="minorHAnsi" w:cstheme="minorBidi"/>
              <w:b w:val="0"/>
              <w:bCs w:val="0"/>
              <w:caps w:val="0"/>
              <w:noProof/>
              <w:sz w:val="22"/>
              <w:szCs w:val="22"/>
              <w:lang w:eastAsia="de-DE"/>
            </w:rPr>
          </w:pPr>
          <w:ins w:id="254"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7"</w:instrText>
            </w:r>
            <w:r w:rsidRPr="00AA5C98">
              <w:rPr>
                <w:rStyle w:val="Hyperlink"/>
                <w:noProof/>
              </w:rPr>
              <w:instrText xml:space="preserve"> </w:instrText>
            </w:r>
            <w:r w:rsidRPr="00AA5C98">
              <w:rPr>
                <w:rStyle w:val="Hyperlink"/>
                <w:noProof/>
              </w:rPr>
              <w:fldChar w:fldCharType="separate"/>
            </w:r>
            <w:r w:rsidRPr="00AA5C98">
              <w:rPr>
                <w:rStyle w:val="Hyperlink"/>
                <w:noProof/>
              </w:rPr>
              <w:t>Literaturverzeichnis</w:t>
            </w:r>
            <w:r>
              <w:rPr>
                <w:noProof/>
                <w:webHidden/>
              </w:rPr>
              <w:tab/>
            </w:r>
            <w:r>
              <w:rPr>
                <w:noProof/>
                <w:webHidden/>
              </w:rPr>
              <w:fldChar w:fldCharType="begin"/>
            </w:r>
            <w:r>
              <w:rPr>
                <w:noProof/>
                <w:webHidden/>
              </w:rPr>
              <w:instrText xml:space="preserve"> PAGEREF _Toc93048327 \h </w:instrText>
            </w:r>
          </w:ins>
          <w:r>
            <w:rPr>
              <w:noProof/>
              <w:webHidden/>
            </w:rPr>
          </w:r>
          <w:r>
            <w:rPr>
              <w:noProof/>
              <w:webHidden/>
            </w:rPr>
            <w:fldChar w:fldCharType="separate"/>
          </w:r>
          <w:ins w:id="255" w:author="Carsten Hein" w:date="2022-01-14T10:15:00Z">
            <w:r>
              <w:rPr>
                <w:noProof/>
                <w:webHidden/>
              </w:rPr>
              <w:t>101</w:t>
            </w:r>
            <w:r>
              <w:rPr>
                <w:noProof/>
                <w:webHidden/>
              </w:rPr>
              <w:fldChar w:fldCharType="end"/>
            </w:r>
            <w:r w:rsidRPr="00AA5C98">
              <w:rPr>
                <w:rStyle w:val="Hyperlink"/>
                <w:noProof/>
              </w:rPr>
              <w:fldChar w:fldCharType="end"/>
            </w:r>
          </w:ins>
        </w:p>
        <w:p w14:paraId="68AE1A90" w14:textId="598639C1" w:rsidR="00916225" w:rsidRDefault="00916225">
          <w:pPr>
            <w:pStyle w:val="Verzeichnis2"/>
            <w:tabs>
              <w:tab w:val="right" w:leader="dot" w:pos="9060"/>
            </w:tabs>
            <w:rPr>
              <w:ins w:id="256" w:author="Carsten Hein" w:date="2022-01-14T10:15:00Z"/>
              <w:rFonts w:eastAsiaTheme="minorEastAsia" w:cstheme="minorBidi"/>
              <w:b w:val="0"/>
              <w:bCs w:val="0"/>
              <w:noProof/>
              <w:sz w:val="22"/>
              <w:szCs w:val="22"/>
              <w:lang w:eastAsia="de-DE"/>
            </w:rPr>
          </w:pPr>
          <w:ins w:id="257"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8"</w:instrText>
            </w:r>
            <w:r w:rsidRPr="00AA5C98">
              <w:rPr>
                <w:rStyle w:val="Hyperlink"/>
                <w:noProof/>
              </w:rPr>
              <w:instrText xml:space="preserve"> </w:instrText>
            </w:r>
            <w:r w:rsidRPr="00AA5C98">
              <w:rPr>
                <w:rStyle w:val="Hyperlink"/>
                <w:noProof/>
              </w:rPr>
              <w:fldChar w:fldCharType="separate"/>
            </w:r>
            <w:r w:rsidRPr="00AA5C98">
              <w:rPr>
                <w:rStyle w:val="Hyperlink"/>
                <w:noProof/>
              </w:rPr>
              <w:t>Abbildungsverzeichnis</w:t>
            </w:r>
            <w:r>
              <w:rPr>
                <w:noProof/>
                <w:webHidden/>
              </w:rPr>
              <w:tab/>
            </w:r>
            <w:r>
              <w:rPr>
                <w:noProof/>
                <w:webHidden/>
              </w:rPr>
              <w:fldChar w:fldCharType="begin"/>
            </w:r>
            <w:r>
              <w:rPr>
                <w:noProof/>
                <w:webHidden/>
              </w:rPr>
              <w:instrText xml:space="preserve"> PAGEREF _Toc93048328 \h </w:instrText>
            </w:r>
          </w:ins>
          <w:r>
            <w:rPr>
              <w:noProof/>
              <w:webHidden/>
            </w:rPr>
          </w:r>
          <w:r>
            <w:rPr>
              <w:noProof/>
              <w:webHidden/>
            </w:rPr>
            <w:fldChar w:fldCharType="separate"/>
          </w:r>
          <w:ins w:id="258" w:author="Carsten Hein" w:date="2022-01-14T10:15:00Z">
            <w:r>
              <w:rPr>
                <w:noProof/>
                <w:webHidden/>
              </w:rPr>
              <w:t>104</w:t>
            </w:r>
            <w:r>
              <w:rPr>
                <w:noProof/>
                <w:webHidden/>
              </w:rPr>
              <w:fldChar w:fldCharType="end"/>
            </w:r>
            <w:r w:rsidRPr="00AA5C98">
              <w:rPr>
                <w:rStyle w:val="Hyperlink"/>
                <w:noProof/>
              </w:rPr>
              <w:fldChar w:fldCharType="end"/>
            </w:r>
          </w:ins>
        </w:p>
        <w:p w14:paraId="7A3DEF49" w14:textId="11BBE51E" w:rsidR="00916225" w:rsidRDefault="00916225">
          <w:pPr>
            <w:pStyle w:val="Verzeichnis2"/>
            <w:tabs>
              <w:tab w:val="right" w:leader="dot" w:pos="9060"/>
            </w:tabs>
            <w:rPr>
              <w:ins w:id="259" w:author="Carsten Hein" w:date="2022-01-14T10:15:00Z"/>
              <w:rFonts w:eastAsiaTheme="minorEastAsia" w:cstheme="minorBidi"/>
              <w:b w:val="0"/>
              <w:bCs w:val="0"/>
              <w:noProof/>
              <w:sz w:val="22"/>
              <w:szCs w:val="22"/>
              <w:lang w:eastAsia="de-DE"/>
            </w:rPr>
          </w:pPr>
          <w:ins w:id="260"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29"</w:instrText>
            </w:r>
            <w:r w:rsidRPr="00AA5C98">
              <w:rPr>
                <w:rStyle w:val="Hyperlink"/>
                <w:noProof/>
              </w:rPr>
              <w:instrText xml:space="preserve"> </w:instrText>
            </w:r>
            <w:r w:rsidRPr="00AA5C98">
              <w:rPr>
                <w:rStyle w:val="Hyperlink"/>
                <w:noProof/>
              </w:rPr>
              <w:fldChar w:fldCharType="separate"/>
            </w:r>
            <w:r w:rsidRPr="00AA5C98">
              <w:rPr>
                <w:rStyle w:val="Hyperlink"/>
                <w:noProof/>
              </w:rPr>
              <w:t>Tabellenverzeichnis</w:t>
            </w:r>
            <w:r>
              <w:rPr>
                <w:noProof/>
                <w:webHidden/>
              </w:rPr>
              <w:tab/>
            </w:r>
            <w:r>
              <w:rPr>
                <w:noProof/>
                <w:webHidden/>
              </w:rPr>
              <w:fldChar w:fldCharType="begin"/>
            </w:r>
            <w:r>
              <w:rPr>
                <w:noProof/>
                <w:webHidden/>
              </w:rPr>
              <w:instrText xml:space="preserve"> PAGEREF _Toc93048329 \h </w:instrText>
            </w:r>
          </w:ins>
          <w:r>
            <w:rPr>
              <w:noProof/>
              <w:webHidden/>
            </w:rPr>
          </w:r>
          <w:r>
            <w:rPr>
              <w:noProof/>
              <w:webHidden/>
            </w:rPr>
            <w:fldChar w:fldCharType="separate"/>
          </w:r>
          <w:ins w:id="261" w:author="Carsten Hein" w:date="2022-01-14T10:15:00Z">
            <w:r>
              <w:rPr>
                <w:noProof/>
                <w:webHidden/>
              </w:rPr>
              <w:t>107</w:t>
            </w:r>
            <w:r>
              <w:rPr>
                <w:noProof/>
                <w:webHidden/>
              </w:rPr>
              <w:fldChar w:fldCharType="end"/>
            </w:r>
            <w:r w:rsidRPr="00AA5C98">
              <w:rPr>
                <w:rStyle w:val="Hyperlink"/>
                <w:noProof/>
              </w:rPr>
              <w:fldChar w:fldCharType="end"/>
            </w:r>
          </w:ins>
        </w:p>
        <w:p w14:paraId="3511AFB8" w14:textId="2D153129" w:rsidR="00916225" w:rsidRDefault="00916225">
          <w:pPr>
            <w:pStyle w:val="Verzeichnis1"/>
            <w:tabs>
              <w:tab w:val="right" w:leader="dot" w:pos="9060"/>
            </w:tabs>
            <w:rPr>
              <w:ins w:id="262" w:author="Carsten Hein" w:date="2022-01-14T10:15:00Z"/>
              <w:rFonts w:asciiTheme="minorHAnsi" w:eastAsiaTheme="minorEastAsia" w:hAnsiTheme="minorHAnsi" w:cstheme="minorBidi"/>
              <w:b w:val="0"/>
              <w:bCs w:val="0"/>
              <w:caps w:val="0"/>
              <w:noProof/>
              <w:sz w:val="22"/>
              <w:szCs w:val="22"/>
              <w:lang w:eastAsia="de-DE"/>
            </w:rPr>
          </w:pPr>
          <w:ins w:id="263" w:author="Carsten Hein" w:date="2022-01-14T10:15:00Z">
            <w:r w:rsidRPr="00AA5C98">
              <w:rPr>
                <w:rStyle w:val="Hyperlink"/>
                <w:noProof/>
              </w:rPr>
              <w:fldChar w:fldCharType="begin"/>
            </w:r>
            <w:r w:rsidRPr="00AA5C98">
              <w:rPr>
                <w:rStyle w:val="Hyperlink"/>
                <w:noProof/>
              </w:rPr>
              <w:instrText xml:space="preserve"> </w:instrText>
            </w:r>
            <w:r>
              <w:rPr>
                <w:noProof/>
              </w:rPr>
              <w:instrText>HYPERLINK \l "_Toc93048330"</w:instrText>
            </w:r>
            <w:r w:rsidRPr="00AA5C98">
              <w:rPr>
                <w:rStyle w:val="Hyperlink"/>
                <w:noProof/>
              </w:rPr>
              <w:instrText xml:space="preserve"> </w:instrText>
            </w:r>
            <w:r w:rsidRPr="00AA5C98">
              <w:rPr>
                <w:rStyle w:val="Hyperlink"/>
                <w:noProof/>
              </w:rPr>
              <w:fldChar w:fldCharType="separate"/>
            </w:r>
            <w:r w:rsidRPr="00AA5C98">
              <w:rPr>
                <w:rStyle w:val="Hyperlink"/>
                <w:noProof/>
              </w:rPr>
              <w:t>Anlagen</w:t>
            </w:r>
            <w:r>
              <w:rPr>
                <w:noProof/>
                <w:webHidden/>
              </w:rPr>
              <w:tab/>
            </w:r>
            <w:r>
              <w:rPr>
                <w:noProof/>
                <w:webHidden/>
              </w:rPr>
              <w:fldChar w:fldCharType="begin"/>
            </w:r>
            <w:r>
              <w:rPr>
                <w:noProof/>
                <w:webHidden/>
              </w:rPr>
              <w:instrText xml:space="preserve"> PAGEREF _Toc93048330 \h </w:instrText>
            </w:r>
          </w:ins>
          <w:r>
            <w:rPr>
              <w:noProof/>
              <w:webHidden/>
            </w:rPr>
          </w:r>
          <w:r>
            <w:rPr>
              <w:noProof/>
              <w:webHidden/>
            </w:rPr>
            <w:fldChar w:fldCharType="separate"/>
          </w:r>
          <w:ins w:id="264" w:author="Carsten Hein" w:date="2022-01-14T10:15:00Z">
            <w:r>
              <w:rPr>
                <w:noProof/>
                <w:webHidden/>
              </w:rPr>
              <w:t>108</w:t>
            </w:r>
            <w:r>
              <w:rPr>
                <w:noProof/>
                <w:webHidden/>
              </w:rPr>
              <w:fldChar w:fldCharType="end"/>
            </w:r>
            <w:r w:rsidRPr="00AA5C98">
              <w:rPr>
                <w:rStyle w:val="Hyperlink"/>
                <w:noProof/>
              </w:rPr>
              <w:fldChar w:fldCharType="end"/>
            </w:r>
          </w:ins>
        </w:p>
        <w:p w14:paraId="0E3D3499" w14:textId="028EE46A" w:rsidR="007B714A" w:rsidDel="00916225" w:rsidRDefault="007B714A">
          <w:pPr>
            <w:pStyle w:val="Verzeichnis1"/>
            <w:tabs>
              <w:tab w:val="right" w:leader="dot" w:pos="9060"/>
            </w:tabs>
            <w:rPr>
              <w:del w:id="265" w:author="Carsten Hein" w:date="2022-01-14T10:15:00Z"/>
              <w:rFonts w:asciiTheme="minorHAnsi" w:eastAsiaTheme="minorEastAsia" w:hAnsiTheme="minorHAnsi" w:cstheme="minorBidi"/>
              <w:b w:val="0"/>
              <w:bCs w:val="0"/>
              <w:caps w:val="0"/>
              <w:noProof/>
              <w:sz w:val="22"/>
              <w:szCs w:val="22"/>
              <w:lang w:eastAsia="de-DE"/>
            </w:rPr>
          </w:pPr>
          <w:del w:id="266" w:author="Carsten Hein" w:date="2022-01-14T10:15:00Z">
            <w:r w:rsidRPr="00916225" w:rsidDel="00916225">
              <w:rPr>
                <w:rPrChange w:id="267" w:author="Carsten Hein" w:date="2022-01-14T10:15:00Z">
                  <w:rPr>
                    <w:rStyle w:val="Hyperlink"/>
                    <w:noProof/>
                    <w:lang w:val="en-GB"/>
                  </w:rPr>
                </w:rPrChange>
              </w:rPr>
              <w:delText>Kurzfassung</w:delText>
            </w:r>
            <w:r w:rsidDel="00916225">
              <w:rPr>
                <w:noProof/>
                <w:webHidden/>
              </w:rPr>
              <w:tab/>
              <w:delText>5</w:delText>
            </w:r>
          </w:del>
        </w:p>
        <w:p w14:paraId="5D177FA9" w14:textId="338EE959" w:rsidR="007B714A" w:rsidDel="00916225" w:rsidRDefault="007B714A">
          <w:pPr>
            <w:pStyle w:val="Verzeichnis1"/>
            <w:tabs>
              <w:tab w:val="right" w:leader="dot" w:pos="9060"/>
            </w:tabs>
            <w:rPr>
              <w:del w:id="268" w:author="Carsten Hein" w:date="2022-01-14T10:15:00Z"/>
              <w:rFonts w:asciiTheme="minorHAnsi" w:eastAsiaTheme="minorEastAsia" w:hAnsiTheme="minorHAnsi" w:cstheme="minorBidi"/>
              <w:b w:val="0"/>
              <w:bCs w:val="0"/>
              <w:caps w:val="0"/>
              <w:noProof/>
              <w:sz w:val="22"/>
              <w:szCs w:val="22"/>
              <w:lang w:eastAsia="de-DE"/>
            </w:rPr>
          </w:pPr>
          <w:del w:id="269" w:author="Carsten Hein" w:date="2022-01-14T10:15:00Z">
            <w:r w:rsidRPr="00916225" w:rsidDel="00916225">
              <w:rPr>
                <w:rPrChange w:id="270" w:author="Carsten Hein" w:date="2022-01-14T10:15:00Z">
                  <w:rPr>
                    <w:rStyle w:val="Hyperlink"/>
                    <w:noProof/>
                    <w:lang w:val="en-GB"/>
                  </w:rPr>
                </w:rPrChange>
              </w:rPr>
              <w:delText>Abstract in English</w:delText>
            </w:r>
            <w:r w:rsidDel="00916225">
              <w:rPr>
                <w:noProof/>
                <w:webHidden/>
              </w:rPr>
              <w:tab/>
              <w:delText>6</w:delText>
            </w:r>
          </w:del>
        </w:p>
        <w:p w14:paraId="69896B6E" w14:textId="3FA94442" w:rsidR="007B714A" w:rsidDel="00916225" w:rsidRDefault="007B714A">
          <w:pPr>
            <w:pStyle w:val="Verzeichnis1"/>
            <w:tabs>
              <w:tab w:val="left" w:pos="400"/>
              <w:tab w:val="right" w:leader="dot" w:pos="9060"/>
            </w:tabs>
            <w:rPr>
              <w:del w:id="271" w:author="Carsten Hein" w:date="2022-01-14T10:15:00Z"/>
              <w:rFonts w:asciiTheme="minorHAnsi" w:eastAsiaTheme="minorEastAsia" w:hAnsiTheme="minorHAnsi" w:cstheme="minorBidi"/>
              <w:b w:val="0"/>
              <w:bCs w:val="0"/>
              <w:caps w:val="0"/>
              <w:noProof/>
              <w:sz w:val="22"/>
              <w:szCs w:val="22"/>
              <w:lang w:eastAsia="de-DE"/>
            </w:rPr>
          </w:pPr>
          <w:del w:id="272" w:author="Carsten Hein" w:date="2022-01-14T10:15:00Z">
            <w:r w:rsidRPr="00916225" w:rsidDel="00916225">
              <w:rPr>
                <w:rPrChange w:id="273" w:author="Carsten Hein" w:date="2022-01-14T10:15:00Z">
                  <w:rPr>
                    <w:rStyle w:val="Hyperlink"/>
                    <w:noProof/>
                  </w:rPr>
                </w:rPrChange>
              </w:rPr>
              <w:lastRenderedPageBreak/>
              <w:delText>1</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274" w:author="Carsten Hein" w:date="2022-01-14T10:15:00Z">
                  <w:rPr>
                    <w:rStyle w:val="Hyperlink"/>
                    <w:noProof/>
                  </w:rPr>
                </w:rPrChange>
              </w:rPr>
              <w:delText>Einführung</w:delText>
            </w:r>
            <w:r w:rsidDel="00916225">
              <w:rPr>
                <w:noProof/>
                <w:webHidden/>
              </w:rPr>
              <w:tab/>
              <w:delText>8</w:delText>
            </w:r>
          </w:del>
        </w:p>
        <w:p w14:paraId="57EB5086" w14:textId="0DA74FF6" w:rsidR="007B714A" w:rsidDel="00916225" w:rsidRDefault="007B714A">
          <w:pPr>
            <w:pStyle w:val="Verzeichnis2"/>
            <w:tabs>
              <w:tab w:val="left" w:pos="600"/>
              <w:tab w:val="right" w:leader="dot" w:pos="9060"/>
            </w:tabs>
            <w:rPr>
              <w:del w:id="275" w:author="Carsten Hein" w:date="2022-01-14T10:15:00Z"/>
              <w:rFonts w:eastAsiaTheme="minorEastAsia" w:cstheme="minorBidi"/>
              <w:b w:val="0"/>
              <w:bCs w:val="0"/>
              <w:noProof/>
              <w:sz w:val="22"/>
              <w:szCs w:val="22"/>
              <w:lang w:eastAsia="de-DE"/>
            </w:rPr>
          </w:pPr>
          <w:del w:id="276" w:author="Carsten Hein" w:date="2022-01-14T10:15:00Z">
            <w:r w:rsidRPr="00916225" w:rsidDel="00916225">
              <w:rPr>
                <w:rPrChange w:id="277" w:author="Carsten Hein" w:date="2022-01-14T10:15:00Z">
                  <w:rPr>
                    <w:rStyle w:val="Hyperlink"/>
                    <w:noProof/>
                  </w:rPr>
                </w:rPrChange>
              </w:rPr>
              <w:delText>1.1</w:delText>
            </w:r>
            <w:r w:rsidDel="00916225">
              <w:rPr>
                <w:rFonts w:eastAsiaTheme="minorEastAsia" w:cstheme="minorBidi"/>
                <w:b w:val="0"/>
                <w:bCs w:val="0"/>
                <w:noProof/>
                <w:sz w:val="22"/>
                <w:szCs w:val="22"/>
                <w:lang w:eastAsia="de-DE"/>
              </w:rPr>
              <w:tab/>
            </w:r>
            <w:r w:rsidRPr="00916225" w:rsidDel="00916225">
              <w:rPr>
                <w:rPrChange w:id="278" w:author="Carsten Hein" w:date="2022-01-14T10:15:00Z">
                  <w:rPr>
                    <w:rStyle w:val="Hyperlink"/>
                    <w:noProof/>
                  </w:rPr>
                </w:rPrChange>
              </w:rPr>
              <w:delText>Untersuchungsgegenstand</w:delText>
            </w:r>
            <w:r w:rsidDel="00916225">
              <w:rPr>
                <w:noProof/>
                <w:webHidden/>
              </w:rPr>
              <w:tab/>
              <w:delText>8</w:delText>
            </w:r>
          </w:del>
        </w:p>
        <w:p w14:paraId="797CFE4A" w14:textId="592A7932" w:rsidR="007B714A" w:rsidDel="00916225" w:rsidRDefault="007B714A">
          <w:pPr>
            <w:pStyle w:val="Verzeichnis2"/>
            <w:tabs>
              <w:tab w:val="left" w:pos="600"/>
              <w:tab w:val="right" w:leader="dot" w:pos="9060"/>
            </w:tabs>
            <w:rPr>
              <w:del w:id="279" w:author="Carsten Hein" w:date="2022-01-14T10:15:00Z"/>
              <w:rFonts w:eastAsiaTheme="minorEastAsia" w:cstheme="minorBidi"/>
              <w:b w:val="0"/>
              <w:bCs w:val="0"/>
              <w:noProof/>
              <w:sz w:val="22"/>
              <w:szCs w:val="22"/>
              <w:lang w:eastAsia="de-DE"/>
            </w:rPr>
          </w:pPr>
          <w:del w:id="280" w:author="Carsten Hein" w:date="2022-01-14T10:15:00Z">
            <w:r w:rsidRPr="00916225" w:rsidDel="00916225">
              <w:rPr>
                <w:rPrChange w:id="281" w:author="Carsten Hein" w:date="2022-01-14T10:15:00Z">
                  <w:rPr>
                    <w:rStyle w:val="Hyperlink"/>
                    <w:noProof/>
                  </w:rPr>
                </w:rPrChange>
              </w:rPr>
              <w:delText>1.2</w:delText>
            </w:r>
            <w:r w:rsidDel="00916225">
              <w:rPr>
                <w:rFonts w:eastAsiaTheme="minorEastAsia" w:cstheme="minorBidi"/>
                <w:b w:val="0"/>
                <w:bCs w:val="0"/>
                <w:noProof/>
                <w:sz w:val="22"/>
                <w:szCs w:val="22"/>
                <w:lang w:eastAsia="de-DE"/>
              </w:rPr>
              <w:tab/>
            </w:r>
            <w:r w:rsidRPr="00916225" w:rsidDel="00916225">
              <w:rPr>
                <w:rPrChange w:id="282" w:author="Carsten Hein" w:date="2022-01-14T10:15:00Z">
                  <w:rPr>
                    <w:rStyle w:val="Hyperlink"/>
                    <w:noProof/>
                  </w:rPr>
                </w:rPrChange>
              </w:rPr>
              <w:delText>Strukturierung des Forschungsprojektes</w:delText>
            </w:r>
            <w:r w:rsidDel="00916225">
              <w:rPr>
                <w:noProof/>
                <w:webHidden/>
              </w:rPr>
              <w:tab/>
              <w:delText>9</w:delText>
            </w:r>
          </w:del>
        </w:p>
        <w:p w14:paraId="4B346660" w14:textId="35EDAFA7" w:rsidR="007B714A" w:rsidDel="00916225" w:rsidRDefault="007B714A">
          <w:pPr>
            <w:pStyle w:val="Verzeichnis1"/>
            <w:tabs>
              <w:tab w:val="left" w:pos="400"/>
              <w:tab w:val="right" w:leader="dot" w:pos="9060"/>
            </w:tabs>
            <w:rPr>
              <w:del w:id="283" w:author="Carsten Hein" w:date="2022-01-14T10:15:00Z"/>
              <w:rFonts w:asciiTheme="minorHAnsi" w:eastAsiaTheme="minorEastAsia" w:hAnsiTheme="minorHAnsi" w:cstheme="minorBidi"/>
              <w:b w:val="0"/>
              <w:bCs w:val="0"/>
              <w:caps w:val="0"/>
              <w:noProof/>
              <w:sz w:val="22"/>
              <w:szCs w:val="22"/>
              <w:lang w:eastAsia="de-DE"/>
            </w:rPr>
          </w:pPr>
          <w:del w:id="284" w:author="Carsten Hein" w:date="2022-01-14T10:15:00Z">
            <w:r w:rsidRPr="00916225" w:rsidDel="00916225">
              <w:rPr>
                <w:rPrChange w:id="285" w:author="Carsten Hein" w:date="2022-01-14T10:15:00Z">
                  <w:rPr>
                    <w:rStyle w:val="Hyperlink"/>
                    <w:noProof/>
                  </w:rPr>
                </w:rPrChange>
              </w:rPr>
              <w:delText>2</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286" w:author="Carsten Hein" w:date="2022-01-14T10:15:00Z">
                  <w:rPr>
                    <w:rStyle w:val="Hyperlink"/>
                    <w:noProof/>
                  </w:rPr>
                </w:rPrChange>
              </w:rPr>
              <w:delText>Stand der Technik</w:delText>
            </w:r>
            <w:r w:rsidDel="00916225">
              <w:rPr>
                <w:noProof/>
                <w:webHidden/>
              </w:rPr>
              <w:tab/>
              <w:delText>13</w:delText>
            </w:r>
          </w:del>
        </w:p>
        <w:p w14:paraId="344856B4" w14:textId="290C8E34" w:rsidR="007B714A" w:rsidDel="00916225" w:rsidRDefault="007B714A">
          <w:pPr>
            <w:pStyle w:val="Verzeichnis1"/>
            <w:tabs>
              <w:tab w:val="left" w:pos="400"/>
              <w:tab w:val="right" w:leader="dot" w:pos="9060"/>
            </w:tabs>
            <w:rPr>
              <w:del w:id="287" w:author="Carsten Hein" w:date="2022-01-14T10:15:00Z"/>
              <w:rFonts w:asciiTheme="minorHAnsi" w:eastAsiaTheme="minorEastAsia" w:hAnsiTheme="minorHAnsi" w:cstheme="minorBidi"/>
              <w:b w:val="0"/>
              <w:bCs w:val="0"/>
              <w:caps w:val="0"/>
              <w:noProof/>
              <w:sz w:val="22"/>
              <w:szCs w:val="22"/>
              <w:lang w:eastAsia="de-DE"/>
            </w:rPr>
          </w:pPr>
          <w:del w:id="288" w:author="Carsten Hein" w:date="2022-01-14T10:15:00Z">
            <w:r w:rsidRPr="00916225" w:rsidDel="00916225">
              <w:rPr>
                <w:rPrChange w:id="289" w:author="Carsten Hein" w:date="2022-01-14T10:15:00Z">
                  <w:rPr>
                    <w:rStyle w:val="Hyperlink"/>
                    <w:noProof/>
                  </w:rPr>
                </w:rPrChange>
              </w:rPr>
              <w:delText>3</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290" w:author="Carsten Hein" w:date="2022-01-14T10:15:00Z">
                  <w:rPr>
                    <w:rStyle w:val="Hyperlink"/>
                    <w:noProof/>
                  </w:rPr>
                </w:rPrChange>
              </w:rPr>
              <w:delText>Modell zur rechnerischen Bewertung verschiedener Verbindungsmittel für den Bau von HBV-Decken</w:delText>
            </w:r>
            <w:r w:rsidDel="00916225">
              <w:rPr>
                <w:noProof/>
                <w:webHidden/>
              </w:rPr>
              <w:tab/>
              <w:delText>16</w:delText>
            </w:r>
          </w:del>
        </w:p>
        <w:p w14:paraId="56330B76" w14:textId="4BFC58E3" w:rsidR="007B714A" w:rsidDel="00916225" w:rsidRDefault="007B714A">
          <w:pPr>
            <w:pStyle w:val="Verzeichnis2"/>
            <w:tabs>
              <w:tab w:val="left" w:pos="600"/>
              <w:tab w:val="right" w:leader="dot" w:pos="9060"/>
            </w:tabs>
            <w:rPr>
              <w:del w:id="291" w:author="Carsten Hein" w:date="2022-01-14T10:15:00Z"/>
              <w:rFonts w:eastAsiaTheme="minorEastAsia" w:cstheme="minorBidi"/>
              <w:b w:val="0"/>
              <w:bCs w:val="0"/>
              <w:noProof/>
              <w:sz w:val="22"/>
              <w:szCs w:val="22"/>
              <w:lang w:eastAsia="de-DE"/>
            </w:rPr>
          </w:pPr>
          <w:del w:id="292" w:author="Carsten Hein" w:date="2022-01-14T10:15:00Z">
            <w:r w:rsidRPr="00916225" w:rsidDel="00916225">
              <w:rPr>
                <w:rPrChange w:id="293" w:author="Carsten Hein" w:date="2022-01-14T10:15:00Z">
                  <w:rPr>
                    <w:rStyle w:val="Hyperlink"/>
                    <w:noProof/>
                  </w:rPr>
                </w:rPrChange>
              </w:rPr>
              <w:delText>3.1</w:delText>
            </w:r>
            <w:r w:rsidDel="00916225">
              <w:rPr>
                <w:rFonts w:eastAsiaTheme="minorEastAsia" w:cstheme="minorBidi"/>
                <w:b w:val="0"/>
                <w:bCs w:val="0"/>
                <w:noProof/>
                <w:sz w:val="22"/>
                <w:szCs w:val="22"/>
                <w:lang w:eastAsia="de-DE"/>
              </w:rPr>
              <w:tab/>
            </w:r>
            <w:r w:rsidRPr="00916225" w:rsidDel="00916225">
              <w:rPr>
                <w:rPrChange w:id="294" w:author="Carsten Hein" w:date="2022-01-14T10:15:00Z">
                  <w:rPr>
                    <w:rStyle w:val="Hyperlink"/>
                    <w:noProof/>
                  </w:rPr>
                </w:rPrChange>
              </w:rPr>
              <w:delText>5.3 Festlegung des betrachteten Deckentyps</w:delText>
            </w:r>
            <w:r w:rsidDel="00916225">
              <w:rPr>
                <w:noProof/>
                <w:webHidden/>
              </w:rPr>
              <w:tab/>
              <w:delText>16</w:delText>
            </w:r>
          </w:del>
        </w:p>
        <w:p w14:paraId="7F4B800F" w14:textId="6D7E8405" w:rsidR="007B714A" w:rsidDel="00916225" w:rsidRDefault="007B714A">
          <w:pPr>
            <w:pStyle w:val="Verzeichnis3"/>
            <w:tabs>
              <w:tab w:val="left" w:pos="1000"/>
              <w:tab w:val="right" w:leader="dot" w:pos="9060"/>
            </w:tabs>
            <w:rPr>
              <w:del w:id="295" w:author="Carsten Hein" w:date="2022-01-14T10:15:00Z"/>
              <w:rFonts w:eastAsiaTheme="minorEastAsia" w:cstheme="minorBidi"/>
              <w:noProof/>
              <w:sz w:val="22"/>
              <w:szCs w:val="22"/>
              <w:lang w:eastAsia="de-DE"/>
            </w:rPr>
          </w:pPr>
          <w:del w:id="296" w:author="Carsten Hein" w:date="2022-01-14T10:15:00Z">
            <w:r w:rsidRPr="00916225" w:rsidDel="00916225">
              <w:rPr>
                <w:rPrChange w:id="297" w:author="Carsten Hein" w:date="2022-01-14T10:15:00Z">
                  <w:rPr>
                    <w:rStyle w:val="Hyperlink"/>
                    <w:noProof/>
                  </w:rPr>
                </w:rPrChange>
              </w:rPr>
              <w:delText>3.1.1</w:delText>
            </w:r>
            <w:r w:rsidDel="00916225">
              <w:rPr>
                <w:rFonts w:eastAsiaTheme="minorEastAsia" w:cstheme="minorBidi"/>
                <w:noProof/>
                <w:sz w:val="22"/>
                <w:szCs w:val="22"/>
                <w:lang w:eastAsia="de-DE"/>
              </w:rPr>
              <w:tab/>
            </w:r>
            <w:r w:rsidRPr="00916225" w:rsidDel="00916225">
              <w:rPr>
                <w:rPrChange w:id="298" w:author="Carsten Hein" w:date="2022-01-14T10:15:00Z">
                  <w:rPr>
                    <w:rStyle w:val="Hyperlink"/>
                    <w:noProof/>
                  </w:rPr>
                </w:rPrChange>
              </w:rPr>
              <w:delText xml:space="preserve"> 5.4 Anforderungen an die Decke infolge Brandschutz</w:delText>
            </w:r>
            <w:r w:rsidDel="00916225">
              <w:rPr>
                <w:noProof/>
                <w:webHidden/>
              </w:rPr>
              <w:tab/>
              <w:delText>16</w:delText>
            </w:r>
          </w:del>
        </w:p>
        <w:p w14:paraId="0E7CC99F" w14:textId="64DB631D" w:rsidR="007B714A" w:rsidDel="00916225" w:rsidRDefault="007B714A">
          <w:pPr>
            <w:pStyle w:val="Verzeichnis3"/>
            <w:tabs>
              <w:tab w:val="left" w:pos="1000"/>
              <w:tab w:val="right" w:leader="dot" w:pos="9060"/>
            </w:tabs>
            <w:rPr>
              <w:del w:id="299" w:author="Carsten Hein" w:date="2022-01-14T10:15:00Z"/>
              <w:rFonts w:eastAsiaTheme="minorEastAsia" w:cstheme="minorBidi"/>
              <w:noProof/>
              <w:sz w:val="22"/>
              <w:szCs w:val="22"/>
              <w:lang w:eastAsia="de-DE"/>
            </w:rPr>
          </w:pPr>
          <w:del w:id="300" w:author="Carsten Hein" w:date="2022-01-14T10:15:00Z">
            <w:r w:rsidRPr="00916225" w:rsidDel="00916225">
              <w:rPr>
                <w:rPrChange w:id="301" w:author="Carsten Hein" w:date="2022-01-14T10:15:00Z">
                  <w:rPr>
                    <w:rStyle w:val="Hyperlink"/>
                    <w:noProof/>
                  </w:rPr>
                </w:rPrChange>
              </w:rPr>
              <w:delText>3.1.2</w:delText>
            </w:r>
            <w:r w:rsidDel="00916225">
              <w:rPr>
                <w:rFonts w:eastAsiaTheme="minorEastAsia" w:cstheme="minorBidi"/>
                <w:noProof/>
                <w:sz w:val="22"/>
                <w:szCs w:val="22"/>
                <w:lang w:eastAsia="de-DE"/>
              </w:rPr>
              <w:tab/>
            </w:r>
            <w:r w:rsidRPr="00916225" w:rsidDel="00916225">
              <w:rPr>
                <w:rPrChange w:id="302" w:author="Carsten Hein" w:date="2022-01-14T10:15:00Z">
                  <w:rPr>
                    <w:rStyle w:val="Hyperlink"/>
                    <w:noProof/>
                  </w:rPr>
                </w:rPrChange>
              </w:rPr>
              <w:delText>5.5 Statisches Modell  zur Bemessung der Holz-Beton-Verbundkonstruktion</w:delText>
            </w:r>
            <w:r w:rsidDel="00916225">
              <w:rPr>
                <w:noProof/>
                <w:webHidden/>
              </w:rPr>
              <w:tab/>
              <w:delText>18</w:delText>
            </w:r>
          </w:del>
        </w:p>
        <w:p w14:paraId="644F8A23" w14:textId="52ABF61B" w:rsidR="007B714A" w:rsidDel="00916225" w:rsidRDefault="007B714A">
          <w:pPr>
            <w:pStyle w:val="Verzeichnis3"/>
            <w:tabs>
              <w:tab w:val="left" w:pos="1000"/>
              <w:tab w:val="right" w:leader="dot" w:pos="9060"/>
            </w:tabs>
            <w:rPr>
              <w:del w:id="303" w:author="Carsten Hein" w:date="2022-01-14T10:15:00Z"/>
              <w:rFonts w:eastAsiaTheme="minorEastAsia" w:cstheme="minorBidi"/>
              <w:noProof/>
              <w:sz w:val="22"/>
              <w:szCs w:val="22"/>
              <w:lang w:eastAsia="de-DE"/>
            </w:rPr>
          </w:pPr>
          <w:del w:id="304" w:author="Carsten Hein" w:date="2022-01-14T10:15:00Z">
            <w:r w:rsidRPr="00916225" w:rsidDel="00916225">
              <w:rPr>
                <w:rPrChange w:id="305" w:author="Carsten Hein" w:date="2022-01-14T10:15:00Z">
                  <w:rPr>
                    <w:rStyle w:val="Hyperlink"/>
                    <w:noProof/>
                  </w:rPr>
                </w:rPrChange>
              </w:rPr>
              <w:delText>3.1.3</w:delText>
            </w:r>
            <w:r w:rsidDel="00916225">
              <w:rPr>
                <w:rFonts w:eastAsiaTheme="minorEastAsia" w:cstheme="minorBidi"/>
                <w:noProof/>
                <w:sz w:val="22"/>
                <w:szCs w:val="22"/>
                <w:lang w:eastAsia="de-DE"/>
              </w:rPr>
              <w:tab/>
            </w:r>
            <w:r w:rsidRPr="00916225" w:rsidDel="00916225">
              <w:rPr>
                <w:rPrChange w:id="306" w:author="Carsten Hein" w:date="2022-01-14T10:15:00Z">
                  <w:rPr>
                    <w:rStyle w:val="Hyperlink"/>
                    <w:noProof/>
                  </w:rPr>
                </w:rPrChange>
              </w:rPr>
              <w:delText>5.3 Berücksichtigung des zeitabhängigen Materialverhaltens</w:delText>
            </w:r>
            <w:r w:rsidDel="00916225">
              <w:rPr>
                <w:noProof/>
                <w:webHidden/>
              </w:rPr>
              <w:tab/>
              <w:delText>19</w:delText>
            </w:r>
          </w:del>
        </w:p>
        <w:p w14:paraId="5A735574" w14:textId="2AE1D0DE" w:rsidR="007B714A" w:rsidDel="00916225" w:rsidRDefault="007B714A">
          <w:pPr>
            <w:pStyle w:val="Verzeichnis3"/>
            <w:tabs>
              <w:tab w:val="left" w:pos="1000"/>
              <w:tab w:val="right" w:leader="dot" w:pos="9060"/>
            </w:tabs>
            <w:rPr>
              <w:del w:id="307" w:author="Carsten Hein" w:date="2022-01-14T10:15:00Z"/>
              <w:rFonts w:eastAsiaTheme="minorEastAsia" w:cstheme="minorBidi"/>
              <w:noProof/>
              <w:sz w:val="22"/>
              <w:szCs w:val="22"/>
              <w:lang w:eastAsia="de-DE"/>
            </w:rPr>
          </w:pPr>
          <w:del w:id="308" w:author="Carsten Hein" w:date="2022-01-14T10:15:00Z">
            <w:r w:rsidRPr="00916225" w:rsidDel="00916225">
              <w:rPr>
                <w:rPrChange w:id="309" w:author="Carsten Hein" w:date="2022-01-14T10:15:00Z">
                  <w:rPr>
                    <w:rStyle w:val="Hyperlink"/>
                    <w:noProof/>
                    <w:lang w:eastAsia="de-DE"/>
                  </w:rPr>
                </w:rPrChange>
              </w:rPr>
              <w:delText>3.1.4</w:delText>
            </w:r>
            <w:r w:rsidDel="00916225">
              <w:rPr>
                <w:rFonts w:eastAsiaTheme="minorEastAsia" w:cstheme="minorBidi"/>
                <w:noProof/>
                <w:sz w:val="22"/>
                <w:szCs w:val="22"/>
                <w:lang w:eastAsia="de-DE"/>
              </w:rPr>
              <w:tab/>
            </w:r>
            <w:r w:rsidRPr="00916225" w:rsidDel="00916225">
              <w:rPr>
                <w:rPrChange w:id="310" w:author="Carsten Hein" w:date="2022-01-14T10:15:00Z">
                  <w:rPr>
                    <w:rStyle w:val="Hyperlink"/>
                    <w:noProof/>
                    <w:lang w:eastAsia="de-DE"/>
                  </w:rPr>
                </w:rPrChange>
              </w:rPr>
              <w:delText>5. 6Lastannahmen</w:delText>
            </w:r>
            <w:r w:rsidDel="00916225">
              <w:rPr>
                <w:noProof/>
                <w:webHidden/>
              </w:rPr>
              <w:tab/>
              <w:delText>22</w:delText>
            </w:r>
          </w:del>
        </w:p>
        <w:p w14:paraId="15A21CD5" w14:textId="6C90007D" w:rsidR="007B714A" w:rsidDel="00916225" w:rsidRDefault="007B714A">
          <w:pPr>
            <w:pStyle w:val="Verzeichnis3"/>
            <w:tabs>
              <w:tab w:val="left" w:pos="1000"/>
              <w:tab w:val="right" w:leader="dot" w:pos="9060"/>
            </w:tabs>
            <w:rPr>
              <w:del w:id="311" w:author="Carsten Hein" w:date="2022-01-14T10:15:00Z"/>
              <w:rFonts w:eastAsiaTheme="minorEastAsia" w:cstheme="minorBidi"/>
              <w:noProof/>
              <w:sz w:val="22"/>
              <w:szCs w:val="22"/>
              <w:lang w:eastAsia="de-DE"/>
            </w:rPr>
          </w:pPr>
          <w:del w:id="312" w:author="Carsten Hein" w:date="2022-01-14T10:15:00Z">
            <w:r w:rsidRPr="00916225" w:rsidDel="00916225">
              <w:rPr>
                <w:rPrChange w:id="313" w:author="Carsten Hein" w:date="2022-01-14T10:15:00Z">
                  <w:rPr>
                    <w:rStyle w:val="Hyperlink"/>
                    <w:noProof/>
                    <w:lang w:eastAsia="de-DE"/>
                  </w:rPr>
                </w:rPrChange>
              </w:rPr>
              <w:delText>3.1.5</w:delText>
            </w:r>
            <w:r w:rsidDel="00916225">
              <w:rPr>
                <w:rFonts w:eastAsiaTheme="minorEastAsia" w:cstheme="minorBidi"/>
                <w:noProof/>
                <w:sz w:val="22"/>
                <w:szCs w:val="22"/>
                <w:lang w:eastAsia="de-DE"/>
              </w:rPr>
              <w:tab/>
            </w:r>
            <w:r w:rsidRPr="00916225" w:rsidDel="00916225">
              <w:rPr>
                <w:rPrChange w:id="314" w:author="Carsten Hein" w:date="2022-01-14T10:15:00Z">
                  <w:rPr>
                    <w:rStyle w:val="Hyperlink"/>
                    <w:noProof/>
                    <w:lang w:eastAsia="de-DE"/>
                  </w:rPr>
                </w:rPrChange>
              </w:rPr>
              <w:delText>5.7  Lastfallkombinationen</w:delText>
            </w:r>
            <w:r w:rsidDel="00916225">
              <w:rPr>
                <w:noProof/>
                <w:webHidden/>
              </w:rPr>
              <w:tab/>
              <w:delText>22</w:delText>
            </w:r>
          </w:del>
        </w:p>
        <w:p w14:paraId="0738DB1E" w14:textId="453CB482" w:rsidR="007B714A" w:rsidDel="00916225" w:rsidRDefault="007B714A">
          <w:pPr>
            <w:pStyle w:val="Verzeichnis2"/>
            <w:tabs>
              <w:tab w:val="left" w:pos="600"/>
              <w:tab w:val="right" w:leader="dot" w:pos="9060"/>
            </w:tabs>
            <w:rPr>
              <w:del w:id="315" w:author="Carsten Hein" w:date="2022-01-14T10:15:00Z"/>
              <w:rFonts w:eastAsiaTheme="minorEastAsia" w:cstheme="minorBidi"/>
              <w:b w:val="0"/>
              <w:bCs w:val="0"/>
              <w:noProof/>
              <w:sz w:val="22"/>
              <w:szCs w:val="22"/>
              <w:lang w:eastAsia="de-DE"/>
            </w:rPr>
          </w:pPr>
          <w:del w:id="316" w:author="Carsten Hein" w:date="2022-01-14T10:15:00Z">
            <w:r w:rsidRPr="00916225" w:rsidDel="00916225">
              <w:rPr>
                <w:rPrChange w:id="317" w:author="Carsten Hein" w:date="2022-01-14T10:15:00Z">
                  <w:rPr>
                    <w:rStyle w:val="Hyperlink"/>
                    <w:noProof/>
                  </w:rPr>
                </w:rPrChange>
              </w:rPr>
              <w:delText>3.2</w:delText>
            </w:r>
            <w:r w:rsidDel="00916225">
              <w:rPr>
                <w:rFonts w:eastAsiaTheme="minorEastAsia" w:cstheme="minorBidi"/>
                <w:b w:val="0"/>
                <w:bCs w:val="0"/>
                <w:noProof/>
                <w:sz w:val="22"/>
                <w:szCs w:val="22"/>
                <w:lang w:eastAsia="de-DE"/>
              </w:rPr>
              <w:tab/>
            </w:r>
            <w:r w:rsidRPr="00916225" w:rsidDel="00916225">
              <w:rPr>
                <w:rPrChange w:id="318" w:author="Carsten Hein" w:date="2022-01-14T10:15:00Z">
                  <w:rPr>
                    <w:rStyle w:val="Hyperlink"/>
                    <w:noProof/>
                  </w:rPr>
                </w:rPrChange>
              </w:rPr>
              <w:delText>Ergebnisse der Parameterstudie  dann mach hier deine Bewertungsmatrix</w:delText>
            </w:r>
            <w:r w:rsidDel="00916225">
              <w:rPr>
                <w:noProof/>
                <w:webHidden/>
              </w:rPr>
              <w:tab/>
              <w:delText>24</w:delText>
            </w:r>
          </w:del>
        </w:p>
        <w:p w14:paraId="2B3AC92B" w14:textId="31ABA516" w:rsidR="007B714A" w:rsidDel="00916225" w:rsidRDefault="007B714A">
          <w:pPr>
            <w:pStyle w:val="Verzeichnis1"/>
            <w:tabs>
              <w:tab w:val="left" w:pos="400"/>
              <w:tab w:val="right" w:leader="dot" w:pos="9060"/>
            </w:tabs>
            <w:rPr>
              <w:del w:id="319" w:author="Carsten Hein" w:date="2022-01-14T10:15:00Z"/>
              <w:rFonts w:asciiTheme="minorHAnsi" w:eastAsiaTheme="minorEastAsia" w:hAnsiTheme="minorHAnsi" w:cstheme="minorBidi"/>
              <w:b w:val="0"/>
              <w:bCs w:val="0"/>
              <w:caps w:val="0"/>
              <w:noProof/>
              <w:sz w:val="22"/>
              <w:szCs w:val="22"/>
              <w:lang w:eastAsia="de-DE"/>
            </w:rPr>
          </w:pPr>
          <w:del w:id="320" w:author="Carsten Hein" w:date="2022-01-14T10:15:00Z">
            <w:r w:rsidRPr="00916225" w:rsidDel="00916225">
              <w:rPr>
                <w:rPrChange w:id="321" w:author="Carsten Hein" w:date="2022-01-14T10:15:00Z">
                  <w:rPr>
                    <w:rStyle w:val="Hyperlink"/>
                    <w:noProof/>
                  </w:rPr>
                </w:rPrChange>
              </w:rPr>
              <w:delText>4</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322" w:author="Carsten Hein" w:date="2022-01-14T10:15:00Z">
                  <w:rPr>
                    <w:rStyle w:val="Hyperlink"/>
                    <w:noProof/>
                  </w:rPr>
                </w:rPrChange>
              </w:rPr>
              <w:delText>Versuchsprogramm zu Holz-Beton-Verbundkonstruktionen</w:delText>
            </w:r>
            <w:r w:rsidDel="00916225">
              <w:rPr>
                <w:noProof/>
                <w:webHidden/>
              </w:rPr>
              <w:tab/>
              <w:delText>24</w:delText>
            </w:r>
          </w:del>
        </w:p>
        <w:p w14:paraId="0944441A" w14:textId="67BF7B76" w:rsidR="007B714A" w:rsidDel="00916225" w:rsidRDefault="007B714A">
          <w:pPr>
            <w:pStyle w:val="Verzeichnis1"/>
            <w:tabs>
              <w:tab w:val="left" w:pos="400"/>
              <w:tab w:val="right" w:leader="dot" w:pos="9060"/>
            </w:tabs>
            <w:rPr>
              <w:del w:id="323" w:author="Carsten Hein" w:date="2022-01-14T10:15:00Z"/>
              <w:rFonts w:asciiTheme="minorHAnsi" w:eastAsiaTheme="minorEastAsia" w:hAnsiTheme="minorHAnsi" w:cstheme="minorBidi"/>
              <w:b w:val="0"/>
              <w:bCs w:val="0"/>
              <w:caps w:val="0"/>
              <w:noProof/>
              <w:sz w:val="22"/>
              <w:szCs w:val="22"/>
              <w:lang w:eastAsia="de-DE"/>
            </w:rPr>
          </w:pPr>
          <w:del w:id="324" w:author="Carsten Hein" w:date="2022-01-14T10:15:00Z">
            <w:r w:rsidRPr="00916225" w:rsidDel="00916225">
              <w:rPr>
                <w:rPrChange w:id="325" w:author="Carsten Hein" w:date="2022-01-14T10:15:00Z">
                  <w:rPr>
                    <w:rStyle w:val="Hyperlink"/>
                    <w:noProof/>
                    <w:lang w:eastAsia="de-DE"/>
                  </w:rPr>
                </w:rPrChange>
              </w:rPr>
              <w:delText>5</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326" w:author="Carsten Hein" w:date="2022-01-14T10:15:00Z">
                  <w:rPr>
                    <w:rStyle w:val="Hyperlink"/>
                    <w:noProof/>
                    <w:lang w:eastAsia="de-DE"/>
                  </w:rPr>
                </w:rPrChange>
              </w:rPr>
              <w:delText>Versuche an geschraubten Holz-Beton-Verbundkörpern</w:delText>
            </w:r>
            <w:r w:rsidDel="00916225">
              <w:rPr>
                <w:noProof/>
                <w:webHidden/>
              </w:rPr>
              <w:tab/>
              <w:delText>24</w:delText>
            </w:r>
          </w:del>
        </w:p>
        <w:p w14:paraId="1AF545E1" w14:textId="29EF50BA" w:rsidR="007B714A" w:rsidDel="00916225" w:rsidRDefault="007B714A">
          <w:pPr>
            <w:pStyle w:val="Verzeichnis2"/>
            <w:tabs>
              <w:tab w:val="left" w:pos="600"/>
              <w:tab w:val="right" w:leader="dot" w:pos="9060"/>
            </w:tabs>
            <w:rPr>
              <w:del w:id="327" w:author="Carsten Hein" w:date="2022-01-14T10:15:00Z"/>
              <w:rFonts w:eastAsiaTheme="minorEastAsia" w:cstheme="minorBidi"/>
              <w:b w:val="0"/>
              <w:bCs w:val="0"/>
              <w:noProof/>
              <w:sz w:val="22"/>
              <w:szCs w:val="22"/>
              <w:lang w:eastAsia="de-DE"/>
            </w:rPr>
          </w:pPr>
          <w:del w:id="328" w:author="Carsten Hein" w:date="2022-01-14T10:15:00Z">
            <w:r w:rsidRPr="00916225" w:rsidDel="00916225">
              <w:rPr>
                <w:rPrChange w:id="329" w:author="Carsten Hein" w:date="2022-01-14T10:15:00Z">
                  <w:rPr>
                    <w:rStyle w:val="Hyperlink"/>
                    <w:noProof/>
                  </w:rPr>
                </w:rPrChange>
              </w:rPr>
              <w:delText>5.1</w:delText>
            </w:r>
            <w:r w:rsidDel="00916225">
              <w:rPr>
                <w:rFonts w:eastAsiaTheme="minorEastAsia" w:cstheme="minorBidi"/>
                <w:b w:val="0"/>
                <w:bCs w:val="0"/>
                <w:noProof/>
                <w:sz w:val="22"/>
                <w:szCs w:val="22"/>
                <w:lang w:eastAsia="de-DE"/>
              </w:rPr>
              <w:tab/>
            </w:r>
            <w:r w:rsidRPr="00916225" w:rsidDel="00916225">
              <w:rPr>
                <w:rPrChange w:id="330" w:author="Carsten Hein" w:date="2022-01-14T10:15:00Z">
                  <w:rPr>
                    <w:rStyle w:val="Hyperlink"/>
                    <w:noProof/>
                  </w:rPr>
                </w:rPrChange>
              </w:rPr>
              <w:delText>Scherversuche an geschraubten Holz-Beton-Verbundkörpern</w:delText>
            </w:r>
            <w:r w:rsidDel="00916225">
              <w:rPr>
                <w:noProof/>
                <w:webHidden/>
              </w:rPr>
              <w:tab/>
              <w:delText>26</w:delText>
            </w:r>
          </w:del>
        </w:p>
        <w:p w14:paraId="4E869790" w14:textId="7947245B" w:rsidR="007B714A" w:rsidDel="00916225" w:rsidRDefault="007B714A">
          <w:pPr>
            <w:pStyle w:val="Verzeichnis3"/>
            <w:tabs>
              <w:tab w:val="left" w:pos="1000"/>
              <w:tab w:val="right" w:leader="dot" w:pos="9060"/>
            </w:tabs>
            <w:rPr>
              <w:del w:id="331" w:author="Carsten Hein" w:date="2022-01-14T10:15:00Z"/>
              <w:rFonts w:eastAsiaTheme="minorEastAsia" w:cstheme="minorBidi"/>
              <w:noProof/>
              <w:sz w:val="22"/>
              <w:szCs w:val="22"/>
              <w:lang w:eastAsia="de-DE"/>
            </w:rPr>
          </w:pPr>
          <w:del w:id="332" w:author="Carsten Hein" w:date="2022-01-14T10:15:00Z">
            <w:r w:rsidRPr="00916225" w:rsidDel="00916225">
              <w:rPr>
                <w:rPrChange w:id="333" w:author="Carsten Hein" w:date="2022-01-14T10:15:00Z">
                  <w:rPr>
                    <w:rStyle w:val="Hyperlink"/>
                    <w:noProof/>
                  </w:rPr>
                </w:rPrChange>
              </w:rPr>
              <w:delText>5.1.1</w:delText>
            </w:r>
            <w:r w:rsidDel="00916225">
              <w:rPr>
                <w:rFonts w:eastAsiaTheme="minorEastAsia" w:cstheme="minorBidi"/>
                <w:noProof/>
                <w:sz w:val="22"/>
                <w:szCs w:val="22"/>
                <w:lang w:eastAsia="de-DE"/>
              </w:rPr>
              <w:tab/>
            </w:r>
            <w:r w:rsidRPr="00916225" w:rsidDel="00916225">
              <w:rPr>
                <w:rPrChange w:id="334" w:author="Carsten Hein" w:date="2022-01-14T10:15:00Z">
                  <w:rPr>
                    <w:rStyle w:val="Hyperlink"/>
                    <w:noProof/>
                  </w:rPr>
                </w:rPrChange>
              </w:rPr>
              <w:delText>Herstellung und Versuchsdurchführung</w:delText>
            </w:r>
            <w:r w:rsidDel="00916225">
              <w:rPr>
                <w:noProof/>
                <w:webHidden/>
              </w:rPr>
              <w:tab/>
              <w:delText>27</w:delText>
            </w:r>
          </w:del>
        </w:p>
        <w:p w14:paraId="1C714C73" w14:textId="144E72D4" w:rsidR="007B714A" w:rsidDel="00916225" w:rsidRDefault="007B714A">
          <w:pPr>
            <w:pStyle w:val="Verzeichnis3"/>
            <w:tabs>
              <w:tab w:val="left" w:pos="1000"/>
              <w:tab w:val="right" w:leader="dot" w:pos="9060"/>
            </w:tabs>
            <w:rPr>
              <w:del w:id="335" w:author="Carsten Hein" w:date="2022-01-14T10:15:00Z"/>
              <w:rFonts w:eastAsiaTheme="minorEastAsia" w:cstheme="minorBidi"/>
              <w:noProof/>
              <w:sz w:val="22"/>
              <w:szCs w:val="22"/>
              <w:lang w:eastAsia="de-DE"/>
            </w:rPr>
          </w:pPr>
          <w:del w:id="336" w:author="Carsten Hein" w:date="2022-01-14T10:15:00Z">
            <w:r w:rsidRPr="00916225" w:rsidDel="00916225">
              <w:rPr>
                <w:rPrChange w:id="337" w:author="Carsten Hein" w:date="2022-01-14T10:15:00Z">
                  <w:rPr>
                    <w:rStyle w:val="Hyperlink"/>
                    <w:noProof/>
                  </w:rPr>
                </w:rPrChange>
              </w:rPr>
              <w:delText>5.1.2</w:delText>
            </w:r>
            <w:r w:rsidDel="00916225">
              <w:rPr>
                <w:rFonts w:eastAsiaTheme="minorEastAsia" w:cstheme="minorBidi"/>
                <w:noProof/>
                <w:sz w:val="22"/>
                <w:szCs w:val="22"/>
                <w:lang w:eastAsia="de-DE"/>
              </w:rPr>
              <w:tab/>
            </w:r>
            <w:r w:rsidRPr="00916225" w:rsidDel="00916225">
              <w:rPr>
                <w:rPrChange w:id="338" w:author="Carsten Hein" w:date="2022-01-14T10:15:00Z">
                  <w:rPr>
                    <w:rStyle w:val="Hyperlink"/>
                    <w:noProof/>
                  </w:rPr>
                </w:rPrChange>
              </w:rPr>
              <w:delText>Versuchsauswertung und Ergebnisse</w:delText>
            </w:r>
            <w:r w:rsidDel="00916225">
              <w:rPr>
                <w:noProof/>
                <w:webHidden/>
              </w:rPr>
              <w:tab/>
              <w:delText>28</w:delText>
            </w:r>
          </w:del>
        </w:p>
        <w:p w14:paraId="418EA926" w14:textId="4214FC90" w:rsidR="007B714A" w:rsidDel="00916225" w:rsidRDefault="007B714A">
          <w:pPr>
            <w:pStyle w:val="Verzeichnis1"/>
            <w:tabs>
              <w:tab w:val="left" w:pos="400"/>
              <w:tab w:val="right" w:leader="dot" w:pos="9060"/>
            </w:tabs>
            <w:rPr>
              <w:del w:id="339" w:author="Carsten Hein" w:date="2022-01-14T10:15:00Z"/>
              <w:rFonts w:asciiTheme="minorHAnsi" w:eastAsiaTheme="minorEastAsia" w:hAnsiTheme="minorHAnsi" w:cstheme="minorBidi"/>
              <w:b w:val="0"/>
              <w:bCs w:val="0"/>
              <w:caps w:val="0"/>
              <w:noProof/>
              <w:sz w:val="22"/>
              <w:szCs w:val="22"/>
              <w:lang w:eastAsia="de-DE"/>
            </w:rPr>
          </w:pPr>
          <w:del w:id="340" w:author="Carsten Hein" w:date="2022-01-14T10:15:00Z">
            <w:r w:rsidRPr="00916225" w:rsidDel="00916225">
              <w:rPr>
                <w:rPrChange w:id="341" w:author="Carsten Hein" w:date="2022-01-14T10:15:00Z">
                  <w:rPr>
                    <w:rStyle w:val="Hyperlink"/>
                    <w:noProof/>
                  </w:rPr>
                </w:rPrChange>
              </w:rPr>
              <w:delText>6</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342" w:author="Carsten Hein" w:date="2022-01-14T10:15:00Z">
                  <w:rPr>
                    <w:rStyle w:val="Hyperlink"/>
                    <w:noProof/>
                  </w:rPr>
                </w:rPrChange>
              </w:rPr>
              <w:delText>Versuche an geklebten Holz-Beton-Verbund-Bauteilen</w:delText>
            </w:r>
            <w:r w:rsidDel="00916225">
              <w:rPr>
                <w:noProof/>
                <w:webHidden/>
              </w:rPr>
              <w:tab/>
              <w:delText>30</w:delText>
            </w:r>
          </w:del>
        </w:p>
        <w:p w14:paraId="18FBFAB0" w14:textId="129FCF57" w:rsidR="007B714A" w:rsidDel="00916225" w:rsidRDefault="007B714A">
          <w:pPr>
            <w:pStyle w:val="Verzeichnis2"/>
            <w:tabs>
              <w:tab w:val="left" w:pos="600"/>
              <w:tab w:val="right" w:leader="dot" w:pos="9060"/>
            </w:tabs>
            <w:rPr>
              <w:del w:id="343" w:author="Carsten Hein" w:date="2022-01-14T10:15:00Z"/>
              <w:rFonts w:eastAsiaTheme="minorEastAsia" w:cstheme="minorBidi"/>
              <w:b w:val="0"/>
              <w:bCs w:val="0"/>
              <w:noProof/>
              <w:sz w:val="22"/>
              <w:szCs w:val="22"/>
              <w:lang w:eastAsia="de-DE"/>
            </w:rPr>
          </w:pPr>
          <w:del w:id="344" w:author="Carsten Hein" w:date="2022-01-14T10:15:00Z">
            <w:r w:rsidRPr="00916225" w:rsidDel="00916225">
              <w:rPr>
                <w:rPrChange w:id="345" w:author="Carsten Hein" w:date="2022-01-14T10:15:00Z">
                  <w:rPr>
                    <w:rStyle w:val="Hyperlink"/>
                    <w:noProof/>
                  </w:rPr>
                </w:rPrChange>
              </w:rPr>
              <w:delText>6.1</w:delText>
            </w:r>
            <w:r w:rsidDel="00916225">
              <w:rPr>
                <w:rFonts w:eastAsiaTheme="minorEastAsia" w:cstheme="minorBidi"/>
                <w:b w:val="0"/>
                <w:bCs w:val="0"/>
                <w:noProof/>
                <w:sz w:val="22"/>
                <w:szCs w:val="22"/>
                <w:lang w:eastAsia="de-DE"/>
              </w:rPr>
              <w:tab/>
            </w:r>
            <w:r w:rsidRPr="00916225" w:rsidDel="00916225">
              <w:rPr>
                <w:rPrChange w:id="346" w:author="Carsten Hein" w:date="2022-01-14T10:15:00Z">
                  <w:rPr>
                    <w:rStyle w:val="Hyperlink"/>
                    <w:noProof/>
                  </w:rPr>
                </w:rPrChange>
              </w:rPr>
              <w:delText>Stand der Forschung und Technik</w:delText>
            </w:r>
            <w:r w:rsidDel="00916225">
              <w:rPr>
                <w:noProof/>
                <w:webHidden/>
              </w:rPr>
              <w:tab/>
              <w:delText>30</w:delText>
            </w:r>
          </w:del>
        </w:p>
        <w:p w14:paraId="15CCEA49" w14:textId="165330C1" w:rsidR="007B714A" w:rsidDel="00916225" w:rsidRDefault="007B714A">
          <w:pPr>
            <w:pStyle w:val="Verzeichnis2"/>
            <w:tabs>
              <w:tab w:val="left" w:pos="600"/>
              <w:tab w:val="right" w:leader="dot" w:pos="9060"/>
            </w:tabs>
            <w:rPr>
              <w:del w:id="347" w:author="Carsten Hein" w:date="2022-01-14T10:15:00Z"/>
              <w:rFonts w:eastAsiaTheme="minorEastAsia" w:cstheme="minorBidi"/>
              <w:b w:val="0"/>
              <w:bCs w:val="0"/>
              <w:noProof/>
              <w:sz w:val="22"/>
              <w:szCs w:val="22"/>
              <w:lang w:eastAsia="de-DE"/>
            </w:rPr>
          </w:pPr>
          <w:del w:id="348" w:author="Carsten Hein" w:date="2022-01-14T10:15:00Z">
            <w:r w:rsidRPr="00916225" w:rsidDel="00916225">
              <w:rPr>
                <w:rPrChange w:id="349" w:author="Carsten Hein" w:date="2022-01-14T10:15:00Z">
                  <w:rPr>
                    <w:rStyle w:val="Hyperlink"/>
                    <w:noProof/>
                  </w:rPr>
                </w:rPrChange>
              </w:rPr>
              <w:delText>6.2</w:delText>
            </w:r>
            <w:r w:rsidDel="00916225">
              <w:rPr>
                <w:rFonts w:eastAsiaTheme="minorEastAsia" w:cstheme="minorBidi"/>
                <w:b w:val="0"/>
                <w:bCs w:val="0"/>
                <w:noProof/>
                <w:sz w:val="22"/>
                <w:szCs w:val="22"/>
                <w:lang w:eastAsia="de-DE"/>
              </w:rPr>
              <w:tab/>
            </w:r>
            <w:r w:rsidRPr="00916225" w:rsidDel="00916225">
              <w:rPr>
                <w:rPrChange w:id="350" w:author="Carsten Hein" w:date="2022-01-14T10:15:00Z">
                  <w:rPr>
                    <w:rStyle w:val="Hyperlink"/>
                    <w:noProof/>
                  </w:rPr>
                </w:rPrChange>
              </w:rPr>
              <w:delText>Überlegungen zur Herstellungstechnologie</w:delText>
            </w:r>
            <w:r w:rsidDel="00916225">
              <w:rPr>
                <w:noProof/>
                <w:webHidden/>
              </w:rPr>
              <w:tab/>
              <w:delText>35</w:delText>
            </w:r>
          </w:del>
        </w:p>
        <w:p w14:paraId="7144BCC5" w14:textId="2976851C" w:rsidR="007B714A" w:rsidDel="00916225" w:rsidRDefault="007B714A">
          <w:pPr>
            <w:pStyle w:val="Verzeichnis3"/>
            <w:tabs>
              <w:tab w:val="left" w:pos="1000"/>
              <w:tab w:val="right" w:leader="dot" w:pos="9060"/>
            </w:tabs>
            <w:rPr>
              <w:del w:id="351" w:author="Carsten Hein" w:date="2022-01-14T10:15:00Z"/>
              <w:rFonts w:eastAsiaTheme="minorEastAsia" w:cstheme="minorBidi"/>
              <w:noProof/>
              <w:sz w:val="22"/>
              <w:szCs w:val="22"/>
              <w:lang w:eastAsia="de-DE"/>
            </w:rPr>
          </w:pPr>
          <w:del w:id="352" w:author="Carsten Hein" w:date="2022-01-14T10:15:00Z">
            <w:r w:rsidRPr="00916225" w:rsidDel="00916225">
              <w:rPr>
                <w:rPrChange w:id="353" w:author="Carsten Hein" w:date="2022-01-14T10:15:00Z">
                  <w:rPr>
                    <w:rStyle w:val="Hyperlink"/>
                    <w:noProof/>
                  </w:rPr>
                </w:rPrChange>
              </w:rPr>
              <w:delText>6.2.1</w:delText>
            </w:r>
            <w:r w:rsidDel="00916225">
              <w:rPr>
                <w:rFonts w:eastAsiaTheme="minorEastAsia" w:cstheme="minorBidi"/>
                <w:noProof/>
                <w:sz w:val="22"/>
                <w:szCs w:val="22"/>
                <w:lang w:eastAsia="de-DE"/>
              </w:rPr>
              <w:tab/>
            </w:r>
            <w:r w:rsidRPr="00916225" w:rsidDel="00916225">
              <w:rPr>
                <w:rPrChange w:id="354" w:author="Carsten Hein" w:date="2022-01-14T10:15:00Z">
                  <w:rPr>
                    <w:rStyle w:val="Hyperlink"/>
                    <w:noProof/>
                  </w:rPr>
                </w:rPrChange>
              </w:rPr>
              <w:delText>Vorbereitung der Fügeteil-Oberflächen</w:delText>
            </w:r>
            <w:r w:rsidDel="00916225">
              <w:rPr>
                <w:noProof/>
                <w:webHidden/>
              </w:rPr>
              <w:tab/>
              <w:delText>36</w:delText>
            </w:r>
          </w:del>
        </w:p>
        <w:p w14:paraId="750AD1FE" w14:textId="075AAD57" w:rsidR="007B714A" w:rsidDel="00916225" w:rsidRDefault="007B714A">
          <w:pPr>
            <w:pStyle w:val="Verzeichnis3"/>
            <w:tabs>
              <w:tab w:val="left" w:pos="1000"/>
              <w:tab w:val="right" w:leader="dot" w:pos="9060"/>
            </w:tabs>
            <w:rPr>
              <w:del w:id="355" w:author="Carsten Hein" w:date="2022-01-14T10:15:00Z"/>
              <w:rFonts w:eastAsiaTheme="minorEastAsia" w:cstheme="minorBidi"/>
              <w:noProof/>
              <w:sz w:val="22"/>
              <w:szCs w:val="22"/>
              <w:lang w:eastAsia="de-DE"/>
            </w:rPr>
          </w:pPr>
          <w:del w:id="356" w:author="Carsten Hein" w:date="2022-01-14T10:15:00Z">
            <w:r w:rsidRPr="00916225" w:rsidDel="00916225">
              <w:rPr>
                <w:rPrChange w:id="357" w:author="Carsten Hein" w:date="2022-01-14T10:15:00Z">
                  <w:rPr>
                    <w:rStyle w:val="Hyperlink"/>
                    <w:noProof/>
                  </w:rPr>
                </w:rPrChange>
              </w:rPr>
              <w:delText>6.2.2</w:delText>
            </w:r>
            <w:r w:rsidDel="00916225">
              <w:rPr>
                <w:rFonts w:eastAsiaTheme="minorEastAsia" w:cstheme="minorBidi"/>
                <w:noProof/>
                <w:sz w:val="22"/>
                <w:szCs w:val="22"/>
                <w:lang w:eastAsia="de-DE"/>
              </w:rPr>
              <w:tab/>
            </w:r>
            <w:r w:rsidRPr="00916225" w:rsidDel="00916225">
              <w:rPr>
                <w:rPrChange w:id="358" w:author="Carsten Hein" w:date="2022-01-14T10:15:00Z">
                  <w:rPr>
                    <w:rStyle w:val="Hyperlink"/>
                    <w:noProof/>
                  </w:rPr>
                </w:rPrChange>
              </w:rPr>
              <w:delText>Anforderungen an den Klebstoff</w:delText>
            </w:r>
            <w:r w:rsidDel="00916225">
              <w:rPr>
                <w:noProof/>
                <w:webHidden/>
              </w:rPr>
              <w:tab/>
              <w:delText>38</w:delText>
            </w:r>
          </w:del>
        </w:p>
        <w:p w14:paraId="3B26E400" w14:textId="1A0C778A" w:rsidR="007B714A" w:rsidDel="00916225" w:rsidRDefault="007B714A">
          <w:pPr>
            <w:pStyle w:val="Verzeichnis2"/>
            <w:tabs>
              <w:tab w:val="left" w:pos="600"/>
              <w:tab w:val="right" w:leader="dot" w:pos="9060"/>
            </w:tabs>
            <w:rPr>
              <w:del w:id="359" w:author="Carsten Hein" w:date="2022-01-14T10:15:00Z"/>
              <w:rFonts w:eastAsiaTheme="minorEastAsia" w:cstheme="minorBidi"/>
              <w:b w:val="0"/>
              <w:bCs w:val="0"/>
              <w:noProof/>
              <w:sz w:val="22"/>
              <w:szCs w:val="22"/>
              <w:lang w:eastAsia="de-DE"/>
            </w:rPr>
          </w:pPr>
          <w:del w:id="360" w:author="Carsten Hein" w:date="2022-01-14T10:15:00Z">
            <w:r w:rsidRPr="00916225" w:rsidDel="00916225">
              <w:rPr>
                <w:rPrChange w:id="361" w:author="Carsten Hein" w:date="2022-01-14T10:15:00Z">
                  <w:rPr>
                    <w:rStyle w:val="Hyperlink"/>
                    <w:noProof/>
                  </w:rPr>
                </w:rPrChange>
              </w:rPr>
              <w:delText>6.3</w:delText>
            </w:r>
            <w:r w:rsidDel="00916225">
              <w:rPr>
                <w:rFonts w:eastAsiaTheme="minorEastAsia" w:cstheme="minorBidi"/>
                <w:b w:val="0"/>
                <w:bCs w:val="0"/>
                <w:noProof/>
                <w:sz w:val="22"/>
                <w:szCs w:val="22"/>
                <w:lang w:eastAsia="de-DE"/>
              </w:rPr>
              <w:tab/>
            </w:r>
            <w:r w:rsidRPr="00916225" w:rsidDel="00916225">
              <w:rPr>
                <w:rPrChange w:id="362" w:author="Carsten Hein" w:date="2022-01-14T10:15:00Z">
                  <w:rPr>
                    <w:rStyle w:val="Hyperlink"/>
                    <w:noProof/>
                  </w:rPr>
                </w:rPrChange>
              </w:rPr>
              <w:delText>Materialien</w:delText>
            </w:r>
            <w:r w:rsidDel="00916225">
              <w:rPr>
                <w:noProof/>
                <w:webHidden/>
              </w:rPr>
              <w:tab/>
              <w:delText>38</w:delText>
            </w:r>
          </w:del>
        </w:p>
        <w:p w14:paraId="5E05AF09" w14:textId="3FFC2D1B" w:rsidR="007B714A" w:rsidDel="00916225" w:rsidRDefault="007B714A">
          <w:pPr>
            <w:pStyle w:val="Verzeichnis2"/>
            <w:tabs>
              <w:tab w:val="left" w:pos="600"/>
              <w:tab w:val="right" w:leader="dot" w:pos="9060"/>
            </w:tabs>
            <w:rPr>
              <w:del w:id="363" w:author="Carsten Hein" w:date="2022-01-14T10:15:00Z"/>
              <w:rFonts w:eastAsiaTheme="minorEastAsia" w:cstheme="minorBidi"/>
              <w:b w:val="0"/>
              <w:bCs w:val="0"/>
              <w:noProof/>
              <w:sz w:val="22"/>
              <w:szCs w:val="22"/>
              <w:lang w:eastAsia="de-DE"/>
            </w:rPr>
          </w:pPr>
          <w:del w:id="364" w:author="Carsten Hein" w:date="2022-01-14T10:15:00Z">
            <w:r w:rsidRPr="00916225" w:rsidDel="00916225">
              <w:rPr>
                <w:rPrChange w:id="365" w:author="Carsten Hein" w:date="2022-01-14T10:15:00Z">
                  <w:rPr>
                    <w:rStyle w:val="Hyperlink"/>
                    <w:noProof/>
                  </w:rPr>
                </w:rPrChange>
              </w:rPr>
              <w:delText>6.4</w:delText>
            </w:r>
            <w:r w:rsidDel="00916225">
              <w:rPr>
                <w:rFonts w:eastAsiaTheme="minorEastAsia" w:cstheme="minorBidi"/>
                <w:b w:val="0"/>
                <w:bCs w:val="0"/>
                <w:noProof/>
                <w:sz w:val="22"/>
                <w:szCs w:val="22"/>
                <w:lang w:eastAsia="de-DE"/>
              </w:rPr>
              <w:tab/>
            </w:r>
            <w:r w:rsidRPr="00916225" w:rsidDel="00916225">
              <w:rPr>
                <w:rPrChange w:id="366" w:author="Carsten Hein" w:date="2022-01-14T10:15:00Z">
                  <w:rPr>
                    <w:rStyle w:val="Hyperlink"/>
                    <w:noProof/>
                  </w:rPr>
                </w:rPrChange>
              </w:rPr>
              <w:delText>Versuchsprogramm</w:delText>
            </w:r>
            <w:r w:rsidDel="00916225">
              <w:rPr>
                <w:noProof/>
                <w:webHidden/>
              </w:rPr>
              <w:tab/>
              <w:delText>39</w:delText>
            </w:r>
          </w:del>
        </w:p>
        <w:p w14:paraId="1B18E0B6" w14:textId="1F74BF47" w:rsidR="007B714A" w:rsidDel="00916225" w:rsidRDefault="007B714A">
          <w:pPr>
            <w:pStyle w:val="Verzeichnis2"/>
            <w:tabs>
              <w:tab w:val="left" w:pos="600"/>
              <w:tab w:val="right" w:leader="dot" w:pos="9060"/>
            </w:tabs>
            <w:rPr>
              <w:del w:id="367" w:author="Carsten Hein" w:date="2022-01-14T10:15:00Z"/>
              <w:rFonts w:eastAsiaTheme="minorEastAsia" w:cstheme="minorBidi"/>
              <w:b w:val="0"/>
              <w:bCs w:val="0"/>
              <w:noProof/>
              <w:sz w:val="22"/>
              <w:szCs w:val="22"/>
              <w:lang w:eastAsia="de-DE"/>
            </w:rPr>
          </w:pPr>
          <w:del w:id="368" w:author="Carsten Hein" w:date="2022-01-14T10:15:00Z">
            <w:r w:rsidRPr="00916225" w:rsidDel="00916225">
              <w:rPr>
                <w:rPrChange w:id="369" w:author="Carsten Hein" w:date="2022-01-14T10:15:00Z">
                  <w:rPr>
                    <w:rStyle w:val="Hyperlink"/>
                    <w:noProof/>
                  </w:rPr>
                </w:rPrChange>
              </w:rPr>
              <w:delText>6.5</w:delText>
            </w:r>
            <w:r w:rsidDel="00916225">
              <w:rPr>
                <w:rFonts w:eastAsiaTheme="minorEastAsia" w:cstheme="minorBidi"/>
                <w:b w:val="0"/>
                <w:bCs w:val="0"/>
                <w:noProof/>
                <w:sz w:val="22"/>
                <w:szCs w:val="22"/>
                <w:lang w:eastAsia="de-DE"/>
              </w:rPr>
              <w:tab/>
            </w:r>
            <w:r w:rsidRPr="00916225" w:rsidDel="00916225">
              <w:rPr>
                <w:rPrChange w:id="370" w:author="Carsten Hein" w:date="2022-01-14T10:15:00Z">
                  <w:rPr>
                    <w:rStyle w:val="Hyperlink"/>
                    <w:noProof/>
                  </w:rPr>
                </w:rPrChange>
              </w:rPr>
              <w:delText>Scherversuche</w:delText>
            </w:r>
            <w:r w:rsidDel="00916225">
              <w:rPr>
                <w:noProof/>
                <w:webHidden/>
              </w:rPr>
              <w:tab/>
              <w:delText>41</w:delText>
            </w:r>
          </w:del>
        </w:p>
        <w:p w14:paraId="247163EF" w14:textId="0C19FFD8" w:rsidR="007B714A" w:rsidDel="00916225" w:rsidRDefault="007B714A">
          <w:pPr>
            <w:pStyle w:val="Verzeichnis3"/>
            <w:tabs>
              <w:tab w:val="left" w:pos="1000"/>
              <w:tab w:val="right" w:leader="dot" w:pos="9060"/>
            </w:tabs>
            <w:rPr>
              <w:del w:id="371" w:author="Carsten Hein" w:date="2022-01-14T10:15:00Z"/>
              <w:rFonts w:eastAsiaTheme="minorEastAsia" w:cstheme="minorBidi"/>
              <w:noProof/>
              <w:sz w:val="22"/>
              <w:szCs w:val="22"/>
              <w:lang w:eastAsia="de-DE"/>
            </w:rPr>
          </w:pPr>
          <w:del w:id="372" w:author="Carsten Hein" w:date="2022-01-14T10:15:00Z">
            <w:r w:rsidRPr="00916225" w:rsidDel="00916225">
              <w:rPr>
                <w:rPrChange w:id="373" w:author="Carsten Hein" w:date="2022-01-14T10:15:00Z">
                  <w:rPr>
                    <w:rStyle w:val="Hyperlink"/>
                    <w:noProof/>
                  </w:rPr>
                </w:rPrChange>
              </w:rPr>
              <w:delText>6.5.1</w:delText>
            </w:r>
            <w:r w:rsidDel="00916225">
              <w:rPr>
                <w:rFonts w:eastAsiaTheme="minorEastAsia" w:cstheme="minorBidi"/>
                <w:noProof/>
                <w:sz w:val="22"/>
                <w:szCs w:val="22"/>
                <w:lang w:eastAsia="de-DE"/>
              </w:rPr>
              <w:tab/>
            </w:r>
            <w:r w:rsidRPr="00916225" w:rsidDel="00916225">
              <w:rPr>
                <w:rPrChange w:id="374" w:author="Carsten Hein" w:date="2022-01-14T10:15:00Z">
                  <w:rPr>
                    <w:rStyle w:val="Hyperlink"/>
                    <w:noProof/>
                  </w:rPr>
                </w:rPrChange>
              </w:rPr>
              <w:delText>Versuchsprogramm und Herstellung der Probekörper der Slipblockversuche</w:delText>
            </w:r>
            <w:r w:rsidDel="00916225">
              <w:rPr>
                <w:noProof/>
                <w:webHidden/>
              </w:rPr>
              <w:tab/>
              <w:delText>42</w:delText>
            </w:r>
          </w:del>
        </w:p>
        <w:p w14:paraId="2D139C0C" w14:textId="3148584A" w:rsidR="007B714A" w:rsidDel="00916225" w:rsidRDefault="007B714A">
          <w:pPr>
            <w:pStyle w:val="Verzeichnis3"/>
            <w:tabs>
              <w:tab w:val="left" w:pos="1000"/>
              <w:tab w:val="right" w:leader="dot" w:pos="9060"/>
            </w:tabs>
            <w:rPr>
              <w:del w:id="375" w:author="Carsten Hein" w:date="2022-01-14T10:15:00Z"/>
              <w:rFonts w:eastAsiaTheme="minorEastAsia" w:cstheme="minorBidi"/>
              <w:noProof/>
              <w:sz w:val="22"/>
              <w:szCs w:val="22"/>
              <w:lang w:eastAsia="de-DE"/>
            </w:rPr>
          </w:pPr>
          <w:del w:id="376" w:author="Carsten Hein" w:date="2022-01-14T10:15:00Z">
            <w:r w:rsidRPr="00916225" w:rsidDel="00916225">
              <w:rPr>
                <w:rPrChange w:id="377" w:author="Carsten Hein" w:date="2022-01-14T10:15:00Z">
                  <w:rPr>
                    <w:rStyle w:val="Hyperlink"/>
                    <w:noProof/>
                  </w:rPr>
                </w:rPrChange>
              </w:rPr>
              <w:delText>6.5.2</w:delText>
            </w:r>
            <w:r w:rsidDel="00916225">
              <w:rPr>
                <w:rFonts w:eastAsiaTheme="minorEastAsia" w:cstheme="minorBidi"/>
                <w:noProof/>
                <w:sz w:val="22"/>
                <w:szCs w:val="22"/>
                <w:lang w:eastAsia="de-DE"/>
              </w:rPr>
              <w:tab/>
            </w:r>
            <w:r w:rsidRPr="00916225" w:rsidDel="00916225">
              <w:rPr>
                <w:rPrChange w:id="378" w:author="Carsten Hein" w:date="2022-01-14T10:15:00Z">
                  <w:rPr>
                    <w:rStyle w:val="Hyperlink"/>
                    <w:noProof/>
                  </w:rPr>
                </w:rPrChange>
              </w:rPr>
              <w:delText>Versuchsdurchführung</w:delText>
            </w:r>
            <w:r w:rsidDel="00916225">
              <w:rPr>
                <w:noProof/>
                <w:webHidden/>
              </w:rPr>
              <w:tab/>
              <w:delText>43</w:delText>
            </w:r>
          </w:del>
        </w:p>
        <w:p w14:paraId="64563221" w14:textId="538AD7BE" w:rsidR="007B714A" w:rsidDel="00916225" w:rsidRDefault="007B714A">
          <w:pPr>
            <w:pStyle w:val="Verzeichnis3"/>
            <w:tabs>
              <w:tab w:val="left" w:pos="1000"/>
              <w:tab w:val="right" w:leader="dot" w:pos="9060"/>
            </w:tabs>
            <w:rPr>
              <w:del w:id="379" w:author="Carsten Hein" w:date="2022-01-14T10:15:00Z"/>
              <w:rFonts w:eastAsiaTheme="minorEastAsia" w:cstheme="minorBidi"/>
              <w:noProof/>
              <w:sz w:val="22"/>
              <w:szCs w:val="22"/>
              <w:lang w:eastAsia="de-DE"/>
            </w:rPr>
          </w:pPr>
          <w:del w:id="380" w:author="Carsten Hein" w:date="2022-01-14T10:15:00Z">
            <w:r w:rsidRPr="00916225" w:rsidDel="00916225">
              <w:rPr>
                <w:rPrChange w:id="381" w:author="Carsten Hein" w:date="2022-01-14T10:15:00Z">
                  <w:rPr>
                    <w:rStyle w:val="Hyperlink"/>
                    <w:noProof/>
                  </w:rPr>
                </w:rPrChange>
              </w:rPr>
              <w:delText>6.5.3</w:delText>
            </w:r>
            <w:r w:rsidDel="00916225">
              <w:rPr>
                <w:rFonts w:eastAsiaTheme="minorEastAsia" w:cstheme="minorBidi"/>
                <w:noProof/>
                <w:sz w:val="22"/>
                <w:szCs w:val="22"/>
                <w:lang w:eastAsia="de-DE"/>
              </w:rPr>
              <w:tab/>
            </w:r>
            <w:r w:rsidRPr="00916225" w:rsidDel="00916225">
              <w:rPr>
                <w:rPrChange w:id="382" w:author="Carsten Hein" w:date="2022-01-14T10:15:00Z">
                  <w:rPr>
                    <w:rStyle w:val="Hyperlink"/>
                    <w:noProof/>
                  </w:rPr>
                </w:rPrChange>
              </w:rPr>
              <w:delText>Versuchsauswertung und Ergebnisse</w:delText>
            </w:r>
            <w:r w:rsidDel="00916225">
              <w:rPr>
                <w:noProof/>
                <w:webHidden/>
              </w:rPr>
              <w:tab/>
              <w:delText>44</w:delText>
            </w:r>
          </w:del>
        </w:p>
        <w:p w14:paraId="59CDF78D" w14:textId="5CA1E0F0" w:rsidR="007B714A" w:rsidDel="00916225" w:rsidRDefault="007B714A">
          <w:pPr>
            <w:pStyle w:val="Verzeichnis2"/>
            <w:tabs>
              <w:tab w:val="left" w:pos="600"/>
              <w:tab w:val="right" w:leader="dot" w:pos="9060"/>
            </w:tabs>
            <w:rPr>
              <w:del w:id="383" w:author="Carsten Hein" w:date="2022-01-14T10:15:00Z"/>
              <w:rFonts w:eastAsiaTheme="minorEastAsia" w:cstheme="minorBidi"/>
              <w:b w:val="0"/>
              <w:bCs w:val="0"/>
              <w:noProof/>
              <w:sz w:val="22"/>
              <w:szCs w:val="22"/>
              <w:lang w:eastAsia="de-DE"/>
            </w:rPr>
          </w:pPr>
          <w:del w:id="384" w:author="Carsten Hein" w:date="2022-01-14T10:15:00Z">
            <w:r w:rsidRPr="00916225" w:rsidDel="00916225">
              <w:rPr>
                <w:rPrChange w:id="385" w:author="Carsten Hein" w:date="2022-01-14T10:15:00Z">
                  <w:rPr>
                    <w:rStyle w:val="Hyperlink"/>
                    <w:noProof/>
                  </w:rPr>
                </w:rPrChange>
              </w:rPr>
              <w:delText>6.6</w:delText>
            </w:r>
            <w:r w:rsidDel="00916225">
              <w:rPr>
                <w:rFonts w:eastAsiaTheme="minorEastAsia" w:cstheme="minorBidi"/>
                <w:b w:val="0"/>
                <w:bCs w:val="0"/>
                <w:noProof/>
                <w:sz w:val="22"/>
                <w:szCs w:val="22"/>
                <w:lang w:eastAsia="de-DE"/>
              </w:rPr>
              <w:tab/>
            </w:r>
            <w:r w:rsidRPr="00916225" w:rsidDel="00916225">
              <w:rPr>
                <w:rPrChange w:id="386" w:author="Carsten Hein" w:date="2022-01-14T10:15:00Z">
                  <w:rPr>
                    <w:rStyle w:val="Hyperlink"/>
                    <w:noProof/>
                  </w:rPr>
                </w:rPrChange>
              </w:rPr>
              <w:delText>Schub-Biege-Versuche</w:delText>
            </w:r>
            <w:r w:rsidDel="00916225">
              <w:rPr>
                <w:noProof/>
                <w:webHidden/>
              </w:rPr>
              <w:tab/>
              <w:delText>50</w:delText>
            </w:r>
          </w:del>
        </w:p>
        <w:p w14:paraId="4D9EB4B6" w14:textId="1F115D53" w:rsidR="007B714A" w:rsidDel="00916225" w:rsidRDefault="007B714A">
          <w:pPr>
            <w:pStyle w:val="Verzeichnis3"/>
            <w:tabs>
              <w:tab w:val="left" w:pos="1000"/>
              <w:tab w:val="right" w:leader="dot" w:pos="9060"/>
            </w:tabs>
            <w:rPr>
              <w:del w:id="387" w:author="Carsten Hein" w:date="2022-01-14T10:15:00Z"/>
              <w:rFonts w:eastAsiaTheme="minorEastAsia" w:cstheme="minorBidi"/>
              <w:noProof/>
              <w:sz w:val="22"/>
              <w:szCs w:val="22"/>
              <w:lang w:eastAsia="de-DE"/>
            </w:rPr>
          </w:pPr>
          <w:del w:id="388" w:author="Carsten Hein" w:date="2022-01-14T10:15:00Z">
            <w:r w:rsidRPr="00916225" w:rsidDel="00916225">
              <w:rPr>
                <w:rPrChange w:id="389" w:author="Carsten Hein" w:date="2022-01-14T10:15:00Z">
                  <w:rPr>
                    <w:rStyle w:val="Hyperlink"/>
                    <w:noProof/>
                  </w:rPr>
                </w:rPrChange>
              </w:rPr>
              <w:delText>6.6.1</w:delText>
            </w:r>
            <w:r w:rsidDel="00916225">
              <w:rPr>
                <w:rFonts w:eastAsiaTheme="minorEastAsia" w:cstheme="minorBidi"/>
                <w:noProof/>
                <w:sz w:val="22"/>
                <w:szCs w:val="22"/>
                <w:lang w:eastAsia="de-DE"/>
              </w:rPr>
              <w:tab/>
            </w:r>
            <w:r w:rsidRPr="00916225" w:rsidDel="00916225">
              <w:rPr>
                <w:rPrChange w:id="390" w:author="Carsten Hein" w:date="2022-01-14T10:15:00Z">
                  <w:rPr>
                    <w:rStyle w:val="Hyperlink"/>
                    <w:noProof/>
                  </w:rPr>
                </w:rPrChange>
              </w:rPr>
              <w:delText>Herstellung der Probekörper</w:delText>
            </w:r>
            <w:r w:rsidDel="00916225">
              <w:rPr>
                <w:noProof/>
                <w:webHidden/>
              </w:rPr>
              <w:tab/>
              <w:delText>51</w:delText>
            </w:r>
          </w:del>
        </w:p>
        <w:p w14:paraId="5C8797D0" w14:textId="5226CD1C" w:rsidR="007B714A" w:rsidDel="00916225" w:rsidRDefault="007B714A">
          <w:pPr>
            <w:pStyle w:val="Verzeichnis3"/>
            <w:tabs>
              <w:tab w:val="left" w:pos="1000"/>
              <w:tab w:val="right" w:leader="dot" w:pos="9060"/>
            </w:tabs>
            <w:rPr>
              <w:del w:id="391" w:author="Carsten Hein" w:date="2022-01-14T10:15:00Z"/>
              <w:rFonts w:eastAsiaTheme="minorEastAsia" w:cstheme="minorBidi"/>
              <w:noProof/>
              <w:sz w:val="22"/>
              <w:szCs w:val="22"/>
              <w:lang w:eastAsia="de-DE"/>
            </w:rPr>
          </w:pPr>
          <w:del w:id="392" w:author="Carsten Hein" w:date="2022-01-14T10:15:00Z">
            <w:r w:rsidRPr="00916225" w:rsidDel="00916225">
              <w:rPr>
                <w:rPrChange w:id="393" w:author="Carsten Hein" w:date="2022-01-14T10:15:00Z">
                  <w:rPr>
                    <w:rStyle w:val="Hyperlink"/>
                    <w:noProof/>
                  </w:rPr>
                </w:rPrChange>
              </w:rPr>
              <w:delText>6.6.2</w:delText>
            </w:r>
            <w:r w:rsidDel="00916225">
              <w:rPr>
                <w:rFonts w:eastAsiaTheme="minorEastAsia" w:cstheme="minorBidi"/>
                <w:noProof/>
                <w:sz w:val="22"/>
                <w:szCs w:val="22"/>
                <w:lang w:eastAsia="de-DE"/>
              </w:rPr>
              <w:tab/>
            </w:r>
            <w:r w:rsidRPr="00916225" w:rsidDel="00916225">
              <w:rPr>
                <w:rPrChange w:id="394" w:author="Carsten Hein" w:date="2022-01-14T10:15:00Z">
                  <w:rPr>
                    <w:rStyle w:val="Hyperlink"/>
                    <w:noProof/>
                  </w:rPr>
                </w:rPrChange>
              </w:rPr>
              <w:delText>Versuchsdurchführung</w:delText>
            </w:r>
            <w:r w:rsidDel="00916225">
              <w:rPr>
                <w:noProof/>
                <w:webHidden/>
              </w:rPr>
              <w:tab/>
              <w:delText>52</w:delText>
            </w:r>
          </w:del>
        </w:p>
        <w:p w14:paraId="58D7DD67" w14:textId="37771B37" w:rsidR="007B714A" w:rsidDel="00916225" w:rsidRDefault="007B714A">
          <w:pPr>
            <w:pStyle w:val="Verzeichnis3"/>
            <w:tabs>
              <w:tab w:val="left" w:pos="1000"/>
              <w:tab w:val="right" w:leader="dot" w:pos="9060"/>
            </w:tabs>
            <w:rPr>
              <w:del w:id="395" w:author="Carsten Hein" w:date="2022-01-14T10:15:00Z"/>
              <w:rFonts w:eastAsiaTheme="minorEastAsia" w:cstheme="minorBidi"/>
              <w:noProof/>
              <w:sz w:val="22"/>
              <w:szCs w:val="22"/>
              <w:lang w:eastAsia="de-DE"/>
            </w:rPr>
          </w:pPr>
          <w:del w:id="396" w:author="Carsten Hein" w:date="2022-01-14T10:15:00Z">
            <w:r w:rsidRPr="00916225" w:rsidDel="00916225">
              <w:rPr>
                <w:rPrChange w:id="397" w:author="Carsten Hein" w:date="2022-01-14T10:15:00Z">
                  <w:rPr>
                    <w:rStyle w:val="Hyperlink"/>
                    <w:noProof/>
                  </w:rPr>
                </w:rPrChange>
              </w:rPr>
              <w:delText>6.6.3</w:delText>
            </w:r>
            <w:r w:rsidDel="00916225">
              <w:rPr>
                <w:rFonts w:eastAsiaTheme="minorEastAsia" w:cstheme="minorBidi"/>
                <w:noProof/>
                <w:sz w:val="22"/>
                <w:szCs w:val="22"/>
                <w:lang w:eastAsia="de-DE"/>
              </w:rPr>
              <w:tab/>
            </w:r>
            <w:r w:rsidRPr="00916225" w:rsidDel="00916225">
              <w:rPr>
                <w:rPrChange w:id="398" w:author="Carsten Hein" w:date="2022-01-14T10:15:00Z">
                  <w:rPr>
                    <w:rStyle w:val="Hyperlink"/>
                    <w:noProof/>
                  </w:rPr>
                </w:rPrChange>
              </w:rPr>
              <w:delText>Versuchsauswertung und Ergebnisse</w:delText>
            </w:r>
            <w:r w:rsidDel="00916225">
              <w:rPr>
                <w:noProof/>
                <w:webHidden/>
              </w:rPr>
              <w:tab/>
              <w:delText>53</w:delText>
            </w:r>
          </w:del>
        </w:p>
        <w:p w14:paraId="6C55A643" w14:textId="76CF8FB3" w:rsidR="007B714A" w:rsidDel="00916225" w:rsidRDefault="007B714A">
          <w:pPr>
            <w:pStyle w:val="Verzeichnis2"/>
            <w:tabs>
              <w:tab w:val="left" w:pos="600"/>
              <w:tab w:val="right" w:leader="dot" w:pos="9060"/>
            </w:tabs>
            <w:rPr>
              <w:del w:id="399" w:author="Carsten Hein" w:date="2022-01-14T10:15:00Z"/>
              <w:rFonts w:eastAsiaTheme="minorEastAsia" w:cstheme="minorBidi"/>
              <w:b w:val="0"/>
              <w:bCs w:val="0"/>
              <w:noProof/>
              <w:sz w:val="22"/>
              <w:szCs w:val="22"/>
              <w:lang w:eastAsia="de-DE"/>
            </w:rPr>
          </w:pPr>
          <w:del w:id="400" w:author="Carsten Hein" w:date="2022-01-14T10:15:00Z">
            <w:r w:rsidRPr="00916225" w:rsidDel="00916225">
              <w:rPr>
                <w:rPrChange w:id="401" w:author="Carsten Hein" w:date="2022-01-14T10:15:00Z">
                  <w:rPr>
                    <w:rStyle w:val="Hyperlink"/>
                    <w:noProof/>
                  </w:rPr>
                </w:rPrChange>
              </w:rPr>
              <w:lastRenderedPageBreak/>
              <w:delText>6.7</w:delText>
            </w:r>
            <w:r w:rsidDel="00916225">
              <w:rPr>
                <w:rFonts w:eastAsiaTheme="minorEastAsia" w:cstheme="minorBidi"/>
                <w:b w:val="0"/>
                <w:bCs w:val="0"/>
                <w:noProof/>
                <w:sz w:val="22"/>
                <w:szCs w:val="22"/>
                <w:lang w:eastAsia="de-DE"/>
              </w:rPr>
              <w:tab/>
            </w:r>
            <w:r w:rsidRPr="00916225" w:rsidDel="00916225">
              <w:rPr>
                <w:rPrChange w:id="402" w:author="Carsten Hein" w:date="2022-01-14T10:15:00Z">
                  <w:rPr>
                    <w:rStyle w:val="Hyperlink"/>
                    <w:noProof/>
                  </w:rPr>
                </w:rPrChange>
              </w:rPr>
              <w:delText>Biegeversuche</w:delText>
            </w:r>
            <w:r w:rsidDel="00916225">
              <w:rPr>
                <w:noProof/>
                <w:webHidden/>
              </w:rPr>
              <w:tab/>
              <w:delText>54</w:delText>
            </w:r>
          </w:del>
        </w:p>
        <w:p w14:paraId="2CD83D1F" w14:textId="1426B19C" w:rsidR="007B714A" w:rsidDel="00916225" w:rsidRDefault="007B714A">
          <w:pPr>
            <w:pStyle w:val="Verzeichnis3"/>
            <w:tabs>
              <w:tab w:val="left" w:pos="1000"/>
              <w:tab w:val="right" w:leader="dot" w:pos="9060"/>
            </w:tabs>
            <w:rPr>
              <w:del w:id="403" w:author="Carsten Hein" w:date="2022-01-14T10:15:00Z"/>
              <w:rFonts w:eastAsiaTheme="minorEastAsia" w:cstheme="minorBidi"/>
              <w:noProof/>
              <w:sz w:val="22"/>
              <w:szCs w:val="22"/>
              <w:lang w:eastAsia="de-DE"/>
            </w:rPr>
          </w:pPr>
          <w:del w:id="404" w:author="Carsten Hein" w:date="2022-01-14T10:15:00Z">
            <w:r w:rsidRPr="00916225" w:rsidDel="00916225">
              <w:rPr>
                <w:rPrChange w:id="405" w:author="Carsten Hein" w:date="2022-01-14T10:15:00Z">
                  <w:rPr>
                    <w:rStyle w:val="Hyperlink"/>
                    <w:noProof/>
                  </w:rPr>
                </w:rPrChange>
              </w:rPr>
              <w:delText>6.7.1</w:delText>
            </w:r>
            <w:r w:rsidDel="00916225">
              <w:rPr>
                <w:rFonts w:eastAsiaTheme="minorEastAsia" w:cstheme="minorBidi"/>
                <w:noProof/>
                <w:sz w:val="22"/>
                <w:szCs w:val="22"/>
                <w:lang w:eastAsia="de-DE"/>
              </w:rPr>
              <w:tab/>
            </w:r>
            <w:r w:rsidRPr="00916225" w:rsidDel="00916225">
              <w:rPr>
                <w:rPrChange w:id="406" w:author="Carsten Hein" w:date="2022-01-14T10:15:00Z">
                  <w:rPr>
                    <w:rStyle w:val="Hyperlink"/>
                    <w:noProof/>
                  </w:rPr>
                </w:rPrChange>
              </w:rPr>
              <w:delText>Herstellung der Probekörper</w:delText>
            </w:r>
            <w:r w:rsidDel="00916225">
              <w:rPr>
                <w:noProof/>
                <w:webHidden/>
              </w:rPr>
              <w:tab/>
              <w:delText>55</w:delText>
            </w:r>
          </w:del>
        </w:p>
        <w:p w14:paraId="7EAD8D93" w14:textId="1FFAEE4E" w:rsidR="007B714A" w:rsidDel="00916225" w:rsidRDefault="007B714A">
          <w:pPr>
            <w:pStyle w:val="Verzeichnis3"/>
            <w:tabs>
              <w:tab w:val="left" w:pos="1000"/>
              <w:tab w:val="right" w:leader="dot" w:pos="9060"/>
            </w:tabs>
            <w:rPr>
              <w:del w:id="407" w:author="Carsten Hein" w:date="2022-01-14T10:15:00Z"/>
              <w:rFonts w:eastAsiaTheme="minorEastAsia" w:cstheme="minorBidi"/>
              <w:noProof/>
              <w:sz w:val="22"/>
              <w:szCs w:val="22"/>
              <w:lang w:eastAsia="de-DE"/>
            </w:rPr>
          </w:pPr>
          <w:del w:id="408" w:author="Carsten Hein" w:date="2022-01-14T10:15:00Z">
            <w:r w:rsidRPr="00916225" w:rsidDel="00916225">
              <w:rPr>
                <w:rPrChange w:id="409" w:author="Carsten Hein" w:date="2022-01-14T10:15:00Z">
                  <w:rPr>
                    <w:rStyle w:val="Hyperlink"/>
                    <w:noProof/>
                  </w:rPr>
                </w:rPrChange>
              </w:rPr>
              <w:delText>6.7.2</w:delText>
            </w:r>
            <w:r w:rsidDel="00916225">
              <w:rPr>
                <w:rFonts w:eastAsiaTheme="minorEastAsia" w:cstheme="minorBidi"/>
                <w:noProof/>
                <w:sz w:val="22"/>
                <w:szCs w:val="22"/>
                <w:lang w:eastAsia="de-DE"/>
              </w:rPr>
              <w:tab/>
            </w:r>
            <w:r w:rsidRPr="00916225" w:rsidDel="00916225">
              <w:rPr>
                <w:rPrChange w:id="410" w:author="Carsten Hein" w:date="2022-01-14T10:15:00Z">
                  <w:rPr>
                    <w:rStyle w:val="Hyperlink"/>
                    <w:noProof/>
                  </w:rPr>
                </w:rPrChange>
              </w:rPr>
              <w:delText>Versuchsdurchführung und Messtechnik</w:delText>
            </w:r>
            <w:r w:rsidDel="00916225">
              <w:rPr>
                <w:noProof/>
                <w:webHidden/>
              </w:rPr>
              <w:tab/>
              <w:delText>56</w:delText>
            </w:r>
          </w:del>
        </w:p>
        <w:p w14:paraId="631D2CE6" w14:textId="219CA2C7" w:rsidR="007B714A" w:rsidDel="00916225" w:rsidRDefault="007B714A">
          <w:pPr>
            <w:pStyle w:val="Verzeichnis3"/>
            <w:tabs>
              <w:tab w:val="left" w:pos="1000"/>
              <w:tab w:val="right" w:leader="dot" w:pos="9060"/>
            </w:tabs>
            <w:rPr>
              <w:del w:id="411" w:author="Carsten Hein" w:date="2022-01-14T10:15:00Z"/>
              <w:rFonts w:eastAsiaTheme="minorEastAsia" w:cstheme="minorBidi"/>
              <w:noProof/>
              <w:sz w:val="22"/>
              <w:szCs w:val="22"/>
              <w:lang w:eastAsia="de-DE"/>
            </w:rPr>
          </w:pPr>
          <w:del w:id="412" w:author="Carsten Hein" w:date="2022-01-14T10:15:00Z">
            <w:r w:rsidRPr="00916225" w:rsidDel="00916225">
              <w:rPr>
                <w:rPrChange w:id="413" w:author="Carsten Hein" w:date="2022-01-14T10:15:00Z">
                  <w:rPr>
                    <w:rStyle w:val="Hyperlink"/>
                    <w:noProof/>
                  </w:rPr>
                </w:rPrChange>
              </w:rPr>
              <w:delText>6.7.3</w:delText>
            </w:r>
            <w:r w:rsidDel="00916225">
              <w:rPr>
                <w:rFonts w:eastAsiaTheme="minorEastAsia" w:cstheme="minorBidi"/>
                <w:noProof/>
                <w:sz w:val="22"/>
                <w:szCs w:val="22"/>
                <w:lang w:eastAsia="de-DE"/>
              </w:rPr>
              <w:tab/>
            </w:r>
            <w:r w:rsidRPr="00916225" w:rsidDel="00916225">
              <w:rPr>
                <w:rPrChange w:id="414" w:author="Carsten Hein" w:date="2022-01-14T10:15:00Z">
                  <w:rPr>
                    <w:rStyle w:val="Hyperlink"/>
                    <w:noProof/>
                  </w:rPr>
                </w:rPrChange>
              </w:rPr>
              <w:delText>Versuchsauswertung und Ergebnisse</w:delText>
            </w:r>
            <w:r w:rsidDel="00916225">
              <w:rPr>
                <w:noProof/>
                <w:webHidden/>
              </w:rPr>
              <w:tab/>
              <w:delText>58</w:delText>
            </w:r>
          </w:del>
        </w:p>
        <w:p w14:paraId="71504DFE" w14:textId="18EE3CD0" w:rsidR="007B714A" w:rsidDel="00916225" w:rsidRDefault="007B714A">
          <w:pPr>
            <w:pStyle w:val="Verzeichnis2"/>
            <w:tabs>
              <w:tab w:val="left" w:pos="600"/>
              <w:tab w:val="right" w:leader="dot" w:pos="9060"/>
            </w:tabs>
            <w:rPr>
              <w:del w:id="415" w:author="Carsten Hein" w:date="2022-01-14T10:15:00Z"/>
              <w:rFonts w:eastAsiaTheme="minorEastAsia" w:cstheme="minorBidi"/>
              <w:b w:val="0"/>
              <w:bCs w:val="0"/>
              <w:noProof/>
              <w:sz w:val="22"/>
              <w:szCs w:val="22"/>
              <w:lang w:eastAsia="de-DE"/>
            </w:rPr>
          </w:pPr>
          <w:del w:id="416" w:author="Carsten Hein" w:date="2022-01-14T10:15:00Z">
            <w:r w:rsidRPr="00916225" w:rsidDel="00916225">
              <w:rPr>
                <w:rPrChange w:id="417" w:author="Carsten Hein" w:date="2022-01-14T10:15:00Z">
                  <w:rPr>
                    <w:rStyle w:val="Hyperlink"/>
                    <w:noProof/>
                  </w:rPr>
                </w:rPrChange>
              </w:rPr>
              <w:delText>6.8</w:delText>
            </w:r>
            <w:r w:rsidDel="00916225">
              <w:rPr>
                <w:rFonts w:eastAsiaTheme="minorEastAsia" w:cstheme="minorBidi"/>
                <w:b w:val="0"/>
                <w:bCs w:val="0"/>
                <w:noProof/>
                <w:sz w:val="22"/>
                <w:szCs w:val="22"/>
                <w:lang w:eastAsia="de-DE"/>
              </w:rPr>
              <w:tab/>
            </w:r>
            <w:r w:rsidRPr="00916225" w:rsidDel="00916225">
              <w:rPr>
                <w:rPrChange w:id="418" w:author="Carsten Hein" w:date="2022-01-14T10:15:00Z">
                  <w:rPr>
                    <w:rStyle w:val="Hyperlink"/>
                    <w:noProof/>
                  </w:rPr>
                </w:rPrChange>
              </w:rPr>
              <w:delText>Forschung und Entwicklung zu einer abgesetzten Auflagerkonstruktion</w:delText>
            </w:r>
            <w:r w:rsidDel="00916225">
              <w:rPr>
                <w:noProof/>
                <w:webHidden/>
              </w:rPr>
              <w:tab/>
              <w:delText>63</w:delText>
            </w:r>
          </w:del>
        </w:p>
        <w:p w14:paraId="30CCEC54" w14:textId="7A2D2E3B" w:rsidR="007B714A" w:rsidDel="00916225" w:rsidRDefault="007B714A">
          <w:pPr>
            <w:pStyle w:val="Verzeichnis3"/>
            <w:tabs>
              <w:tab w:val="left" w:pos="1000"/>
              <w:tab w:val="right" w:leader="dot" w:pos="9060"/>
            </w:tabs>
            <w:rPr>
              <w:del w:id="419" w:author="Carsten Hein" w:date="2022-01-14T10:15:00Z"/>
              <w:rFonts w:eastAsiaTheme="minorEastAsia" w:cstheme="minorBidi"/>
              <w:noProof/>
              <w:sz w:val="22"/>
              <w:szCs w:val="22"/>
              <w:lang w:eastAsia="de-DE"/>
            </w:rPr>
          </w:pPr>
          <w:del w:id="420" w:author="Carsten Hein" w:date="2022-01-14T10:15:00Z">
            <w:r w:rsidRPr="00916225" w:rsidDel="00916225">
              <w:rPr>
                <w:rPrChange w:id="421" w:author="Carsten Hein" w:date="2022-01-14T10:15:00Z">
                  <w:rPr>
                    <w:rStyle w:val="Hyperlink"/>
                    <w:noProof/>
                  </w:rPr>
                </w:rPrChange>
              </w:rPr>
              <w:delText>6.8.2</w:delText>
            </w:r>
            <w:r w:rsidDel="00916225">
              <w:rPr>
                <w:rFonts w:eastAsiaTheme="minorEastAsia" w:cstheme="minorBidi"/>
                <w:noProof/>
                <w:sz w:val="22"/>
                <w:szCs w:val="22"/>
                <w:lang w:eastAsia="de-DE"/>
              </w:rPr>
              <w:tab/>
            </w:r>
            <w:r w:rsidRPr="00916225" w:rsidDel="00916225">
              <w:rPr>
                <w:rPrChange w:id="422" w:author="Carsten Hein" w:date="2022-01-14T10:15:00Z">
                  <w:rPr>
                    <w:rStyle w:val="Hyperlink"/>
                    <w:noProof/>
                  </w:rPr>
                </w:rPrChange>
              </w:rPr>
              <w:delText>Versuchskonzept</w:delText>
            </w:r>
            <w:r w:rsidDel="00916225">
              <w:rPr>
                <w:noProof/>
                <w:webHidden/>
              </w:rPr>
              <w:tab/>
              <w:delText>66</w:delText>
            </w:r>
          </w:del>
        </w:p>
        <w:p w14:paraId="40933173" w14:textId="35A9AD41" w:rsidR="007B714A" w:rsidDel="00916225" w:rsidRDefault="007B714A">
          <w:pPr>
            <w:pStyle w:val="Verzeichnis3"/>
            <w:tabs>
              <w:tab w:val="left" w:pos="1000"/>
              <w:tab w:val="right" w:leader="dot" w:pos="9060"/>
            </w:tabs>
            <w:rPr>
              <w:del w:id="423" w:author="Carsten Hein" w:date="2022-01-14T10:15:00Z"/>
              <w:rFonts w:eastAsiaTheme="minorEastAsia" w:cstheme="minorBidi"/>
              <w:noProof/>
              <w:sz w:val="22"/>
              <w:szCs w:val="22"/>
              <w:lang w:eastAsia="de-DE"/>
            </w:rPr>
          </w:pPr>
          <w:del w:id="424" w:author="Carsten Hein" w:date="2022-01-14T10:15:00Z">
            <w:r w:rsidRPr="00916225" w:rsidDel="00916225">
              <w:rPr>
                <w:rPrChange w:id="425" w:author="Carsten Hein" w:date="2022-01-14T10:15:00Z">
                  <w:rPr>
                    <w:rStyle w:val="Hyperlink"/>
                    <w:noProof/>
                  </w:rPr>
                </w:rPrChange>
              </w:rPr>
              <w:delText>6.8.3</w:delText>
            </w:r>
            <w:r w:rsidDel="00916225">
              <w:rPr>
                <w:rFonts w:eastAsiaTheme="minorEastAsia" w:cstheme="minorBidi"/>
                <w:noProof/>
                <w:sz w:val="22"/>
                <w:szCs w:val="22"/>
                <w:lang w:eastAsia="de-DE"/>
              </w:rPr>
              <w:tab/>
            </w:r>
            <w:r w:rsidRPr="00916225" w:rsidDel="00916225">
              <w:rPr>
                <w:rPrChange w:id="426" w:author="Carsten Hein" w:date="2022-01-14T10:15:00Z">
                  <w:rPr>
                    <w:rStyle w:val="Hyperlink"/>
                    <w:noProof/>
                  </w:rPr>
                </w:rPrChange>
              </w:rPr>
              <w:delText>Herstellung der Probekörper</w:delText>
            </w:r>
            <w:r w:rsidDel="00916225">
              <w:rPr>
                <w:noProof/>
                <w:webHidden/>
              </w:rPr>
              <w:tab/>
              <w:delText>66</w:delText>
            </w:r>
          </w:del>
        </w:p>
        <w:p w14:paraId="69DCE7EF" w14:textId="1FFA359F" w:rsidR="007B714A" w:rsidDel="00916225" w:rsidRDefault="007B714A">
          <w:pPr>
            <w:pStyle w:val="Verzeichnis3"/>
            <w:tabs>
              <w:tab w:val="left" w:pos="1000"/>
              <w:tab w:val="right" w:leader="dot" w:pos="9060"/>
            </w:tabs>
            <w:rPr>
              <w:del w:id="427" w:author="Carsten Hein" w:date="2022-01-14T10:15:00Z"/>
              <w:rFonts w:eastAsiaTheme="minorEastAsia" w:cstheme="minorBidi"/>
              <w:noProof/>
              <w:sz w:val="22"/>
              <w:szCs w:val="22"/>
              <w:lang w:eastAsia="de-DE"/>
            </w:rPr>
          </w:pPr>
          <w:del w:id="428" w:author="Carsten Hein" w:date="2022-01-14T10:15:00Z">
            <w:r w:rsidRPr="00916225" w:rsidDel="00916225">
              <w:rPr>
                <w:rPrChange w:id="429" w:author="Carsten Hein" w:date="2022-01-14T10:15:00Z">
                  <w:rPr>
                    <w:rStyle w:val="Hyperlink"/>
                    <w:noProof/>
                  </w:rPr>
                </w:rPrChange>
              </w:rPr>
              <w:delText>6.8.4</w:delText>
            </w:r>
            <w:r w:rsidDel="00916225">
              <w:rPr>
                <w:rFonts w:eastAsiaTheme="minorEastAsia" w:cstheme="minorBidi"/>
                <w:noProof/>
                <w:sz w:val="22"/>
                <w:szCs w:val="22"/>
                <w:lang w:eastAsia="de-DE"/>
              </w:rPr>
              <w:tab/>
            </w:r>
            <w:r w:rsidRPr="00916225" w:rsidDel="00916225">
              <w:rPr>
                <w:rPrChange w:id="430" w:author="Carsten Hein" w:date="2022-01-14T10:15:00Z">
                  <w:rPr>
                    <w:rStyle w:val="Hyperlink"/>
                    <w:noProof/>
                  </w:rPr>
                </w:rPrChange>
              </w:rPr>
              <w:delText>Versuchsdurchführung</w:delText>
            </w:r>
            <w:r w:rsidDel="00916225">
              <w:rPr>
                <w:noProof/>
                <w:webHidden/>
              </w:rPr>
              <w:tab/>
              <w:delText>67</w:delText>
            </w:r>
          </w:del>
        </w:p>
        <w:p w14:paraId="5ABAAFE3" w14:textId="437B2C55" w:rsidR="007B714A" w:rsidDel="00916225" w:rsidRDefault="007B714A">
          <w:pPr>
            <w:pStyle w:val="Verzeichnis3"/>
            <w:tabs>
              <w:tab w:val="left" w:pos="1000"/>
              <w:tab w:val="right" w:leader="dot" w:pos="9060"/>
            </w:tabs>
            <w:rPr>
              <w:del w:id="431" w:author="Carsten Hein" w:date="2022-01-14T10:15:00Z"/>
              <w:rFonts w:eastAsiaTheme="minorEastAsia" w:cstheme="minorBidi"/>
              <w:noProof/>
              <w:sz w:val="22"/>
              <w:szCs w:val="22"/>
              <w:lang w:eastAsia="de-DE"/>
            </w:rPr>
          </w:pPr>
          <w:del w:id="432" w:author="Carsten Hein" w:date="2022-01-14T10:15:00Z">
            <w:r w:rsidRPr="00916225" w:rsidDel="00916225">
              <w:rPr>
                <w:rPrChange w:id="433" w:author="Carsten Hein" w:date="2022-01-14T10:15:00Z">
                  <w:rPr>
                    <w:rStyle w:val="Hyperlink"/>
                    <w:noProof/>
                  </w:rPr>
                </w:rPrChange>
              </w:rPr>
              <w:delText>6.8.5</w:delText>
            </w:r>
            <w:r w:rsidDel="00916225">
              <w:rPr>
                <w:rFonts w:eastAsiaTheme="minorEastAsia" w:cstheme="minorBidi"/>
                <w:noProof/>
                <w:sz w:val="22"/>
                <w:szCs w:val="22"/>
                <w:lang w:eastAsia="de-DE"/>
              </w:rPr>
              <w:tab/>
            </w:r>
            <w:r w:rsidRPr="00916225" w:rsidDel="00916225">
              <w:rPr>
                <w:rPrChange w:id="434" w:author="Carsten Hein" w:date="2022-01-14T10:15:00Z">
                  <w:rPr>
                    <w:rStyle w:val="Hyperlink"/>
                    <w:noProof/>
                  </w:rPr>
                </w:rPrChange>
              </w:rPr>
              <w:delText>Versuchsauswertung und Ergebnisse</w:delText>
            </w:r>
            <w:r w:rsidDel="00916225">
              <w:rPr>
                <w:noProof/>
                <w:webHidden/>
              </w:rPr>
              <w:tab/>
              <w:delText>68</w:delText>
            </w:r>
          </w:del>
        </w:p>
        <w:p w14:paraId="46FA7F2A" w14:textId="094B42FE" w:rsidR="007B714A" w:rsidDel="00916225" w:rsidRDefault="007B714A">
          <w:pPr>
            <w:pStyle w:val="Verzeichnis2"/>
            <w:tabs>
              <w:tab w:val="left" w:pos="600"/>
              <w:tab w:val="right" w:leader="dot" w:pos="9060"/>
            </w:tabs>
            <w:rPr>
              <w:del w:id="435" w:author="Carsten Hein" w:date="2022-01-14T10:15:00Z"/>
              <w:rFonts w:eastAsiaTheme="minorEastAsia" w:cstheme="minorBidi"/>
              <w:b w:val="0"/>
              <w:bCs w:val="0"/>
              <w:noProof/>
              <w:sz w:val="22"/>
              <w:szCs w:val="22"/>
              <w:lang w:eastAsia="de-DE"/>
            </w:rPr>
          </w:pPr>
          <w:del w:id="436" w:author="Carsten Hein" w:date="2022-01-14T10:15:00Z">
            <w:r w:rsidRPr="00916225" w:rsidDel="00916225">
              <w:rPr>
                <w:rPrChange w:id="437" w:author="Carsten Hein" w:date="2022-01-14T10:15:00Z">
                  <w:rPr>
                    <w:rStyle w:val="Hyperlink"/>
                    <w:noProof/>
                  </w:rPr>
                </w:rPrChange>
              </w:rPr>
              <w:delText>6.9</w:delText>
            </w:r>
            <w:r w:rsidDel="00916225">
              <w:rPr>
                <w:rFonts w:eastAsiaTheme="minorEastAsia" w:cstheme="minorBidi"/>
                <w:b w:val="0"/>
                <w:bCs w:val="0"/>
                <w:noProof/>
                <w:sz w:val="22"/>
                <w:szCs w:val="22"/>
                <w:lang w:eastAsia="de-DE"/>
              </w:rPr>
              <w:tab/>
            </w:r>
            <w:r w:rsidRPr="00916225" w:rsidDel="00916225">
              <w:rPr>
                <w:rPrChange w:id="438" w:author="Carsten Hein" w:date="2022-01-14T10:15:00Z">
                  <w:rPr>
                    <w:rStyle w:val="Hyperlink"/>
                    <w:noProof/>
                  </w:rPr>
                </w:rPrChange>
              </w:rPr>
              <w:delText>Fazit und Ausblick</w:delText>
            </w:r>
            <w:r w:rsidDel="00916225">
              <w:rPr>
                <w:noProof/>
                <w:webHidden/>
              </w:rPr>
              <w:tab/>
              <w:delText>69</w:delText>
            </w:r>
          </w:del>
        </w:p>
        <w:p w14:paraId="12ED5716" w14:textId="4791C3E2" w:rsidR="007B714A" w:rsidDel="00916225" w:rsidRDefault="007B714A">
          <w:pPr>
            <w:pStyle w:val="Verzeichnis2"/>
            <w:tabs>
              <w:tab w:val="left" w:pos="600"/>
              <w:tab w:val="right" w:leader="dot" w:pos="9060"/>
            </w:tabs>
            <w:rPr>
              <w:del w:id="439" w:author="Carsten Hein" w:date="2022-01-14T10:15:00Z"/>
              <w:rFonts w:eastAsiaTheme="minorEastAsia" w:cstheme="minorBidi"/>
              <w:b w:val="0"/>
              <w:bCs w:val="0"/>
              <w:noProof/>
              <w:sz w:val="22"/>
              <w:szCs w:val="22"/>
              <w:lang w:eastAsia="de-DE"/>
            </w:rPr>
          </w:pPr>
          <w:del w:id="440" w:author="Carsten Hein" w:date="2022-01-14T10:15:00Z">
            <w:r w:rsidRPr="00916225" w:rsidDel="00916225">
              <w:rPr>
                <w:rPrChange w:id="441" w:author="Carsten Hein" w:date="2022-01-14T10:15:00Z">
                  <w:rPr>
                    <w:rStyle w:val="Hyperlink"/>
                    <w:noProof/>
                  </w:rPr>
                </w:rPrChange>
              </w:rPr>
              <w:delText>6.10</w:delText>
            </w:r>
            <w:r w:rsidDel="00916225">
              <w:rPr>
                <w:rFonts w:eastAsiaTheme="minorEastAsia" w:cstheme="minorBidi"/>
                <w:b w:val="0"/>
                <w:bCs w:val="0"/>
                <w:noProof/>
                <w:sz w:val="22"/>
                <w:szCs w:val="22"/>
                <w:lang w:eastAsia="de-DE"/>
              </w:rPr>
              <w:tab/>
            </w:r>
            <w:r w:rsidRPr="00916225" w:rsidDel="00916225">
              <w:rPr>
                <w:rPrChange w:id="442" w:author="Carsten Hein" w:date="2022-01-14T10:15:00Z">
                  <w:rPr>
                    <w:rStyle w:val="Hyperlink"/>
                    <w:noProof/>
                  </w:rPr>
                </w:rPrChange>
              </w:rPr>
              <w:delText>Koppelung der Deckenelemente zur Deckenscheibe</w:delText>
            </w:r>
            <w:r w:rsidDel="00916225">
              <w:rPr>
                <w:noProof/>
                <w:webHidden/>
              </w:rPr>
              <w:tab/>
              <w:delText>71</w:delText>
            </w:r>
          </w:del>
        </w:p>
        <w:p w14:paraId="36329EE4" w14:textId="2775A902" w:rsidR="007B714A" w:rsidDel="00916225" w:rsidRDefault="007B714A">
          <w:pPr>
            <w:pStyle w:val="Verzeichnis2"/>
            <w:tabs>
              <w:tab w:val="left" w:pos="800"/>
              <w:tab w:val="right" w:leader="dot" w:pos="9060"/>
            </w:tabs>
            <w:rPr>
              <w:del w:id="443" w:author="Carsten Hein" w:date="2022-01-14T10:15:00Z"/>
              <w:rFonts w:eastAsiaTheme="minorEastAsia" w:cstheme="minorBidi"/>
              <w:b w:val="0"/>
              <w:bCs w:val="0"/>
              <w:noProof/>
              <w:sz w:val="22"/>
              <w:szCs w:val="22"/>
              <w:lang w:eastAsia="de-DE"/>
            </w:rPr>
          </w:pPr>
          <w:del w:id="444" w:author="Carsten Hein" w:date="2022-01-14T10:15:00Z">
            <w:r w:rsidRPr="00916225" w:rsidDel="00916225">
              <w:rPr>
                <w:rPrChange w:id="445" w:author="Carsten Hein" w:date="2022-01-14T10:15:00Z">
                  <w:rPr>
                    <w:rStyle w:val="Hyperlink"/>
                    <w:noProof/>
                  </w:rPr>
                </w:rPrChange>
              </w:rPr>
              <w:delText>6.10.1</w:delText>
            </w:r>
            <w:r w:rsidDel="00916225">
              <w:rPr>
                <w:rFonts w:eastAsiaTheme="minorEastAsia" w:cstheme="minorBidi"/>
                <w:b w:val="0"/>
                <w:bCs w:val="0"/>
                <w:noProof/>
                <w:sz w:val="22"/>
                <w:szCs w:val="22"/>
                <w:lang w:eastAsia="de-DE"/>
              </w:rPr>
              <w:tab/>
            </w:r>
            <w:r w:rsidRPr="00916225" w:rsidDel="00916225">
              <w:rPr>
                <w:rPrChange w:id="446" w:author="Carsten Hein" w:date="2022-01-14T10:15:00Z">
                  <w:rPr>
                    <w:rStyle w:val="Hyperlink"/>
                    <w:noProof/>
                  </w:rPr>
                </w:rPrChange>
              </w:rPr>
              <w:delText>Ortbeton Ringbalken</w:delText>
            </w:r>
            <w:r w:rsidDel="00916225">
              <w:rPr>
                <w:noProof/>
                <w:webHidden/>
              </w:rPr>
              <w:tab/>
              <w:delText>71</w:delText>
            </w:r>
          </w:del>
        </w:p>
        <w:p w14:paraId="4F0657A3" w14:textId="4A8029FA" w:rsidR="007B714A" w:rsidDel="00916225" w:rsidRDefault="007B714A">
          <w:pPr>
            <w:pStyle w:val="Verzeichnis2"/>
            <w:tabs>
              <w:tab w:val="left" w:pos="800"/>
              <w:tab w:val="right" w:leader="dot" w:pos="9060"/>
            </w:tabs>
            <w:rPr>
              <w:del w:id="447" w:author="Carsten Hein" w:date="2022-01-14T10:15:00Z"/>
              <w:rFonts w:eastAsiaTheme="minorEastAsia" w:cstheme="minorBidi"/>
              <w:b w:val="0"/>
              <w:bCs w:val="0"/>
              <w:noProof/>
              <w:sz w:val="22"/>
              <w:szCs w:val="22"/>
              <w:lang w:eastAsia="de-DE"/>
            </w:rPr>
          </w:pPr>
          <w:del w:id="448" w:author="Carsten Hein" w:date="2022-01-14T10:15:00Z">
            <w:r w:rsidRPr="00916225" w:rsidDel="00916225">
              <w:rPr>
                <w:rPrChange w:id="449" w:author="Carsten Hein" w:date="2022-01-14T10:15:00Z">
                  <w:rPr>
                    <w:rStyle w:val="Hyperlink"/>
                    <w:noProof/>
                  </w:rPr>
                </w:rPrChange>
              </w:rPr>
              <w:delText>6.10.2</w:delText>
            </w:r>
            <w:r w:rsidDel="00916225">
              <w:rPr>
                <w:rFonts w:eastAsiaTheme="minorEastAsia" w:cstheme="minorBidi"/>
                <w:b w:val="0"/>
                <w:bCs w:val="0"/>
                <w:noProof/>
                <w:sz w:val="22"/>
                <w:szCs w:val="22"/>
                <w:lang w:eastAsia="de-DE"/>
              </w:rPr>
              <w:tab/>
            </w:r>
            <w:r w:rsidRPr="00916225" w:rsidDel="00916225">
              <w:rPr>
                <w:rPrChange w:id="450" w:author="Carsten Hein" w:date="2022-01-14T10:15:00Z">
                  <w:rPr>
                    <w:rStyle w:val="Hyperlink"/>
                    <w:noProof/>
                  </w:rPr>
                </w:rPrChange>
              </w:rPr>
              <w:delText>Geschweißte Stahl-Verbindung</w:delText>
            </w:r>
            <w:r w:rsidDel="00916225">
              <w:rPr>
                <w:noProof/>
                <w:webHidden/>
              </w:rPr>
              <w:tab/>
              <w:delText>72</w:delText>
            </w:r>
          </w:del>
        </w:p>
        <w:p w14:paraId="415CD4A4" w14:textId="4B67EA09" w:rsidR="007B714A" w:rsidDel="00916225" w:rsidRDefault="007B714A">
          <w:pPr>
            <w:pStyle w:val="Verzeichnis2"/>
            <w:tabs>
              <w:tab w:val="left" w:pos="800"/>
              <w:tab w:val="right" w:leader="dot" w:pos="9060"/>
            </w:tabs>
            <w:rPr>
              <w:del w:id="451" w:author="Carsten Hein" w:date="2022-01-14T10:15:00Z"/>
              <w:rFonts w:eastAsiaTheme="minorEastAsia" w:cstheme="minorBidi"/>
              <w:b w:val="0"/>
              <w:bCs w:val="0"/>
              <w:noProof/>
              <w:sz w:val="22"/>
              <w:szCs w:val="22"/>
              <w:lang w:eastAsia="de-DE"/>
            </w:rPr>
          </w:pPr>
          <w:del w:id="452" w:author="Carsten Hein" w:date="2022-01-14T10:15:00Z">
            <w:r w:rsidRPr="00916225" w:rsidDel="00916225">
              <w:rPr>
                <w:rPrChange w:id="453" w:author="Carsten Hein" w:date="2022-01-14T10:15:00Z">
                  <w:rPr>
                    <w:rStyle w:val="Hyperlink"/>
                    <w:noProof/>
                  </w:rPr>
                </w:rPrChange>
              </w:rPr>
              <w:delText>6.10.3</w:delText>
            </w:r>
            <w:r w:rsidDel="00916225">
              <w:rPr>
                <w:rFonts w:eastAsiaTheme="minorEastAsia" w:cstheme="minorBidi"/>
                <w:b w:val="0"/>
                <w:bCs w:val="0"/>
                <w:noProof/>
                <w:sz w:val="22"/>
                <w:szCs w:val="22"/>
                <w:lang w:eastAsia="de-DE"/>
              </w:rPr>
              <w:tab/>
            </w:r>
            <w:r w:rsidRPr="00916225" w:rsidDel="00916225">
              <w:rPr>
                <w:rPrChange w:id="454" w:author="Carsten Hein" w:date="2022-01-14T10:15:00Z">
                  <w:rPr>
                    <w:rStyle w:val="Hyperlink"/>
                    <w:noProof/>
                  </w:rPr>
                </w:rPrChange>
              </w:rPr>
              <w:delText>Bewehrungsanschluss</w:delText>
            </w:r>
            <w:r w:rsidDel="00916225">
              <w:rPr>
                <w:noProof/>
                <w:webHidden/>
              </w:rPr>
              <w:tab/>
              <w:delText>72</w:delText>
            </w:r>
          </w:del>
        </w:p>
        <w:p w14:paraId="21567BE9" w14:textId="1A6748DE" w:rsidR="007B714A" w:rsidDel="00916225" w:rsidRDefault="007B714A">
          <w:pPr>
            <w:pStyle w:val="Verzeichnis2"/>
            <w:tabs>
              <w:tab w:val="left" w:pos="800"/>
              <w:tab w:val="right" w:leader="dot" w:pos="9060"/>
            </w:tabs>
            <w:rPr>
              <w:del w:id="455" w:author="Carsten Hein" w:date="2022-01-14T10:15:00Z"/>
              <w:rFonts w:eastAsiaTheme="minorEastAsia" w:cstheme="minorBidi"/>
              <w:b w:val="0"/>
              <w:bCs w:val="0"/>
              <w:noProof/>
              <w:sz w:val="22"/>
              <w:szCs w:val="22"/>
              <w:lang w:eastAsia="de-DE"/>
            </w:rPr>
          </w:pPr>
          <w:del w:id="456" w:author="Carsten Hein" w:date="2022-01-14T10:15:00Z">
            <w:r w:rsidRPr="00916225" w:rsidDel="00916225">
              <w:rPr>
                <w:rPrChange w:id="457" w:author="Carsten Hein" w:date="2022-01-14T10:15:00Z">
                  <w:rPr>
                    <w:rStyle w:val="Hyperlink"/>
                    <w:noProof/>
                  </w:rPr>
                </w:rPrChange>
              </w:rPr>
              <w:delText>6.10.4</w:delText>
            </w:r>
            <w:r w:rsidDel="00916225">
              <w:rPr>
                <w:rFonts w:eastAsiaTheme="minorEastAsia" w:cstheme="minorBidi"/>
                <w:b w:val="0"/>
                <w:bCs w:val="0"/>
                <w:noProof/>
                <w:sz w:val="22"/>
                <w:szCs w:val="22"/>
                <w:lang w:eastAsia="de-DE"/>
              </w:rPr>
              <w:tab/>
            </w:r>
            <w:r w:rsidRPr="00916225" w:rsidDel="00916225">
              <w:rPr>
                <w:rPrChange w:id="458" w:author="Carsten Hein" w:date="2022-01-14T10:15:00Z">
                  <w:rPr>
                    <w:rStyle w:val="Hyperlink"/>
                    <w:noProof/>
                  </w:rPr>
                </w:rPrChange>
              </w:rPr>
              <w:delText>Fugenbemessung</w:delText>
            </w:r>
            <w:r w:rsidDel="00916225">
              <w:rPr>
                <w:noProof/>
                <w:webHidden/>
              </w:rPr>
              <w:tab/>
              <w:delText>73</w:delText>
            </w:r>
          </w:del>
        </w:p>
        <w:p w14:paraId="0DDC5571" w14:textId="6BBF2F0C" w:rsidR="007B714A" w:rsidDel="00916225" w:rsidRDefault="007B714A">
          <w:pPr>
            <w:pStyle w:val="Verzeichnis1"/>
            <w:tabs>
              <w:tab w:val="left" w:pos="400"/>
              <w:tab w:val="right" w:leader="dot" w:pos="9060"/>
            </w:tabs>
            <w:rPr>
              <w:del w:id="459" w:author="Carsten Hein" w:date="2022-01-14T10:15:00Z"/>
              <w:rFonts w:asciiTheme="minorHAnsi" w:eastAsiaTheme="minorEastAsia" w:hAnsiTheme="minorHAnsi" w:cstheme="minorBidi"/>
              <w:b w:val="0"/>
              <w:bCs w:val="0"/>
              <w:caps w:val="0"/>
              <w:noProof/>
              <w:sz w:val="22"/>
              <w:szCs w:val="22"/>
              <w:lang w:eastAsia="de-DE"/>
            </w:rPr>
          </w:pPr>
          <w:del w:id="460" w:author="Carsten Hein" w:date="2022-01-14T10:15:00Z">
            <w:r w:rsidRPr="00916225" w:rsidDel="00916225">
              <w:rPr>
                <w:rPrChange w:id="461" w:author="Carsten Hein" w:date="2022-01-14T10:15:00Z">
                  <w:rPr>
                    <w:rStyle w:val="Hyperlink"/>
                    <w:noProof/>
                  </w:rPr>
                </w:rPrChange>
              </w:rPr>
              <w:delText>7</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462" w:author="Carsten Hein" w:date="2022-01-14T10:15:00Z">
                  <w:rPr>
                    <w:rStyle w:val="Hyperlink"/>
                    <w:noProof/>
                  </w:rPr>
                </w:rPrChange>
              </w:rPr>
              <w:delText>Schallschutz</w:delText>
            </w:r>
            <w:r w:rsidDel="00916225">
              <w:rPr>
                <w:noProof/>
                <w:webHidden/>
              </w:rPr>
              <w:tab/>
              <w:delText>75</w:delText>
            </w:r>
          </w:del>
        </w:p>
        <w:p w14:paraId="58C68194" w14:textId="59CDB4C7" w:rsidR="007B714A" w:rsidDel="00916225" w:rsidRDefault="007B714A">
          <w:pPr>
            <w:pStyle w:val="Verzeichnis2"/>
            <w:tabs>
              <w:tab w:val="left" w:pos="600"/>
              <w:tab w:val="right" w:leader="dot" w:pos="9060"/>
            </w:tabs>
            <w:rPr>
              <w:del w:id="463" w:author="Carsten Hein" w:date="2022-01-14T10:15:00Z"/>
              <w:rFonts w:eastAsiaTheme="minorEastAsia" w:cstheme="minorBidi"/>
              <w:b w:val="0"/>
              <w:bCs w:val="0"/>
              <w:noProof/>
              <w:sz w:val="22"/>
              <w:szCs w:val="22"/>
              <w:lang w:eastAsia="de-DE"/>
            </w:rPr>
          </w:pPr>
          <w:del w:id="464" w:author="Carsten Hein" w:date="2022-01-14T10:15:00Z">
            <w:r w:rsidRPr="00916225" w:rsidDel="00916225">
              <w:rPr>
                <w:rPrChange w:id="465" w:author="Carsten Hein" w:date="2022-01-14T10:15:00Z">
                  <w:rPr>
                    <w:rStyle w:val="Hyperlink"/>
                    <w:noProof/>
                  </w:rPr>
                </w:rPrChange>
              </w:rPr>
              <w:delText>7.1</w:delText>
            </w:r>
            <w:r w:rsidDel="00916225">
              <w:rPr>
                <w:rFonts w:eastAsiaTheme="minorEastAsia" w:cstheme="minorBidi"/>
                <w:b w:val="0"/>
                <w:bCs w:val="0"/>
                <w:noProof/>
                <w:sz w:val="22"/>
                <w:szCs w:val="22"/>
                <w:lang w:eastAsia="de-DE"/>
              </w:rPr>
              <w:tab/>
            </w:r>
            <w:r w:rsidRPr="00916225" w:rsidDel="00916225">
              <w:rPr>
                <w:rPrChange w:id="466" w:author="Carsten Hein" w:date="2022-01-14T10:15:00Z">
                  <w:rPr>
                    <w:rStyle w:val="Hyperlink"/>
                    <w:noProof/>
                  </w:rPr>
                </w:rPrChange>
              </w:rPr>
              <w:delText>Untersuchte Varianten</w:delText>
            </w:r>
            <w:r w:rsidDel="00916225">
              <w:rPr>
                <w:noProof/>
                <w:webHidden/>
              </w:rPr>
              <w:tab/>
              <w:delText>75</w:delText>
            </w:r>
          </w:del>
        </w:p>
        <w:p w14:paraId="5265E714" w14:textId="77FF354A" w:rsidR="007B714A" w:rsidDel="00916225" w:rsidRDefault="007B714A">
          <w:pPr>
            <w:pStyle w:val="Verzeichnis2"/>
            <w:tabs>
              <w:tab w:val="left" w:pos="600"/>
              <w:tab w:val="right" w:leader="dot" w:pos="9060"/>
            </w:tabs>
            <w:rPr>
              <w:del w:id="467" w:author="Carsten Hein" w:date="2022-01-14T10:15:00Z"/>
              <w:rFonts w:eastAsiaTheme="minorEastAsia" w:cstheme="minorBidi"/>
              <w:b w:val="0"/>
              <w:bCs w:val="0"/>
              <w:noProof/>
              <w:sz w:val="22"/>
              <w:szCs w:val="22"/>
              <w:lang w:eastAsia="de-DE"/>
            </w:rPr>
          </w:pPr>
          <w:del w:id="468" w:author="Carsten Hein" w:date="2022-01-14T10:15:00Z">
            <w:r w:rsidRPr="00916225" w:rsidDel="00916225">
              <w:rPr>
                <w:rPrChange w:id="469" w:author="Carsten Hein" w:date="2022-01-14T10:15:00Z">
                  <w:rPr>
                    <w:rStyle w:val="Hyperlink"/>
                    <w:noProof/>
                  </w:rPr>
                </w:rPrChange>
              </w:rPr>
              <w:delText>7.2</w:delText>
            </w:r>
            <w:r w:rsidDel="00916225">
              <w:rPr>
                <w:rFonts w:eastAsiaTheme="minorEastAsia" w:cstheme="minorBidi"/>
                <w:b w:val="0"/>
                <w:bCs w:val="0"/>
                <w:noProof/>
                <w:sz w:val="22"/>
                <w:szCs w:val="22"/>
                <w:lang w:eastAsia="de-DE"/>
              </w:rPr>
              <w:tab/>
            </w:r>
            <w:r w:rsidRPr="00916225" w:rsidDel="00916225">
              <w:rPr>
                <w:rPrChange w:id="470" w:author="Carsten Hein" w:date="2022-01-14T10:15:00Z">
                  <w:rPr>
                    <w:rStyle w:val="Hyperlink"/>
                    <w:noProof/>
                  </w:rPr>
                </w:rPrChange>
              </w:rPr>
              <w:delText>Anforderungen an den Schallschutz</w:delText>
            </w:r>
            <w:r w:rsidDel="00916225">
              <w:rPr>
                <w:noProof/>
                <w:webHidden/>
              </w:rPr>
              <w:tab/>
              <w:delText>77</w:delText>
            </w:r>
          </w:del>
        </w:p>
        <w:p w14:paraId="2A5EBBB7" w14:textId="011312F2" w:rsidR="007B714A" w:rsidDel="00916225" w:rsidRDefault="007B714A">
          <w:pPr>
            <w:pStyle w:val="Verzeichnis2"/>
            <w:tabs>
              <w:tab w:val="left" w:pos="600"/>
              <w:tab w:val="right" w:leader="dot" w:pos="9060"/>
            </w:tabs>
            <w:rPr>
              <w:del w:id="471" w:author="Carsten Hein" w:date="2022-01-14T10:15:00Z"/>
              <w:rFonts w:eastAsiaTheme="minorEastAsia" w:cstheme="minorBidi"/>
              <w:b w:val="0"/>
              <w:bCs w:val="0"/>
              <w:noProof/>
              <w:sz w:val="22"/>
              <w:szCs w:val="22"/>
              <w:lang w:eastAsia="de-DE"/>
            </w:rPr>
          </w:pPr>
          <w:del w:id="472" w:author="Carsten Hein" w:date="2022-01-14T10:15:00Z">
            <w:r w:rsidRPr="00916225" w:rsidDel="00916225">
              <w:rPr>
                <w:rPrChange w:id="473" w:author="Carsten Hein" w:date="2022-01-14T10:15:00Z">
                  <w:rPr>
                    <w:rStyle w:val="Hyperlink"/>
                    <w:noProof/>
                  </w:rPr>
                </w:rPrChange>
              </w:rPr>
              <w:delText>7.3</w:delText>
            </w:r>
            <w:r w:rsidDel="00916225">
              <w:rPr>
                <w:rFonts w:eastAsiaTheme="minorEastAsia" w:cstheme="minorBidi"/>
                <w:b w:val="0"/>
                <w:bCs w:val="0"/>
                <w:noProof/>
                <w:sz w:val="22"/>
                <w:szCs w:val="22"/>
                <w:lang w:eastAsia="de-DE"/>
              </w:rPr>
              <w:tab/>
            </w:r>
            <w:r w:rsidRPr="00916225" w:rsidDel="00916225">
              <w:rPr>
                <w:rPrChange w:id="474" w:author="Carsten Hein" w:date="2022-01-14T10:15:00Z">
                  <w:rPr>
                    <w:rStyle w:val="Hyperlink"/>
                    <w:noProof/>
                  </w:rPr>
                </w:rPrChange>
              </w:rPr>
              <w:delText>Rechnerische Bewertung</w:delText>
            </w:r>
            <w:r w:rsidDel="00916225">
              <w:rPr>
                <w:noProof/>
                <w:webHidden/>
              </w:rPr>
              <w:tab/>
              <w:delText>77</w:delText>
            </w:r>
          </w:del>
        </w:p>
        <w:p w14:paraId="0F541FF8" w14:textId="2ACC00E9" w:rsidR="007B714A" w:rsidDel="00916225" w:rsidRDefault="007B714A">
          <w:pPr>
            <w:pStyle w:val="Verzeichnis2"/>
            <w:tabs>
              <w:tab w:val="left" w:pos="600"/>
              <w:tab w:val="right" w:leader="dot" w:pos="9060"/>
            </w:tabs>
            <w:rPr>
              <w:del w:id="475" w:author="Carsten Hein" w:date="2022-01-14T10:15:00Z"/>
              <w:rFonts w:eastAsiaTheme="minorEastAsia" w:cstheme="minorBidi"/>
              <w:b w:val="0"/>
              <w:bCs w:val="0"/>
              <w:noProof/>
              <w:sz w:val="22"/>
              <w:szCs w:val="22"/>
              <w:lang w:eastAsia="de-DE"/>
            </w:rPr>
          </w:pPr>
          <w:del w:id="476" w:author="Carsten Hein" w:date="2022-01-14T10:15:00Z">
            <w:r w:rsidRPr="00916225" w:rsidDel="00916225">
              <w:rPr>
                <w:rPrChange w:id="477" w:author="Carsten Hein" w:date="2022-01-14T10:15:00Z">
                  <w:rPr>
                    <w:rStyle w:val="Hyperlink"/>
                    <w:noProof/>
                  </w:rPr>
                </w:rPrChange>
              </w:rPr>
              <w:delText>7.4</w:delText>
            </w:r>
            <w:r w:rsidDel="00916225">
              <w:rPr>
                <w:rFonts w:eastAsiaTheme="minorEastAsia" w:cstheme="minorBidi"/>
                <w:b w:val="0"/>
                <w:bCs w:val="0"/>
                <w:noProof/>
                <w:sz w:val="22"/>
                <w:szCs w:val="22"/>
                <w:lang w:eastAsia="de-DE"/>
              </w:rPr>
              <w:tab/>
            </w:r>
            <w:r w:rsidRPr="00916225" w:rsidDel="00916225">
              <w:rPr>
                <w:rPrChange w:id="478" w:author="Carsten Hein" w:date="2022-01-14T10:15:00Z">
                  <w:rPr>
                    <w:rStyle w:val="Hyperlink"/>
                    <w:noProof/>
                  </w:rPr>
                </w:rPrChange>
              </w:rPr>
              <w:delText>Ergebnisse</w:delText>
            </w:r>
            <w:r w:rsidDel="00916225">
              <w:rPr>
                <w:noProof/>
                <w:webHidden/>
              </w:rPr>
              <w:tab/>
              <w:delText>78</w:delText>
            </w:r>
          </w:del>
        </w:p>
        <w:p w14:paraId="295B2152" w14:textId="297EE912" w:rsidR="007B714A" w:rsidDel="00916225" w:rsidRDefault="007B714A">
          <w:pPr>
            <w:pStyle w:val="Verzeichnis2"/>
            <w:tabs>
              <w:tab w:val="left" w:pos="600"/>
              <w:tab w:val="right" w:leader="dot" w:pos="9060"/>
            </w:tabs>
            <w:rPr>
              <w:del w:id="479" w:author="Carsten Hein" w:date="2022-01-14T10:15:00Z"/>
              <w:rFonts w:eastAsiaTheme="minorEastAsia" w:cstheme="minorBidi"/>
              <w:b w:val="0"/>
              <w:bCs w:val="0"/>
              <w:noProof/>
              <w:sz w:val="22"/>
              <w:szCs w:val="22"/>
              <w:lang w:eastAsia="de-DE"/>
            </w:rPr>
          </w:pPr>
          <w:del w:id="480" w:author="Carsten Hein" w:date="2022-01-14T10:15:00Z">
            <w:r w:rsidRPr="00916225" w:rsidDel="00916225">
              <w:rPr>
                <w:rPrChange w:id="481" w:author="Carsten Hein" w:date="2022-01-14T10:15:00Z">
                  <w:rPr>
                    <w:rStyle w:val="Hyperlink"/>
                    <w:noProof/>
                  </w:rPr>
                </w:rPrChange>
              </w:rPr>
              <w:delText>7.5</w:delText>
            </w:r>
            <w:r w:rsidDel="00916225">
              <w:rPr>
                <w:rFonts w:eastAsiaTheme="minorEastAsia" w:cstheme="minorBidi"/>
                <w:b w:val="0"/>
                <w:bCs w:val="0"/>
                <w:noProof/>
                <w:sz w:val="22"/>
                <w:szCs w:val="22"/>
                <w:lang w:eastAsia="de-DE"/>
              </w:rPr>
              <w:tab/>
            </w:r>
            <w:r w:rsidRPr="00916225" w:rsidDel="00916225">
              <w:rPr>
                <w:rPrChange w:id="482" w:author="Carsten Hein" w:date="2022-01-14T10:15:00Z">
                  <w:rPr>
                    <w:rStyle w:val="Hyperlink"/>
                    <w:noProof/>
                  </w:rPr>
                </w:rPrChange>
              </w:rPr>
              <w:delText>Unterdecken</w:delText>
            </w:r>
            <w:r w:rsidDel="00916225">
              <w:rPr>
                <w:noProof/>
                <w:webHidden/>
              </w:rPr>
              <w:tab/>
              <w:delText>81</w:delText>
            </w:r>
          </w:del>
        </w:p>
        <w:p w14:paraId="281A116B" w14:textId="6AA258BE" w:rsidR="007B714A" w:rsidDel="00916225" w:rsidRDefault="007B714A">
          <w:pPr>
            <w:pStyle w:val="Verzeichnis2"/>
            <w:tabs>
              <w:tab w:val="left" w:pos="600"/>
              <w:tab w:val="right" w:leader="dot" w:pos="9060"/>
            </w:tabs>
            <w:rPr>
              <w:del w:id="483" w:author="Carsten Hein" w:date="2022-01-14T10:15:00Z"/>
              <w:rFonts w:eastAsiaTheme="minorEastAsia" w:cstheme="minorBidi"/>
              <w:b w:val="0"/>
              <w:bCs w:val="0"/>
              <w:noProof/>
              <w:sz w:val="22"/>
              <w:szCs w:val="22"/>
              <w:lang w:eastAsia="de-DE"/>
            </w:rPr>
          </w:pPr>
          <w:del w:id="484" w:author="Carsten Hein" w:date="2022-01-14T10:15:00Z">
            <w:r w:rsidRPr="00916225" w:rsidDel="00916225">
              <w:rPr>
                <w:rPrChange w:id="485" w:author="Carsten Hein" w:date="2022-01-14T10:15:00Z">
                  <w:rPr>
                    <w:rStyle w:val="Hyperlink"/>
                    <w:noProof/>
                  </w:rPr>
                </w:rPrChange>
              </w:rPr>
              <w:delText>7.6</w:delText>
            </w:r>
            <w:r w:rsidDel="00916225">
              <w:rPr>
                <w:rFonts w:eastAsiaTheme="minorEastAsia" w:cstheme="minorBidi"/>
                <w:b w:val="0"/>
                <w:bCs w:val="0"/>
                <w:noProof/>
                <w:sz w:val="22"/>
                <w:szCs w:val="22"/>
                <w:lang w:eastAsia="de-DE"/>
              </w:rPr>
              <w:tab/>
            </w:r>
            <w:r w:rsidRPr="00916225" w:rsidDel="00916225">
              <w:rPr>
                <w:rPrChange w:id="486" w:author="Carsten Hein" w:date="2022-01-14T10:15:00Z">
                  <w:rPr>
                    <w:rStyle w:val="Hyperlink"/>
                    <w:noProof/>
                  </w:rPr>
                </w:rPrChange>
              </w:rPr>
              <w:delText>Konstruktive Hinweise</w:delText>
            </w:r>
            <w:r w:rsidDel="00916225">
              <w:rPr>
                <w:noProof/>
                <w:webHidden/>
              </w:rPr>
              <w:tab/>
              <w:delText>81</w:delText>
            </w:r>
          </w:del>
        </w:p>
        <w:p w14:paraId="0B1B0C6B" w14:textId="4130A6D5" w:rsidR="007B714A" w:rsidDel="00916225" w:rsidRDefault="007B714A">
          <w:pPr>
            <w:pStyle w:val="Verzeichnis2"/>
            <w:tabs>
              <w:tab w:val="left" w:pos="600"/>
              <w:tab w:val="right" w:leader="dot" w:pos="9060"/>
            </w:tabs>
            <w:rPr>
              <w:del w:id="487" w:author="Carsten Hein" w:date="2022-01-14T10:15:00Z"/>
              <w:rFonts w:eastAsiaTheme="minorEastAsia" w:cstheme="minorBidi"/>
              <w:b w:val="0"/>
              <w:bCs w:val="0"/>
              <w:noProof/>
              <w:sz w:val="22"/>
              <w:szCs w:val="22"/>
              <w:lang w:eastAsia="de-DE"/>
            </w:rPr>
          </w:pPr>
          <w:del w:id="488" w:author="Carsten Hein" w:date="2022-01-14T10:15:00Z">
            <w:r w:rsidRPr="00916225" w:rsidDel="00916225">
              <w:rPr>
                <w:rPrChange w:id="489" w:author="Carsten Hein" w:date="2022-01-14T10:15:00Z">
                  <w:rPr>
                    <w:rStyle w:val="Hyperlink"/>
                    <w:noProof/>
                  </w:rPr>
                </w:rPrChange>
              </w:rPr>
              <w:delText>7.7</w:delText>
            </w:r>
            <w:r w:rsidDel="00916225">
              <w:rPr>
                <w:rFonts w:eastAsiaTheme="minorEastAsia" w:cstheme="minorBidi"/>
                <w:b w:val="0"/>
                <w:bCs w:val="0"/>
                <w:noProof/>
                <w:sz w:val="22"/>
                <w:szCs w:val="22"/>
                <w:lang w:eastAsia="de-DE"/>
              </w:rPr>
              <w:tab/>
            </w:r>
            <w:r w:rsidRPr="00916225" w:rsidDel="00916225">
              <w:rPr>
                <w:rPrChange w:id="490" w:author="Carsten Hein" w:date="2022-01-14T10:15:00Z">
                  <w:rPr>
                    <w:rStyle w:val="Hyperlink"/>
                    <w:noProof/>
                  </w:rPr>
                </w:rPrChange>
              </w:rPr>
              <w:delText>Projektbezogene Prüfung</w:delText>
            </w:r>
            <w:r w:rsidDel="00916225">
              <w:rPr>
                <w:noProof/>
                <w:webHidden/>
              </w:rPr>
              <w:tab/>
              <w:delText>82</w:delText>
            </w:r>
          </w:del>
        </w:p>
        <w:p w14:paraId="27B8107B" w14:textId="55127F0B" w:rsidR="007B714A" w:rsidDel="00916225" w:rsidRDefault="007B714A">
          <w:pPr>
            <w:pStyle w:val="Verzeichnis2"/>
            <w:tabs>
              <w:tab w:val="left" w:pos="600"/>
              <w:tab w:val="right" w:leader="dot" w:pos="9060"/>
            </w:tabs>
            <w:rPr>
              <w:del w:id="491" w:author="Carsten Hein" w:date="2022-01-14T10:15:00Z"/>
              <w:rFonts w:eastAsiaTheme="minorEastAsia" w:cstheme="minorBidi"/>
              <w:b w:val="0"/>
              <w:bCs w:val="0"/>
              <w:noProof/>
              <w:sz w:val="22"/>
              <w:szCs w:val="22"/>
              <w:lang w:eastAsia="de-DE"/>
            </w:rPr>
          </w:pPr>
          <w:del w:id="492" w:author="Carsten Hein" w:date="2022-01-14T10:15:00Z">
            <w:r w:rsidRPr="00916225" w:rsidDel="00916225">
              <w:rPr>
                <w:highlight w:val="yellow"/>
                <w:rPrChange w:id="493" w:author="Carsten Hein" w:date="2022-01-14T10:15:00Z">
                  <w:rPr>
                    <w:rStyle w:val="Hyperlink"/>
                    <w:noProof/>
                    <w:highlight w:val="yellow"/>
                  </w:rPr>
                </w:rPrChange>
              </w:rPr>
              <w:delText>7.8</w:delText>
            </w:r>
            <w:r w:rsidDel="00916225">
              <w:rPr>
                <w:rFonts w:eastAsiaTheme="minorEastAsia" w:cstheme="minorBidi"/>
                <w:b w:val="0"/>
                <w:bCs w:val="0"/>
                <w:noProof/>
                <w:sz w:val="22"/>
                <w:szCs w:val="22"/>
                <w:lang w:eastAsia="de-DE"/>
              </w:rPr>
              <w:tab/>
            </w:r>
            <w:r w:rsidRPr="00916225" w:rsidDel="00916225">
              <w:rPr>
                <w:highlight w:val="yellow"/>
                <w:rPrChange w:id="494" w:author="Carsten Hein" w:date="2022-01-14T10:15:00Z">
                  <w:rPr>
                    <w:rStyle w:val="Hyperlink"/>
                    <w:noProof/>
                    <w:highlight w:val="yellow"/>
                  </w:rPr>
                </w:rPrChange>
              </w:rPr>
              <w:delText>Zusammenfassung</w:delText>
            </w:r>
            <w:r w:rsidDel="00916225">
              <w:rPr>
                <w:noProof/>
                <w:webHidden/>
              </w:rPr>
              <w:tab/>
              <w:delText>82</w:delText>
            </w:r>
          </w:del>
        </w:p>
        <w:p w14:paraId="5B5D0D95" w14:textId="265941F1" w:rsidR="007B714A" w:rsidDel="00916225" w:rsidRDefault="007B714A">
          <w:pPr>
            <w:pStyle w:val="Verzeichnis1"/>
            <w:tabs>
              <w:tab w:val="left" w:pos="400"/>
              <w:tab w:val="right" w:leader="dot" w:pos="9060"/>
            </w:tabs>
            <w:rPr>
              <w:del w:id="495" w:author="Carsten Hein" w:date="2022-01-14T10:15:00Z"/>
              <w:rFonts w:asciiTheme="minorHAnsi" w:eastAsiaTheme="minorEastAsia" w:hAnsiTheme="minorHAnsi" w:cstheme="minorBidi"/>
              <w:b w:val="0"/>
              <w:bCs w:val="0"/>
              <w:caps w:val="0"/>
              <w:noProof/>
              <w:sz w:val="22"/>
              <w:szCs w:val="22"/>
              <w:lang w:eastAsia="de-DE"/>
            </w:rPr>
          </w:pPr>
          <w:del w:id="496" w:author="Carsten Hein" w:date="2022-01-14T10:15:00Z">
            <w:r w:rsidRPr="00916225" w:rsidDel="00916225">
              <w:rPr>
                <w:rPrChange w:id="497" w:author="Carsten Hein" w:date="2022-01-14T10:15:00Z">
                  <w:rPr>
                    <w:rStyle w:val="Hyperlink"/>
                    <w:noProof/>
                  </w:rPr>
                </w:rPrChange>
              </w:rPr>
              <w:delText>8</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498" w:author="Carsten Hein" w:date="2022-01-14T10:15:00Z">
                  <w:rPr>
                    <w:rStyle w:val="Hyperlink"/>
                    <w:noProof/>
                  </w:rPr>
                </w:rPrChange>
              </w:rPr>
              <w:delText>TGA-Register</w:delText>
            </w:r>
            <w:r w:rsidDel="00916225">
              <w:rPr>
                <w:noProof/>
                <w:webHidden/>
              </w:rPr>
              <w:tab/>
              <w:delText>83</w:delText>
            </w:r>
          </w:del>
        </w:p>
        <w:p w14:paraId="1BDEF13C" w14:textId="33DABFB1" w:rsidR="007B714A" w:rsidDel="00916225" w:rsidRDefault="007B714A">
          <w:pPr>
            <w:pStyle w:val="Verzeichnis2"/>
            <w:tabs>
              <w:tab w:val="left" w:pos="600"/>
              <w:tab w:val="right" w:leader="dot" w:pos="9060"/>
            </w:tabs>
            <w:rPr>
              <w:del w:id="499" w:author="Carsten Hein" w:date="2022-01-14T10:15:00Z"/>
              <w:rFonts w:eastAsiaTheme="minorEastAsia" w:cstheme="minorBidi"/>
              <w:b w:val="0"/>
              <w:bCs w:val="0"/>
              <w:noProof/>
              <w:sz w:val="22"/>
              <w:szCs w:val="22"/>
              <w:lang w:eastAsia="de-DE"/>
            </w:rPr>
          </w:pPr>
          <w:del w:id="500" w:author="Carsten Hein" w:date="2022-01-14T10:15:00Z">
            <w:r w:rsidRPr="00916225" w:rsidDel="00916225">
              <w:rPr>
                <w:rPrChange w:id="501" w:author="Carsten Hein" w:date="2022-01-14T10:15:00Z">
                  <w:rPr>
                    <w:rStyle w:val="Hyperlink"/>
                    <w:noProof/>
                  </w:rPr>
                </w:rPrChange>
              </w:rPr>
              <w:delText>8.1</w:delText>
            </w:r>
            <w:r w:rsidDel="00916225">
              <w:rPr>
                <w:rFonts w:eastAsiaTheme="minorEastAsia" w:cstheme="minorBidi"/>
                <w:b w:val="0"/>
                <w:bCs w:val="0"/>
                <w:noProof/>
                <w:sz w:val="22"/>
                <w:szCs w:val="22"/>
                <w:lang w:eastAsia="de-DE"/>
              </w:rPr>
              <w:tab/>
            </w:r>
            <w:r w:rsidRPr="00916225" w:rsidDel="00916225">
              <w:rPr>
                <w:rPrChange w:id="502" w:author="Carsten Hein" w:date="2022-01-14T10:15:00Z">
                  <w:rPr>
                    <w:rStyle w:val="Hyperlink"/>
                    <w:noProof/>
                  </w:rPr>
                </w:rPrChange>
              </w:rPr>
              <w:delText>Annahmen zur Planung/Untersuchung</w:delText>
            </w:r>
            <w:r w:rsidDel="00916225">
              <w:rPr>
                <w:noProof/>
                <w:webHidden/>
              </w:rPr>
              <w:tab/>
              <w:delText>83</w:delText>
            </w:r>
          </w:del>
        </w:p>
        <w:p w14:paraId="52D9580C" w14:textId="1D6BDD72" w:rsidR="007B714A" w:rsidDel="00916225" w:rsidRDefault="007B714A">
          <w:pPr>
            <w:pStyle w:val="Verzeichnis2"/>
            <w:tabs>
              <w:tab w:val="left" w:pos="600"/>
              <w:tab w:val="right" w:leader="dot" w:pos="9060"/>
            </w:tabs>
            <w:rPr>
              <w:del w:id="503" w:author="Carsten Hein" w:date="2022-01-14T10:15:00Z"/>
              <w:rFonts w:eastAsiaTheme="minorEastAsia" w:cstheme="minorBidi"/>
              <w:b w:val="0"/>
              <w:bCs w:val="0"/>
              <w:noProof/>
              <w:sz w:val="22"/>
              <w:szCs w:val="22"/>
              <w:lang w:eastAsia="de-DE"/>
            </w:rPr>
          </w:pPr>
          <w:del w:id="504" w:author="Carsten Hein" w:date="2022-01-14T10:15:00Z">
            <w:r w:rsidRPr="00916225" w:rsidDel="00916225">
              <w:rPr>
                <w:rPrChange w:id="505" w:author="Carsten Hein" w:date="2022-01-14T10:15:00Z">
                  <w:rPr>
                    <w:rStyle w:val="Hyperlink"/>
                    <w:noProof/>
                  </w:rPr>
                </w:rPrChange>
              </w:rPr>
              <w:delText>8.2</w:delText>
            </w:r>
            <w:r w:rsidDel="00916225">
              <w:rPr>
                <w:rFonts w:eastAsiaTheme="minorEastAsia" w:cstheme="minorBidi"/>
                <w:b w:val="0"/>
                <w:bCs w:val="0"/>
                <w:noProof/>
                <w:sz w:val="22"/>
                <w:szCs w:val="22"/>
                <w:lang w:eastAsia="de-DE"/>
              </w:rPr>
              <w:tab/>
            </w:r>
            <w:r w:rsidRPr="00916225" w:rsidDel="00916225">
              <w:rPr>
                <w:rPrChange w:id="506" w:author="Carsten Hein" w:date="2022-01-14T10:15:00Z">
                  <w:rPr>
                    <w:rStyle w:val="Hyperlink"/>
                    <w:noProof/>
                  </w:rPr>
                </w:rPrChange>
              </w:rPr>
              <w:delText>Koordination mit den übrigen Gewerken</w:delText>
            </w:r>
            <w:r w:rsidDel="00916225">
              <w:rPr>
                <w:noProof/>
                <w:webHidden/>
              </w:rPr>
              <w:tab/>
              <w:delText>87</w:delText>
            </w:r>
          </w:del>
        </w:p>
        <w:p w14:paraId="7713A89C" w14:textId="16D4DA3E" w:rsidR="007B714A" w:rsidDel="00916225" w:rsidRDefault="007B714A">
          <w:pPr>
            <w:pStyle w:val="Verzeichnis2"/>
            <w:tabs>
              <w:tab w:val="left" w:pos="600"/>
              <w:tab w:val="right" w:leader="dot" w:pos="9060"/>
            </w:tabs>
            <w:rPr>
              <w:del w:id="507" w:author="Carsten Hein" w:date="2022-01-14T10:15:00Z"/>
              <w:rFonts w:eastAsiaTheme="minorEastAsia" w:cstheme="minorBidi"/>
              <w:b w:val="0"/>
              <w:bCs w:val="0"/>
              <w:noProof/>
              <w:sz w:val="22"/>
              <w:szCs w:val="22"/>
              <w:lang w:eastAsia="de-DE"/>
            </w:rPr>
          </w:pPr>
          <w:del w:id="508" w:author="Carsten Hein" w:date="2022-01-14T10:15:00Z">
            <w:r w:rsidRPr="00916225" w:rsidDel="00916225">
              <w:rPr>
                <w:highlight w:val="yellow"/>
                <w:rPrChange w:id="509" w:author="Carsten Hein" w:date="2022-01-14T10:15:00Z">
                  <w:rPr>
                    <w:rStyle w:val="Hyperlink"/>
                    <w:noProof/>
                    <w:highlight w:val="yellow"/>
                  </w:rPr>
                </w:rPrChange>
              </w:rPr>
              <w:delText>8.3</w:delText>
            </w:r>
            <w:r w:rsidDel="00916225">
              <w:rPr>
                <w:rFonts w:eastAsiaTheme="minorEastAsia" w:cstheme="minorBidi"/>
                <w:b w:val="0"/>
                <w:bCs w:val="0"/>
                <w:noProof/>
                <w:sz w:val="22"/>
                <w:szCs w:val="22"/>
                <w:lang w:eastAsia="de-DE"/>
              </w:rPr>
              <w:tab/>
            </w:r>
            <w:r w:rsidRPr="00916225" w:rsidDel="00916225">
              <w:rPr>
                <w:highlight w:val="yellow"/>
                <w:rPrChange w:id="510" w:author="Carsten Hein" w:date="2022-01-14T10:15:00Z">
                  <w:rPr>
                    <w:rStyle w:val="Hyperlink"/>
                    <w:noProof/>
                    <w:highlight w:val="yellow"/>
                  </w:rPr>
                </w:rPrChange>
              </w:rPr>
              <w:delText>Zusammenfassung</w:delText>
            </w:r>
            <w:r w:rsidDel="00916225">
              <w:rPr>
                <w:noProof/>
                <w:webHidden/>
              </w:rPr>
              <w:tab/>
              <w:delText>88</w:delText>
            </w:r>
          </w:del>
        </w:p>
        <w:p w14:paraId="48386A39" w14:textId="2F61AD4A" w:rsidR="007B714A" w:rsidDel="00916225" w:rsidRDefault="007B714A">
          <w:pPr>
            <w:pStyle w:val="Verzeichnis1"/>
            <w:tabs>
              <w:tab w:val="left" w:pos="400"/>
              <w:tab w:val="right" w:leader="dot" w:pos="9060"/>
            </w:tabs>
            <w:rPr>
              <w:del w:id="511" w:author="Carsten Hein" w:date="2022-01-14T10:15:00Z"/>
              <w:rFonts w:asciiTheme="minorHAnsi" w:eastAsiaTheme="minorEastAsia" w:hAnsiTheme="minorHAnsi" w:cstheme="minorBidi"/>
              <w:b w:val="0"/>
              <w:bCs w:val="0"/>
              <w:caps w:val="0"/>
              <w:noProof/>
              <w:sz w:val="22"/>
              <w:szCs w:val="22"/>
              <w:lang w:eastAsia="de-DE"/>
            </w:rPr>
          </w:pPr>
          <w:del w:id="512" w:author="Carsten Hein" w:date="2022-01-14T10:15:00Z">
            <w:r w:rsidRPr="00916225" w:rsidDel="00916225">
              <w:rPr>
                <w:rPrChange w:id="513" w:author="Carsten Hein" w:date="2022-01-14T10:15:00Z">
                  <w:rPr>
                    <w:rStyle w:val="Hyperlink"/>
                    <w:rFonts w:eastAsia="Calibri"/>
                    <w:noProof/>
                  </w:rPr>
                </w:rPrChange>
              </w:rPr>
              <w:delText>9</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514" w:author="Carsten Hein" w:date="2022-01-14T10:15:00Z">
                  <w:rPr>
                    <w:rStyle w:val="Hyperlink"/>
                    <w:rFonts w:eastAsia="Calibri"/>
                    <w:noProof/>
                  </w:rPr>
                </w:rPrChange>
              </w:rPr>
              <w:delText>Planungs- und Vergabeprozesse</w:delText>
            </w:r>
            <w:r w:rsidDel="00916225">
              <w:rPr>
                <w:noProof/>
                <w:webHidden/>
              </w:rPr>
              <w:tab/>
              <w:delText>88</w:delText>
            </w:r>
          </w:del>
        </w:p>
        <w:p w14:paraId="374FE8CB" w14:textId="7C36BD69" w:rsidR="007B714A" w:rsidDel="00916225" w:rsidRDefault="007B714A">
          <w:pPr>
            <w:pStyle w:val="Verzeichnis1"/>
            <w:tabs>
              <w:tab w:val="left" w:pos="600"/>
              <w:tab w:val="right" w:leader="dot" w:pos="9060"/>
            </w:tabs>
            <w:rPr>
              <w:del w:id="515" w:author="Carsten Hein" w:date="2022-01-14T10:15:00Z"/>
              <w:rFonts w:asciiTheme="minorHAnsi" w:eastAsiaTheme="minorEastAsia" w:hAnsiTheme="minorHAnsi" w:cstheme="minorBidi"/>
              <w:b w:val="0"/>
              <w:bCs w:val="0"/>
              <w:caps w:val="0"/>
              <w:noProof/>
              <w:sz w:val="22"/>
              <w:szCs w:val="22"/>
              <w:lang w:eastAsia="de-DE"/>
            </w:rPr>
          </w:pPr>
          <w:del w:id="516" w:author="Carsten Hein" w:date="2022-01-14T10:15:00Z">
            <w:r w:rsidRPr="00916225" w:rsidDel="00916225">
              <w:rPr>
                <w:rPrChange w:id="517" w:author="Carsten Hein" w:date="2022-01-14T10:15:00Z">
                  <w:rPr>
                    <w:rStyle w:val="Hyperlink"/>
                    <w:noProof/>
                  </w:rPr>
                </w:rPrChange>
              </w:rPr>
              <w:lastRenderedPageBreak/>
              <w:delText>10</w:delText>
            </w:r>
            <w:r w:rsidDel="00916225">
              <w:rPr>
                <w:rFonts w:asciiTheme="minorHAnsi" w:eastAsiaTheme="minorEastAsia" w:hAnsiTheme="minorHAnsi" w:cstheme="minorBidi"/>
                <w:b w:val="0"/>
                <w:bCs w:val="0"/>
                <w:caps w:val="0"/>
                <w:noProof/>
                <w:sz w:val="22"/>
                <w:szCs w:val="22"/>
                <w:lang w:eastAsia="de-DE"/>
              </w:rPr>
              <w:tab/>
            </w:r>
            <w:r w:rsidRPr="00916225" w:rsidDel="00916225">
              <w:rPr>
                <w:rPrChange w:id="518" w:author="Carsten Hein" w:date="2022-01-14T10:15:00Z">
                  <w:rPr>
                    <w:rStyle w:val="Hyperlink"/>
                    <w:noProof/>
                  </w:rPr>
                </w:rPrChange>
              </w:rPr>
              <w:delText>Bewertung/Diskussion/Zielerreichung – Einordnung in den wissenschaftlichen Kontext inkl. möglicherweise bekannt gewordenen Ergebnissen von dritter Seite</w:delText>
            </w:r>
            <w:r w:rsidDel="00916225">
              <w:rPr>
                <w:noProof/>
                <w:webHidden/>
              </w:rPr>
              <w:tab/>
              <w:delText>90</w:delText>
            </w:r>
          </w:del>
        </w:p>
        <w:p w14:paraId="0FA296A8" w14:textId="13A11BA2" w:rsidR="007B714A" w:rsidDel="00916225" w:rsidRDefault="007B714A">
          <w:pPr>
            <w:pStyle w:val="Verzeichnis1"/>
            <w:tabs>
              <w:tab w:val="right" w:leader="dot" w:pos="9060"/>
            </w:tabs>
            <w:rPr>
              <w:del w:id="519" w:author="Carsten Hein" w:date="2022-01-14T10:15:00Z"/>
              <w:rFonts w:asciiTheme="minorHAnsi" w:eastAsiaTheme="minorEastAsia" w:hAnsiTheme="minorHAnsi" w:cstheme="minorBidi"/>
              <w:b w:val="0"/>
              <w:bCs w:val="0"/>
              <w:caps w:val="0"/>
              <w:noProof/>
              <w:sz w:val="22"/>
              <w:szCs w:val="22"/>
              <w:lang w:eastAsia="de-DE"/>
            </w:rPr>
          </w:pPr>
          <w:del w:id="520" w:author="Carsten Hein" w:date="2022-01-14T10:15:00Z">
            <w:r w:rsidRPr="00916225" w:rsidDel="00916225">
              <w:rPr>
                <w:rPrChange w:id="521" w:author="Carsten Hein" w:date="2022-01-14T10:15:00Z">
                  <w:rPr>
                    <w:rStyle w:val="Hyperlink"/>
                    <w:noProof/>
                  </w:rPr>
                </w:rPrChange>
              </w:rPr>
              <w:delText>Ausblick</w:delText>
            </w:r>
            <w:r w:rsidDel="00916225">
              <w:rPr>
                <w:noProof/>
                <w:webHidden/>
              </w:rPr>
              <w:tab/>
              <w:delText>91</w:delText>
            </w:r>
          </w:del>
        </w:p>
        <w:p w14:paraId="6B7A5583" w14:textId="6AB1DC5A" w:rsidR="007B714A" w:rsidDel="00916225" w:rsidRDefault="007B714A">
          <w:pPr>
            <w:pStyle w:val="Verzeichnis1"/>
            <w:tabs>
              <w:tab w:val="right" w:leader="dot" w:pos="9060"/>
            </w:tabs>
            <w:rPr>
              <w:del w:id="522" w:author="Carsten Hein" w:date="2022-01-14T10:15:00Z"/>
              <w:rFonts w:asciiTheme="minorHAnsi" w:eastAsiaTheme="minorEastAsia" w:hAnsiTheme="minorHAnsi" w:cstheme="minorBidi"/>
              <w:b w:val="0"/>
              <w:bCs w:val="0"/>
              <w:caps w:val="0"/>
              <w:noProof/>
              <w:sz w:val="22"/>
              <w:szCs w:val="22"/>
              <w:lang w:eastAsia="de-DE"/>
            </w:rPr>
          </w:pPr>
          <w:del w:id="523" w:author="Carsten Hein" w:date="2022-01-14T10:15:00Z">
            <w:r w:rsidRPr="00916225" w:rsidDel="00916225">
              <w:rPr>
                <w:rPrChange w:id="524" w:author="Carsten Hein" w:date="2022-01-14T10:15:00Z">
                  <w:rPr>
                    <w:rStyle w:val="Hyperlink"/>
                    <w:noProof/>
                  </w:rPr>
                </w:rPrChange>
              </w:rPr>
              <w:delText>Mitwirkende</w:delText>
            </w:r>
            <w:r w:rsidDel="00916225">
              <w:rPr>
                <w:noProof/>
                <w:webHidden/>
              </w:rPr>
              <w:tab/>
              <w:delText>92</w:delText>
            </w:r>
          </w:del>
        </w:p>
        <w:p w14:paraId="4F2F826B" w14:textId="4AA903AE" w:rsidR="007B714A" w:rsidDel="00916225" w:rsidRDefault="007B714A">
          <w:pPr>
            <w:pStyle w:val="Verzeichnis2"/>
            <w:tabs>
              <w:tab w:val="right" w:leader="dot" w:pos="9060"/>
            </w:tabs>
            <w:rPr>
              <w:del w:id="525" w:author="Carsten Hein" w:date="2022-01-14T10:15:00Z"/>
              <w:rFonts w:eastAsiaTheme="minorEastAsia" w:cstheme="minorBidi"/>
              <w:b w:val="0"/>
              <w:bCs w:val="0"/>
              <w:noProof/>
              <w:sz w:val="22"/>
              <w:szCs w:val="22"/>
              <w:lang w:eastAsia="de-DE"/>
            </w:rPr>
          </w:pPr>
          <w:del w:id="526" w:author="Carsten Hein" w:date="2022-01-14T10:15:00Z">
            <w:r w:rsidRPr="00916225" w:rsidDel="00916225">
              <w:rPr>
                <w:rPrChange w:id="527" w:author="Carsten Hein" w:date="2022-01-14T10:15:00Z">
                  <w:rPr>
                    <w:rStyle w:val="Hyperlink"/>
                    <w:noProof/>
                  </w:rPr>
                </w:rPrChange>
              </w:rPr>
              <w:delText>Kurzbiographien</w:delText>
            </w:r>
            <w:r w:rsidDel="00916225">
              <w:rPr>
                <w:noProof/>
                <w:webHidden/>
              </w:rPr>
              <w:tab/>
              <w:delText>93</w:delText>
            </w:r>
          </w:del>
        </w:p>
        <w:p w14:paraId="6CAB1836" w14:textId="79166E06" w:rsidR="007B714A" w:rsidDel="00916225" w:rsidRDefault="007B714A">
          <w:pPr>
            <w:pStyle w:val="Verzeichnis1"/>
            <w:tabs>
              <w:tab w:val="left" w:pos="1710"/>
              <w:tab w:val="right" w:leader="dot" w:pos="9060"/>
            </w:tabs>
            <w:rPr>
              <w:del w:id="528" w:author="Carsten Hein" w:date="2022-01-14T10:15:00Z"/>
              <w:rFonts w:asciiTheme="minorHAnsi" w:eastAsiaTheme="minorEastAsia" w:hAnsiTheme="minorHAnsi" w:cstheme="minorBidi"/>
              <w:b w:val="0"/>
              <w:bCs w:val="0"/>
              <w:caps w:val="0"/>
              <w:noProof/>
              <w:sz w:val="22"/>
              <w:szCs w:val="22"/>
              <w:lang w:eastAsia="de-DE"/>
            </w:rPr>
          </w:pPr>
          <w:del w:id="529" w:author="Carsten Hein" w:date="2022-01-14T10:15:00Z">
            <w:r w:rsidRPr="00916225" w:rsidDel="00916225">
              <w:rPr>
                <w:rPrChange w:id="530" w:author="Carsten Hein" w:date="2022-01-14T10:15:00Z">
                  <w:rPr>
                    <w:rStyle w:val="Hyperlink"/>
                    <w:noProof/>
                  </w:rPr>
                </w:rPrChange>
              </w:rPr>
              <w:delText>Verzeichnisse</w:delText>
            </w:r>
            <w:r w:rsidDel="00916225">
              <w:rPr>
                <w:rFonts w:asciiTheme="minorHAnsi" w:eastAsiaTheme="minorEastAsia" w:hAnsiTheme="minorHAnsi" w:cstheme="minorBidi"/>
                <w:b w:val="0"/>
                <w:bCs w:val="0"/>
                <w:caps w:val="0"/>
                <w:noProof/>
                <w:sz w:val="22"/>
                <w:szCs w:val="22"/>
                <w:lang w:eastAsia="de-DE"/>
              </w:rPr>
              <w:tab/>
            </w:r>
            <w:r w:rsidDel="00916225">
              <w:rPr>
                <w:noProof/>
                <w:webHidden/>
              </w:rPr>
              <w:tab/>
              <w:delText>94</w:delText>
            </w:r>
          </w:del>
        </w:p>
        <w:p w14:paraId="7ACCCB8C" w14:textId="5CEC493B" w:rsidR="007B714A" w:rsidDel="00916225" w:rsidRDefault="007B714A">
          <w:pPr>
            <w:pStyle w:val="Verzeichnis1"/>
            <w:tabs>
              <w:tab w:val="right" w:leader="dot" w:pos="9060"/>
            </w:tabs>
            <w:rPr>
              <w:del w:id="531" w:author="Carsten Hein" w:date="2022-01-14T10:15:00Z"/>
              <w:rFonts w:asciiTheme="minorHAnsi" w:eastAsiaTheme="minorEastAsia" w:hAnsiTheme="minorHAnsi" w:cstheme="minorBidi"/>
              <w:b w:val="0"/>
              <w:bCs w:val="0"/>
              <w:caps w:val="0"/>
              <w:noProof/>
              <w:sz w:val="22"/>
              <w:szCs w:val="22"/>
              <w:lang w:eastAsia="de-DE"/>
            </w:rPr>
          </w:pPr>
          <w:del w:id="532" w:author="Carsten Hein" w:date="2022-01-14T10:15:00Z">
            <w:r w:rsidRPr="00916225" w:rsidDel="00916225">
              <w:rPr>
                <w:rPrChange w:id="533" w:author="Carsten Hein" w:date="2022-01-14T10:15:00Z">
                  <w:rPr>
                    <w:rStyle w:val="Hyperlink"/>
                    <w:noProof/>
                  </w:rPr>
                </w:rPrChange>
              </w:rPr>
              <w:delText>Literaturverzeichnis</w:delText>
            </w:r>
            <w:r w:rsidDel="00916225">
              <w:rPr>
                <w:noProof/>
                <w:webHidden/>
              </w:rPr>
              <w:tab/>
              <w:delText>94</w:delText>
            </w:r>
          </w:del>
        </w:p>
        <w:p w14:paraId="1DA9A47C" w14:textId="363A2FDA" w:rsidR="007B714A" w:rsidDel="00916225" w:rsidRDefault="007B714A">
          <w:pPr>
            <w:pStyle w:val="Verzeichnis2"/>
            <w:tabs>
              <w:tab w:val="right" w:leader="dot" w:pos="9060"/>
            </w:tabs>
            <w:rPr>
              <w:del w:id="534" w:author="Carsten Hein" w:date="2022-01-14T10:15:00Z"/>
              <w:rFonts w:eastAsiaTheme="minorEastAsia" w:cstheme="minorBidi"/>
              <w:b w:val="0"/>
              <w:bCs w:val="0"/>
              <w:noProof/>
              <w:sz w:val="22"/>
              <w:szCs w:val="22"/>
              <w:lang w:eastAsia="de-DE"/>
            </w:rPr>
          </w:pPr>
          <w:del w:id="535" w:author="Carsten Hein" w:date="2022-01-14T10:15:00Z">
            <w:r w:rsidRPr="00916225" w:rsidDel="00916225">
              <w:rPr>
                <w:rPrChange w:id="536" w:author="Carsten Hein" w:date="2022-01-14T10:15:00Z">
                  <w:rPr>
                    <w:rStyle w:val="Hyperlink"/>
                    <w:noProof/>
                  </w:rPr>
                </w:rPrChange>
              </w:rPr>
              <w:delText>Abbildungsverzeichnis</w:delText>
            </w:r>
            <w:r w:rsidDel="00916225">
              <w:rPr>
                <w:noProof/>
                <w:webHidden/>
              </w:rPr>
              <w:tab/>
              <w:delText>97</w:delText>
            </w:r>
          </w:del>
        </w:p>
        <w:p w14:paraId="1017EECF" w14:textId="788BD29C" w:rsidR="007B714A" w:rsidDel="00916225" w:rsidRDefault="007B714A">
          <w:pPr>
            <w:pStyle w:val="Verzeichnis2"/>
            <w:tabs>
              <w:tab w:val="right" w:leader="dot" w:pos="9060"/>
            </w:tabs>
            <w:rPr>
              <w:del w:id="537" w:author="Carsten Hein" w:date="2022-01-14T10:15:00Z"/>
              <w:rFonts w:eastAsiaTheme="minorEastAsia" w:cstheme="minorBidi"/>
              <w:b w:val="0"/>
              <w:bCs w:val="0"/>
              <w:noProof/>
              <w:sz w:val="22"/>
              <w:szCs w:val="22"/>
              <w:lang w:eastAsia="de-DE"/>
            </w:rPr>
          </w:pPr>
          <w:del w:id="538" w:author="Carsten Hein" w:date="2022-01-14T10:15:00Z">
            <w:r w:rsidRPr="00916225" w:rsidDel="00916225">
              <w:rPr>
                <w:rPrChange w:id="539" w:author="Carsten Hein" w:date="2022-01-14T10:15:00Z">
                  <w:rPr>
                    <w:rStyle w:val="Hyperlink"/>
                    <w:noProof/>
                  </w:rPr>
                </w:rPrChange>
              </w:rPr>
              <w:delText>Tabellenverzeichnis</w:delText>
            </w:r>
            <w:r w:rsidDel="00916225">
              <w:rPr>
                <w:noProof/>
                <w:webHidden/>
              </w:rPr>
              <w:tab/>
              <w:delText>100</w:delText>
            </w:r>
          </w:del>
        </w:p>
        <w:p w14:paraId="013132CD" w14:textId="63DA991C" w:rsidR="007B714A" w:rsidDel="00916225" w:rsidRDefault="007B714A">
          <w:pPr>
            <w:pStyle w:val="Verzeichnis1"/>
            <w:tabs>
              <w:tab w:val="right" w:leader="dot" w:pos="9060"/>
            </w:tabs>
            <w:rPr>
              <w:del w:id="540" w:author="Carsten Hein" w:date="2022-01-14T10:15:00Z"/>
              <w:rFonts w:asciiTheme="minorHAnsi" w:eastAsiaTheme="minorEastAsia" w:hAnsiTheme="minorHAnsi" w:cstheme="minorBidi"/>
              <w:b w:val="0"/>
              <w:bCs w:val="0"/>
              <w:caps w:val="0"/>
              <w:noProof/>
              <w:sz w:val="22"/>
              <w:szCs w:val="22"/>
              <w:lang w:eastAsia="de-DE"/>
            </w:rPr>
          </w:pPr>
          <w:del w:id="541" w:author="Carsten Hein" w:date="2022-01-14T10:15:00Z">
            <w:r w:rsidRPr="00916225" w:rsidDel="00916225">
              <w:rPr>
                <w:rPrChange w:id="542" w:author="Carsten Hein" w:date="2022-01-14T10:15:00Z">
                  <w:rPr>
                    <w:rStyle w:val="Hyperlink"/>
                    <w:noProof/>
                  </w:rPr>
                </w:rPrChange>
              </w:rPr>
              <w:delText>Anlagen</w:delText>
            </w:r>
            <w:r w:rsidDel="00916225">
              <w:rPr>
                <w:noProof/>
                <w:webHidden/>
              </w:rPr>
              <w:tab/>
              <w:delText>101</w:delText>
            </w:r>
          </w:del>
        </w:p>
        <w:p w14:paraId="391B4FE2" w14:textId="30E05AA8" w:rsidR="007B714A" w:rsidRDefault="007B714A">
          <w:pPr>
            <w:rPr>
              <w:ins w:id="543" w:author="Carsten Hein" w:date="2022-01-03T11:35:00Z"/>
            </w:rPr>
          </w:pPr>
          <w:ins w:id="544" w:author="Carsten Hein" w:date="2022-01-03T11:35:00Z">
            <w:r>
              <w:rPr>
                <w:b/>
                <w:bCs/>
              </w:rPr>
              <w:fldChar w:fldCharType="end"/>
            </w:r>
          </w:ins>
        </w:p>
      </w:sdtContent>
    </w:sdt>
    <w:p w14:paraId="1ED49987" w14:textId="77777777" w:rsidR="007B714A" w:rsidRDefault="007B714A">
      <w:pPr>
        <w:spacing w:before="0" w:after="160" w:line="259" w:lineRule="auto"/>
        <w:jc w:val="left"/>
        <w:rPr>
          <w:ins w:id="545" w:author="Carsten Hein" w:date="2022-01-03T11:35:00Z"/>
          <w:rStyle w:val="berschriftZchn"/>
          <w:b w:val="0"/>
          <w:lang w:val="en-GB"/>
        </w:rPr>
      </w:pPr>
    </w:p>
    <w:p w14:paraId="4E79C2CB" w14:textId="6E1E634E" w:rsidR="00002B01" w:rsidRDefault="00002B01">
      <w:pPr>
        <w:spacing w:before="0" w:after="160" w:line="259" w:lineRule="auto"/>
        <w:jc w:val="left"/>
        <w:rPr>
          <w:ins w:id="546" w:author="Carsten Hein" w:date="2022-01-03T08:45:00Z"/>
          <w:rStyle w:val="berschriftZchn"/>
          <w:lang w:val="en-GB"/>
        </w:rPr>
      </w:pPr>
      <w:ins w:id="547"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548" w:author="Carsten Hein" w:date="2022-01-03T08:38:00Z">
          <w:pPr>
            <w:pStyle w:val="berschrift"/>
          </w:pPr>
        </w:pPrChange>
      </w:pPr>
      <w:bookmarkStart w:id="549" w:name="_Toc92092104"/>
      <w:bookmarkStart w:id="550" w:name="_Toc92092216"/>
      <w:bookmarkStart w:id="551" w:name="_Toc93047767"/>
      <w:r w:rsidRPr="00AF63C3">
        <w:rPr>
          <w:rStyle w:val="berschriftZchn"/>
          <w:b/>
          <w:lang w:val="en-GB"/>
        </w:rPr>
        <w:lastRenderedPageBreak/>
        <w:t>Kurzfassung</w:t>
      </w:r>
      <w:bookmarkEnd w:id="21"/>
      <w:bookmarkEnd w:id="20"/>
      <w:bookmarkEnd w:id="549"/>
      <w:bookmarkEnd w:id="550"/>
      <w:bookmarkEnd w:id="551"/>
    </w:p>
    <w:p w14:paraId="24D6F67C" w14:textId="13853554" w:rsidR="00E44ABE" w:rsidRPr="00AF63C3" w:rsidRDefault="00420E44" w:rsidP="00FF3EF3">
      <w:pPr>
        <w:rPr>
          <w:lang w:val="en-GB"/>
        </w:rPr>
      </w:pPr>
      <w:commentRangeStart w:id="552"/>
      <w:r w:rsidRPr="00AF63C3">
        <w:rPr>
          <w:lang w:val="en-GB"/>
        </w:rPr>
        <w:t xml:space="preserve">   </w:t>
      </w:r>
      <w:commentRangeEnd w:id="552"/>
      <w:r>
        <w:rPr>
          <w:rStyle w:val="Kommentarzeichen"/>
        </w:rPr>
        <w:commentReference w:id="552"/>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553" w:author="Carsten Hein" w:date="2022-01-03T08:38:00Z">
          <w:pPr>
            <w:pStyle w:val="berschrift"/>
          </w:pPr>
        </w:pPrChange>
      </w:pPr>
      <w:bookmarkStart w:id="554" w:name="_Toc92091517"/>
      <w:bookmarkStart w:id="555" w:name="_Toc92091663"/>
      <w:bookmarkStart w:id="556" w:name="_Toc92092105"/>
      <w:bookmarkStart w:id="557" w:name="_Toc92092217"/>
      <w:bookmarkStart w:id="558" w:name="_Toc93047768"/>
      <w:commentRangeStart w:id="559"/>
      <w:r w:rsidRPr="00AF63C3">
        <w:rPr>
          <w:rStyle w:val="berschriftZchn"/>
          <w:b/>
          <w:lang w:val="en-GB"/>
        </w:rPr>
        <w:lastRenderedPageBreak/>
        <w:t>Abstract</w:t>
      </w:r>
      <w:bookmarkEnd w:id="554"/>
      <w:r w:rsidR="00885C4C" w:rsidRPr="00AF63C3">
        <w:rPr>
          <w:rStyle w:val="berschriftZchn"/>
          <w:b/>
          <w:lang w:val="en-GB"/>
        </w:rPr>
        <w:t xml:space="preserve"> </w:t>
      </w:r>
      <w:commentRangeEnd w:id="559"/>
      <w:r w:rsidR="001870E4">
        <w:rPr>
          <w:rStyle w:val="Kommentarzeichen"/>
          <w:rFonts w:ascii="Myriad Pro" w:eastAsiaTheme="minorHAnsi" w:hAnsi="Myriad Pro" w:cstheme="minorBidi"/>
          <w:b w:val="0"/>
          <w:color w:val="auto"/>
        </w:rPr>
        <w:commentReference w:id="559"/>
      </w:r>
      <w:r w:rsidR="00885C4C" w:rsidRPr="00AF63C3">
        <w:rPr>
          <w:rStyle w:val="berschriftZchn"/>
          <w:b/>
          <w:lang w:val="en-GB"/>
        </w:rPr>
        <w:t xml:space="preserve">in </w:t>
      </w:r>
      <w:commentRangeStart w:id="560"/>
      <w:commentRangeStart w:id="561"/>
      <w:r w:rsidR="00885C4C" w:rsidRPr="00AF63C3">
        <w:rPr>
          <w:rStyle w:val="berschriftZchn"/>
          <w:b/>
          <w:lang w:val="en-GB"/>
        </w:rPr>
        <w:t>English</w:t>
      </w:r>
      <w:commentRangeEnd w:id="560"/>
      <w:r w:rsidR="00516495">
        <w:rPr>
          <w:rStyle w:val="Kommentarzeichen"/>
          <w:rFonts w:ascii="Myriad Pro" w:eastAsiaTheme="minorHAnsi" w:hAnsi="Myriad Pro" w:cstheme="minorBidi"/>
          <w:b w:val="0"/>
          <w:color w:val="auto"/>
        </w:rPr>
        <w:commentReference w:id="560"/>
      </w:r>
      <w:commentRangeEnd w:id="561"/>
      <w:r w:rsidR="008B6995">
        <w:rPr>
          <w:rStyle w:val="Kommentarzeichen"/>
          <w:rFonts w:ascii="Myriad Pro" w:eastAsiaTheme="minorHAnsi" w:hAnsi="Myriad Pro" w:cstheme="minorBidi"/>
          <w:b w:val="0"/>
          <w:color w:val="auto"/>
        </w:rPr>
        <w:commentReference w:id="561"/>
      </w:r>
      <w:bookmarkEnd w:id="555"/>
      <w:bookmarkEnd w:id="556"/>
      <w:bookmarkEnd w:id="557"/>
      <w:bookmarkEnd w:id="558"/>
    </w:p>
    <w:p w14:paraId="79863282" w14:textId="2B812C70" w:rsidR="001564B6" w:rsidRPr="00AF63C3" w:rsidRDefault="00141996" w:rsidP="00E614B6">
      <w:pPr>
        <w:rPr>
          <w:lang w:val="en-GB"/>
        </w:rPr>
      </w:pPr>
      <w:r w:rsidRPr="00AF63C3">
        <w:rPr>
          <w:lang w:val="en-GB"/>
        </w:rPr>
        <w:t>In German cities, there is a very high, strongly rising demand for affordable and and flexible residential and office space. This demand must be met quickly and cost-effectively with with high-quality, energy-efficient and climate-friendly buildings.</w:t>
      </w:r>
      <w:r w:rsidR="00297081" w:rsidRPr="00AF63C3">
        <w:rPr>
          <w:lang w:val="en-GB"/>
        </w:rPr>
        <w:t xml:space="preserve"> Timber and hybrid timber buildings meet these requirements, however the costs still exceed the cost of conventiona</w:t>
      </w:r>
      <w:r w:rsidR="001564B6" w:rsidRPr="00AF63C3">
        <w:rPr>
          <w:lang w:val="en-GB"/>
        </w:rPr>
        <w:t>lly built structures</w:t>
      </w:r>
      <w:del w:id="562"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563" w:author="Jan Wenker" w:date="2021-12-07T08:39:00Z">
        <w:r w:rsidRPr="003F6BBD" w:rsidDel="00436447">
          <w:rPr>
            <w:lang w:val="en-GB"/>
          </w:rPr>
          <w:delText>buidlings</w:delText>
        </w:r>
      </w:del>
      <w:ins w:id="564" w:author="Jan Wenker" w:date="2021-12-07T08:39:00Z">
        <w:r w:rsidR="00436447" w:rsidRPr="003F6BBD">
          <w:rPr>
            <w:lang w:val="en-GB"/>
          </w:rPr>
          <w:t>buildings</w:t>
        </w:r>
      </w:ins>
      <w:r w:rsidRPr="003F6BBD">
        <w:rPr>
          <w:lang w:val="en-GB"/>
        </w:rPr>
        <w:t>.</w:t>
      </w:r>
      <w:ins w:id="565" w:author="Jan Wenker" w:date="2021-12-07T08:30:00Z">
        <w:r w:rsidR="00391FEB">
          <w:rPr>
            <w:lang w:val="en-GB"/>
          </w:rPr>
          <w:t xml:space="preserve"> </w:t>
        </w:r>
      </w:ins>
      <w:r w:rsidRPr="003F6BBD">
        <w:rPr>
          <w:lang w:val="en-GB"/>
        </w:rPr>
        <w:t>This project aimed at optimizing the ceilings, taking into account all the requirements the structure has to meet</w:t>
      </w:r>
      <w:del w:id="566"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planning and prefabrication processes play a major role, these aspects were also taken into account. To achieve this, a interdisciplinary project team was set up. This team consisted of berlinovo, a project developer and estate manager, Arup, a multidisciplinary engineering office, Br</w:t>
      </w:r>
      <w:ins w:id="567" w:author="Jan Wenker" w:date="2021-12-07T08:31:00Z">
        <w:r w:rsidR="00997F1B">
          <w:rPr>
            <w:lang w:val="en-GB"/>
          </w:rPr>
          <w:t>ü</w:t>
        </w:r>
      </w:ins>
      <w:del w:id="568" w:author="Jan Wenker" w:date="2021-12-07T08:31:00Z">
        <w:r w:rsidR="00A526DD" w:rsidRPr="00AF63C3" w:rsidDel="00997F1B">
          <w:rPr>
            <w:lang w:val="en-GB"/>
          </w:rPr>
          <w:delText>u</w:delText>
        </w:r>
      </w:del>
      <w:r w:rsidR="00A526DD" w:rsidRPr="00AF63C3">
        <w:rPr>
          <w:lang w:val="en-GB"/>
        </w:rPr>
        <w:t xml:space="preserve">ninghoff, a construction company and the Technische Universität Berlin. </w:t>
      </w:r>
    </w:p>
    <w:p w14:paraId="2BEEECBF" w14:textId="77777777" w:rsidR="00C80747" w:rsidRPr="00AF63C3" w:rsidRDefault="00A526DD" w:rsidP="00E614B6">
      <w:pPr>
        <w:rPr>
          <w:lang w:val="en-GB"/>
        </w:rPr>
      </w:pPr>
      <w:r w:rsidRPr="00AF63C3">
        <w:rPr>
          <w:lang w:val="en-GB"/>
        </w:rPr>
        <w:t xml:space="preserve">Berlinovo analysed the </w:t>
      </w:r>
      <w:r w:rsidR="00C80747" w:rsidRPr="00AF63C3">
        <w:rPr>
          <w:lang w:val="en-GB"/>
        </w:rPr>
        <w:t>award procedures in Germany and carved out their pros and contras for putting new construction methods to practice. Berlinovo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69" w:author="Jan Wenker" w:date="2021-12-07T08:39:00Z">
        <w:r w:rsidRPr="00AF63C3" w:rsidDel="00436447">
          <w:rPr>
            <w:lang w:val="en-GB"/>
          </w:rPr>
          <w:delText>electrial</w:delText>
        </w:r>
      </w:del>
      <w:ins w:id="570"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Unlike the structural or acoustic design the  design of MEP modules require the knowled</w:t>
      </w:r>
      <w:ins w:id="571"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72" w:author="Jan Wenker" w:date="2021-12-07T08:33:00Z">
        <w:r w:rsidR="002B5F32">
          <w:rPr>
            <w:lang w:val="en-GB"/>
          </w:rPr>
          <w:t xml:space="preserve"> </w:t>
        </w:r>
      </w:ins>
      <w:r w:rsidRPr="00AF63C3">
        <w:rPr>
          <w:lang w:val="en-GB"/>
        </w:rPr>
        <w:t>m, which can still be assumed to be naturally lit with a clear room height of 3.0</w:t>
      </w:r>
      <w:ins w:id="573"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74"/>
      <w:r w:rsidRPr="00AF63C3">
        <w:rPr>
          <w:lang w:val="en-GB"/>
        </w:rPr>
        <w:t xml:space="preserve">The </w:t>
      </w:r>
      <w:r w:rsidR="002B23C7" w:rsidRPr="00AF63C3">
        <w:rPr>
          <w:lang w:val="en-GB"/>
        </w:rPr>
        <w:t>following additional requirements result from the other trades.</w:t>
      </w:r>
      <w:commentRangeEnd w:id="574"/>
      <w:r w:rsidR="00CA358C">
        <w:rPr>
          <w:rStyle w:val="Kommentarzeichen"/>
        </w:rPr>
        <w:commentReference w:id="574"/>
      </w:r>
    </w:p>
    <w:p w14:paraId="37CD1D18" w14:textId="7F438FA7" w:rsidR="002B23C7" w:rsidRPr="00AF63C3" w:rsidRDefault="002B23C7" w:rsidP="00537717">
      <w:pPr>
        <w:rPr>
          <w:lang w:val="en-GB"/>
        </w:rPr>
      </w:pPr>
      <w:commentRangeStart w:id="575"/>
      <w:r w:rsidRPr="003F6BBD">
        <w:rPr>
          <w:lang w:val="en-GB"/>
        </w:rPr>
        <w:t xml:space="preserve">The </w:t>
      </w:r>
      <w:r w:rsidR="000277E5" w:rsidRPr="003F6BBD">
        <w:rPr>
          <w:lang w:val="en-GB"/>
        </w:rPr>
        <w:t xml:space="preserve">As a free-hanging ceiling sail has </w:t>
      </w:r>
      <w:commentRangeEnd w:id="575"/>
      <w:r w:rsidR="00924CFC">
        <w:rPr>
          <w:rStyle w:val="Kommentarzeichen"/>
        </w:rPr>
        <w:commentReference w:id="575"/>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76"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77"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a </w:t>
      </w:r>
      <w:r w:rsidRPr="003F6BBD">
        <w:rPr>
          <w:lang w:val="en-GB"/>
        </w:rPr>
        <w:t>100 years,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8" w:author="Jan Wenker" w:date="2021-12-07T08:40:00Z">
        <w:r w:rsidRPr="003F6BBD" w:rsidDel="0081760B">
          <w:rPr>
            <w:lang w:val="en-GB"/>
          </w:rPr>
          <w:delText xml:space="preserve"> </w:delText>
        </w:r>
      </w:del>
      <w:r w:rsidRPr="003F6BBD">
        <w:rPr>
          <w:lang w:val="en-GB"/>
        </w:rPr>
        <w:t xml:space="preserve">was </w:t>
      </w:r>
      <w:del w:id="579" w:author="Jan Wenker" w:date="2021-12-07T08:40:00Z">
        <w:r w:rsidRPr="003F6BBD" w:rsidDel="0081760B">
          <w:rPr>
            <w:lang w:val="en-GB"/>
          </w:rPr>
          <w:delText xml:space="preserve">  </w:delText>
        </w:r>
      </w:del>
      <w:r w:rsidRPr="003F6BBD">
        <w:rPr>
          <w:lang w:val="en-GB"/>
        </w:rPr>
        <w:t xml:space="preserve">conducted by means of a parametric study. This study </w:t>
      </w:r>
      <w:del w:id="580"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581"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6"/>
          <w:footerReference w:type="default" r:id="rId27"/>
          <w:footerReference w:type="first" r:id="rId28"/>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glueing of precast elements to timber and a wet-in-wet glueing process, in which the concrete is poured on the fresh glue.  With </w:t>
      </w:r>
      <w:r w:rsidR="00606EA1" w:rsidRPr="003F6BBD">
        <w:rPr>
          <w:lang w:val="en-GB"/>
        </w:rPr>
        <w:t xml:space="preserve">preliminary measures a load-bearing  connection can be  obtained with both methods. However, glueing  precast concrete  is highly dependant on the  surface quality of the concrete. </w:t>
      </w:r>
      <w:r w:rsidR="00606EA1" w:rsidRPr="00AF63C3">
        <w:rPr>
          <w:lang w:val="en-GB"/>
        </w:rPr>
        <w:t>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longterm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001471C5" w:rsidRPr="00AF63C3">
        <w:rPr>
          <w:lang w:val="en-GB"/>
        </w:rPr>
        <w:t xml:space="preserve"> similar results. Both processes have advantages and disadvantages. The wet-in-wet is more economic since it reuqires less hoisting processes and the adhesive and concrete set at the same time. Furthermore, tolernaces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glueing of precast elements is advantageous as the concrete is allowed to shrink unobstructedly for a few days before bonding.</w:t>
      </w:r>
      <w:r w:rsidR="00606EA1" w:rsidRPr="00AF63C3">
        <w:rPr>
          <w:lang w:val="en-GB"/>
        </w:rPr>
        <w:t xml:space="preserve"> </w:t>
      </w:r>
    </w:p>
    <w:p w14:paraId="73B856C7" w14:textId="3D87DF82" w:rsidR="002F4942" w:rsidRPr="00E81B1B" w:rsidRDefault="002F79BC" w:rsidP="002F79BC">
      <w:pPr>
        <w:pStyle w:val="berschrift1"/>
        <w:numPr>
          <w:ilvl w:val="0"/>
          <w:numId w:val="29"/>
        </w:numPr>
      </w:pPr>
      <w:bookmarkStart w:id="591" w:name="_Toc71185028"/>
      <w:bookmarkStart w:id="592" w:name="_Ref82361683"/>
      <w:bookmarkStart w:id="593" w:name="_Toc92091664"/>
      <w:bookmarkStart w:id="594" w:name="_Toc92092106"/>
      <w:bookmarkStart w:id="595" w:name="_Toc92092218"/>
      <w:bookmarkStart w:id="596" w:name="_Toc93047769"/>
      <w:commentRangeStart w:id="597"/>
      <w:r>
        <w:lastRenderedPageBreak/>
        <w:t>Einführung</w:t>
      </w:r>
      <w:bookmarkEnd w:id="591"/>
      <w:bookmarkEnd w:id="592"/>
      <w:commentRangeEnd w:id="597"/>
      <w:r>
        <w:commentReference w:id="597"/>
      </w:r>
      <w:bookmarkEnd w:id="593"/>
      <w:bookmarkEnd w:id="594"/>
      <w:bookmarkEnd w:id="595"/>
      <w:bookmarkEnd w:id="596"/>
    </w:p>
    <w:p w14:paraId="1493921E" w14:textId="06057F99" w:rsidR="002F4942" w:rsidRPr="00E81B1B" w:rsidRDefault="002F4942" w:rsidP="002F494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del w:id="598" w:author="Jan Wenker" w:date="2021-12-07T08:46:00Z">
        <w:r w:rsidR="004E6CEC" w:rsidRPr="00E81B1B" w:rsidDel="00FA5162">
          <w:delText>U</w:delText>
        </w:r>
      </w:del>
      <w:ins w:id="599" w:author="Jan Wenker" w:date="2021-12-07T08:46:00Z">
        <w:r w:rsidR="00FA5162">
          <w:t>Baustellenu</w:t>
        </w:r>
      </w:ins>
      <w:r w:rsidR="004E6CEC" w:rsidRPr="00E81B1B">
        <w:t>mfelds errichtet</w:t>
      </w:r>
      <w:r w:rsidR="008E7748" w:rsidRPr="00E81B1B">
        <w:t xml:space="preserve"> sind</w:t>
      </w:r>
      <w:r w:rsidR="004E6CEC" w:rsidRPr="00E81B1B">
        <w:t>.</w:t>
      </w:r>
    </w:p>
    <w:p w14:paraId="02695046" w14:textId="0D57AB7D" w:rsidR="00663F0B" w:rsidRDefault="004E6CEC" w:rsidP="002F4942">
      <w:pPr>
        <w:rPr>
          <w:ins w:id="600" w:author="Carsten Hein" w:date="2021-12-28T14:45:00Z"/>
        </w:rPr>
      </w:pPr>
      <w:r w:rsidRPr="00E81B1B">
        <w:t xml:space="preserve">Die Bauweise scheitert aktuell </w:t>
      </w:r>
      <w:r w:rsidR="00854EED" w:rsidRPr="00E81B1B">
        <w:t xml:space="preserve">teilweise </w:t>
      </w:r>
      <w:r w:rsidRPr="00E81B1B">
        <w:t xml:space="preserve">noch an </w:t>
      </w:r>
      <w:commentRangeStart w:id="601"/>
      <w:commentRangeStart w:id="602"/>
      <w:r w:rsidRPr="00E81B1B">
        <w:t xml:space="preserve">den </w:t>
      </w:r>
      <w:del w:id="603" w:author="Carsten Hein" w:date="2021-12-28T14:42:00Z">
        <w:r w:rsidRPr="00E81B1B" w:rsidDel="006B614F">
          <w:delText xml:space="preserve">5-10% </w:delText>
        </w:r>
      </w:del>
      <w:r w:rsidRPr="00E81B1B">
        <w:t xml:space="preserve">höheren Kosten </w:t>
      </w:r>
      <w:commentRangeEnd w:id="601"/>
      <w:r w:rsidR="008E7748">
        <w:commentReference w:id="601"/>
      </w:r>
      <w:commentRangeEnd w:id="602"/>
      <w:r w:rsidR="00EB0322">
        <w:rPr>
          <w:rStyle w:val="Kommentarzeichen"/>
        </w:rPr>
        <w:commentReference w:id="602"/>
      </w:r>
      <w:r w:rsidRPr="00E81B1B">
        <w:t xml:space="preserve">im Vergleich zu der klassischen Massivbauweise. </w:t>
      </w:r>
      <w:ins w:id="604" w:author="Carsten Hein" w:date="2021-12-28T14:42:00Z">
        <w:r w:rsidR="006B614F">
          <w:t xml:space="preserve">In Zeiten von Pandemie </w:t>
        </w:r>
      </w:ins>
      <w:ins w:id="605" w:author="Carsten Hein" w:date="2021-12-28T14:43:00Z">
        <w:r w:rsidR="00965FEF">
          <w:t xml:space="preserve">und politischen Auseinandersetzungen </w:t>
        </w:r>
      </w:ins>
      <w:ins w:id="606" w:author="Carsten Hein" w:date="2021-12-28T14:46:00Z">
        <w:r w:rsidR="00AA4DCB">
          <w:t>und Diskussionen um die Verfügbarkeit vo</w:t>
        </w:r>
      </w:ins>
      <w:ins w:id="607" w:author="Carsten Hein" w:date="2021-12-28T14:47:00Z">
        <w:r w:rsidR="00AA4DCB">
          <w:t>n Bauholz</w:t>
        </w:r>
      </w:ins>
      <w:ins w:id="608" w:author="Carsten Hein" w:date="2021-12-28T15:12:00Z">
        <w:r w:rsidR="00C5777B">
          <w:t xml:space="preserve"> </w:t>
        </w:r>
      </w:ins>
      <w:ins w:id="609" w:author="Carsten Hein" w:date="2021-12-28T14:43:00Z">
        <w:r w:rsidR="00D26B0F">
          <w:t xml:space="preserve">schwanken die Holzpreise </w:t>
        </w:r>
      </w:ins>
      <w:ins w:id="610" w:author="Carsten Hein" w:date="2021-12-28T15:12:00Z">
        <w:r w:rsidR="00C5777B">
          <w:t xml:space="preserve">deutlich </w:t>
        </w:r>
      </w:ins>
      <w:ins w:id="611" w:author="Carsten Hein" w:date="2021-12-28T14:43:00Z">
        <w:r w:rsidR="00D26B0F">
          <w:t>stärker als die Massiv</w:t>
        </w:r>
      </w:ins>
      <w:ins w:id="612" w:author="Carsten Hein" w:date="2021-12-28T14:44:00Z">
        <w:r w:rsidR="00D26B0F">
          <w:t xml:space="preserve">baupreise. </w:t>
        </w:r>
        <w:r w:rsidR="00570A14">
          <w:t xml:space="preserve">2019 </w:t>
        </w:r>
      </w:ins>
      <w:ins w:id="613" w:author="Carsten Hein" w:date="2021-12-28T15:13:00Z">
        <w:r w:rsidR="00F3395A">
          <w:t xml:space="preserve">ermittelte Arup </w:t>
        </w:r>
        <w:r w:rsidR="006020CC">
          <w:t xml:space="preserve">für </w:t>
        </w:r>
      </w:ins>
      <w:ins w:id="614" w:author="Carsten Hein" w:date="2021-12-28T15:16:00Z">
        <w:r w:rsidR="005D517E">
          <w:t xml:space="preserve">Referenz </w:t>
        </w:r>
      </w:ins>
      <w:ins w:id="615" w:author="Carsten Hein" w:date="2021-12-28T15:13:00Z">
        <w:r w:rsidR="006020CC">
          <w:t>Proj</w:t>
        </w:r>
      </w:ins>
      <w:ins w:id="616" w:author="Carsten Hein" w:date="2021-12-28T15:14:00Z">
        <w:r w:rsidR="006020CC">
          <w:t xml:space="preserve">ekt </w:t>
        </w:r>
        <w:r w:rsidR="00D55F89">
          <w:t xml:space="preserve">Mehrkosten für die </w:t>
        </w:r>
      </w:ins>
      <w:ins w:id="617" w:author="Carsten Hein" w:date="2021-12-28T14:44:00Z">
        <w:r w:rsidR="00570A14">
          <w:t>Holzbetonverbundbaukonstrukti</w:t>
        </w:r>
        <w:r w:rsidR="00FB19D2">
          <w:t xml:space="preserve">onen </w:t>
        </w:r>
      </w:ins>
      <w:ins w:id="618" w:author="Carsten Hein" w:date="2021-12-28T15:14:00Z">
        <w:r w:rsidR="00D55F89">
          <w:t xml:space="preserve">gegenüber einer reinen Massivbauweise von ca. 50€/m², netto. </w:t>
        </w:r>
      </w:ins>
      <w:ins w:id="619" w:author="Carsten Hein" w:date="2021-12-28T15:16:00Z">
        <w:r w:rsidR="001F2D6B">
          <w:t xml:space="preserve">Kosteneinsparungen in den </w:t>
        </w:r>
      </w:ins>
      <w:ins w:id="620" w:author="Carsten Hein" w:date="2021-12-28T15:17:00Z">
        <w:r w:rsidR="001F2D6B">
          <w:t xml:space="preserve">Gründungsmaßnahmen wurden nicht gegengerechnet. </w:t>
        </w:r>
        <w:r w:rsidR="009751C0">
          <w:t>Als Grundlage diente das Projekt H7 in Münster</w:t>
        </w:r>
      </w:ins>
      <w:ins w:id="621" w:author="Carsten Hein" w:date="2021-12-28T15:15:00Z">
        <w:r w:rsidR="00CE5036">
          <w:t xml:space="preserve">. </w:t>
        </w:r>
      </w:ins>
      <w:ins w:id="622" w:author="Carsten Hein" w:date="2021-12-28T15:17:00Z">
        <w:r w:rsidR="00223C5A">
          <w:t xml:space="preserve">Die </w:t>
        </w:r>
      </w:ins>
      <w:ins w:id="623" w:author="Carsten Hein" w:date="2021-12-28T15:18:00Z">
        <w:r w:rsidR="00223C5A">
          <w:t xml:space="preserve">ursprünglichen Baukosten </w:t>
        </w:r>
      </w:ins>
      <w:ins w:id="624" w:author="Carsten Hein" w:date="2021-12-28T15:15:00Z">
        <w:r w:rsidR="00CE5036">
          <w:t xml:space="preserve">wurden mit dem lokalen Baukostenindex </w:t>
        </w:r>
      </w:ins>
      <w:ins w:id="625" w:author="Carsten Hein" w:date="2021-12-28T15:16:00Z">
        <w:r w:rsidR="005D517E">
          <w:t>hochgerechnet</w:t>
        </w:r>
      </w:ins>
      <w:ins w:id="626" w:author="Carsten Hein" w:date="2021-12-28T15:18:00Z">
        <w:r w:rsidR="00223C5A">
          <w:t xml:space="preserve">. </w:t>
        </w:r>
        <w:r w:rsidR="008E33C1">
          <w:t xml:space="preserve">Zu dem Zeitpunkt wurden die Mehrkosten einer Holzhybridkonstruktion </w:t>
        </w:r>
      </w:ins>
      <w:ins w:id="627" w:author="Carsten Hein" w:date="2021-12-28T15:19:00Z">
        <w:r w:rsidR="00FB664C">
          <w:t xml:space="preserve">unter Berücksichtigung von Einsparungen in Gründungsmaßnahmen und Bauzeit mit 0% - 5% </w:t>
        </w:r>
        <w:r w:rsidR="00FE3D20">
          <w:t>über den Kosten für ein Vergleichsprojekt eingesch</w:t>
        </w:r>
      </w:ins>
      <w:ins w:id="628" w:author="Carsten Hein" w:date="2021-12-28T15:20:00Z">
        <w:r w:rsidR="00FE3D20">
          <w:t>ätzt. Im Sommer 2021</w:t>
        </w:r>
      </w:ins>
      <w:ins w:id="629" w:author="Carsten Hein" w:date="2021-12-28T14:45:00Z">
        <w:r w:rsidR="00B43009">
          <w:t xml:space="preserve"> explodierten die Holzbaupreise im Sommer 2021</w:t>
        </w:r>
      </w:ins>
      <w:ins w:id="630" w:author="Carsten Hein" w:date="2021-12-28T15:20:00Z">
        <w:r w:rsidR="00203799">
          <w:t xml:space="preserve"> auf Grund der oben angeführten Faktore</w:t>
        </w:r>
      </w:ins>
      <w:ins w:id="631" w:author="Carsten Hein" w:date="2021-12-28T15:21:00Z">
        <w:r w:rsidR="00203799">
          <w:t>n</w:t>
        </w:r>
        <w:r w:rsidR="00AA0916">
          <w:t xml:space="preserve">, </w:t>
        </w:r>
      </w:ins>
      <w:ins w:id="632" w:author="Carsten Hein" w:date="2021-12-28T14:46:00Z">
        <w:r w:rsidR="00663F0B">
          <w:t xml:space="preserve">Für 2022 </w:t>
        </w:r>
        <w:r w:rsidR="00AA4DCB">
          <w:t>wird von Seiten der Industrie</w:t>
        </w:r>
      </w:ins>
      <w:ins w:id="633" w:author="Carsten Hein" w:date="2021-12-28T14:44:00Z">
        <w:r w:rsidR="00570A14">
          <w:t xml:space="preserve"> </w:t>
        </w:r>
      </w:ins>
      <w:ins w:id="634" w:author="Carsten Hein" w:date="2021-12-28T15:21:00Z">
        <w:r w:rsidR="00AA0916">
          <w:t xml:space="preserve">mit einer gleichhohen Kostensteigerung zwischen Holz- und Massivbau gerechnet, </w:t>
        </w:r>
        <w:r w:rsidR="003D67D0">
          <w:t>Lieferengpässe scheinen überwunden, so</w:t>
        </w:r>
      </w:ins>
      <w:ins w:id="635" w:author="Carsten Hein" w:date="2021-12-28T15:22:00Z">
        <w:r w:rsidR="003D67D0">
          <w:t xml:space="preserve"> dass Holz nicht mehr signifikant </w:t>
        </w:r>
        <w:r w:rsidR="00E7207F">
          <w:t>die</w:t>
        </w:r>
        <w:r w:rsidR="003D67D0">
          <w:t xml:space="preserve"> Kosten</w:t>
        </w:r>
        <w:r w:rsidR="00E7207F">
          <w:t xml:space="preserve"> </w:t>
        </w:r>
        <w:r w:rsidR="003D67D0">
          <w:t>treibe</w:t>
        </w:r>
        <w:r w:rsidR="00E7207F">
          <w:t>n</w:t>
        </w:r>
        <w:r w:rsidR="003D67D0">
          <w:t xml:space="preserve"> wird.</w:t>
        </w:r>
      </w:ins>
    </w:p>
    <w:p w14:paraId="6CB5F434" w14:textId="56E113AA" w:rsidR="004E6CEC" w:rsidRPr="00E81B1B" w:rsidRDefault="004E6CEC" w:rsidP="002F4942">
      <w:r w:rsidRPr="00E81B1B">
        <w:t xml:space="preserve">Als größter </w:t>
      </w:r>
      <w:del w:id="636" w:author="Carsten Hein" w:date="2021-12-28T15:23:00Z">
        <w:r w:rsidRPr="00E81B1B" w:rsidDel="00E7207F">
          <w:delText xml:space="preserve">Kostentreiber </w:delText>
        </w:r>
      </w:del>
      <w:ins w:id="637" w:author="Carsten Hein" w:date="2021-12-28T15:23:00Z">
        <w:r w:rsidR="00E7207F" w:rsidRPr="00E81B1B">
          <w:t>Kosten</w:t>
        </w:r>
        <w:r w:rsidR="00E7207F">
          <w:t>faktor</w:t>
        </w:r>
        <w:r w:rsidR="00E7207F" w:rsidRPr="00E81B1B">
          <w:t xml:space="preserve"> </w:t>
        </w:r>
      </w:ins>
      <w:r w:rsidRPr="00E81B1B">
        <w:t>wurde in Vorbereitung für dieses Projekt die Decke identifiziert</w:t>
      </w:r>
      <w:ins w:id="638" w:author="Carsten Hein" w:date="2021-12-28T15:23:00Z">
        <w:r w:rsidR="00A96468">
          <w:t xml:space="preserve">, weil das System Decke </w:t>
        </w:r>
        <w:r w:rsidR="00433840">
          <w:t xml:space="preserve">in </w:t>
        </w:r>
      </w:ins>
      <w:ins w:id="639" w:author="Carsten Hein" w:date="2021-12-28T15:24:00Z">
        <w:r w:rsidR="00433840">
          <w:t xml:space="preserve">den Hochbauprojekten der betrachteten Gebäudeklassen 3 bis 5 </w:t>
        </w:r>
        <w:r w:rsidR="00845F5E">
          <w:t>das größte Bauvolumen darstellt</w:t>
        </w:r>
      </w:ins>
      <w:r w:rsidRPr="00E81B1B">
        <w:t xml:space="preserve">. </w:t>
      </w:r>
      <w:del w:id="640" w:author="Stefan Behring" w:date="2021-12-12T21:32:00Z">
        <w:r w:rsidRPr="00E81B1B">
          <w:delText>Diese soll im Rahmen des Projekts optimiert werden, wobei verschiedene Gesichtspunkte näher beleuchtet werden.</w:delText>
        </w:r>
        <w:r w:rsidR="006836D3" w:rsidRPr="00E81B1B">
          <w:delText xml:space="preserve"> </w:delText>
        </w:r>
        <w:r w:rsidDel="006836D3">
          <w:delText>Zu diesen gehören</w:delText>
        </w:r>
      </w:del>
      <w:ins w:id="641" w:author="Stefan Behring" w:date="2021-12-12T21:32:00Z">
        <w:del w:id="642" w:author="Carsten Hein" w:date="2021-12-28T15:23:00Z">
          <w:r w:rsidR="296368F0" w:rsidDel="00A96468">
            <w:delText xml:space="preserve"> </w:delText>
          </w:r>
        </w:del>
      </w:ins>
      <w:ins w:id="643" w:author="Stefan Behring" w:date="2021-12-12T21:33:00Z">
        <w:r w:rsidR="296368F0">
          <w:t>Im Rahmen des Projektes sollen</w:t>
        </w:r>
      </w:ins>
      <w:r w:rsidR="006836D3" w:rsidRPr="00E81B1B">
        <w:t xml:space="preserve"> </w:t>
      </w:r>
      <w:ins w:id="644" w:author="Carsten Hein" w:date="2021-12-28T15:25:00Z">
        <w:r w:rsidR="00845F5E">
          <w:t xml:space="preserve">primär </w:t>
        </w:r>
        <w:r w:rsidR="00845F5E" w:rsidRPr="00E81B1B">
          <w:t>die konstruktive Ausbildung der Verbunddecke</w:t>
        </w:r>
        <w:r w:rsidR="001A7E83">
          <w:t>,</w:t>
        </w:r>
        <w:r w:rsidR="00845F5E" w:rsidRPr="00E81B1B">
          <w:t xml:space="preserve"> </w:t>
        </w:r>
      </w:ins>
      <w:r w:rsidR="006836D3" w:rsidRPr="00E81B1B">
        <w:t xml:space="preserve">der Schallschutz, die technische Gebäudeausrüstung, </w:t>
      </w:r>
      <w:del w:id="645" w:author="Carsten Hein" w:date="2021-12-28T15:25:00Z">
        <w:r w:rsidR="006836D3" w:rsidRPr="00E81B1B" w:rsidDel="00845F5E">
          <w:delText xml:space="preserve">die konstruktive Ausbildung der Verbunddecke </w:delText>
        </w:r>
      </w:del>
      <w:r w:rsidR="006836D3" w:rsidRPr="00E81B1B">
        <w:t>sowie die Planungs- und Vergabeprozesse</w:t>
      </w:r>
      <w:ins w:id="646" w:author="Stefan Behring" w:date="2021-12-12T21:33:00Z">
        <w:r w:rsidR="1D99264B">
          <w:t xml:space="preserve"> näher betrachtet werden</w:t>
        </w:r>
      </w:ins>
      <w:r w:rsidR="006836D3" w:rsidRPr="00E81B1B">
        <w:t xml:space="preserve">. </w:t>
      </w:r>
    </w:p>
    <w:p w14:paraId="246FBE7F" w14:textId="29955AFD" w:rsidR="006836D3" w:rsidRPr="00E81B1B" w:rsidRDefault="006836D3" w:rsidP="006836D3">
      <w:pPr>
        <w:pStyle w:val="berschrift2"/>
        <w:numPr>
          <w:ilvl w:val="1"/>
          <w:numId w:val="29"/>
        </w:numPr>
      </w:pPr>
      <w:bookmarkStart w:id="647" w:name="_Toc92091665"/>
      <w:bookmarkStart w:id="648" w:name="_Toc92092107"/>
      <w:bookmarkStart w:id="649" w:name="_Toc92092219"/>
      <w:bookmarkStart w:id="650" w:name="_Toc93047770"/>
      <w:r>
        <w:t>Untersuchungsgegenstand</w:t>
      </w:r>
      <w:bookmarkEnd w:id="647"/>
      <w:bookmarkEnd w:id="648"/>
      <w:bookmarkEnd w:id="649"/>
      <w:bookmarkEnd w:id="650"/>
    </w:p>
    <w:p w14:paraId="2B01AD7C" w14:textId="702F8BB4" w:rsidR="006836D3" w:rsidRPr="00E81B1B" w:rsidRDefault="006836D3" w:rsidP="006836D3">
      <w:r w:rsidRPr="00E81B1B">
        <w:t xml:space="preserve">Die Decke eines Gebäudes </w:t>
      </w:r>
      <w:del w:id="651" w:author="Carsten Hein" w:date="2021-12-28T15:28:00Z">
        <w:r w:rsidRPr="00E81B1B" w:rsidDel="00D72F47">
          <w:delText xml:space="preserve">nimmt </w:delText>
        </w:r>
      </w:del>
      <w:ins w:id="652" w:author="Carsten Hein" w:date="2021-12-28T15:28:00Z">
        <w:r w:rsidR="00D72F47">
          <w:t>erfüllt</w:t>
        </w:r>
        <w:r w:rsidR="00D72F47" w:rsidRPr="00E81B1B">
          <w:t xml:space="preserve"> </w:t>
        </w:r>
      </w:ins>
      <w:r w:rsidR="00EA28C4" w:rsidRPr="00E81B1B">
        <w:t xml:space="preserve">neben </w:t>
      </w:r>
      <w:del w:id="653" w:author="Carsten Hein" w:date="2021-12-28T15:26:00Z">
        <w:r w:rsidR="00EA28C4" w:rsidRPr="00E81B1B" w:rsidDel="006C7CCA">
          <w:delText>de</w:delText>
        </w:r>
        <w:r w:rsidR="00304E60" w:rsidRPr="00E81B1B" w:rsidDel="006C7CCA">
          <w:delText xml:space="preserve">m </w:delText>
        </w:r>
      </w:del>
      <w:ins w:id="654" w:author="Carsten Hein" w:date="2021-12-28T15:26:00Z">
        <w:r w:rsidR="00E2696F">
          <w:t>vertikale</w:t>
        </w:r>
        <w:r w:rsidR="006C7CCA">
          <w:t xml:space="preserve">m und horizontalem </w:t>
        </w:r>
      </w:ins>
      <w:r w:rsidR="00304E60" w:rsidRPr="00E81B1B">
        <w:t>Lastabtrag noch eine Vielzahl</w:t>
      </w:r>
      <w:r w:rsidR="00EA28C4" w:rsidRPr="00E81B1B">
        <w:t xml:space="preserve"> weitere</w:t>
      </w:r>
      <w:r w:rsidR="00304E60" w:rsidRPr="00E81B1B">
        <w:t xml:space="preserve">r </w:t>
      </w:r>
      <w:del w:id="655" w:author="Carsten Hein" w:date="2021-12-28T15:28:00Z">
        <w:r w:rsidR="00EA28C4" w:rsidRPr="00E81B1B" w:rsidDel="00D72F47">
          <w:delText xml:space="preserve">Funktionen </w:delText>
        </w:r>
      </w:del>
      <w:ins w:id="656" w:author="Carsten Hein" w:date="2021-12-28T15:28:00Z">
        <w:r w:rsidR="00D72F47">
          <w:t>Aufgaben</w:t>
        </w:r>
        <w:r w:rsidR="00D72F47" w:rsidRPr="00E81B1B">
          <w:t xml:space="preserve"> </w:t>
        </w:r>
      </w:ins>
      <w:ins w:id="657" w:author="Carsten Hein" w:date="2021-12-28T15:27:00Z">
        <w:r w:rsidR="00C97805">
          <w:t>wie die oben genannten Schallschutz</w:t>
        </w:r>
        <w:r w:rsidR="00615D94">
          <w:t xml:space="preserve">, </w:t>
        </w:r>
      </w:ins>
      <w:ins w:id="658" w:author="Carsten Hein" w:date="2021-12-28T15:28:00Z">
        <w:r w:rsidR="00641E8E">
          <w:t>Technische</w:t>
        </w:r>
      </w:ins>
      <w:ins w:id="659" w:author="Carsten Hein" w:date="2021-12-28T15:29:00Z">
        <w:r w:rsidR="00641E8E">
          <w:t xml:space="preserve"> Gebäudeausrüstung – also Klimatisierung, Lüftung und ggf. Sprinklerung</w:t>
        </w:r>
        <w:r w:rsidR="002E56A1">
          <w:t xml:space="preserve"> der Räume – a</w:t>
        </w:r>
      </w:ins>
      <w:del w:id="660" w:author="Carsten Hein" w:date="2021-12-28T15:29:00Z">
        <w:r w:rsidRPr="00E81B1B" w:rsidDel="002E56A1">
          <w:delText>a</w:delText>
        </w:r>
      </w:del>
      <w:r w:rsidRPr="00E81B1B">
        <w:t>uf</w:t>
      </w:r>
      <w:r w:rsidR="00304E60" w:rsidRPr="00E81B1B">
        <w:t xml:space="preserve">. </w:t>
      </w:r>
      <w:ins w:id="661" w:author="Carsten Hein" w:date="2021-12-28T15:30:00Z">
        <w:r w:rsidR="0011737B">
          <w:t>Die Decken erfüllen ebenfalls A</w:t>
        </w:r>
      </w:ins>
      <w:ins w:id="662" w:author="Carsten Hein" w:date="2021-12-28T15:31:00Z">
        <w:r w:rsidR="0011737B">
          <w:t>nforderungen an den Brandschutz, da sie die geschossweise Trennung in Brandabschnitte gewährleisten sollen.</w:t>
        </w:r>
        <w:r w:rsidR="00020683">
          <w:t xml:space="preserve"> </w:t>
        </w:r>
      </w:ins>
      <w:r w:rsidR="00304E60" w:rsidRPr="00E81B1B">
        <w:t xml:space="preserve">Die Anforderungen hängen dabei maßgeblich von der Gebäudenutzung </w:t>
      </w:r>
      <w:del w:id="663" w:author="Carsten Hein" w:date="2021-12-28T15:26:00Z">
        <w:r w:rsidR="00304E60" w:rsidRPr="00E81B1B" w:rsidDel="006C7CCA">
          <w:delText xml:space="preserve">und der </w:delText>
        </w:r>
        <w:commentRangeStart w:id="664"/>
        <w:r w:rsidR="00304E60" w:rsidRPr="00E81B1B" w:rsidDel="006C7CCA">
          <w:delText xml:space="preserve">Position des Bauteils im Bauwerk </w:delText>
        </w:r>
        <w:commentRangeEnd w:id="664"/>
        <w:r w:rsidR="00494EC8" w:rsidDel="006C7CCA">
          <w:rPr>
            <w:rStyle w:val="Kommentarzeichen"/>
          </w:rPr>
          <w:commentReference w:id="664"/>
        </w:r>
      </w:del>
      <w:r w:rsidR="00304E60" w:rsidRPr="00E81B1B">
        <w:t>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662785C9"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ins w:id="665" w:author="Carsten Hein" w:date="2021-12-28T15:30:00Z">
        <w:r w:rsidR="00955A3E">
          <w:t xml:space="preserve"> und weniger als 22 Metern</w:t>
        </w:r>
      </w:ins>
      <w:r w:rsidR="00EA28C4" w:rsidRPr="00E81B1B">
        <w:t>, die eine Feuerwiderstandsdauer von 90 Minuten gewährleisten</w:t>
      </w:r>
      <w:r w:rsidR="00F83E38" w:rsidRPr="00E81B1B">
        <w:t xml:space="preserve"> müssen</w:t>
      </w:r>
      <w:r w:rsidR="00EA28C4" w:rsidRPr="00E81B1B">
        <w:t>. Holz-Beton-Verbunddecken</w:t>
      </w:r>
      <w:ins w:id="666" w:author="Jan Wenker" w:date="2021-12-07T08:55:00Z">
        <w:r w:rsidR="002266D3">
          <w:t xml:space="preserve"> (HBV-Decken)</w:t>
        </w:r>
      </w:ins>
      <w:r w:rsidR="00EA28C4" w:rsidRPr="00E81B1B">
        <w:t xml:space="preserve"> </w:t>
      </w:r>
      <w:del w:id="667" w:author="Stefan Behring" w:date="2021-12-12T21:39:00Z">
        <w:r w:rsidR="00EA28C4" w:rsidRPr="00E81B1B">
          <w:delText xml:space="preserve">sind hier </w:delText>
        </w:r>
      </w:del>
      <w:ins w:id="668" w:author="Stefan Behring" w:date="2021-12-12T21:39:00Z">
        <w:r w:rsidR="39ABA90E">
          <w:t xml:space="preserve">bieten </w:t>
        </w:r>
      </w:ins>
      <w:r w:rsidR="008E7748" w:rsidRPr="00E81B1B">
        <w:t xml:space="preserve">gegenüber reinen Holzdecken </w:t>
      </w:r>
      <w:del w:id="669" w:author="Stefan Behring" w:date="2021-12-12T21:39:00Z">
        <w:r w:rsidR="008E7748" w:rsidRPr="00E81B1B">
          <w:delText>im</w:delText>
        </w:r>
      </w:del>
      <w:ins w:id="670" w:author="Stefan Behring" w:date="2021-12-12T21:39:00Z">
        <w:r w:rsidR="5BE79C8F">
          <w:t>den</w:t>
        </w:r>
      </w:ins>
      <w:r w:rsidR="008E7748" w:rsidRPr="00E81B1B">
        <w:t xml:space="preserve"> </w:t>
      </w:r>
      <w:r w:rsidR="00EA28C4" w:rsidRPr="00E81B1B">
        <w:t xml:space="preserve">Vorteil, </w:t>
      </w:r>
      <w:r w:rsidR="00EA28C4">
        <w:t>da</w:t>
      </w:r>
      <w:ins w:id="671" w:author="Stefan Behring" w:date="2021-12-12T21:39:00Z">
        <w:r w:rsidR="40F69822">
          <w:t>ss</w:t>
        </w:r>
      </w:ins>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186D68B3"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ins w:id="672" w:author="Jan Wenker" w:date="2021-12-07T08:52:00Z">
        <w:del w:id="673" w:author="Stefan Behring" w:date="2021-12-12T21:40:00Z">
          <w:r w:rsidR="00121F4F">
            <w:delText>über die</w:delText>
          </w:r>
          <w:r w:rsidR="009F2C0A">
            <w:delText xml:space="preserve"> </w:delText>
          </w:r>
        </w:del>
      </w:ins>
      <w:ins w:id="674" w:author="Stefan Behring" w:date="2021-12-12T21:40:00Z">
        <w:r w:rsidR="5BFD0607">
          <w:t>neben</w:t>
        </w:r>
      </w:ins>
      <w:ins w:id="675" w:author="Carsten Hein" w:date="2021-12-28T15:32:00Z">
        <w:r w:rsidR="00734D5F">
          <w:t xml:space="preserve"> </w:t>
        </w:r>
      </w:ins>
      <w:del w:id="676" w:author="Jan Wenker" w:date="2021-12-07T08:52:00Z">
        <w:r w:rsidDel="00F83E38">
          <w:delText xml:space="preserve">die </w:delText>
        </w:r>
      </w:del>
      <w:r>
        <w:t>elektrische</w:t>
      </w:r>
      <w:ins w:id="677" w:author="Stefan Behring" w:date="2021-12-12T21:40:00Z">
        <w:r w:rsidR="20844F7B">
          <w:t>r</w:t>
        </w:r>
      </w:ins>
      <w:r w:rsidRPr="00E81B1B">
        <w:t xml:space="preserve"> Versorgung</w:t>
      </w:r>
      <w:ins w:id="678" w:author="Jan Wenker" w:date="2021-12-07T08:52:00Z">
        <w:r w:rsidR="009F2C0A">
          <w:t xml:space="preserve"> </w:t>
        </w:r>
      </w:ins>
      <w:ins w:id="679" w:author="Jan Wenker" w:date="2021-12-07T08:53:00Z">
        <w:r w:rsidR="00C90EE9">
          <w:t xml:space="preserve">und </w:t>
        </w:r>
        <w:r w:rsidR="00C90EE9" w:rsidRPr="00E81B1B">
          <w:t>Beleuchtung</w:t>
        </w:r>
        <w:r w:rsidR="00C90EE9">
          <w:t xml:space="preserve"> </w:t>
        </w:r>
      </w:ins>
      <w:ins w:id="680" w:author="Jan Wenker" w:date="2021-12-07T08:52:00Z">
        <w:del w:id="681" w:author="Stefan Behring" w:date="2021-12-12T21:41:00Z">
          <w:r w:rsidR="00121F4F">
            <w:delText>hinaus</w:delText>
          </w:r>
        </w:del>
      </w:ins>
      <w:del w:id="682" w:author="Jan Wenker" w:date="2021-12-07T08:52:00Z">
        <w:r w:rsidRPr="00E81B1B" w:rsidDel="00121F4F">
          <w:delText>,</w:delText>
        </w:r>
      </w:del>
      <w:r w:rsidRPr="00E81B1B">
        <w:t xml:space="preserve"> </w:t>
      </w:r>
      <w:ins w:id="683" w:author="Jan Wenker" w:date="2021-12-07T08:53:00Z">
        <w:r w:rsidR="00C90EE9">
          <w:t xml:space="preserve">auch </w:t>
        </w:r>
      </w:ins>
      <w:r w:rsidRPr="00E81B1B">
        <w:t>Zuluft und Abluft, Heizung und Kühlung, Sprinkler</w:t>
      </w:r>
      <w:del w:id="684" w:author="Jan Wenker" w:date="2021-12-07T08:53:00Z">
        <w:r w:rsidRPr="00E81B1B" w:rsidDel="00C90EE9">
          <w:delText>, Beleuchtung</w:delText>
        </w:r>
      </w:del>
      <w:r w:rsidRPr="00E81B1B">
        <w:t>,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w:t>
      </w:r>
      <w:del w:id="685" w:author="Jan Wenker" w:date="2021-12-07T08:54:00Z">
        <w:r w:rsidR="00F83E38" w:rsidRPr="00E81B1B" w:rsidDel="006E1FA8">
          <w:delText xml:space="preserve">Heizung, </w:delText>
        </w:r>
      </w:del>
      <w:r w:rsidR="00F83E38" w:rsidRPr="00E81B1B">
        <w:t xml:space="preserve">Rauchmelder und Beleuchtung </w:t>
      </w:r>
      <w:r w:rsidR="00251B51" w:rsidRPr="00E81B1B">
        <w:t>in der Deckenebene positioniert</w:t>
      </w:r>
      <w:ins w:id="686" w:author="Jan Wenker" w:date="2021-12-07T08:54:00Z">
        <w:r w:rsidR="006E1FA8">
          <w:t>, gelegentlich auch die Heizung</w:t>
        </w:r>
      </w:ins>
      <w:r w:rsidR="00F83E38" w:rsidRPr="00E81B1B">
        <w:t>.</w:t>
      </w:r>
      <w:r w:rsidR="00251B51" w:rsidRPr="00E81B1B">
        <w:t xml:space="preserve"> </w:t>
      </w:r>
      <w:r w:rsidR="00251B51" w:rsidRPr="00E81B1B">
        <w:lastRenderedPageBreak/>
        <w:t>Wohnungen mit höherem Standard verfügen</w:t>
      </w:r>
      <w:r w:rsidR="00F83E38" w:rsidRPr="00E81B1B">
        <w:t xml:space="preserve"> gegebenenfalls </w:t>
      </w:r>
      <w:r w:rsidR="00251B51" w:rsidRPr="00E81B1B">
        <w:t xml:space="preserve">noch über einer </w:t>
      </w:r>
      <w:r w:rsidR="00F83E38" w:rsidRPr="00E81B1B">
        <w:t>Kühlung. Die Lüftung kann in den meisten Fällen über die Fenster erfolgen.</w:t>
      </w:r>
    </w:p>
    <w:p w14:paraId="6C0380ED" w14:textId="37344B9A"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ins w:id="687" w:author="Jan Wenker" w:date="2021-12-07T08:55:00Z">
        <w:r w:rsidR="00216933">
          <w:t>decken</w:t>
        </w:r>
      </w:ins>
      <w:del w:id="688" w:author="Jan Wenker" w:date="2021-12-07T08:55:00Z">
        <w:r w:rsidR="008E7748" w:rsidRPr="00E81B1B" w:rsidDel="00216933">
          <w:delText>bauten</w:delText>
        </w:r>
      </w:del>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häufig durch Schüttungen eingebracht. Dennoch müssen auch in Holz-Beton-Verbundd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53F65113" w14:textId="188554DD" w:rsidR="00F83E38" w:rsidDel="002C5695" w:rsidRDefault="00F83E38" w:rsidP="002F79BC">
      <w:pPr>
        <w:rPr>
          <w:del w:id="689" w:author="Jan Wenker" w:date="2021-12-07T08:56:00Z"/>
        </w:rPr>
      </w:pPr>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ins w:id="690" w:author="Stefan Behring" w:date="2021-12-12T21:45:00Z">
        <w:r w:rsidR="1507644E">
          <w:t>Bei HBV-Decken als Fertigteil kann der Verbund zwischen Holz und Beton</w:t>
        </w:r>
      </w:ins>
      <w:del w:id="691" w:author="Stefan Behring" w:date="2021-12-12T21:46:00Z">
        <w:r w:rsidR="00251B51" w:rsidRPr="00E81B1B">
          <w:delText>Betonfertigteile können</w:delText>
        </w:r>
      </w:del>
      <w:r w:rsidR="00251B51" w:rsidRPr="00E81B1B">
        <w:t xml:space="preserve"> entweder </w:t>
      </w:r>
      <w:r w:rsidR="0029171C" w:rsidRPr="00E81B1B">
        <w:t xml:space="preserve">im Werk oder auf der Baustelle </w:t>
      </w:r>
      <w:del w:id="692" w:author="Stefan Behring" w:date="2021-12-12T21:46:00Z">
        <w:r w:rsidR="0029171C" w:rsidRPr="00E81B1B">
          <w:delText>verb</w:delText>
        </w:r>
        <w:r w:rsidR="00251B51" w:rsidRPr="00E81B1B">
          <w:delText>un</w:delText>
        </w:r>
        <w:r w:rsidR="0029171C" w:rsidRPr="00E81B1B">
          <w:delText xml:space="preserve">den </w:delText>
        </w:r>
        <w:r w:rsidR="00251B51" w:rsidRPr="00E81B1B">
          <w:delText>werden</w:delText>
        </w:r>
      </w:del>
      <w:ins w:id="693" w:author="Stefan Behring" w:date="2021-12-12T21:46:00Z">
        <w:r w:rsidR="51CD8445">
          <w:t>erfolgen</w:t>
        </w:r>
      </w:ins>
      <w:r w:rsidR="00251B51">
        <w:t>.</w:t>
      </w:r>
      <w:r w:rsidR="00251B51" w:rsidRPr="00E81B1B">
        <w:t xml:space="preserve"> </w:t>
      </w:r>
      <w:r w:rsidR="00951DF5" w:rsidRPr="00E81B1B">
        <w:t xml:space="preserve">Diese Entscheidung kann von Projekt zu Projekt anders ausfallen, da jede Methode </w:t>
      </w:r>
      <w:del w:id="694" w:author="Carsten Hein" w:date="2021-12-28T09:38:00Z">
        <w:r w:rsidR="00951DF5" w:rsidRPr="00E81B1B" w:rsidDel="00855EA8">
          <w:delText>i</w:delText>
        </w:r>
      </w:del>
      <w:del w:id="695" w:author="Stefan Behring" w:date="2021-12-12T21:46:00Z">
        <w:r w:rsidR="00951DF5" w:rsidRPr="00E81B1B">
          <w:delText xml:space="preserve">hre </w:delText>
        </w:r>
      </w:del>
      <w:r w:rsidR="00951DF5" w:rsidRPr="00E81B1B">
        <w:t>eigene</w:t>
      </w:r>
      <w:del w:id="696" w:author="Stefan Behring" w:date="2021-12-12T21:46:00Z">
        <w:r w:rsidR="00951DF5" w:rsidRPr="00E81B1B">
          <w:delText>n</w:delText>
        </w:r>
      </w:del>
      <w:r w:rsidR="00951DF5" w:rsidRPr="00E81B1B">
        <w:t xml:space="preserv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4E155529" w14:textId="4D091E7D" w:rsidR="002C5695" w:rsidRDefault="002C5695" w:rsidP="006836D3">
      <w:pPr>
        <w:rPr>
          <w:ins w:id="697" w:author="Carsten Hein" w:date="2021-12-28T15:33:00Z"/>
        </w:rPr>
      </w:pPr>
    </w:p>
    <w:p w14:paraId="71E37387" w14:textId="31B4B441" w:rsidR="002C5695" w:rsidRDefault="00CB058A" w:rsidP="006836D3">
      <w:pPr>
        <w:rPr>
          <w:ins w:id="698" w:author="Carsten Hein" w:date="2022-01-03T08:22:00Z"/>
        </w:rPr>
      </w:pPr>
      <w:ins w:id="699" w:author="Carsten Hein" w:date="2021-12-28T15:33:00Z">
        <w:r>
          <w:t xml:space="preserve">Im Rahmen des Projektes sind </w:t>
        </w:r>
      </w:ins>
      <w:ins w:id="700" w:author="Carsten Hein" w:date="2021-12-28T15:34:00Z">
        <w:r>
          <w:t xml:space="preserve">kleinmaßstäbliche </w:t>
        </w:r>
      </w:ins>
      <w:ins w:id="701" w:author="Carsten Hein" w:date="2021-12-28T15:33:00Z">
        <w:r>
          <w:t xml:space="preserve">Tests vorgesehen sowie </w:t>
        </w:r>
      </w:ins>
      <w:ins w:id="702" w:author="Carsten Hein" w:date="2021-12-28T15:34:00Z">
        <w:r>
          <w:t>die Herstellung eines Demonstrators</w:t>
        </w:r>
        <w:r w:rsidR="009E39EC">
          <w:t xml:space="preserve">. Für die tragwerksplanerischen Belange </w:t>
        </w:r>
      </w:ins>
      <w:ins w:id="703" w:author="Carsten Hein" w:date="2021-12-28T15:36:00Z">
        <w:r w:rsidR="003116AF">
          <w:t>we</w:t>
        </w:r>
        <w:r w:rsidR="00C07EB4">
          <w:t xml:space="preserve">rden diese Tests detaillierte Rückschlüsse auf die Verbindungsmittel und die </w:t>
        </w:r>
      </w:ins>
      <w:ins w:id="704" w:author="Carsten Hein" w:date="2021-12-28T15:37:00Z">
        <w:r w:rsidR="007D7869">
          <w:t>statische Leistung der untersuchten HBV Systeme erlauben.</w:t>
        </w:r>
      </w:ins>
    </w:p>
    <w:p w14:paraId="7C73F47B" w14:textId="2D01AAE1" w:rsidR="005E5270" w:rsidRDefault="005E5270" w:rsidP="006836D3">
      <w:pPr>
        <w:rPr>
          <w:ins w:id="705" w:author="Carsten Hein" w:date="2022-01-03T08:22:00Z"/>
        </w:rPr>
      </w:pPr>
    </w:p>
    <w:p w14:paraId="340556BA" w14:textId="24706865" w:rsidR="005E5270" w:rsidRDefault="00DE78C8" w:rsidP="00221926">
      <w:pPr>
        <w:pStyle w:val="berschrift2"/>
        <w:numPr>
          <w:ilvl w:val="1"/>
          <w:numId w:val="29"/>
        </w:numPr>
        <w:rPr>
          <w:ins w:id="706" w:author="Carsten Hein" w:date="2022-01-03T08:23:00Z"/>
        </w:rPr>
      </w:pPr>
      <w:bookmarkStart w:id="707" w:name="_Toc92091666"/>
      <w:bookmarkStart w:id="708" w:name="_Toc92092108"/>
      <w:bookmarkStart w:id="709" w:name="_Toc92092220"/>
      <w:bookmarkStart w:id="710" w:name="_Toc93047771"/>
      <w:ins w:id="711" w:author="Carsten Hein" w:date="2022-01-03T08:22:00Z">
        <w:r>
          <w:t>Strukturierung des Forschungsprojektes</w:t>
        </w:r>
      </w:ins>
      <w:bookmarkEnd w:id="707"/>
      <w:bookmarkEnd w:id="708"/>
      <w:bookmarkEnd w:id="709"/>
      <w:bookmarkEnd w:id="710"/>
    </w:p>
    <w:p w14:paraId="3C8B554B" w14:textId="54F2F457" w:rsidR="005F2688" w:rsidRDefault="00730EC5" w:rsidP="005F2688">
      <w:pPr>
        <w:rPr>
          <w:ins w:id="712" w:author="Carsten Hein" w:date="2022-01-03T08:31:00Z"/>
        </w:rPr>
      </w:pPr>
      <w:ins w:id="713" w:author="Carsten Hein" w:date="2022-01-07T09:35:00Z">
        <w:r>
          <w:t>D</w:t>
        </w:r>
      </w:ins>
      <w:ins w:id="714" w:author="Carsten Hein" w:date="2022-01-03T08:25:00Z">
        <w:r w:rsidR="009E2236">
          <w:t xml:space="preserve">ie statische Konstruktion </w:t>
        </w:r>
      </w:ins>
      <w:ins w:id="715" w:author="Carsten Hein" w:date="2022-01-07T09:35:00Z">
        <w:r>
          <w:t>wird im Rahmen des F</w:t>
        </w:r>
      </w:ins>
      <w:ins w:id="716" w:author="Carsten Hein" w:date="2022-01-07T09:36:00Z">
        <w:r>
          <w:t xml:space="preserve">orschungsprojektes </w:t>
        </w:r>
      </w:ins>
      <w:ins w:id="717" w:author="Carsten Hein" w:date="2022-01-03T08:25:00Z">
        <w:r w:rsidR="009E2236">
          <w:t xml:space="preserve">detaillierter </w:t>
        </w:r>
      </w:ins>
      <w:ins w:id="718" w:author="Carsten Hein" w:date="2022-01-03T08:26:00Z">
        <w:r w:rsidR="00113EFB">
          <w:t>be</w:t>
        </w:r>
      </w:ins>
      <w:ins w:id="719" w:author="Carsten Hein" w:date="2022-01-07T09:36:00Z">
        <w:r w:rsidR="00B72CF0">
          <w:t>trachtet</w:t>
        </w:r>
      </w:ins>
      <w:ins w:id="720" w:author="Carsten Hein" w:date="2022-01-03T08:26:00Z">
        <w:r w:rsidR="00113EFB">
          <w:t xml:space="preserve">. Die einzelnen </w:t>
        </w:r>
      </w:ins>
      <w:ins w:id="721" w:author="Carsten Hein" w:date="2022-01-07T09:36:00Z">
        <w:r w:rsidR="00B72CF0">
          <w:t>K</w:t>
        </w:r>
      </w:ins>
      <w:ins w:id="722" w:author="Carsten Hein" w:date="2022-01-03T08:26:00Z">
        <w:r w:rsidR="00113EFB">
          <w:t>onstruktion</w:t>
        </w:r>
      </w:ins>
      <w:ins w:id="723" w:author="Carsten Hein" w:date="2022-01-07T09:36:00Z">
        <w:r w:rsidR="00B72CF0">
          <w:t xml:space="preserve">svarianten </w:t>
        </w:r>
      </w:ins>
      <w:ins w:id="724" w:author="Carsten Hein" w:date="2022-01-03T08:26:00Z">
        <w:r w:rsidR="00113EFB">
          <w:t xml:space="preserve">werden anhand </w:t>
        </w:r>
      </w:ins>
      <w:ins w:id="725" w:author="Carsten Hein" w:date="2022-01-07T09:36:00Z">
        <w:r w:rsidR="008545D8">
          <w:t>kleinmaßstäblicher</w:t>
        </w:r>
      </w:ins>
      <w:ins w:id="726" w:author="Carsten Hein" w:date="2022-01-03T08:26:00Z">
        <w:r w:rsidR="00113EFB">
          <w:t xml:space="preserve"> </w:t>
        </w:r>
        <w:r w:rsidR="0086723B">
          <w:t xml:space="preserve">Tests bewertet. </w:t>
        </w:r>
      </w:ins>
      <w:ins w:id="727" w:author="Carsten Hein" w:date="2022-01-07T09:37:00Z">
        <w:r w:rsidR="00707E05">
          <w:t xml:space="preserve">Für eine gewählte Variante wird ein Demonstrator hergestellt </w:t>
        </w:r>
        <w:r w:rsidR="00020DCB">
          <w:t>–</w:t>
        </w:r>
        <w:r w:rsidR="00707E05">
          <w:t xml:space="preserve"> </w:t>
        </w:r>
        <w:r w:rsidR="00020DCB">
          <w:t>ein Decke</w:t>
        </w:r>
      </w:ins>
      <w:ins w:id="728" w:author="Carsten Hein" w:date="2022-01-07T09:38:00Z">
        <w:r w:rsidR="00020DCB">
          <w:t xml:space="preserve">nelement von 2,7 m Breite und 8,1 m Länge. </w:t>
        </w:r>
      </w:ins>
      <w:ins w:id="729" w:author="Carsten Hein" w:date="2022-01-03T08:26:00Z">
        <w:r w:rsidR="0086723B">
          <w:t>Ein weiteres Kriterium i</w:t>
        </w:r>
      </w:ins>
      <w:ins w:id="730" w:author="Carsten Hein" w:date="2022-01-03T08:27:00Z">
        <w:r w:rsidR="0086723B">
          <w:t>st die Genehmigungsfähigkeit</w:t>
        </w:r>
      </w:ins>
      <w:ins w:id="731" w:author="Carsten Hein" w:date="2022-01-07T09:38:00Z">
        <w:r w:rsidR="002D1B6C">
          <w:t xml:space="preserve"> der Verbundbauweise</w:t>
        </w:r>
      </w:ins>
      <w:ins w:id="732" w:author="Carsten Hein" w:date="2022-01-03T08:27:00Z">
        <w:r w:rsidR="009C1351">
          <w:t xml:space="preserve">, was bedeutet, dass zugelassene Verbindungsmittel am einfachsten einzusetzen sind, </w:t>
        </w:r>
        <w:r w:rsidR="00D77CA8">
          <w:t>Verbindungsmittel</w:t>
        </w:r>
      </w:ins>
      <w:ins w:id="733" w:author="Carsten Hein" w:date="2022-01-07T09:39:00Z">
        <w:r w:rsidR="00BB5F5C">
          <w:t>,</w:t>
        </w:r>
      </w:ins>
      <w:ins w:id="734" w:author="Carsten Hein" w:date="2022-01-03T08:27:00Z">
        <w:r w:rsidR="00D77CA8">
          <w:t xml:space="preserve"> die eine a</w:t>
        </w:r>
      </w:ins>
      <w:ins w:id="735" w:author="Carsten Hein" w:date="2022-01-03T08:28:00Z">
        <w:r w:rsidR="00D77CA8">
          <w:t xml:space="preserve">llgemeine Bauaufsichtliche Zulassung haben und nach </w:t>
        </w:r>
        <w:r w:rsidR="007D7EB0">
          <w:t>Eurocode ausgelegt werden</w:t>
        </w:r>
      </w:ins>
      <w:ins w:id="736" w:author="Carsten Hein" w:date="2022-01-07T09:39:00Z">
        <w:r w:rsidR="00BB5F5C">
          <w:t>,</w:t>
        </w:r>
      </w:ins>
      <w:ins w:id="737" w:author="Carsten Hein" w:date="2022-01-03T08:25:00Z">
        <w:r w:rsidR="009E2236">
          <w:t xml:space="preserve"> </w:t>
        </w:r>
      </w:ins>
      <w:ins w:id="738" w:author="Carsten Hein" w:date="2022-01-03T08:28:00Z">
        <w:r w:rsidR="007D7EB0">
          <w:t>eine längere Genehmigungszeit benötigen und schließli</w:t>
        </w:r>
      </w:ins>
      <w:ins w:id="739" w:author="Carsten Hein" w:date="2022-01-03T08:29:00Z">
        <w:r w:rsidR="007D7EB0">
          <w:t xml:space="preserve">ch </w:t>
        </w:r>
        <w:r w:rsidR="00672042">
          <w:t xml:space="preserve">Verbindungsmittel, die eine Zulassung im Einzelfall oder </w:t>
        </w:r>
        <w:r w:rsidR="006D3425">
          <w:t xml:space="preserve">Erlangung einer allgemeinen </w:t>
        </w:r>
      </w:ins>
      <w:ins w:id="740" w:author="Carsten Hein" w:date="2022-01-03T08:30:00Z">
        <w:r w:rsidR="006D3425">
          <w:t>Bauaufsichtlichen Zulassung mittels Tests</w:t>
        </w:r>
      </w:ins>
      <w:ins w:id="741" w:author="Carsten Hein" w:date="2022-01-03T08:29:00Z">
        <w:r w:rsidR="00672042">
          <w:t xml:space="preserve"> erfordern</w:t>
        </w:r>
      </w:ins>
      <w:ins w:id="742" w:author="Carsten Hein" w:date="2022-01-03T08:30:00Z">
        <w:r w:rsidR="00B268E0">
          <w:t xml:space="preserve">, den längsten Genehmigungsprozess erfordern. </w:t>
        </w:r>
      </w:ins>
      <w:ins w:id="743" w:author="Carsten Hein" w:date="2022-01-07T09:39:00Z">
        <w:r w:rsidR="005317FF">
          <w:t>Zur ersten Gruppe von Ve</w:t>
        </w:r>
      </w:ins>
      <w:ins w:id="744" w:author="Carsten Hein" w:date="2022-01-07T09:40:00Z">
        <w:r w:rsidR="005317FF">
          <w:t xml:space="preserve">rbindungsmitteln gehören zum Beispiel </w:t>
        </w:r>
        <w:r w:rsidR="00625398">
          <w:t>das System von Würth ©</w:t>
        </w:r>
        <w:r w:rsidR="007A062F">
          <w:t xml:space="preserve"> mit den Vollgewindeschra</w:t>
        </w:r>
      </w:ins>
      <w:ins w:id="745" w:author="Carsten Hein" w:date="2022-01-07T09:41:00Z">
        <w:r w:rsidR="007A062F">
          <w:t xml:space="preserve">uben und FT Verbindern, zur zweiten Gruppe </w:t>
        </w:r>
        <w:r w:rsidR="00EB47AB">
          <w:t>Kerven und zur dritten rein geklebte Verbindungen zwischen Holz und Beton.</w:t>
        </w:r>
        <w:r w:rsidR="002A6417">
          <w:t xml:space="preserve"> </w:t>
        </w:r>
      </w:ins>
      <w:ins w:id="746" w:author="Carsten Hein" w:date="2022-01-03T08:31:00Z">
        <w:r w:rsidR="006A6F09">
          <w:t>Der vorgesehene Vergabeprozess hat ebenfalls Einfluss auf die Wahl der Schubverbindungen.</w:t>
        </w:r>
      </w:ins>
    </w:p>
    <w:p w14:paraId="5C3B87E1" w14:textId="0AE81109" w:rsidR="00F621AA" w:rsidRPr="005F2688" w:rsidRDefault="00713E75">
      <w:pPr>
        <w:rPr>
          <w:ins w:id="747" w:author="Carsten Hein" w:date="2021-12-28T15:37:00Z"/>
        </w:rPr>
      </w:pPr>
      <w:ins w:id="748" w:author="Carsten Hein" w:date="2022-01-03T08:32:00Z">
        <w:r>
          <w:t xml:space="preserve">Daraus ergibt sich Abschnitt 3. </w:t>
        </w:r>
        <w:r w:rsidR="00A91661">
          <w:t>S</w:t>
        </w:r>
      </w:ins>
      <w:ins w:id="749" w:author="Carsten Hein" w:date="2022-01-03T08:33:00Z">
        <w:r w:rsidR="00A91661">
          <w:t>tatik und Konstruktion der HBV Deckenelemente.</w:t>
        </w:r>
      </w:ins>
      <w:ins w:id="750" w:author="Carsten Hein" w:date="2022-01-07T09:42:00Z">
        <w:r w:rsidR="002A6417">
          <w:t xml:space="preserve"> </w:t>
        </w:r>
        <w:r w:rsidR="00DE4CCE">
          <w:t>Hier werden die Forschungsergebnisse anhand von Tests veri</w:t>
        </w:r>
      </w:ins>
      <w:ins w:id="751" w:author="Carsten Hein" w:date="2022-01-07T09:43:00Z">
        <w:r w:rsidR="00DE4CCE">
          <w:t xml:space="preserve">fiziert. </w:t>
        </w:r>
        <w:r w:rsidR="00E623BB">
          <w:t xml:space="preserve">Verbindungen der Deckenscheiben untereinander zur Ausbildung von Deckenscheiben </w:t>
        </w:r>
        <w:r w:rsidR="00294F7D">
          <w:t>werden nur theoretisch unt</w:t>
        </w:r>
      </w:ins>
      <w:ins w:id="752" w:author="Carsten Hein" w:date="2022-01-07T09:44:00Z">
        <w:r w:rsidR="00294F7D">
          <w:t>e</w:t>
        </w:r>
      </w:ins>
      <w:ins w:id="753" w:author="Carsten Hein" w:date="2022-01-07T09:43:00Z">
        <w:r w:rsidR="00294F7D">
          <w:t>rsucht, da die erfo</w:t>
        </w:r>
      </w:ins>
      <w:ins w:id="754" w:author="Carsten Hein" w:date="2022-01-07T09:44:00Z">
        <w:r w:rsidR="00294F7D">
          <w:t>r</w:t>
        </w:r>
      </w:ins>
      <w:ins w:id="755" w:author="Carsten Hein" w:date="2022-01-07T09:43:00Z">
        <w:r w:rsidR="00294F7D">
          <w:t>derlichen</w:t>
        </w:r>
      </w:ins>
      <w:ins w:id="756" w:author="Carsten Hein" w:date="2022-01-07T09:44:00Z">
        <w:r w:rsidR="00294F7D">
          <w:t xml:space="preserve"> großformatigen Tests im Rahmen dieses Forschungsprojektes nicht umsetzbar sind.</w:t>
        </w:r>
      </w:ins>
      <w:ins w:id="757" w:author="Carsten Hein" w:date="2022-01-07T09:47:00Z">
        <w:r w:rsidR="00927E86">
          <w:t xml:space="preserve"> </w:t>
        </w:r>
      </w:ins>
      <w:ins w:id="758" w:author="Carsten Hein" w:date="2022-01-07T09:48:00Z">
        <w:r w:rsidR="00927E86">
          <w:t>Tests zum Brandverhalten sind im Forschungsprojekt nicht vorgesehen</w:t>
        </w:r>
        <w:r w:rsidR="00B125A6">
          <w:t xml:space="preserve">, </w:t>
        </w:r>
      </w:ins>
      <w:ins w:id="759" w:author="Carsten Hein" w:date="2022-01-07T09:49:00Z">
        <w:r w:rsidR="00F725D6">
          <w:t>Vorgaben und Anforderungen aus dem</w:t>
        </w:r>
      </w:ins>
      <w:ins w:id="760" w:author="Carsten Hein" w:date="2022-01-07T09:50:00Z">
        <w:r w:rsidR="00F725D6">
          <w:t xml:space="preserve"> </w:t>
        </w:r>
      </w:ins>
      <w:ins w:id="761" w:author="Carsten Hein" w:date="2022-01-07T09:48:00Z">
        <w:r w:rsidR="00B125A6">
          <w:t>Brandschutz w</w:t>
        </w:r>
      </w:ins>
      <w:ins w:id="762" w:author="Carsten Hein" w:date="2022-01-07T09:50:00Z">
        <w:r w:rsidR="00F725D6">
          <w:t>e</w:t>
        </w:r>
      </w:ins>
      <w:ins w:id="763" w:author="Carsten Hein" w:date="2022-01-07T09:48:00Z">
        <w:r w:rsidR="00B125A6">
          <w:t>rd</w:t>
        </w:r>
      </w:ins>
      <w:ins w:id="764" w:author="Carsten Hein" w:date="2022-01-07T09:50:00Z">
        <w:r w:rsidR="00F725D6">
          <w:t>en</w:t>
        </w:r>
      </w:ins>
      <w:ins w:id="765" w:author="Carsten Hein" w:date="2022-01-07T09:48:00Z">
        <w:r w:rsidR="00B125A6">
          <w:t xml:space="preserve"> als Randbedingung </w:t>
        </w:r>
        <w:r w:rsidR="00A6406A">
          <w:t xml:space="preserve">für </w:t>
        </w:r>
      </w:ins>
      <w:ins w:id="766" w:author="Carsten Hein" w:date="2022-01-07T09:49:00Z">
        <w:r w:rsidR="00A6406A">
          <w:t xml:space="preserve">die Wahl der Querschnitte und Verbindungsmittel berücksichtigt. </w:t>
        </w:r>
      </w:ins>
    </w:p>
    <w:p w14:paraId="48E21C21" w14:textId="0F331284" w:rsidR="00E01652" w:rsidRDefault="00E01652" w:rsidP="006836D3">
      <w:pPr>
        <w:rPr>
          <w:ins w:id="767" w:author="Carsten Hein" w:date="2021-12-28T15:39:00Z"/>
        </w:rPr>
      </w:pPr>
      <w:ins w:id="768" w:author="Carsten Hein" w:date="2021-12-28T15:37:00Z">
        <w:r>
          <w:t>Für die Bereiche Schallschutz, Technische Gebäudeausrüstung</w:t>
        </w:r>
      </w:ins>
      <w:ins w:id="769" w:author="Carsten Hein" w:date="2021-12-28T15:38:00Z">
        <w:r>
          <w:t xml:space="preserve"> und </w:t>
        </w:r>
        <w:r w:rsidRPr="00E81B1B">
          <w:t>Planungs- und Vergabeprozesse</w:t>
        </w:r>
        <w:r>
          <w:t xml:space="preserve"> </w:t>
        </w:r>
      </w:ins>
      <w:ins w:id="770" w:author="Carsten Hein" w:date="2022-01-07T09:44:00Z">
        <w:r w:rsidR="00294F7D">
          <w:t>s</w:t>
        </w:r>
      </w:ins>
      <w:ins w:id="771" w:author="Carsten Hein" w:date="2022-01-07T09:45:00Z">
        <w:r w:rsidR="00294F7D">
          <w:t>ind</w:t>
        </w:r>
      </w:ins>
      <w:ins w:id="772" w:author="Carsten Hein" w:date="2021-12-28T15:38:00Z">
        <w:r w:rsidR="00FF2E24">
          <w:t xml:space="preserve"> </w:t>
        </w:r>
      </w:ins>
      <w:ins w:id="773" w:author="Carsten Hein" w:date="2021-12-28T15:39:00Z">
        <w:r w:rsidR="00FF2E24">
          <w:t xml:space="preserve">auf Grund des erforderlichen Maßstabs </w:t>
        </w:r>
      </w:ins>
      <w:ins w:id="774" w:author="Carsten Hein" w:date="2021-12-28T15:38:00Z">
        <w:r w:rsidR="00FF2E24">
          <w:t xml:space="preserve">keine Versuche </w:t>
        </w:r>
      </w:ins>
      <w:ins w:id="775" w:author="Carsten Hein" w:date="2021-12-28T15:39:00Z">
        <w:r w:rsidR="00FF2E24">
          <w:t xml:space="preserve">oder Tests </w:t>
        </w:r>
      </w:ins>
      <w:ins w:id="776" w:author="Carsten Hein" w:date="2022-01-07T10:40:00Z">
        <w:r w:rsidR="006D2AE1">
          <w:t>vorgesehen</w:t>
        </w:r>
      </w:ins>
      <w:ins w:id="777" w:author="Carsten Hein" w:date="2021-12-28T15:39:00Z">
        <w:r w:rsidR="008E3DBB">
          <w:t>.</w:t>
        </w:r>
      </w:ins>
    </w:p>
    <w:p w14:paraId="66A9C1F3" w14:textId="4B4289EB" w:rsidR="008E3DBB" w:rsidRDefault="008E3DBB">
      <w:pPr>
        <w:pStyle w:val="Aufzhlungszeichen"/>
        <w:numPr>
          <w:ilvl w:val="0"/>
          <w:numId w:val="38"/>
        </w:numPr>
        <w:rPr>
          <w:ins w:id="778" w:author="Carsten Hein" w:date="2021-12-28T15:41:00Z"/>
        </w:rPr>
        <w:pPrChange w:id="779" w:author="Carsten Hein" w:date="2021-12-29T14:28:00Z">
          <w:pPr>
            <w:pStyle w:val="Listenabsatz"/>
            <w:numPr>
              <w:numId w:val="38"/>
            </w:numPr>
            <w:tabs>
              <w:tab w:val="clear" w:pos="720"/>
            </w:tabs>
            <w:ind w:hanging="360"/>
          </w:pPr>
        </w:pPrChange>
      </w:pPr>
      <w:ins w:id="780" w:author="Carsten Hein" w:date="2021-12-28T15:39:00Z">
        <w:r>
          <w:rPr>
            <w:lang w:eastAsia="de-DE"/>
          </w:rPr>
          <w:t xml:space="preserve">Für Schallschutztests und -messungen </w:t>
        </w:r>
      </w:ins>
      <w:ins w:id="781" w:author="Carsten Hein" w:date="2021-12-28T15:40:00Z">
        <w:r>
          <w:rPr>
            <w:lang w:eastAsia="de-DE"/>
          </w:rPr>
          <w:t xml:space="preserve">wären </w:t>
        </w:r>
        <w:r w:rsidR="00BD01FC">
          <w:rPr>
            <w:lang w:eastAsia="de-DE"/>
          </w:rPr>
          <w:t>größere Testeinheiten zu bauen. Zwei übereinander</w:t>
        </w:r>
        <w:r w:rsidR="00A06948">
          <w:rPr>
            <w:lang w:eastAsia="de-DE"/>
          </w:rPr>
          <w:t xml:space="preserve"> liegende Räume komplett mit Decken, Wänden un</w:t>
        </w:r>
      </w:ins>
      <w:ins w:id="782" w:author="Carsten Hein" w:date="2021-12-28T15:41:00Z">
        <w:r w:rsidR="00A06948">
          <w:rPr>
            <w:lang w:eastAsia="de-DE"/>
          </w:rPr>
          <w:t>d Fassade, um so d</w:t>
        </w:r>
        <w:r w:rsidR="00957CAB">
          <w:rPr>
            <w:lang w:eastAsia="de-DE"/>
          </w:rPr>
          <w:t>ie</w:t>
        </w:r>
        <w:r w:rsidR="00A06948">
          <w:rPr>
            <w:lang w:eastAsia="de-DE"/>
          </w:rPr>
          <w:t xml:space="preserve"> Schall</w:t>
        </w:r>
        <w:r w:rsidR="00957CAB">
          <w:rPr>
            <w:lang w:eastAsia="de-DE"/>
          </w:rPr>
          <w:t xml:space="preserve">übertragung durch die </w:t>
        </w:r>
        <w:r w:rsidR="00957CAB">
          <w:rPr>
            <w:lang w:eastAsia="de-DE"/>
          </w:rPr>
          <w:lastRenderedPageBreak/>
          <w:t>Decke messen zu können.</w:t>
        </w:r>
      </w:ins>
      <w:ins w:id="783" w:author="Carsten Hein" w:date="2021-12-28T15:42:00Z">
        <w:r w:rsidR="00574C43">
          <w:rPr>
            <w:lang w:eastAsia="de-DE"/>
          </w:rPr>
          <w:t xml:space="preserve"> Der Demonstrator </w:t>
        </w:r>
        <w:r w:rsidR="007643CD">
          <w:rPr>
            <w:lang w:eastAsia="de-DE"/>
          </w:rPr>
          <w:t>–</w:t>
        </w:r>
        <w:r w:rsidR="00574C43">
          <w:rPr>
            <w:lang w:eastAsia="de-DE"/>
          </w:rPr>
          <w:t xml:space="preserve"> </w:t>
        </w:r>
        <w:r w:rsidR="007643CD">
          <w:rPr>
            <w:lang w:eastAsia="de-DE"/>
          </w:rPr>
          <w:t>ein einzelne</w:t>
        </w:r>
      </w:ins>
      <w:ins w:id="784" w:author="Carsten Hein" w:date="2021-12-28T15:43:00Z">
        <w:r w:rsidR="007643CD">
          <w:rPr>
            <w:lang w:eastAsia="de-DE"/>
          </w:rPr>
          <w:t>s</w:t>
        </w:r>
      </w:ins>
      <w:ins w:id="785" w:author="Carsten Hein" w:date="2021-12-28T15:42:00Z">
        <w:r w:rsidR="007643CD">
          <w:rPr>
            <w:lang w:eastAsia="de-DE"/>
          </w:rPr>
          <w:t xml:space="preserve"> </w:t>
        </w:r>
      </w:ins>
      <w:ins w:id="786" w:author="Carsten Hein" w:date="2021-12-28T15:43:00Z">
        <w:r w:rsidR="007643CD">
          <w:rPr>
            <w:lang w:eastAsia="de-DE"/>
          </w:rPr>
          <w:t xml:space="preserve">komplettes Deckenelement </w:t>
        </w:r>
      </w:ins>
      <w:ins w:id="787" w:author="Carsten Hein" w:date="2021-12-28T15:44:00Z">
        <w:r w:rsidR="00C75E5C">
          <w:rPr>
            <w:lang w:eastAsia="de-DE"/>
          </w:rPr>
          <w:t>–</w:t>
        </w:r>
        <w:r w:rsidR="005C0EEB">
          <w:rPr>
            <w:lang w:eastAsia="de-DE"/>
          </w:rPr>
          <w:t xml:space="preserve"> </w:t>
        </w:r>
        <w:r w:rsidR="00C75E5C">
          <w:rPr>
            <w:lang w:eastAsia="de-DE"/>
          </w:rPr>
          <w:t xml:space="preserve">erlaubt keine </w:t>
        </w:r>
      </w:ins>
      <w:ins w:id="788" w:author="Carsten Hein" w:date="2021-12-28T15:45:00Z">
        <w:r w:rsidR="00C75E5C">
          <w:rPr>
            <w:lang w:eastAsia="de-DE"/>
          </w:rPr>
          <w:t>a</w:t>
        </w:r>
      </w:ins>
      <w:ins w:id="789" w:author="Carsten Hein" w:date="2021-12-28T15:44:00Z">
        <w:r w:rsidR="00C75E5C">
          <w:rPr>
            <w:lang w:eastAsia="de-DE"/>
          </w:rPr>
          <w:t>ussagekräftigen Messungen</w:t>
        </w:r>
      </w:ins>
      <w:ins w:id="790" w:author="Carsten Hein" w:date="2021-12-28T15:45:00Z">
        <w:r w:rsidR="00C75E5C">
          <w:rPr>
            <w:lang w:eastAsia="de-DE"/>
          </w:rPr>
          <w:t>.</w:t>
        </w:r>
      </w:ins>
    </w:p>
    <w:p w14:paraId="751F0C6F" w14:textId="741D3BCB" w:rsidR="007369BF" w:rsidRDefault="007369BF">
      <w:pPr>
        <w:pStyle w:val="Aufzhlungszeichen"/>
        <w:numPr>
          <w:ilvl w:val="0"/>
          <w:numId w:val="38"/>
        </w:numPr>
        <w:rPr>
          <w:ins w:id="791" w:author="Carsten Hein" w:date="2022-01-03T08:24:00Z"/>
        </w:rPr>
      </w:pPr>
      <w:ins w:id="792" w:author="Carsten Hein" w:date="2021-12-28T15:41:00Z">
        <w:r>
          <w:rPr>
            <w:lang w:eastAsia="de-DE"/>
          </w:rPr>
          <w:t>Für die Technische Gebäudeaus</w:t>
        </w:r>
      </w:ins>
      <w:ins w:id="793" w:author="Carsten Hein" w:date="2021-12-28T15:42:00Z">
        <w:r>
          <w:rPr>
            <w:lang w:eastAsia="de-DE"/>
          </w:rPr>
          <w:t xml:space="preserve">rüstung wäre </w:t>
        </w:r>
        <w:r w:rsidR="00574C43">
          <w:rPr>
            <w:lang w:eastAsia="de-DE"/>
          </w:rPr>
          <w:t xml:space="preserve">eine Raumeinheit </w:t>
        </w:r>
      </w:ins>
      <w:ins w:id="794" w:author="Carsten Hein" w:date="2021-12-28T15:45:00Z">
        <w:r w:rsidR="009A064E">
          <w:rPr>
            <w:lang w:eastAsia="de-DE"/>
          </w:rPr>
          <w:t xml:space="preserve">je </w:t>
        </w:r>
      </w:ins>
      <w:ins w:id="795" w:author="Carsten Hein" w:date="2021-12-28T15:42:00Z">
        <w:r w:rsidR="00574C43">
          <w:rPr>
            <w:lang w:eastAsia="de-DE"/>
          </w:rPr>
          <w:t xml:space="preserve">für Büro und </w:t>
        </w:r>
      </w:ins>
      <w:ins w:id="796" w:author="Carsten Hein" w:date="2021-12-28T15:45:00Z">
        <w:r w:rsidR="009A064E">
          <w:rPr>
            <w:lang w:eastAsia="de-DE"/>
          </w:rPr>
          <w:t xml:space="preserve">Wohnen nötig inklusive </w:t>
        </w:r>
      </w:ins>
      <w:ins w:id="797" w:author="Carsten Hein" w:date="2021-12-28T15:46:00Z">
        <w:r w:rsidR="00D22F7B">
          <w:rPr>
            <w:lang w:eastAsia="de-DE"/>
          </w:rPr>
          <w:t xml:space="preserve">Gebäudehülle und </w:t>
        </w:r>
      </w:ins>
      <w:ins w:id="798" w:author="Carsten Hein" w:date="2021-12-28T15:45:00Z">
        <w:r w:rsidR="00D22F7B">
          <w:rPr>
            <w:lang w:eastAsia="de-DE"/>
          </w:rPr>
          <w:t xml:space="preserve">einer </w:t>
        </w:r>
      </w:ins>
      <w:ins w:id="799" w:author="Carsten Hein" w:date="2021-12-28T15:46:00Z">
        <w:r w:rsidR="00D22F7B">
          <w:rPr>
            <w:lang w:eastAsia="de-DE"/>
          </w:rPr>
          <w:t xml:space="preserve">Zentraleinheit </w:t>
        </w:r>
        <w:r w:rsidR="00B03B45">
          <w:rPr>
            <w:lang w:eastAsia="de-DE"/>
          </w:rPr>
          <w:t>zum Betrieb des integrierten Technikpaneels</w:t>
        </w:r>
      </w:ins>
      <w:ins w:id="800" w:author="Carsten Hein" w:date="2021-12-28T15:47:00Z">
        <w:r w:rsidR="00B03B45">
          <w:rPr>
            <w:lang w:eastAsia="de-DE"/>
          </w:rPr>
          <w:t xml:space="preserve">. </w:t>
        </w:r>
        <w:r w:rsidR="00B03B45">
          <w:t>Der Demonstrator erlaubt auch hier keine aussagekräftigen Messungen.</w:t>
        </w:r>
      </w:ins>
    </w:p>
    <w:p w14:paraId="00DBA6C0" w14:textId="77777777" w:rsidR="00C5178C" w:rsidRDefault="0060272D">
      <w:pPr>
        <w:pStyle w:val="Aufzhlungszeichen"/>
        <w:numPr>
          <w:ilvl w:val="0"/>
          <w:numId w:val="38"/>
        </w:numPr>
        <w:rPr>
          <w:ins w:id="801" w:author="Carsten Hein" w:date="2022-01-07T09:47:00Z"/>
        </w:rPr>
      </w:pPr>
      <w:ins w:id="802" w:author="Carsten Hein" w:date="2022-01-07T09:46:00Z">
        <w:r>
          <w:t>Vergabe</w:t>
        </w:r>
        <w:r w:rsidR="00C5178C">
          <w:t>p</w:t>
        </w:r>
      </w:ins>
      <w:ins w:id="803" w:author="Carsten Hein" w:date="2022-01-03T08:24:00Z">
        <w:r w:rsidR="003E7E91">
          <w:t>rozesse werden</w:t>
        </w:r>
      </w:ins>
      <w:ins w:id="804" w:author="Carsten Hein" w:date="2022-01-07T09:45:00Z">
        <w:r w:rsidR="00276BDF">
          <w:t xml:space="preserve"> </w:t>
        </w:r>
        <w:r>
          <w:t xml:space="preserve">anhand </w:t>
        </w:r>
      </w:ins>
      <w:ins w:id="805" w:author="Carsten Hein" w:date="2022-01-07T09:46:00Z">
        <w:r w:rsidR="00C5178C">
          <w:t>einer Matrix bewertet</w:t>
        </w:r>
      </w:ins>
      <w:ins w:id="806" w:author="Carsten Hein" w:date="2022-01-07T09:47:00Z">
        <w:r w:rsidR="00C5178C">
          <w:t>.</w:t>
        </w:r>
      </w:ins>
    </w:p>
    <w:p w14:paraId="208BDB7A" w14:textId="0F229E89" w:rsidR="005F2688" w:rsidRPr="0067796F" w:rsidRDefault="00C5178C">
      <w:pPr>
        <w:pStyle w:val="Aufzhlungszeichen"/>
        <w:numPr>
          <w:ilvl w:val="0"/>
          <w:numId w:val="38"/>
        </w:numPr>
        <w:rPr>
          <w:ins w:id="807" w:author="Carsten Hein" w:date="2021-12-28T15:41:00Z"/>
        </w:rPr>
        <w:pPrChange w:id="808" w:author="Carsten Hein" w:date="2021-12-28T15:41:00Z">
          <w:pPr>
            <w:pStyle w:val="Listenabsatz"/>
            <w:numPr>
              <w:numId w:val="38"/>
            </w:numPr>
            <w:tabs>
              <w:tab w:val="clear" w:pos="720"/>
            </w:tabs>
            <w:ind w:hanging="360"/>
          </w:pPr>
        </w:pPrChange>
      </w:pPr>
      <w:ins w:id="809" w:author="Carsten Hein" w:date="2022-01-07T09:47:00Z">
        <w:r>
          <w:t xml:space="preserve">BIM bzw. die digitale Planung und Fertigung </w:t>
        </w:r>
      </w:ins>
      <w:ins w:id="810" w:author="Carsten Hein" w:date="2022-01-07T10:41:00Z">
        <w:r w:rsidR="00363552">
          <w:t>werden im letzten Kapitel angesprochen und diskutiert.</w:t>
        </w:r>
      </w:ins>
    </w:p>
    <w:p w14:paraId="5EC130F3" w14:textId="093FACD0" w:rsidR="00384C99" w:rsidRDefault="00384C99">
      <w:pPr>
        <w:spacing w:before="0" w:after="160" w:line="259" w:lineRule="auto"/>
        <w:jc w:val="left"/>
        <w:rPr>
          <w:ins w:id="811" w:author="Carsten Hein" w:date="2022-01-03T09:02:00Z"/>
          <w:lang w:eastAsia="de-DE"/>
        </w:rPr>
      </w:pPr>
      <w:ins w:id="812" w:author="Carsten Hein" w:date="2022-01-03T09:02:00Z">
        <w:r>
          <w:rPr>
            <w:lang w:eastAsia="de-DE"/>
          </w:rPr>
          <w:br w:type="page"/>
        </w:r>
      </w:ins>
    </w:p>
    <w:p w14:paraId="03D08F94" w14:textId="000A7378" w:rsidR="002F79BC" w:rsidRPr="00E81B1B" w:rsidRDefault="00951DF5" w:rsidP="002F79BC">
      <w:del w:id="813" w:author="Jan Wenker" w:date="2021-12-07T08:56:00Z">
        <w:r w:rsidRPr="00E81B1B" w:rsidDel="001D7822">
          <w:lastRenderedPageBreak/>
          <w:delText>.</w:delText>
        </w:r>
      </w:del>
      <w:del w:id="814" w:author="Carsten Hein" w:date="2022-01-07T10:41:00Z">
        <w:r w:rsidR="002F79BC" w:rsidRPr="00E81B1B" w:rsidDel="00363552">
          <w:br w:type="page"/>
        </w:r>
      </w:del>
    </w:p>
    <w:p w14:paraId="61F779ED" w14:textId="5A813534" w:rsidR="003D0842" w:rsidRDefault="003D0842" w:rsidP="003D0842">
      <w:pPr>
        <w:pStyle w:val="berschrift1"/>
        <w:numPr>
          <w:ilvl w:val="0"/>
          <w:numId w:val="29"/>
        </w:numPr>
        <w:rPr>
          <w:ins w:id="815" w:author="Carsten Hein" w:date="2021-12-28T09:37:00Z"/>
        </w:rPr>
      </w:pPr>
      <w:bookmarkStart w:id="816" w:name="_Toc92091667"/>
      <w:bookmarkStart w:id="817" w:name="_Toc92092109"/>
      <w:bookmarkStart w:id="818" w:name="_Toc92092221"/>
      <w:bookmarkStart w:id="819" w:name="_Toc93047772"/>
      <w:ins w:id="820" w:author="Carsten Hein" w:date="2021-12-28T09:37:00Z">
        <w:r>
          <w:lastRenderedPageBreak/>
          <w:t>Stand der Technik</w:t>
        </w:r>
        <w:bookmarkStart w:id="821" w:name="_Ref80175687"/>
        <w:bookmarkEnd w:id="816"/>
        <w:bookmarkEnd w:id="817"/>
        <w:bookmarkEnd w:id="818"/>
        <w:bookmarkEnd w:id="819"/>
      </w:ins>
    </w:p>
    <w:p w14:paraId="0AF0FF10" w14:textId="44FCF319" w:rsidR="008A7426" w:rsidRDefault="008A7426" w:rsidP="008A7426">
      <w:pPr>
        <w:rPr>
          <w:ins w:id="822" w:author="Carsten Hein" w:date="2021-12-28T09:39:00Z"/>
        </w:rPr>
      </w:pPr>
      <w:ins w:id="823" w:author="Carsten Hein" w:date="2021-12-28T09:37:00Z">
        <w:r>
          <w:t xml:space="preserve">Aktuell werden bei vielen Neubauvorhaben Holzbetonverbunddecken eingesetzt. </w:t>
        </w:r>
      </w:ins>
      <w:ins w:id="824" w:author="Carsten Hein" w:date="2021-12-28T09:38:00Z">
        <w:r w:rsidR="00855EA8">
          <w:t xml:space="preserve">Als Beispiele </w:t>
        </w:r>
        <w:r w:rsidR="0068220E">
          <w:t>dienen einige Projekte, an de</w:t>
        </w:r>
      </w:ins>
      <w:ins w:id="825" w:author="Carsten Hein" w:date="2021-12-28T15:55:00Z">
        <w:r w:rsidR="003707F8">
          <w:t>nen</w:t>
        </w:r>
      </w:ins>
      <w:ins w:id="826" w:author="Carsten Hein" w:date="2021-12-28T09:38:00Z">
        <w:r w:rsidR="0068220E">
          <w:t xml:space="preserve"> die Forschungspartner beteiligt ware</w:t>
        </w:r>
      </w:ins>
      <w:ins w:id="827" w:author="Carsten Hein" w:date="2021-12-28T09:39:00Z">
        <w:r w:rsidR="0068220E">
          <w:t>n.</w:t>
        </w:r>
      </w:ins>
    </w:p>
    <w:p w14:paraId="26D15AC0" w14:textId="21548181" w:rsidR="0068220E" w:rsidRDefault="0068220E">
      <w:pPr>
        <w:pStyle w:val="Aufzhlungszeichen"/>
        <w:numPr>
          <w:ilvl w:val="0"/>
          <w:numId w:val="37"/>
        </w:numPr>
        <w:jc w:val="left"/>
        <w:rPr>
          <w:ins w:id="828" w:author="Carsten Hein" w:date="2021-12-28T16:14:00Z"/>
        </w:rPr>
      </w:pPr>
      <w:ins w:id="829" w:author="Carsten Hein" w:date="2021-12-28T09:39:00Z">
        <w:r w:rsidRPr="00CF387B">
          <w:rPr>
            <w:b/>
            <w:bCs/>
            <w:rPrChange w:id="830" w:author="Carsten Hein" w:date="2021-12-28T16:15:00Z">
              <w:rPr/>
            </w:rPrChange>
          </w:rPr>
          <w:t>Das H7 in Münster</w:t>
        </w:r>
      </w:ins>
      <w:ins w:id="831" w:author="Carsten Hein" w:date="2021-12-28T15:56:00Z">
        <w:r w:rsidR="003707F8">
          <w:t xml:space="preserve"> – P</w:t>
        </w:r>
      </w:ins>
      <w:ins w:id="832" w:author="Carsten Hein" w:date="2021-12-28T09:41:00Z">
        <w:r w:rsidR="000A4E8A">
          <w:t>lanung: Arup, Ausführung</w:t>
        </w:r>
      </w:ins>
      <w:ins w:id="833" w:author="Carsten Hein" w:date="2021-12-28T15:56:00Z">
        <w:r w:rsidR="003707F8">
          <w:t>:</w:t>
        </w:r>
      </w:ins>
      <w:ins w:id="834" w:author="Carsten Hein" w:date="2021-12-28T09:41:00Z">
        <w:r w:rsidR="000A4E8A">
          <w:t xml:space="preserve"> Brüninghoff. </w:t>
        </w:r>
      </w:ins>
      <w:ins w:id="835" w:author="Carsten Hein" w:date="2021-12-28T15:59:00Z">
        <w:r w:rsidR="00125290">
          <w:t xml:space="preserve">Für dieses Bürogebäude </w:t>
        </w:r>
      </w:ins>
      <w:ins w:id="836" w:author="Carsten Hein" w:date="2021-12-28T15:57:00Z">
        <w:r w:rsidR="00DF4F9E">
          <w:t xml:space="preserve">wurden </w:t>
        </w:r>
      </w:ins>
      <w:ins w:id="837" w:author="Carsten Hein" w:date="2021-12-28T09:42:00Z">
        <w:r w:rsidR="0042211C">
          <w:t>Holzbeton</w:t>
        </w:r>
        <w:r w:rsidR="00B90DFD">
          <w:t>verbunddeckensystem</w:t>
        </w:r>
      </w:ins>
      <w:ins w:id="838" w:author="Carsten Hein" w:date="2021-12-28T15:56:00Z">
        <w:r w:rsidR="00DF4F9E">
          <w:t>e auf Holzstützen mit einer Aus</w:t>
        </w:r>
      </w:ins>
      <w:ins w:id="839" w:author="Carsten Hein" w:date="2021-12-28T15:57:00Z">
        <w:r w:rsidR="00DF4F9E">
          <w:t xml:space="preserve">steifung in Stahlbeton </w:t>
        </w:r>
      </w:ins>
      <w:ins w:id="840" w:author="Carsten Hein" w:date="2021-12-28T09:43:00Z">
        <w:r w:rsidR="00FF4268">
          <w:t>eingesetzt</w:t>
        </w:r>
      </w:ins>
      <w:ins w:id="841" w:author="Carsten Hein" w:date="2021-12-28T15:57:00Z">
        <w:r w:rsidR="00DF4F9E">
          <w:t>. Die Verbundsicherung erfolgte</w:t>
        </w:r>
      </w:ins>
      <w:ins w:id="842" w:author="Carsten Hein" w:date="2021-12-28T09:43:00Z">
        <w:r w:rsidR="00FF4268">
          <w:t xml:space="preserve"> </w:t>
        </w:r>
      </w:ins>
      <w:ins w:id="843" w:author="Carsten Hein" w:date="2021-12-28T15:57:00Z">
        <w:r w:rsidR="00DF4F9E">
          <w:t>in Abstimmung zwischen Planer</w:t>
        </w:r>
      </w:ins>
      <w:ins w:id="844" w:author="Carsten Hein" w:date="2021-12-28T15:59:00Z">
        <w:r w:rsidR="00125290">
          <w:t>n</w:t>
        </w:r>
      </w:ins>
      <w:ins w:id="845" w:author="Carsten Hein" w:date="2021-12-28T15:57:00Z">
        <w:r w:rsidR="00DF4F9E">
          <w:t xml:space="preserve"> und Ausführe</w:t>
        </w:r>
      </w:ins>
      <w:ins w:id="846" w:author="Carsten Hein" w:date="2021-12-28T15:58:00Z">
        <w:r w:rsidR="00655DC5">
          <w:t>nden mit Vollgewindeschrauben und FT Verbindern der Fa. Würth ©</w:t>
        </w:r>
        <w:r w:rsidR="00125290">
          <w:t xml:space="preserve">. </w:t>
        </w:r>
      </w:ins>
      <w:ins w:id="847" w:author="Carsten Hein" w:date="2021-12-28T15:59:00Z">
        <w:r w:rsidR="00DE1465">
          <w:t>Der Schallschutz w</w:t>
        </w:r>
      </w:ins>
      <w:ins w:id="848" w:author="Carsten Hein" w:date="2021-12-28T16:09:00Z">
        <w:r w:rsidR="00D91BCD">
          <w:t>u</w:t>
        </w:r>
      </w:ins>
      <w:ins w:id="849" w:author="Carsten Hein" w:date="2021-12-28T15:59:00Z">
        <w:r w:rsidR="00DE1465">
          <w:t>rd</w:t>
        </w:r>
      </w:ins>
      <w:ins w:id="850" w:author="Carsten Hein" w:date="2021-12-28T16:09:00Z">
        <w:r w:rsidR="00D91BCD">
          <w:t>e</w:t>
        </w:r>
      </w:ins>
      <w:ins w:id="851" w:author="Carsten Hein" w:date="2021-12-28T15:59:00Z">
        <w:r w:rsidR="00DE1465">
          <w:t xml:space="preserve"> durch die 12cm starke Stahlbeton</w:t>
        </w:r>
      </w:ins>
      <w:ins w:id="852" w:author="Carsten Hein" w:date="2021-12-28T16:00:00Z">
        <w:r w:rsidR="00DE1465">
          <w:t>decke erreicht</w:t>
        </w:r>
      </w:ins>
      <w:ins w:id="853" w:author="Carsten Hein" w:date="2021-12-28T16:09:00Z">
        <w:r w:rsidR="006E5A11">
          <w:t xml:space="preserve"> in Kombination mit einem </w:t>
        </w:r>
      </w:ins>
      <w:ins w:id="854" w:author="Carsten Hein" w:date="2021-12-28T16:11:00Z">
        <w:r w:rsidR="00586690">
          <w:t>Hohlraumb</w:t>
        </w:r>
      </w:ins>
      <w:ins w:id="855" w:author="Carsten Hein" w:date="2021-12-28T16:10:00Z">
        <w:r w:rsidR="006E5A11">
          <w:t xml:space="preserve">oden, der zusätzlich mit Gummiplättchen </w:t>
        </w:r>
        <w:r w:rsidR="00AA08CA">
          <w:t xml:space="preserve">unter den </w:t>
        </w:r>
      </w:ins>
      <w:ins w:id="856" w:author="Carsten Hein" w:date="2021-12-28T16:11:00Z">
        <w:r w:rsidR="00586690">
          <w:t xml:space="preserve">Stützen des Bodens </w:t>
        </w:r>
        <w:r w:rsidR="00B23FC6">
          <w:t>entkoppelt wurde. Es wurde</w:t>
        </w:r>
      </w:ins>
      <w:ins w:id="857" w:author="Carsten Hein" w:date="2021-12-28T16:12:00Z">
        <w:r w:rsidR="00B23FC6">
          <w:t xml:space="preserve">n im Rohbau Akustik- und </w:t>
        </w:r>
      </w:ins>
      <w:ins w:id="858" w:author="Carsten Hein" w:date="2021-12-28T09:44:00Z">
        <w:r w:rsidR="00362F66">
          <w:t>Dynamik</w:t>
        </w:r>
      </w:ins>
      <w:ins w:id="859" w:author="Carsten Hein" w:date="2021-12-28T16:12:00Z">
        <w:r w:rsidR="00B23FC6">
          <w:t>messungen durchgeführt</w:t>
        </w:r>
        <w:r w:rsidR="00672761">
          <w:t xml:space="preserve">, um die errechneten Schallschutzwerte zu verifizieren. </w:t>
        </w:r>
      </w:ins>
      <w:ins w:id="860" w:author="Carsten Hein" w:date="2021-12-28T16:13:00Z">
        <w:r w:rsidR="00987785">
          <w:t xml:space="preserve">Es sind Kühldecken installiert mit integrierter </w:t>
        </w:r>
        <w:r w:rsidR="00911D3A">
          <w:t>Beleuchtung</w:t>
        </w:r>
        <w:r w:rsidR="00987785">
          <w:t xml:space="preserve"> und Bra</w:t>
        </w:r>
        <w:r w:rsidR="00911D3A">
          <w:t xml:space="preserve">ndmeldung. </w:t>
        </w:r>
      </w:ins>
      <w:ins w:id="861" w:author="Carsten Hein" w:date="2021-12-28T16:14:00Z">
        <w:r w:rsidR="00911D3A">
          <w:t xml:space="preserve">Die übliche Fensterlüftung wird lokal </w:t>
        </w:r>
        <w:r w:rsidR="00960C6B">
          <w:t>durch eine freie, mechanische Lüftung unterstützt.</w:t>
        </w:r>
      </w:ins>
    </w:p>
    <w:p w14:paraId="41F902DC" w14:textId="77777777" w:rsidR="00960C6B" w:rsidRDefault="00960C6B">
      <w:pPr>
        <w:pStyle w:val="Aufzhlungszeichen"/>
        <w:ind w:left="720"/>
        <w:jc w:val="left"/>
        <w:rPr>
          <w:ins w:id="862" w:author="Carsten Hein" w:date="2021-12-28T15:47:00Z"/>
        </w:rPr>
        <w:pPrChange w:id="863"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rPr>
          <w:ins w:id="864" w:author="Carsten Hein" w:date="2021-12-28T15:52:00Z"/>
        </w:rPr>
        <w:pPrChange w:id="865" w:author="Carsten Hein" w:date="2021-12-28T15:52:00Z">
          <w:pPr>
            <w:pStyle w:val="Aufzhlungszeichen"/>
            <w:ind w:left="720"/>
            <w:jc w:val="left"/>
          </w:pPr>
        </w:pPrChange>
      </w:pPr>
      <w:ins w:id="866" w:author="Carsten Hein" w:date="2021-12-28T15:51:00Z">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ins>
    </w:p>
    <w:p w14:paraId="099135B5" w14:textId="3C2DDF87" w:rsidR="008A6552" w:rsidRDefault="0010707D" w:rsidP="0010707D">
      <w:pPr>
        <w:pStyle w:val="Beschriftung"/>
        <w:ind w:firstLine="709"/>
        <w:rPr>
          <w:ins w:id="867" w:author="Carsten Hein" w:date="2021-12-28T16:14:00Z"/>
        </w:rPr>
      </w:pPr>
      <w:bookmarkStart w:id="868" w:name="_Toc93048331"/>
      <w:ins w:id="869" w:author="Carsten Hein" w:date="2021-12-28T15:52:00Z">
        <w:r>
          <w:t xml:space="preserve">Abbildung </w:t>
        </w:r>
        <w:r>
          <w:fldChar w:fldCharType="begin"/>
        </w:r>
        <w:r>
          <w:instrText xml:space="preserve"> SEQ Abbildung \* ARABIC </w:instrText>
        </w:r>
      </w:ins>
      <w:r>
        <w:fldChar w:fldCharType="separate"/>
      </w:r>
      <w:ins w:id="870" w:author="Carsten Hein" w:date="2022-01-14T10:33:00Z">
        <w:r w:rsidR="00B1080E">
          <w:rPr>
            <w:noProof/>
          </w:rPr>
          <w:t>1</w:t>
        </w:r>
      </w:ins>
      <w:ins w:id="871" w:author="Carsten Hein" w:date="2021-12-28T15:52:00Z">
        <w:r>
          <w:fldChar w:fldCharType="end"/>
        </w:r>
        <w:r>
          <w:t xml:space="preserve">  Innenansicht H7 </w:t>
        </w:r>
        <w:r w:rsidR="00BC2B9F">
          <w:t xml:space="preserve">© </w:t>
        </w:r>
        <w:r w:rsidR="00BC2B9F" w:rsidRPr="00BC2B9F">
          <w:t>Andreas Heupel Architekten BDA.jpg</w:t>
        </w:r>
      </w:ins>
      <w:bookmarkEnd w:id="868"/>
    </w:p>
    <w:p w14:paraId="5740388D" w14:textId="77777777" w:rsidR="00960C6B" w:rsidRPr="00960C6B" w:rsidRDefault="00960C6B">
      <w:pPr>
        <w:rPr>
          <w:ins w:id="872" w:author="Carsten Hein" w:date="2021-12-28T09:39:00Z"/>
        </w:rPr>
        <w:pPrChange w:id="873"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rPr>
          <w:ins w:id="874" w:author="Carsten Hein" w:date="2021-12-28T15:51:00Z"/>
        </w:rPr>
      </w:pPr>
      <w:ins w:id="875" w:author="Carsten Hein" w:date="2021-12-28T09:39:00Z">
        <w:r w:rsidRPr="00CF387B">
          <w:rPr>
            <w:b/>
            <w:bCs/>
            <w:rPrChange w:id="876" w:author="Carsten Hein" w:date="2021-12-28T16:15:00Z">
              <w:rPr/>
            </w:rPrChange>
          </w:rPr>
          <w:t>Das Projekt TOP</w:t>
        </w:r>
      </w:ins>
      <w:ins w:id="877" w:author="Carsten Hein" w:date="2021-12-28T16:14:00Z">
        <w:r w:rsidR="00CF387B">
          <w:t xml:space="preserve"> in der Storkower Straße in </w:t>
        </w:r>
      </w:ins>
      <w:ins w:id="878" w:author="Carsten Hein" w:date="2021-12-28T16:15:00Z">
        <w:r w:rsidR="00CF387B">
          <w:t>Berlin</w:t>
        </w:r>
      </w:ins>
      <w:ins w:id="879" w:author="Carsten Hein" w:date="2021-12-28T16:16:00Z">
        <w:r w:rsidR="00B11820">
          <w:t>, ein Studentenwohnheim</w:t>
        </w:r>
      </w:ins>
      <w:ins w:id="880" w:author="Carsten Hein" w:date="2021-12-28T09:40:00Z">
        <w:r>
          <w:t xml:space="preserve"> </w:t>
        </w:r>
      </w:ins>
      <w:ins w:id="881" w:author="Carsten Hein" w:date="2021-12-28T16:15:00Z">
        <w:r w:rsidR="00971500">
          <w:t>–</w:t>
        </w:r>
        <w:r w:rsidR="00CF387B">
          <w:t xml:space="preserve"> B</w:t>
        </w:r>
      </w:ins>
      <w:ins w:id="882" w:author="Carsten Hein" w:date="2021-12-28T09:45:00Z">
        <w:r w:rsidR="00362F66">
          <w:t>auherr</w:t>
        </w:r>
      </w:ins>
      <w:ins w:id="883" w:author="Carsten Hein" w:date="2021-12-28T16:15:00Z">
        <w:r w:rsidR="00971500">
          <w:t xml:space="preserve"> und </w:t>
        </w:r>
      </w:ins>
      <w:ins w:id="884" w:author="Carsten Hein" w:date="2021-12-28T09:45:00Z">
        <w:r w:rsidR="00362F66">
          <w:t xml:space="preserve">Ausschreibung: Berlinovo, Planung </w:t>
        </w:r>
        <w:r w:rsidR="00C943C9">
          <w:t>Arup/Brüninghoff, Ausführung Brüninghoff</w:t>
        </w:r>
      </w:ins>
      <w:ins w:id="885" w:author="Carsten Hein" w:date="2021-12-28T16:15:00Z">
        <w:r w:rsidR="00971500">
          <w:t xml:space="preserve">. </w:t>
        </w:r>
      </w:ins>
      <w:ins w:id="886" w:author="Carsten Hein" w:date="2021-12-28T09:45:00Z">
        <w:r w:rsidR="00C943C9">
          <w:t xml:space="preserve">Ursprünglich als HBV Deckensystem analog zum </w:t>
        </w:r>
      </w:ins>
      <w:ins w:id="887" w:author="Carsten Hein" w:date="2021-12-28T09:46:00Z">
        <w:r w:rsidR="00C943C9">
          <w:t>H7 entworfen wurde</w:t>
        </w:r>
        <w:r w:rsidR="00162848">
          <w:t>n</w:t>
        </w:r>
        <w:r w:rsidR="00C943C9">
          <w:t xml:space="preserve"> </w:t>
        </w:r>
        <w:r w:rsidR="00162848">
          <w:t xml:space="preserve">in der Ausführung die Holzrippen durch Stahlbetonrippen ersetzt. </w:t>
        </w:r>
      </w:ins>
      <w:ins w:id="888" w:author="Carsten Hein" w:date="2021-12-28T16:16:00Z">
        <w:r w:rsidR="006C6530">
          <w:t xml:space="preserve">Wie auch beim H7 wurde der Schallschutz </w:t>
        </w:r>
      </w:ins>
      <w:ins w:id="889" w:author="Carsten Hein" w:date="2021-12-28T16:17:00Z">
        <w:r w:rsidR="00B11820">
          <w:t xml:space="preserve">(erhöhter Schallschutz nach DIN EN 4109) </w:t>
        </w:r>
      </w:ins>
      <w:ins w:id="890" w:author="Carsten Hein" w:date="2021-12-28T16:16:00Z">
        <w:r w:rsidR="006C6530">
          <w:t xml:space="preserve">über Tests/Messungen geprüft, </w:t>
        </w:r>
      </w:ins>
      <w:ins w:id="891" w:author="Carsten Hein" w:date="2021-12-28T16:18:00Z">
        <w:r w:rsidR="00270150">
          <w:t xml:space="preserve">für die erhöhten Anforderungen war bei 12cm Betonplatte zusätzlich eine mineralische Schüttung </w:t>
        </w:r>
        <w:r w:rsidR="00401853">
          <w:t>unter dem Estrich erfo</w:t>
        </w:r>
      </w:ins>
      <w:ins w:id="892" w:author="Carsten Hein" w:date="2021-12-28T16:19:00Z">
        <w:r w:rsidR="00401853">
          <w:t>r</w:t>
        </w:r>
      </w:ins>
      <w:ins w:id="893" w:author="Carsten Hein" w:date="2021-12-28T16:18:00Z">
        <w:r w:rsidR="00401853">
          <w:t>derlich</w:t>
        </w:r>
      </w:ins>
      <w:ins w:id="894" w:author="Carsten Hein" w:date="2021-12-28T16:19:00Z">
        <w:r w:rsidR="00401853">
          <w:t xml:space="preserve">. </w:t>
        </w:r>
        <w:r w:rsidR="00B31DFB">
          <w:t xml:space="preserve">Die Zimmer verfügen nicht über eine Heiz- Kühldecke, </w:t>
        </w:r>
      </w:ins>
      <w:ins w:id="895" w:author="Carsten Hein" w:date="2021-12-28T16:20:00Z">
        <w:r w:rsidR="00B0313E">
          <w:t>Beleuchtung und Brandmelder sind auf Putz installiert.</w:t>
        </w:r>
      </w:ins>
    </w:p>
    <w:p w14:paraId="02FA9BA6" w14:textId="4683CC8D" w:rsidR="00AC6414" w:rsidRDefault="00AC6414">
      <w:pPr>
        <w:pStyle w:val="Aufzhlungszeichen"/>
        <w:keepNext/>
        <w:ind w:left="720"/>
        <w:jc w:val="left"/>
        <w:rPr>
          <w:ins w:id="896" w:author="Carsten Hein" w:date="2021-12-28T15:54:00Z"/>
        </w:rPr>
        <w:pPrChange w:id="897" w:author="Carsten Hein" w:date="2021-12-28T15:54:00Z">
          <w:pPr>
            <w:pStyle w:val="Aufzhlungszeichen"/>
            <w:ind w:left="720"/>
            <w:jc w:val="left"/>
          </w:pPr>
        </w:pPrChange>
      </w:pPr>
      <w:ins w:id="898" w:author="Carsten Hein" w:date="2021-12-28T15:54:00Z">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ins>
    </w:p>
    <w:p w14:paraId="22F0038F" w14:textId="5080A0F3" w:rsidR="00794974" w:rsidRDefault="4C11F93A">
      <w:pPr>
        <w:pStyle w:val="Beschriftung"/>
        <w:ind w:firstLine="709"/>
        <w:rPr>
          <w:ins w:id="899" w:author="Carsten Hein" w:date="2021-12-28T09:40:00Z"/>
        </w:rPr>
        <w:pPrChange w:id="900" w:author="Carsten Hein" w:date="2021-12-28T15:54:00Z">
          <w:pPr>
            <w:pStyle w:val="Aufzhlungszeichen"/>
            <w:numPr>
              <w:numId w:val="37"/>
            </w:numPr>
            <w:ind w:left="720" w:hanging="360"/>
          </w:pPr>
        </w:pPrChange>
      </w:pPr>
      <w:bookmarkStart w:id="901" w:name="_Toc93048332"/>
      <w:ins w:id="902" w:author="Carsten Hein" w:date="2021-12-28T15:54:00Z">
        <w:r>
          <w:t xml:space="preserve">Abbildung </w:t>
        </w:r>
        <w:r w:rsidR="00AC6414">
          <w:fldChar w:fldCharType="begin"/>
        </w:r>
        <w:r w:rsidR="00AC6414">
          <w:instrText xml:space="preserve"> SEQ Abbildung \* ARABIC </w:instrText>
        </w:r>
      </w:ins>
      <w:r w:rsidR="00AC6414">
        <w:fldChar w:fldCharType="separate"/>
      </w:r>
      <w:ins w:id="903" w:author="Carsten Hein" w:date="2022-01-14T10:33:00Z">
        <w:r w:rsidR="00B1080E">
          <w:rPr>
            <w:noProof/>
          </w:rPr>
          <w:t>2</w:t>
        </w:r>
      </w:ins>
      <w:ins w:id="904" w:author="Carsten Hein" w:date="2021-12-28T15:54:00Z">
        <w:r w:rsidR="00AC6414">
          <w:fldChar w:fldCharType="end"/>
        </w:r>
        <w:r>
          <w:t xml:space="preserve">  </w:t>
        </w:r>
      </w:ins>
      <w:ins w:id="905" w:author="Carsten Hein" w:date="2021-12-28T15:55:00Z">
        <w:r>
          <w:t>Innenansicht TOP, Storkower Straße © Berlinovo</w:t>
        </w:r>
      </w:ins>
      <w:bookmarkEnd w:id="901"/>
    </w:p>
    <w:p w14:paraId="021DBFD1" w14:textId="53A5EBB7" w:rsidR="003707F8" w:rsidRPr="00181EDF" w:rsidRDefault="005C11E5">
      <w:pPr>
        <w:pStyle w:val="Aufzhlungszeichen"/>
        <w:numPr>
          <w:ilvl w:val="0"/>
          <w:numId w:val="37"/>
        </w:numPr>
        <w:jc w:val="left"/>
        <w:rPr>
          <w:ins w:id="906" w:author="Carsten Hein" w:date="2021-12-28T16:21:00Z"/>
        </w:rPr>
        <w:pPrChange w:id="907" w:author="Carsten Hein" w:date="2022-01-06T14:38:00Z">
          <w:pPr>
            <w:pStyle w:val="Aufzhlungszeichen"/>
            <w:ind w:left="720"/>
            <w:jc w:val="left"/>
          </w:pPr>
        </w:pPrChange>
      </w:pPr>
      <w:ins w:id="908" w:author="Carsten Hein" w:date="2022-01-06T14:33:00Z">
        <w:r w:rsidRPr="00181EDF">
          <w:rPr>
            <w:rPrChange w:id="909" w:author="Carsten Hein" w:date="2022-01-06T14:38:00Z">
              <w:rPr>
                <w:highlight w:val="yellow"/>
              </w:rPr>
            </w:rPrChange>
          </w:rPr>
          <w:t>Es gibt verschiedene bauaufsichtlich zu</w:t>
        </w:r>
      </w:ins>
      <w:ins w:id="910" w:author="Carsten Hein" w:date="2022-01-06T14:06:00Z">
        <w:r w:rsidR="008726D3" w:rsidRPr="00181EDF">
          <w:t xml:space="preserve">gelassene </w:t>
        </w:r>
      </w:ins>
      <w:ins w:id="911" w:author="Carsten Hein" w:date="2022-01-06T14:07:00Z">
        <w:r w:rsidR="00885A5A" w:rsidRPr="00181EDF">
          <w:t>Deckensystem</w:t>
        </w:r>
      </w:ins>
      <w:ins w:id="912" w:author="Carsten Hein" w:date="2022-01-06T14:33:00Z">
        <w:r w:rsidRPr="00181EDF">
          <w:t>e in Holzbetonverbundbauweise – unter anderem</w:t>
        </w:r>
      </w:ins>
      <w:ins w:id="913" w:author="Carsten Hein" w:date="2022-01-06T14:34:00Z">
        <w:r w:rsidR="00260499" w:rsidRPr="00181EDF">
          <w:t xml:space="preserve"> </w:t>
        </w:r>
      </w:ins>
      <w:ins w:id="914" w:author="Carsten Hein" w:date="2022-01-06T14:35:00Z">
        <w:r w:rsidR="000365E8" w:rsidRPr="00181EDF">
          <w:t>das</w:t>
        </w:r>
      </w:ins>
      <w:ins w:id="915" w:author="Carsten Hein" w:date="2022-01-06T14:34:00Z">
        <w:r w:rsidR="00260499" w:rsidRPr="00181EDF">
          <w:t xml:space="preserve"> </w:t>
        </w:r>
        <w:r w:rsidR="00260499" w:rsidRPr="00181EDF">
          <w:rPr>
            <w:b/>
            <w:bCs/>
            <w:rPrChange w:id="916" w:author="Carsten Hein" w:date="2022-01-06T14:38:00Z">
              <w:rPr/>
            </w:rPrChange>
          </w:rPr>
          <w:t>CREE</w:t>
        </w:r>
      </w:ins>
      <w:ins w:id="917" w:author="Carsten Hein" w:date="2022-01-06T14:38:00Z">
        <w:r w:rsidR="00B814C5">
          <w:rPr>
            <w:b/>
            <w:bCs/>
          </w:rPr>
          <w:t>©</w:t>
        </w:r>
      </w:ins>
      <w:ins w:id="918" w:author="Carsten Hein" w:date="2022-01-06T14:07:00Z">
        <w:r w:rsidR="00885A5A" w:rsidRPr="00181EDF">
          <w:t xml:space="preserve"> </w:t>
        </w:r>
      </w:ins>
      <w:ins w:id="919" w:author="Carsten Hein" w:date="2022-01-06T14:35:00Z">
        <w:r w:rsidR="000365E8" w:rsidRPr="00181EDF">
          <w:t xml:space="preserve">System und </w:t>
        </w:r>
      </w:ins>
      <w:ins w:id="920" w:author="Carsten Hein" w:date="2022-01-06T14:36:00Z">
        <w:r w:rsidR="007633A7" w:rsidRPr="00181EDF">
          <w:t xml:space="preserve">das </w:t>
        </w:r>
      </w:ins>
      <w:ins w:id="921" w:author="Carsten Hein" w:date="2022-01-06T14:38:00Z">
        <w:r w:rsidR="00B814C5">
          <w:t xml:space="preserve">System </w:t>
        </w:r>
      </w:ins>
      <w:ins w:id="922" w:author="Carsten Hein" w:date="2022-01-06T14:36:00Z">
        <w:r w:rsidR="007633A7" w:rsidRPr="00181EDF">
          <w:t>HOLZ - BETON - VERBUND</w:t>
        </w:r>
        <w:r w:rsidR="009338A8" w:rsidRPr="00181EDF">
          <w:t xml:space="preserve"> </w:t>
        </w:r>
      </w:ins>
      <w:ins w:id="923" w:author="Carsten Hein" w:date="2022-01-06T14:37:00Z">
        <w:r w:rsidR="009338A8" w:rsidRPr="00181EDF">
          <w:t xml:space="preserve">von </w:t>
        </w:r>
        <w:r w:rsidR="009338A8" w:rsidRPr="00181EDF">
          <w:rPr>
            <w:b/>
            <w:bCs/>
            <w:rPrChange w:id="924" w:author="Carsten Hein" w:date="2022-01-06T14:38:00Z">
              <w:rPr/>
            </w:rPrChange>
          </w:rPr>
          <w:t>KLH</w:t>
        </w:r>
        <w:r w:rsidR="009338A8" w:rsidRPr="00181EDF">
          <w:t xml:space="preserve">©. </w:t>
        </w:r>
      </w:ins>
      <w:ins w:id="925" w:author="Carsten Hein" w:date="2022-01-06T14:38:00Z">
        <w:r w:rsidR="00B814C5">
          <w:t>Die Systeme verfügen</w:t>
        </w:r>
      </w:ins>
      <w:ins w:id="926" w:author="Carsten Hein" w:date="2022-01-06T14:39:00Z">
        <w:r w:rsidR="00B814C5">
          <w:t xml:space="preserve"> über bauaufsichtliche Zulassungen</w:t>
        </w:r>
        <w:r w:rsidR="002035F6">
          <w:t xml:space="preserve"> zur Anwendung als statisches Konstruktionselement</w:t>
        </w:r>
      </w:ins>
      <w:ins w:id="927" w:author="Carsten Hein" w:date="2022-01-06T14:40:00Z">
        <w:r w:rsidR="00E615D9">
          <w:t xml:space="preserve"> unter Berücksichtigung des Feuerwiderstandes</w:t>
        </w:r>
      </w:ins>
      <w:ins w:id="928" w:author="Carsten Hein" w:date="2022-01-06T14:39:00Z">
        <w:r w:rsidR="002035F6">
          <w:t xml:space="preserve">. </w:t>
        </w:r>
        <w:r w:rsidR="00925F51">
          <w:t xml:space="preserve">Oberflächen Finishes </w:t>
        </w:r>
      </w:ins>
      <w:ins w:id="929" w:author="Carsten Hein" w:date="2022-01-06T14:40:00Z">
        <w:r w:rsidR="00925F51">
          <w:t xml:space="preserve">zur </w:t>
        </w:r>
        <w:r w:rsidR="00E615D9">
          <w:t xml:space="preserve">Verbesserung der Akustik oder </w:t>
        </w:r>
      </w:ins>
      <w:ins w:id="930" w:author="Carsten Hein" w:date="2022-01-06T14:41:00Z">
        <w:r w:rsidR="00A81DAF">
          <w:t>Integrierte TGA Register werden bisher nicht angeboten.</w:t>
        </w:r>
      </w:ins>
    </w:p>
    <w:p w14:paraId="389B610D" w14:textId="5E42738F" w:rsidR="00AE7DF6" w:rsidRDefault="00AE7DF6">
      <w:pPr>
        <w:rPr>
          <w:ins w:id="931" w:author="Carsten Hein" w:date="2021-12-28T16:23:00Z"/>
        </w:rPr>
        <w:pPrChange w:id="932" w:author="Carsten Hein" w:date="2022-01-06T14:37:00Z">
          <w:pPr>
            <w:pStyle w:val="Aufzhlungszeichen"/>
            <w:ind w:left="720"/>
            <w:jc w:val="left"/>
          </w:pPr>
        </w:pPrChange>
      </w:pPr>
    </w:p>
    <w:p w14:paraId="252364C8" w14:textId="4A1FD0EC" w:rsidR="00061B3B" w:rsidRDefault="00F57792" w:rsidP="00D13760">
      <w:pPr>
        <w:pStyle w:val="Aufzhlungszeichen"/>
        <w:jc w:val="left"/>
        <w:rPr>
          <w:ins w:id="933" w:author="Carsten Hein" w:date="2022-01-06T14:42:00Z"/>
        </w:rPr>
      </w:pPr>
      <w:ins w:id="934" w:author="Carsten Hein" w:date="2021-12-28T09:48:00Z">
        <w:r>
          <w:t xml:space="preserve">Bei den ausgeführten Systemen </w:t>
        </w:r>
      </w:ins>
      <w:ins w:id="935" w:author="Carsten Hein" w:date="2022-01-06T14:41:00Z">
        <w:r w:rsidR="009763FB">
          <w:t xml:space="preserve">unter 1. </w:t>
        </w:r>
      </w:ins>
      <w:ins w:id="936" w:author="Carsten Hein" w:date="2022-01-06T14:42:00Z">
        <w:r w:rsidR="009763FB">
          <w:t>u</w:t>
        </w:r>
      </w:ins>
      <w:ins w:id="937" w:author="Carsten Hein" w:date="2022-01-06T14:41:00Z">
        <w:r w:rsidR="009763FB">
          <w:t xml:space="preserve">nd 2. </w:t>
        </w:r>
      </w:ins>
      <w:ins w:id="938" w:author="Carsten Hein" w:date="2021-12-28T09:48:00Z">
        <w:r w:rsidR="00913D4B">
          <w:t xml:space="preserve">wird überwiegend auf Planung/Statik nach </w:t>
        </w:r>
      </w:ins>
      <w:ins w:id="939" w:author="Carsten Hein" w:date="2021-12-28T09:49:00Z">
        <w:r w:rsidR="00913D4B">
          <w:t>Eurocode gesetzt</w:t>
        </w:r>
        <w:r w:rsidR="00B92D2A">
          <w:t xml:space="preserve"> statt auf bauaufsichtlich zugelassenen Systeme</w:t>
        </w:r>
      </w:ins>
      <w:ins w:id="940" w:author="Carsten Hein" w:date="2021-12-28T16:27:00Z">
        <w:r w:rsidR="00387893">
          <w:t xml:space="preserve"> </w:t>
        </w:r>
      </w:ins>
      <w:ins w:id="941" w:author="Carsten Hein" w:date="2022-01-06T14:42:00Z">
        <w:r w:rsidR="00E1221B">
          <w:t>wie unter 3.</w:t>
        </w:r>
      </w:ins>
    </w:p>
    <w:p w14:paraId="419EDD01" w14:textId="77777777" w:rsidR="001D41CB" w:rsidRDefault="001D41CB" w:rsidP="00D13760">
      <w:pPr>
        <w:pStyle w:val="Aufzhlungszeichen"/>
        <w:jc w:val="left"/>
        <w:rPr>
          <w:ins w:id="942" w:author="Carsten Hein" w:date="2021-12-28T16:30:00Z"/>
        </w:rPr>
      </w:pPr>
    </w:p>
    <w:p w14:paraId="1C937CBC" w14:textId="2D843B99" w:rsidR="00C956E4" w:rsidRPr="00926D7A" w:rsidRDefault="00952BD5" w:rsidP="00F40BE3">
      <w:pPr>
        <w:pStyle w:val="Aufzhlungszeichen"/>
        <w:jc w:val="left"/>
        <w:rPr>
          <w:ins w:id="943" w:author="Carsten Hein" w:date="2021-12-28T09:52:00Z"/>
        </w:rPr>
      </w:pPr>
      <w:ins w:id="944" w:author="Carsten Hein" w:date="2021-12-28T09:50:00Z">
        <w:r>
          <w:t>Bei der Verbundsicher</w:t>
        </w:r>
      </w:ins>
      <w:ins w:id="945" w:author="Carsten Hein" w:date="2021-12-28T09:51:00Z">
        <w:r>
          <w:t xml:space="preserve">ung </w:t>
        </w:r>
      </w:ins>
      <w:ins w:id="946" w:author="Carsten Hein" w:date="2022-01-03T09:03:00Z">
        <w:r w:rsidR="007C40BC">
          <w:t>und auch generell bei der Aus</w:t>
        </w:r>
      </w:ins>
      <w:ins w:id="947" w:author="Carsten Hein" w:date="2022-01-03T09:04:00Z">
        <w:r w:rsidR="007C40BC">
          <w:t xml:space="preserve">führung von Holzbetonverbunddecken </w:t>
        </w:r>
      </w:ins>
      <w:ins w:id="948" w:author="Carsten Hein" w:date="2021-12-28T09:51:00Z">
        <w:r>
          <w:t>gibt es noch keinen einheitlichen Standard</w:t>
        </w:r>
        <w:r w:rsidR="00C53EE1">
          <w:t xml:space="preserve"> und die gewählte Ausführung wird üblicherweise zwischen Planung und Ausführung abgestimmt</w:t>
        </w:r>
        <w:r w:rsidR="00C9040F">
          <w:t xml:space="preserve">; das </w:t>
        </w:r>
      </w:ins>
      <w:ins w:id="949" w:author="Carsten Hein" w:date="2021-12-28T09:52:00Z">
        <w:r w:rsidR="00C9040F">
          <w:t>Ergebnis variiert dabei abhängig von den Beteiligten</w:t>
        </w:r>
        <w:r w:rsidR="00C956E4">
          <w:t>.</w:t>
        </w:r>
      </w:ins>
      <w:ins w:id="950" w:author="Carsten Hein" w:date="2022-01-03T09:03:00Z">
        <w:r w:rsidR="007C40BC">
          <w:t xml:space="preserve"> </w:t>
        </w:r>
      </w:ins>
      <w:ins w:id="951" w:author="Carsten Hein" w:date="2021-12-29T14:31:00Z">
        <w:r w:rsidR="0095617F" w:rsidRPr="00926D7A">
          <w:rPr>
            <w:rPrChange w:id="952" w:author="Carsten Hein" w:date="2021-12-29T14:35:00Z">
              <w:rPr>
                <w:highlight w:val="yellow"/>
              </w:rPr>
            </w:rPrChange>
          </w:rPr>
          <w:t>Das Thema B</w:t>
        </w:r>
      </w:ins>
      <w:ins w:id="953" w:author="Carsten Hein" w:date="2021-12-28T09:49:00Z">
        <w:r w:rsidR="00D24F4A" w:rsidRPr="00926D7A">
          <w:t xml:space="preserve">randschutz </w:t>
        </w:r>
      </w:ins>
      <w:ins w:id="954" w:author="Carsten Hein" w:date="2021-12-29T14:31:00Z">
        <w:r w:rsidR="0095617F" w:rsidRPr="00926D7A">
          <w:rPr>
            <w:rPrChange w:id="955" w:author="Carsten Hein" w:date="2021-12-29T14:35:00Z">
              <w:rPr>
                <w:highlight w:val="yellow"/>
              </w:rPr>
            </w:rPrChange>
          </w:rPr>
          <w:t xml:space="preserve">stellt </w:t>
        </w:r>
      </w:ins>
      <w:ins w:id="956" w:author="Carsten Hein" w:date="2021-12-29T14:32:00Z">
        <w:r w:rsidR="003132FB" w:rsidRPr="00926D7A">
          <w:rPr>
            <w:rPrChange w:id="957" w:author="Carsten Hein" w:date="2021-12-29T14:35:00Z">
              <w:rPr>
                <w:highlight w:val="yellow"/>
              </w:rPr>
            </w:rPrChange>
          </w:rPr>
          <w:t>üblicherweise eine besondere Herausforderung</w:t>
        </w:r>
      </w:ins>
      <w:ins w:id="958" w:author="Carsten Hein" w:date="2021-12-29T14:36:00Z">
        <w:r w:rsidR="00526E45">
          <w:t xml:space="preserve"> dar, da die Planungsgrundlagen im Brandschutz häufig aktualisiert werden</w:t>
        </w:r>
      </w:ins>
      <w:ins w:id="959" w:author="Carsten Hein" w:date="2021-12-29T14:32:00Z">
        <w:r w:rsidR="003132FB" w:rsidRPr="00926D7A">
          <w:rPr>
            <w:rPrChange w:id="960" w:author="Carsten Hein" w:date="2021-12-29T14:35:00Z">
              <w:rPr>
                <w:highlight w:val="yellow"/>
              </w:rPr>
            </w:rPrChange>
          </w:rPr>
          <w:t xml:space="preserve">. </w:t>
        </w:r>
      </w:ins>
      <w:ins w:id="961" w:author="Carsten Hein" w:date="2021-12-29T14:36:00Z">
        <w:r w:rsidR="00D87F5F">
          <w:t>A</w:t>
        </w:r>
      </w:ins>
      <w:ins w:id="962" w:author="Carsten Hein" w:date="2021-12-29T14:34:00Z">
        <w:r w:rsidR="00F40BE3" w:rsidRPr="00926D7A">
          <w:rPr>
            <w:rPrChange w:id="963"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MHolzBauRL)</w:t>
        </w:r>
      </w:ins>
      <w:ins w:id="964" w:author="Carsten Hein" w:date="2021-12-29T14:35:00Z">
        <w:r w:rsidR="00926D7A" w:rsidRPr="00926D7A">
          <w:t xml:space="preserve"> in der</w:t>
        </w:r>
      </w:ins>
      <w:ins w:id="965" w:author="Carsten Hein" w:date="2021-12-29T14:34:00Z">
        <w:r w:rsidR="00F40BE3" w:rsidRPr="00926D7A">
          <w:t xml:space="preserve">Fassung </w:t>
        </w:r>
      </w:ins>
      <w:ins w:id="966" w:author="Carsten Hein" w:date="2021-12-29T14:35:00Z">
        <w:r w:rsidR="00926D7A" w:rsidRPr="00926D7A">
          <w:t xml:space="preserve">vom </w:t>
        </w:r>
      </w:ins>
      <w:ins w:id="967" w:author="Carsten Hein" w:date="2021-12-29T14:34:00Z">
        <w:r w:rsidR="00F40BE3" w:rsidRPr="00926D7A">
          <w:t xml:space="preserve">Oktober 2020 </w:t>
        </w:r>
      </w:ins>
      <w:ins w:id="968" w:author="Carsten Hein" w:date="2021-12-29T14:36:00Z">
        <w:r w:rsidR="00D87F5F">
          <w:t xml:space="preserve">während </w:t>
        </w:r>
      </w:ins>
      <w:ins w:id="969" w:author="Carsten Hein" w:date="2021-12-29T14:37:00Z">
        <w:r w:rsidR="00D87F5F">
          <w:t>d</w:t>
        </w:r>
      </w:ins>
      <w:ins w:id="970" w:author="Carsten Hein" w:date="2021-12-29T14:36:00Z">
        <w:r w:rsidR="00D87F5F" w:rsidRPr="00BE3C38">
          <w:t xml:space="preserve">as Forschungsprojekt </w:t>
        </w:r>
      </w:ins>
      <w:ins w:id="971" w:author="Carsten Hein" w:date="2021-12-29T14:37:00Z">
        <w:r w:rsidR="00D87F5F">
          <w:t xml:space="preserve">noch </w:t>
        </w:r>
      </w:ins>
      <w:ins w:id="972" w:author="Carsten Hein" w:date="2021-12-29T14:36:00Z">
        <w:r w:rsidR="00D87F5F" w:rsidRPr="00BE3C38">
          <w:t xml:space="preserve">auf Grundlage der </w:t>
        </w:r>
      </w:ins>
      <w:ins w:id="973" w:author="Carsten Hein" w:date="2021-12-29T14:37:00Z">
        <w:r w:rsidR="00F444D8">
          <w:t>Musterh</w:t>
        </w:r>
      </w:ins>
      <w:ins w:id="974" w:author="Carsten Hein" w:date="2021-12-29T14:36:00Z">
        <w:r w:rsidR="00D87F5F" w:rsidRPr="00BE3C38">
          <w:t>olzbaurichtlinie</w:t>
        </w:r>
      </w:ins>
      <w:ins w:id="975" w:author="Carsten Hein" w:date="2021-12-29T14:37:00Z">
        <w:r w:rsidR="00F444D8">
          <w:t xml:space="preserve"> bearbeitet wurde. </w:t>
        </w:r>
      </w:ins>
      <w:ins w:id="976" w:author="Carsten Hein" w:date="2021-12-29T14:38:00Z">
        <w:r w:rsidR="006C03E4">
          <w:t xml:space="preserve">Darüber hinaus werden die </w:t>
        </w:r>
      </w:ins>
      <w:ins w:id="977" w:author="Carsten Hein" w:date="2021-12-29T14:39:00Z">
        <w:r w:rsidR="006F219B" w:rsidRPr="00BE3C38">
          <w:t>MHolzBauRL</w:t>
        </w:r>
        <w:r w:rsidR="006F219B">
          <w:t xml:space="preserve"> und die lokalen Bauordnungen von den Sachverständigen durchaus unterschiedlich ausgelegt.</w:t>
        </w:r>
      </w:ins>
    </w:p>
    <w:p w14:paraId="612676DD" w14:textId="1B28FFE9" w:rsidR="00CC5D9A" w:rsidRDefault="00CC5D9A">
      <w:pPr>
        <w:rPr>
          <w:ins w:id="978" w:author="Carsten Hein" w:date="2021-12-28T09:41:00Z"/>
          <w:rFonts w:ascii="Minion Pro" w:eastAsiaTheme="majorEastAsia" w:hAnsi="Minion Pro" w:cstheme="majorBidi"/>
          <w:color w:val="004250"/>
          <w:sz w:val="36"/>
          <w:szCs w:val="32"/>
        </w:rPr>
        <w:pPrChange w:id="979" w:author="Carsten Hein" w:date="2022-01-07T10:43:00Z">
          <w:pPr>
            <w:spacing w:before="0" w:after="160" w:line="259" w:lineRule="auto"/>
            <w:jc w:val="left"/>
          </w:pPr>
        </w:pPrChange>
      </w:pPr>
      <w:ins w:id="980" w:author="Carsten Hein" w:date="2021-12-28T09:41:00Z">
        <w:r>
          <w:br w:type="page"/>
        </w:r>
      </w:ins>
    </w:p>
    <w:p w14:paraId="78634688" w14:textId="6E8FAE93" w:rsidR="002B454F" w:rsidRPr="00E81B1B" w:rsidDel="007B714A" w:rsidRDefault="002B454F" w:rsidP="00AD7C08">
      <w:pPr>
        <w:pStyle w:val="berschrift1"/>
        <w:numPr>
          <w:ilvl w:val="0"/>
          <w:numId w:val="29"/>
        </w:numPr>
        <w:rPr>
          <w:del w:id="981" w:author="Carsten Hein" w:date="2022-01-03T11:32:00Z"/>
        </w:rPr>
      </w:pPr>
      <w:bookmarkStart w:id="982" w:name="_Toc92091668"/>
      <w:bookmarkStart w:id="983" w:name="_Toc92092110"/>
      <w:bookmarkStart w:id="984" w:name="_Toc92092222"/>
      <w:del w:id="985" w:author="Carsten Hein" w:date="2022-01-03T11:32:00Z">
        <w:r w:rsidDel="4C11F93A">
          <w:lastRenderedPageBreak/>
          <w:delText>Schallschutz</w:delText>
        </w:r>
        <w:bookmarkStart w:id="986" w:name="_Toc92102155"/>
        <w:bookmarkStart w:id="987" w:name="_Toc93047773"/>
        <w:bookmarkEnd w:id="821"/>
        <w:bookmarkEnd w:id="982"/>
        <w:bookmarkEnd w:id="983"/>
        <w:bookmarkEnd w:id="984"/>
        <w:bookmarkEnd w:id="986"/>
        <w:bookmarkEnd w:id="987"/>
      </w:del>
    </w:p>
    <w:p w14:paraId="40865794" w14:textId="3E1F345D" w:rsidR="002B454F" w:rsidRPr="00E81B1B" w:rsidDel="007B714A" w:rsidRDefault="00413A58" w:rsidP="002B454F">
      <w:pPr>
        <w:rPr>
          <w:del w:id="988" w:author="Carsten Hein" w:date="2022-01-03T11:32:00Z"/>
        </w:rPr>
      </w:pPr>
      <w:del w:id="989" w:author="Carsten Hein" w:date="2022-01-03T11:32:00Z">
        <w:r w:rsidRPr="00E81B1B" w:rsidDel="007B714A">
          <w:delText>Von Seiten der Akustik das Projekt „Technologieentwicklung und Prozessforschung zu integralen, klimaaktiven Holz-Beton-Verbund Deckensystemen für kosteneffiziente Holz-Hybrid-Bauten“ wurden die schalltechnischen Eigenschaften fünf verschiedener Holz-Beton-Verbund-Deckenkonstruktionen rechnerisch bewertet. D</w:delText>
        </w:r>
      </w:del>
      <w:ins w:id="990" w:author="Marie" w:date="2021-08-18T09:44:00Z">
        <w:del w:id="991" w:author="Carsten Hein" w:date="2022-01-03T11:32:00Z">
          <w:r w:rsidR="00951DF5" w:rsidRPr="00E81B1B" w:rsidDel="007B714A">
            <w:delText xml:space="preserve">ie folgenden Kapitel </w:delText>
          </w:r>
        </w:del>
      </w:ins>
      <w:del w:id="992" w:author="Carsten Hein" w:date="2022-01-03T11:32:00Z">
        <w:r w:rsidRPr="00E81B1B" w:rsidDel="007B714A">
          <w:delText>as vorliegende Memorandum fass</w:delText>
        </w:r>
      </w:del>
      <w:ins w:id="993" w:author="Marie" w:date="2021-08-18T09:44:00Z">
        <w:del w:id="994" w:author="Carsten Hein" w:date="2022-01-03T11:32:00Z">
          <w:r w:rsidR="00951DF5" w:rsidRPr="00E81B1B" w:rsidDel="007B714A">
            <w:delText>en</w:delText>
          </w:r>
        </w:del>
      </w:ins>
      <w:del w:id="995" w:author="Carsten Hein" w:date="2022-01-03T11:32:00Z">
        <w:r w:rsidRPr="00E81B1B" w:rsidDel="007B714A">
          <w:delText>t die Ergebnisse dieser rechnerischen Untersuchungen sowie die aus unserer Sicht, zu betrachtenden konstruktiven Hinweise zusammen. Die „W5“-Variante ist für dieses Projekt nicht mehr relevant und wird in diesem Memorandum nicht mehr aufgeführt.</w:delText>
        </w:r>
        <w:bookmarkStart w:id="996" w:name="_Toc92102156"/>
        <w:bookmarkStart w:id="997" w:name="_Toc93047774"/>
        <w:bookmarkEnd w:id="996"/>
        <w:bookmarkEnd w:id="997"/>
      </w:del>
    </w:p>
    <w:p w14:paraId="59DEEC19" w14:textId="4ECD57E1" w:rsidR="002B454F" w:rsidRPr="00E81B1B" w:rsidDel="007B714A" w:rsidRDefault="00413A58" w:rsidP="00AD7C08">
      <w:pPr>
        <w:pStyle w:val="berschrift2"/>
        <w:numPr>
          <w:ilvl w:val="1"/>
          <w:numId w:val="29"/>
        </w:numPr>
        <w:rPr>
          <w:del w:id="998" w:author="Carsten Hein" w:date="2022-01-03T11:32:00Z"/>
        </w:rPr>
      </w:pPr>
      <w:bookmarkStart w:id="999" w:name="_Toc92091669"/>
      <w:bookmarkStart w:id="1000" w:name="_Toc92092111"/>
      <w:bookmarkStart w:id="1001" w:name="_Toc92092223"/>
      <w:del w:id="1002" w:author="Carsten Hein" w:date="2022-01-03T11:32:00Z">
        <w:r w:rsidDel="007B714A">
          <w:delText>Untersuchte Varianten</w:delText>
        </w:r>
        <w:bookmarkStart w:id="1003" w:name="_Toc92102157"/>
        <w:bookmarkStart w:id="1004" w:name="_Toc93047775"/>
        <w:bookmarkEnd w:id="999"/>
        <w:bookmarkEnd w:id="1000"/>
        <w:bookmarkEnd w:id="1001"/>
        <w:bookmarkEnd w:id="1003"/>
        <w:bookmarkEnd w:id="1004"/>
      </w:del>
    </w:p>
    <w:p w14:paraId="73256DA3" w14:textId="06B0E9D4" w:rsidR="00413A58" w:rsidRPr="00E81B1B" w:rsidDel="007B714A" w:rsidRDefault="00413A58" w:rsidP="00F80267">
      <w:pPr>
        <w:spacing w:after="240"/>
        <w:rPr>
          <w:del w:id="1005" w:author="Carsten Hein" w:date="2022-01-03T11:32:00Z"/>
        </w:rPr>
      </w:pPr>
      <w:del w:id="1006" w:author="Carsten Hein" w:date="2022-01-03T11:32:00Z">
        <w:r w:rsidRPr="00E81B1B" w:rsidDel="007B714A">
          <w:delText xml:space="preserve">Die Rohdecke </w:delText>
        </w:r>
      </w:del>
      <w:del w:id="1007" w:author="Carsten Hein" w:date="2021-12-29T15:57:00Z">
        <w:r w:rsidRPr="00E81B1B" w:rsidDel="00262FE4">
          <w:delText xml:space="preserve">der </w:delText>
        </w:r>
      </w:del>
      <w:del w:id="1008" w:author="Carsten Hein" w:date="2022-01-03T11:32:00Z">
        <w:r w:rsidRPr="00E81B1B" w:rsidDel="007B714A">
          <w:delText xml:space="preserve">fünf untersuchten HBV-Deckenvarianten ist eine Stahlbeton-Massivdecke, die </w:delText>
        </w:r>
      </w:del>
      <w:del w:id="1009" w:author="Carsten Hein" w:date="2021-12-28T16:30:00Z">
        <w:r w:rsidRPr="00E81B1B" w:rsidDel="0054043A">
          <w:delText xml:space="preserve">auf </w:delText>
        </w:r>
      </w:del>
      <w:del w:id="1010" w:author="Carsten Hein" w:date="2022-01-03T11:32:00Z">
        <w:r w:rsidRPr="00E81B1B" w:rsidDel="007B714A">
          <w:delText xml:space="preserve">Holzträgern </w:delText>
        </w:r>
      </w:del>
      <w:commentRangeStart w:id="1011"/>
      <w:del w:id="1012" w:author="Carsten Hein" w:date="2021-12-28T16:30:00Z">
        <w:r w:rsidRPr="00E81B1B" w:rsidDel="000D6816">
          <w:delText>aufgelagert</w:delText>
        </w:r>
      </w:del>
      <w:del w:id="1013" w:author="Carsten Hein" w:date="2022-01-03T11:32:00Z">
        <w:r w:rsidRPr="00E81B1B" w:rsidDel="007B714A">
          <w:delText xml:space="preserve"> </w:delText>
        </w:r>
        <w:commentRangeEnd w:id="1011"/>
        <w:r w:rsidR="00D45EF6" w:rsidDel="007B714A">
          <w:commentReference w:id="1011"/>
        </w:r>
        <w:r w:rsidRPr="00E81B1B" w:rsidDel="007B714A">
          <w:delText>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w:delText>
        </w:r>
        <w:r w:rsidR="00F80267" w:rsidRPr="00E81B1B" w:rsidDel="007B714A">
          <w:delText xml:space="preserve"> </w:delText>
        </w:r>
      </w:del>
      <w:ins w:id="1014" w:author="Marie" w:date="2021-08-18T09:48:00Z">
        <w:del w:id="1015" w:author="Carsten Hein" w:date="2022-01-03T11:32:00Z">
          <w:r w:rsidR="00BF14DD" w:rsidRPr="00E81B1B" w:rsidDel="007B714A">
            <w:delText>Da bei einer Decke zwischen Büroräumen ohnehin ein aufgeständerter Boden erforderlich ist, existiert nur eine Variante. Im Falle</w:delText>
          </w:r>
        </w:del>
      </w:ins>
      <w:ins w:id="1016" w:author="Jan Wenker" w:date="2021-12-16T11:54:00Z">
        <w:del w:id="1017" w:author="Carsten Hein" w:date="2022-01-03T11:32:00Z">
          <w:r w:rsidR="005977F0" w:rsidDel="007B714A">
            <w:delText>Fall</w:delText>
          </w:r>
        </w:del>
      </w:ins>
      <w:ins w:id="1018" w:author="Marie" w:date="2021-08-18T09:48:00Z">
        <w:del w:id="1019" w:author="Carsten Hein" w:date="2022-01-03T11:32:00Z">
          <w:r w:rsidR="00BF14DD" w:rsidRPr="00E81B1B" w:rsidDel="007B714A">
            <w:delText xml:space="preserve"> der Decken in Wohngebäuden ergeben sich verschiedene Optionen. </w:delText>
          </w:r>
        </w:del>
      </w:ins>
      <w:del w:id="1020" w:author="Carsten Hein" w:date="2022-01-03T11:32:00Z">
        <w:r w:rsidRPr="00E81B1B" w:rsidDel="007B714A">
          <w:delText>Die untersuchten Varianten sind in der nachfolgenden Tabelle tabellarisch dargestellt</w:delText>
        </w:r>
        <w:r w:rsidR="00B610A8" w:rsidRPr="00E81B1B" w:rsidDel="007B714A">
          <w:delText>.</w:delText>
        </w:r>
      </w:del>
      <w:ins w:id="1021" w:author="Marie" w:date="2021-08-18T09:47:00Z">
        <w:del w:id="1022" w:author="Carsten Hein" w:date="2022-01-03T11:32:00Z">
          <w:r w:rsidR="00951DF5" w:rsidRPr="00E81B1B" w:rsidDel="007B714A">
            <w:delText xml:space="preserve"> </w:delText>
          </w:r>
        </w:del>
      </w:ins>
      <w:bookmarkStart w:id="1023" w:name="_Toc92102158"/>
      <w:bookmarkStart w:id="1024" w:name="_Toc93047776"/>
      <w:bookmarkEnd w:id="1023"/>
      <w:bookmarkEnd w:id="1024"/>
    </w:p>
    <w:p w14:paraId="58DD49AC" w14:textId="5D95950A" w:rsidR="00B610A8" w:rsidRPr="00E81B1B" w:rsidDel="007B714A" w:rsidRDefault="00B610A8" w:rsidP="00B610A8">
      <w:pPr>
        <w:pStyle w:val="Beschriftung"/>
        <w:rPr>
          <w:del w:id="1025" w:author="Carsten Hein" w:date="2022-01-03T11:32:00Z"/>
        </w:rPr>
      </w:pPr>
      <w:bookmarkStart w:id="1026" w:name="_Toc92091847"/>
      <w:del w:id="1027" w:author="Carsten Hein" w:date="2022-01-03T11:32:00Z">
        <w:r w:rsidRPr="00E81B1B" w:rsidDel="007B714A">
          <w:delText xml:space="preserve">Tabelle </w:delText>
        </w:r>
        <w:r w:rsidRPr="00E81B1B" w:rsidDel="007B714A">
          <w:rPr>
            <w:iCs w:val="0"/>
          </w:rPr>
          <w:fldChar w:fldCharType="begin"/>
        </w:r>
        <w:r w:rsidRPr="00E81B1B" w:rsidDel="007B714A">
          <w:delInstrText>SEQ Tabelle \* ARABIC</w:delInstrText>
        </w:r>
        <w:r w:rsidRPr="00E81B1B" w:rsidDel="007B714A">
          <w:rPr>
            <w:iCs w:val="0"/>
          </w:rPr>
          <w:fldChar w:fldCharType="separate"/>
        </w:r>
        <w:r w:rsidR="009737A6" w:rsidDel="007B714A">
          <w:rPr>
            <w:noProof/>
          </w:rPr>
          <w:delText>1</w:delText>
        </w:r>
        <w:r w:rsidRPr="00E81B1B" w:rsidDel="007B714A">
          <w:rPr>
            <w:iCs w:val="0"/>
          </w:rPr>
          <w:fldChar w:fldCharType="end"/>
        </w:r>
        <w:r w:rsidRPr="00E81B1B" w:rsidDel="007B714A">
          <w:delText xml:space="preserve"> Schallschutztechnisch untersuchte Deckenvarianten</w:delText>
        </w:r>
        <w:bookmarkStart w:id="1028" w:name="_Toc92102159"/>
        <w:bookmarkStart w:id="1029" w:name="_Toc93047777"/>
        <w:bookmarkEnd w:id="1026"/>
        <w:bookmarkEnd w:id="1028"/>
        <w:bookmarkEnd w:id="1029"/>
      </w:del>
    </w:p>
    <w:tbl>
      <w:tblPr>
        <w:tblStyle w:val="Tabellenraster"/>
        <w:tblW w:w="0" w:type="auto"/>
        <w:tblLook w:val="04A0" w:firstRow="1" w:lastRow="0" w:firstColumn="1" w:lastColumn="0" w:noHBand="0" w:noVBand="1"/>
      </w:tblPr>
      <w:tblGrid>
        <w:gridCol w:w="1900"/>
        <w:gridCol w:w="1766"/>
        <w:gridCol w:w="3552"/>
        <w:gridCol w:w="1832"/>
      </w:tblGrid>
      <w:tr w:rsidR="00B610A8" w:rsidRPr="00E81B1B" w:rsidDel="003872D7" w14:paraId="51D46A91" w14:textId="1C0ED25C" w:rsidTr="00B610A8">
        <w:trPr>
          <w:del w:id="1030" w:author="Carsten Hein" w:date="2021-12-29T15:53:00Z"/>
        </w:trPr>
        <w:tc>
          <w:tcPr>
            <w:tcW w:w="1900"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694ACE0" w14:textId="789F53F0" w:rsidR="00B610A8" w:rsidRPr="00E81B1B" w:rsidDel="003872D7" w:rsidRDefault="00B610A8" w:rsidP="00B610A8">
            <w:pPr>
              <w:pStyle w:val="ReportTableText"/>
              <w:jc w:val="center"/>
              <w:rPr>
                <w:del w:id="1031" w:author="Carsten Hein" w:date="2021-12-29T15:53:00Z"/>
                <w:rFonts w:ascii="Myriad Pro" w:hAnsi="Myriad Pro"/>
                <w:b/>
                <w:bCs/>
              </w:rPr>
            </w:pPr>
            <w:del w:id="1032" w:author="Carsten Hein" w:date="2021-12-29T15:53:00Z">
              <w:r w:rsidRPr="00E81B1B" w:rsidDel="003872D7">
                <w:rPr>
                  <w:rFonts w:ascii="Myriad Pro" w:hAnsi="Myriad Pro"/>
                  <w:b/>
                  <w:bCs/>
                </w:rPr>
                <w:delText>Bezeichnung der Deckenvariante</w:delText>
              </w:r>
              <w:bookmarkStart w:id="1033" w:name="_Toc92102160"/>
              <w:bookmarkStart w:id="1034" w:name="_Toc93047778"/>
              <w:bookmarkEnd w:id="1033"/>
              <w:bookmarkEnd w:id="1034"/>
            </w:del>
          </w:p>
        </w:tc>
        <w:tc>
          <w:tcPr>
            <w:tcW w:w="1766"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0B8B8FD" w14:textId="136423DD" w:rsidR="00B610A8" w:rsidRPr="00E81B1B" w:rsidDel="003872D7" w:rsidRDefault="00B610A8" w:rsidP="00B610A8">
            <w:pPr>
              <w:pStyle w:val="ReportTableText"/>
              <w:jc w:val="center"/>
              <w:rPr>
                <w:del w:id="1035" w:author="Carsten Hein" w:date="2021-12-29T15:53:00Z"/>
                <w:rFonts w:ascii="Myriad Pro" w:hAnsi="Myriad Pro"/>
                <w:b/>
                <w:bCs/>
              </w:rPr>
            </w:pPr>
            <w:del w:id="1036" w:author="Carsten Hein" w:date="2021-12-29T15:53:00Z">
              <w:r w:rsidRPr="00E81B1B" w:rsidDel="003872D7">
                <w:rPr>
                  <w:rFonts w:ascii="Myriad Pro" w:hAnsi="Myriad Pro"/>
                  <w:b/>
                  <w:bCs/>
                </w:rPr>
                <w:delText>Vorgesehene Nutzung</w:delText>
              </w:r>
              <w:bookmarkStart w:id="1037" w:name="_Toc92102161"/>
              <w:bookmarkStart w:id="1038" w:name="_Toc93047779"/>
              <w:bookmarkEnd w:id="1037"/>
              <w:bookmarkEnd w:id="1038"/>
            </w:del>
          </w:p>
        </w:tc>
        <w:tc>
          <w:tcPr>
            <w:tcW w:w="355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99D6A73" w14:textId="03C08A90" w:rsidR="00B610A8" w:rsidRPr="00E81B1B" w:rsidDel="003872D7" w:rsidRDefault="00B610A8" w:rsidP="00B610A8">
            <w:pPr>
              <w:pStyle w:val="ReportTableText"/>
              <w:jc w:val="center"/>
              <w:rPr>
                <w:del w:id="1039" w:author="Carsten Hein" w:date="2021-12-29T15:53:00Z"/>
                <w:rFonts w:ascii="Myriad Pro" w:hAnsi="Myriad Pro"/>
                <w:b/>
                <w:bCs/>
              </w:rPr>
            </w:pPr>
            <w:del w:id="1040" w:author="Carsten Hein" w:date="2021-12-29T15:53:00Z">
              <w:r w:rsidRPr="00E81B1B" w:rsidDel="003872D7">
                <w:rPr>
                  <w:rFonts w:ascii="Myriad Pro" w:hAnsi="Myriad Pro"/>
                  <w:b/>
                  <w:bCs/>
                </w:rPr>
                <w:delText>Deckenaufbau</w:delText>
              </w:r>
              <w:bookmarkStart w:id="1041" w:name="_Toc92102162"/>
              <w:bookmarkStart w:id="1042" w:name="_Toc93047780"/>
              <w:bookmarkEnd w:id="1041"/>
              <w:bookmarkEnd w:id="1042"/>
            </w:del>
          </w:p>
        </w:tc>
        <w:tc>
          <w:tcPr>
            <w:tcW w:w="183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47097B85" w14:textId="0C906F69" w:rsidR="00B610A8" w:rsidRPr="00E81B1B" w:rsidDel="003872D7" w:rsidRDefault="00B610A8" w:rsidP="00B610A8">
            <w:pPr>
              <w:pStyle w:val="ReportTableText"/>
              <w:jc w:val="center"/>
              <w:rPr>
                <w:del w:id="1043" w:author="Carsten Hein" w:date="2021-12-29T15:53:00Z"/>
                <w:rFonts w:ascii="Myriad Pro" w:hAnsi="Myriad Pro"/>
                <w:b/>
                <w:bCs/>
              </w:rPr>
            </w:pPr>
            <w:del w:id="1044" w:author="Carsten Hein" w:date="2021-12-29T15:53:00Z">
              <w:r w:rsidRPr="00E81B1B" w:rsidDel="003872D7">
                <w:rPr>
                  <w:rFonts w:ascii="Myriad Pro" w:hAnsi="Myriad Pro"/>
                  <w:b/>
                  <w:bCs/>
                </w:rPr>
                <w:delText>Bild</w:delText>
              </w:r>
              <w:bookmarkStart w:id="1045" w:name="_Toc92102163"/>
              <w:bookmarkStart w:id="1046" w:name="_Toc93047781"/>
              <w:bookmarkEnd w:id="1045"/>
              <w:bookmarkEnd w:id="1046"/>
            </w:del>
          </w:p>
        </w:tc>
        <w:bookmarkStart w:id="1047" w:name="_Toc92102164"/>
        <w:bookmarkStart w:id="1048" w:name="_Toc93047782"/>
        <w:bookmarkEnd w:id="1047"/>
        <w:bookmarkEnd w:id="1048"/>
      </w:tr>
      <w:tr w:rsidR="00B610A8" w:rsidRPr="00E81B1B" w:rsidDel="003872D7" w14:paraId="48A3BCC1" w14:textId="272E3299" w:rsidTr="00B610A8">
        <w:trPr>
          <w:del w:id="1049" w:author="Carsten Hein" w:date="2021-12-29T15:53:00Z"/>
        </w:trPr>
        <w:tc>
          <w:tcPr>
            <w:tcW w:w="1900" w:type="dxa"/>
            <w:tcBorders>
              <w:top w:val="single" w:sz="8" w:space="0" w:color="auto"/>
              <w:left w:val="single" w:sz="8" w:space="0" w:color="auto"/>
            </w:tcBorders>
            <w:vAlign w:val="center"/>
          </w:tcPr>
          <w:p w14:paraId="5D0920EE" w14:textId="7FA8C446" w:rsidR="00B610A8" w:rsidRPr="00E81B1B" w:rsidDel="003872D7" w:rsidRDefault="00B610A8" w:rsidP="00B610A8">
            <w:pPr>
              <w:pStyle w:val="ReportTableText"/>
              <w:jc w:val="center"/>
              <w:rPr>
                <w:del w:id="1050" w:author="Carsten Hein" w:date="2021-12-29T15:53:00Z"/>
                <w:rFonts w:ascii="Myriad Pro" w:hAnsi="Myriad Pro"/>
              </w:rPr>
            </w:pPr>
            <w:del w:id="1051" w:author="Carsten Hein" w:date="2021-12-29T15:53:00Z">
              <w:r w:rsidRPr="00E81B1B" w:rsidDel="003872D7">
                <w:rPr>
                  <w:rFonts w:ascii="Myriad Pro" w:hAnsi="Myriad Pro"/>
                </w:rPr>
                <w:delText>B1</w:delText>
              </w:r>
              <w:bookmarkStart w:id="1052" w:name="_Toc92102165"/>
              <w:bookmarkStart w:id="1053" w:name="_Toc93047783"/>
              <w:bookmarkEnd w:id="1052"/>
              <w:bookmarkEnd w:id="1053"/>
            </w:del>
          </w:p>
        </w:tc>
        <w:tc>
          <w:tcPr>
            <w:tcW w:w="1766" w:type="dxa"/>
            <w:tcBorders>
              <w:top w:val="single" w:sz="8" w:space="0" w:color="auto"/>
            </w:tcBorders>
            <w:vAlign w:val="center"/>
          </w:tcPr>
          <w:p w14:paraId="424125A6" w14:textId="087E9BC2" w:rsidR="00B610A8" w:rsidRPr="00E81B1B" w:rsidDel="003872D7" w:rsidRDefault="00B610A8" w:rsidP="00B610A8">
            <w:pPr>
              <w:pStyle w:val="ReportTableText"/>
              <w:rPr>
                <w:del w:id="1054" w:author="Carsten Hein" w:date="2021-12-29T15:53:00Z"/>
                <w:rFonts w:ascii="Myriad Pro" w:hAnsi="Myriad Pro"/>
              </w:rPr>
            </w:pPr>
            <w:del w:id="1055" w:author="Carsten Hein" w:date="2021-12-29T15:53:00Z">
              <w:r w:rsidRPr="00E81B1B" w:rsidDel="003872D7">
                <w:rPr>
                  <w:rFonts w:ascii="Myriad Pro" w:hAnsi="Myriad Pro"/>
                </w:rPr>
                <w:delText>Trenndecke zwischen fremden Büroräumen</w:delText>
              </w:r>
              <w:bookmarkStart w:id="1056" w:name="_Toc92102166"/>
              <w:bookmarkStart w:id="1057" w:name="_Toc93047784"/>
              <w:bookmarkEnd w:id="1056"/>
              <w:bookmarkEnd w:id="1057"/>
            </w:del>
          </w:p>
        </w:tc>
        <w:tc>
          <w:tcPr>
            <w:tcW w:w="3552" w:type="dxa"/>
            <w:tcBorders>
              <w:top w:val="single" w:sz="8" w:space="0" w:color="auto"/>
            </w:tcBorders>
            <w:vAlign w:val="center"/>
          </w:tcPr>
          <w:p w14:paraId="584E2D51" w14:textId="7C2A0B5C" w:rsidR="00B610A8" w:rsidRPr="00E81B1B" w:rsidDel="003872D7" w:rsidRDefault="00B610A8" w:rsidP="00B610A8">
            <w:pPr>
              <w:pStyle w:val="ReportTableText"/>
              <w:rPr>
                <w:del w:id="1058" w:author="Carsten Hein" w:date="2021-12-29T15:53:00Z"/>
                <w:rFonts w:ascii="Myriad Pro" w:hAnsi="Myriad Pro"/>
              </w:rPr>
            </w:pPr>
            <w:del w:id="1059" w:author="Carsten Hein" w:date="2021-12-29T15:53:00Z">
              <w:r w:rsidRPr="00E81B1B" w:rsidDel="003872D7">
                <w:rPr>
                  <w:rFonts w:ascii="Myriad Pro" w:hAnsi="Myriad Pro"/>
                </w:rPr>
                <w:delText>Durchlaufende Betondecke auf Holzträger, mit aufgestelltem trittschalldämmendem Doppelboden</w:delText>
              </w:r>
              <w:bookmarkStart w:id="1060" w:name="_Toc92102167"/>
              <w:bookmarkStart w:id="1061" w:name="_Toc93047785"/>
              <w:bookmarkEnd w:id="1060"/>
              <w:bookmarkEnd w:id="1061"/>
            </w:del>
          </w:p>
        </w:tc>
        <w:tc>
          <w:tcPr>
            <w:tcW w:w="1832" w:type="dxa"/>
            <w:tcBorders>
              <w:top w:val="single" w:sz="8" w:space="0" w:color="auto"/>
              <w:right w:val="single" w:sz="8" w:space="0" w:color="auto"/>
            </w:tcBorders>
            <w:vAlign w:val="center"/>
          </w:tcPr>
          <w:p w14:paraId="4A2D585D" w14:textId="7402B6DD" w:rsidR="00B610A8" w:rsidRPr="00E81B1B" w:rsidDel="003872D7" w:rsidRDefault="00B610A8" w:rsidP="00B610A8">
            <w:pPr>
              <w:pStyle w:val="ReportTableText"/>
              <w:rPr>
                <w:del w:id="1062" w:author="Carsten Hein" w:date="2021-12-29T15:53:00Z"/>
                <w:rFonts w:ascii="Myriad Pro" w:hAnsi="Myriad Pro"/>
              </w:rPr>
            </w:pPr>
            <w:del w:id="1063" w:author="Carsten Hein" w:date="2021-12-29T15:53:00Z">
              <w:r w:rsidRPr="00E81B1B" w:rsidDel="003872D7">
                <w:rPr>
                  <w:noProof/>
                  <w:lang w:eastAsia="de-DE"/>
                </w:rPr>
                <w:drawing>
                  <wp:inline distT="0" distB="0" distL="0" distR="0" wp14:anchorId="3273BDF5" wp14:editId="1D4B1BF3">
                    <wp:extent cx="974480" cy="444500"/>
                    <wp:effectExtent l="0" t="0" r="0" b="0"/>
                    <wp:docPr id="40"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016358" cy="463602"/>
                            </a:xfrm>
                            <a:prstGeom prst="rect">
                              <a:avLst/>
                            </a:prstGeom>
                          </pic:spPr>
                        </pic:pic>
                      </a:graphicData>
                    </a:graphic>
                  </wp:inline>
                </w:drawing>
              </w:r>
              <w:bookmarkStart w:id="1064" w:name="_Toc92102168"/>
              <w:bookmarkStart w:id="1065" w:name="_Toc93047786"/>
              <w:bookmarkEnd w:id="1064"/>
              <w:bookmarkEnd w:id="1065"/>
            </w:del>
          </w:p>
        </w:tc>
        <w:bookmarkStart w:id="1066" w:name="_Toc92102169"/>
        <w:bookmarkStart w:id="1067" w:name="_Toc93047787"/>
        <w:bookmarkEnd w:id="1066"/>
        <w:bookmarkEnd w:id="1067"/>
      </w:tr>
      <w:tr w:rsidR="00B610A8" w:rsidRPr="00E81B1B" w:rsidDel="003872D7" w14:paraId="37F0B95D" w14:textId="2374F852" w:rsidTr="00B610A8">
        <w:trPr>
          <w:del w:id="1068" w:author="Carsten Hein" w:date="2021-12-29T15:53:00Z"/>
        </w:trPr>
        <w:tc>
          <w:tcPr>
            <w:tcW w:w="1900" w:type="dxa"/>
            <w:tcBorders>
              <w:left w:val="single" w:sz="8" w:space="0" w:color="auto"/>
            </w:tcBorders>
            <w:vAlign w:val="center"/>
          </w:tcPr>
          <w:p w14:paraId="4C8D1134" w14:textId="3257EA3B" w:rsidR="00B610A8" w:rsidRPr="00E81B1B" w:rsidDel="003872D7" w:rsidRDefault="00B610A8" w:rsidP="00B610A8">
            <w:pPr>
              <w:pStyle w:val="ReportTableText"/>
              <w:jc w:val="center"/>
              <w:rPr>
                <w:del w:id="1069" w:author="Carsten Hein" w:date="2021-12-29T15:53:00Z"/>
                <w:rFonts w:ascii="Myriad Pro" w:hAnsi="Myriad Pro"/>
              </w:rPr>
            </w:pPr>
            <w:del w:id="1070" w:author="Carsten Hein" w:date="2021-12-29T15:53:00Z">
              <w:r w:rsidRPr="00E81B1B" w:rsidDel="003872D7">
                <w:rPr>
                  <w:rFonts w:ascii="Myriad Pro" w:hAnsi="Myriad Pro"/>
                </w:rPr>
                <w:delText>W1</w:delText>
              </w:r>
              <w:bookmarkStart w:id="1071" w:name="_Toc92102170"/>
              <w:bookmarkStart w:id="1072" w:name="_Toc93047788"/>
              <w:bookmarkEnd w:id="1071"/>
              <w:bookmarkEnd w:id="1072"/>
            </w:del>
          </w:p>
        </w:tc>
        <w:tc>
          <w:tcPr>
            <w:tcW w:w="1766" w:type="dxa"/>
            <w:vAlign w:val="center"/>
          </w:tcPr>
          <w:p w14:paraId="5AD9D09B" w14:textId="71C19A52" w:rsidR="00B610A8" w:rsidRPr="00E81B1B" w:rsidDel="003872D7" w:rsidRDefault="00B610A8" w:rsidP="00B610A8">
            <w:pPr>
              <w:pStyle w:val="ReportTableText"/>
              <w:rPr>
                <w:del w:id="1073" w:author="Carsten Hein" w:date="2021-12-29T15:53:00Z"/>
                <w:rFonts w:ascii="Myriad Pro" w:hAnsi="Myriad Pro"/>
              </w:rPr>
            </w:pPr>
            <w:del w:id="1074" w:author="Carsten Hein" w:date="2021-12-29T15:53:00Z">
              <w:r w:rsidRPr="00E81B1B" w:rsidDel="003872D7">
                <w:rPr>
                  <w:rFonts w:ascii="Myriad Pro" w:hAnsi="Myriad Pro"/>
                </w:rPr>
                <w:delText>Trenndecke zwischen fremden Wohneinheiten</w:delText>
              </w:r>
              <w:bookmarkStart w:id="1075" w:name="_Toc92102171"/>
              <w:bookmarkStart w:id="1076" w:name="_Toc93047789"/>
              <w:bookmarkEnd w:id="1075"/>
              <w:bookmarkEnd w:id="1076"/>
            </w:del>
          </w:p>
        </w:tc>
        <w:tc>
          <w:tcPr>
            <w:tcW w:w="3552" w:type="dxa"/>
            <w:vAlign w:val="center"/>
          </w:tcPr>
          <w:p w14:paraId="7124A68B" w14:textId="2B4A212B" w:rsidR="00B610A8" w:rsidRPr="00E81B1B" w:rsidDel="003872D7" w:rsidRDefault="00B610A8" w:rsidP="00B610A8">
            <w:pPr>
              <w:pStyle w:val="ReportTableText"/>
              <w:rPr>
                <w:del w:id="1077" w:author="Carsten Hein" w:date="2021-12-29T15:53:00Z"/>
                <w:rFonts w:ascii="Myriad Pro" w:hAnsi="Myriad Pro"/>
              </w:rPr>
            </w:pPr>
            <w:del w:id="1078" w:author="Carsten Hein" w:date="2021-12-29T15:53:00Z">
              <w:r w:rsidRPr="00E81B1B" w:rsidDel="003872D7">
                <w:rPr>
                  <w:rFonts w:ascii="Myriad Pro" w:hAnsi="Myriad Pro"/>
                </w:rPr>
                <w:delText>Betondecke auf Holzträger im Anschlussbereich zur fremden Wohneinheit unterbrochen und akustisch entkoppelt, mit nass verlegtem Heizestrich auf Trittschalldämmplatte.</w:delText>
              </w:r>
              <w:bookmarkStart w:id="1079" w:name="_Toc92102172"/>
              <w:bookmarkStart w:id="1080" w:name="_Toc93047790"/>
              <w:bookmarkEnd w:id="1079"/>
              <w:bookmarkEnd w:id="1080"/>
            </w:del>
          </w:p>
        </w:tc>
        <w:tc>
          <w:tcPr>
            <w:tcW w:w="1832" w:type="dxa"/>
            <w:tcBorders>
              <w:right w:val="single" w:sz="8" w:space="0" w:color="auto"/>
            </w:tcBorders>
            <w:vAlign w:val="center"/>
          </w:tcPr>
          <w:p w14:paraId="26161357" w14:textId="55E73F51" w:rsidR="00B610A8" w:rsidRPr="00E81B1B" w:rsidDel="003872D7" w:rsidRDefault="00B610A8" w:rsidP="00B610A8">
            <w:pPr>
              <w:pStyle w:val="ReportTableText"/>
              <w:rPr>
                <w:del w:id="1081" w:author="Carsten Hein" w:date="2021-12-29T15:53:00Z"/>
                <w:rFonts w:ascii="Myriad Pro" w:hAnsi="Myriad Pro"/>
              </w:rPr>
            </w:pPr>
            <w:commentRangeStart w:id="1082"/>
            <w:del w:id="1083" w:author="Carsten Hein" w:date="2021-12-29T15:53:00Z">
              <w:r w:rsidRPr="00E81B1B" w:rsidDel="003872D7">
                <w:rPr>
                  <w:noProof/>
                  <w:lang w:eastAsia="de-DE"/>
                </w:rPr>
                <w:drawing>
                  <wp:inline distT="0" distB="0" distL="0" distR="0" wp14:anchorId="657BF8BD" wp14:editId="60026517">
                    <wp:extent cx="940470" cy="622300"/>
                    <wp:effectExtent l="0" t="0" r="0" b="635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2">
                              <a:extLst>
                                <a:ext uri="{28A0092B-C50C-407E-A947-70E740481C1C}">
                                  <a14:useLocalDpi xmlns:a14="http://schemas.microsoft.com/office/drawing/2010/main" val="0"/>
                                </a:ext>
                              </a:extLst>
                            </a:blip>
                            <a:stretch>
                              <a:fillRect/>
                            </a:stretch>
                          </pic:blipFill>
                          <pic:spPr>
                            <a:xfrm>
                              <a:off x="0" y="0"/>
                              <a:ext cx="948752" cy="627780"/>
                            </a:xfrm>
                            <a:prstGeom prst="rect">
                              <a:avLst/>
                            </a:prstGeom>
                          </pic:spPr>
                        </pic:pic>
                      </a:graphicData>
                    </a:graphic>
                  </wp:inline>
                </w:drawing>
              </w:r>
              <w:commentRangeEnd w:id="1082"/>
              <w:r w:rsidR="00951DF5" w:rsidRPr="00E81B1B" w:rsidDel="003872D7">
                <w:rPr>
                  <w:rStyle w:val="Kommentarzeichen"/>
                  <w:rFonts w:ascii="Myriad Pro" w:eastAsiaTheme="minorHAnsi" w:hAnsi="Myriad Pro" w:cstheme="minorBidi"/>
                </w:rPr>
                <w:commentReference w:id="1082"/>
              </w:r>
              <w:bookmarkStart w:id="1084" w:name="_Toc92102173"/>
              <w:bookmarkStart w:id="1085" w:name="_Toc93047791"/>
              <w:bookmarkEnd w:id="1084"/>
              <w:bookmarkEnd w:id="1085"/>
            </w:del>
          </w:p>
        </w:tc>
        <w:bookmarkStart w:id="1086" w:name="_Toc92102174"/>
        <w:bookmarkStart w:id="1087" w:name="_Toc93047792"/>
        <w:bookmarkEnd w:id="1086"/>
        <w:bookmarkEnd w:id="1087"/>
      </w:tr>
      <w:tr w:rsidR="00B610A8" w:rsidRPr="00E81B1B" w:rsidDel="003872D7" w14:paraId="0C5B81E1" w14:textId="7FB368EC" w:rsidTr="00B610A8">
        <w:trPr>
          <w:del w:id="1088" w:author="Carsten Hein" w:date="2021-12-29T15:53:00Z"/>
        </w:trPr>
        <w:tc>
          <w:tcPr>
            <w:tcW w:w="1900" w:type="dxa"/>
            <w:tcBorders>
              <w:left w:val="single" w:sz="8" w:space="0" w:color="auto"/>
            </w:tcBorders>
            <w:vAlign w:val="center"/>
          </w:tcPr>
          <w:p w14:paraId="2903E693" w14:textId="596718DC" w:rsidR="00B610A8" w:rsidRPr="00E81B1B" w:rsidDel="003872D7" w:rsidRDefault="00B610A8" w:rsidP="00B610A8">
            <w:pPr>
              <w:pStyle w:val="ReportTableText"/>
              <w:jc w:val="center"/>
              <w:rPr>
                <w:del w:id="1089" w:author="Carsten Hein" w:date="2021-12-29T15:53:00Z"/>
                <w:rFonts w:ascii="Myriad Pro" w:hAnsi="Myriad Pro"/>
              </w:rPr>
            </w:pPr>
            <w:del w:id="1090" w:author="Carsten Hein" w:date="2021-12-29T15:53:00Z">
              <w:r w:rsidRPr="00E81B1B" w:rsidDel="003872D7">
                <w:rPr>
                  <w:rFonts w:ascii="Myriad Pro" w:hAnsi="Myriad Pro"/>
                </w:rPr>
                <w:delText>W2</w:delText>
              </w:r>
              <w:bookmarkStart w:id="1091" w:name="_Toc92102175"/>
              <w:bookmarkStart w:id="1092" w:name="_Toc93047793"/>
              <w:bookmarkEnd w:id="1091"/>
              <w:bookmarkEnd w:id="1092"/>
            </w:del>
          </w:p>
        </w:tc>
        <w:tc>
          <w:tcPr>
            <w:tcW w:w="1766" w:type="dxa"/>
            <w:vAlign w:val="center"/>
          </w:tcPr>
          <w:p w14:paraId="15B15B50" w14:textId="63319D2A" w:rsidR="00B610A8" w:rsidRPr="00E81B1B" w:rsidDel="003872D7" w:rsidRDefault="00B610A8" w:rsidP="00B610A8">
            <w:pPr>
              <w:pStyle w:val="ReportTableText"/>
              <w:rPr>
                <w:del w:id="1093" w:author="Carsten Hein" w:date="2021-12-29T15:53:00Z"/>
                <w:rFonts w:ascii="Myriad Pro" w:hAnsi="Myriad Pro"/>
              </w:rPr>
            </w:pPr>
            <w:del w:id="1094" w:author="Carsten Hein" w:date="2021-12-29T15:53:00Z">
              <w:r w:rsidRPr="00E81B1B" w:rsidDel="003872D7">
                <w:rPr>
                  <w:rFonts w:ascii="Myriad Pro" w:hAnsi="Myriad Pro"/>
                </w:rPr>
                <w:delText>Trenndecke zwischen fremden Wohneinheiten</w:delText>
              </w:r>
              <w:bookmarkStart w:id="1095" w:name="_Toc92102176"/>
              <w:bookmarkStart w:id="1096" w:name="_Toc93047794"/>
              <w:bookmarkEnd w:id="1095"/>
              <w:bookmarkEnd w:id="1096"/>
            </w:del>
          </w:p>
        </w:tc>
        <w:tc>
          <w:tcPr>
            <w:tcW w:w="3552" w:type="dxa"/>
            <w:vAlign w:val="center"/>
          </w:tcPr>
          <w:p w14:paraId="5008D198" w14:textId="01674E05" w:rsidR="00B610A8" w:rsidRPr="00E81B1B" w:rsidDel="003872D7" w:rsidRDefault="00B610A8" w:rsidP="00B610A8">
            <w:pPr>
              <w:pStyle w:val="ReportTableText"/>
              <w:rPr>
                <w:del w:id="1097" w:author="Carsten Hein" w:date="2021-12-29T15:53:00Z"/>
                <w:rFonts w:ascii="Myriad Pro" w:hAnsi="Myriad Pro"/>
              </w:rPr>
            </w:pPr>
            <w:del w:id="1098" w:author="Carsten Hein" w:date="2021-12-29T15:53:00Z">
              <w:r w:rsidRPr="00E81B1B" w:rsidDel="003872D7">
                <w:rPr>
                  <w:rFonts w:ascii="Myriad Pro" w:hAnsi="Myriad Pro"/>
                </w:rPr>
                <w:delText>Im Anschlussbereich zur fremden Wohneinheit durchlaufende Betondecke auf Holzträger, mit weichem trittschalldämmendem Teppichboden.</w:delText>
              </w:r>
              <w:bookmarkStart w:id="1099" w:name="_Toc92102177"/>
              <w:bookmarkStart w:id="1100" w:name="_Toc93047795"/>
              <w:bookmarkEnd w:id="1099"/>
              <w:bookmarkEnd w:id="1100"/>
            </w:del>
          </w:p>
        </w:tc>
        <w:tc>
          <w:tcPr>
            <w:tcW w:w="1832" w:type="dxa"/>
            <w:tcBorders>
              <w:right w:val="single" w:sz="8" w:space="0" w:color="auto"/>
            </w:tcBorders>
            <w:vAlign w:val="center"/>
          </w:tcPr>
          <w:p w14:paraId="7D5DA3A2" w14:textId="7328CFA9" w:rsidR="00B610A8" w:rsidRPr="00E81B1B" w:rsidDel="003872D7" w:rsidRDefault="00B610A8" w:rsidP="00B610A8">
            <w:pPr>
              <w:pStyle w:val="ReportTableText"/>
              <w:rPr>
                <w:del w:id="1101" w:author="Carsten Hein" w:date="2021-12-29T15:53:00Z"/>
                <w:rFonts w:ascii="Myriad Pro" w:hAnsi="Myriad Pro"/>
              </w:rPr>
            </w:pPr>
            <w:del w:id="1102" w:author="Carsten Hein" w:date="2021-12-29T15:53:00Z">
              <w:r w:rsidRPr="00E81B1B" w:rsidDel="003872D7">
                <w:rPr>
                  <w:noProof/>
                  <w:lang w:eastAsia="de-DE"/>
                </w:rPr>
                <w:drawing>
                  <wp:inline distT="0" distB="0" distL="0" distR="0" wp14:anchorId="56ED1BEA" wp14:editId="6154C3D0">
                    <wp:extent cx="990600" cy="660400"/>
                    <wp:effectExtent l="0" t="0" r="0" b="6350"/>
                    <wp:docPr id="42"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994784" cy="663189"/>
                            </a:xfrm>
                            <a:prstGeom prst="rect">
                              <a:avLst/>
                            </a:prstGeom>
                          </pic:spPr>
                        </pic:pic>
                      </a:graphicData>
                    </a:graphic>
                  </wp:inline>
                </w:drawing>
              </w:r>
              <w:bookmarkStart w:id="1103" w:name="_Toc92102178"/>
              <w:bookmarkStart w:id="1104" w:name="_Toc93047796"/>
              <w:bookmarkEnd w:id="1103"/>
              <w:bookmarkEnd w:id="1104"/>
            </w:del>
          </w:p>
        </w:tc>
        <w:bookmarkStart w:id="1105" w:name="_Toc92102179"/>
        <w:bookmarkStart w:id="1106" w:name="_Toc93047797"/>
        <w:bookmarkEnd w:id="1105"/>
        <w:bookmarkEnd w:id="1106"/>
      </w:tr>
      <w:tr w:rsidR="00B610A8" w:rsidRPr="00E81B1B" w:rsidDel="003872D7" w14:paraId="33C6F2EF" w14:textId="4AE52418" w:rsidTr="00B610A8">
        <w:trPr>
          <w:del w:id="1107" w:author="Carsten Hein" w:date="2021-12-29T15:53:00Z"/>
        </w:trPr>
        <w:tc>
          <w:tcPr>
            <w:tcW w:w="1900" w:type="dxa"/>
            <w:tcBorders>
              <w:left w:val="single" w:sz="8" w:space="0" w:color="auto"/>
            </w:tcBorders>
            <w:vAlign w:val="center"/>
          </w:tcPr>
          <w:p w14:paraId="2D924A50" w14:textId="20CD2C15" w:rsidR="00B610A8" w:rsidRPr="00E81B1B" w:rsidDel="003872D7" w:rsidRDefault="00B610A8" w:rsidP="00B610A8">
            <w:pPr>
              <w:pStyle w:val="ReportTableText"/>
              <w:jc w:val="center"/>
              <w:rPr>
                <w:del w:id="1108" w:author="Carsten Hein" w:date="2021-12-29T15:53:00Z"/>
                <w:rFonts w:ascii="Myriad Pro" w:hAnsi="Myriad Pro"/>
              </w:rPr>
            </w:pPr>
            <w:del w:id="1109" w:author="Carsten Hein" w:date="2021-12-29T15:53:00Z">
              <w:r w:rsidRPr="00E81B1B" w:rsidDel="003872D7">
                <w:rPr>
                  <w:rFonts w:ascii="Myriad Pro" w:hAnsi="Myriad Pro"/>
                </w:rPr>
                <w:delText>W3</w:delText>
              </w:r>
              <w:bookmarkStart w:id="1110" w:name="_Toc92102180"/>
              <w:bookmarkStart w:id="1111" w:name="_Toc93047798"/>
              <w:bookmarkEnd w:id="1110"/>
              <w:bookmarkEnd w:id="1111"/>
            </w:del>
          </w:p>
        </w:tc>
        <w:tc>
          <w:tcPr>
            <w:tcW w:w="1766" w:type="dxa"/>
            <w:vAlign w:val="center"/>
          </w:tcPr>
          <w:p w14:paraId="6039B408" w14:textId="7A20EF54" w:rsidR="00B610A8" w:rsidRPr="00E81B1B" w:rsidDel="003872D7" w:rsidRDefault="00B610A8" w:rsidP="00B610A8">
            <w:pPr>
              <w:pStyle w:val="ReportTableText"/>
              <w:rPr>
                <w:del w:id="1112" w:author="Carsten Hein" w:date="2021-12-29T15:53:00Z"/>
                <w:rFonts w:ascii="Myriad Pro" w:hAnsi="Myriad Pro"/>
              </w:rPr>
            </w:pPr>
            <w:del w:id="1113" w:author="Carsten Hein" w:date="2021-12-29T15:53:00Z">
              <w:r w:rsidRPr="00E81B1B" w:rsidDel="003872D7">
                <w:rPr>
                  <w:rFonts w:ascii="Myriad Pro" w:hAnsi="Myriad Pro"/>
                </w:rPr>
                <w:delText>Trenndecke zwischen fremden Wohneinheiten</w:delText>
              </w:r>
              <w:bookmarkStart w:id="1114" w:name="_Toc92102181"/>
              <w:bookmarkStart w:id="1115" w:name="_Toc93047799"/>
              <w:bookmarkEnd w:id="1114"/>
              <w:bookmarkEnd w:id="1115"/>
            </w:del>
          </w:p>
        </w:tc>
        <w:tc>
          <w:tcPr>
            <w:tcW w:w="3552" w:type="dxa"/>
            <w:vAlign w:val="center"/>
          </w:tcPr>
          <w:p w14:paraId="20BC7000" w14:textId="5C8A5137" w:rsidR="00B610A8" w:rsidRPr="00E81B1B" w:rsidDel="003872D7" w:rsidRDefault="00B610A8" w:rsidP="00B610A8">
            <w:pPr>
              <w:pStyle w:val="ReportTableText"/>
              <w:rPr>
                <w:del w:id="1116" w:author="Carsten Hein" w:date="2021-12-29T15:53:00Z"/>
                <w:rFonts w:ascii="Myriad Pro" w:hAnsi="Myriad Pro"/>
              </w:rPr>
            </w:pPr>
            <w:del w:id="1117" w:author="Carsten Hein" w:date="2021-12-29T15:53:00Z">
              <w:r w:rsidRPr="00E81B1B" w:rsidDel="003872D7">
                <w:rPr>
                  <w:rFonts w:ascii="Myriad Pro" w:hAnsi="Myriad Pro"/>
                </w:rPr>
                <w:delText>Betondecke auf Holzträger im Anschlussbereich zur fremden Wohneinheit unterbrochen und akustisch entkoppelt, mit weichem trittschalldämmendem Teppichboden und Unterdecke.</w:delText>
              </w:r>
              <w:bookmarkStart w:id="1118" w:name="_Toc92102182"/>
              <w:bookmarkStart w:id="1119" w:name="_Toc93047800"/>
              <w:bookmarkEnd w:id="1118"/>
              <w:bookmarkEnd w:id="1119"/>
            </w:del>
          </w:p>
        </w:tc>
        <w:tc>
          <w:tcPr>
            <w:tcW w:w="1832" w:type="dxa"/>
            <w:tcBorders>
              <w:right w:val="single" w:sz="8" w:space="0" w:color="auto"/>
            </w:tcBorders>
            <w:vAlign w:val="center"/>
          </w:tcPr>
          <w:p w14:paraId="78216259" w14:textId="415A93CE" w:rsidR="00B610A8" w:rsidRPr="00E81B1B" w:rsidDel="003872D7" w:rsidRDefault="00B610A8" w:rsidP="00B610A8">
            <w:pPr>
              <w:pStyle w:val="ReportTableText"/>
              <w:rPr>
                <w:del w:id="1120" w:author="Carsten Hein" w:date="2021-12-29T15:53:00Z"/>
                <w:rFonts w:ascii="Myriad Pro" w:hAnsi="Myriad Pro"/>
              </w:rPr>
            </w:pPr>
            <w:del w:id="1121" w:author="Carsten Hein" w:date="2021-12-29T15:53:00Z">
              <w:r w:rsidRPr="00E81B1B" w:rsidDel="003872D7">
                <w:rPr>
                  <w:noProof/>
                  <w:lang w:eastAsia="de-DE"/>
                </w:rPr>
                <w:drawing>
                  <wp:inline distT="0" distB="0" distL="0" distR="0" wp14:anchorId="0BE8DA4F" wp14:editId="7F0BB0B5">
                    <wp:extent cx="1016000" cy="561922"/>
                    <wp:effectExtent l="0" t="0" r="0" b="0"/>
                    <wp:docPr id="45"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025841" cy="567365"/>
                            </a:xfrm>
                            <a:prstGeom prst="rect">
                              <a:avLst/>
                            </a:prstGeom>
                          </pic:spPr>
                        </pic:pic>
                      </a:graphicData>
                    </a:graphic>
                  </wp:inline>
                </w:drawing>
              </w:r>
              <w:bookmarkStart w:id="1122" w:name="_Toc92102183"/>
              <w:bookmarkStart w:id="1123" w:name="_Toc93047801"/>
              <w:bookmarkEnd w:id="1122"/>
              <w:bookmarkEnd w:id="1123"/>
            </w:del>
          </w:p>
        </w:tc>
        <w:bookmarkStart w:id="1124" w:name="_Toc92102184"/>
        <w:bookmarkStart w:id="1125" w:name="_Toc93047802"/>
        <w:bookmarkEnd w:id="1124"/>
        <w:bookmarkEnd w:id="1125"/>
      </w:tr>
      <w:tr w:rsidR="00B610A8" w:rsidRPr="00E81B1B" w:rsidDel="003872D7" w14:paraId="1B4147FF" w14:textId="1AE4BFA6" w:rsidTr="00B610A8">
        <w:trPr>
          <w:del w:id="1126" w:author="Carsten Hein" w:date="2021-12-29T15:53:00Z"/>
        </w:trPr>
        <w:tc>
          <w:tcPr>
            <w:tcW w:w="1900" w:type="dxa"/>
            <w:tcBorders>
              <w:left w:val="single" w:sz="8" w:space="0" w:color="auto"/>
              <w:bottom w:val="single" w:sz="8" w:space="0" w:color="auto"/>
            </w:tcBorders>
            <w:vAlign w:val="center"/>
          </w:tcPr>
          <w:p w14:paraId="72628560" w14:textId="53A699E3" w:rsidR="00B610A8" w:rsidRPr="00E81B1B" w:rsidDel="003872D7" w:rsidRDefault="00B610A8" w:rsidP="00B610A8">
            <w:pPr>
              <w:pStyle w:val="ReportTableText"/>
              <w:jc w:val="center"/>
              <w:rPr>
                <w:del w:id="1127" w:author="Carsten Hein" w:date="2021-12-29T15:53:00Z"/>
                <w:rFonts w:ascii="Myriad Pro" w:hAnsi="Myriad Pro"/>
              </w:rPr>
            </w:pPr>
            <w:del w:id="1128" w:author="Carsten Hein" w:date="2021-12-29T15:53:00Z">
              <w:r w:rsidRPr="00E81B1B" w:rsidDel="003872D7">
                <w:rPr>
                  <w:rFonts w:ascii="Myriad Pro" w:hAnsi="Myriad Pro"/>
                </w:rPr>
                <w:delText>W4</w:delText>
              </w:r>
              <w:bookmarkStart w:id="1129" w:name="_Toc92102185"/>
              <w:bookmarkStart w:id="1130" w:name="_Toc93047803"/>
              <w:bookmarkEnd w:id="1129"/>
              <w:bookmarkEnd w:id="1130"/>
            </w:del>
          </w:p>
        </w:tc>
        <w:tc>
          <w:tcPr>
            <w:tcW w:w="1766" w:type="dxa"/>
            <w:tcBorders>
              <w:bottom w:val="single" w:sz="8" w:space="0" w:color="auto"/>
            </w:tcBorders>
            <w:vAlign w:val="center"/>
          </w:tcPr>
          <w:p w14:paraId="48A3A9D0" w14:textId="396A8C41" w:rsidR="00B610A8" w:rsidRPr="00E81B1B" w:rsidDel="003872D7" w:rsidRDefault="00B610A8" w:rsidP="00B610A8">
            <w:pPr>
              <w:pStyle w:val="ReportTableText"/>
              <w:rPr>
                <w:del w:id="1131" w:author="Carsten Hein" w:date="2021-12-29T15:53:00Z"/>
                <w:rFonts w:ascii="Myriad Pro" w:hAnsi="Myriad Pro"/>
              </w:rPr>
            </w:pPr>
            <w:del w:id="1132" w:author="Carsten Hein" w:date="2021-12-29T15:53:00Z">
              <w:r w:rsidRPr="00E81B1B" w:rsidDel="003872D7">
                <w:rPr>
                  <w:rFonts w:ascii="Myriad Pro" w:hAnsi="Myriad Pro"/>
                </w:rPr>
                <w:delText>Trenndecke zwischen fremden Wohneinheiten</w:delText>
              </w:r>
              <w:bookmarkStart w:id="1133" w:name="_Toc92102186"/>
              <w:bookmarkStart w:id="1134" w:name="_Toc93047804"/>
              <w:bookmarkEnd w:id="1133"/>
              <w:bookmarkEnd w:id="1134"/>
            </w:del>
          </w:p>
        </w:tc>
        <w:tc>
          <w:tcPr>
            <w:tcW w:w="3552" w:type="dxa"/>
            <w:tcBorders>
              <w:bottom w:val="single" w:sz="8" w:space="0" w:color="auto"/>
            </w:tcBorders>
            <w:vAlign w:val="center"/>
          </w:tcPr>
          <w:p w14:paraId="49B666CE" w14:textId="47937DF1" w:rsidR="00B610A8" w:rsidRPr="00E81B1B" w:rsidDel="003872D7" w:rsidRDefault="00B610A8" w:rsidP="00B610A8">
            <w:pPr>
              <w:pStyle w:val="ReportTableText"/>
              <w:rPr>
                <w:del w:id="1135" w:author="Carsten Hein" w:date="2021-12-29T15:53:00Z"/>
                <w:rFonts w:ascii="Myriad Pro" w:hAnsi="Myriad Pro"/>
              </w:rPr>
            </w:pPr>
            <w:del w:id="1136" w:author="Carsten Hein" w:date="2021-12-29T15:53:00Z">
              <w:r w:rsidRPr="00E81B1B" w:rsidDel="003872D7">
                <w:rPr>
                  <w:rFonts w:ascii="Myriad Pro" w:hAnsi="Myriad Pro"/>
                </w:rPr>
                <w:delText>Betondecke auf Holzträger im Anschlussbereich zur fremden Wohneinheit unterbrochen und akustisch entkoppelt, mit einem Trockenestrich auf Trittschalldämmplatte und Unterdecke.</w:delText>
              </w:r>
              <w:bookmarkStart w:id="1137" w:name="_Toc92102187"/>
              <w:bookmarkStart w:id="1138" w:name="_Toc93047805"/>
              <w:bookmarkEnd w:id="1137"/>
              <w:bookmarkEnd w:id="1138"/>
            </w:del>
          </w:p>
        </w:tc>
        <w:tc>
          <w:tcPr>
            <w:tcW w:w="1832" w:type="dxa"/>
            <w:tcBorders>
              <w:bottom w:val="single" w:sz="8" w:space="0" w:color="auto"/>
              <w:right w:val="single" w:sz="8" w:space="0" w:color="auto"/>
            </w:tcBorders>
            <w:vAlign w:val="center"/>
          </w:tcPr>
          <w:p w14:paraId="7592C94B" w14:textId="005368B6" w:rsidR="00B610A8" w:rsidRPr="00E81B1B" w:rsidDel="003872D7" w:rsidRDefault="00B610A8" w:rsidP="00B610A8">
            <w:pPr>
              <w:pStyle w:val="ReportTableText"/>
              <w:rPr>
                <w:del w:id="1139" w:author="Carsten Hein" w:date="2021-12-29T15:53:00Z"/>
                <w:rFonts w:ascii="Myriad Pro" w:hAnsi="Myriad Pro"/>
              </w:rPr>
            </w:pPr>
            <w:del w:id="1140" w:author="Carsten Hein" w:date="2021-12-29T15:53:00Z">
              <w:r w:rsidRPr="00E81B1B" w:rsidDel="003872D7">
                <w:rPr>
                  <w:noProof/>
                  <w:lang w:eastAsia="de-DE"/>
                </w:rPr>
                <w:drawing>
                  <wp:inline distT="0" distB="0" distL="0" distR="0" wp14:anchorId="7E870FCE" wp14:editId="1E763C03">
                    <wp:extent cx="984250" cy="652352"/>
                    <wp:effectExtent l="0" t="0" r="6350" b="0"/>
                    <wp:docPr id="46"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010506" cy="669755"/>
                            </a:xfrm>
                            <a:prstGeom prst="rect">
                              <a:avLst/>
                            </a:prstGeom>
                          </pic:spPr>
                        </pic:pic>
                      </a:graphicData>
                    </a:graphic>
                  </wp:inline>
                </w:drawing>
              </w:r>
              <w:bookmarkStart w:id="1141" w:name="_Toc92102188"/>
              <w:bookmarkStart w:id="1142" w:name="_Toc93047806"/>
              <w:bookmarkEnd w:id="1141"/>
              <w:bookmarkEnd w:id="1142"/>
            </w:del>
          </w:p>
        </w:tc>
        <w:bookmarkStart w:id="1143" w:name="_Toc92102189"/>
        <w:bookmarkStart w:id="1144" w:name="_Toc93047807"/>
        <w:bookmarkEnd w:id="1143"/>
        <w:bookmarkEnd w:id="1144"/>
      </w:tr>
    </w:tbl>
    <w:p w14:paraId="59017E3C" w14:textId="1623421C" w:rsidR="00B610A8" w:rsidRPr="00E81B1B" w:rsidDel="007B714A" w:rsidRDefault="00B610A8" w:rsidP="00B610A8">
      <w:pPr>
        <w:rPr>
          <w:del w:id="1145" w:author="Carsten Hein" w:date="2022-01-03T11:32:00Z"/>
        </w:rPr>
      </w:pPr>
      <w:del w:id="1146" w:author="Carsten Hein" w:date="2022-01-03T11:32:00Z">
        <w:r w:rsidRPr="00E81B1B" w:rsidDel="007B714A">
          <w:lastRenderedPageBreak/>
          <w:delText>Aufgrund der ähnlichen Deckenkonstruktionen wurden die fünf Varianten für die schalltechnische Bewertung in folgende drei Kategorien zusammengefasst:</w:delText>
        </w:r>
        <w:bookmarkStart w:id="1147" w:name="_Toc92102190"/>
        <w:bookmarkStart w:id="1148" w:name="_Toc93047808"/>
        <w:bookmarkEnd w:id="1147"/>
        <w:bookmarkEnd w:id="1148"/>
      </w:del>
    </w:p>
    <w:p w14:paraId="2954A462" w14:textId="5ABD100D" w:rsidR="00B610A8" w:rsidRPr="00E81B1B" w:rsidDel="007B714A" w:rsidRDefault="00B610A8" w:rsidP="00B610A8">
      <w:pPr>
        <w:rPr>
          <w:del w:id="1149" w:author="Carsten Hein" w:date="2022-01-03T11:32:00Z"/>
        </w:rPr>
      </w:pPr>
      <w:del w:id="1150" w:author="Carsten Hein" w:date="2022-01-03T11:32:00Z">
        <w:r w:rsidRPr="00E81B1B" w:rsidDel="007B714A">
          <w:rPr>
            <w:b/>
            <w:bCs/>
          </w:rPr>
          <w:delText>Kategorie 1</w:delText>
        </w:r>
        <w:r w:rsidRPr="00E81B1B" w:rsidDel="007B714A">
          <w:delText>: Büronutzung (B1)</w:delText>
        </w:r>
        <w:bookmarkStart w:id="1151" w:name="_Toc92102191"/>
        <w:bookmarkStart w:id="1152" w:name="_Toc93047809"/>
        <w:bookmarkEnd w:id="1151"/>
        <w:bookmarkEnd w:id="1152"/>
      </w:del>
    </w:p>
    <w:p w14:paraId="2F32FC40" w14:textId="1FDAB55D" w:rsidR="00B610A8" w:rsidRPr="00E81B1B" w:rsidDel="007B714A" w:rsidRDefault="00B610A8" w:rsidP="00B610A8">
      <w:pPr>
        <w:rPr>
          <w:del w:id="1153" w:author="Carsten Hein" w:date="2022-01-03T11:32:00Z"/>
        </w:rPr>
      </w:pPr>
      <w:del w:id="1154" w:author="Carsten Hein" w:date="2022-01-03T11:32:00Z">
        <w:r w:rsidRPr="00E81B1B" w:rsidDel="007B714A">
          <w:rPr>
            <w:b/>
            <w:bCs/>
          </w:rPr>
          <w:delText>Kategorie 2</w:delText>
        </w:r>
        <w:r w:rsidRPr="00E81B1B" w:rsidDel="007B714A">
          <w:delText>: Wohnnutzung mit trittschalldämmender Auflage (W1 und W2)</w:delText>
        </w:r>
        <w:bookmarkStart w:id="1155" w:name="_Toc92102192"/>
        <w:bookmarkStart w:id="1156" w:name="_Toc93047810"/>
        <w:bookmarkEnd w:id="1155"/>
        <w:bookmarkEnd w:id="1156"/>
      </w:del>
    </w:p>
    <w:p w14:paraId="5203E303" w14:textId="1D1CDAA7" w:rsidR="00B610A8" w:rsidRPr="00E81B1B" w:rsidDel="007B714A" w:rsidRDefault="00B610A8" w:rsidP="00B610A8">
      <w:pPr>
        <w:rPr>
          <w:del w:id="1157" w:author="Carsten Hein" w:date="2022-01-03T11:32:00Z"/>
        </w:rPr>
      </w:pPr>
      <w:del w:id="1158" w:author="Carsten Hein" w:date="2022-01-03T11:32:00Z">
        <w:r w:rsidRPr="00E81B1B" w:rsidDel="007B714A">
          <w:rPr>
            <w:b/>
            <w:bCs/>
          </w:rPr>
          <w:delText>Kategorie 3</w:delText>
        </w:r>
        <w:r w:rsidRPr="00E81B1B" w:rsidDel="007B714A">
          <w:delText>: Wohnnutzung mit trittschalldämmender Auflage und Unterdecke (W3 und W4)</w:delText>
        </w:r>
        <w:bookmarkStart w:id="1159" w:name="_Toc92102193"/>
        <w:bookmarkStart w:id="1160" w:name="_Toc93047811"/>
        <w:bookmarkEnd w:id="1159"/>
        <w:bookmarkEnd w:id="1160"/>
      </w:del>
    </w:p>
    <w:p w14:paraId="24925CFE" w14:textId="405A8C81" w:rsidR="00B610A8" w:rsidRPr="00E81B1B" w:rsidDel="007B714A" w:rsidRDefault="00B610A8" w:rsidP="00AD7C08">
      <w:pPr>
        <w:pStyle w:val="berschrift2"/>
        <w:numPr>
          <w:ilvl w:val="1"/>
          <w:numId w:val="29"/>
        </w:numPr>
        <w:rPr>
          <w:del w:id="1161" w:author="Carsten Hein" w:date="2022-01-03T11:32:00Z"/>
        </w:rPr>
      </w:pPr>
      <w:commentRangeStart w:id="1162"/>
      <w:del w:id="1163" w:author="Carsten Hein" w:date="2021-12-28T16:33:00Z">
        <w:r w:rsidDel="0030364A">
          <w:delText xml:space="preserve">Schalltechnischen </w:delText>
        </w:r>
      </w:del>
      <w:bookmarkStart w:id="1164" w:name="_Toc92091670"/>
      <w:bookmarkStart w:id="1165" w:name="_Toc92092112"/>
      <w:bookmarkStart w:id="1166" w:name="_Toc92092224"/>
      <w:del w:id="1167" w:author="Carsten Hein" w:date="2022-01-03T11:32:00Z">
        <w:r w:rsidDel="007B714A">
          <w:delText>Anforderungen</w:delText>
        </w:r>
        <w:commentRangeEnd w:id="1162"/>
        <w:r w:rsidDel="007B714A">
          <w:commentReference w:id="1162"/>
        </w:r>
        <w:bookmarkStart w:id="1168" w:name="_Toc92102194"/>
        <w:bookmarkStart w:id="1169" w:name="_Toc93047812"/>
        <w:bookmarkEnd w:id="1164"/>
        <w:bookmarkEnd w:id="1165"/>
        <w:bookmarkEnd w:id="1166"/>
        <w:bookmarkEnd w:id="1168"/>
        <w:bookmarkEnd w:id="1169"/>
      </w:del>
    </w:p>
    <w:p w14:paraId="71AB7497" w14:textId="5F3F3DDC" w:rsidR="00B610A8" w:rsidRPr="00E81B1B" w:rsidDel="007B714A" w:rsidRDefault="00B610A8" w:rsidP="00F80267">
      <w:pPr>
        <w:spacing w:after="240"/>
        <w:rPr>
          <w:del w:id="1170" w:author="Carsten Hein" w:date="2022-01-03T11:32:00Z"/>
        </w:rPr>
      </w:pPr>
      <w:del w:id="1171" w:author="Carsten Hein" w:date="2022-01-03T11:32:00Z">
        <w:r w:rsidRPr="00E81B1B" w:rsidDel="007B714A">
          <w:delText>Die Anforderungen an das bewertete Bau-Schalldämm-Maß R</w:delText>
        </w:r>
        <w:r w:rsidRPr="00E81B1B" w:rsidDel="007B714A">
          <w:rPr>
            <w:rFonts w:ascii="Arial" w:hAnsi="Arial" w:cs="Arial"/>
          </w:rPr>
          <w:delText>ˈ</w:delText>
        </w:r>
        <w:r w:rsidRPr="00E81B1B" w:rsidDel="007B714A">
          <w:rPr>
            <w:vertAlign w:val="subscript"/>
          </w:rPr>
          <w:delText>w</w:delText>
        </w:r>
        <w:r w:rsidRPr="00E81B1B" w:rsidDel="007B714A">
          <w:delText xml:space="preserve"> und an den bewerteten Norm-Trittschallpegel L</w:delText>
        </w:r>
        <w:r w:rsidRPr="00E81B1B" w:rsidDel="007B714A">
          <w:rPr>
            <w:rFonts w:ascii="Arial" w:hAnsi="Arial" w:cs="Arial"/>
          </w:rPr>
          <w:delText>ˈ</w:delText>
        </w:r>
        <w:r w:rsidRPr="00E81B1B" w:rsidDel="007B714A">
          <w:rPr>
            <w:vertAlign w:val="subscript"/>
          </w:rPr>
          <w:delText>n,w</w:delText>
        </w:r>
        <w:r w:rsidRPr="00E81B1B" w:rsidDel="007B714A">
          <w:delText xml:space="preserve"> einer Trenndecke zwischen unterschiedlichen fremden Nutzungseinheiten sind in Tabelle 2 der </w:delText>
        </w:r>
      </w:del>
      <w:ins w:id="1172" w:author="Marie" w:date="2021-08-18T09:51:00Z">
        <w:del w:id="1173" w:author="Carsten Hein" w:date="2021-12-28T16:34:00Z">
          <w:r w:rsidDel="00405BF6">
            <w:fldChar w:fldCharType="begin"/>
          </w:r>
        </w:del>
      </w:ins>
      <w:customXmlInsRangeStart w:id="1174" w:author="Marie" w:date="2021-08-18T09:51:00Z"/>
      <w:customXmlDelRangeStart w:id="1175" w:author="Carsten Hein" w:date="2021-12-28T16:34:00Z"/>
      <w:sdt>
        <w:sdtPr>
          <w:id w:val="-1769155859"/>
          <w:citation/>
        </w:sdtPr>
        <w:sdtContent>
          <w:customXmlInsRangeEnd w:id="1174"/>
          <w:customXmlDelRangeEnd w:id="1175"/>
          <w:ins w:id="1176" w:author="Marie" w:date="2021-08-18T09:51:00Z">
            <w:del w:id="1177" w:author="Carsten Hein" w:date="2021-12-28T16:34:00Z">
              <w:r w:rsidR="00BF14DD" w:rsidRPr="00E81B1B" w:rsidDel="00405BF6">
                <w:delInstrText xml:space="preserve"> CITATION DIN18 \l 1031 </w:delInstrText>
              </w:r>
            </w:del>
          </w:ins>
          <w:del w:id="1178" w:author="Carsten Hein" w:date="2021-12-28T16:34:00Z">
            <w:r w:rsidDel="00405BF6">
              <w:fldChar w:fldCharType="separate"/>
            </w:r>
            <w:r w:rsidR="00BF14DD" w:rsidRPr="00E81B1B" w:rsidDel="00405BF6">
              <w:rPr>
                <w:rFonts w:ascii="Arial" w:hAnsi="Arial" w:cs="Arial"/>
              </w:rPr>
              <w:delText>￼</w:delText>
            </w:r>
          </w:del>
          <w:customXmlInsRangeStart w:id="1179" w:author="Marie" w:date="2021-08-18T09:51:00Z"/>
          <w:customXmlDelRangeStart w:id="1180" w:author="Carsten Hein" w:date="2021-12-28T16:34:00Z"/>
        </w:sdtContent>
      </w:sdt>
      <w:customXmlInsRangeEnd w:id="1179"/>
      <w:customXmlDelRangeEnd w:id="1180"/>
      <w:ins w:id="1181" w:author="Marie" w:date="2021-08-18T09:51:00Z">
        <w:del w:id="1182" w:author="Carsten Hein" w:date="2021-12-28T16:34:00Z">
          <w:r w:rsidDel="00405BF6">
            <w:fldChar w:fldCharType="end"/>
          </w:r>
        </w:del>
      </w:ins>
      <w:del w:id="1183" w:author="Carsten Hein" w:date="2021-12-28T16:34:00Z">
        <w:r w:rsidRPr="00E81B1B" w:rsidDel="00405BF6">
          <w:rPr>
            <w:rFonts w:ascii="Arial" w:hAnsi="Arial" w:cs="Arial"/>
          </w:rPr>
          <w:delText>￼</w:delText>
        </w:r>
      </w:del>
      <w:del w:id="1184" w:author="Carsten Hein" w:date="2021-12-29T16:04:00Z">
        <w:r w:rsidRPr="00E81B1B" w:rsidDel="003A6C3E">
          <w:delText>Norm DIN 4109-01:2018-01</w:delText>
        </w:r>
      </w:del>
      <w:ins w:id="1185" w:author="Marie" w:date="2021-08-18T09:51:00Z">
        <w:del w:id="1186" w:author="Carsten Hein" w:date="2021-12-29T16:04:00Z">
          <w:r w:rsidR="00BF14DD" w:rsidRPr="00E81B1B" w:rsidDel="003A6C3E">
            <w:delText xml:space="preserve"> </w:delText>
          </w:r>
        </w:del>
      </w:ins>
      <w:del w:id="1187" w:author="Carsten Hein" w:date="2022-01-03T11:32:00Z">
        <w:r w:rsidRPr="00E81B1B" w:rsidDel="007B714A">
          <w:delText xml:space="preserve"> festgelegt. Die Anforderungen an Luftschalldämmung (R</w:delText>
        </w:r>
        <w:r w:rsidRPr="00E81B1B" w:rsidDel="007B714A">
          <w:rPr>
            <w:rFonts w:ascii="Arial" w:hAnsi="Arial" w:cs="Arial"/>
          </w:rPr>
          <w:delText>ˈ</w:delText>
        </w:r>
        <w:r w:rsidRPr="00E81B1B" w:rsidDel="007B714A">
          <w:rPr>
            <w:vertAlign w:val="subscript"/>
          </w:rPr>
          <w:delText>w</w:delText>
        </w:r>
        <w:r w:rsidRPr="00E81B1B" w:rsidDel="007B714A">
          <w:delText>) und Trittschalldämmung (L</w:delText>
        </w:r>
        <w:r w:rsidRPr="00E81B1B" w:rsidDel="007B714A">
          <w:rPr>
            <w:rFonts w:ascii="Arial" w:hAnsi="Arial" w:cs="Arial"/>
          </w:rPr>
          <w:delText>ˈ</w:delText>
        </w:r>
        <w:r w:rsidRPr="00E81B1B" w:rsidDel="007B714A">
          <w:rPr>
            <w:vertAlign w:val="subscript"/>
          </w:rPr>
          <w:delText>n,w</w:delText>
        </w:r>
        <w:r w:rsidRPr="00E81B1B" w:rsidDel="007B714A">
          <w:delText>) sind technisch zu unterscheiden und separat zu bewerten, d.</w:delText>
        </w:r>
      </w:del>
      <w:ins w:id="1188" w:author="Jan Wenker" w:date="2021-12-08T11:32:00Z">
        <w:del w:id="1189" w:author="Carsten Hein" w:date="2022-01-03T11:32:00Z">
          <w:r w:rsidR="00327D64" w:rsidDel="007B714A">
            <w:delText xml:space="preserve"> </w:delText>
          </w:r>
        </w:del>
      </w:ins>
      <w:del w:id="1190" w:author="Carsten Hein" w:date="2022-01-03T11:32:00Z">
        <w:r w:rsidRPr="00E81B1B" w:rsidDel="007B714A">
          <w:delText>h. die Einhaltung</w:delText>
        </w:r>
      </w:del>
      <w:ins w:id="1191" w:author="Stefan Behring" w:date="2021-12-12T22:01:00Z">
        <w:del w:id="1192" w:author="Carsten Hein" w:date="2022-01-03T11:32:00Z">
          <w:r w:rsidRPr="00E81B1B" w:rsidDel="007B714A">
            <w:delText xml:space="preserve"> </w:delText>
          </w:r>
          <w:r w:rsidR="0C4A2598" w:rsidRPr="00E81B1B" w:rsidDel="007B714A">
            <w:delText>der</w:delText>
          </w:r>
        </w:del>
      </w:ins>
      <w:del w:id="1193" w:author="Carsten Hein" w:date="2022-01-03T11:32:00Z">
        <w:r w:rsidRPr="00E81B1B" w:rsidDel="007B714A">
          <w:delText xml:space="preserve"> eine</w:delText>
        </w:r>
        <w:r w:rsidDel="007B714A">
          <w:delText>r</w:delText>
        </w:r>
      </w:del>
      <w:ins w:id="1194" w:author="Stefan Behring" w:date="2021-12-12T22:02:00Z">
        <w:del w:id="1195" w:author="Carsten Hein" w:date="2022-01-03T11:32:00Z">
          <w:r w:rsidR="73ED6D8B" w:rsidRPr="00E81B1B" w:rsidDel="007B714A">
            <w:delText>n</w:delText>
          </w:r>
        </w:del>
      </w:ins>
      <w:del w:id="1196" w:author="Carsten Hein" w:date="2022-01-03T11:32:00Z">
        <w:r w:rsidRPr="00E81B1B" w:rsidDel="007B714A">
          <w:delText xml:space="preserve"> Anforderung gewährleistet nicht zwangsläufig die Einhaltung der </w:delText>
        </w:r>
        <w:r w:rsidDel="007B714A">
          <w:delText>A</w:delText>
        </w:r>
      </w:del>
      <w:ins w:id="1197" w:author="Stefan Behring" w:date="2021-12-12T22:02:00Z">
        <w:del w:id="1198" w:author="Carsten Hein" w:date="2022-01-03T11:32:00Z">
          <w:r w:rsidR="7B8976AC" w:rsidRPr="00E81B1B" w:rsidDel="007B714A">
            <w:delText>a</w:delText>
          </w:r>
        </w:del>
      </w:ins>
      <w:del w:id="1199" w:author="Carsten Hein" w:date="2022-01-03T11:32:00Z">
        <w:r w:rsidRPr="00E81B1B" w:rsidDel="007B714A">
          <w:delText>nderen.</w:delText>
        </w:r>
      </w:del>
      <w:ins w:id="1200" w:author="Marie" w:date="2021-08-18T09:52:00Z">
        <w:del w:id="1201" w:author="Carsten Hein" w:date="2022-01-03T11:32:00Z">
          <w:r w:rsidR="00F80267" w:rsidRPr="00E81B1B" w:rsidDel="007B714A">
            <w:delText xml:space="preserve"> </w:delText>
          </w:r>
        </w:del>
      </w:ins>
      <w:del w:id="1202" w:author="Carsten Hein" w:date="2022-01-03T11:32:00Z">
        <w:r w:rsidRPr="00E81B1B" w:rsidDel="007B714A">
          <w:delText>Die betreffenden Anforderungen</w:delText>
        </w:r>
      </w:del>
      <w:ins w:id="1203" w:author="Stefan Behring" w:date="2021-12-12T22:03:00Z">
        <w:del w:id="1204" w:author="Carsten Hein" w:date="2022-01-03T11:32:00Z">
          <w:r w:rsidRPr="00E81B1B" w:rsidDel="007B714A">
            <w:delText xml:space="preserve"> </w:delText>
          </w:r>
          <w:r w:rsidR="0B48F1B2" w:rsidDel="007B714A">
            <w:delText xml:space="preserve">für Trenndecken zwischen fremden </w:delText>
          </w:r>
          <w:r w:rsidR="0B48F1B2" w:rsidRPr="008C22F2" w:rsidDel="007B714A">
            <w:delText>Wohneinheiten und fremden Arbeitsräumen</w:delText>
          </w:r>
        </w:del>
      </w:ins>
      <w:del w:id="1205" w:author="Carsten Hein" w:date="2022-01-03T11:32:00Z">
        <w:r w:rsidRPr="008C22F2" w:rsidDel="007B714A">
          <w:delText xml:space="preserve"> sind in der nachfolgenden</w:delText>
        </w:r>
      </w:del>
      <w:ins w:id="1206" w:author="Marie" w:date="2021-08-18T09:52:00Z">
        <w:del w:id="1207" w:author="Carsten Hein" w:date="2021-12-29T16:07:00Z">
          <w:r w:rsidRPr="008C22F2" w:rsidDel="00000084">
            <w:delText xml:space="preserve">  REF _Ref80172743 \h </w:delText>
          </w:r>
        </w:del>
        <w:del w:id="1208" w:author="Carsten Hein" w:date="2022-01-03T11:32:00Z">
          <w:r w:rsidR="00BF14DD" w:rsidRPr="008C22F2" w:rsidDel="007B714A">
            <w:delText>Tabelle 3</w:delText>
          </w:r>
        </w:del>
        <w:del w:id="1209" w:author="Carsten Hein" w:date="2021-12-29T16:07:00Z">
          <w:r w:rsidRPr="008C22F2" w:rsidDel="00DE7B5A">
            <w:rPr>
              <w:rFonts w:ascii="Arial" w:hAnsi="Arial" w:cs="Arial"/>
            </w:rPr>
            <w:delText>￼</w:delText>
          </w:r>
        </w:del>
      </w:ins>
      <w:del w:id="1210" w:author="Carsten Hein" w:date="2022-01-03T11:32:00Z">
        <w:r w:rsidRPr="008C22F2" w:rsidDel="007B714A">
          <w:delText>Tabelle 2</w:delText>
        </w:r>
      </w:del>
      <w:del w:id="1211" w:author="Carsten Hein" w:date="2021-12-29T16:08:00Z">
        <w:r w:rsidRPr="008C22F2" w:rsidDel="008C22F2">
          <w:delText>,</w:delText>
        </w:r>
      </w:del>
      <w:del w:id="1212" w:author="Carsten Hein" w:date="2022-01-03T11:32:00Z">
        <w:r w:rsidRPr="008C22F2" w:rsidDel="007B714A">
          <w:delText xml:space="preserve"> in Abhängigkeit von der Nutzung,</w:delText>
        </w:r>
      </w:del>
      <w:ins w:id="1213" w:author="Marie" w:date="2021-08-18T09:52:00Z">
        <w:del w:id="1214" w:author="Carsten Hein" w:date="2022-01-03T11:32:00Z">
          <w:r w:rsidR="00BF14DD" w:rsidRPr="008C22F2" w:rsidDel="007B714A">
            <w:delText xml:space="preserve"> sowie</w:delText>
          </w:r>
        </w:del>
      </w:ins>
      <w:del w:id="1215" w:author="Carsten Hein" w:date="2022-01-03T11:32:00Z">
        <w:r w:rsidRPr="008C22F2" w:rsidDel="007B714A">
          <w:delText xml:space="preserve"> den untersuchten Deckenaufbauten</w:delText>
        </w:r>
      </w:del>
      <w:del w:id="1216" w:author="Carsten Hein" w:date="2021-12-29T16:08:00Z">
        <w:r w:rsidRPr="008C22F2" w:rsidDel="008C22F2">
          <w:delText xml:space="preserve"> zugeordnet </w:delText>
        </w:r>
      </w:del>
      <w:del w:id="1217" w:author="Carsten Hein" w:date="2022-01-03T11:32:00Z">
        <w:r w:rsidRPr="008C22F2" w:rsidDel="007B714A">
          <w:delText>und tabellarisch aufgeführt.</w:delText>
        </w:r>
        <w:bookmarkStart w:id="1218" w:name="_Toc92102195"/>
        <w:bookmarkStart w:id="1219" w:name="_Toc93047813"/>
        <w:bookmarkEnd w:id="1218"/>
        <w:bookmarkEnd w:id="1219"/>
      </w:del>
    </w:p>
    <w:p w14:paraId="370BF42A" w14:textId="4F7BECD3" w:rsidR="00B610A8" w:rsidRPr="00E81B1B" w:rsidDel="007B714A" w:rsidRDefault="00B610A8" w:rsidP="00B610A8">
      <w:pPr>
        <w:pStyle w:val="Beschriftung"/>
        <w:rPr>
          <w:del w:id="1220" w:author="Carsten Hein" w:date="2022-01-03T11:32:00Z"/>
        </w:rPr>
      </w:pPr>
      <w:bookmarkStart w:id="1221" w:name="_Ref80172743"/>
      <w:bookmarkStart w:id="1222" w:name="_Toc92091848"/>
      <w:del w:id="1223" w:author="Carsten Hein" w:date="2022-01-03T11:32:00Z">
        <w:r w:rsidRPr="00E81B1B" w:rsidDel="007B714A">
          <w:delText xml:space="preserve">Tabelle </w:delText>
        </w:r>
        <w:r w:rsidRPr="00E81B1B" w:rsidDel="007B714A">
          <w:rPr>
            <w:iCs w:val="0"/>
          </w:rPr>
          <w:fldChar w:fldCharType="begin"/>
        </w:r>
        <w:r w:rsidRPr="00E81B1B" w:rsidDel="007B714A">
          <w:delInstrText>SEQ Tabelle \* ARABIC</w:delInstrText>
        </w:r>
        <w:r w:rsidRPr="00E81B1B" w:rsidDel="007B714A">
          <w:rPr>
            <w:iCs w:val="0"/>
          </w:rPr>
          <w:fldChar w:fldCharType="separate"/>
        </w:r>
        <w:r w:rsidR="009737A6" w:rsidDel="007B714A">
          <w:rPr>
            <w:noProof/>
          </w:rPr>
          <w:delText>2</w:delText>
        </w:r>
        <w:r w:rsidRPr="00E81B1B" w:rsidDel="007B714A">
          <w:rPr>
            <w:iCs w:val="0"/>
          </w:rPr>
          <w:fldChar w:fldCharType="end"/>
        </w:r>
        <w:bookmarkEnd w:id="1221"/>
        <w:r w:rsidRPr="00E81B1B" w:rsidDel="007B714A">
          <w:delText xml:space="preserve"> </w:delText>
        </w:r>
      </w:del>
      <w:bookmarkEnd w:id="1222"/>
      <w:commentRangeStart w:id="1224"/>
      <w:del w:id="1225" w:author="Carsten Hein" w:date="2021-12-29T15:58:00Z">
        <w:r w:rsidRPr="00E81B1B" w:rsidDel="000C52CF">
          <w:delText>Schalltechnische Anforderungen</w:delText>
        </w:r>
        <w:commentRangeEnd w:id="1224"/>
        <w:r w:rsidR="00586286" w:rsidDel="000C52CF">
          <w:rPr>
            <w:rStyle w:val="Kommentarzeichen"/>
            <w:iCs w:val="0"/>
          </w:rPr>
          <w:commentReference w:id="1224"/>
        </w:r>
      </w:del>
      <w:bookmarkStart w:id="1226" w:name="_Toc92102196"/>
      <w:bookmarkStart w:id="1227" w:name="_Toc93047814"/>
      <w:bookmarkEnd w:id="1226"/>
      <w:bookmarkEnd w:id="1227"/>
    </w:p>
    <w:tbl>
      <w:tblPr>
        <w:tblStyle w:val="Tabellenraster"/>
        <w:tblW w:w="0" w:type="auto"/>
        <w:tblLook w:val="04A0" w:firstRow="1" w:lastRow="0" w:firstColumn="1" w:lastColumn="0" w:noHBand="0" w:noVBand="1"/>
      </w:tblPr>
      <w:tblGrid>
        <w:gridCol w:w="2669"/>
        <w:gridCol w:w="1955"/>
        <w:gridCol w:w="2215"/>
        <w:gridCol w:w="2211"/>
      </w:tblGrid>
      <w:tr w:rsidR="00B610A8" w:rsidRPr="00E81B1B" w:rsidDel="007B714A" w14:paraId="58A1D0D5" w14:textId="2C9F9CCE" w:rsidTr="00B610A8">
        <w:trPr>
          <w:del w:id="1228" w:author="Carsten Hein" w:date="2022-01-03T11:32:00Z"/>
        </w:trPr>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9A4C7A4" w14:textId="1088216B" w:rsidR="00B610A8" w:rsidRPr="00E81B1B" w:rsidDel="007B714A" w:rsidRDefault="00B610A8" w:rsidP="00B610A8">
            <w:pPr>
              <w:rPr>
                <w:del w:id="1229" w:author="Carsten Hein" w:date="2022-01-03T11:32:00Z"/>
                <w:b/>
                <w:bCs/>
              </w:rPr>
            </w:pPr>
            <w:del w:id="1230" w:author="Carsten Hein" w:date="2022-01-03T11:32:00Z">
              <w:r w:rsidRPr="00E81B1B" w:rsidDel="007B714A">
                <w:rPr>
                  <w:b/>
                  <w:bCs/>
                </w:rPr>
                <w:delText>Bauteil</w:delText>
              </w:r>
              <w:bookmarkStart w:id="1231" w:name="_Toc92102197"/>
              <w:bookmarkStart w:id="1232" w:name="_Toc93047815"/>
              <w:bookmarkEnd w:id="1231"/>
              <w:bookmarkEnd w:id="1232"/>
            </w:del>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18BCDB3" w14:textId="04A1ED65" w:rsidR="00B610A8" w:rsidRPr="00E81B1B" w:rsidDel="007B714A" w:rsidRDefault="00B610A8" w:rsidP="00B610A8">
            <w:pPr>
              <w:rPr>
                <w:del w:id="1233" w:author="Carsten Hein" w:date="2022-01-03T11:32:00Z"/>
                <w:b/>
                <w:bCs/>
              </w:rPr>
            </w:pPr>
            <w:del w:id="1234" w:author="Carsten Hein" w:date="2022-01-03T11:32:00Z">
              <w:r w:rsidRPr="00E81B1B" w:rsidDel="007B714A">
                <w:rPr>
                  <w:b/>
                  <w:bCs/>
                </w:rPr>
                <w:delText>Betroffene</w:delText>
              </w:r>
              <w:r w:rsidR="008A6A8D" w:rsidRPr="00E81B1B" w:rsidDel="007B714A">
                <w:rPr>
                  <w:b/>
                  <w:bCs/>
                </w:rPr>
                <w:delText xml:space="preserve"> </w:delText>
              </w:r>
              <w:r w:rsidRPr="00E81B1B" w:rsidDel="007B714A">
                <w:rPr>
                  <w:b/>
                  <w:bCs/>
                </w:rPr>
                <w:delText xml:space="preserve"> Deckenvarianten</w:delText>
              </w:r>
              <w:bookmarkStart w:id="1235" w:name="_Toc92102198"/>
              <w:bookmarkStart w:id="1236" w:name="_Toc93047816"/>
              <w:bookmarkEnd w:id="1235"/>
              <w:bookmarkEnd w:id="1236"/>
            </w:del>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B5F0DD1" w14:textId="1704C253" w:rsidR="00B610A8" w:rsidRPr="00E81B1B" w:rsidDel="007B714A" w:rsidRDefault="00B610A8" w:rsidP="00B610A8">
            <w:pPr>
              <w:rPr>
                <w:del w:id="1237" w:author="Carsten Hein" w:date="2022-01-03T11:32:00Z"/>
                <w:b/>
                <w:bCs/>
              </w:rPr>
            </w:pPr>
            <w:del w:id="1238" w:author="Carsten Hein" w:date="2022-01-03T11:32:00Z">
              <w:r w:rsidRPr="00E81B1B" w:rsidDel="007B714A">
                <w:rPr>
                  <w:b/>
                  <w:bCs/>
                </w:rPr>
                <w:delText>Anforderungen</w:delText>
              </w:r>
              <w:bookmarkStart w:id="1239" w:name="_Toc92102199"/>
              <w:bookmarkStart w:id="1240" w:name="_Toc93047817"/>
              <w:bookmarkEnd w:id="1239"/>
              <w:bookmarkEnd w:id="1240"/>
            </w:del>
          </w:p>
        </w:tc>
        <w:bookmarkStart w:id="1241" w:name="_Toc92102200"/>
        <w:bookmarkStart w:id="1242" w:name="_Toc93047818"/>
        <w:bookmarkEnd w:id="1241"/>
        <w:bookmarkEnd w:id="1242"/>
      </w:tr>
      <w:tr w:rsidR="00B610A8" w:rsidRPr="00E81B1B" w:rsidDel="007B714A" w14:paraId="56332958" w14:textId="179E9F87" w:rsidTr="00B610A8">
        <w:trPr>
          <w:del w:id="1243" w:author="Carsten Hein" w:date="2022-01-03T11:32:00Z"/>
        </w:trPr>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2D56746" w14:textId="024F5C96" w:rsidR="00B610A8" w:rsidRPr="00E81B1B" w:rsidDel="007B714A" w:rsidRDefault="00B610A8" w:rsidP="00B610A8">
            <w:pPr>
              <w:rPr>
                <w:del w:id="1244" w:author="Carsten Hein" w:date="2022-01-03T11:32:00Z"/>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FE7D7D9" w14:textId="399FA07D" w:rsidR="00B610A8" w:rsidRPr="00E81B1B" w:rsidDel="007B714A" w:rsidRDefault="00B610A8" w:rsidP="00B610A8">
            <w:pPr>
              <w:rPr>
                <w:del w:id="1245" w:author="Carsten Hein" w:date="2022-01-03T11:32:00Z"/>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C507D7E" w14:textId="5CADF7B4" w:rsidR="00B610A8" w:rsidRPr="00E81B1B" w:rsidDel="007B714A" w:rsidRDefault="00B610A8" w:rsidP="00B610A8">
            <w:pPr>
              <w:rPr>
                <w:del w:id="1246" w:author="Carsten Hein" w:date="2022-01-03T11:32:00Z"/>
                <w:b/>
                <w:bCs/>
              </w:rPr>
            </w:pPr>
            <w:del w:id="1247" w:author="Carsten Hein" w:date="2022-01-03T11:32:00Z">
              <w:r w:rsidRPr="00E81B1B" w:rsidDel="007B714A">
                <w:rPr>
                  <w:b/>
                  <w:bCs/>
                </w:rPr>
                <w:delText>R</w:delText>
              </w:r>
              <w:r w:rsidRPr="00E81B1B" w:rsidDel="007B714A">
                <w:rPr>
                  <w:rFonts w:ascii="Arial" w:hAnsi="Arial" w:cs="Arial"/>
                  <w:b/>
                  <w:bCs/>
                </w:rPr>
                <w:delText>ˈ</w:delText>
              </w:r>
              <w:r w:rsidRPr="00E81B1B" w:rsidDel="007B714A">
                <w:rPr>
                  <w:b/>
                  <w:bCs/>
                  <w:vertAlign w:val="subscript"/>
                </w:rPr>
                <w:delText>w</w:delText>
              </w:r>
              <w:bookmarkStart w:id="1248" w:name="_Toc92102201"/>
              <w:bookmarkStart w:id="1249" w:name="_Toc93047819"/>
              <w:bookmarkEnd w:id="1248"/>
              <w:bookmarkEnd w:id="1249"/>
            </w:del>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6EB2690" w14:textId="46006139" w:rsidR="00B610A8" w:rsidRPr="00E81B1B" w:rsidDel="007B714A" w:rsidRDefault="00B610A8" w:rsidP="00B610A8">
            <w:pPr>
              <w:rPr>
                <w:del w:id="1250" w:author="Carsten Hein" w:date="2022-01-03T11:32:00Z"/>
                <w:b/>
                <w:bCs/>
              </w:rPr>
            </w:pPr>
            <w:del w:id="1251" w:author="Carsten Hein" w:date="2022-01-03T11:32:00Z">
              <w:r w:rsidRPr="00E81B1B" w:rsidDel="007B714A">
                <w:rPr>
                  <w:b/>
                  <w:bCs/>
                </w:rPr>
                <w:delText>L</w:delText>
              </w:r>
              <w:r w:rsidRPr="00E81B1B" w:rsidDel="007B714A">
                <w:rPr>
                  <w:rFonts w:ascii="Arial" w:hAnsi="Arial" w:cs="Arial"/>
                  <w:b/>
                  <w:bCs/>
                </w:rPr>
                <w:delText>ˈ</w:delText>
              </w:r>
              <w:r w:rsidRPr="00E81B1B" w:rsidDel="007B714A">
                <w:rPr>
                  <w:b/>
                  <w:bCs/>
                  <w:vertAlign w:val="subscript"/>
                </w:rPr>
                <w:delText>n,w</w:delText>
              </w:r>
              <w:bookmarkStart w:id="1252" w:name="_Toc92102202"/>
              <w:bookmarkStart w:id="1253" w:name="_Toc93047820"/>
              <w:bookmarkEnd w:id="1252"/>
              <w:bookmarkEnd w:id="1253"/>
            </w:del>
          </w:p>
        </w:tc>
        <w:bookmarkStart w:id="1254" w:name="_Toc92102203"/>
        <w:bookmarkStart w:id="1255" w:name="_Toc93047821"/>
        <w:bookmarkEnd w:id="1254"/>
        <w:bookmarkEnd w:id="1255"/>
      </w:tr>
      <w:tr w:rsidR="00B610A8" w:rsidRPr="00E81B1B" w:rsidDel="007B714A" w14:paraId="1835AF99" w14:textId="40E098FB" w:rsidTr="00B610A8">
        <w:trPr>
          <w:del w:id="1256" w:author="Carsten Hein" w:date="2022-01-03T11:32:00Z"/>
        </w:trPr>
        <w:tc>
          <w:tcPr>
            <w:tcW w:w="2669" w:type="dxa"/>
            <w:tcBorders>
              <w:top w:val="single" w:sz="8" w:space="0" w:color="auto"/>
              <w:left w:val="single" w:sz="8" w:space="0" w:color="auto"/>
            </w:tcBorders>
            <w:vAlign w:val="center"/>
          </w:tcPr>
          <w:p w14:paraId="03C5F64E" w14:textId="20AC94C0" w:rsidR="00B610A8" w:rsidRPr="00E81B1B" w:rsidDel="007B714A" w:rsidRDefault="00B610A8" w:rsidP="008A6A8D">
            <w:pPr>
              <w:jc w:val="left"/>
              <w:rPr>
                <w:del w:id="1257" w:author="Carsten Hein" w:date="2022-01-03T11:32:00Z"/>
              </w:rPr>
            </w:pPr>
            <w:del w:id="1258" w:author="Carsten Hein" w:date="2022-01-03T11:32:00Z">
              <w:r w:rsidRPr="00E81B1B" w:rsidDel="007B714A">
                <w:delText>Trenndecken zwischen fremden Wohneinheiten</w:delText>
              </w:r>
              <w:bookmarkStart w:id="1259" w:name="_Toc92102204"/>
              <w:bookmarkStart w:id="1260" w:name="_Toc93047822"/>
              <w:bookmarkEnd w:id="1259"/>
              <w:bookmarkEnd w:id="1260"/>
            </w:del>
          </w:p>
        </w:tc>
        <w:tc>
          <w:tcPr>
            <w:tcW w:w="1955" w:type="dxa"/>
            <w:tcBorders>
              <w:top w:val="single" w:sz="8" w:space="0" w:color="auto"/>
            </w:tcBorders>
            <w:vAlign w:val="center"/>
          </w:tcPr>
          <w:p w14:paraId="5C86BFF0" w14:textId="205ECF09" w:rsidR="00B610A8" w:rsidRPr="00E81B1B" w:rsidDel="007B714A" w:rsidRDefault="00B610A8" w:rsidP="00B610A8">
            <w:pPr>
              <w:rPr>
                <w:del w:id="1261" w:author="Carsten Hein" w:date="2022-01-03T11:32:00Z"/>
              </w:rPr>
            </w:pPr>
            <w:del w:id="1262" w:author="Carsten Hein" w:date="2022-01-03T11:32:00Z">
              <w:r w:rsidRPr="00E81B1B" w:rsidDel="007B714A">
                <w:delText>W1, W2, W3, W4</w:delText>
              </w:r>
              <w:bookmarkStart w:id="1263" w:name="_Toc92102205"/>
              <w:bookmarkStart w:id="1264" w:name="_Toc93047823"/>
              <w:bookmarkEnd w:id="1263"/>
              <w:bookmarkEnd w:id="1264"/>
            </w:del>
          </w:p>
        </w:tc>
        <w:tc>
          <w:tcPr>
            <w:tcW w:w="2215" w:type="dxa"/>
            <w:tcBorders>
              <w:top w:val="single" w:sz="8" w:space="0" w:color="auto"/>
            </w:tcBorders>
            <w:vAlign w:val="center"/>
          </w:tcPr>
          <w:p w14:paraId="387E3D78" w14:textId="601E4ABF" w:rsidR="00B610A8" w:rsidRPr="00E81B1B" w:rsidDel="007B714A" w:rsidRDefault="00B610A8" w:rsidP="00B610A8">
            <w:pPr>
              <w:rPr>
                <w:del w:id="1265" w:author="Carsten Hein" w:date="2022-01-03T11:32:00Z"/>
              </w:rPr>
            </w:pPr>
            <w:del w:id="1266" w:author="Carsten Hein" w:date="2022-01-03T11:32:00Z">
              <w:r w:rsidRPr="00E81B1B" w:rsidDel="007B714A">
                <w:delText>≥ 54 dB</w:delText>
              </w:r>
              <w:bookmarkStart w:id="1267" w:name="_Toc92102206"/>
              <w:bookmarkStart w:id="1268" w:name="_Toc93047824"/>
              <w:bookmarkEnd w:id="1267"/>
              <w:bookmarkEnd w:id="1268"/>
            </w:del>
          </w:p>
        </w:tc>
        <w:tc>
          <w:tcPr>
            <w:tcW w:w="2211" w:type="dxa"/>
            <w:tcBorders>
              <w:top w:val="single" w:sz="8" w:space="0" w:color="auto"/>
              <w:right w:val="single" w:sz="8" w:space="0" w:color="auto"/>
            </w:tcBorders>
            <w:vAlign w:val="center"/>
          </w:tcPr>
          <w:p w14:paraId="5E08F1EB" w14:textId="2D0200AC" w:rsidR="00B610A8" w:rsidRPr="00E81B1B" w:rsidDel="007B714A" w:rsidRDefault="00B610A8" w:rsidP="00B610A8">
            <w:pPr>
              <w:rPr>
                <w:del w:id="1269" w:author="Carsten Hein" w:date="2022-01-03T11:32:00Z"/>
              </w:rPr>
            </w:pPr>
            <w:del w:id="1270" w:author="Carsten Hein" w:date="2022-01-03T11:32:00Z">
              <w:r w:rsidRPr="00E81B1B" w:rsidDel="007B714A">
                <w:delText>≤ 50 dB</w:delText>
              </w:r>
              <w:bookmarkStart w:id="1271" w:name="_Toc92102207"/>
              <w:bookmarkStart w:id="1272" w:name="_Toc93047825"/>
              <w:bookmarkEnd w:id="1271"/>
              <w:bookmarkEnd w:id="1272"/>
            </w:del>
          </w:p>
        </w:tc>
        <w:bookmarkStart w:id="1273" w:name="_Toc92102208"/>
        <w:bookmarkStart w:id="1274" w:name="_Toc93047826"/>
        <w:bookmarkEnd w:id="1273"/>
        <w:bookmarkEnd w:id="1274"/>
      </w:tr>
      <w:tr w:rsidR="00B610A8" w:rsidRPr="00E81B1B" w:rsidDel="007B714A" w14:paraId="028FB74C" w14:textId="1DAA9E9E" w:rsidTr="00B610A8">
        <w:trPr>
          <w:del w:id="1275" w:author="Carsten Hein" w:date="2022-01-03T11:32:00Z"/>
        </w:trPr>
        <w:tc>
          <w:tcPr>
            <w:tcW w:w="2669" w:type="dxa"/>
            <w:tcBorders>
              <w:left w:val="single" w:sz="8" w:space="0" w:color="auto"/>
              <w:bottom w:val="single" w:sz="8" w:space="0" w:color="auto"/>
            </w:tcBorders>
            <w:vAlign w:val="center"/>
          </w:tcPr>
          <w:p w14:paraId="5E9E3149" w14:textId="22882BC2" w:rsidR="00B610A8" w:rsidRPr="00E81B1B" w:rsidDel="007B714A" w:rsidRDefault="00B610A8" w:rsidP="008A6A8D">
            <w:pPr>
              <w:jc w:val="left"/>
              <w:rPr>
                <w:del w:id="1276" w:author="Carsten Hein" w:date="2022-01-03T11:32:00Z"/>
              </w:rPr>
            </w:pPr>
            <w:del w:id="1277" w:author="Carsten Hein" w:date="2022-01-03T11:32:00Z">
              <w:r w:rsidRPr="00E81B1B" w:rsidDel="007B714A">
                <w:delText>Trenndecken zwischen fremden Arbeitsräumen</w:delText>
              </w:r>
              <w:bookmarkStart w:id="1278" w:name="_Toc92102209"/>
              <w:bookmarkStart w:id="1279" w:name="_Toc93047827"/>
              <w:bookmarkEnd w:id="1278"/>
              <w:bookmarkEnd w:id="1279"/>
            </w:del>
          </w:p>
        </w:tc>
        <w:tc>
          <w:tcPr>
            <w:tcW w:w="1955" w:type="dxa"/>
            <w:tcBorders>
              <w:bottom w:val="single" w:sz="8" w:space="0" w:color="auto"/>
            </w:tcBorders>
            <w:vAlign w:val="center"/>
          </w:tcPr>
          <w:p w14:paraId="75D599E7" w14:textId="6A86254C" w:rsidR="00B610A8" w:rsidRPr="00E81B1B" w:rsidDel="007B714A" w:rsidRDefault="00B610A8" w:rsidP="00B610A8">
            <w:pPr>
              <w:rPr>
                <w:del w:id="1280" w:author="Carsten Hein" w:date="2022-01-03T11:32:00Z"/>
              </w:rPr>
            </w:pPr>
            <w:del w:id="1281" w:author="Carsten Hein" w:date="2022-01-03T11:32:00Z">
              <w:r w:rsidRPr="00E81B1B" w:rsidDel="007B714A">
                <w:delText>B1</w:delText>
              </w:r>
              <w:bookmarkStart w:id="1282" w:name="_Toc92102210"/>
              <w:bookmarkStart w:id="1283" w:name="_Toc93047828"/>
              <w:bookmarkEnd w:id="1282"/>
              <w:bookmarkEnd w:id="1283"/>
            </w:del>
          </w:p>
        </w:tc>
        <w:tc>
          <w:tcPr>
            <w:tcW w:w="2215" w:type="dxa"/>
            <w:tcBorders>
              <w:bottom w:val="single" w:sz="8" w:space="0" w:color="auto"/>
            </w:tcBorders>
            <w:vAlign w:val="center"/>
          </w:tcPr>
          <w:p w14:paraId="1E7E31B3" w14:textId="55339137" w:rsidR="00B610A8" w:rsidRPr="00E81B1B" w:rsidDel="007B714A" w:rsidRDefault="00B610A8" w:rsidP="00B610A8">
            <w:pPr>
              <w:rPr>
                <w:del w:id="1284" w:author="Carsten Hein" w:date="2022-01-03T11:32:00Z"/>
              </w:rPr>
            </w:pPr>
            <w:del w:id="1285" w:author="Carsten Hein" w:date="2022-01-03T11:32:00Z">
              <w:r w:rsidRPr="00E81B1B" w:rsidDel="007B714A">
                <w:delText>≥ 54 dB</w:delText>
              </w:r>
              <w:bookmarkStart w:id="1286" w:name="_Toc92102211"/>
              <w:bookmarkStart w:id="1287" w:name="_Toc93047829"/>
              <w:bookmarkEnd w:id="1286"/>
              <w:bookmarkEnd w:id="1287"/>
            </w:del>
          </w:p>
        </w:tc>
        <w:tc>
          <w:tcPr>
            <w:tcW w:w="2211" w:type="dxa"/>
            <w:tcBorders>
              <w:bottom w:val="single" w:sz="8" w:space="0" w:color="auto"/>
              <w:right w:val="single" w:sz="8" w:space="0" w:color="auto"/>
            </w:tcBorders>
            <w:vAlign w:val="center"/>
          </w:tcPr>
          <w:p w14:paraId="6A456063" w14:textId="38E0A870" w:rsidR="00B610A8" w:rsidRPr="00E81B1B" w:rsidDel="007B714A" w:rsidRDefault="00B610A8" w:rsidP="00B610A8">
            <w:pPr>
              <w:rPr>
                <w:del w:id="1288" w:author="Carsten Hein" w:date="2022-01-03T11:32:00Z"/>
              </w:rPr>
            </w:pPr>
            <w:del w:id="1289" w:author="Carsten Hein" w:date="2022-01-03T11:32:00Z">
              <w:r w:rsidRPr="00E81B1B" w:rsidDel="007B714A">
                <w:delText>≤ 53 dB</w:delText>
              </w:r>
              <w:bookmarkStart w:id="1290" w:name="_Toc92102212"/>
              <w:bookmarkStart w:id="1291" w:name="_Toc93047830"/>
              <w:bookmarkEnd w:id="1290"/>
              <w:bookmarkEnd w:id="1291"/>
            </w:del>
          </w:p>
        </w:tc>
        <w:bookmarkStart w:id="1292" w:name="_Toc92102213"/>
        <w:bookmarkStart w:id="1293" w:name="_Toc93047831"/>
        <w:bookmarkEnd w:id="1292"/>
        <w:bookmarkEnd w:id="1293"/>
      </w:tr>
    </w:tbl>
    <w:p w14:paraId="693D5FE8" w14:textId="50BED8CF" w:rsidR="00B610A8" w:rsidRPr="00E81B1B" w:rsidDel="007B714A" w:rsidRDefault="00B610A8" w:rsidP="00AD7C08">
      <w:pPr>
        <w:pStyle w:val="berschrift2"/>
        <w:numPr>
          <w:ilvl w:val="1"/>
          <w:numId w:val="29"/>
        </w:numPr>
        <w:rPr>
          <w:del w:id="1294" w:author="Carsten Hein" w:date="2022-01-03T11:32:00Z"/>
        </w:rPr>
      </w:pPr>
      <w:bookmarkStart w:id="1295" w:name="_Toc92091671"/>
      <w:bookmarkStart w:id="1296" w:name="_Toc92092113"/>
      <w:bookmarkStart w:id="1297" w:name="_Toc92092225"/>
      <w:del w:id="1298" w:author="Carsten Hein" w:date="2022-01-03T11:32:00Z">
        <w:r w:rsidDel="007B714A">
          <w:delText>Rechnerische Bewertung</w:delText>
        </w:r>
        <w:bookmarkStart w:id="1299" w:name="_Toc92102214"/>
        <w:bookmarkStart w:id="1300" w:name="_Toc93047832"/>
        <w:bookmarkEnd w:id="1295"/>
        <w:bookmarkEnd w:id="1296"/>
        <w:bookmarkEnd w:id="1297"/>
        <w:bookmarkEnd w:id="1299"/>
        <w:bookmarkEnd w:id="1300"/>
      </w:del>
    </w:p>
    <w:p w14:paraId="3A90B8A2" w14:textId="2B6164E6" w:rsidR="00D0243C" w:rsidDel="007B714A" w:rsidRDefault="00B610A8" w:rsidP="00B610A8">
      <w:pPr>
        <w:rPr>
          <w:ins w:id="1301" w:author="Jan Wenker" w:date="2021-12-08T11:44:00Z"/>
          <w:del w:id="1302" w:author="Carsten Hein" w:date="2022-01-03T11:32:00Z"/>
        </w:rPr>
      </w:pPr>
      <w:del w:id="1303" w:author="Carsten Hein" w:date="2022-01-03T11:32:00Z">
        <w:r w:rsidRPr="00E81B1B" w:rsidDel="007B714A">
          <w:delText>Grundsätzlich ist die Masse der Rohdecke von maßgebender Bedeutung für die Bestimmung schalltechnischer Eigenschaften des gesamten Deckensystems. Sowohl der äquivalente bewertete Norm-Trittschallpegel L</w:delText>
        </w:r>
        <w:r w:rsidRPr="00E81B1B" w:rsidDel="007B714A">
          <w:rPr>
            <w:vertAlign w:val="subscript"/>
          </w:rPr>
          <w:delText>n,eq,0,w</w:delText>
        </w:r>
        <w:r w:rsidRPr="00E81B1B" w:rsidDel="007B714A">
          <w:delText xml:space="preserve"> als auch das bewertete Schalldämm-Maß R</w:delText>
        </w:r>
        <w:r w:rsidRPr="00E81B1B" w:rsidDel="007B714A">
          <w:rPr>
            <w:vertAlign w:val="subscript"/>
          </w:rPr>
          <w:delText>w</w:delText>
        </w:r>
        <w:r w:rsidRPr="00E81B1B" w:rsidDel="007B714A">
          <w:delText xml:space="preserve"> der massiven Rohdecke sind unter Berücksichtigung ihrer flächenbezogenen Masse m</w:delText>
        </w:r>
        <w:r w:rsidRPr="00E81B1B" w:rsidDel="007B714A">
          <w:rPr>
            <w:rFonts w:ascii="Arial" w:hAnsi="Arial" w:cs="Arial"/>
          </w:rPr>
          <w:delText>ˈ</w:delText>
        </w:r>
        <w:r w:rsidRPr="00E81B1B" w:rsidDel="007B714A">
          <w:delText xml:space="preserve"> zu berechnen</w:delText>
        </w:r>
        <w:commentRangeStart w:id="1304"/>
        <w:r w:rsidRPr="00E81B1B" w:rsidDel="007B714A">
          <w:delText>.</w:delText>
        </w:r>
      </w:del>
      <w:bookmarkStart w:id="1305" w:name="_Toc92102215"/>
      <w:bookmarkStart w:id="1306" w:name="_Toc93047833"/>
      <w:bookmarkEnd w:id="1305"/>
      <w:bookmarkEnd w:id="1306"/>
    </w:p>
    <w:p w14:paraId="72953858" w14:textId="3391087C" w:rsidR="00B610A8" w:rsidRPr="00E81B1B" w:rsidDel="007B714A" w:rsidRDefault="00B610A8" w:rsidP="00B610A8">
      <w:pPr>
        <w:rPr>
          <w:del w:id="1307" w:author="Carsten Hein" w:date="2022-01-03T11:32:00Z"/>
        </w:rPr>
      </w:pPr>
      <w:del w:id="1308" w:author="Carsten Hein" w:date="2022-01-03T11:32:00Z">
        <w:r w:rsidRPr="00E81B1B" w:rsidDel="007B714A">
          <w:delText xml:space="preserve"> Der Einfluss von Bodenbel</w:delText>
        </w:r>
        <w:r w:rsidRPr="00E81B1B" w:rsidDel="007B714A">
          <w:rPr>
            <w:rFonts w:cs="Myriad Pro"/>
          </w:rPr>
          <w:delText>ä</w:delText>
        </w:r>
        <w:r w:rsidRPr="00E81B1B" w:rsidDel="007B714A">
          <w:delText>gen, Unterdecken und Doppelb</w:delText>
        </w:r>
        <w:r w:rsidRPr="00E81B1B" w:rsidDel="007B714A">
          <w:rPr>
            <w:rFonts w:cs="Myriad Pro"/>
          </w:rPr>
          <w:delText>ö</w:delText>
        </w:r>
        <w:r w:rsidRPr="00E81B1B" w:rsidDel="007B714A">
          <w:delText xml:space="preserve">den ist als Ab- oder Zuschlag, beschrieben durch die Korrekturwerte </w:delText>
        </w:r>
        <w:r w:rsidRPr="00E81B1B" w:rsidDel="007B714A">
          <w:rPr>
            <w:rFonts w:cs="Myriad Pro"/>
          </w:rPr>
          <w:delText>Δ</w:delText>
        </w:r>
        <w:r w:rsidRPr="00E81B1B" w:rsidDel="007B714A">
          <w:delText>L</w:delText>
        </w:r>
        <w:r w:rsidRPr="00E81B1B" w:rsidDel="007B714A">
          <w:rPr>
            <w:vertAlign w:val="subscript"/>
          </w:rPr>
          <w:delText>w</w:delText>
        </w:r>
        <w:r w:rsidRPr="00E81B1B" w:rsidDel="007B714A">
          <w:delText xml:space="preserve"> und ΔR</w:delText>
        </w:r>
        <w:r w:rsidRPr="00E81B1B" w:rsidDel="007B714A">
          <w:rPr>
            <w:vertAlign w:val="subscript"/>
          </w:rPr>
          <w:delText>w</w:delText>
        </w:r>
        <w:r w:rsidRPr="00E81B1B" w:rsidDel="007B714A">
          <w:delText xml:space="preserve">, rechnerisch zu ermitteln und zu berücksichtigen. Die Berechnungsmethoden sind, unter Beachtung der schalltechnischen Eigenschaften des Boden- und Deckenaufbaus, in den Normen </w:delText>
        </w:r>
      </w:del>
      <w:customXmlInsRangeStart w:id="1309" w:author="Marie" w:date="2021-08-18T09:53:00Z"/>
      <w:customXmlDelRangeStart w:id="1310" w:author="Carsten Hein" w:date="2022-01-03T11:32:00Z"/>
      <w:sdt>
        <w:sdtPr>
          <w:id w:val="68388503"/>
          <w:citation/>
        </w:sdtPr>
        <w:sdtContent>
          <w:customXmlInsRangeEnd w:id="1309"/>
          <w:customXmlDelRangeEnd w:id="1310"/>
          <w:ins w:id="1311" w:author="Marie" w:date="2021-08-18T09:53:00Z">
            <w:del w:id="1312" w:author="Carsten Hein" w:date="2022-01-03T11:32:00Z">
              <w:r w:rsidR="00BF14DD" w:rsidRPr="00E81B1B" w:rsidDel="007B714A">
                <w:fldChar w:fldCharType="begin"/>
              </w:r>
              <w:r w:rsidR="00BF14DD" w:rsidRPr="00E81B1B" w:rsidDel="007B714A">
                <w:delInstrText xml:space="preserve"> CITATION DIN18 \l 1031 </w:delInstrText>
              </w:r>
            </w:del>
          </w:ins>
          <w:del w:id="1313" w:author="Carsten Hein" w:date="2022-01-03T11:32:00Z">
            <w:r w:rsidR="00BF14DD" w:rsidRPr="00E81B1B" w:rsidDel="007B714A">
              <w:fldChar w:fldCharType="end"/>
            </w:r>
          </w:del>
          <w:customXmlInsRangeStart w:id="1314" w:author="Marie" w:date="2021-08-18T09:53:00Z"/>
          <w:customXmlDelRangeStart w:id="1315" w:author="Carsten Hein" w:date="2022-01-03T11:32:00Z"/>
        </w:sdtContent>
      </w:sdt>
      <w:customXmlInsRangeEnd w:id="1314"/>
      <w:customXmlDelRangeEnd w:id="1315"/>
      <w:del w:id="1316" w:author="Carsten Hein" w:date="2022-01-03T11:32:00Z">
        <w:r w:rsidRPr="00E81B1B" w:rsidDel="007B714A">
          <w:delText>DIN 4109-02:2018-01, 4109-32:2016-07</w:delText>
        </w:r>
      </w:del>
      <w:customXmlInsRangeStart w:id="1317" w:author="Marie" w:date="2021-08-18T09:54:00Z"/>
      <w:customXmlDelRangeStart w:id="1318" w:author="Carsten Hein" w:date="2022-01-03T11:32:00Z"/>
      <w:sdt>
        <w:sdtPr>
          <w:id w:val="-408923876"/>
          <w:citation/>
        </w:sdtPr>
        <w:sdtContent>
          <w:customXmlInsRangeEnd w:id="1317"/>
          <w:customXmlDelRangeEnd w:id="1318"/>
          <w:ins w:id="1319" w:author="Marie" w:date="2021-08-18T09:54:00Z">
            <w:del w:id="1320" w:author="Carsten Hein" w:date="2022-01-03T11:32:00Z">
              <w:r w:rsidR="00BF14DD" w:rsidRPr="00E81B1B" w:rsidDel="007B714A">
                <w:fldChar w:fldCharType="begin"/>
              </w:r>
              <w:r w:rsidR="00BF14DD" w:rsidRPr="00E81B1B" w:rsidDel="007B714A">
                <w:delInstrText xml:space="preserve"> CITATION DIN16 \l 1031 </w:delInstrText>
              </w:r>
            </w:del>
          </w:ins>
          <w:del w:id="1321" w:author="Carsten Hein" w:date="2022-01-03T11:32:00Z">
            <w:r w:rsidR="00BF14DD" w:rsidRPr="00E81B1B" w:rsidDel="007B714A">
              <w:fldChar w:fldCharType="separate"/>
            </w:r>
          </w:del>
          <w:ins w:id="1322" w:author="Marie" w:date="2021-08-18T09:54:00Z">
            <w:del w:id="1323" w:author="Carsten Hein" w:date="2022-01-03T08:39:00Z">
              <w:r w:rsidR="00BF14DD" w:rsidRPr="00E81B1B" w:rsidDel="009737A6">
                <w:rPr>
                  <w:noProof/>
                </w:rPr>
                <w:delText xml:space="preserve"> (DIN 4109-32:2016-07, 2016)</w:delText>
              </w:r>
            </w:del>
            <w:del w:id="1324" w:author="Carsten Hein" w:date="2022-01-03T11:32:00Z">
              <w:r w:rsidR="00BF14DD" w:rsidRPr="00E81B1B" w:rsidDel="007B714A">
                <w:fldChar w:fldCharType="end"/>
              </w:r>
            </w:del>
          </w:ins>
          <w:customXmlInsRangeStart w:id="1325" w:author="Marie" w:date="2021-08-18T09:54:00Z"/>
          <w:customXmlDelRangeStart w:id="1326" w:author="Carsten Hein" w:date="2022-01-03T11:32:00Z"/>
        </w:sdtContent>
      </w:sdt>
      <w:customXmlInsRangeEnd w:id="1325"/>
      <w:customXmlDelRangeEnd w:id="1326"/>
      <w:ins w:id="1327" w:author="Marie" w:date="2021-08-18T09:54:00Z">
        <w:del w:id="1328" w:author="Carsten Hein" w:date="2022-01-03T11:32:00Z">
          <w:r w:rsidR="00BF14DD" w:rsidRPr="00E81B1B" w:rsidDel="007B714A">
            <w:delText xml:space="preserve"> und</w:delText>
          </w:r>
        </w:del>
      </w:ins>
      <w:customXmlInsRangeStart w:id="1329" w:author="Marie" w:date="2021-08-18T09:54:00Z"/>
      <w:customXmlDelRangeStart w:id="1330" w:author="Carsten Hein" w:date="2022-01-03T11:32:00Z"/>
      <w:sdt>
        <w:sdtPr>
          <w:id w:val="1356381374"/>
          <w:citation/>
        </w:sdtPr>
        <w:sdtContent>
          <w:customXmlInsRangeEnd w:id="1329"/>
          <w:customXmlDelRangeEnd w:id="1330"/>
          <w:ins w:id="1331" w:author="Marie" w:date="2021-08-18T09:54:00Z">
            <w:del w:id="1332" w:author="Carsten Hein" w:date="2022-01-03T11:32:00Z">
              <w:r w:rsidR="00BF14DD" w:rsidRPr="00E81B1B" w:rsidDel="007B714A">
                <w:fldChar w:fldCharType="begin"/>
              </w:r>
              <w:r w:rsidR="00BF14DD" w:rsidRPr="00E81B1B" w:rsidDel="007B714A">
                <w:delInstrText xml:space="preserve"> CITATION DIN161 \l 1031 </w:delInstrText>
              </w:r>
            </w:del>
          </w:ins>
          <w:del w:id="1333" w:author="Carsten Hein" w:date="2022-01-03T11:32:00Z">
            <w:r w:rsidR="00BF14DD" w:rsidRPr="00E81B1B" w:rsidDel="007B714A">
              <w:fldChar w:fldCharType="separate"/>
            </w:r>
          </w:del>
          <w:ins w:id="1334" w:author="Marie" w:date="2021-08-18T09:54:00Z">
            <w:del w:id="1335" w:author="Carsten Hein" w:date="2022-01-03T08:39:00Z">
              <w:r w:rsidR="00BF14DD" w:rsidRPr="00E81B1B" w:rsidDel="009737A6">
                <w:rPr>
                  <w:noProof/>
                </w:rPr>
                <w:delText xml:space="preserve"> (DIN 4109-34:2016-07, 2016)</w:delText>
              </w:r>
            </w:del>
            <w:del w:id="1336" w:author="Carsten Hein" w:date="2022-01-03T11:32:00Z">
              <w:r w:rsidR="00BF14DD" w:rsidRPr="00E81B1B" w:rsidDel="007B714A">
                <w:fldChar w:fldCharType="end"/>
              </w:r>
            </w:del>
          </w:ins>
          <w:customXmlInsRangeStart w:id="1337" w:author="Marie" w:date="2021-08-18T09:54:00Z"/>
          <w:customXmlDelRangeStart w:id="1338" w:author="Carsten Hein" w:date="2022-01-03T11:32:00Z"/>
        </w:sdtContent>
      </w:sdt>
      <w:customXmlInsRangeEnd w:id="1337"/>
      <w:customXmlDelRangeEnd w:id="1338"/>
      <w:del w:id="1339" w:author="Carsten Hein" w:date="2022-01-03T11:32:00Z">
        <w:r w:rsidRPr="00E81B1B" w:rsidDel="007B714A">
          <w:delText>, und 4109-34:2016-07 definiert.</w:delText>
        </w:r>
        <w:bookmarkStart w:id="1340" w:name="_Toc92102216"/>
        <w:bookmarkStart w:id="1341" w:name="_Toc93047834"/>
        <w:bookmarkEnd w:id="1340"/>
        <w:bookmarkEnd w:id="1341"/>
      </w:del>
    </w:p>
    <w:p w14:paraId="619F8BD7" w14:textId="3E3B23DD" w:rsidR="00B610A8" w:rsidRPr="00E81B1B" w:rsidDel="007B714A" w:rsidRDefault="00D0243C" w:rsidP="00B610A8">
      <w:pPr>
        <w:rPr>
          <w:del w:id="1342" w:author="Carsten Hein" w:date="2022-01-03T11:32:00Z"/>
        </w:rPr>
      </w:pPr>
      <w:ins w:id="1343" w:author="Jan Wenker" w:date="2021-12-08T11:44:00Z">
        <w:del w:id="1344" w:author="Carsten Hein" w:date="2022-01-03T11:32:00Z">
          <w:r w:rsidDel="007B714A">
            <w:delText xml:space="preserve"> </w:delText>
          </w:r>
        </w:del>
      </w:ins>
      <w:del w:id="1345" w:author="Carsten Hein" w:date="2022-01-03T11:32:00Z">
        <w:r w:rsidR="00B610A8" w:rsidRPr="00E81B1B" w:rsidDel="007B714A">
          <w:delText>Zusätzlich zu den Korrekturen ΔL</w:delText>
        </w:r>
        <w:r w:rsidR="00B610A8" w:rsidRPr="00E81B1B" w:rsidDel="007B714A">
          <w:rPr>
            <w:vertAlign w:val="subscript"/>
          </w:rPr>
          <w:delText>w</w:delText>
        </w:r>
        <w:r w:rsidR="00B610A8" w:rsidRPr="00E81B1B" w:rsidDel="007B714A">
          <w:delText xml:space="preserve"> und ΔR</w:delText>
        </w:r>
        <w:r w:rsidR="00B610A8" w:rsidRPr="00E81B1B" w:rsidDel="007B714A">
          <w:rPr>
            <w:vertAlign w:val="subscript"/>
          </w:rPr>
          <w:delText>w</w:delText>
        </w:r>
        <w:r w:rsidR="00B610A8" w:rsidRPr="00E81B1B" w:rsidDel="007B714A">
          <w:delText xml:space="preserve"> ist ein Korrekturwert K</w:delText>
        </w:r>
        <w:r w:rsidR="00B610A8" w:rsidRPr="00E81B1B" w:rsidDel="007B714A">
          <w:rPr>
            <w:vertAlign w:val="subscript"/>
          </w:rPr>
          <w:delText>E</w:delText>
        </w:r>
        <w:r w:rsidR="00B610A8" w:rsidRPr="00E81B1B" w:rsidDel="007B714A">
          <w:delText xml:space="preserve"> zur Erfassung der Reduzierung der Direktdämmung durch elastisch entkoppelte Bauteilränder eines einschaligen massiven Bauteils gegenüber angrenzenden Bauteilen zu beachten. Planungswerte zum Korrekturwert K</w:delText>
        </w:r>
        <w:r w:rsidR="00B610A8" w:rsidRPr="00E81B1B" w:rsidDel="007B714A">
          <w:rPr>
            <w:vertAlign w:val="subscript"/>
          </w:rPr>
          <w:delText>E</w:delText>
        </w:r>
        <w:r w:rsidR="00B610A8" w:rsidRPr="00E81B1B" w:rsidDel="007B714A">
          <w:delText xml:space="preserve"> sind in </w:delText>
        </w:r>
      </w:del>
      <w:customXmlInsRangeStart w:id="1346" w:author="Marie" w:date="2021-08-18T09:55:00Z"/>
      <w:customXmlDelRangeStart w:id="1347" w:author="Carsten Hein" w:date="2022-01-03T11:32:00Z"/>
      <w:sdt>
        <w:sdtPr>
          <w:id w:val="87665436"/>
          <w:citation/>
        </w:sdtPr>
        <w:sdtContent>
          <w:customXmlInsRangeEnd w:id="1346"/>
          <w:customXmlDelRangeEnd w:id="1347"/>
          <w:ins w:id="1348" w:author="Marie" w:date="2021-08-18T09:55:00Z">
            <w:del w:id="1349" w:author="Carsten Hein" w:date="2022-01-03T11:32:00Z">
              <w:r w:rsidR="00BF14DD" w:rsidRPr="00E81B1B" w:rsidDel="007B714A">
                <w:fldChar w:fldCharType="begin"/>
              </w:r>
              <w:r w:rsidR="00BF14DD" w:rsidRPr="00E81B1B" w:rsidDel="007B714A">
                <w:delInstrText xml:space="preserve"> CITATION DIN16 \l 1031 </w:delInstrText>
              </w:r>
            </w:del>
          </w:ins>
          <w:del w:id="1350" w:author="Carsten Hein" w:date="2022-01-03T11:32:00Z">
            <w:r w:rsidR="00BF14DD" w:rsidRPr="00E81B1B" w:rsidDel="007B714A">
              <w:fldChar w:fldCharType="end"/>
            </w:r>
          </w:del>
          <w:customXmlInsRangeStart w:id="1351" w:author="Marie" w:date="2021-08-18T09:55:00Z"/>
          <w:customXmlDelRangeStart w:id="1352" w:author="Carsten Hein" w:date="2022-01-03T11:32:00Z"/>
        </w:sdtContent>
      </w:sdt>
      <w:customXmlInsRangeEnd w:id="1351"/>
      <w:customXmlDelRangeEnd w:id="1352"/>
      <w:ins w:id="1353" w:author="Marie" w:date="2021-08-18T09:55:00Z">
        <w:del w:id="1354" w:author="Carsten Hein" w:date="2022-01-03T11:32:00Z">
          <w:r w:rsidR="00BF14DD" w:rsidRPr="00E81B1B" w:rsidDel="007B714A">
            <w:delText xml:space="preserve"> </w:delText>
          </w:r>
        </w:del>
      </w:ins>
      <w:del w:id="1355" w:author="Carsten Hein" w:date="2022-01-03T11:32:00Z">
        <w:r w:rsidR="00B610A8" w:rsidRPr="00E81B1B" w:rsidDel="007B714A">
          <w:delText>DIN 4109-32:2016-07 Tabelle 1 zu finden.</w:delText>
        </w:r>
        <w:commentRangeEnd w:id="1304"/>
        <w:r w:rsidR="002326A9" w:rsidDel="007B714A">
          <w:rPr>
            <w:rStyle w:val="Kommentarzeichen"/>
          </w:rPr>
          <w:commentReference w:id="1304"/>
        </w:r>
        <w:bookmarkStart w:id="1356" w:name="_Toc92102217"/>
        <w:bookmarkStart w:id="1357" w:name="_Toc93047835"/>
        <w:bookmarkEnd w:id="1356"/>
        <w:bookmarkEnd w:id="1357"/>
      </w:del>
    </w:p>
    <w:p w14:paraId="40C4AB52" w14:textId="4E804462" w:rsidR="00B610A8" w:rsidRPr="00E81B1B" w:rsidDel="007B714A" w:rsidRDefault="00B610A8" w:rsidP="00B610A8">
      <w:pPr>
        <w:rPr>
          <w:del w:id="1358" w:author="Carsten Hein" w:date="2022-01-03T11:32:00Z"/>
        </w:rPr>
      </w:pPr>
      <w:del w:id="1359" w:author="Carsten Hein" w:date="2022-01-03T11:32:00Z">
        <w:r w:rsidRPr="00E81B1B" w:rsidDel="007B714A">
          <w:delText>Zum Nachweis der Anforderungen müssen gemäß DIN die Ergebnisse der Berechnungen mit dem Sicherheitsbeiwert u</w:delText>
        </w:r>
        <w:r w:rsidRPr="00E81B1B" w:rsidDel="007B714A">
          <w:rPr>
            <w:vertAlign w:val="subscript"/>
          </w:rPr>
          <w:delText>prog</w:delText>
        </w:r>
        <w:r w:rsidRPr="00E81B1B" w:rsidDel="007B714A">
          <w:delText xml:space="preserve">, </w:delText>
        </w:r>
      </w:del>
      <w:ins w:id="1360" w:author="Jan Wenker" w:date="2021-12-08T11:46:00Z">
        <w:del w:id="1361" w:author="Carsten Hein" w:date="2022-01-03T11:32:00Z">
          <w:r w:rsidR="00E62A41" w:rsidRPr="00E81B1B" w:rsidDel="007B714A">
            <w:delText>korrigiert werden</w:delText>
          </w:r>
          <w:r w:rsidR="00E62A41" w:rsidDel="007B714A">
            <w:delText>,</w:delText>
          </w:r>
          <w:r w:rsidR="00E62A41" w:rsidRPr="00E81B1B" w:rsidDel="007B714A">
            <w:delText xml:space="preserve"> </w:delText>
          </w:r>
        </w:del>
      </w:ins>
      <w:del w:id="1362" w:author="Carsten Hein" w:date="2022-01-03T11:32:00Z">
        <w:r w:rsidRPr="00E81B1B" w:rsidDel="007B714A">
          <w:delText>der als Zu- bzw. Abschlag auf das Endergebnis für L</w:delText>
        </w:r>
        <w:r w:rsidRPr="00E81B1B" w:rsidDel="007B714A">
          <w:rPr>
            <w:rFonts w:ascii="Arial" w:hAnsi="Arial" w:cs="Arial"/>
          </w:rPr>
          <w:delText>ˈ</w:delText>
        </w:r>
        <w:r w:rsidRPr="00E81B1B" w:rsidDel="007B714A">
          <w:rPr>
            <w:vertAlign w:val="subscript"/>
          </w:rPr>
          <w:delText>n,w</w:delText>
        </w:r>
        <w:r w:rsidRPr="00E81B1B" w:rsidDel="007B714A">
          <w:delText xml:space="preserve"> und R</w:delText>
        </w:r>
        <w:r w:rsidRPr="00E81B1B" w:rsidDel="007B714A">
          <w:rPr>
            <w:rFonts w:ascii="Arial" w:hAnsi="Arial" w:cs="Arial"/>
          </w:rPr>
          <w:delText>ˈ</w:delText>
        </w:r>
        <w:r w:rsidRPr="00E81B1B" w:rsidDel="007B714A">
          <w:rPr>
            <w:vertAlign w:val="subscript"/>
          </w:rPr>
          <w:delText>w</w:delText>
        </w:r>
        <w:r w:rsidRPr="00E81B1B" w:rsidDel="007B714A">
          <w:delText xml:space="preserve"> die Unsicherheiten der Eingangsdaten und der Berechnungen kennzeichnet, korrigiert werden. Dies ist bei messtechnischen Prüfungen nicht erforderlich. </w:delText>
        </w:r>
        <w:bookmarkStart w:id="1363" w:name="_Toc92102218"/>
        <w:bookmarkStart w:id="1364" w:name="_Toc93047836"/>
        <w:bookmarkEnd w:id="1363"/>
        <w:bookmarkEnd w:id="1364"/>
      </w:del>
    </w:p>
    <w:p w14:paraId="53ED3810" w14:textId="39664FF8" w:rsidR="00B610A8" w:rsidRPr="00E81B1B" w:rsidDel="007B714A" w:rsidRDefault="00B610A8" w:rsidP="00B610A8">
      <w:pPr>
        <w:rPr>
          <w:del w:id="1365" w:author="Carsten Hein" w:date="2022-01-03T11:32:00Z"/>
        </w:rPr>
      </w:pPr>
      <w:del w:id="1366" w:author="Carsten Hein" w:date="2022-01-03T11:32:00Z">
        <w:r w:rsidRPr="00E81B1B" w:rsidDel="007B714A">
          <w:delText>Für den Nachweis der geforderten Luftschalldämmung gilt ein Sicherheitsbeiwert von 2 dB, der von dem Ergebnis der Prognoseberechnung abzuziehen ist:</w:delText>
        </w:r>
        <w:bookmarkStart w:id="1367" w:name="_Toc92102219"/>
        <w:bookmarkStart w:id="1368" w:name="_Toc93047837"/>
        <w:bookmarkEnd w:id="1367"/>
        <w:bookmarkEnd w:id="1368"/>
      </w:del>
    </w:p>
    <w:p w14:paraId="4D7F95A9" w14:textId="25169DC2" w:rsidR="00BF14DD" w:rsidRPr="00E81B1B" w:rsidDel="007B714A" w:rsidRDefault="00BF14DD" w:rsidP="00BF14DD">
      <w:pPr>
        <w:pStyle w:val="Beschriftung"/>
        <w:rPr>
          <w:del w:id="1369" w:author="Carsten Hein" w:date="2022-01-03T11:32:00Z"/>
        </w:rPr>
      </w:pPr>
      <w:bookmarkStart w:id="1370" w:name="_Toc92102220"/>
      <w:bookmarkStart w:id="1371" w:name="_Toc93047838"/>
      <w:bookmarkEnd w:id="1370"/>
      <w:bookmarkEnd w:id="137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BF14DD" w:rsidRPr="00E81B1B" w:rsidDel="007B714A" w14:paraId="17FA109A" w14:textId="30CE8BFA" w:rsidTr="00BF14DD">
        <w:trPr>
          <w:del w:id="1372" w:author="Carsten Hein" w:date="2022-01-03T11:32:00Z"/>
        </w:trPr>
        <w:tc>
          <w:tcPr>
            <w:tcW w:w="7933" w:type="dxa"/>
            <w:vAlign w:val="center"/>
          </w:tcPr>
          <w:p w14:paraId="600F95E5" w14:textId="454AA4AC" w:rsidR="00BF14DD" w:rsidRPr="00E81B1B" w:rsidDel="007B714A" w:rsidRDefault="000629A1" w:rsidP="00BF14DD">
            <w:pPr>
              <w:jc w:val="center"/>
              <w:rPr>
                <w:del w:id="1373" w:author="Carsten Hein" w:date="2022-01-03T11:32:00Z"/>
              </w:rPr>
            </w:pPr>
            <m:oMathPara>
              <m:oMath>
                <m:sSub>
                  <m:sSubPr>
                    <m:ctrlPr>
                      <w:del w:id="1374" w:author="Carsten Hein" w:date="2022-01-03T11:32:00Z">
                        <w:rPr>
                          <w:rFonts w:ascii="Cambria Math" w:hAnsi="Cambria Math"/>
                          <w:bCs/>
                          <w:iCs/>
                        </w:rPr>
                      </w:del>
                    </m:ctrlPr>
                  </m:sSubPr>
                  <m:e>
                    <m:r>
                      <w:del w:id="1375" w:author="Carsten Hein" w:date="2022-01-03T11:32:00Z">
                        <m:rPr>
                          <m:sty m:val="p"/>
                        </m:rPr>
                        <w:rPr>
                          <w:rFonts w:ascii="Cambria Math" w:hAnsi="Cambria Math"/>
                        </w:rPr>
                        <m:t>Rˈ</m:t>
                      </w:del>
                    </m:r>
                  </m:e>
                  <m:sub>
                    <m:r>
                      <w:del w:id="1376" w:author="Carsten Hein" w:date="2022-01-03T11:32:00Z">
                        <m:rPr>
                          <m:sty m:val="p"/>
                        </m:rPr>
                        <w:rPr>
                          <w:rFonts w:ascii="Cambria Math" w:hAnsi="Cambria Math"/>
                        </w:rPr>
                        <m:t>W</m:t>
                      </w:del>
                    </m:r>
                  </m:sub>
                </m:sSub>
                <m:r>
                  <w:del w:id="1377" w:author="Carsten Hein" w:date="2022-01-03T11:32:00Z">
                    <m:rPr>
                      <m:sty m:val="p"/>
                    </m:rPr>
                    <w:rPr>
                      <w:rFonts w:ascii="Cambria Math" w:hAnsi="Cambria Math"/>
                    </w:rPr>
                    <m:t xml:space="preserve">-2 dB≥erf. </m:t>
                  </w:del>
                </m:r>
                <m:sSub>
                  <m:sSubPr>
                    <m:ctrlPr>
                      <w:del w:id="1378" w:author="Carsten Hein" w:date="2022-01-03T11:32:00Z">
                        <w:rPr>
                          <w:rFonts w:ascii="Cambria Math" w:hAnsi="Cambria Math"/>
                          <w:bCs/>
                          <w:iCs/>
                        </w:rPr>
                      </w:del>
                    </m:ctrlPr>
                  </m:sSubPr>
                  <m:e>
                    <m:r>
                      <w:del w:id="1379" w:author="Carsten Hein" w:date="2022-01-03T11:32:00Z">
                        <m:rPr>
                          <m:sty m:val="p"/>
                        </m:rPr>
                        <w:rPr>
                          <w:rFonts w:ascii="Cambria Math" w:hAnsi="Cambria Math"/>
                        </w:rPr>
                        <m:t>Rˈ</m:t>
                      </w:del>
                    </m:r>
                  </m:e>
                  <m:sub>
                    <m:r>
                      <w:del w:id="1380" w:author="Carsten Hein" w:date="2022-01-03T11:32:00Z">
                        <m:rPr>
                          <m:sty m:val="p"/>
                        </m:rPr>
                        <w:rPr>
                          <w:rFonts w:ascii="Cambria Math" w:hAnsi="Cambria Math"/>
                        </w:rPr>
                        <m:t>W</m:t>
                      </w:del>
                    </m:r>
                  </m:sub>
                </m:sSub>
              </m:oMath>
            </m:oMathPara>
            <w:bookmarkStart w:id="1381" w:name="_Toc92102221"/>
            <w:bookmarkStart w:id="1382" w:name="_Toc93047839"/>
            <w:bookmarkEnd w:id="1381"/>
            <w:bookmarkEnd w:id="1382"/>
          </w:p>
        </w:tc>
        <w:tc>
          <w:tcPr>
            <w:tcW w:w="1127" w:type="dxa"/>
            <w:vAlign w:val="center"/>
          </w:tcPr>
          <w:p w14:paraId="50F667D4" w14:textId="03D22B2A" w:rsidR="00BF14DD" w:rsidRPr="00E81B1B" w:rsidDel="007B714A" w:rsidRDefault="00BF14DD" w:rsidP="00BF14DD">
            <w:pPr>
              <w:pStyle w:val="Beschriftung"/>
              <w:jc w:val="center"/>
              <w:rPr>
                <w:del w:id="1383" w:author="Carsten Hein" w:date="2022-01-03T11:32:00Z"/>
              </w:rPr>
            </w:pPr>
            <w:del w:id="1384" w:author="Carsten Hein" w:date="2022-01-03T11:32:00Z">
              <w:r w:rsidRPr="00E81B1B" w:rsidDel="007B714A">
                <w:delText xml:space="preserve">Gl. </w:delText>
              </w:r>
              <w:r w:rsidDel="007B714A">
                <w:rPr>
                  <w:iCs w:val="0"/>
                </w:rPr>
                <w:fldChar w:fldCharType="begin"/>
              </w:r>
              <w:r w:rsidDel="007B714A">
                <w:delInstrText>SEQ Formel \* ARABIC</w:delInstrText>
              </w:r>
              <w:r w:rsidDel="007B714A">
                <w:rPr>
                  <w:iCs w:val="0"/>
                </w:rPr>
                <w:fldChar w:fldCharType="separate"/>
              </w:r>
              <w:r w:rsidR="009737A6" w:rsidDel="007B714A">
                <w:rPr>
                  <w:noProof/>
                </w:rPr>
                <w:delText>1</w:delText>
              </w:r>
              <w:r w:rsidDel="007B714A">
                <w:rPr>
                  <w:iCs w:val="0"/>
                </w:rPr>
                <w:fldChar w:fldCharType="end"/>
              </w:r>
              <w:bookmarkStart w:id="1385" w:name="_Toc92102222"/>
              <w:bookmarkStart w:id="1386" w:name="_Toc93047840"/>
              <w:bookmarkEnd w:id="1385"/>
              <w:bookmarkEnd w:id="1386"/>
            </w:del>
          </w:p>
        </w:tc>
        <w:bookmarkStart w:id="1387" w:name="_Toc92102223"/>
        <w:bookmarkStart w:id="1388" w:name="_Toc93047841"/>
        <w:bookmarkEnd w:id="1387"/>
        <w:bookmarkEnd w:id="1388"/>
      </w:tr>
    </w:tbl>
    <w:p w14:paraId="7E55FFE7" w14:textId="79BEF037" w:rsidR="00B610A8" w:rsidRPr="00E81B1B" w:rsidDel="007B714A" w:rsidRDefault="00B610A8" w:rsidP="00B610A8">
      <w:pPr>
        <w:rPr>
          <w:del w:id="1389" w:author="Carsten Hein" w:date="2022-01-03T11:32:00Z"/>
        </w:rPr>
      </w:pPr>
      <w:del w:id="1390" w:author="Carsten Hein" w:date="2022-01-03T11:32:00Z">
        <w:r w:rsidRPr="00E81B1B" w:rsidDel="007B714A">
          <w:delText>Für Trittschalldämmung gilt eine Sicherheitsbeiwert von 3 dB, der auf dem Ergebnis der Prognoserechnung zu addieren ist:</w:delText>
        </w:r>
        <w:bookmarkStart w:id="1391" w:name="_Toc92102224"/>
        <w:bookmarkStart w:id="1392" w:name="_Toc93047842"/>
        <w:bookmarkEnd w:id="1391"/>
        <w:bookmarkEnd w:id="1392"/>
      </w:del>
    </w:p>
    <w:p w14:paraId="0C92992C" w14:textId="2D1256CE" w:rsidR="00BF14DD" w:rsidRPr="00E81B1B" w:rsidDel="007B714A" w:rsidRDefault="00BF14DD" w:rsidP="00BF14DD">
      <w:pPr>
        <w:pStyle w:val="Beschriftung"/>
        <w:rPr>
          <w:del w:id="1393" w:author="Carsten Hein" w:date="2022-01-03T11:32:00Z"/>
        </w:rPr>
      </w:pPr>
      <w:bookmarkStart w:id="1394" w:name="_Toc92102225"/>
      <w:bookmarkStart w:id="1395" w:name="_Toc93047843"/>
      <w:bookmarkEnd w:id="1394"/>
      <w:bookmarkEnd w:id="139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BF14DD" w:rsidRPr="00E81B1B" w:rsidDel="007B714A" w14:paraId="00A972B7" w14:textId="614D5453" w:rsidTr="00BF14DD">
        <w:trPr>
          <w:del w:id="1396" w:author="Carsten Hein" w:date="2022-01-03T11:32:00Z"/>
        </w:trPr>
        <w:tc>
          <w:tcPr>
            <w:tcW w:w="7933" w:type="dxa"/>
            <w:vAlign w:val="center"/>
          </w:tcPr>
          <w:p w14:paraId="2A20B128" w14:textId="63F8FA48" w:rsidR="00BF14DD" w:rsidRPr="00E81B1B" w:rsidDel="007B714A" w:rsidRDefault="000629A1" w:rsidP="00BF14DD">
            <w:pPr>
              <w:jc w:val="center"/>
              <w:rPr>
                <w:del w:id="1397" w:author="Carsten Hein" w:date="2022-01-03T11:32:00Z"/>
                <w:bCs/>
                <w:iCs/>
              </w:rPr>
            </w:pPr>
            <m:oMathPara>
              <m:oMath>
                <m:sSub>
                  <m:sSubPr>
                    <m:ctrlPr>
                      <w:del w:id="1398" w:author="Carsten Hein" w:date="2022-01-03T11:32:00Z">
                        <w:rPr>
                          <w:rFonts w:ascii="Cambria Math" w:hAnsi="Cambria Math"/>
                          <w:bCs/>
                          <w:iCs/>
                        </w:rPr>
                      </w:del>
                    </m:ctrlPr>
                  </m:sSubPr>
                  <m:e>
                    <m:r>
                      <w:del w:id="1399" w:author="Carsten Hein" w:date="2022-01-03T11:32:00Z">
                        <m:rPr>
                          <m:sty m:val="p"/>
                        </m:rPr>
                        <w:rPr>
                          <w:rFonts w:ascii="Cambria Math" w:hAnsi="Cambria Math"/>
                        </w:rPr>
                        <m:t>Lˈ</m:t>
                      </w:del>
                    </m:r>
                  </m:e>
                  <m:sub>
                    <m:r>
                      <w:del w:id="1400" w:author="Carsten Hein" w:date="2022-01-03T11:32:00Z">
                        <m:rPr>
                          <m:sty m:val="p"/>
                        </m:rPr>
                        <w:rPr>
                          <w:rFonts w:ascii="Cambria Math" w:hAnsi="Cambria Math"/>
                        </w:rPr>
                        <m:t>n,w</m:t>
                      </w:del>
                    </m:r>
                  </m:sub>
                </m:sSub>
                <m:r>
                  <w:del w:id="1401" w:author="Carsten Hein" w:date="2022-01-03T11:32:00Z">
                    <m:rPr>
                      <m:sty m:val="p"/>
                    </m:rPr>
                    <w:rPr>
                      <w:rFonts w:ascii="Cambria Math" w:hAnsi="Cambria Math"/>
                    </w:rPr>
                    <m:t xml:space="preserve">+3 dB≤zul. </m:t>
                  </w:del>
                </m:r>
                <m:sSub>
                  <m:sSubPr>
                    <m:ctrlPr>
                      <w:del w:id="1402" w:author="Carsten Hein" w:date="2022-01-03T11:32:00Z">
                        <w:rPr>
                          <w:rFonts w:ascii="Cambria Math" w:hAnsi="Cambria Math"/>
                          <w:bCs/>
                          <w:iCs/>
                        </w:rPr>
                      </w:del>
                    </m:ctrlPr>
                  </m:sSubPr>
                  <m:e>
                    <m:r>
                      <w:del w:id="1403" w:author="Carsten Hein" w:date="2022-01-03T11:32:00Z">
                        <m:rPr>
                          <m:sty m:val="p"/>
                        </m:rPr>
                        <w:rPr>
                          <w:rFonts w:ascii="Cambria Math" w:hAnsi="Cambria Math"/>
                        </w:rPr>
                        <m:t>Lˈ</m:t>
                      </w:del>
                    </m:r>
                  </m:e>
                  <m:sub>
                    <m:r>
                      <w:del w:id="1404" w:author="Carsten Hein" w:date="2022-01-03T11:32:00Z">
                        <m:rPr>
                          <m:sty m:val="p"/>
                        </m:rPr>
                        <w:rPr>
                          <w:rFonts w:ascii="Cambria Math" w:hAnsi="Cambria Math"/>
                        </w:rPr>
                        <m:t>n,w</m:t>
                      </w:del>
                    </m:r>
                  </m:sub>
                </m:sSub>
              </m:oMath>
            </m:oMathPara>
            <w:bookmarkStart w:id="1405" w:name="_Toc92102226"/>
            <w:bookmarkStart w:id="1406" w:name="_Toc93047844"/>
            <w:bookmarkEnd w:id="1405"/>
            <w:bookmarkEnd w:id="1406"/>
          </w:p>
        </w:tc>
        <w:tc>
          <w:tcPr>
            <w:tcW w:w="1127" w:type="dxa"/>
            <w:vAlign w:val="center"/>
          </w:tcPr>
          <w:p w14:paraId="43391A0E" w14:textId="367C8028" w:rsidR="00BF14DD" w:rsidRPr="00E81B1B" w:rsidDel="007B714A" w:rsidRDefault="00BF14DD" w:rsidP="00BF14DD">
            <w:pPr>
              <w:pStyle w:val="Beschriftung"/>
              <w:jc w:val="center"/>
              <w:rPr>
                <w:del w:id="1407" w:author="Carsten Hein" w:date="2022-01-03T11:32:00Z"/>
              </w:rPr>
            </w:pPr>
            <w:del w:id="1408" w:author="Carsten Hein" w:date="2022-01-03T11:32:00Z">
              <w:r w:rsidRPr="00E81B1B" w:rsidDel="007B714A">
                <w:delText xml:space="preserve">Gl. </w:delText>
              </w:r>
              <w:r w:rsidDel="007B714A">
                <w:rPr>
                  <w:iCs w:val="0"/>
                </w:rPr>
                <w:fldChar w:fldCharType="begin"/>
              </w:r>
              <w:r w:rsidDel="007B714A">
                <w:delInstrText>SEQ Formel \* ARABIC</w:delInstrText>
              </w:r>
              <w:r w:rsidDel="007B714A">
                <w:rPr>
                  <w:iCs w:val="0"/>
                </w:rPr>
                <w:fldChar w:fldCharType="separate"/>
              </w:r>
              <w:r w:rsidR="009737A6" w:rsidDel="007B714A">
                <w:rPr>
                  <w:noProof/>
                </w:rPr>
                <w:delText>2</w:delText>
              </w:r>
              <w:r w:rsidDel="007B714A">
                <w:rPr>
                  <w:iCs w:val="0"/>
                </w:rPr>
                <w:fldChar w:fldCharType="end"/>
              </w:r>
              <w:bookmarkStart w:id="1409" w:name="_Toc92102227"/>
              <w:bookmarkStart w:id="1410" w:name="_Toc93047845"/>
              <w:bookmarkEnd w:id="1409"/>
              <w:bookmarkEnd w:id="1410"/>
            </w:del>
          </w:p>
        </w:tc>
        <w:bookmarkStart w:id="1411" w:name="_Toc92102228"/>
        <w:bookmarkStart w:id="1412" w:name="_Toc93047846"/>
        <w:bookmarkEnd w:id="1411"/>
        <w:bookmarkEnd w:id="1412"/>
      </w:tr>
    </w:tbl>
    <w:p w14:paraId="16ED907F" w14:textId="0851E135" w:rsidR="00B610A8" w:rsidRPr="00E81B1B" w:rsidDel="007B714A" w:rsidRDefault="00B610A8" w:rsidP="00AD7C08">
      <w:pPr>
        <w:pStyle w:val="berschrift2"/>
        <w:numPr>
          <w:ilvl w:val="1"/>
          <w:numId w:val="29"/>
        </w:numPr>
        <w:rPr>
          <w:del w:id="1413" w:author="Carsten Hein" w:date="2022-01-03T11:32:00Z"/>
        </w:rPr>
      </w:pPr>
      <w:bookmarkStart w:id="1414" w:name="_Toc92091672"/>
      <w:bookmarkStart w:id="1415" w:name="_Toc92092114"/>
      <w:bookmarkStart w:id="1416" w:name="_Toc92092226"/>
      <w:commentRangeStart w:id="1417"/>
      <w:del w:id="1418" w:author="Carsten Hein" w:date="2022-01-03T11:32:00Z">
        <w:r w:rsidDel="007B714A">
          <w:delText>Ergebnisse</w:delText>
        </w:r>
        <w:commentRangeEnd w:id="1417"/>
        <w:r w:rsidDel="007B714A">
          <w:commentReference w:id="1417"/>
        </w:r>
        <w:bookmarkStart w:id="1419" w:name="_Toc92102229"/>
        <w:bookmarkStart w:id="1420" w:name="_Toc93047847"/>
        <w:bookmarkEnd w:id="1414"/>
        <w:bookmarkEnd w:id="1415"/>
        <w:bookmarkEnd w:id="1416"/>
        <w:bookmarkEnd w:id="1419"/>
        <w:bookmarkEnd w:id="1420"/>
      </w:del>
    </w:p>
    <w:p w14:paraId="030EEC00" w14:textId="06633EA8" w:rsidR="00B610A8" w:rsidRPr="00E81B1B" w:rsidDel="007B714A" w:rsidRDefault="00B610A8" w:rsidP="00F80267">
      <w:pPr>
        <w:spacing w:after="240"/>
        <w:rPr>
          <w:del w:id="1421" w:author="Carsten Hein" w:date="2022-01-03T11:32:00Z"/>
        </w:rPr>
      </w:pPr>
      <w:del w:id="1422" w:author="Carsten Hein" w:date="2022-01-03T11:32:00Z">
        <w:r w:rsidRPr="00E81B1B" w:rsidDel="007B714A">
          <w:delText>Für die rechnerische Bewertung der Deckenvarianten Typ B1, W1, und W2 wurde ein Trittschallverbesserungsmaß ΔL</w:delText>
        </w:r>
        <w:r w:rsidRPr="00E81B1B" w:rsidDel="007B714A">
          <w:rPr>
            <w:vertAlign w:val="subscript"/>
          </w:rPr>
          <w:delText>w</w:delText>
        </w:r>
        <w:r w:rsidRPr="00E81B1B" w:rsidDel="007B714A">
          <w:delTex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w:delText>
        </w:r>
        <w:r w:rsidR="00F80267" w:rsidRPr="00E81B1B" w:rsidDel="007B714A">
          <w:delText xml:space="preserve"> </w:delText>
        </w:r>
        <w:r w:rsidRPr="00E81B1B" w:rsidDel="007B714A">
          <w:delText>Die folgenden Tabellen stellen die Ergebnisse dieser rechnerischen Bewertungen für die untersuchten Deckenaufbauten dar.</w:delText>
        </w:r>
        <w:bookmarkStart w:id="1423" w:name="_Toc92102230"/>
        <w:bookmarkStart w:id="1424" w:name="_Toc93047848"/>
        <w:bookmarkEnd w:id="1423"/>
        <w:bookmarkEnd w:id="1424"/>
      </w:del>
    </w:p>
    <w:p w14:paraId="12775396" w14:textId="2F18A797" w:rsidR="00B610A8" w:rsidRPr="00E81B1B" w:rsidDel="007B714A" w:rsidRDefault="00B610A8" w:rsidP="00B610A8">
      <w:pPr>
        <w:pStyle w:val="Beschriftung"/>
        <w:rPr>
          <w:del w:id="1425" w:author="Carsten Hein" w:date="2022-01-03T11:32:00Z"/>
        </w:rPr>
      </w:pPr>
      <w:bookmarkStart w:id="1426" w:name="_Ref80173446"/>
      <w:bookmarkStart w:id="1427" w:name="_Ref77228883"/>
      <w:bookmarkStart w:id="1428" w:name="_Toc92091849"/>
      <w:del w:id="1429" w:author="Carsten Hein" w:date="2022-01-03T11:32:00Z">
        <w:r w:rsidRPr="00E81B1B" w:rsidDel="007B714A">
          <w:delText xml:space="preserve">Tabelle </w:delText>
        </w:r>
        <w:r w:rsidRPr="00E81B1B" w:rsidDel="007B714A">
          <w:rPr>
            <w:iCs w:val="0"/>
          </w:rPr>
          <w:fldChar w:fldCharType="begin"/>
        </w:r>
        <w:r w:rsidRPr="00E81B1B" w:rsidDel="007B714A">
          <w:delInstrText>SEQ Tabelle \* ARABIC</w:delInstrText>
        </w:r>
        <w:r w:rsidRPr="00E81B1B" w:rsidDel="007B714A">
          <w:rPr>
            <w:iCs w:val="0"/>
          </w:rPr>
          <w:fldChar w:fldCharType="separate"/>
        </w:r>
        <w:r w:rsidR="009737A6" w:rsidDel="007B714A">
          <w:rPr>
            <w:noProof/>
          </w:rPr>
          <w:delText>3</w:delText>
        </w:r>
        <w:r w:rsidRPr="00E81B1B" w:rsidDel="007B714A">
          <w:rPr>
            <w:iCs w:val="0"/>
          </w:rPr>
          <w:fldChar w:fldCharType="end"/>
        </w:r>
        <w:bookmarkEnd w:id="1426"/>
        <w:r w:rsidRPr="00E81B1B" w:rsidDel="007B714A">
          <w:delText xml:space="preserve"> Berechnungsergebnisse für Deckenaufbau Typ B1</w:delText>
        </w:r>
        <w:bookmarkStart w:id="1430" w:name="_Toc92102231"/>
        <w:bookmarkStart w:id="1431" w:name="_Toc93047849"/>
        <w:bookmarkEnd w:id="1427"/>
        <w:bookmarkEnd w:id="1428"/>
        <w:bookmarkEnd w:id="1430"/>
        <w:bookmarkEnd w:id="1431"/>
      </w:del>
    </w:p>
    <w:tbl>
      <w:tblPr>
        <w:tblStyle w:val="Tabellenraster"/>
        <w:tblW w:w="0" w:type="auto"/>
        <w:tblLook w:val="04A0" w:firstRow="1" w:lastRow="0" w:firstColumn="1" w:lastColumn="0" w:noHBand="0" w:noVBand="1"/>
      </w:tblPr>
      <w:tblGrid>
        <w:gridCol w:w="2673"/>
        <w:gridCol w:w="2408"/>
        <w:gridCol w:w="3969"/>
      </w:tblGrid>
      <w:tr w:rsidR="00B610A8" w:rsidRPr="00E81B1B" w:rsidDel="007B714A" w14:paraId="0861ADC3" w14:textId="1D192338" w:rsidTr="00B610A8">
        <w:trPr>
          <w:del w:id="1432" w:author="Carsten Hein" w:date="2022-01-03T11:32:00Z"/>
        </w:trPr>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0707143B" w14:textId="016E139C" w:rsidR="00B610A8" w:rsidRPr="00E81B1B" w:rsidDel="007B714A" w:rsidRDefault="00B610A8" w:rsidP="00B610A8">
            <w:pPr>
              <w:pStyle w:val="ReportTableText"/>
              <w:jc w:val="center"/>
              <w:rPr>
                <w:del w:id="1433" w:author="Carsten Hein" w:date="2022-01-03T11:32:00Z"/>
                <w:b/>
                <w:bCs/>
                <w:u w:val="single"/>
              </w:rPr>
            </w:pPr>
            <w:del w:id="1434" w:author="Carsten Hein" w:date="2022-01-03T11:32:00Z">
              <w:r w:rsidRPr="00E81B1B" w:rsidDel="007B714A">
                <w:rPr>
                  <w:b/>
                  <w:bCs/>
                  <w:u w:val="single"/>
                </w:rPr>
                <w:delText>Bewertung der Trittschalldämmung</w:delText>
              </w:r>
              <w:bookmarkStart w:id="1435" w:name="_Toc92102232"/>
              <w:bookmarkStart w:id="1436" w:name="_Toc93047850"/>
              <w:bookmarkEnd w:id="1435"/>
              <w:bookmarkEnd w:id="1436"/>
            </w:del>
          </w:p>
          <w:p w14:paraId="359FDE32" w14:textId="76F2E93D" w:rsidR="00B610A8" w:rsidRPr="00E81B1B" w:rsidDel="007B714A" w:rsidRDefault="00B610A8" w:rsidP="00B610A8">
            <w:pPr>
              <w:pStyle w:val="ReportTableText"/>
              <w:jc w:val="center"/>
              <w:rPr>
                <w:del w:id="1437" w:author="Carsten Hein" w:date="2022-01-03T11:32:00Z"/>
              </w:rPr>
            </w:pPr>
            <w:bookmarkStart w:id="1438" w:name="_Toc92102233"/>
            <w:bookmarkStart w:id="1439" w:name="_Toc93047851"/>
            <w:bookmarkEnd w:id="1438"/>
            <w:bookmarkEnd w:id="1439"/>
          </w:p>
          <w:p w14:paraId="511BF7EF" w14:textId="71CE9594" w:rsidR="00B610A8" w:rsidRPr="00E81B1B" w:rsidDel="007B714A" w:rsidRDefault="00B610A8" w:rsidP="00B610A8">
            <w:pPr>
              <w:pStyle w:val="ReportTableText"/>
              <w:jc w:val="center"/>
              <w:rPr>
                <w:del w:id="1440" w:author="Carsten Hein" w:date="2022-01-03T11:32:00Z"/>
              </w:rPr>
            </w:pPr>
            <w:del w:id="1441" w:author="Carsten Hein" w:date="2022-01-03T11:32:00Z">
              <w:r w:rsidRPr="00E81B1B" w:rsidDel="007B714A">
                <w:delText>Vorhandener Lˈ</w:delText>
              </w:r>
              <w:r w:rsidRPr="00E81B1B" w:rsidDel="007B714A">
                <w:rPr>
                  <w:vertAlign w:val="subscript"/>
                </w:rPr>
                <w:delText>n,w</w:delText>
              </w:r>
              <w:r w:rsidRPr="00E81B1B" w:rsidDel="007B714A">
                <w:delText xml:space="preserve"> + u</w:delText>
              </w:r>
              <w:r w:rsidRPr="00E81B1B" w:rsidDel="007B714A">
                <w:rPr>
                  <w:vertAlign w:val="subscript"/>
                </w:rPr>
                <w:delText>prog</w:delText>
              </w:r>
              <w:r w:rsidRPr="00E81B1B" w:rsidDel="007B714A">
                <w:delText xml:space="preserve"> </w:delText>
              </w:r>
              <w:r w:rsidRPr="00E81B1B" w:rsidDel="007B714A">
                <w:rPr>
                  <w:rFonts w:cstheme="minorHAnsi"/>
                </w:rPr>
                <w:delText>≤</w:delText>
              </w:r>
              <w:r w:rsidRPr="00E81B1B" w:rsidDel="007B714A">
                <w:delText xml:space="preserve"> Erf. Lˈn,w</w:delText>
              </w:r>
              <w:bookmarkStart w:id="1442" w:name="_Toc92102234"/>
              <w:bookmarkStart w:id="1443" w:name="_Toc93047852"/>
              <w:bookmarkEnd w:id="1442"/>
              <w:bookmarkEnd w:id="1443"/>
            </w:del>
          </w:p>
          <w:p w14:paraId="39036883" w14:textId="3329C55B" w:rsidR="00B610A8" w:rsidRPr="00E81B1B" w:rsidDel="007B714A" w:rsidRDefault="00B610A8" w:rsidP="00B610A8">
            <w:pPr>
              <w:pStyle w:val="ReportTableText"/>
              <w:jc w:val="center"/>
              <w:rPr>
                <w:del w:id="1444" w:author="Carsten Hein" w:date="2022-01-03T11:32:00Z"/>
              </w:rPr>
            </w:pPr>
            <w:del w:id="1445" w:author="Carsten Hein" w:date="2022-01-03T11:32:00Z">
              <w:r w:rsidRPr="00E81B1B" w:rsidDel="007B714A">
                <w:delText>Vorh. Lˈ</w:delText>
              </w:r>
              <w:r w:rsidRPr="00E81B1B" w:rsidDel="007B714A">
                <w:rPr>
                  <w:vertAlign w:val="subscript"/>
                </w:rPr>
                <w:delText>n,w</w:delText>
              </w:r>
              <w:r w:rsidRPr="00E81B1B" w:rsidDel="007B714A">
                <w:delText xml:space="preserve"> + 3 dB </w:delText>
              </w:r>
              <w:r w:rsidRPr="00E81B1B" w:rsidDel="007B714A">
                <w:rPr>
                  <w:rFonts w:cstheme="minorHAnsi"/>
                </w:rPr>
                <w:delText>≤</w:delText>
              </w:r>
              <w:r w:rsidRPr="00E81B1B" w:rsidDel="007B714A">
                <w:delText xml:space="preserve"> 53 dB</w:delText>
              </w:r>
              <w:bookmarkStart w:id="1446" w:name="_Toc92102235"/>
              <w:bookmarkStart w:id="1447" w:name="_Toc93047853"/>
              <w:bookmarkEnd w:id="1446"/>
              <w:bookmarkEnd w:id="1447"/>
            </w:del>
          </w:p>
          <w:p w14:paraId="52CD3784" w14:textId="256FFAC3" w:rsidR="00B610A8" w:rsidRPr="00E81B1B" w:rsidDel="007B714A" w:rsidRDefault="00B610A8" w:rsidP="00B610A8">
            <w:pPr>
              <w:pStyle w:val="ReportTableText"/>
              <w:jc w:val="center"/>
              <w:rPr>
                <w:del w:id="1448" w:author="Carsten Hein" w:date="2022-01-03T11:32:00Z"/>
                <w:b/>
                <w:bCs/>
              </w:rPr>
            </w:pPr>
            <w:del w:id="1449" w:author="Carsten Hein" w:date="2022-01-03T11:32:00Z">
              <w:r w:rsidRPr="00E81B1B" w:rsidDel="007B714A">
                <w:rPr>
                  <w:b/>
                  <w:bCs/>
                </w:rPr>
                <w:delText>Vorh. Lˈ</w:delText>
              </w:r>
              <w:r w:rsidRPr="00E81B1B" w:rsidDel="007B714A">
                <w:rPr>
                  <w:b/>
                  <w:bCs/>
                  <w:vertAlign w:val="subscript"/>
                </w:rPr>
                <w:delText>n,w</w:delText>
              </w:r>
              <w:r w:rsidRPr="00E81B1B" w:rsidDel="007B714A">
                <w:rPr>
                  <w:b/>
                  <w:bCs/>
                </w:rPr>
                <w:delText xml:space="preserve"> </w:delText>
              </w:r>
              <w:r w:rsidRPr="00E81B1B" w:rsidDel="007B714A">
                <w:rPr>
                  <w:rFonts w:cstheme="minorHAnsi"/>
                  <w:b/>
                  <w:bCs/>
                </w:rPr>
                <w:delText>≤</w:delText>
              </w:r>
              <w:r w:rsidRPr="00E81B1B" w:rsidDel="007B714A">
                <w:rPr>
                  <w:b/>
                  <w:bCs/>
                </w:rPr>
                <w:delText xml:space="preserve"> 50 dB</w:delText>
              </w:r>
              <w:bookmarkStart w:id="1450" w:name="_Toc92102236"/>
              <w:bookmarkStart w:id="1451" w:name="_Toc93047854"/>
              <w:bookmarkEnd w:id="1450"/>
              <w:bookmarkEnd w:id="1451"/>
            </w:del>
          </w:p>
          <w:p w14:paraId="25D79933" w14:textId="53F3CDE6" w:rsidR="00B610A8" w:rsidRPr="00E81B1B" w:rsidDel="007B714A" w:rsidRDefault="00B610A8" w:rsidP="00B610A8">
            <w:pPr>
              <w:pStyle w:val="ReportTableText"/>
              <w:jc w:val="center"/>
              <w:rPr>
                <w:del w:id="1452" w:author="Carsten Hein" w:date="2022-01-03T11:32:00Z"/>
              </w:rPr>
            </w:pPr>
            <w:bookmarkStart w:id="1453" w:name="_Toc92102237"/>
            <w:bookmarkStart w:id="1454" w:name="_Toc93047855"/>
            <w:bookmarkEnd w:id="1453"/>
            <w:bookmarkEnd w:id="1454"/>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B1CEFA0" w14:textId="605BD0BA" w:rsidR="00B610A8" w:rsidRPr="00E81B1B" w:rsidDel="007B714A" w:rsidRDefault="00B610A8" w:rsidP="00B610A8">
            <w:pPr>
              <w:pStyle w:val="ReportTableText"/>
              <w:jc w:val="center"/>
              <w:rPr>
                <w:del w:id="1455" w:author="Carsten Hein" w:date="2022-01-03T11:32:00Z"/>
                <w:b/>
                <w:bCs/>
                <w:u w:val="single"/>
              </w:rPr>
            </w:pPr>
            <w:del w:id="1456" w:author="Carsten Hein" w:date="2022-01-03T11:32:00Z">
              <w:r w:rsidRPr="00E81B1B" w:rsidDel="007B714A">
                <w:rPr>
                  <w:b/>
                  <w:bCs/>
                  <w:u w:val="single"/>
                </w:rPr>
                <w:delText>Bewertung der Luftschalldämmung</w:delText>
              </w:r>
              <w:bookmarkStart w:id="1457" w:name="_Toc92102238"/>
              <w:bookmarkStart w:id="1458" w:name="_Toc93047856"/>
              <w:bookmarkEnd w:id="1457"/>
              <w:bookmarkEnd w:id="1458"/>
            </w:del>
          </w:p>
          <w:p w14:paraId="0021AC83" w14:textId="3D63655C" w:rsidR="00B610A8" w:rsidRPr="00E81B1B" w:rsidDel="007B714A" w:rsidRDefault="00B610A8" w:rsidP="00B610A8">
            <w:pPr>
              <w:pStyle w:val="ReportTableText"/>
              <w:jc w:val="center"/>
              <w:rPr>
                <w:del w:id="1459" w:author="Carsten Hein" w:date="2022-01-03T11:32:00Z"/>
              </w:rPr>
            </w:pPr>
            <w:bookmarkStart w:id="1460" w:name="_Toc92102239"/>
            <w:bookmarkStart w:id="1461" w:name="_Toc93047857"/>
            <w:bookmarkEnd w:id="1460"/>
            <w:bookmarkEnd w:id="1461"/>
          </w:p>
          <w:p w14:paraId="26E3D9D6" w14:textId="71B65224" w:rsidR="00B610A8" w:rsidRPr="00E81B1B" w:rsidDel="007B714A" w:rsidRDefault="00B610A8" w:rsidP="00B610A8">
            <w:pPr>
              <w:pStyle w:val="ReportTableText"/>
              <w:jc w:val="center"/>
              <w:rPr>
                <w:del w:id="1462" w:author="Carsten Hein" w:date="2022-01-03T11:32:00Z"/>
              </w:rPr>
            </w:pPr>
            <w:del w:id="1463" w:author="Carsten Hein" w:date="2022-01-03T11:32:00Z">
              <w:r w:rsidRPr="00E81B1B" w:rsidDel="007B714A">
                <w:delText>Vorhandenes Rˈ</w:delText>
              </w:r>
              <w:r w:rsidRPr="00E81B1B" w:rsidDel="007B714A">
                <w:rPr>
                  <w:vertAlign w:val="subscript"/>
                </w:rPr>
                <w:delText>w</w:delText>
              </w:r>
              <w:r w:rsidRPr="00E81B1B" w:rsidDel="007B714A">
                <w:delText xml:space="preserve"> - u</w:delText>
              </w:r>
              <w:r w:rsidRPr="00E81B1B" w:rsidDel="007B714A">
                <w:rPr>
                  <w:vertAlign w:val="subscript"/>
                </w:rPr>
                <w:delText>prog</w:delText>
              </w:r>
              <w:r w:rsidRPr="00E81B1B" w:rsidDel="007B714A">
                <w:delText xml:space="preserve"> </w:delText>
              </w:r>
              <w:r w:rsidRPr="00E81B1B" w:rsidDel="007B714A">
                <w:rPr>
                  <w:rFonts w:cstheme="minorHAnsi"/>
                </w:rPr>
                <w:delText>≥</w:delText>
              </w:r>
              <w:r w:rsidRPr="00E81B1B" w:rsidDel="007B714A">
                <w:delText xml:space="preserve"> Erf. Rˈ</w:delText>
              </w:r>
              <w:r w:rsidRPr="00E81B1B" w:rsidDel="007B714A">
                <w:rPr>
                  <w:vertAlign w:val="subscript"/>
                </w:rPr>
                <w:delText>w</w:delText>
              </w:r>
              <w:bookmarkStart w:id="1464" w:name="_Toc92102240"/>
              <w:bookmarkStart w:id="1465" w:name="_Toc93047858"/>
              <w:bookmarkEnd w:id="1464"/>
              <w:bookmarkEnd w:id="1465"/>
            </w:del>
          </w:p>
          <w:p w14:paraId="0E289BB9" w14:textId="19B11F7A" w:rsidR="00B610A8" w:rsidRPr="00E81B1B" w:rsidDel="007B714A" w:rsidRDefault="00B610A8" w:rsidP="00B610A8">
            <w:pPr>
              <w:pStyle w:val="ReportTableText"/>
              <w:jc w:val="center"/>
              <w:rPr>
                <w:del w:id="1466" w:author="Carsten Hein" w:date="2022-01-03T11:32:00Z"/>
              </w:rPr>
            </w:pPr>
            <w:del w:id="1467" w:author="Carsten Hein" w:date="2022-01-03T11:32:00Z">
              <w:r w:rsidRPr="00E81B1B" w:rsidDel="007B714A">
                <w:delText>Vorh. Rˈ</w:delText>
              </w:r>
              <w:r w:rsidRPr="00E81B1B" w:rsidDel="007B714A">
                <w:rPr>
                  <w:vertAlign w:val="subscript"/>
                </w:rPr>
                <w:delText>w</w:delText>
              </w:r>
              <w:r w:rsidRPr="00E81B1B" w:rsidDel="007B714A">
                <w:delText xml:space="preserve"> - 2 dB </w:delText>
              </w:r>
              <w:r w:rsidRPr="00E81B1B" w:rsidDel="007B714A">
                <w:rPr>
                  <w:rFonts w:cstheme="minorHAnsi"/>
                </w:rPr>
                <w:delText>≥</w:delText>
              </w:r>
              <w:r w:rsidRPr="00E81B1B" w:rsidDel="007B714A">
                <w:delText xml:space="preserve"> 54 dB</w:delText>
              </w:r>
              <w:bookmarkStart w:id="1468" w:name="_Toc92102241"/>
              <w:bookmarkStart w:id="1469" w:name="_Toc93047859"/>
              <w:bookmarkEnd w:id="1468"/>
              <w:bookmarkEnd w:id="1469"/>
            </w:del>
          </w:p>
          <w:p w14:paraId="46EAB3D1" w14:textId="2C58DC79" w:rsidR="00B610A8" w:rsidRPr="00E81B1B" w:rsidDel="007B714A" w:rsidRDefault="00B610A8" w:rsidP="00B610A8">
            <w:pPr>
              <w:pStyle w:val="ReportTableText"/>
              <w:jc w:val="center"/>
              <w:rPr>
                <w:del w:id="1470" w:author="Carsten Hein" w:date="2022-01-03T11:32:00Z"/>
                <w:b/>
                <w:bCs/>
              </w:rPr>
            </w:pPr>
            <w:del w:id="1471" w:author="Carsten Hein" w:date="2022-01-03T11:32:00Z">
              <w:r w:rsidRPr="00E81B1B" w:rsidDel="007B714A">
                <w:rPr>
                  <w:b/>
                  <w:bCs/>
                </w:rPr>
                <w:delText>Vorh. Rˈ</w:delText>
              </w:r>
              <w:r w:rsidRPr="00E81B1B" w:rsidDel="007B714A">
                <w:rPr>
                  <w:b/>
                  <w:bCs/>
                  <w:vertAlign w:val="subscript"/>
                </w:rPr>
                <w:delText>w</w:delText>
              </w:r>
              <w:r w:rsidRPr="00E81B1B" w:rsidDel="007B714A">
                <w:rPr>
                  <w:b/>
                  <w:bCs/>
                </w:rPr>
                <w:delText xml:space="preserve"> </w:delText>
              </w:r>
              <w:r w:rsidRPr="00E81B1B" w:rsidDel="007B714A">
                <w:rPr>
                  <w:rFonts w:cstheme="minorHAnsi"/>
                  <w:b/>
                  <w:bCs/>
                </w:rPr>
                <w:delText>≥</w:delText>
              </w:r>
              <w:r w:rsidRPr="00E81B1B" w:rsidDel="007B714A">
                <w:rPr>
                  <w:b/>
                  <w:bCs/>
                </w:rPr>
                <w:delText xml:space="preserve"> 56 dB</w:delText>
              </w:r>
              <w:bookmarkStart w:id="1472" w:name="_Toc92102242"/>
              <w:bookmarkStart w:id="1473" w:name="_Toc93047860"/>
              <w:bookmarkEnd w:id="1472"/>
              <w:bookmarkEnd w:id="1473"/>
            </w:del>
          </w:p>
          <w:p w14:paraId="350127D4" w14:textId="680EDBF5" w:rsidR="00B610A8" w:rsidRPr="00E81B1B" w:rsidDel="007B714A" w:rsidRDefault="00B610A8" w:rsidP="00B610A8">
            <w:pPr>
              <w:pStyle w:val="ReportTableText"/>
              <w:jc w:val="center"/>
              <w:rPr>
                <w:del w:id="1474" w:author="Carsten Hein" w:date="2022-01-03T11:32:00Z"/>
              </w:rPr>
            </w:pPr>
            <w:bookmarkStart w:id="1475" w:name="_Toc92102243"/>
            <w:bookmarkStart w:id="1476" w:name="_Toc93047861"/>
            <w:bookmarkEnd w:id="1475"/>
            <w:bookmarkEnd w:id="1476"/>
          </w:p>
        </w:tc>
        <w:bookmarkStart w:id="1477" w:name="_Toc92102244"/>
        <w:bookmarkStart w:id="1478" w:name="_Toc93047862"/>
        <w:bookmarkEnd w:id="1477"/>
        <w:bookmarkEnd w:id="1478"/>
      </w:tr>
      <w:tr w:rsidR="00B610A8" w:rsidRPr="00E81B1B" w:rsidDel="007B714A" w14:paraId="3E8AB87D" w14:textId="39C35E4E" w:rsidTr="00B610A8">
        <w:trPr>
          <w:del w:id="1479" w:author="Carsten Hein" w:date="2022-01-03T11:32:00Z"/>
        </w:trPr>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653B8BB" w14:textId="4EED11A5" w:rsidR="00B610A8" w:rsidRPr="00E81B1B" w:rsidDel="007B714A" w:rsidRDefault="00B610A8" w:rsidP="00B610A8">
            <w:pPr>
              <w:pStyle w:val="ReportTableText"/>
              <w:jc w:val="center"/>
              <w:rPr>
                <w:del w:id="1480" w:author="Carsten Hein" w:date="2022-01-03T11:32:00Z"/>
              </w:rPr>
            </w:pPr>
            <w:del w:id="1481" w:author="Carsten Hein" w:date="2022-01-03T11:32:00Z">
              <w:r w:rsidRPr="00E81B1B" w:rsidDel="007B714A">
                <w:delText>Angenommene ΔL</w:delText>
              </w:r>
              <w:r w:rsidRPr="00E81B1B" w:rsidDel="007B714A">
                <w:rPr>
                  <w:vertAlign w:val="subscript"/>
                </w:rPr>
                <w:delText>w</w:delText>
              </w:r>
              <w:r w:rsidRPr="00E81B1B" w:rsidDel="007B714A">
                <w:delText xml:space="preserve"> des Doppelbodens </w:delText>
              </w:r>
              <w:bookmarkStart w:id="1482" w:name="_Toc92102245"/>
              <w:bookmarkStart w:id="1483" w:name="_Toc93047863"/>
              <w:bookmarkEnd w:id="1482"/>
              <w:bookmarkEnd w:id="1483"/>
            </w:del>
          </w:p>
          <w:p w14:paraId="74E29BD2" w14:textId="3B046B4A" w:rsidR="00B610A8" w:rsidRPr="00E81B1B" w:rsidDel="007B714A" w:rsidRDefault="00B610A8" w:rsidP="00B610A8">
            <w:pPr>
              <w:pStyle w:val="ReportTableText"/>
              <w:jc w:val="center"/>
              <w:rPr>
                <w:del w:id="1484" w:author="Carsten Hein" w:date="2022-01-03T11:32:00Z"/>
              </w:rPr>
            </w:pPr>
            <w:del w:id="1485" w:author="Carsten Hein" w:date="2022-01-03T11:32:00Z">
              <w:r w:rsidRPr="00E81B1B" w:rsidDel="007B714A">
                <w:delText>(dB)</w:delText>
              </w:r>
              <w:bookmarkStart w:id="1486" w:name="_Toc92102246"/>
              <w:bookmarkStart w:id="1487" w:name="_Toc93047864"/>
              <w:bookmarkEnd w:id="1486"/>
              <w:bookmarkEnd w:id="1487"/>
            </w:del>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480C8D7" w14:textId="70282FE9" w:rsidR="00B610A8" w:rsidRPr="00E81B1B" w:rsidDel="007B714A" w:rsidRDefault="00B610A8" w:rsidP="00B610A8">
            <w:pPr>
              <w:pStyle w:val="ReportTableText"/>
              <w:jc w:val="center"/>
              <w:rPr>
                <w:del w:id="1488" w:author="Carsten Hein" w:date="2022-01-03T11:32:00Z"/>
              </w:rPr>
            </w:pPr>
            <w:del w:id="1489" w:author="Carsten Hein" w:date="2022-01-03T11:32:00Z">
              <w:r w:rsidRPr="00E81B1B" w:rsidDel="007B714A">
                <w:delText xml:space="preserve">Mindestdicke der Betonplatte </w:delText>
              </w:r>
              <w:bookmarkStart w:id="1490" w:name="_Toc92102247"/>
              <w:bookmarkStart w:id="1491" w:name="_Toc93047865"/>
              <w:bookmarkEnd w:id="1490"/>
              <w:bookmarkEnd w:id="1491"/>
            </w:del>
          </w:p>
          <w:p w14:paraId="4BA5BC31" w14:textId="600AA82F" w:rsidR="00B610A8" w:rsidRPr="00E81B1B" w:rsidDel="007B714A" w:rsidRDefault="00B610A8" w:rsidP="00B610A8">
            <w:pPr>
              <w:pStyle w:val="ReportTableText"/>
              <w:jc w:val="center"/>
              <w:rPr>
                <w:del w:id="1492" w:author="Carsten Hein" w:date="2022-01-03T11:32:00Z"/>
              </w:rPr>
            </w:pPr>
            <w:del w:id="1493" w:author="Carsten Hein" w:date="2022-01-03T11:32:00Z">
              <w:r w:rsidRPr="00E81B1B" w:rsidDel="007B714A">
                <w:delText>(cm)</w:delText>
              </w:r>
              <w:bookmarkStart w:id="1494" w:name="_Toc92102248"/>
              <w:bookmarkStart w:id="1495" w:name="_Toc93047866"/>
              <w:bookmarkEnd w:id="1494"/>
              <w:bookmarkEnd w:id="1495"/>
            </w:del>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303186B5" w14:textId="1BCDB4D9" w:rsidR="00B610A8" w:rsidRPr="00E81B1B" w:rsidDel="007B714A" w:rsidRDefault="00B610A8" w:rsidP="00B610A8">
            <w:pPr>
              <w:pStyle w:val="ReportTableText"/>
              <w:jc w:val="center"/>
              <w:rPr>
                <w:del w:id="1496" w:author="Carsten Hein" w:date="2022-01-03T11:32:00Z"/>
              </w:rPr>
            </w:pPr>
            <w:del w:id="1497" w:author="Carsten Hein" w:date="2022-01-03T11:32:00Z">
              <w:r w:rsidRPr="00E81B1B" w:rsidDel="007B714A">
                <w:delText>Bewertetes Rˈ</w:delText>
              </w:r>
              <w:r w:rsidRPr="00E81B1B" w:rsidDel="007B714A">
                <w:rPr>
                  <w:vertAlign w:val="subscript"/>
                </w:rPr>
                <w:delText>w</w:delText>
              </w:r>
              <w:r w:rsidRPr="00E81B1B" w:rsidDel="007B714A">
                <w:delText xml:space="preserve"> bei Mindestdicke der Betonplatte</w:delText>
              </w:r>
              <w:bookmarkStart w:id="1498" w:name="_Toc92102249"/>
              <w:bookmarkStart w:id="1499" w:name="_Toc93047867"/>
              <w:bookmarkEnd w:id="1498"/>
              <w:bookmarkEnd w:id="1499"/>
            </w:del>
          </w:p>
          <w:p w14:paraId="77099E99" w14:textId="7A4B0462" w:rsidR="00B610A8" w:rsidRPr="00E81B1B" w:rsidDel="007B714A" w:rsidRDefault="00B610A8" w:rsidP="00B610A8">
            <w:pPr>
              <w:pStyle w:val="ReportTableText"/>
              <w:jc w:val="center"/>
              <w:rPr>
                <w:del w:id="1500" w:author="Carsten Hein" w:date="2022-01-03T11:32:00Z"/>
              </w:rPr>
            </w:pPr>
            <w:del w:id="1501" w:author="Carsten Hein" w:date="2022-01-03T11:32:00Z">
              <w:r w:rsidRPr="00E81B1B" w:rsidDel="007B714A">
                <w:delText>(K</w:delText>
              </w:r>
              <w:r w:rsidRPr="00E81B1B" w:rsidDel="007B714A">
                <w:rPr>
                  <w:vertAlign w:val="subscript"/>
                </w:rPr>
                <w:delText>E</w:delText>
              </w:r>
              <w:r w:rsidRPr="00E81B1B" w:rsidDel="007B714A">
                <w:delText xml:space="preserve"> = 0)</w:delText>
              </w:r>
              <w:bookmarkStart w:id="1502" w:name="_Toc92102250"/>
              <w:bookmarkStart w:id="1503" w:name="_Toc93047868"/>
              <w:bookmarkEnd w:id="1502"/>
              <w:bookmarkEnd w:id="1503"/>
            </w:del>
          </w:p>
          <w:p w14:paraId="47165369" w14:textId="73FFDCB7" w:rsidR="00B610A8" w:rsidRPr="00E81B1B" w:rsidDel="007B714A" w:rsidRDefault="00B610A8" w:rsidP="00B610A8">
            <w:pPr>
              <w:pStyle w:val="ReportTableText"/>
              <w:jc w:val="center"/>
              <w:rPr>
                <w:del w:id="1504" w:author="Carsten Hein" w:date="2022-01-03T11:32:00Z"/>
              </w:rPr>
            </w:pPr>
            <w:del w:id="1505" w:author="Carsten Hein" w:date="2022-01-03T11:32:00Z">
              <w:r w:rsidRPr="00E81B1B" w:rsidDel="007B714A">
                <w:delText>(dB)</w:delText>
              </w:r>
              <w:bookmarkStart w:id="1506" w:name="_Toc92102251"/>
              <w:bookmarkStart w:id="1507" w:name="_Toc93047869"/>
              <w:bookmarkEnd w:id="1506"/>
              <w:bookmarkEnd w:id="1507"/>
            </w:del>
          </w:p>
        </w:tc>
        <w:bookmarkStart w:id="1508" w:name="_Toc92102252"/>
        <w:bookmarkStart w:id="1509" w:name="_Toc93047870"/>
        <w:bookmarkEnd w:id="1508"/>
        <w:bookmarkEnd w:id="1509"/>
      </w:tr>
      <w:tr w:rsidR="00B610A8" w:rsidRPr="00E81B1B" w:rsidDel="007B714A" w14:paraId="3172623D" w14:textId="31959E4E" w:rsidTr="00B610A8">
        <w:trPr>
          <w:del w:id="1510" w:author="Carsten Hein" w:date="2022-01-03T11:32:00Z"/>
        </w:trPr>
        <w:tc>
          <w:tcPr>
            <w:tcW w:w="2673" w:type="dxa"/>
            <w:tcBorders>
              <w:top w:val="single" w:sz="8" w:space="0" w:color="auto"/>
              <w:left w:val="single" w:sz="8" w:space="0" w:color="auto"/>
            </w:tcBorders>
            <w:vAlign w:val="center"/>
          </w:tcPr>
          <w:p w14:paraId="6AD468FA" w14:textId="4CE626D1" w:rsidR="00B610A8" w:rsidRPr="00E81B1B" w:rsidDel="007B714A" w:rsidRDefault="00B610A8" w:rsidP="00B610A8">
            <w:pPr>
              <w:pStyle w:val="ReportTableText"/>
              <w:jc w:val="center"/>
              <w:rPr>
                <w:del w:id="1511" w:author="Carsten Hein" w:date="2022-01-03T11:32:00Z"/>
              </w:rPr>
            </w:pPr>
            <w:del w:id="1512" w:author="Carsten Hein" w:date="2022-01-03T11:32:00Z">
              <w:r w:rsidRPr="00E81B1B" w:rsidDel="007B714A">
                <w:delText>15</w:delText>
              </w:r>
              <w:bookmarkStart w:id="1513" w:name="_Toc92102253"/>
              <w:bookmarkStart w:id="1514" w:name="_Toc93047871"/>
              <w:bookmarkEnd w:id="1513"/>
              <w:bookmarkEnd w:id="1514"/>
            </w:del>
          </w:p>
        </w:tc>
        <w:tc>
          <w:tcPr>
            <w:tcW w:w="2408" w:type="dxa"/>
            <w:tcBorders>
              <w:top w:val="single" w:sz="8" w:space="0" w:color="auto"/>
              <w:right w:val="single" w:sz="8" w:space="0" w:color="auto"/>
            </w:tcBorders>
            <w:vAlign w:val="center"/>
          </w:tcPr>
          <w:p w14:paraId="71CC294A" w14:textId="2E95D7A7" w:rsidR="00B610A8" w:rsidRPr="00E81B1B" w:rsidDel="007B714A" w:rsidRDefault="00B610A8" w:rsidP="00B610A8">
            <w:pPr>
              <w:pStyle w:val="ReportTableText"/>
              <w:jc w:val="center"/>
              <w:rPr>
                <w:del w:id="1515" w:author="Carsten Hein" w:date="2022-01-03T11:32:00Z"/>
              </w:rPr>
            </w:pPr>
            <w:del w:id="1516" w:author="Carsten Hein" w:date="2022-01-03T11:32:00Z">
              <w:r w:rsidRPr="00E81B1B" w:rsidDel="007B714A">
                <w:delText>28.0</w:delText>
              </w:r>
              <w:bookmarkStart w:id="1517" w:name="_Toc92102254"/>
              <w:bookmarkStart w:id="1518" w:name="_Toc93047872"/>
              <w:bookmarkEnd w:id="1517"/>
              <w:bookmarkEnd w:id="1518"/>
            </w:del>
          </w:p>
        </w:tc>
        <w:tc>
          <w:tcPr>
            <w:tcW w:w="3969" w:type="dxa"/>
            <w:tcBorders>
              <w:top w:val="single" w:sz="8" w:space="0" w:color="auto"/>
              <w:left w:val="single" w:sz="8" w:space="0" w:color="auto"/>
              <w:right w:val="single" w:sz="8" w:space="0" w:color="auto"/>
            </w:tcBorders>
            <w:vAlign w:val="center"/>
          </w:tcPr>
          <w:p w14:paraId="4059006E" w14:textId="2EC0B2BC" w:rsidR="00B610A8" w:rsidRPr="00E81B1B" w:rsidDel="007B714A" w:rsidRDefault="00B610A8" w:rsidP="00B610A8">
            <w:pPr>
              <w:pStyle w:val="ReportTableText"/>
              <w:jc w:val="center"/>
              <w:rPr>
                <w:del w:id="1519" w:author="Carsten Hein" w:date="2022-01-03T11:32:00Z"/>
              </w:rPr>
            </w:pPr>
            <w:del w:id="1520" w:author="Carsten Hein" w:date="2022-01-03T11:32:00Z">
              <w:r w:rsidRPr="00E81B1B" w:rsidDel="007B714A">
                <w:delText>70.2</w:delText>
              </w:r>
              <w:bookmarkStart w:id="1521" w:name="_Toc92102255"/>
              <w:bookmarkStart w:id="1522" w:name="_Toc93047873"/>
              <w:bookmarkEnd w:id="1521"/>
              <w:bookmarkEnd w:id="1522"/>
            </w:del>
          </w:p>
        </w:tc>
        <w:bookmarkStart w:id="1523" w:name="_Toc92102256"/>
        <w:bookmarkStart w:id="1524" w:name="_Toc93047874"/>
        <w:bookmarkEnd w:id="1523"/>
        <w:bookmarkEnd w:id="1524"/>
      </w:tr>
      <w:tr w:rsidR="00B610A8" w:rsidRPr="00E81B1B" w:rsidDel="007B714A" w14:paraId="239D7D51" w14:textId="6EC61377" w:rsidTr="00B610A8">
        <w:trPr>
          <w:del w:id="1525" w:author="Carsten Hein" w:date="2022-01-03T11:32:00Z"/>
        </w:trPr>
        <w:tc>
          <w:tcPr>
            <w:tcW w:w="2673" w:type="dxa"/>
            <w:tcBorders>
              <w:left w:val="single" w:sz="8" w:space="0" w:color="auto"/>
            </w:tcBorders>
            <w:vAlign w:val="center"/>
          </w:tcPr>
          <w:p w14:paraId="0C2F95AE" w14:textId="5B0C3D60" w:rsidR="00B610A8" w:rsidRPr="00E81B1B" w:rsidDel="007B714A" w:rsidRDefault="00B610A8" w:rsidP="00B610A8">
            <w:pPr>
              <w:pStyle w:val="ReportTableText"/>
              <w:jc w:val="center"/>
              <w:rPr>
                <w:del w:id="1526" w:author="Carsten Hein" w:date="2022-01-03T11:32:00Z"/>
              </w:rPr>
            </w:pPr>
            <w:del w:id="1527" w:author="Carsten Hein" w:date="2022-01-03T11:32:00Z">
              <w:r w:rsidRPr="00E81B1B" w:rsidDel="007B714A">
                <w:delText>20</w:delText>
              </w:r>
              <w:bookmarkStart w:id="1528" w:name="_Toc92102257"/>
              <w:bookmarkStart w:id="1529" w:name="_Toc93047875"/>
              <w:bookmarkEnd w:id="1528"/>
              <w:bookmarkEnd w:id="1529"/>
            </w:del>
          </w:p>
        </w:tc>
        <w:tc>
          <w:tcPr>
            <w:tcW w:w="2408" w:type="dxa"/>
            <w:tcBorders>
              <w:right w:val="single" w:sz="8" w:space="0" w:color="auto"/>
            </w:tcBorders>
            <w:vAlign w:val="center"/>
          </w:tcPr>
          <w:p w14:paraId="188DEDAF" w14:textId="09BEF674" w:rsidR="00B610A8" w:rsidRPr="00E81B1B" w:rsidDel="007B714A" w:rsidRDefault="00B610A8" w:rsidP="00B610A8">
            <w:pPr>
              <w:pStyle w:val="ReportTableText"/>
              <w:jc w:val="center"/>
              <w:rPr>
                <w:del w:id="1530" w:author="Carsten Hein" w:date="2022-01-03T11:32:00Z"/>
              </w:rPr>
            </w:pPr>
            <w:del w:id="1531" w:author="Carsten Hein" w:date="2022-01-03T11:32:00Z">
              <w:r w:rsidRPr="00E81B1B" w:rsidDel="007B714A">
                <w:delText>20.0</w:delText>
              </w:r>
              <w:bookmarkStart w:id="1532" w:name="_Toc92102258"/>
              <w:bookmarkStart w:id="1533" w:name="_Toc93047876"/>
              <w:bookmarkEnd w:id="1532"/>
              <w:bookmarkEnd w:id="1533"/>
            </w:del>
          </w:p>
        </w:tc>
        <w:tc>
          <w:tcPr>
            <w:tcW w:w="3969" w:type="dxa"/>
            <w:tcBorders>
              <w:left w:val="single" w:sz="8" w:space="0" w:color="auto"/>
              <w:right w:val="single" w:sz="8" w:space="0" w:color="auto"/>
            </w:tcBorders>
            <w:vAlign w:val="center"/>
          </w:tcPr>
          <w:p w14:paraId="17E41244" w14:textId="1B74E6C7" w:rsidR="00B610A8" w:rsidRPr="00E81B1B" w:rsidDel="007B714A" w:rsidRDefault="00B610A8" w:rsidP="00B610A8">
            <w:pPr>
              <w:pStyle w:val="ReportTableText"/>
              <w:jc w:val="center"/>
              <w:rPr>
                <w:del w:id="1534" w:author="Carsten Hein" w:date="2022-01-03T11:32:00Z"/>
              </w:rPr>
            </w:pPr>
            <w:del w:id="1535" w:author="Carsten Hein" w:date="2022-01-03T11:32:00Z">
              <w:r w:rsidRPr="00E81B1B" w:rsidDel="007B714A">
                <w:delText>65.8</w:delText>
              </w:r>
              <w:bookmarkStart w:id="1536" w:name="_Toc92102259"/>
              <w:bookmarkStart w:id="1537" w:name="_Toc93047877"/>
              <w:bookmarkEnd w:id="1536"/>
              <w:bookmarkEnd w:id="1537"/>
            </w:del>
          </w:p>
        </w:tc>
        <w:bookmarkStart w:id="1538" w:name="_Toc92102260"/>
        <w:bookmarkStart w:id="1539" w:name="_Toc93047878"/>
        <w:bookmarkEnd w:id="1538"/>
        <w:bookmarkEnd w:id="1539"/>
      </w:tr>
      <w:tr w:rsidR="00B610A8" w:rsidRPr="00E81B1B" w:rsidDel="007B714A" w14:paraId="72DC94A8" w14:textId="6AF00A17" w:rsidTr="00B610A8">
        <w:trPr>
          <w:del w:id="1540" w:author="Carsten Hein" w:date="2022-01-03T11:32:00Z"/>
        </w:trPr>
        <w:tc>
          <w:tcPr>
            <w:tcW w:w="2673" w:type="dxa"/>
            <w:tcBorders>
              <w:left w:val="single" w:sz="8" w:space="0" w:color="auto"/>
            </w:tcBorders>
            <w:vAlign w:val="center"/>
          </w:tcPr>
          <w:p w14:paraId="6BDD5242" w14:textId="6BD3DC22" w:rsidR="00B610A8" w:rsidRPr="00E81B1B" w:rsidDel="007B714A" w:rsidRDefault="00B610A8" w:rsidP="00B610A8">
            <w:pPr>
              <w:pStyle w:val="ReportTableText"/>
              <w:jc w:val="center"/>
              <w:rPr>
                <w:del w:id="1541" w:author="Carsten Hein" w:date="2022-01-03T11:32:00Z"/>
              </w:rPr>
            </w:pPr>
            <w:del w:id="1542" w:author="Carsten Hein" w:date="2022-01-03T11:32:00Z">
              <w:r w:rsidRPr="00E81B1B" w:rsidDel="007B714A">
                <w:delText>21</w:delText>
              </w:r>
              <w:bookmarkStart w:id="1543" w:name="_Toc92102261"/>
              <w:bookmarkStart w:id="1544" w:name="_Toc93047879"/>
              <w:bookmarkEnd w:id="1543"/>
              <w:bookmarkEnd w:id="1544"/>
            </w:del>
          </w:p>
        </w:tc>
        <w:tc>
          <w:tcPr>
            <w:tcW w:w="2408" w:type="dxa"/>
            <w:tcBorders>
              <w:right w:val="single" w:sz="8" w:space="0" w:color="auto"/>
            </w:tcBorders>
            <w:vAlign w:val="center"/>
          </w:tcPr>
          <w:p w14:paraId="24A992E8" w14:textId="57282BFC" w:rsidR="00B610A8" w:rsidRPr="00E81B1B" w:rsidDel="007B714A" w:rsidRDefault="00B610A8" w:rsidP="00B610A8">
            <w:pPr>
              <w:pStyle w:val="ReportTableText"/>
              <w:jc w:val="center"/>
              <w:rPr>
                <w:del w:id="1545" w:author="Carsten Hein" w:date="2022-01-03T11:32:00Z"/>
              </w:rPr>
            </w:pPr>
            <w:del w:id="1546" w:author="Carsten Hein" w:date="2022-01-03T11:32:00Z">
              <w:r w:rsidRPr="00E81B1B" w:rsidDel="007B714A">
                <w:delText>18.9</w:delText>
              </w:r>
              <w:bookmarkStart w:id="1547" w:name="_Toc92102262"/>
              <w:bookmarkStart w:id="1548" w:name="_Toc93047880"/>
              <w:bookmarkEnd w:id="1547"/>
              <w:bookmarkEnd w:id="1548"/>
            </w:del>
          </w:p>
        </w:tc>
        <w:tc>
          <w:tcPr>
            <w:tcW w:w="3969" w:type="dxa"/>
            <w:tcBorders>
              <w:left w:val="single" w:sz="8" w:space="0" w:color="auto"/>
              <w:right w:val="single" w:sz="8" w:space="0" w:color="auto"/>
            </w:tcBorders>
            <w:vAlign w:val="center"/>
          </w:tcPr>
          <w:p w14:paraId="18759B89" w14:textId="2C0F8863" w:rsidR="00B610A8" w:rsidRPr="00E81B1B" w:rsidDel="007B714A" w:rsidRDefault="00B610A8" w:rsidP="00B610A8">
            <w:pPr>
              <w:pStyle w:val="ReportTableText"/>
              <w:jc w:val="center"/>
              <w:rPr>
                <w:del w:id="1549" w:author="Carsten Hein" w:date="2022-01-03T11:32:00Z"/>
              </w:rPr>
            </w:pPr>
            <w:del w:id="1550" w:author="Carsten Hein" w:date="2022-01-03T11:32:00Z">
              <w:r w:rsidRPr="00E81B1B" w:rsidDel="007B714A">
                <w:delText>64.9</w:delText>
              </w:r>
              <w:bookmarkStart w:id="1551" w:name="_Toc92102263"/>
              <w:bookmarkStart w:id="1552" w:name="_Toc93047881"/>
              <w:bookmarkEnd w:id="1551"/>
              <w:bookmarkEnd w:id="1552"/>
            </w:del>
          </w:p>
        </w:tc>
        <w:bookmarkStart w:id="1553" w:name="_Toc92102264"/>
        <w:bookmarkStart w:id="1554" w:name="_Toc93047882"/>
        <w:bookmarkEnd w:id="1553"/>
        <w:bookmarkEnd w:id="1554"/>
      </w:tr>
      <w:tr w:rsidR="00B610A8" w:rsidRPr="00E81B1B" w:rsidDel="007B714A" w14:paraId="78FBDF4F" w14:textId="7A9D55DD" w:rsidTr="00B610A8">
        <w:trPr>
          <w:del w:id="1555" w:author="Carsten Hein" w:date="2022-01-03T11:32:00Z"/>
        </w:trPr>
        <w:tc>
          <w:tcPr>
            <w:tcW w:w="2673" w:type="dxa"/>
            <w:tcBorders>
              <w:left w:val="single" w:sz="8" w:space="0" w:color="auto"/>
            </w:tcBorders>
            <w:vAlign w:val="center"/>
          </w:tcPr>
          <w:p w14:paraId="133FF296" w14:textId="0246A1B4" w:rsidR="00B610A8" w:rsidRPr="00E81B1B" w:rsidDel="007B714A" w:rsidRDefault="00B610A8" w:rsidP="00B610A8">
            <w:pPr>
              <w:pStyle w:val="ReportTableText"/>
              <w:jc w:val="center"/>
              <w:rPr>
                <w:del w:id="1556" w:author="Carsten Hein" w:date="2022-01-03T11:32:00Z"/>
              </w:rPr>
            </w:pPr>
            <w:del w:id="1557" w:author="Carsten Hein" w:date="2022-01-03T11:32:00Z">
              <w:r w:rsidRPr="00E81B1B" w:rsidDel="007B714A">
                <w:delText>22</w:delText>
              </w:r>
              <w:bookmarkStart w:id="1558" w:name="_Toc92102265"/>
              <w:bookmarkStart w:id="1559" w:name="_Toc93047883"/>
              <w:bookmarkEnd w:id="1558"/>
              <w:bookmarkEnd w:id="1559"/>
            </w:del>
          </w:p>
        </w:tc>
        <w:tc>
          <w:tcPr>
            <w:tcW w:w="2408" w:type="dxa"/>
            <w:tcBorders>
              <w:right w:val="single" w:sz="8" w:space="0" w:color="auto"/>
            </w:tcBorders>
            <w:vAlign w:val="center"/>
          </w:tcPr>
          <w:p w14:paraId="174A1A38" w14:textId="69F8153E" w:rsidR="00B610A8" w:rsidRPr="00E81B1B" w:rsidDel="007B714A" w:rsidRDefault="00B610A8" w:rsidP="00B610A8">
            <w:pPr>
              <w:pStyle w:val="ReportTableText"/>
              <w:jc w:val="center"/>
              <w:rPr>
                <w:del w:id="1560" w:author="Carsten Hein" w:date="2022-01-03T11:32:00Z"/>
              </w:rPr>
            </w:pPr>
            <w:del w:id="1561" w:author="Carsten Hein" w:date="2022-01-03T11:32:00Z">
              <w:r w:rsidRPr="00E81B1B" w:rsidDel="007B714A">
                <w:delText>17.7</w:delText>
              </w:r>
              <w:bookmarkStart w:id="1562" w:name="_Toc92102266"/>
              <w:bookmarkStart w:id="1563" w:name="_Toc93047884"/>
              <w:bookmarkEnd w:id="1562"/>
              <w:bookmarkEnd w:id="1563"/>
            </w:del>
          </w:p>
        </w:tc>
        <w:tc>
          <w:tcPr>
            <w:tcW w:w="3969" w:type="dxa"/>
            <w:tcBorders>
              <w:left w:val="single" w:sz="8" w:space="0" w:color="auto"/>
              <w:right w:val="single" w:sz="8" w:space="0" w:color="auto"/>
            </w:tcBorders>
            <w:vAlign w:val="center"/>
          </w:tcPr>
          <w:p w14:paraId="10DC92E4" w14:textId="44E0AEC3" w:rsidR="00B610A8" w:rsidRPr="00E81B1B" w:rsidDel="007B714A" w:rsidRDefault="00B610A8" w:rsidP="00B610A8">
            <w:pPr>
              <w:pStyle w:val="ReportTableText"/>
              <w:jc w:val="center"/>
              <w:rPr>
                <w:del w:id="1564" w:author="Carsten Hein" w:date="2022-01-03T11:32:00Z"/>
              </w:rPr>
            </w:pPr>
            <w:del w:id="1565" w:author="Carsten Hein" w:date="2022-01-03T11:32:00Z">
              <w:r w:rsidRPr="00E81B1B" w:rsidDel="007B714A">
                <w:delText>64.0</w:delText>
              </w:r>
              <w:bookmarkStart w:id="1566" w:name="_Toc92102267"/>
              <w:bookmarkStart w:id="1567" w:name="_Toc93047885"/>
              <w:bookmarkEnd w:id="1566"/>
              <w:bookmarkEnd w:id="1567"/>
            </w:del>
          </w:p>
        </w:tc>
        <w:bookmarkStart w:id="1568" w:name="_Toc92102268"/>
        <w:bookmarkStart w:id="1569" w:name="_Toc93047886"/>
        <w:bookmarkEnd w:id="1568"/>
        <w:bookmarkEnd w:id="1569"/>
      </w:tr>
      <w:tr w:rsidR="00B610A8" w:rsidRPr="00E81B1B" w:rsidDel="007B714A" w14:paraId="025F17D4" w14:textId="3283F3EC" w:rsidTr="00B610A8">
        <w:trPr>
          <w:del w:id="1570" w:author="Carsten Hein" w:date="2022-01-03T11:32:00Z"/>
        </w:trPr>
        <w:tc>
          <w:tcPr>
            <w:tcW w:w="2673" w:type="dxa"/>
            <w:tcBorders>
              <w:left w:val="single" w:sz="8" w:space="0" w:color="auto"/>
            </w:tcBorders>
            <w:vAlign w:val="center"/>
          </w:tcPr>
          <w:p w14:paraId="71B2D986" w14:textId="2A35E066" w:rsidR="00B610A8" w:rsidRPr="00E81B1B" w:rsidDel="007B714A" w:rsidRDefault="00B610A8" w:rsidP="00B610A8">
            <w:pPr>
              <w:pStyle w:val="ReportTableText"/>
              <w:jc w:val="center"/>
              <w:rPr>
                <w:del w:id="1571" w:author="Carsten Hein" w:date="2022-01-03T11:32:00Z"/>
              </w:rPr>
            </w:pPr>
            <w:del w:id="1572" w:author="Carsten Hein" w:date="2022-01-03T11:32:00Z">
              <w:r w:rsidRPr="00E81B1B" w:rsidDel="007B714A">
                <w:delText>23</w:delText>
              </w:r>
              <w:bookmarkStart w:id="1573" w:name="_Toc92102269"/>
              <w:bookmarkStart w:id="1574" w:name="_Toc93047887"/>
              <w:bookmarkEnd w:id="1573"/>
              <w:bookmarkEnd w:id="1574"/>
            </w:del>
          </w:p>
        </w:tc>
        <w:tc>
          <w:tcPr>
            <w:tcW w:w="2408" w:type="dxa"/>
            <w:tcBorders>
              <w:right w:val="single" w:sz="8" w:space="0" w:color="auto"/>
            </w:tcBorders>
            <w:vAlign w:val="center"/>
          </w:tcPr>
          <w:p w14:paraId="754FE562" w14:textId="2ADB96FB" w:rsidR="00B610A8" w:rsidRPr="00E81B1B" w:rsidDel="007B714A" w:rsidRDefault="00B610A8" w:rsidP="00B610A8">
            <w:pPr>
              <w:pStyle w:val="ReportTableText"/>
              <w:jc w:val="center"/>
              <w:rPr>
                <w:del w:id="1575" w:author="Carsten Hein" w:date="2022-01-03T11:32:00Z"/>
              </w:rPr>
            </w:pPr>
            <w:del w:id="1576" w:author="Carsten Hein" w:date="2022-01-03T11:32:00Z">
              <w:r w:rsidRPr="00E81B1B" w:rsidDel="007B714A">
                <w:delText>16.6</w:delText>
              </w:r>
              <w:bookmarkStart w:id="1577" w:name="_Toc92102270"/>
              <w:bookmarkStart w:id="1578" w:name="_Toc93047888"/>
              <w:bookmarkEnd w:id="1577"/>
              <w:bookmarkEnd w:id="1578"/>
            </w:del>
          </w:p>
        </w:tc>
        <w:tc>
          <w:tcPr>
            <w:tcW w:w="3969" w:type="dxa"/>
            <w:tcBorders>
              <w:left w:val="single" w:sz="8" w:space="0" w:color="auto"/>
              <w:right w:val="single" w:sz="8" w:space="0" w:color="auto"/>
            </w:tcBorders>
            <w:vAlign w:val="center"/>
          </w:tcPr>
          <w:p w14:paraId="151FDC9C" w14:textId="2565192F" w:rsidR="00B610A8" w:rsidRPr="00E81B1B" w:rsidDel="007B714A" w:rsidRDefault="00B610A8" w:rsidP="00B610A8">
            <w:pPr>
              <w:pStyle w:val="ReportTableText"/>
              <w:jc w:val="center"/>
              <w:rPr>
                <w:del w:id="1579" w:author="Carsten Hein" w:date="2022-01-03T11:32:00Z"/>
              </w:rPr>
            </w:pPr>
            <w:del w:id="1580" w:author="Carsten Hein" w:date="2022-01-03T11:32:00Z">
              <w:r w:rsidRPr="00E81B1B" w:rsidDel="007B714A">
                <w:delText>63.1</w:delText>
              </w:r>
              <w:bookmarkStart w:id="1581" w:name="_Toc92102271"/>
              <w:bookmarkStart w:id="1582" w:name="_Toc93047889"/>
              <w:bookmarkEnd w:id="1581"/>
              <w:bookmarkEnd w:id="1582"/>
            </w:del>
          </w:p>
        </w:tc>
        <w:bookmarkStart w:id="1583" w:name="_Toc92102272"/>
        <w:bookmarkStart w:id="1584" w:name="_Toc93047890"/>
        <w:bookmarkEnd w:id="1583"/>
        <w:bookmarkEnd w:id="1584"/>
      </w:tr>
      <w:tr w:rsidR="00B610A8" w:rsidRPr="00E81B1B" w:rsidDel="007B714A" w14:paraId="22AF089F" w14:textId="1B122307" w:rsidTr="00B610A8">
        <w:trPr>
          <w:del w:id="1585" w:author="Carsten Hein" w:date="2022-01-03T11:32:00Z"/>
        </w:trPr>
        <w:tc>
          <w:tcPr>
            <w:tcW w:w="2673" w:type="dxa"/>
            <w:tcBorders>
              <w:left w:val="single" w:sz="8" w:space="0" w:color="auto"/>
            </w:tcBorders>
            <w:vAlign w:val="center"/>
          </w:tcPr>
          <w:p w14:paraId="1521DA9D" w14:textId="008A705A" w:rsidR="00B610A8" w:rsidRPr="00E81B1B" w:rsidDel="007B714A" w:rsidRDefault="00B610A8" w:rsidP="00B610A8">
            <w:pPr>
              <w:pStyle w:val="ReportTableText"/>
              <w:jc w:val="center"/>
              <w:rPr>
                <w:del w:id="1586" w:author="Carsten Hein" w:date="2022-01-03T11:32:00Z"/>
              </w:rPr>
            </w:pPr>
            <w:del w:id="1587" w:author="Carsten Hein" w:date="2022-01-03T11:32:00Z">
              <w:r w:rsidRPr="00E81B1B" w:rsidDel="007B714A">
                <w:delText>24</w:delText>
              </w:r>
              <w:bookmarkStart w:id="1588" w:name="_Toc92102273"/>
              <w:bookmarkStart w:id="1589" w:name="_Toc93047891"/>
              <w:bookmarkEnd w:id="1588"/>
              <w:bookmarkEnd w:id="1589"/>
            </w:del>
          </w:p>
        </w:tc>
        <w:tc>
          <w:tcPr>
            <w:tcW w:w="2408" w:type="dxa"/>
            <w:tcBorders>
              <w:right w:val="single" w:sz="8" w:space="0" w:color="auto"/>
            </w:tcBorders>
            <w:vAlign w:val="center"/>
          </w:tcPr>
          <w:p w14:paraId="4ECC6E29" w14:textId="079D2F39" w:rsidR="00B610A8" w:rsidRPr="00E81B1B" w:rsidDel="007B714A" w:rsidRDefault="00B610A8" w:rsidP="00B610A8">
            <w:pPr>
              <w:pStyle w:val="ReportTableText"/>
              <w:jc w:val="center"/>
              <w:rPr>
                <w:del w:id="1590" w:author="Carsten Hein" w:date="2022-01-03T11:32:00Z"/>
              </w:rPr>
            </w:pPr>
            <w:del w:id="1591" w:author="Carsten Hein" w:date="2022-01-03T11:32:00Z">
              <w:r w:rsidRPr="00E81B1B" w:rsidDel="007B714A">
                <w:delText>15.5</w:delText>
              </w:r>
              <w:bookmarkStart w:id="1592" w:name="_Toc92102274"/>
              <w:bookmarkStart w:id="1593" w:name="_Toc93047892"/>
              <w:bookmarkEnd w:id="1592"/>
              <w:bookmarkEnd w:id="1593"/>
            </w:del>
          </w:p>
        </w:tc>
        <w:tc>
          <w:tcPr>
            <w:tcW w:w="3969" w:type="dxa"/>
            <w:tcBorders>
              <w:left w:val="single" w:sz="8" w:space="0" w:color="auto"/>
              <w:right w:val="single" w:sz="8" w:space="0" w:color="auto"/>
            </w:tcBorders>
            <w:vAlign w:val="center"/>
          </w:tcPr>
          <w:p w14:paraId="13AB036C" w14:textId="2F924FF4" w:rsidR="00B610A8" w:rsidRPr="00E81B1B" w:rsidDel="007B714A" w:rsidRDefault="00B610A8" w:rsidP="00B610A8">
            <w:pPr>
              <w:pStyle w:val="ReportTableText"/>
              <w:jc w:val="center"/>
              <w:rPr>
                <w:del w:id="1594" w:author="Carsten Hein" w:date="2022-01-03T11:32:00Z"/>
              </w:rPr>
            </w:pPr>
            <w:del w:id="1595" w:author="Carsten Hein" w:date="2022-01-03T11:32:00Z">
              <w:r w:rsidRPr="00E81B1B" w:rsidDel="007B714A">
                <w:delText>62.3</w:delText>
              </w:r>
              <w:bookmarkStart w:id="1596" w:name="_Toc92102275"/>
              <w:bookmarkStart w:id="1597" w:name="_Toc93047893"/>
              <w:bookmarkEnd w:id="1596"/>
              <w:bookmarkEnd w:id="1597"/>
            </w:del>
          </w:p>
        </w:tc>
        <w:bookmarkStart w:id="1598" w:name="_Toc92102276"/>
        <w:bookmarkStart w:id="1599" w:name="_Toc93047894"/>
        <w:bookmarkEnd w:id="1598"/>
        <w:bookmarkEnd w:id="1599"/>
      </w:tr>
      <w:tr w:rsidR="00B610A8" w:rsidRPr="00E81B1B" w:rsidDel="007B714A" w14:paraId="206DD0B7" w14:textId="4C8D89E1" w:rsidTr="00B610A8">
        <w:trPr>
          <w:del w:id="1600" w:author="Carsten Hein" w:date="2022-01-03T11:32:00Z"/>
        </w:trPr>
        <w:tc>
          <w:tcPr>
            <w:tcW w:w="2673" w:type="dxa"/>
            <w:tcBorders>
              <w:left w:val="single" w:sz="8" w:space="0" w:color="auto"/>
            </w:tcBorders>
            <w:vAlign w:val="center"/>
          </w:tcPr>
          <w:p w14:paraId="2FEA930E" w14:textId="3CF11D5C" w:rsidR="00B610A8" w:rsidRPr="00E81B1B" w:rsidDel="007B714A" w:rsidRDefault="00B610A8" w:rsidP="00B610A8">
            <w:pPr>
              <w:pStyle w:val="ReportTableText"/>
              <w:jc w:val="center"/>
              <w:rPr>
                <w:del w:id="1601" w:author="Carsten Hein" w:date="2022-01-03T11:32:00Z"/>
              </w:rPr>
            </w:pPr>
            <w:del w:id="1602" w:author="Carsten Hein" w:date="2022-01-03T11:32:00Z">
              <w:r w:rsidRPr="00E81B1B" w:rsidDel="007B714A">
                <w:delText>25</w:delText>
              </w:r>
              <w:bookmarkStart w:id="1603" w:name="_Toc92102277"/>
              <w:bookmarkStart w:id="1604" w:name="_Toc93047895"/>
              <w:bookmarkEnd w:id="1603"/>
              <w:bookmarkEnd w:id="1604"/>
            </w:del>
          </w:p>
        </w:tc>
        <w:tc>
          <w:tcPr>
            <w:tcW w:w="2408" w:type="dxa"/>
            <w:tcBorders>
              <w:right w:val="single" w:sz="8" w:space="0" w:color="auto"/>
            </w:tcBorders>
            <w:vAlign w:val="center"/>
          </w:tcPr>
          <w:p w14:paraId="55184B03" w14:textId="63591E6B" w:rsidR="00B610A8" w:rsidRPr="00E81B1B" w:rsidDel="007B714A" w:rsidRDefault="00B610A8" w:rsidP="00B610A8">
            <w:pPr>
              <w:pStyle w:val="ReportTableText"/>
              <w:jc w:val="center"/>
              <w:rPr>
                <w:del w:id="1605" w:author="Carsten Hein" w:date="2022-01-03T11:32:00Z"/>
              </w:rPr>
            </w:pPr>
            <w:del w:id="1606" w:author="Carsten Hein" w:date="2022-01-03T11:32:00Z">
              <w:r w:rsidRPr="00E81B1B" w:rsidDel="007B714A">
                <w:delText>14.5</w:delText>
              </w:r>
              <w:bookmarkStart w:id="1607" w:name="_Toc92102278"/>
              <w:bookmarkStart w:id="1608" w:name="_Toc93047896"/>
              <w:bookmarkEnd w:id="1607"/>
              <w:bookmarkEnd w:id="1608"/>
            </w:del>
          </w:p>
        </w:tc>
        <w:tc>
          <w:tcPr>
            <w:tcW w:w="3969" w:type="dxa"/>
            <w:tcBorders>
              <w:left w:val="single" w:sz="8" w:space="0" w:color="auto"/>
              <w:right w:val="single" w:sz="8" w:space="0" w:color="auto"/>
            </w:tcBorders>
            <w:vAlign w:val="center"/>
          </w:tcPr>
          <w:p w14:paraId="2002A482" w14:textId="717264AF" w:rsidR="00B610A8" w:rsidRPr="00E81B1B" w:rsidDel="007B714A" w:rsidRDefault="00B610A8" w:rsidP="00B610A8">
            <w:pPr>
              <w:pStyle w:val="ReportTableText"/>
              <w:jc w:val="center"/>
              <w:rPr>
                <w:del w:id="1609" w:author="Carsten Hein" w:date="2022-01-03T11:32:00Z"/>
              </w:rPr>
            </w:pPr>
            <w:del w:id="1610" w:author="Carsten Hein" w:date="2022-01-03T11:32:00Z">
              <w:r w:rsidRPr="00E81B1B" w:rsidDel="007B714A">
                <w:delText>61.4</w:delText>
              </w:r>
              <w:bookmarkStart w:id="1611" w:name="_Toc92102279"/>
              <w:bookmarkStart w:id="1612" w:name="_Toc93047897"/>
              <w:bookmarkEnd w:id="1611"/>
              <w:bookmarkEnd w:id="1612"/>
            </w:del>
          </w:p>
        </w:tc>
        <w:bookmarkStart w:id="1613" w:name="_Toc92102280"/>
        <w:bookmarkStart w:id="1614" w:name="_Toc93047898"/>
        <w:bookmarkEnd w:id="1613"/>
        <w:bookmarkEnd w:id="1614"/>
      </w:tr>
      <w:tr w:rsidR="00B610A8" w:rsidRPr="00E81B1B" w:rsidDel="007B714A" w14:paraId="2B4401A8" w14:textId="5BF49D9F" w:rsidTr="00B610A8">
        <w:trPr>
          <w:del w:id="1615" w:author="Carsten Hein" w:date="2022-01-03T11:32:00Z"/>
        </w:trPr>
        <w:tc>
          <w:tcPr>
            <w:tcW w:w="2673" w:type="dxa"/>
            <w:tcBorders>
              <w:left w:val="single" w:sz="8" w:space="0" w:color="auto"/>
            </w:tcBorders>
            <w:vAlign w:val="center"/>
          </w:tcPr>
          <w:p w14:paraId="2FECCCE1" w14:textId="36D326AD" w:rsidR="00B610A8" w:rsidRPr="00E81B1B" w:rsidDel="007B714A" w:rsidRDefault="00B610A8" w:rsidP="00B610A8">
            <w:pPr>
              <w:pStyle w:val="ReportTableText"/>
              <w:jc w:val="center"/>
              <w:rPr>
                <w:del w:id="1616" w:author="Carsten Hein" w:date="2022-01-03T11:32:00Z"/>
              </w:rPr>
            </w:pPr>
            <w:del w:id="1617" w:author="Carsten Hein" w:date="2022-01-03T11:32:00Z">
              <w:r w:rsidRPr="00E81B1B" w:rsidDel="007B714A">
                <w:delText>26</w:delText>
              </w:r>
              <w:bookmarkStart w:id="1618" w:name="_Toc92102281"/>
              <w:bookmarkStart w:id="1619" w:name="_Toc93047899"/>
              <w:bookmarkEnd w:id="1618"/>
              <w:bookmarkEnd w:id="1619"/>
            </w:del>
          </w:p>
        </w:tc>
        <w:tc>
          <w:tcPr>
            <w:tcW w:w="2408" w:type="dxa"/>
            <w:tcBorders>
              <w:right w:val="single" w:sz="8" w:space="0" w:color="auto"/>
            </w:tcBorders>
            <w:vAlign w:val="center"/>
          </w:tcPr>
          <w:p w14:paraId="2A7CA9C2" w14:textId="02F66FEC" w:rsidR="00B610A8" w:rsidRPr="00E81B1B" w:rsidDel="007B714A" w:rsidRDefault="00B610A8" w:rsidP="00B610A8">
            <w:pPr>
              <w:pStyle w:val="ReportTableText"/>
              <w:jc w:val="center"/>
              <w:rPr>
                <w:del w:id="1620" w:author="Carsten Hein" w:date="2022-01-03T11:32:00Z"/>
              </w:rPr>
            </w:pPr>
            <w:del w:id="1621" w:author="Carsten Hein" w:date="2022-01-03T11:32:00Z">
              <w:r w:rsidRPr="00E81B1B" w:rsidDel="007B714A">
                <w:delText>13.6</w:delText>
              </w:r>
              <w:bookmarkStart w:id="1622" w:name="_Toc92102282"/>
              <w:bookmarkStart w:id="1623" w:name="_Toc93047900"/>
              <w:bookmarkEnd w:id="1622"/>
              <w:bookmarkEnd w:id="1623"/>
            </w:del>
          </w:p>
        </w:tc>
        <w:tc>
          <w:tcPr>
            <w:tcW w:w="3969" w:type="dxa"/>
            <w:tcBorders>
              <w:left w:val="single" w:sz="8" w:space="0" w:color="auto"/>
              <w:right w:val="single" w:sz="8" w:space="0" w:color="auto"/>
            </w:tcBorders>
            <w:vAlign w:val="center"/>
          </w:tcPr>
          <w:p w14:paraId="0B893F09" w14:textId="34026BF6" w:rsidR="00B610A8" w:rsidRPr="00E81B1B" w:rsidDel="007B714A" w:rsidRDefault="00B610A8" w:rsidP="00B610A8">
            <w:pPr>
              <w:pStyle w:val="ReportTableText"/>
              <w:jc w:val="center"/>
              <w:rPr>
                <w:del w:id="1624" w:author="Carsten Hein" w:date="2022-01-03T11:32:00Z"/>
              </w:rPr>
            </w:pPr>
            <w:del w:id="1625" w:author="Carsten Hein" w:date="2022-01-03T11:32:00Z">
              <w:r w:rsidRPr="00E81B1B" w:rsidDel="007B714A">
                <w:delText>60.5</w:delText>
              </w:r>
              <w:bookmarkStart w:id="1626" w:name="_Toc92102283"/>
              <w:bookmarkStart w:id="1627" w:name="_Toc93047901"/>
              <w:bookmarkEnd w:id="1626"/>
              <w:bookmarkEnd w:id="1627"/>
            </w:del>
          </w:p>
        </w:tc>
        <w:bookmarkStart w:id="1628" w:name="_Toc92102284"/>
        <w:bookmarkStart w:id="1629" w:name="_Toc93047902"/>
        <w:bookmarkEnd w:id="1628"/>
        <w:bookmarkEnd w:id="1629"/>
      </w:tr>
      <w:tr w:rsidR="00B610A8" w:rsidRPr="00E81B1B" w:rsidDel="007B714A" w14:paraId="37C9F3D2" w14:textId="7DEABA23" w:rsidTr="00B610A8">
        <w:trPr>
          <w:del w:id="1630" w:author="Carsten Hein" w:date="2022-01-03T11:32:00Z"/>
        </w:trPr>
        <w:tc>
          <w:tcPr>
            <w:tcW w:w="2673" w:type="dxa"/>
            <w:tcBorders>
              <w:left w:val="single" w:sz="8" w:space="0" w:color="auto"/>
            </w:tcBorders>
            <w:vAlign w:val="center"/>
          </w:tcPr>
          <w:p w14:paraId="6B004526" w14:textId="5B8990A9" w:rsidR="00B610A8" w:rsidRPr="00E81B1B" w:rsidDel="007B714A" w:rsidRDefault="00B610A8" w:rsidP="00B610A8">
            <w:pPr>
              <w:pStyle w:val="ReportTableText"/>
              <w:jc w:val="center"/>
              <w:rPr>
                <w:del w:id="1631" w:author="Carsten Hein" w:date="2022-01-03T11:32:00Z"/>
              </w:rPr>
            </w:pPr>
            <w:del w:id="1632" w:author="Carsten Hein" w:date="2022-01-03T11:32:00Z">
              <w:r w:rsidRPr="00E81B1B" w:rsidDel="007B714A">
                <w:delText>27</w:delText>
              </w:r>
              <w:bookmarkStart w:id="1633" w:name="_Toc92102285"/>
              <w:bookmarkStart w:id="1634" w:name="_Toc93047903"/>
              <w:bookmarkEnd w:id="1633"/>
              <w:bookmarkEnd w:id="1634"/>
            </w:del>
          </w:p>
        </w:tc>
        <w:tc>
          <w:tcPr>
            <w:tcW w:w="2408" w:type="dxa"/>
            <w:tcBorders>
              <w:right w:val="single" w:sz="8" w:space="0" w:color="auto"/>
            </w:tcBorders>
            <w:vAlign w:val="center"/>
          </w:tcPr>
          <w:p w14:paraId="0469A8B6" w14:textId="04C58C80" w:rsidR="00B610A8" w:rsidRPr="00E81B1B" w:rsidDel="007B714A" w:rsidRDefault="00B610A8" w:rsidP="00B610A8">
            <w:pPr>
              <w:pStyle w:val="ReportTableText"/>
              <w:jc w:val="center"/>
              <w:rPr>
                <w:del w:id="1635" w:author="Carsten Hein" w:date="2022-01-03T11:32:00Z"/>
              </w:rPr>
            </w:pPr>
            <w:del w:id="1636" w:author="Carsten Hein" w:date="2022-01-03T11:32:00Z">
              <w:r w:rsidRPr="00E81B1B" w:rsidDel="007B714A">
                <w:delText>12.7</w:delText>
              </w:r>
              <w:bookmarkStart w:id="1637" w:name="_Toc92102286"/>
              <w:bookmarkStart w:id="1638" w:name="_Toc93047904"/>
              <w:bookmarkEnd w:id="1637"/>
              <w:bookmarkEnd w:id="1638"/>
            </w:del>
          </w:p>
        </w:tc>
        <w:tc>
          <w:tcPr>
            <w:tcW w:w="3969" w:type="dxa"/>
            <w:tcBorders>
              <w:left w:val="single" w:sz="8" w:space="0" w:color="auto"/>
              <w:right w:val="single" w:sz="8" w:space="0" w:color="auto"/>
            </w:tcBorders>
            <w:vAlign w:val="center"/>
          </w:tcPr>
          <w:p w14:paraId="647A02CA" w14:textId="3F5012B7" w:rsidR="00B610A8" w:rsidRPr="00E81B1B" w:rsidDel="007B714A" w:rsidRDefault="00B610A8" w:rsidP="00B610A8">
            <w:pPr>
              <w:pStyle w:val="ReportTableText"/>
              <w:jc w:val="center"/>
              <w:rPr>
                <w:del w:id="1639" w:author="Carsten Hein" w:date="2022-01-03T11:32:00Z"/>
              </w:rPr>
            </w:pPr>
            <w:del w:id="1640" w:author="Carsten Hein" w:date="2022-01-03T11:32:00Z">
              <w:r w:rsidRPr="00E81B1B" w:rsidDel="007B714A">
                <w:delText>59.6</w:delText>
              </w:r>
              <w:bookmarkStart w:id="1641" w:name="_Toc92102287"/>
              <w:bookmarkStart w:id="1642" w:name="_Toc93047905"/>
              <w:bookmarkEnd w:id="1641"/>
              <w:bookmarkEnd w:id="1642"/>
            </w:del>
          </w:p>
        </w:tc>
        <w:bookmarkStart w:id="1643" w:name="_Toc92102288"/>
        <w:bookmarkStart w:id="1644" w:name="_Toc93047906"/>
        <w:bookmarkEnd w:id="1643"/>
        <w:bookmarkEnd w:id="1644"/>
      </w:tr>
      <w:tr w:rsidR="00B610A8" w:rsidRPr="00E81B1B" w:rsidDel="007B714A" w14:paraId="2F2F3D3A" w14:textId="24727078" w:rsidTr="00B610A8">
        <w:trPr>
          <w:del w:id="1645" w:author="Carsten Hein" w:date="2022-01-03T11:32:00Z"/>
        </w:trPr>
        <w:tc>
          <w:tcPr>
            <w:tcW w:w="2673" w:type="dxa"/>
            <w:tcBorders>
              <w:left w:val="single" w:sz="8" w:space="0" w:color="auto"/>
            </w:tcBorders>
            <w:vAlign w:val="center"/>
          </w:tcPr>
          <w:p w14:paraId="599BA378" w14:textId="14C237C6" w:rsidR="00B610A8" w:rsidRPr="00E81B1B" w:rsidDel="007B714A" w:rsidRDefault="00B610A8" w:rsidP="00B610A8">
            <w:pPr>
              <w:pStyle w:val="ReportTableText"/>
              <w:jc w:val="center"/>
              <w:rPr>
                <w:del w:id="1646" w:author="Carsten Hein" w:date="2022-01-03T11:32:00Z"/>
              </w:rPr>
            </w:pPr>
            <w:del w:id="1647" w:author="Carsten Hein" w:date="2022-01-03T11:32:00Z">
              <w:r w:rsidRPr="00E81B1B" w:rsidDel="007B714A">
                <w:delText>28</w:delText>
              </w:r>
              <w:bookmarkStart w:id="1648" w:name="_Toc92102289"/>
              <w:bookmarkStart w:id="1649" w:name="_Toc93047907"/>
              <w:bookmarkEnd w:id="1648"/>
              <w:bookmarkEnd w:id="1649"/>
            </w:del>
          </w:p>
        </w:tc>
        <w:tc>
          <w:tcPr>
            <w:tcW w:w="2408" w:type="dxa"/>
            <w:tcBorders>
              <w:right w:val="single" w:sz="8" w:space="0" w:color="auto"/>
            </w:tcBorders>
            <w:vAlign w:val="center"/>
          </w:tcPr>
          <w:p w14:paraId="42DB06D0" w14:textId="7CAD2E33" w:rsidR="00B610A8" w:rsidRPr="00E81B1B" w:rsidDel="007B714A" w:rsidRDefault="00B610A8" w:rsidP="00B610A8">
            <w:pPr>
              <w:pStyle w:val="ReportTableText"/>
              <w:jc w:val="center"/>
              <w:rPr>
                <w:del w:id="1650" w:author="Carsten Hein" w:date="2022-01-03T11:32:00Z"/>
              </w:rPr>
            </w:pPr>
            <w:del w:id="1651" w:author="Carsten Hein" w:date="2022-01-03T11:32:00Z">
              <w:r w:rsidRPr="00E81B1B" w:rsidDel="007B714A">
                <w:delText>11.9</w:delText>
              </w:r>
              <w:bookmarkStart w:id="1652" w:name="_Toc92102290"/>
              <w:bookmarkStart w:id="1653" w:name="_Toc93047908"/>
              <w:bookmarkEnd w:id="1652"/>
              <w:bookmarkEnd w:id="1653"/>
            </w:del>
          </w:p>
        </w:tc>
        <w:tc>
          <w:tcPr>
            <w:tcW w:w="3969" w:type="dxa"/>
            <w:tcBorders>
              <w:left w:val="single" w:sz="8" w:space="0" w:color="auto"/>
              <w:right w:val="single" w:sz="8" w:space="0" w:color="auto"/>
            </w:tcBorders>
            <w:vAlign w:val="center"/>
          </w:tcPr>
          <w:p w14:paraId="67A139B2" w14:textId="10E46139" w:rsidR="00B610A8" w:rsidRPr="00E81B1B" w:rsidDel="007B714A" w:rsidRDefault="00B610A8" w:rsidP="00B610A8">
            <w:pPr>
              <w:pStyle w:val="ReportTableText"/>
              <w:jc w:val="center"/>
              <w:rPr>
                <w:del w:id="1654" w:author="Carsten Hein" w:date="2022-01-03T11:32:00Z"/>
              </w:rPr>
            </w:pPr>
            <w:del w:id="1655" w:author="Carsten Hein" w:date="2022-01-03T11:32:00Z">
              <w:r w:rsidRPr="00E81B1B" w:rsidDel="007B714A">
                <w:delText>58.7</w:delText>
              </w:r>
              <w:bookmarkStart w:id="1656" w:name="_Toc92102291"/>
              <w:bookmarkStart w:id="1657" w:name="_Toc93047909"/>
              <w:bookmarkEnd w:id="1656"/>
              <w:bookmarkEnd w:id="1657"/>
            </w:del>
          </w:p>
        </w:tc>
        <w:bookmarkStart w:id="1658" w:name="_Toc92102292"/>
        <w:bookmarkStart w:id="1659" w:name="_Toc93047910"/>
        <w:bookmarkEnd w:id="1658"/>
        <w:bookmarkEnd w:id="1659"/>
      </w:tr>
      <w:tr w:rsidR="00B610A8" w:rsidRPr="00E81B1B" w:rsidDel="007B714A" w14:paraId="07E82381" w14:textId="5C163142" w:rsidTr="00B610A8">
        <w:trPr>
          <w:del w:id="1660" w:author="Carsten Hein" w:date="2022-01-03T11:32:00Z"/>
        </w:trPr>
        <w:tc>
          <w:tcPr>
            <w:tcW w:w="2673" w:type="dxa"/>
            <w:tcBorders>
              <w:left w:val="single" w:sz="8" w:space="0" w:color="auto"/>
            </w:tcBorders>
            <w:vAlign w:val="center"/>
          </w:tcPr>
          <w:p w14:paraId="424CB290" w14:textId="3264D16A" w:rsidR="00B610A8" w:rsidRPr="00E81B1B" w:rsidDel="007B714A" w:rsidRDefault="00B610A8" w:rsidP="00B610A8">
            <w:pPr>
              <w:pStyle w:val="ReportTableText"/>
              <w:jc w:val="center"/>
              <w:rPr>
                <w:del w:id="1661" w:author="Carsten Hein" w:date="2022-01-03T11:32:00Z"/>
              </w:rPr>
            </w:pPr>
            <w:del w:id="1662" w:author="Carsten Hein" w:date="2022-01-03T11:32:00Z">
              <w:r w:rsidRPr="00E81B1B" w:rsidDel="007B714A">
                <w:delText>29</w:delText>
              </w:r>
              <w:bookmarkStart w:id="1663" w:name="_Toc92102293"/>
              <w:bookmarkStart w:id="1664" w:name="_Toc93047911"/>
              <w:bookmarkEnd w:id="1663"/>
              <w:bookmarkEnd w:id="1664"/>
            </w:del>
          </w:p>
        </w:tc>
        <w:tc>
          <w:tcPr>
            <w:tcW w:w="2408" w:type="dxa"/>
            <w:tcBorders>
              <w:right w:val="single" w:sz="8" w:space="0" w:color="auto"/>
            </w:tcBorders>
            <w:vAlign w:val="center"/>
          </w:tcPr>
          <w:p w14:paraId="136B05A6" w14:textId="22E27B4E" w:rsidR="00B610A8" w:rsidRPr="00E81B1B" w:rsidDel="007B714A" w:rsidRDefault="00B610A8" w:rsidP="00B610A8">
            <w:pPr>
              <w:pStyle w:val="ReportTableText"/>
              <w:jc w:val="center"/>
              <w:rPr>
                <w:del w:id="1665" w:author="Carsten Hein" w:date="2022-01-03T11:32:00Z"/>
              </w:rPr>
            </w:pPr>
            <w:del w:id="1666" w:author="Carsten Hein" w:date="2022-01-03T11:32:00Z">
              <w:r w:rsidRPr="00E81B1B" w:rsidDel="007B714A">
                <w:delText>11.2</w:delText>
              </w:r>
              <w:bookmarkStart w:id="1667" w:name="_Toc92102294"/>
              <w:bookmarkStart w:id="1668" w:name="_Toc93047912"/>
              <w:bookmarkEnd w:id="1667"/>
              <w:bookmarkEnd w:id="1668"/>
            </w:del>
          </w:p>
        </w:tc>
        <w:tc>
          <w:tcPr>
            <w:tcW w:w="3969" w:type="dxa"/>
            <w:tcBorders>
              <w:left w:val="single" w:sz="8" w:space="0" w:color="auto"/>
              <w:right w:val="single" w:sz="8" w:space="0" w:color="auto"/>
            </w:tcBorders>
            <w:vAlign w:val="center"/>
          </w:tcPr>
          <w:p w14:paraId="0BC461C9" w14:textId="71EAE9BF" w:rsidR="00B610A8" w:rsidRPr="00E81B1B" w:rsidDel="007B714A" w:rsidRDefault="00B610A8" w:rsidP="00B610A8">
            <w:pPr>
              <w:pStyle w:val="ReportTableText"/>
              <w:jc w:val="center"/>
              <w:rPr>
                <w:del w:id="1669" w:author="Carsten Hein" w:date="2022-01-03T11:32:00Z"/>
              </w:rPr>
            </w:pPr>
            <w:del w:id="1670" w:author="Carsten Hein" w:date="2022-01-03T11:32:00Z">
              <w:r w:rsidRPr="00E81B1B" w:rsidDel="007B714A">
                <w:delText>57.8</w:delText>
              </w:r>
              <w:bookmarkStart w:id="1671" w:name="_Toc92102295"/>
              <w:bookmarkStart w:id="1672" w:name="_Toc93047913"/>
              <w:bookmarkEnd w:id="1671"/>
              <w:bookmarkEnd w:id="1672"/>
            </w:del>
          </w:p>
        </w:tc>
        <w:bookmarkStart w:id="1673" w:name="_Toc92102296"/>
        <w:bookmarkStart w:id="1674" w:name="_Toc93047914"/>
        <w:bookmarkEnd w:id="1673"/>
        <w:bookmarkEnd w:id="1674"/>
      </w:tr>
      <w:tr w:rsidR="00B610A8" w:rsidRPr="00E81B1B" w:rsidDel="007B714A" w14:paraId="7425ADFA" w14:textId="16B6E0CA" w:rsidTr="00B610A8">
        <w:trPr>
          <w:del w:id="1675" w:author="Carsten Hein" w:date="2022-01-03T11:32:00Z"/>
        </w:trPr>
        <w:tc>
          <w:tcPr>
            <w:tcW w:w="2673" w:type="dxa"/>
            <w:tcBorders>
              <w:left w:val="single" w:sz="8" w:space="0" w:color="auto"/>
            </w:tcBorders>
            <w:vAlign w:val="center"/>
          </w:tcPr>
          <w:p w14:paraId="6FA6CA47" w14:textId="10A90A84" w:rsidR="00B610A8" w:rsidRPr="00E81B1B" w:rsidDel="007B714A" w:rsidRDefault="00B610A8" w:rsidP="00B610A8">
            <w:pPr>
              <w:pStyle w:val="ReportTableText"/>
              <w:jc w:val="center"/>
              <w:rPr>
                <w:del w:id="1676" w:author="Carsten Hein" w:date="2022-01-03T11:32:00Z"/>
              </w:rPr>
            </w:pPr>
            <w:del w:id="1677" w:author="Carsten Hein" w:date="2022-01-03T11:32:00Z">
              <w:r w:rsidRPr="00E81B1B" w:rsidDel="007B714A">
                <w:delText>30</w:delText>
              </w:r>
              <w:bookmarkStart w:id="1678" w:name="_Toc92102297"/>
              <w:bookmarkStart w:id="1679" w:name="_Toc93047915"/>
              <w:bookmarkEnd w:id="1678"/>
              <w:bookmarkEnd w:id="1679"/>
            </w:del>
          </w:p>
        </w:tc>
        <w:tc>
          <w:tcPr>
            <w:tcW w:w="2408" w:type="dxa"/>
            <w:tcBorders>
              <w:right w:val="single" w:sz="8" w:space="0" w:color="auto"/>
            </w:tcBorders>
            <w:vAlign w:val="center"/>
          </w:tcPr>
          <w:p w14:paraId="6CAAEB65" w14:textId="1FAE51FB" w:rsidR="00B610A8" w:rsidRPr="00E81B1B" w:rsidDel="007B714A" w:rsidRDefault="00B610A8" w:rsidP="00B610A8">
            <w:pPr>
              <w:pStyle w:val="ReportTableText"/>
              <w:jc w:val="center"/>
              <w:rPr>
                <w:del w:id="1680" w:author="Carsten Hein" w:date="2022-01-03T11:32:00Z"/>
              </w:rPr>
            </w:pPr>
            <w:del w:id="1681" w:author="Carsten Hein" w:date="2022-01-03T11:32:00Z">
              <w:r w:rsidRPr="00E81B1B" w:rsidDel="007B714A">
                <w:delText>10.5</w:delText>
              </w:r>
              <w:bookmarkStart w:id="1682" w:name="_Toc92102298"/>
              <w:bookmarkStart w:id="1683" w:name="_Toc93047916"/>
              <w:bookmarkEnd w:id="1682"/>
              <w:bookmarkEnd w:id="1683"/>
            </w:del>
          </w:p>
        </w:tc>
        <w:tc>
          <w:tcPr>
            <w:tcW w:w="3969" w:type="dxa"/>
            <w:tcBorders>
              <w:left w:val="single" w:sz="8" w:space="0" w:color="auto"/>
              <w:right w:val="single" w:sz="8" w:space="0" w:color="auto"/>
            </w:tcBorders>
            <w:vAlign w:val="center"/>
          </w:tcPr>
          <w:p w14:paraId="74156737" w14:textId="75AA060C" w:rsidR="00B610A8" w:rsidRPr="00E81B1B" w:rsidDel="007B714A" w:rsidRDefault="00B610A8" w:rsidP="00B610A8">
            <w:pPr>
              <w:pStyle w:val="ReportTableText"/>
              <w:jc w:val="center"/>
              <w:rPr>
                <w:del w:id="1684" w:author="Carsten Hein" w:date="2022-01-03T11:32:00Z"/>
              </w:rPr>
            </w:pPr>
            <w:del w:id="1685" w:author="Carsten Hein" w:date="2022-01-03T11:32:00Z">
              <w:r w:rsidRPr="00E81B1B" w:rsidDel="007B714A">
                <w:delText>57.0</w:delText>
              </w:r>
              <w:bookmarkStart w:id="1686" w:name="_Toc92102299"/>
              <w:bookmarkStart w:id="1687" w:name="_Toc93047917"/>
              <w:bookmarkEnd w:id="1686"/>
              <w:bookmarkEnd w:id="1687"/>
            </w:del>
          </w:p>
        </w:tc>
        <w:bookmarkStart w:id="1688" w:name="_Toc92102300"/>
        <w:bookmarkStart w:id="1689" w:name="_Toc93047918"/>
        <w:bookmarkEnd w:id="1688"/>
        <w:bookmarkEnd w:id="1689"/>
      </w:tr>
      <w:tr w:rsidR="00B610A8" w:rsidRPr="00E81B1B" w:rsidDel="007B714A" w14:paraId="594DE8C7" w14:textId="0B2EC69D" w:rsidTr="00B610A8">
        <w:trPr>
          <w:del w:id="1690" w:author="Carsten Hein" w:date="2022-01-03T11:32:00Z"/>
        </w:trPr>
        <w:tc>
          <w:tcPr>
            <w:tcW w:w="2673" w:type="dxa"/>
            <w:tcBorders>
              <w:left w:val="single" w:sz="8" w:space="0" w:color="auto"/>
            </w:tcBorders>
            <w:vAlign w:val="center"/>
          </w:tcPr>
          <w:p w14:paraId="6490398B" w14:textId="55502D6B" w:rsidR="00B610A8" w:rsidRPr="00E81B1B" w:rsidDel="007B714A" w:rsidRDefault="00B610A8" w:rsidP="00B610A8">
            <w:pPr>
              <w:pStyle w:val="ReportTableText"/>
              <w:jc w:val="center"/>
              <w:rPr>
                <w:del w:id="1691" w:author="Carsten Hein" w:date="2022-01-03T11:32:00Z"/>
              </w:rPr>
            </w:pPr>
            <w:del w:id="1692" w:author="Carsten Hein" w:date="2022-01-03T11:32:00Z">
              <w:r w:rsidRPr="00E81B1B" w:rsidDel="007B714A">
                <w:delText>31</w:delText>
              </w:r>
              <w:bookmarkStart w:id="1693" w:name="_Toc92102301"/>
              <w:bookmarkStart w:id="1694" w:name="_Toc93047919"/>
              <w:bookmarkEnd w:id="1693"/>
              <w:bookmarkEnd w:id="1694"/>
            </w:del>
          </w:p>
        </w:tc>
        <w:tc>
          <w:tcPr>
            <w:tcW w:w="2408" w:type="dxa"/>
            <w:tcBorders>
              <w:right w:val="single" w:sz="8" w:space="0" w:color="auto"/>
            </w:tcBorders>
            <w:vAlign w:val="center"/>
          </w:tcPr>
          <w:p w14:paraId="0BFC6EBA" w14:textId="7FB1C2FD" w:rsidR="00B610A8" w:rsidRPr="00E81B1B" w:rsidDel="007B714A" w:rsidRDefault="00B610A8" w:rsidP="00B610A8">
            <w:pPr>
              <w:pStyle w:val="ReportTableText"/>
              <w:jc w:val="center"/>
              <w:rPr>
                <w:del w:id="1695" w:author="Carsten Hein" w:date="2022-01-03T11:32:00Z"/>
              </w:rPr>
            </w:pPr>
            <w:del w:id="1696" w:author="Carsten Hein" w:date="2022-01-03T11:32:00Z">
              <w:r w:rsidRPr="00E81B1B" w:rsidDel="007B714A">
                <w:delText>9.8</w:delText>
              </w:r>
              <w:bookmarkStart w:id="1697" w:name="_Toc92102302"/>
              <w:bookmarkStart w:id="1698" w:name="_Toc93047920"/>
              <w:bookmarkEnd w:id="1697"/>
              <w:bookmarkEnd w:id="1698"/>
            </w:del>
          </w:p>
        </w:tc>
        <w:tc>
          <w:tcPr>
            <w:tcW w:w="3969" w:type="dxa"/>
            <w:tcBorders>
              <w:left w:val="single" w:sz="8" w:space="0" w:color="auto"/>
              <w:right w:val="single" w:sz="8" w:space="0" w:color="auto"/>
            </w:tcBorders>
            <w:vAlign w:val="center"/>
          </w:tcPr>
          <w:p w14:paraId="6E309841" w14:textId="48B2B74C" w:rsidR="00B610A8" w:rsidRPr="00E81B1B" w:rsidDel="007B714A" w:rsidRDefault="00B610A8" w:rsidP="00B610A8">
            <w:pPr>
              <w:pStyle w:val="ReportTableText"/>
              <w:jc w:val="center"/>
              <w:rPr>
                <w:del w:id="1699" w:author="Carsten Hein" w:date="2022-01-03T11:32:00Z"/>
              </w:rPr>
            </w:pPr>
            <w:del w:id="1700" w:author="Carsten Hein" w:date="2022-01-03T11:32:00Z">
              <w:r w:rsidRPr="00E81B1B" w:rsidDel="007B714A">
                <w:delText>56.1</w:delText>
              </w:r>
              <w:bookmarkStart w:id="1701" w:name="_Toc92102303"/>
              <w:bookmarkStart w:id="1702" w:name="_Toc93047921"/>
              <w:bookmarkEnd w:id="1701"/>
              <w:bookmarkEnd w:id="1702"/>
            </w:del>
          </w:p>
        </w:tc>
        <w:bookmarkStart w:id="1703" w:name="_Toc92102304"/>
        <w:bookmarkStart w:id="1704" w:name="_Toc93047922"/>
        <w:bookmarkEnd w:id="1703"/>
        <w:bookmarkEnd w:id="1704"/>
      </w:tr>
      <w:tr w:rsidR="00B610A8" w:rsidRPr="00E81B1B" w:rsidDel="007B714A" w14:paraId="237B0354" w14:textId="3EC38D4D" w:rsidTr="00B610A8">
        <w:trPr>
          <w:del w:id="1705" w:author="Carsten Hein" w:date="2022-01-03T11:32:00Z"/>
        </w:trPr>
        <w:tc>
          <w:tcPr>
            <w:tcW w:w="2673" w:type="dxa"/>
            <w:tcBorders>
              <w:left w:val="single" w:sz="8" w:space="0" w:color="auto"/>
            </w:tcBorders>
            <w:vAlign w:val="center"/>
          </w:tcPr>
          <w:p w14:paraId="1CE7FB2D" w14:textId="62797380" w:rsidR="00B610A8" w:rsidRPr="00E81B1B" w:rsidDel="007B714A" w:rsidRDefault="00B610A8" w:rsidP="00B610A8">
            <w:pPr>
              <w:pStyle w:val="ReportTableText"/>
              <w:jc w:val="center"/>
              <w:rPr>
                <w:del w:id="1706" w:author="Carsten Hein" w:date="2022-01-03T11:32:00Z"/>
              </w:rPr>
            </w:pPr>
            <w:del w:id="1707" w:author="Carsten Hein" w:date="2022-01-03T11:32:00Z">
              <w:r w:rsidRPr="00E81B1B" w:rsidDel="007B714A">
                <w:delText>32</w:delText>
              </w:r>
              <w:bookmarkStart w:id="1708" w:name="_Toc92102305"/>
              <w:bookmarkStart w:id="1709" w:name="_Toc93047923"/>
              <w:bookmarkEnd w:id="1708"/>
              <w:bookmarkEnd w:id="1709"/>
            </w:del>
          </w:p>
        </w:tc>
        <w:tc>
          <w:tcPr>
            <w:tcW w:w="2408" w:type="dxa"/>
            <w:tcBorders>
              <w:right w:val="single" w:sz="8" w:space="0" w:color="auto"/>
            </w:tcBorders>
            <w:vAlign w:val="center"/>
          </w:tcPr>
          <w:p w14:paraId="0A9BC1DF" w14:textId="024E2A54" w:rsidR="00B610A8" w:rsidRPr="00E81B1B" w:rsidDel="007B714A" w:rsidRDefault="00B610A8" w:rsidP="00B610A8">
            <w:pPr>
              <w:pStyle w:val="ReportTableText"/>
              <w:jc w:val="center"/>
              <w:rPr>
                <w:del w:id="1710" w:author="Carsten Hein" w:date="2022-01-03T11:32:00Z"/>
              </w:rPr>
            </w:pPr>
            <w:del w:id="1711" w:author="Carsten Hein" w:date="2022-01-03T11:32:00Z">
              <w:r w:rsidRPr="00E81B1B" w:rsidDel="007B714A">
                <w:delText>9.2</w:delText>
              </w:r>
              <w:bookmarkStart w:id="1712" w:name="_Toc92102306"/>
              <w:bookmarkStart w:id="1713" w:name="_Toc93047924"/>
              <w:bookmarkEnd w:id="1712"/>
              <w:bookmarkEnd w:id="1713"/>
            </w:del>
          </w:p>
        </w:tc>
        <w:tc>
          <w:tcPr>
            <w:tcW w:w="3969" w:type="dxa"/>
            <w:tcBorders>
              <w:left w:val="single" w:sz="8" w:space="0" w:color="auto"/>
              <w:right w:val="single" w:sz="8" w:space="0" w:color="auto"/>
            </w:tcBorders>
            <w:vAlign w:val="center"/>
          </w:tcPr>
          <w:p w14:paraId="1469374B" w14:textId="0F5158AD" w:rsidR="00B610A8" w:rsidRPr="00E81B1B" w:rsidDel="007B714A" w:rsidRDefault="00B610A8" w:rsidP="00B610A8">
            <w:pPr>
              <w:pStyle w:val="ReportTableText"/>
              <w:jc w:val="center"/>
              <w:rPr>
                <w:del w:id="1714" w:author="Carsten Hein" w:date="2022-01-03T11:32:00Z"/>
                <w:color w:val="FF0000"/>
              </w:rPr>
            </w:pPr>
            <w:del w:id="1715" w:author="Carsten Hein" w:date="2022-01-03T11:32:00Z">
              <w:r w:rsidRPr="00E81B1B" w:rsidDel="007B714A">
                <w:rPr>
                  <w:color w:val="FF0000"/>
                </w:rPr>
                <w:delText>55.2</w:delText>
              </w:r>
              <w:bookmarkStart w:id="1716" w:name="_Toc92102307"/>
              <w:bookmarkStart w:id="1717" w:name="_Toc93047925"/>
              <w:bookmarkEnd w:id="1716"/>
              <w:bookmarkEnd w:id="1717"/>
            </w:del>
          </w:p>
        </w:tc>
        <w:bookmarkStart w:id="1718" w:name="_Toc92102308"/>
        <w:bookmarkStart w:id="1719" w:name="_Toc93047926"/>
        <w:bookmarkEnd w:id="1718"/>
        <w:bookmarkEnd w:id="1719"/>
      </w:tr>
      <w:tr w:rsidR="00B610A8" w:rsidRPr="00E81B1B" w:rsidDel="007B714A" w14:paraId="600F30F7" w14:textId="684D5E56" w:rsidTr="00B610A8">
        <w:trPr>
          <w:del w:id="1720" w:author="Carsten Hein" w:date="2022-01-03T11:32:00Z"/>
        </w:trPr>
        <w:tc>
          <w:tcPr>
            <w:tcW w:w="2673" w:type="dxa"/>
            <w:tcBorders>
              <w:left w:val="single" w:sz="8" w:space="0" w:color="auto"/>
              <w:bottom w:val="single" w:sz="4" w:space="0" w:color="auto"/>
            </w:tcBorders>
            <w:vAlign w:val="center"/>
          </w:tcPr>
          <w:p w14:paraId="413B6124" w14:textId="69922DD2" w:rsidR="00B610A8" w:rsidRPr="00E81B1B" w:rsidDel="007B714A" w:rsidRDefault="00B610A8" w:rsidP="00B610A8">
            <w:pPr>
              <w:pStyle w:val="ReportTableText"/>
              <w:jc w:val="center"/>
              <w:rPr>
                <w:del w:id="1721" w:author="Carsten Hein" w:date="2022-01-03T11:32:00Z"/>
              </w:rPr>
            </w:pPr>
            <w:del w:id="1722" w:author="Carsten Hein" w:date="2022-01-03T11:32:00Z">
              <w:r w:rsidRPr="00E81B1B" w:rsidDel="007B714A">
                <w:lastRenderedPageBreak/>
                <w:delText>33</w:delText>
              </w:r>
              <w:bookmarkStart w:id="1723" w:name="_Toc92102309"/>
              <w:bookmarkStart w:id="1724" w:name="_Toc93047927"/>
              <w:bookmarkEnd w:id="1723"/>
              <w:bookmarkEnd w:id="1724"/>
            </w:del>
          </w:p>
        </w:tc>
        <w:tc>
          <w:tcPr>
            <w:tcW w:w="2408" w:type="dxa"/>
            <w:tcBorders>
              <w:bottom w:val="single" w:sz="4" w:space="0" w:color="auto"/>
              <w:right w:val="single" w:sz="8" w:space="0" w:color="auto"/>
            </w:tcBorders>
            <w:vAlign w:val="center"/>
          </w:tcPr>
          <w:p w14:paraId="1E0A81B0" w14:textId="76439E60" w:rsidR="00B610A8" w:rsidRPr="00E81B1B" w:rsidDel="007B714A" w:rsidRDefault="00B610A8" w:rsidP="00B610A8">
            <w:pPr>
              <w:pStyle w:val="ReportTableText"/>
              <w:jc w:val="center"/>
              <w:rPr>
                <w:del w:id="1725" w:author="Carsten Hein" w:date="2022-01-03T11:32:00Z"/>
              </w:rPr>
            </w:pPr>
            <w:del w:id="1726" w:author="Carsten Hein" w:date="2022-01-03T11:32:00Z">
              <w:r w:rsidRPr="00E81B1B" w:rsidDel="007B714A">
                <w:delText>8.6</w:delText>
              </w:r>
              <w:bookmarkStart w:id="1727" w:name="_Toc92102310"/>
              <w:bookmarkStart w:id="1728" w:name="_Toc93047928"/>
              <w:bookmarkEnd w:id="1727"/>
              <w:bookmarkEnd w:id="1728"/>
            </w:del>
          </w:p>
        </w:tc>
        <w:tc>
          <w:tcPr>
            <w:tcW w:w="3969" w:type="dxa"/>
            <w:tcBorders>
              <w:left w:val="single" w:sz="8" w:space="0" w:color="auto"/>
              <w:bottom w:val="single" w:sz="4" w:space="0" w:color="auto"/>
              <w:right w:val="single" w:sz="8" w:space="0" w:color="auto"/>
            </w:tcBorders>
            <w:vAlign w:val="center"/>
          </w:tcPr>
          <w:p w14:paraId="141E0E16" w14:textId="293EC662" w:rsidR="00B610A8" w:rsidRPr="00E81B1B" w:rsidDel="007B714A" w:rsidRDefault="00B610A8" w:rsidP="00B610A8">
            <w:pPr>
              <w:pStyle w:val="ReportTableText"/>
              <w:jc w:val="center"/>
              <w:rPr>
                <w:del w:id="1729" w:author="Carsten Hein" w:date="2022-01-03T11:32:00Z"/>
                <w:color w:val="FF0000"/>
              </w:rPr>
            </w:pPr>
            <w:del w:id="1730" w:author="Carsten Hein" w:date="2022-01-03T11:32:00Z">
              <w:r w:rsidRPr="00E81B1B" w:rsidDel="007B714A">
                <w:rPr>
                  <w:color w:val="FF0000"/>
                </w:rPr>
                <w:delText>54.3</w:delText>
              </w:r>
              <w:bookmarkStart w:id="1731" w:name="_Toc92102311"/>
              <w:bookmarkStart w:id="1732" w:name="_Toc93047929"/>
              <w:bookmarkEnd w:id="1731"/>
              <w:bookmarkEnd w:id="1732"/>
            </w:del>
          </w:p>
        </w:tc>
        <w:bookmarkStart w:id="1733" w:name="_Toc92102312"/>
        <w:bookmarkStart w:id="1734" w:name="_Toc93047930"/>
        <w:bookmarkEnd w:id="1733"/>
        <w:bookmarkEnd w:id="1734"/>
      </w:tr>
      <w:tr w:rsidR="00B610A8" w:rsidRPr="00E81B1B" w:rsidDel="007B714A" w14:paraId="49DCDE16" w14:textId="78B18E60" w:rsidTr="00B610A8">
        <w:trPr>
          <w:del w:id="1735" w:author="Carsten Hein" w:date="2022-01-03T11:32:00Z"/>
        </w:trPr>
        <w:tc>
          <w:tcPr>
            <w:tcW w:w="2673" w:type="dxa"/>
            <w:tcBorders>
              <w:left w:val="single" w:sz="8" w:space="0" w:color="auto"/>
              <w:bottom w:val="single" w:sz="8" w:space="0" w:color="auto"/>
            </w:tcBorders>
            <w:vAlign w:val="center"/>
          </w:tcPr>
          <w:p w14:paraId="41D65ECE" w14:textId="70003039" w:rsidR="00B610A8" w:rsidRPr="00E81B1B" w:rsidDel="007B714A" w:rsidRDefault="00B610A8" w:rsidP="00B610A8">
            <w:pPr>
              <w:pStyle w:val="ReportTableText"/>
              <w:jc w:val="center"/>
              <w:rPr>
                <w:del w:id="1736" w:author="Carsten Hein" w:date="2022-01-03T11:32:00Z"/>
              </w:rPr>
            </w:pPr>
            <w:del w:id="1737" w:author="Carsten Hein" w:date="2022-01-03T11:32:00Z">
              <w:r w:rsidRPr="00E81B1B" w:rsidDel="007B714A">
                <w:delText>34</w:delText>
              </w:r>
              <w:bookmarkStart w:id="1738" w:name="_Toc92102313"/>
              <w:bookmarkStart w:id="1739" w:name="_Toc93047931"/>
              <w:bookmarkEnd w:id="1738"/>
              <w:bookmarkEnd w:id="1739"/>
            </w:del>
          </w:p>
        </w:tc>
        <w:tc>
          <w:tcPr>
            <w:tcW w:w="2408" w:type="dxa"/>
            <w:tcBorders>
              <w:bottom w:val="single" w:sz="8" w:space="0" w:color="auto"/>
              <w:right w:val="single" w:sz="8" w:space="0" w:color="auto"/>
            </w:tcBorders>
            <w:vAlign w:val="center"/>
          </w:tcPr>
          <w:p w14:paraId="57FFCDF7" w14:textId="04CD3429" w:rsidR="00B610A8" w:rsidRPr="00E81B1B" w:rsidDel="007B714A" w:rsidRDefault="00B610A8" w:rsidP="00B610A8">
            <w:pPr>
              <w:pStyle w:val="ReportTableText"/>
              <w:jc w:val="center"/>
              <w:rPr>
                <w:del w:id="1740" w:author="Carsten Hein" w:date="2022-01-03T11:32:00Z"/>
              </w:rPr>
            </w:pPr>
            <w:del w:id="1741" w:author="Carsten Hein" w:date="2022-01-03T11:32:00Z">
              <w:r w:rsidRPr="00E81B1B" w:rsidDel="007B714A">
                <w:delText>8.0</w:delText>
              </w:r>
              <w:bookmarkStart w:id="1742" w:name="_Toc92102314"/>
              <w:bookmarkStart w:id="1743" w:name="_Toc93047932"/>
              <w:bookmarkEnd w:id="1742"/>
              <w:bookmarkEnd w:id="1743"/>
            </w:del>
          </w:p>
        </w:tc>
        <w:tc>
          <w:tcPr>
            <w:tcW w:w="3969" w:type="dxa"/>
            <w:tcBorders>
              <w:left w:val="single" w:sz="8" w:space="0" w:color="auto"/>
              <w:bottom w:val="single" w:sz="8" w:space="0" w:color="auto"/>
              <w:right w:val="single" w:sz="8" w:space="0" w:color="auto"/>
            </w:tcBorders>
            <w:vAlign w:val="center"/>
          </w:tcPr>
          <w:p w14:paraId="0B8D615D" w14:textId="4ADC18D5" w:rsidR="00B610A8" w:rsidRPr="00E81B1B" w:rsidDel="007B714A" w:rsidRDefault="00B610A8" w:rsidP="00B610A8">
            <w:pPr>
              <w:pStyle w:val="ReportTableText"/>
              <w:jc w:val="center"/>
              <w:rPr>
                <w:del w:id="1744" w:author="Carsten Hein" w:date="2022-01-03T11:32:00Z"/>
                <w:color w:val="FF0000"/>
              </w:rPr>
            </w:pPr>
            <w:del w:id="1745" w:author="Carsten Hein" w:date="2022-01-03T11:32:00Z">
              <w:r w:rsidRPr="00E81B1B" w:rsidDel="007B714A">
                <w:rPr>
                  <w:color w:val="FF0000"/>
                </w:rPr>
                <w:delText>53.4</w:delText>
              </w:r>
              <w:bookmarkStart w:id="1746" w:name="_Toc92102315"/>
              <w:bookmarkStart w:id="1747" w:name="_Toc93047933"/>
              <w:bookmarkEnd w:id="1746"/>
              <w:bookmarkEnd w:id="1747"/>
            </w:del>
          </w:p>
        </w:tc>
        <w:bookmarkStart w:id="1748" w:name="_Toc92102316"/>
        <w:bookmarkStart w:id="1749" w:name="_Toc93047934"/>
        <w:bookmarkEnd w:id="1748"/>
        <w:bookmarkEnd w:id="1749"/>
      </w:tr>
    </w:tbl>
    <w:p w14:paraId="25F7476B" w14:textId="698E2E0C" w:rsidR="00B610A8" w:rsidRPr="00E81B1B" w:rsidDel="007B714A" w:rsidRDefault="00B610A8" w:rsidP="00B610A8">
      <w:pPr>
        <w:spacing w:after="240"/>
        <w:rPr>
          <w:del w:id="1750" w:author="Carsten Hein" w:date="2022-01-03T11:32:00Z"/>
        </w:rPr>
      </w:pPr>
      <w:del w:id="1751" w:author="Carsten Hein" w:date="2022-01-03T11:32:00Z">
        <w:r w:rsidRPr="00E81B1B" w:rsidDel="007B714A">
          <w:delText xml:space="preserve">Die in </w:delText>
        </w:r>
        <w:r w:rsidR="0053171F" w:rsidRPr="00E81B1B" w:rsidDel="007B714A">
          <w:fldChar w:fldCharType="begin"/>
        </w:r>
        <w:r w:rsidR="0053171F" w:rsidRPr="00E81B1B" w:rsidDel="007B714A">
          <w:delInstrText xml:space="preserve"> REF _Ref80173446 \h </w:delInstrText>
        </w:r>
        <w:r w:rsidR="0053171F" w:rsidRPr="00E81B1B" w:rsidDel="007B714A">
          <w:fldChar w:fldCharType="separate"/>
        </w:r>
      </w:del>
      <w:del w:id="1752" w:author="Carsten Hein" w:date="2022-01-03T08:39:00Z">
        <w:r w:rsidR="008A6A8D" w:rsidRPr="00E81B1B" w:rsidDel="009737A6">
          <w:delText>Tabelle 3</w:delText>
        </w:r>
      </w:del>
      <w:del w:id="1753" w:author="Carsten Hein" w:date="2022-01-03T11:32:00Z">
        <w:r w:rsidR="0053171F" w:rsidRPr="00E81B1B" w:rsidDel="007B714A">
          <w:fldChar w:fldCharType="end"/>
        </w:r>
        <w:r w:rsidR="0053171F" w:rsidRPr="00E81B1B" w:rsidDel="007B714A">
          <w:delText xml:space="preserve"> </w:delText>
        </w:r>
        <w:r w:rsidRPr="00E81B1B" w:rsidDel="007B714A">
          <w:delText xml:space="preserve">aufgeführten Ergebnisse </w:delText>
        </w:r>
        <w:commentRangeStart w:id="1754"/>
        <w:r w:rsidRPr="00E81B1B" w:rsidDel="007B714A">
          <w:delText>setzen eine Verbesserung der Luftschalldämmung von ΔR</w:delText>
        </w:r>
        <w:r w:rsidRPr="00E81B1B" w:rsidDel="007B714A">
          <w:rPr>
            <w:vertAlign w:val="subscript"/>
          </w:rPr>
          <w:delText>w</w:delText>
        </w:r>
        <w:r w:rsidRPr="00E81B1B" w:rsidDel="007B714A">
          <w:delText xml:space="preserve"> = 5 dB durch den als schalldämmende Vorsatzschale wirkenden Doppelboden voraus. </w:delText>
        </w:r>
        <w:commentRangeEnd w:id="1754"/>
        <w:r w:rsidR="0053171F" w:rsidRPr="00E81B1B" w:rsidDel="007B714A">
          <w:rPr>
            <w:rStyle w:val="Kommentarzeichen"/>
          </w:rPr>
          <w:commentReference w:id="1754"/>
        </w:r>
        <w:r w:rsidRPr="00E81B1B" w:rsidDel="007B714A">
          <w:delText xml:space="preserve">Das angestrebte bewertete Bau-Schalldämm-Maß ist bei dünner als 9.8 cm dicken Deckenplatten </w:delText>
        </w:r>
      </w:del>
      <w:ins w:id="1755" w:author="Jan Wenker" w:date="2021-12-08T11:57:00Z">
        <w:del w:id="1756" w:author="Carsten Hein" w:date="2022-01-03T11:32:00Z">
          <w:r w:rsidR="005E70D3" w:rsidRPr="00E81B1B" w:rsidDel="007B714A">
            <w:delText xml:space="preserve">dünner als 9.8 cm </w:delText>
          </w:r>
        </w:del>
      </w:ins>
      <w:del w:id="1757" w:author="Carsten Hein" w:date="2022-01-03T11:32:00Z">
        <w:r w:rsidRPr="00E81B1B" w:rsidDel="007B714A">
          <w:delText>nicht zu erreichen.</w:delText>
        </w:r>
        <w:bookmarkStart w:id="1758" w:name="_Toc92102317"/>
        <w:bookmarkStart w:id="1759" w:name="_Toc93047935"/>
        <w:bookmarkEnd w:id="1758"/>
        <w:bookmarkEnd w:id="1759"/>
      </w:del>
    </w:p>
    <w:p w14:paraId="2C2A43AD" w14:textId="0D8DDCAE" w:rsidR="00B610A8" w:rsidRPr="00E81B1B" w:rsidDel="007B714A" w:rsidRDefault="00B610A8" w:rsidP="00B610A8">
      <w:pPr>
        <w:pStyle w:val="Beschriftung"/>
        <w:rPr>
          <w:del w:id="1760" w:author="Carsten Hein" w:date="2022-01-03T11:32:00Z"/>
        </w:rPr>
      </w:pPr>
      <w:bookmarkStart w:id="1761" w:name="_Ref80173782"/>
      <w:bookmarkStart w:id="1762" w:name="_Toc92091850"/>
      <w:del w:id="1763" w:author="Carsten Hein" w:date="2022-01-03T11:32:00Z">
        <w:r w:rsidRPr="00E81B1B" w:rsidDel="007B714A">
          <w:delText xml:space="preserve">Tabelle </w:delText>
        </w:r>
        <w:r w:rsidRPr="00E81B1B" w:rsidDel="007B714A">
          <w:rPr>
            <w:iCs w:val="0"/>
          </w:rPr>
          <w:fldChar w:fldCharType="begin"/>
        </w:r>
        <w:r w:rsidRPr="00E81B1B" w:rsidDel="007B714A">
          <w:delInstrText>SEQ Tabelle \* ARABIC</w:delInstrText>
        </w:r>
        <w:r w:rsidRPr="00E81B1B" w:rsidDel="007B714A">
          <w:rPr>
            <w:iCs w:val="0"/>
          </w:rPr>
          <w:fldChar w:fldCharType="separate"/>
        </w:r>
        <w:r w:rsidR="009737A6" w:rsidDel="007B714A">
          <w:rPr>
            <w:noProof/>
          </w:rPr>
          <w:delText>4</w:delText>
        </w:r>
        <w:r w:rsidRPr="00E81B1B" w:rsidDel="007B714A">
          <w:rPr>
            <w:iCs w:val="0"/>
          </w:rPr>
          <w:fldChar w:fldCharType="end"/>
        </w:r>
        <w:bookmarkEnd w:id="1761"/>
        <w:r w:rsidRPr="00E81B1B" w:rsidDel="007B714A">
          <w:delText xml:space="preserve"> Berechnungsergebnisse für Deckenaufbau Typ W1 - ohne Unterdecke</w:delText>
        </w:r>
        <w:bookmarkStart w:id="1764" w:name="_Toc92102318"/>
        <w:bookmarkStart w:id="1765" w:name="_Toc93047936"/>
        <w:bookmarkEnd w:id="1762"/>
        <w:bookmarkEnd w:id="1764"/>
        <w:bookmarkEnd w:id="1765"/>
      </w:del>
    </w:p>
    <w:tbl>
      <w:tblPr>
        <w:tblStyle w:val="Tabellenraster"/>
        <w:tblW w:w="0" w:type="auto"/>
        <w:tblLook w:val="04A0" w:firstRow="1" w:lastRow="0" w:firstColumn="1" w:lastColumn="0" w:noHBand="0" w:noVBand="1"/>
      </w:tblPr>
      <w:tblGrid>
        <w:gridCol w:w="2673"/>
        <w:gridCol w:w="2408"/>
        <w:gridCol w:w="3969"/>
      </w:tblGrid>
      <w:tr w:rsidR="00B610A8" w:rsidRPr="00E81B1B" w:rsidDel="007B714A" w14:paraId="3C0EDB84" w14:textId="147E0D71" w:rsidTr="00B610A8">
        <w:trPr>
          <w:del w:id="1766" w:author="Carsten Hein" w:date="2022-01-03T11:32:00Z"/>
        </w:trPr>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BCE74B0" w14:textId="3EED2A69" w:rsidR="00B610A8" w:rsidRPr="00E81B1B" w:rsidDel="007B714A" w:rsidRDefault="00B610A8" w:rsidP="00B610A8">
            <w:pPr>
              <w:pStyle w:val="ReportTableText"/>
              <w:jc w:val="center"/>
              <w:rPr>
                <w:del w:id="1767" w:author="Carsten Hein" w:date="2022-01-03T11:32:00Z"/>
                <w:b/>
                <w:bCs/>
                <w:u w:val="single"/>
              </w:rPr>
            </w:pPr>
            <w:del w:id="1768" w:author="Carsten Hein" w:date="2022-01-03T11:32:00Z">
              <w:r w:rsidRPr="00E81B1B" w:rsidDel="007B714A">
                <w:rPr>
                  <w:b/>
                  <w:bCs/>
                  <w:u w:val="single"/>
                </w:rPr>
                <w:delText>Bewertung der Trittschalldämmung</w:delText>
              </w:r>
              <w:bookmarkStart w:id="1769" w:name="_Toc92102319"/>
              <w:bookmarkStart w:id="1770" w:name="_Toc93047937"/>
              <w:bookmarkEnd w:id="1769"/>
              <w:bookmarkEnd w:id="1770"/>
            </w:del>
          </w:p>
          <w:p w14:paraId="3A5F81D1" w14:textId="2B80CC85" w:rsidR="00B610A8" w:rsidRPr="00E81B1B" w:rsidDel="007B714A" w:rsidRDefault="00B610A8" w:rsidP="00B610A8">
            <w:pPr>
              <w:pStyle w:val="ReportTableText"/>
              <w:jc w:val="center"/>
              <w:rPr>
                <w:del w:id="1771" w:author="Carsten Hein" w:date="2022-01-03T11:32:00Z"/>
              </w:rPr>
            </w:pPr>
            <w:bookmarkStart w:id="1772" w:name="_Toc92102320"/>
            <w:bookmarkStart w:id="1773" w:name="_Toc93047938"/>
            <w:bookmarkEnd w:id="1772"/>
            <w:bookmarkEnd w:id="1773"/>
          </w:p>
          <w:p w14:paraId="7D040EC1" w14:textId="2BCA4FD8" w:rsidR="00B610A8" w:rsidRPr="00E81B1B" w:rsidDel="007B714A" w:rsidRDefault="00B610A8" w:rsidP="00B610A8">
            <w:pPr>
              <w:pStyle w:val="ReportTableText"/>
              <w:jc w:val="center"/>
              <w:rPr>
                <w:del w:id="1774" w:author="Carsten Hein" w:date="2022-01-03T11:32:00Z"/>
              </w:rPr>
            </w:pPr>
            <w:del w:id="1775" w:author="Carsten Hein" w:date="2022-01-03T11:32:00Z">
              <w:r w:rsidRPr="00E81B1B" w:rsidDel="007B714A">
                <w:delText>Vorhandener Lˈ</w:delText>
              </w:r>
              <w:r w:rsidRPr="00E81B1B" w:rsidDel="007B714A">
                <w:rPr>
                  <w:vertAlign w:val="subscript"/>
                </w:rPr>
                <w:delText>n,w</w:delText>
              </w:r>
              <w:r w:rsidRPr="00E81B1B" w:rsidDel="007B714A">
                <w:delText xml:space="preserve"> + u</w:delText>
              </w:r>
              <w:r w:rsidRPr="00E81B1B" w:rsidDel="007B714A">
                <w:rPr>
                  <w:vertAlign w:val="subscript"/>
                </w:rPr>
                <w:delText>prog</w:delText>
              </w:r>
              <w:r w:rsidRPr="00E81B1B" w:rsidDel="007B714A">
                <w:delText xml:space="preserve"> ≤ Erf. Lˈ</w:delText>
              </w:r>
              <w:r w:rsidRPr="00E81B1B" w:rsidDel="007B714A">
                <w:rPr>
                  <w:vertAlign w:val="subscript"/>
                </w:rPr>
                <w:delText>n,w</w:delText>
              </w:r>
              <w:bookmarkStart w:id="1776" w:name="_Toc92102321"/>
              <w:bookmarkStart w:id="1777" w:name="_Toc93047939"/>
              <w:bookmarkEnd w:id="1776"/>
              <w:bookmarkEnd w:id="1777"/>
            </w:del>
          </w:p>
          <w:p w14:paraId="1FB70E88" w14:textId="606E253B" w:rsidR="00B610A8" w:rsidRPr="00E81B1B" w:rsidDel="007B714A" w:rsidRDefault="00B610A8" w:rsidP="00B610A8">
            <w:pPr>
              <w:pStyle w:val="ReportTableText"/>
              <w:jc w:val="center"/>
              <w:rPr>
                <w:del w:id="1778" w:author="Carsten Hein" w:date="2022-01-03T11:32:00Z"/>
              </w:rPr>
            </w:pPr>
            <w:del w:id="1779" w:author="Carsten Hein" w:date="2022-01-03T11:32:00Z">
              <w:r w:rsidRPr="00E81B1B" w:rsidDel="007B714A">
                <w:delText>Vorh. Lˈ</w:delText>
              </w:r>
              <w:r w:rsidRPr="00E81B1B" w:rsidDel="007B714A">
                <w:rPr>
                  <w:vertAlign w:val="subscript"/>
                </w:rPr>
                <w:delText>n,w</w:delText>
              </w:r>
              <w:r w:rsidRPr="00E81B1B" w:rsidDel="007B714A">
                <w:delText xml:space="preserve"> + 3 dB ≤ 50 dB</w:delText>
              </w:r>
              <w:bookmarkStart w:id="1780" w:name="_Toc92102322"/>
              <w:bookmarkStart w:id="1781" w:name="_Toc93047940"/>
              <w:bookmarkEnd w:id="1780"/>
              <w:bookmarkEnd w:id="1781"/>
            </w:del>
          </w:p>
          <w:p w14:paraId="4CB53A2B" w14:textId="6CD09784" w:rsidR="00B610A8" w:rsidRPr="00E81B1B" w:rsidDel="007B714A" w:rsidRDefault="00B610A8" w:rsidP="00B610A8">
            <w:pPr>
              <w:pStyle w:val="ReportTableText"/>
              <w:jc w:val="center"/>
              <w:rPr>
                <w:del w:id="1782" w:author="Carsten Hein" w:date="2022-01-03T11:32:00Z"/>
                <w:b/>
                <w:bCs/>
              </w:rPr>
            </w:pPr>
            <w:del w:id="1783" w:author="Carsten Hein" w:date="2022-01-03T11:32:00Z">
              <w:r w:rsidRPr="00E81B1B" w:rsidDel="007B714A">
                <w:rPr>
                  <w:b/>
                  <w:bCs/>
                </w:rPr>
                <w:delText>Vorh. Lˈ</w:delText>
              </w:r>
              <w:r w:rsidRPr="00E81B1B" w:rsidDel="007B714A">
                <w:rPr>
                  <w:b/>
                  <w:bCs/>
                  <w:vertAlign w:val="subscript"/>
                </w:rPr>
                <w:delText>n,w</w:delText>
              </w:r>
              <w:r w:rsidRPr="00E81B1B" w:rsidDel="007B714A">
                <w:rPr>
                  <w:b/>
                  <w:bCs/>
                </w:rPr>
                <w:delText xml:space="preserve"> ≤ 47 dB</w:delText>
              </w:r>
              <w:bookmarkStart w:id="1784" w:name="_Toc92102323"/>
              <w:bookmarkStart w:id="1785" w:name="_Toc93047941"/>
              <w:bookmarkEnd w:id="1784"/>
              <w:bookmarkEnd w:id="1785"/>
            </w:del>
          </w:p>
          <w:p w14:paraId="5F855764" w14:textId="1951A51B" w:rsidR="00B610A8" w:rsidRPr="00E81B1B" w:rsidDel="007B714A" w:rsidRDefault="00B610A8" w:rsidP="00B610A8">
            <w:pPr>
              <w:pStyle w:val="ReportTableText"/>
              <w:jc w:val="center"/>
              <w:rPr>
                <w:del w:id="1786" w:author="Carsten Hein" w:date="2022-01-03T11:32:00Z"/>
              </w:rPr>
            </w:pPr>
            <w:bookmarkStart w:id="1787" w:name="_Toc92102324"/>
            <w:bookmarkStart w:id="1788" w:name="_Toc93047942"/>
            <w:bookmarkEnd w:id="1787"/>
            <w:bookmarkEnd w:id="1788"/>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19767404" w14:textId="3263D04F" w:rsidR="00B610A8" w:rsidRPr="00E81B1B" w:rsidDel="007B714A" w:rsidRDefault="00B610A8" w:rsidP="00B610A8">
            <w:pPr>
              <w:pStyle w:val="ReportTableText"/>
              <w:jc w:val="center"/>
              <w:rPr>
                <w:del w:id="1789" w:author="Carsten Hein" w:date="2022-01-03T11:32:00Z"/>
                <w:b/>
                <w:bCs/>
                <w:u w:val="single"/>
              </w:rPr>
            </w:pPr>
            <w:del w:id="1790" w:author="Carsten Hein" w:date="2022-01-03T11:32:00Z">
              <w:r w:rsidRPr="00E81B1B" w:rsidDel="007B714A">
                <w:rPr>
                  <w:b/>
                  <w:bCs/>
                  <w:u w:val="single"/>
                </w:rPr>
                <w:delText>Bewertung der Luftschalldämmung</w:delText>
              </w:r>
              <w:bookmarkStart w:id="1791" w:name="_Toc92102325"/>
              <w:bookmarkStart w:id="1792" w:name="_Toc93047943"/>
              <w:bookmarkEnd w:id="1791"/>
              <w:bookmarkEnd w:id="1792"/>
            </w:del>
          </w:p>
          <w:p w14:paraId="704D8B60" w14:textId="3A3B3A8B" w:rsidR="00B610A8" w:rsidRPr="00E81B1B" w:rsidDel="007B714A" w:rsidRDefault="00B610A8" w:rsidP="00B610A8">
            <w:pPr>
              <w:pStyle w:val="ReportTableText"/>
              <w:jc w:val="center"/>
              <w:rPr>
                <w:del w:id="1793" w:author="Carsten Hein" w:date="2022-01-03T11:32:00Z"/>
              </w:rPr>
            </w:pPr>
            <w:bookmarkStart w:id="1794" w:name="_Toc92102326"/>
            <w:bookmarkStart w:id="1795" w:name="_Toc93047944"/>
            <w:bookmarkEnd w:id="1794"/>
            <w:bookmarkEnd w:id="1795"/>
          </w:p>
          <w:p w14:paraId="69E8DE7B" w14:textId="53D104E1" w:rsidR="00B610A8" w:rsidRPr="00E81B1B" w:rsidDel="007B714A" w:rsidRDefault="00B610A8" w:rsidP="00B610A8">
            <w:pPr>
              <w:pStyle w:val="ReportTableText"/>
              <w:jc w:val="center"/>
              <w:rPr>
                <w:del w:id="1796" w:author="Carsten Hein" w:date="2022-01-03T11:32:00Z"/>
              </w:rPr>
            </w:pPr>
            <w:del w:id="1797" w:author="Carsten Hein" w:date="2022-01-03T11:32:00Z">
              <w:r w:rsidRPr="00E81B1B" w:rsidDel="007B714A">
                <w:delText>Vorhandenes Rˈ</w:delText>
              </w:r>
              <w:r w:rsidRPr="00E81B1B" w:rsidDel="007B714A">
                <w:rPr>
                  <w:vertAlign w:val="subscript"/>
                </w:rPr>
                <w:delText>w</w:delText>
              </w:r>
              <w:r w:rsidRPr="00E81B1B" w:rsidDel="007B714A">
                <w:delText xml:space="preserve"> - u</w:delText>
              </w:r>
              <w:r w:rsidRPr="00E81B1B" w:rsidDel="007B714A">
                <w:rPr>
                  <w:vertAlign w:val="subscript"/>
                </w:rPr>
                <w:delText>prog</w:delText>
              </w:r>
              <w:r w:rsidRPr="00E81B1B" w:rsidDel="007B714A">
                <w:delText xml:space="preserve"> ≥ Erf. Rˈ</w:delText>
              </w:r>
              <w:r w:rsidRPr="00E81B1B" w:rsidDel="007B714A">
                <w:rPr>
                  <w:vertAlign w:val="subscript"/>
                </w:rPr>
                <w:delText>w</w:delText>
              </w:r>
              <w:bookmarkStart w:id="1798" w:name="_Toc92102327"/>
              <w:bookmarkStart w:id="1799" w:name="_Toc93047945"/>
              <w:bookmarkEnd w:id="1798"/>
              <w:bookmarkEnd w:id="1799"/>
            </w:del>
          </w:p>
          <w:p w14:paraId="25ABF139" w14:textId="72835BFD" w:rsidR="00B610A8" w:rsidRPr="00E81B1B" w:rsidDel="007B714A" w:rsidRDefault="00B610A8" w:rsidP="00B610A8">
            <w:pPr>
              <w:pStyle w:val="ReportTableText"/>
              <w:jc w:val="center"/>
              <w:rPr>
                <w:del w:id="1800" w:author="Carsten Hein" w:date="2022-01-03T11:32:00Z"/>
              </w:rPr>
            </w:pPr>
            <w:del w:id="1801" w:author="Carsten Hein" w:date="2022-01-03T11:32:00Z">
              <w:r w:rsidRPr="00E81B1B" w:rsidDel="007B714A">
                <w:delText>Vorh. Rˈ</w:delText>
              </w:r>
              <w:r w:rsidRPr="00E81B1B" w:rsidDel="007B714A">
                <w:rPr>
                  <w:vertAlign w:val="subscript"/>
                </w:rPr>
                <w:delText>w</w:delText>
              </w:r>
              <w:r w:rsidRPr="00E81B1B" w:rsidDel="007B714A">
                <w:delText xml:space="preserve"> - 2 dB ≥ 54 dB</w:delText>
              </w:r>
              <w:bookmarkStart w:id="1802" w:name="_Toc92102328"/>
              <w:bookmarkStart w:id="1803" w:name="_Toc93047946"/>
              <w:bookmarkEnd w:id="1802"/>
              <w:bookmarkEnd w:id="1803"/>
            </w:del>
          </w:p>
          <w:p w14:paraId="5051D7B2" w14:textId="0DCF4860" w:rsidR="00B610A8" w:rsidRPr="00E81B1B" w:rsidDel="007B714A" w:rsidRDefault="00B610A8" w:rsidP="00B610A8">
            <w:pPr>
              <w:pStyle w:val="ReportTableText"/>
              <w:jc w:val="center"/>
              <w:rPr>
                <w:del w:id="1804" w:author="Carsten Hein" w:date="2022-01-03T11:32:00Z"/>
                <w:b/>
                <w:bCs/>
              </w:rPr>
            </w:pPr>
            <w:del w:id="1805" w:author="Carsten Hein" w:date="2022-01-03T11:32:00Z">
              <w:r w:rsidRPr="00E81B1B" w:rsidDel="007B714A">
                <w:rPr>
                  <w:b/>
                  <w:bCs/>
                </w:rPr>
                <w:delText>Vorh. Rˈ</w:delText>
              </w:r>
              <w:r w:rsidRPr="00E81B1B" w:rsidDel="007B714A">
                <w:rPr>
                  <w:b/>
                  <w:bCs/>
                  <w:vertAlign w:val="subscript"/>
                </w:rPr>
                <w:delText>w</w:delText>
              </w:r>
              <w:r w:rsidRPr="00E81B1B" w:rsidDel="007B714A">
                <w:rPr>
                  <w:b/>
                  <w:bCs/>
                </w:rPr>
                <w:delText xml:space="preserve"> ≥ 56 dB</w:delText>
              </w:r>
              <w:bookmarkStart w:id="1806" w:name="_Toc92102329"/>
              <w:bookmarkStart w:id="1807" w:name="_Toc93047947"/>
              <w:bookmarkEnd w:id="1806"/>
              <w:bookmarkEnd w:id="1807"/>
            </w:del>
          </w:p>
          <w:p w14:paraId="6ECCA625" w14:textId="641854E7" w:rsidR="00B610A8" w:rsidRPr="00E81B1B" w:rsidDel="007B714A" w:rsidRDefault="00B610A8" w:rsidP="00B610A8">
            <w:pPr>
              <w:pStyle w:val="ReportTableText"/>
              <w:jc w:val="center"/>
              <w:rPr>
                <w:del w:id="1808" w:author="Carsten Hein" w:date="2022-01-03T11:32:00Z"/>
              </w:rPr>
            </w:pPr>
            <w:bookmarkStart w:id="1809" w:name="_Toc92102330"/>
            <w:bookmarkStart w:id="1810" w:name="_Toc93047948"/>
            <w:bookmarkEnd w:id="1809"/>
            <w:bookmarkEnd w:id="1810"/>
          </w:p>
        </w:tc>
        <w:bookmarkStart w:id="1811" w:name="_Toc92102331"/>
        <w:bookmarkStart w:id="1812" w:name="_Toc93047949"/>
        <w:bookmarkEnd w:id="1811"/>
        <w:bookmarkEnd w:id="1812"/>
      </w:tr>
      <w:tr w:rsidR="00B610A8" w:rsidRPr="00E81B1B" w:rsidDel="007B714A" w14:paraId="41744E24" w14:textId="3C26115E" w:rsidTr="00B610A8">
        <w:trPr>
          <w:del w:id="1813" w:author="Carsten Hein" w:date="2022-01-03T11:32:00Z"/>
        </w:trPr>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1083D62" w14:textId="3100712A" w:rsidR="00B610A8" w:rsidRPr="00E81B1B" w:rsidDel="007B714A" w:rsidRDefault="00B610A8" w:rsidP="00B610A8">
            <w:pPr>
              <w:pStyle w:val="ReportTableText"/>
              <w:jc w:val="center"/>
              <w:rPr>
                <w:del w:id="1814" w:author="Carsten Hein" w:date="2022-01-03T11:32:00Z"/>
              </w:rPr>
            </w:pPr>
            <w:del w:id="1815" w:author="Carsten Hein" w:date="2022-01-03T11:32:00Z">
              <w:r w:rsidRPr="00E81B1B" w:rsidDel="007B714A">
                <w:delText>Angenommene ΔL</w:delText>
              </w:r>
              <w:r w:rsidRPr="00E81B1B" w:rsidDel="007B714A">
                <w:rPr>
                  <w:vertAlign w:val="subscript"/>
                </w:rPr>
                <w:delText>w</w:delText>
              </w:r>
              <w:r w:rsidRPr="00E81B1B" w:rsidDel="007B714A">
                <w:delText xml:space="preserve"> des Heizestrichs</w:delText>
              </w:r>
              <w:bookmarkStart w:id="1816" w:name="_Toc92102332"/>
              <w:bookmarkStart w:id="1817" w:name="_Toc93047950"/>
              <w:bookmarkEnd w:id="1816"/>
              <w:bookmarkEnd w:id="1817"/>
            </w:del>
          </w:p>
          <w:p w14:paraId="542797B1" w14:textId="639962A4" w:rsidR="00B610A8" w:rsidRPr="00E81B1B" w:rsidDel="007B714A" w:rsidRDefault="00B610A8" w:rsidP="00B610A8">
            <w:pPr>
              <w:pStyle w:val="ReportTableText"/>
              <w:jc w:val="center"/>
              <w:rPr>
                <w:del w:id="1818" w:author="Carsten Hein" w:date="2022-01-03T11:32:00Z"/>
              </w:rPr>
            </w:pPr>
            <w:del w:id="1819" w:author="Carsten Hein" w:date="2022-01-03T11:32:00Z">
              <w:r w:rsidRPr="00E81B1B" w:rsidDel="007B714A">
                <w:delText>(dB)</w:delText>
              </w:r>
              <w:bookmarkStart w:id="1820" w:name="_Toc92102333"/>
              <w:bookmarkStart w:id="1821" w:name="_Toc93047951"/>
              <w:bookmarkEnd w:id="1820"/>
              <w:bookmarkEnd w:id="1821"/>
            </w:del>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0DF338E5" w14:textId="17CA8198" w:rsidR="00B610A8" w:rsidRPr="00E81B1B" w:rsidDel="007B714A" w:rsidRDefault="00B610A8" w:rsidP="00B610A8">
            <w:pPr>
              <w:pStyle w:val="ReportTableText"/>
              <w:jc w:val="center"/>
              <w:rPr>
                <w:del w:id="1822" w:author="Carsten Hein" w:date="2022-01-03T11:32:00Z"/>
              </w:rPr>
            </w:pPr>
            <w:del w:id="1823" w:author="Carsten Hein" w:date="2022-01-03T11:32:00Z">
              <w:r w:rsidRPr="00E81B1B" w:rsidDel="007B714A">
                <w:delText xml:space="preserve">Mindestdicke der Betonplatte </w:delText>
              </w:r>
              <w:bookmarkStart w:id="1824" w:name="_Toc92102334"/>
              <w:bookmarkStart w:id="1825" w:name="_Toc93047952"/>
              <w:bookmarkEnd w:id="1824"/>
              <w:bookmarkEnd w:id="1825"/>
            </w:del>
          </w:p>
          <w:p w14:paraId="46DA69A1" w14:textId="2A1B1110" w:rsidR="00B610A8" w:rsidRPr="00E81B1B" w:rsidDel="007B714A" w:rsidRDefault="00B610A8" w:rsidP="00B610A8">
            <w:pPr>
              <w:pStyle w:val="ReportTableText"/>
              <w:jc w:val="center"/>
              <w:rPr>
                <w:del w:id="1826" w:author="Carsten Hein" w:date="2022-01-03T11:32:00Z"/>
              </w:rPr>
            </w:pPr>
            <w:del w:id="1827" w:author="Carsten Hein" w:date="2022-01-03T11:32:00Z">
              <w:r w:rsidRPr="00E81B1B" w:rsidDel="007B714A">
                <w:delText>(cm)</w:delText>
              </w:r>
              <w:bookmarkStart w:id="1828" w:name="_Toc92102335"/>
              <w:bookmarkStart w:id="1829" w:name="_Toc93047953"/>
              <w:bookmarkEnd w:id="1828"/>
              <w:bookmarkEnd w:id="1829"/>
            </w:del>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413276B" w14:textId="1C7296CF" w:rsidR="00B610A8" w:rsidRPr="00E81B1B" w:rsidDel="007B714A" w:rsidRDefault="00B610A8" w:rsidP="00B610A8">
            <w:pPr>
              <w:pStyle w:val="ReportTableText"/>
              <w:jc w:val="center"/>
              <w:rPr>
                <w:del w:id="1830" w:author="Carsten Hein" w:date="2022-01-03T11:32:00Z"/>
              </w:rPr>
            </w:pPr>
            <w:del w:id="1831" w:author="Carsten Hein" w:date="2022-01-03T11:32:00Z">
              <w:r w:rsidRPr="00E81B1B" w:rsidDel="007B714A">
                <w:delText>Bewertetes Rˈ</w:delText>
              </w:r>
              <w:r w:rsidRPr="00E81B1B" w:rsidDel="007B714A">
                <w:rPr>
                  <w:vertAlign w:val="subscript"/>
                </w:rPr>
                <w:delText>w</w:delText>
              </w:r>
              <w:r w:rsidRPr="00E81B1B" w:rsidDel="007B714A">
                <w:delText xml:space="preserve"> bei Mindestdicke der Betonplatte</w:delText>
              </w:r>
              <w:bookmarkStart w:id="1832" w:name="_Toc92102336"/>
              <w:bookmarkStart w:id="1833" w:name="_Toc93047954"/>
              <w:bookmarkEnd w:id="1832"/>
              <w:bookmarkEnd w:id="1833"/>
            </w:del>
          </w:p>
          <w:p w14:paraId="2DDC1D39" w14:textId="151FE32C" w:rsidR="00B610A8" w:rsidRPr="00E81B1B" w:rsidDel="007B714A" w:rsidRDefault="00B610A8" w:rsidP="00B610A8">
            <w:pPr>
              <w:pStyle w:val="ReportTableText"/>
              <w:jc w:val="center"/>
              <w:rPr>
                <w:del w:id="1834" w:author="Carsten Hein" w:date="2022-01-03T11:32:00Z"/>
              </w:rPr>
            </w:pPr>
            <w:del w:id="1835" w:author="Carsten Hein" w:date="2022-01-03T11:32:00Z">
              <w:r w:rsidRPr="00E81B1B" w:rsidDel="007B714A">
                <w:delText>(K</w:delText>
              </w:r>
              <w:r w:rsidRPr="00E81B1B" w:rsidDel="007B714A">
                <w:rPr>
                  <w:vertAlign w:val="subscript"/>
                </w:rPr>
                <w:delText>E</w:delText>
              </w:r>
              <w:r w:rsidRPr="00E81B1B" w:rsidDel="007B714A">
                <w:delText xml:space="preserve"> = 6)</w:delText>
              </w:r>
              <w:bookmarkStart w:id="1836" w:name="_Toc92102337"/>
              <w:bookmarkStart w:id="1837" w:name="_Toc93047955"/>
              <w:bookmarkEnd w:id="1836"/>
              <w:bookmarkEnd w:id="1837"/>
            </w:del>
          </w:p>
          <w:p w14:paraId="7059D604" w14:textId="4C5035A0" w:rsidR="00B610A8" w:rsidRPr="00E81B1B" w:rsidDel="007B714A" w:rsidRDefault="00B610A8" w:rsidP="00B610A8">
            <w:pPr>
              <w:pStyle w:val="ReportTableText"/>
              <w:jc w:val="center"/>
              <w:rPr>
                <w:del w:id="1838" w:author="Carsten Hein" w:date="2022-01-03T11:32:00Z"/>
              </w:rPr>
            </w:pPr>
            <w:del w:id="1839" w:author="Carsten Hein" w:date="2022-01-03T11:32:00Z">
              <w:r w:rsidRPr="00E81B1B" w:rsidDel="007B714A">
                <w:delText>(dB)</w:delText>
              </w:r>
              <w:bookmarkStart w:id="1840" w:name="_Toc92102338"/>
              <w:bookmarkStart w:id="1841" w:name="_Toc93047956"/>
              <w:bookmarkEnd w:id="1840"/>
              <w:bookmarkEnd w:id="1841"/>
            </w:del>
          </w:p>
        </w:tc>
        <w:bookmarkStart w:id="1842" w:name="_Toc92102339"/>
        <w:bookmarkStart w:id="1843" w:name="_Toc93047957"/>
        <w:bookmarkEnd w:id="1842"/>
        <w:bookmarkEnd w:id="1843"/>
      </w:tr>
      <w:tr w:rsidR="00B610A8" w:rsidRPr="00E81B1B" w:rsidDel="007B714A" w14:paraId="1EC99EFE" w14:textId="02D0EE8C" w:rsidTr="00B610A8">
        <w:trPr>
          <w:del w:id="1844" w:author="Carsten Hein" w:date="2022-01-03T11:32:00Z"/>
        </w:trPr>
        <w:tc>
          <w:tcPr>
            <w:tcW w:w="2673" w:type="dxa"/>
            <w:tcBorders>
              <w:top w:val="single" w:sz="8" w:space="0" w:color="auto"/>
              <w:left w:val="single" w:sz="8" w:space="0" w:color="auto"/>
            </w:tcBorders>
            <w:vAlign w:val="center"/>
          </w:tcPr>
          <w:p w14:paraId="25E68A21" w14:textId="774A830D" w:rsidR="00B610A8" w:rsidRPr="00E81B1B" w:rsidDel="007B714A" w:rsidRDefault="00B610A8" w:rsidP="00B610A8">
            <w:pPr>
              <w:pStyle w:val="ReportTableText"/>
              <w:jc w:val="center"/>
              <w:rPr>
                <w:del w:id="1845" w:author="Carsten Hein" w:date="2022-01-03T11:32:00Z"/>
              </w:rPr>
            </w:pPr>
            <w:del w:id="1846" w:author="Carsten Hein" w:date="2022-01-03T11:32:00Z">
              <w:r w:rsidRPr="00E81B1B" w:rsidDel="007B714A">
                <w:delText>15</w:delText>
              </w:r>
              <w:bookmarkStart w:id="1847" w:name="_Toc92102340"/>
              <w:bookmarkStart w:id="1848" w:name="_Toc93047958"/>
              <w:bookmarkEnd w:id="1847"/>
              <w:bookmarkEnd w:id="1848"/>
            </w:del>
          </w:p>
        </w:tc>
        <w:tc>
          <w:tcPr>
            <w:tcW w:w="2408" w:type="dxa"/>
            <w:tcBorders>
              <w:top w:val="single" w:sz="8" w:space="0" w:color="auto"/>
              <w:right w:val="single" w:sz="8" w:space="0" w:color="auto"/>
            </w:tcBorders>
            <w:vAlign w:val="center"/>
          </w:tcPr>
          <w:p w14:paraId="184DDFAB" w14:textId="12126BA4" w:rsidR="00B610A8" w:rsidRPr="00E81B1B" w:rsidDel="007B714A" w:rsidRDefault="00B610A8" w:rsidP="00B610A8">
            <w:pPr>
              <w:pStyle w:val="ReportTableText"/>
              <w:jc w:val="center"/>
              <w:rPr>
                <w:del w:id="1849" w:author="Carsten Hein" w:date="2022-01-03T11:32:00Z"/>
              </w:rPr>
            </w:pPr>
            <w:del w:id="1850" w:author="Carsten Hein" w:date="2022-01-03T11:32:00Z">
              <w:r w:rsidRPr="00E81B1B" w:rsidDel="007B714A">
                <w:delText>34.2</w:delText>
              </w:r>
              <w:bookmarkStart w:id="1851" w:name="_Toc92102341"/>
              <w:bookmarkStart w:id="1852" w:name="_Toc93047959"/>
              <w:bookmarkEnd w:id="1851"/>
              <w:bookmarkEnd w:id="1852"/>
            </w:del>
          </w:p>
        </w:tc>
        <w:tc>
          <w:tcPr>
            <w:tcW w:w="3969" w:type="dxa"/>
            <w:tcBorders>
              <w:top w:val="single" w:sz="8" w:space="0" w:color="auto"/>
              <w:left w:val="single" w:sz="8" w:space="0" w:color="auto"/>
              <w:right w:val="single" w:sz="8" w:space="0" w:color="auto"/>
            </w:tcBorders>
            <w:vAlign w:val="center"/>
          </w:tcPr>
          <w:p w14:paraId="7E8A6820" w14:textId="2102C875" w:rsidR="00B610A8" w:rsidRPr="00E81B1B" w:rsidDel="007B714A" w:rsidRDefault="00B610A8" w:rsidP="00B610A8">
            <w:pPr>
              <w:pStyle w:val="ReportTableText"/>
              <w:jc w:val="center"/>
              <w:rPr>
                <w:del w:id="1853" w:author="Carsten Hein" w:date="2022-01-03T11:32:00Z"/>
              </w:rPr>
            </w:pPr>
            <w:del w:id="1854" w:author="Carsten Hein" w:date="2022-01-03T11:32:00Z">
              <w:r w:rsidRPr="00E81B1B" w:rsidDel="007B714A">
                <w:delText>60.9</w:delText>
              </w:r>
              <w:bookmarkStart w:id="1855" w:name="_Toc92102342"/>
              <w:bookmarkStart w:id="1856" w:name="_Toc93047960"/>
              <w:bookmarkEnd w:id="1855"/>
              <w:bookmarkEnd w:id="1856"/>
            </w:del>
          </w:p>
        </w:tc>
        <w:bookmarkStart w:id="1857" w:name="_Toc92102343"/>
        <w:bookmarkStart w:id="1858" w:name="_Toc93047961"/>
        <w:bookmarkEnd w:id="1857"/>
        <w:bookmarkEnd w:id="1858"/>
      </w:tr>
      <w:tr w:rsidR="00B610A8" w:rsidRPr="00E81B1B" w:rsidDel="007B714A" w14:paraId="7D7DA4D4" w14:textId="1FB062F1" w:rsidTr="00B610A8">
        <w:trPr>
          <w:del w:id="1859" w:author="Carsten Hein" w:date="2022-01-03T11:32:00Z"/>
        </w:trPr>
        <w:tc>
          <w:tcPr>
            <w:tcW w:w="2673" w:type="dxa"/>
            <w:tcBorders>
              <w:left w:val="single" w:sz="8" w:space="0" w:color="auto"/>
            </w:tcBorders>
            <w:vAlign w:val="center"/>
          </w:tcPr>
          <w:p w14:paraId="37E54A6B" w14:textId="00352E8A" w:rsidR="00B610A8" w:rsidRPr="00E81B1B" w:rsidDel="007B714A" w:rsidRDefault="00B610A8" w:rsidP="00B610A8">
            <w:pPr>
              <w:pStyle w:val="ReportTableText"/>
              <w:jc w:val="center"/>
              <w:rPr>
                <w:del w:id="1860" w:author="Carsten Hein" w:date="2022-01-03T11:32:00Z"/>
              </w:rPr>
            </w:pPr>
            <w:del w:id="1861" w:author="Carsten Hein" w:date="2022-01-03T11:32:00Z">
              <w:r w:rsidRPr="00E81B1B" w:rsidDel="007B714A">
                <w:delText>20</w:delText>
              </w:r>
              <w:bookmarkStart w:id="1862" w:name="_Toc92102344"/>
              <w:bookmarkStart w:id="1863" w:name="_Toc93047962"/>
              <w:bookmarkEnd w:id="1862"/>
              <w:bookmarkEnd w:id="1863"/>
            </w:del>
          </w:p>
        </w:tc>
        <w:tc>
          <w:tcPr>
            <w:tcW w:w="2408" w:type="dxa"/>
            <w:tcBorders>
              <w:right w:val="single" w:sz="8" w:space="0" w:color="auto"/>
            </w:tcBorders>
            <w:vAlign w:val="center"/>
          </w:tcPr>
          <w:p w14:paraId="7264C408" w14:textId="278182F2" w:rsidR="00B610A8" w:rsidRPr="00E81B1B" w:rsidDel="007B714A" w:rsidRDefault="00B610A8" w:rsidP="00B610A8">
            <w:pPr>
              <w:pStyle w:val="ReportTableText"/>
              <w:jc w:val="center"/>
              <w:rPr>
                <w:del w:id="1864" w:author="Carsten Hein" w:date="2022-01-03T11:32:00Z"/>
              </w:rPr>
            </w:pPr>
            <w:del w:id="1865" w:author="Carsten Hein" w:date="2022-01-03T11:32:00Z">
              <w:r w:rsidRPr="00E81B1B" w:rsidDel="007B714A">
                <w:delText>24.6</w:delText>
              </w:r>
              <w:bookmarkStart w:id="1866" w:name="_Toc92102345"/>
              <w:bookmarkStart w:id="1867" w:name="_Toc93047963"/>
              <w:bookmarkEnd w:id="1866"/>
              <w:bookmarkEnd w:id="1867"/>
            </w:del>
          </w:p>
        </w:tc>
        <w:tc>
          <w:tcPr>
            <w:tcW w:w="3969" w:type="dxa"/>
            <w:tcBorders>
              <w:left w:val="single" w:sz="8" w:space="0" w:color="auto"/>
              <w:right w:val="single" w:sz="8" w:space="0" w:color="auto"/>
            </w:tcBorders>
            <w:vAlign w:val="center"/>
          </w:tcPr>
          <w:p w14:paraId="1EC16CF5" w14:textId="61F56F01" w:rsidR="00B610A8" w:rsidRPr="00E81B1B" w:rsidDel="007B714A" w:rsidRDefault="00B610A8" w:rsidP="00B610A8">
            <w:pPr>
              <w:pStyle w:val="ReportTableText"/>
              <w:jc w:val="center"/>
              <w:rPr>
                <w:del w:id="1868" w:author="Carsten Hein" w:date="2022-01-03T11:32:00Z"/>
              </w:rPr>
            </w:pPr>
            <w:del w:id="1869" w:author="Carsten Hein" w:date="2022-01-03T11:32:00Z">
              <w:r w:rsidRPr="00E81B1B" w:rsidDel="007B714A">
                <w:delText>57.4</w:delText>
              </w:r>
              <w:bookmarkStart w:id="1870" w:name="_Toc92102346"/>
              <w:bookmarkStart w:id="1871" w:name="_Toc93047964"/>
              <w:bookmarkEnd w:id="1870"/>
              <w:bookmarkEnd w:id="1871"/>
            </w:del>
          </w:p>
        </w:tc>
        <w:bookmarkStart w:id="1872" w:name="_Toc92102347"/>
        <w:bookmarkStart w:id="1873" w:name="_Toc93047965"/>
        <w:bookmarkEnd w:id="1872"/>
        <w:bookmarkEnd w:id="1873"/>
      </w:tr>
      <w:tr w:rsidR="00B610A8" w:rsidRPr="00E81B1B" w:rsidDel="007B714A" w14:paraId="24F23400" w14:textId="52CEF0D2" w:rsidTr="00B610A8">
        <w:trPr>
          <w:del w:id="1874" w:author="Carsten Hein" w:date="2022-01-03T11:32:00Z"/>
        </w:trPr>
        <w:tc>
          <w:tcPr>
            <w:tcW w:w="2673" w:type="dxa"/>
            <w:tcBorders>
              <w:left w:val="single" w:sz="8" w:space="0" w:color="auto"/>
            </w:tcBorders>
            <w:vAlign w:val="center"/>
          </w:tcPr>
          <w:p w14:paraId="58295133" w14:textId="724221BD" w:rsidR="00B610A8" w:rsidRPr="00E81B1B" w:rsidDel="007B714A" w:rsidRDefault="00B610A8" w:rsidP="00B610A8">
            <w:pPr>
              <w:pStyle w:val="ReportTableText"/>
              <w:jc w:val="center"/>
              <w:rPr>
                <w:del w:id="1875" w:author="Carsten Hein" w:date="2022-01-03T11:32:00Z"/>
              </w:rPr>
            </w:pPr>
            <w:del w:id="1876" w:author="Carsten Hein" w:date="2022-01-03T11:32:00Z">
              <w:r w:rsidRPr="00E81B1B" w:rsidDel="007B714A">
                <w:delText>21</w:delText>
              </w:r>
              <w:bookmarkStart w:id="1877" w:name="_Toc92102348"/>
              <w:bookmarkStart w:id="1878" w:name="_Toc93047966"/>
              <w:bookmarkEnd w:id="1877"/>
              <w:bookmarkEnd w:id="1878"/>
            </w:del>
          </w:p>
        </w:tc>
        <w:tc>
          <w:tcPr>
            <w:tcW w:w="2408" w:type="dxa"/>
            <w:tcBorders>
              <w:right w:val="single" w:sz="8" w:space="0" w:color="auto"/>
            </w:tcBorders>
            <w:vAlign w:val="center"/>
          </w:tcPr>
          <w:p w14:paraId="441CF8DB" w14:textId="4132D3CA" w:rsidR="00B610A8" w:rsidRPr="00E81B1B" w:rsidDel="007B714A" w:rsidRDefault="00B610A8" w:rsidP="00B610A8">
            <w:pPr>
              <w:pStyle w:val="ReportTableText"/>
              <w:jc w:val="center"/>
              <w:rPr>
                <w:del w:id="1879" w:author="Carsten Hein" w:date="2022-01-03T11:32:00Z"/>
              </w:rPr>
            </w:pPr>
            <w:del w:id="1880" w:author="Carsten Hein" w:date="2022-01-03T11:32:00Z">
              <w:r w:rsidRPr="00E81B1B" w:rsidDel="007B714A">
                <w:delText>23.0</w:delText>
              </w:r>
              <w:bookmarkStart w:id="1881" w:name="_Toc92102349"/>
              <w:bookmarkStart w:id="1882" w:name="_Toc93047967"/>
              <w:bookmarkEnd w:id="1881"/>
              <w:bookmarkEnd w:id="1882"/>
            </w:del>
          </w:p>
        </w:tc>
        <w:tc>
          <w:tcPr>
            <w:tcW w:w="3969" w:type="dxa"/>
            <w:tcBorders>
              <w:left w:val="single" w:sz="8" w:space="0" w:color="auto"/>
              <w:right w:val="single" w:sz="8" w:space="0" w:color="auto"/>
            </w:tcBorders>
            <w:vAlign w:val="center"/>
          </w:tcPr>
          <w:p w14:paraId="2683AF8B" w14:textId="053EBC6A" w:rsidR="00B610A8" w:rsidRPr="00E81B1B" w:rsidDel="007B714A" w:rsidRDefault="00B610A8" w:rsidP="00B610A8">
            <w:pPr>
              <w:pStyle w:val="ReportTableText"/>
              <w:jc w:val="center"/>
              <w:rPr>
                <w:del w:id="1883" w:author="Carsten Hein" w:date="2022-01-03T11:32:00Z"/>
              </w:rPr>
            </w:pPr>
            <w:del w:id="1884" w:author="Carsten Hein" w:date="2022-01-03T11:32:00Z">
              <w:r w:rsidRPr="00E81B1B" w:rsidDel="007B714A">
                <w:delText>56.6</w:delText>
              </w:r>
              <w:bookmarkStart w:id="1885" w:name="_Toc92102350"/>
              <w:bookmarkStart w:id="1886" w:name="_Toc93047968"/>
              <w:bookmarkEnd w:id="1885"/>
              <w:bookmarkEnd w:id="1886"/>
            </w:del>
          </w:p>
        </w:tc>
        <w:bookmarkStart w:id="1887" w:name="_Toc92102351"/>
        <w:bookmarkStart w:id="1888" w:name="_Toc93047969"/>
        <w:bookmarkEnd w:id="1887"/>
        <w:bookmarkEnd w:id="1888"/>
      </w:tr>
      <w:tr w:rsidR="00B610A8" w:rsidRPr="00E81B1B" w:rsidDel="007B714A" w14:paraId="0C52602D" w14:textId="64C539DA" w:rsidTr="00B610A8">
        <w:trPr>
          <w:del w:id="1889" w:author="Carsten Hein" w:date="2022-01-03T11:32:00Z"/>
        </w:trPr>
        <w:tc>
          <w:tcPr>
            <w:tcW w:w="2673" w:type="dxa"/>
            <w:tcBorders>
              <w:left w:val="single" w:sz="8" w:space="0" w:color="auto"/>
            </w:tcBorders>
            <w:vAlign w:val="center"/>
          </w:tcPr>
          <w:p w14:paraId="7AC1A8EE" w14:textId="6894EE15" w:rsidR="00B610A8" w:rsidRPr="00E81B1B" w:rsidDel="007B714A" w:rsidRDefault="00B610A8" w:rsidP="00B610A8">
            <w:pPr>
              <w:pStyle w:val="ReportTableText"/>
              <w:jc w:val="center"/>
              <w:rPr>
                <w:del w:id="1890" w:author="Carsten Hein" w:date="2022-01-03T11:32:00Z"/>
              </w:rPr>
            </w:pPr>
            <w:del w:id="1891" w:author="Carsten Hein" w:date="2022-01-03T11:32:00Z">
              <w:r w:rsidRPr="00E81B1B" w:rsidDel="007B714A">
                <w:delText>22</w:delText>
              </w:r>
              <w:bookmarkStart w:id="1892" w:name="_Toc92102352"/>
              <w:bookmarkStart w:id="1893" w:name="_Toc93047970"/>
              <w:bookmarkEnd w:id="1892"/>
              <w:bookmarkEnd w:id="1893"/>
            </w:del>
          </w:p>
        </w:tc>
        <w:tc>
          <w:tcPr>
            <w:tcW w:w="2408" w:type="dxa"/>
            <w:tcBorders>
              <w:right w:val="single" w:sz="8" w:space="0" w:color="auto"/>
            </w:tcBorders>
            <w:vAlign w:val="center"/>
          </w:tcPr>
          <w:p w14:paraId="727AB6DB" w14:textId="760DC47E" w:rsidR="00B610A8" w:rsidRPr="00E81B1B" w:rsidDel="007B714A" w:rsidRDefault="00B610A8" w:rsidP="00B610A8">
            <w:pPr>
              <w:pStyle w:val="ReportTableText"/>
              <w:jc w:val="center"/>
              <w:rPr>
                <w:del w:id="1894" w:author="Carsten Hein" w:date="2022-01-03T11:32:00Z"/>
              </w:rPr>
            </w:pPr>
            <w:del w:id="1895" w:author="Carsten Hein" w:date="2022-01-03T11:32:00Z">
              <w:r w:rsidRPr="00E81B1B" w:rsidDel="007B714A">
                <w:delText>21.6</w:delText>
              </w:r>
              <w:bookmarkStart w:id="1896" w:name="_Toc92102353"/>
              <w:bookmarkStart w:id="1897" w:name="_Toc93047971"/>
              <w:bookmarkEnd w:id="1896"/>
              <w:bookmarkEnd w:id="1897"/>
            </w:del>
          </w:p>
        </w:tc>
        <w:tc>
          <w:tcPr>
            <w:tcW w:w="3969" w:type="dxa"/>
            <w:tcBorders>
              <w:left w:val="single" w:sz="8" w:space="0" w:color="auto"/>
              <w:right w:val="single" w:sz="8" w:space="0" w:color="auto"/>
            </w:tcBorders>
            <w:vAlign w:val="center"/>
          </w:tcPr>
          <w:p w14:paraId="68C5EE43" w14:textId="439C7870" w:rsidR="00B610A8" w:rsidRPr="00E81B1B" w:rsidDel="007B714A" w:rsidRDefault="00B610A8" w:rsidP="00B610A8">
            <w:pPr>
              <w:pStyle w:val="ReportTableText"/>
              <w:jc w:val="center"/>
              <w:rPr>
                <w:del w:id="1898" w:author="Carsten Hein" w:date="2022-01-03T11:32:00Z"/>
              </w:rPr>
            </w:pPr>
            <w:del w:id="1899" w:author="Carsten Hein" w:date="2022-01-03T11:32:00Z">
              <w:r w:rsidRPr="00E81B1B" w:rsidDel="007B714A">
                <w:delText>56.7</w:delText>
              </w:r>
              <w:bookmarkStart w:id="1900" w:name="_Toc92102354"/>
              <w:bookmarkStart w:id="1901" w:name="_Toc93047972"/>
              <w:bookmarkEnd w:id="1900"/>
              <w:bookmarkEnd w:id="1901"/>
            </w:del>
          </w:p>
        </w:tc>
        <w:bookmarkStart w:id="1902" w:name="_Toc92102355"/>
        <w:bookmarkStart w:id="1903" w:name="_Toc93047973"/>
        <w:bookmarkEnd w:id="1902"/>
        <w:bookmarkEnd w:id="1903"/>
      </w:tr>
      <w:tr w:rsidR="00B610A8" w:rsidRPr="00E81B1B" w:rsidDel="007B714A" w14:paraId="10DBBDC6" w14:textId="3D6CDF61" w:rsidTr="00B610A8">
        <w:trPr>
          <w:del w:id="1904" w:author="Carsten Hein" w:date="2022-01-03T11:32:00Z"/>
        </w:trPr>
        <w:tc>
          <w:tcPr>
            <w:tcW w:w="2673" w:type="dxa"/>
            <w:tcBorders>
              <w:left w:val="single" w:sz="8" w:space="0" w:color="auto"/>
            </w:tcBorders>
            <w:vAlign w:val="center"/>
          </w:tcPr>
          <w:p w14:paraId="4F405E09" w14:textId="7E2472DA" w:rsidR="00B610A8" w:rsidRPr="00E81B1B" w:rsidDel="007B714A" w:rsidRDefault="00B610A8" w:rsidP="00B610A8">
            <w:pPr>
              <w:pStyle w:val="ReportTableText"/>
              <w:jc w:val="center"/>
              <w:rPr>
                <w:del w:id="1905" w:author="Carsten Hein" w:date="2022-01-03T11:32:00Z"/>
              </w:rPr>
            </w:pPr>
            <w:del w:id="1906" w:author="Carsten Hein" w:date="2022-01-03T11:32:00Z">
              <w:r w:rsidRPr="00E81B1B" w:rsidDel="007B714A">
                <w:delText>23</w:delText>
              </w:r>
              <w:bookmarkStart w:id="1907" w:name="_Toc92102356"/>
              <w:bookmarkStart w:id="1908" w:name="_Toc93047974"/>
              <w:bookmarkEnd w:id="1907"/>
              <w:bookmarkEnd w:id="1908"/>
            </w:del>
          </w:p>
        </w:tc>
        <w:tc>
          <w:tcPr>
            <w:tcW w:w="2408" w:type="dxa"/>
            <w:tcBorders>
              <w:right w:val="single" w:sz="8" w:space="0" w:color="auto"/>
            </w:tcBorders>
            <w:vAlign w:val="center"/>
          </w:tcPr>
          <w:p w14:paraId="7364683E" w14:textId="409DD5AB" w:rsidR="00B610A8" w:rsidRPr="00E81B1B" w:rsidDel="007B714A" w:rsidRDefault="00B610A8" w:rsidP="00B610A8">
            <w:pPr>
              <w:pStyle w:val="ReportTableText"/>
              <w:jc w:val="center"/>
              <w:rPr>
                <w:del w:id="1909" w:author="Carsten Hein" w:date="2022-01-03T11:32:00Z"/>
              </w:rPr>
            </w:pPr>
            <w:del w:id="1910" w:author="Carsten Hein" w:date="2022-01-03T11:32:00Z">
              <w:r w:rsidRPr="00E81B1B" w:rsidDel="007B714A">
                <w:delText>20.2</w:delText>
              </w:r>
              <w:bookmarkStart w:id="1911" w:name="_Toc92102357"/>
              <w:bookmarkStart w:id="1912" w:name="_Toc93047975"/>
              <w:bookmarkEnd w:id="1911"/>
              <w:bookmarkEnd w:id="1912"/>
            </w:del>
          </w:p>
        </w:tc>
        <w:tc>
          <w:tcPr>
            <w:tcW w:w="3969" w:type="dxa"/>
            <w:tcBorders>
              <w:left w:val="single" w:sz="8" w:space="0" w:color="auto"/>
              <w:right w:val="single" w:sz="8" w:space="0" w:color="auto"/>
            </w:tcBorders>
            <w:vAlign w:val="center"/>
          </w:tcPr>
          <w:p w14:paraId="6DFFFEB8" w14:textId="595217EE" w:rsidR="00B610A8" w:rsidRPr="00E81B1B" w:rsidDel="007B714A" w:rsidRDefault="00B610A8" w:rsidP="00B610A8">
            <w:pPr>
              <w:pStyle w:val="ReportTableText"/>
              <w:jc w:val="center"/>
              <w:rPr>
                <w:del w:id="1913" w:author="Carsten Hein" w:date="2022-01-03T11:32:00Z"/>
              </w:rPr>
            </w:pPr>
            <w:del w:id="1914" w:author="Carsten Hein" w:date="2022-01-03T11:32:00Z">
              <w:r w:rsidRPr="00E81B1B" w:rsidDel="007B714A">
                <w:delText>56.9</w:delText>
              </w:r>
              <w:bookmarkStart w:id="1915" w:name="_Toc92102358"/>
              <w:bookmarkStart w:id="1916" w:name="_Toc93047976"/>
              <w:bookmarkEnd w:id="1915"/>
              <w:bookmarkEnd w:id="1916"/>
            </w:del>
          </w:p>
        </w:tc>
        <w:bookmarkStart w:id="1917" w:name="_Toc92102359"/>
        <w:bookmarkStart w:id="1918" w:name="_Toc93047977"/>
        <w:bookmarkEnd w:id="1917"/>
        <w:bookmarkEnd w:id="1918"/>
      </w:tr>
      <w:tr w:rsidR="00B610A8" w:rsidRPr="00E81B1B" w:rsidDel="007B714A" w14:paraId="363E6B62" w14:textId="60ABD65C" w:rsidTr="00B610A8">
        <w:trPr>
          <w:del w:id="1919" w:author="Carsten Hein" w:date="2022-01-03T11:32:00Z"/>
        </w:trPr>
        <w:tc>
          <w:tcPr>
            <w:tcW w:w="2673" w:type="dxa"/>
            <w:tcBorders>
              <w:left w:val="single" w:sz="8" w:space="0" w:color="auto"/>
            </w:tcBorders>
            <w:vAlign w:val="center"/>
          </w:tcPr>
          <w:p w14:paraId="590C222E" w14:textId="7E579B84" w:rsidR="00B610A8" w:rsidRPr="00E81B1B" w:rsidDel="007B714A" w:rsidRDefault="00B610A8" w:rsidP="00B610A8">
            <w:pPr>
              <w:pStyle w:val="ReportTableText"/>
              <w:jc w:val="center"/>
              <w:rPr>
                <w:del w:id="1920" w:author="Carsten Hein" w:date="2022-01-03T11:32:00Z"/>
              </w:rPr>
            </w:pPr>
            <w:del w:id="1921" w:author="Carsten Hein" w:date="2022-01-03T11:32:00Z">
              <w:r w:rsidRPr="00E81B1B" w:rsidDel="007B714A">
                <w:delText>24</w:delText>
              </w:r>
              <w:bookmarkStart w:id="1922" w:name="_Toc92102360"/>
              <w:bookmarkStart w:id="1923" w:name="_Toc93047978"/>
              <w:bookmarkEnd w:id="1922"/>
              <w:bookmarkEnd w:id="1923"/>
            </w:del>
          </w:p>
        </w:tc>
        <w:tc>
          <w:tcPr>
            <w:tcW w:w="2408" w:type="dxa"/>
            <w:tcBorders>
              <w:right w:val="single" w:sz="8" w:space="0" w:color="auto"/>
            </w:tcBorders>
            <w:vAlign w:val="center"/>
          </w:tcPr>
          <w:p w14:paraId="418822F7" w14:textId="57539D2E" w:rsidR="00B610A8" w:rsidRPr="00E81B1B" w:rsidDel="007B714A" w:rsidRDefault="00B610A8" w:rsidP="00B610A8">
            <w:pPr>
              <w:pStyle w:val="ReportTableText"/>
              <w:jc w:val="center"/>
              <w:rPr>
                <w:del w:id="1924" w:author="Carsten Hein" w:date="2022-01-03T11:32:00Z"/>
              </w:rPr>
            </w:pPr>
            <w:del w:id="1925" w:author="Carsten Hein" w:date="2022-01-03T11:32:00Z">
              <w:r w:rsidRPr="00E81B1B" w:rsidDel="007B714A">
                <w:delText>18.9</w:delText>
              </w:r>
              <w:bookmarkStart w:id="1926" w:name="_Toc92102361"/>
              <w:bookmarkStart w:id="1927" w:name="_Toc93047979"/>
              <w:bookmarkEnd w:id="1926"/>
              <w:bookmarkEnd w:id="1927"/>
            </w:del>
          </w:p>
        </w:tc>
        <w:tc>
          <w:tcPr>
            <w:tcW w:w="3969" w:type="dxa"/>
            <w:tcBorders>
              <w:left w:val="single" w:sz="8" w:space="0" w:color="auto"/>
              <w:right w:val="single" w:sz="8" w:space="0" w:color="auto"/>
            </w:tcBorders>
            <w:vAlign w:val="center"/>
          </w:tcPr>
          <w:p w14:paraId="1EB238EC" w14:textId="4D9B7A33" w:rsidR="00B610A8" w:rsidRPr="00E81B1B" w:rsidDel="007B714A" w:rsidRDefault="00B610A8" w:rsidP="00B610A8">
            <w:pPr>
              <w:pStyle w:val="ReportTableText"/>
              <w:jc w:val="center"/>
              <w:rPr>
                <w:del w:id="1928" w:author="Carsten Hein" w:date="2022-01-03T11:32:00Z"/>
              </w:rPr>
            </w:pPr>
            <w:del w:id="1929" w:author="Carsten Hein" w:date="2022-01-03T11:32:00Z">
              <w:r w:rsidRPr="00E81B1B" w:rsidDel="007B714A">
                <w:delText>57.1</w:delText>
              </w:r>
              <w:bookmarkStart w:id="1930" w:name="_Toc92102362"/>
              <w:bookmarkStart w:id="1931" w:name="_Toc93047980"/>
              <w:bookmarkEnd w:id="1930"/>
              <w:bookmarkEnd w:id="1931"/>
            </w:del>
          </w:p>
        </w:tc>
        <w:bookmarkStart w:id="1932" w:name="_Toc92102363"/>
        <w:bookmarkStart w:id="1933" w:name="_Toc93047981"/>
        <w:bookmarkEnd w:id="1932"/>
        <w:bookmarkEnd w:id="1933"/>
      </w:tr>
      <w:tr w:rsidR="00B610A8" w:rsidRPr="00E81B1B" w:rsidDel="007B714A" w14:paraId="1795537D" w14:textId="7F3B50F6" w:rsidTr="00B610A8">
        <w:trPr>
          <w:del w:id="1934" w:author="Carsten Hein" w:date="2022-01-03T11:32:00Z"/>
        </w:trPr>
        <w:tc>
          <w:tcPr>
            <w:tcW w:w="2673" w:type="dxa"/>
            <w:tcBorders>
              <w:left w:val="single" w:sz="8" w:space="0" w:color="auto"/>
            </w:tcBorders>
            <w:vAlign w:val="center"/>
          </w:tcPr>
          <w:p w14:paraId="13AA6A8B" w14:textId="57B3A3EE" w:rsidR="00B610A8" w:rsidRPr="00E81B1B" w:rsidDel="007B714A" w:rsidRDefault="00B610A8" w:rsidP="00B610A8">
            <w:pPr>
              <w:pStyle w:val="ReportTableText"/>
              <w:jc w:val="center"/>
              <w:rPr>
                <w:del w:id="1935" w:author="Carsten Hein" w:date="2022-01-03T11:32:00Z"/>
              </w:rPr>
            </w:pPr>
            <w:del w:id="1936" w:author="Carsten Hein" w:date="2022-01-03T11:32:00Z">
              <w:r w:rsidRPr="00E81B1B" w:rsidDel="007B714A">
                <w:delText>25</w:delText>
              </w:r>
              <w:bookmarkStart w:id="1937" w:name="_Toc92102364"/>
              <w:bookmarkStart w:id="1938" w:name="_Toc93047982"/>
              <w:bookmarkEnd w:id="1937"/>
              <w:bookmarkEnd w:id="1938"/>
            </w:del>
          </w:p>
        </w:tc>
        <w:tc>
          <w:tcPr>
            <w:tcW w:w="2408" w:type="dxa"/>
            <w:tcBorders>
              <w:right w:val="single" w:sz="8" w:space="0" w:color="auto"/>
            </w:tcBorders>
            <w:vAlign w:val="center"/>
          </w:tcPr>
          <w:p w14:paraId="0BC6051B" w14:textId="4A728AF6" w:rsidR="00B610A8" w:rsidRPr="00E81B1B" w:rsidDel="007B714A" w:rsidRDefault="00B610A8" w:rsidP="00B610A8">
            <w:pPr>
              <w:pStyle w:val="ReportTableText"/>
              <w:jc w:val="center"/>
              <w:rPr>
                <w:del w:id="1939" w:author="Carsten Hein" w:date="2022-01-03T11:32:00Z"/>
              </w:rPr>
            </w:pPr>
            <w:del w:id="1940" w:author="Carsten Hein" w:date="2022-01-03T11:32:00Z">
              <w:r w:rsidRPr="00E81B1B" w:rsidDel="007B714A">
                <w:delText>17.8</w:delText>
              </w:r>
              <w:bookmarkStart w:id="1941" w:name="_Toc92102365"/>
              <w:bookmarkStart w:id="1942" w:name="_Toc93047983"/>
              <w:bookmarkEnd w:id="1941"/>
              <w:bookmarkEnd w:id="1942"/>
            </w:del>
          </w:p>
        </w:tc>
        <w:tc>
          <w:tcPr>
            <w:tcW w:w="3969" w:type="dxa"/>
            <w:tcBorders>
              <w:left w:val="single" w:sz="8" w:space="0" w:color="auto"/>
              <w:right w:val="single" w:sz="8" w:space="0" w:color="auto"/>
            </w:tcBorders>
            <w:vAlign w:val="center"/>
          </w:tcPr>
          <w:p w14:paraId="46BE8F89" w14:textId="5538CDC8" w:rsidR="00B610A8" w:rsidRPr="00E81B1B" w:rsidDel="007B714A" w:rsidRDefault="00B610A8" w:rsidP="00B610A8">
            <w:pPr>
              <w:pStyle w:val="ReportTableText"/>
              <w:jc w:val="center"/>
              <w:rPr>
                <w:del w:id="1943" w:author="Carsten Hein" w:date="2022-01-03T11:32:00Z"/>
              </w:rPr>
            </w:pPr>
            <w:del w:id="1944" w:author="Carsten Hein" w:date="2022-01-03T11:32:00Z">
              <w:r w:rsidRPr="00E81B1B" w:rsidDel="007B714A">
                <w:delText>57.3</w:delText>
              </w:r>
              <w:bookmarkStart w:id="1945" w:name="_Toc92102366"/>
              <w:bookmarkStart w:id="1946" w:name="_Toc93047984"/>
              <w:bookmarkEnd w:id="1945"/>
              <w:bookmarkEnd w:id="1946"/>
            </w:del>
          </w:p>
        </w:tc>
        <w:bookmarkStart w:id="1947" w:name="_Toc92102367"/>
        <w:bookmarkStart w:id="1948" w:name="_Toc93047985"/>
        <w:bookmarkEnd w:id="1947"/>
        <w:bookmarkEnd w:id="1948"/>
      </w:tr>
      <w:tr w:rsidR="00B610A8" w:rsidRPr="00E81B1B" w:rsidDel="007B714A" w14:paraId="145C8786" w14:textId="5C78221E" w:rsidTr="00B610A8">
        <w:trPr>
          <w:del w:id="1949" w:author="Carsten Hein" w:date="2022-01-03T11:32:00Z"/>
        </w:trPr>
        <w:tc>
          <w:tcPr>
            <w:tcW w:w="2673" w:type="dxa"/>
            <w:tcBorders>
              <w:left w:val="single" w:sz="8" w:space="0" w:color="auto"/>
            </w:tcBorders>
            <w:vAlign w:val="center"/>
          </w:tcPr>
          <w:p w14:paraId="56B09848" w14:textId="42F4C8AF" w:rsidR="00B610A8" w:rsidRPr="00E81B1B" w:rsidDel="007B714A" w:rsidRDefault="00B610A8" w:rsidP="00B610A8">
            <w:pPr>
              <w:pStyle w:val="ReportTableText"/>
              <w:jc w:val="center"/>
              <w:rPr>
                <w:del w:id="1950" w:author="Carsten Hein" w:date="2022-01-03T11:32:00Z"/>
              </w:rPr>
            </w:pPr>
            <w:del w:id="1951" w:author="Carsten Hein" w:date="2022-01-03T11:32:00Z">
              <w:r w:rsidRPr="00E81B1B" w:rsidDel="007B714A">
                <w:delText>26</w:delText>
              </w:r>
              <w:bookmarkStart w:id="1952" w:name="_Toc92102368"/>
              <w:bookmarkStart w:id="1953" w:name="_Toc93047986"/>
              <w:bookmarkEnd w:id="1952"/>
              <w:bookmarkEnd w:id="1953"/>
            </w:del>
          </w:p>
        </w:tc>
        <w:tc>
          <w:tcPr>
            <w:tcW w:w="2408" w:type="dxa"/>
            <w:tcBorders>
              <w:right w:val="single" w:sz="8" w:space="0" w:color="auto"/>
            </w:tcBorders>
            <w:vAlign w:val="center"/>
          </w:tcPr>
          <w:p w14:paraId="4FCEF2FF" w14:textId="44A0DE35" w:rsidR="00B610A8" w:rsidRPr="00E81B1B" w:rsidDel="007B714A" w:rsidRDefault="00B610A8" w:rsidP="00B610A8">
            <w:pPr>
              <w:pStyle w:val="ReportTableText"/>
              <w:jc w:val="center"/>
              <w:rPr>
                <w:del w:id="1954" w:author="Carsten Hein" w:date="2022-01-03T11:32:00Z"/>
              </w:rPr>
            </w:pPr>
            <w:del w:id="1955" w:author="Carsten Hein" w:date="2022-01-03T11:32:00Z">
              <w:r w:rsidRPr="00E81B1B" w:rsidDel="007B714A">
                <w:delText>16.6</w:delText>
              </w:r>
              <w:bookmarkStart w:id="1956" w:name="_Toc92102369"/>
              <w:bookmarkStart w:id="1957" w:name="_Toc93047987"/>
              <w:bookmarkEnd w:id="1956"/>
              <w:bookmarkEnd w:id="1957"/>
            </w:del>
          </w:p>
        </w:tc>
        <w:tc>
          <w:tcPr>
            <w:tcW w:w="3969" w:type="dxa"/>
            <w:tcBorders>
              <w:left w:val="single" w:sz="8" w:space="0" w:color="auto"/>
              <w:right w:val="single" w:sz="8" w:space="0" w:color="auto"/>
            </w:tcBorders>
            <w:vAlign w:val="center"/>
          </w:tcPr>
          <w:p w14:paraId="514D0F9B" w14:textId="527B3A4B" w:rsidR="00B610A8" w:rsidRPr="00E81B1B" w:rsidDel="007B714A" w:rsidRDefault="00B610A8" w:rsidP="00B610A8">
            <w:pPr>
              <w:pStyle w:val="ReportTableText"/>
              <w:jc w:val="center"/>
              <w:rPr>
                <w:del w:id="1958" w:author="Carsten Hein" w:date="2022-01-03T11:32:00Z"/>
              </w:rPr>
            </w:pPr>
            <w:del w:id="1959" w:author="Carsten Hein" w:date="2022-01-03T11:32:00Z">
              <w:r w:rsidRPr="00E81B1B" w:rsidDel="007B714A">
                <w:delText>57.5</w:delText>
              </w:r>
              <w:bookmarkStart w:id="1960" w:name="_Toc92102370"/>
              <w:bookmarkStart w:id="1961" w:name="_Toc93047988"/>
              <w:bookmarkEnd w:id="1960"/>
              <w:bookmarkEnd w:id="1961"/>
            </w:del>
          </w:p>
        </w:tc>
        <w:bookmarkStart w:id="1962" w:name="_Toc92102371"/>
        <w:bookmarkStart w:id="1963" w:name="_Toc93047989"/>
        <w:bookmarkEnd w:id="1962"/>
        <w:bookmarkEnd w:id="1963"/>
      </w:tr>
      <w:tr w:rsidR="00B610A8" w:rsidRPr="00E81B1B" w:rsidDel="007B714A" w14:paraId="23232391" w14:textId="50C7845C" w:rsidTr="00B610A8">
        <w:trPr>
          <w:del w:id="1964" w:author="Carsten Hein" w:date="2022-01-03T11:32:00Z"/>
        </w:trPr>
        <w:tc>
          <w:tcPr>
            <w:tcW w:w="2673" w:type="dxa"/>
            <w:tcBorders>
              <w:left w:val="single" w:sz="8" w:space="0" w:color="auto"/>
            </w:tcBorders>
            <w:vAlign w:val="center"/>
          </w:tcPr>
          <w:p w14:paraId="3CC7EDD5" w14:textId="2C579551" w:rsidR="00B610A8" w:rsidRPr="00E81B1B" w:rsidDel="007B714A" w:rsidRDefault="00B610A8" w:rsidP="00B610A8">
            <w:pPr>
              <w:pStyle w:val="ReportTableText"/>
              <w:jc w:val="center"/>
              <w:rPr>
                <w:del w:id="1965" w:author="Carsten Hein" w:date="2022-01-03T11:32:00Z"/>
              </w:rPr>
            </w:pPr>
            <w:del w:id="1966" w:author="Carsten Hein" w:date="2022-01-03T11:32:00Z">
              <w:r w:rsidRPr="00E81B1B" w:rsidDel="007B714A">
                <w:delText>27</w:delText>
              </w:r>
              <w:bookmarkStart w:id="1967" w:name="_Toc92102372"/>
              <w:bookmarkStart w:id="1968" w:name="_Toc93047990"/>
              <w:bookmarkEnd w:id="1967"/>
              <w:bookmarkEnd w:id="1968"/>
            </w:del>
          </w:p>
        </w:tc>
        <w:tc>
          <w:tcPr>
            <w:tcW w:w="2408" w:type="dxa"/>
            <w:tcBorders>
              <w:right w:val="single" w:sz="8" w:space="0" w:color="auto"/>
            </w:tcBorders>
            <w:vAlign w:val="center"/>
          </w:tcPr>
          <w:p w14:paraId="5CFBC929" w14:textId="4C477657" w:rsidR="00B610A8" w:rsidRPr="00E81B1B" w:rsidDel="007B714A" w:rsidRDefault="00B610A8" w:rsidP="00B610A8">
            <w:pPr>
              <w:pStyle w:val="ReportTableText"/>
              <w:jc w:val="center"/>
              <w:rPr>
                <w:del w:id="1969" w:author="Carsten Hein" w:date="2022-01-03T11:32:00Z"/>
              </w:rPr>
            </w:pPr>
            <w:del w:id="1970" w:author="Carsten Hein" w:date="2022-01-03T11:32:00Z">
              <w:r w:rsidRPr="00E81B1B" w:rsidDel="007B714A">
                <w:delText>15.5</w:delText>
              </w:r>
              <w:bookmarkStart w:id="1971" w:name="_Toc92102373"/>
              <w:bookmarkStart w:id="1972" w:name="_Toc93047991"/>
              <w:bookmarkEnd w:id="1971"/>
              <w:bookmarkEnd w:id="1972"/>
            </w:del>
          </w:p>
        </w:tc>
        <w:tc>
          <w:tcPr>
            <w:tcW w:w="3969" w:type="dxa"/>
            <w:tcBorders>
              <w:left w:val="single" w:sz="8" w:space="0" w:color="auto"/>
              <w:right w:val="single" w:sz="8" w:space="0" w:color="auto"/>
            </w:tcBorders>
            <w:vAlign w:val="center"/>
          </w:tcPr>
          <w:p w14:paraId="4261205B" w14:textId="7ED51D07" w:rsidR="00B610A8" w:rsidRPr="00E81B1B" w:rsidDel="007B714A" w:rsidRDefault="00B610A8" w:rsidP="00B610A8">
            <w:pPr>
              <w:pStyle w:val="ReportTableText"/>
              <w:jc w:val="center"/>
              <w:rPr>
                <w:del w:id="1973" w:author="Carsten Hein" w:date="2022-01-03T11:32:00Z"/>
              </w:rPr>
            </w:pPr>
            <w:del w:id="1974" w:author="Carsten Hein" w:date="2022-01-03T11:32:00Z">
              <w:r w:rsidRPr="00E81B1B" w:rsidDel="007B714A">
                <w:delText>57.7</w:delText>
              </w:r>
              <w:bookmarkStart w:id="1975" w:name="_Toc92102374"/>
              <w:bookmarkStart w:id="1976" w:name="_Toc93047992"/>
              <w:bookmarkEnd w:id="1975"/>
              <w:bookmarkEnd w:id="1976"/>
            </w:del>
          </w:p>
        </w:tc>
        <w:bookmarkStart w:id="1977" w:name="_Toc92102375"/>
        <w:bookmarkStart w:id="1978" w:name="_Toc93047993"/>
        <w:bookmarkEnd w:id="1977"/>
        <w:bookmarkEnd w:id="1978"/>
      </w:tr>
      <w:tr w:rsidR="00B610A8" w:rsidRPr="00E81B1B" w:rsidDel="007B714A" w14:paraId="5E4A504F" w14:textId="7CE57111" w:rsidTr="00B610A8">
        <w:trPr>
          <w:del w:id="1979" w:author="Carsten Hein" w:date="2022-01-03T11:32:00Z"/>
        </w:trPr>
        <w:tc>
          <w:tcPr>
            <w:tcW w:w="2673" w:type="dxa"/>
            <w:tcBorders>
              <w:left w:val="single" w:sz="8" w:space="0" w:color="auto"/>
            </w:tcBorders>
            <w:vAlign w:val="center"/>
          </w:tcPr>
          <w:p w14:paraId="161849B8" w14:textId="20CB0C14" w:rsidR="00B610A8" w:rsidRPr="00E81B1B" w:rsidDel="007B714A" w:rsidRDefault="00B610A8" w:rsidP="00B610A8">
            <w:pPr>
              <w:pStyle w:val="ReportTableText"/>
              <w:jc w:val="center"/>
              <w:rPr>
                <w:del w:id="1980" w:author="Carsten Hein" w:date="2022-01-03T11:32:00Z"/>
              </w:rPr>
            </w:pPr>
            <w:del w:id="1981" w:author="Carsten Hein" w:date="2022-01-03T11:32:00Z">
              <w:r w:rsidRPr="00E81B1B" w:rsidDel="007B714A">
                <w:delText>28</w:delText>
              </w:r>
              <w:bookmarkStart w:id="1982" w:name="_Toc92102376"/>
              <w:bookmarkStart w:id="1983" w:name="_Toc93047994"/>
              <w:bookmarkEnd w:id="1982"/>
              <w:bookmarkEnd w:id="1983"/>
            </w:del>
          </w:p>
        </w:tc>
        <w:tc>
          <w:tcPr>
            <w:tcW w:w="2408" w:type="dxa"/>
            <w:tcBorders>
              <w:right w:val="single" w:sz="8" w:space="0" w:color="auto"/>
            </w:tcBorders>
            <w:vAlign w:val="center"/>
          </w:tcPr>
          <w:p w14:paraId="3CD0DBBB" w14:textId="616E8B3A" w:rsidR="00B610A8" w:rsidRPr="00E81B1B" w:rsidDel="007B714A" w:rsidRDefault="00B610A8" w:rsidP="00B610A8">
            <w:pPr>
              <w:pStyle w:val="ReportTableText"/>
              <w:jc w:val="center"/>
              <w:rPr>
                <w:del w:id="1984" w:author="Carsten Hein" w:date="2022-01-03T11:32:00Z"/>
              </w:rPr>
            </w:pPr>
            <w:del w:id="1985" w:author="Carsten Hein" w:date="2022-01-03T11:32:00Z">
              <w:r w:rsidRPr="00E81B1B" w:rsidDel="007B714A">
                <w:delText>14.5</w:delText>
              </w:r>
              <w:bookmarkStart w:id="1986" w:name="_Toc92102377"/>
              <w:bookmarkStart w:id="1987" w:name="_Toc93047995"/>
              <w:bookmarkEnd w:id="1986"/>
              <w:bookmarkEnd w:id="1987"/>
            </w:del>
          </w:p>
        </w:tc>
        <w:tc>
          <w:tcPr>
            <w:tcW w:w="3969" w:type="dxa"/>
            <w:tcBorders>
              <w:left w:val="single" w:sz="8" w:space="0" w:color="auto"/>
              <w:right w:val="single" w:sz="8" w:space="0" w:color="auto"/>
            </w:tcBorders>
            <w:vAlign w:val="center"/>
          </w:tcPr>
          <w:p w14:paraId="338A5E24" w14:textId="76CEF6F8" w:rsidR="00B610A8" w:rsidRPr="00E81B1B" w:rsidDel="007B714A" w:rsidRDefault="00B610A8" w:rsidP="00B610A8">
            <w:pPr>
              <w:pStyle w:val="ReportTableText"/>
              <w:jc w:val="center"/>
              <w:rPr>
                <w:del w:id="1988" w:author="Carsten Hein" w:date="2022-01-03T11:32:00Z"/>
              </w:rPr>
            </w:pPr>
            <w:del w:id="1989" w:author="Carsten Hein" w:date="2022-01-03T11:32:00Z">
              <w:r w:rsidRPr="00E81B1B" w:rsidDel="007B714A">
                <w:delText>57.9</w:delText>
              </w:r>
              <w:bookmarkStart w:id="1990" w:name="_Toc92102378"/>
              <w:bookmarkStart w:id="1991" w:name="_Toc93047996"/>
              <w:bookmarkEnd w:id="1990"/>
              <w:bookmarkEnd w:id="1991"/>
            </w:del>
          </w:p>
        </w:tc>
        <w:bookmarkStart w:id="1992" w:name="_Toc92102379"/>
        <w:bookmarkStart w:id="1993" w:name="_Toc93047997"/>
        <w:bookmarkEnd w:id="1992"/>
        <w:bookmarkEnd w:id="1993"/>
      </w:tr>
      <w:tr w:rsidR="00B610A8" w:rsidRPr="00E81B1B" w:rsidDel="007B714A" w14:paraId="05C3E515" w14:textId="0C99D66F" w:rsidTr="00B610A8">
        <w:trPr>
          <w:del w:id="1994" w:author="Carsten Hein" w:date="2022-01-03T11:32:00Z"/>
        </w:trPr>
        <w:tc>
          <w:tcPr>
            <w:tcW w:w="2673" w:type="dxa"/>
            <w:tcBorders>
              <w:left w:val="single" w:sz="8" w:space="0" w:color="auto"/>
            </w:tcBorders>
            <w:vAlign w:val="center"/>
          </w:tcPr>
          <w:p w14:paraId="63F7E09B" w14:textId="7F1F5262" w:rsidR="00B610A8" w:rsidRPr="00E81B1B" w:rsidDel="007B714A" w:rsidRDefault="00B610A8" w:rsidP="00B610A8">
            <w:pPr>
              <w:pStyle w:val="ReportTableText"/>
              <w:jc w:val="center"/>
              <w:rPr>
                <w:del w:id="1995" w:author="Carsten Hein" w:date="2022-01-03T11:32:00Z"/>
              </w:rPr>
            </w:pPr>
            <w:del w:id="1996" w:author="Carsten Hein" w:date="2022-01-03T11:32:00Z">
              <w:r w:rsidRPr="00E81B1B" w:rsidDel="007B714A">
                <w:delText>29</w:delText>
              </w:r>
              <w:bookmarkStart w:id="1997" w:name="_Toc92102380"/>
              <w:bookmarkStart w:id="1998" w:name="_Toc93047998"/>
              <w:bookmarkEnd w:id="1997"/>
              <w:bookmarkEnd w:id="1998"/>
            </w:del>
          </w:p>
        </w:tc>
        <w:tc>
          <w:tcPr>
            <w:tcW w:w="2408" w:type="dxa"/>
            <w:tcBorders>
              <w:right w:val="single" w:sz="8" w:space="0" w:color="auto"/>
            </w:tcBorders>
            <w:vAlign w:val="center"/>
          </w:tcPr>
          <w:p w14:paraId="37708874" w14:textId="2BDD1673" w:rsidR="00B610A8" w:rsidRPr="00E81B1B" w:rsidDel="007B714A" w:rsidRDefault="00B610A8" w:rsidP="00B610A8">
            <w:pPr>
              <w:pStyle w:val="ReportTableText"/>
              <w:jc w:val="center"/>
              <w:rPr>
                <w:del w:id="1999" w:author="Carsten Hein" w:date="2022-01-03T11:32:00Z"/>
              </w:rPr>
            </w:pPr>
            <w:del w:id="2000" w:author="Carsten Hein" w:date="2022-01-03T11:32:00Z">
              <w:r w:rsidRPr="00E81B1B" w:rsidDel="007B714A">
                <w:delText>13.6</w:delText>
              </w:r>
              <w:bookmarkStart w:id="2001" w:name="_Toc92102381"/>
              <w:bookmarkStart w:id="2002" w:name="_Toc93047999"/>
              <w:bookmarkEnd w:id="2001"/>
              <w:bookmarkEnd w:id="2002"/>
            </w:del>
          </w:p>
        </w:tc>
        <w:tc>
          <w:tcPr>
            <w:tcW w:w="3969" w:type="dxa"/>
            <w:tcBorders>
              <w:left w:val="single" w:sz="8" w:space="0" w:color="auto"/>
              <w:right w:val="single" w:sz="8" w:space="0" w:color="auto"/>
            </w:tcBorders>
            <w:vAlign w:val="center"/>
          </w:tcPr>
          <w:p w14:paraId="732FA46D" w14:textId="006061F0" w:rsidR="00B610A8" w:rsidRPr="00E81B1B" w:rsidDel="007B714A" w:rsidRDefault="00B610A8" w:rsidP="00B610A8">
            <w:pPr>
              <w:pStyle w:val="ReportTableText"/>
              <w:jc w:val="center"/>
              <w:rPr>
                <w:del w:id="2003" w:author="Carsten Hein" w:date="2022-01-03T11:32:00Z"/>
              </w:rPr>
            </w:pPr>
            <w:del w:id="2004" w:author="Carsten Hein" w:date="2022-01-03T11:32:00Z">
              <w:r w:rsidRPr="00E81B1B" w:rsidDel="007B714A">
                <w:delText>58.0</w:delText>
              </w:r>
              <w:bookmarkStart w:id="2005" w:name="_Toc92102382"/>
              <w:bookmarkStart w:id="2006" w:name="_Toc93048000"/>
              <w:bookmarkEnd w:id="2005"/>
              <w:bookmarkEnd w:id="2006"/>
            </w:del>
          </w:p>
        </w:tc>
        <w:bookmarkStart w:id="2007" w:name="_Toc92102383"/>
        <w:bookmarkStart w:id="2008" w:name="_Toc93048001"/>
        <w:bookmarkEnd w:id="2007"/>
        <w:bookmarkEnd w:id="2008"/>
      </w:tr>
      <w:tr w:rsidR="00B610A8" w:rsidRPr="00E81B1B" w:rsidDel="007B714A" w14:paraId="5EE2A9D0" w14:textId="775387F0" w:rsidTr="00B610A8">
        <w:trPr>
          <w:del w:id="2009" w:author="Carsten Hein" w:date="2022-01-03T11:32:00Z"/>
        </w:trPr>
        <w:tc>
          <w:tcPr>
            <w:tcW w:w="2673" w:type="dxa"/>
            <w:tcBorders>
              <w:left w:val="single" w:sz="8" w:space="0" w:color="auto"/>
            </w:tcBorders>
            <w:vAlign w:val="center"/>
          </w:tcPr>
          <w:p w14:paraId="4738174B" w14:textId="7146DEDF" w:rsidR="00B610A8" w:rsidRPr="00E81B1B" w:rsidDel="007B714A" w:rsidRDefault="00B610A8" w:rsidP="00B610A8">
            <w:pPr>
              <w:pStyle w:val="ReportTableText"/>
              <w:jc w:val="center"/>
              <w:rPr>
                <w:del w:id="2010" w:author="Carsten Hein" w:date="2022-01-03T11:32:00Z"/>
              </w:rPr>
            </w:pPr>
            <w:del w:id="2011" w:author="Carsten Hein" w:date="2022-01-03T11:32:00Z">
              <w:r w:rsidRPr="00E81B1B" w:rsidDel="007B714A">
                <w:delText>30</w:delText>
              </w:r>
              <w:bookmarkStart w:id="2012" w:name="_Toc92102384"/>
              <w:bookmarkStart w:id="2013" w:name="_Toc93048002"/>
              <w:bookmarkEnd w:id="2012"/>
              <w:bookmarkEnd w:id="2013"/>
            </w:del>
          </w:p>
        </w:tc>
        <w:tc>
          <w:tcPr>
            <w:tcW w:w="2408" w:type="dxa"/>
            <w:tcBorders>
              <w:right w:val="single" w:sz="8" w:space="0" w:color="auto"/>
            </w:tcBorders>
            <w:vAlign w:val="center"/>
          </w:tcPr>
          <w:p w14:paraId="4DE268B8" w14:textId="42F4F579" w:rsidR="00B610A8" w:rsidRPr="00E81B1B" w:rsidDel="007B714A" w:rsidRDefault="00B610A8" w:rsidP="00B610A8">
            <w:pPr>
              <w:pStyle w:val="ReportTableText"/>
              <w:jc w:val="center"/>
              <w:rPr>
                <w:del w:id="2014" w:author="Carsten Hein" w:date="2022-01-03T11:32:00Z"/>
              </w:rPr>
            </w:pPr>
            <w:del w:id="2015" w:author="Carsten Hein" w:date="2022-01-03T11:32:00Z">
              <w:r w:rsidRPr="00E81B1B" w:rsidDel="007B714A">
                <w:delText>12.7</w:delText>
              </w:r>
              <w:bookmarkStart w:id="2016" w:name="_Toc92102385"/>
              <w:bookmarkStart w:id="2017" w:name="_Toc93048003"/>
              <w:bookmarkEnd w:id="2016"/>
              <w:bookmarkEnd w:id="2017"/>
            </w:del>
          </w:p>
        </w:tc>
        <w:tc>
          <w:tcPr>
            <w:tcW w:w="3969" w:type="dxa"/>
            <w:tcBorders>
              <w:left w:val="single" w:sz="8" w:space="0" w:color="auto"/>
              <w:right w:val="single" w:sz="8" w:space="0" w:color="auto"/>
            </w:tcBorders>
            <w:vAlign w:val="center"/>
          </w:tcPr>
          <w:p w14:paraId="01D837D5" w14:textId="459EC760" w:rsidR="00B610A8" w:rsidRPr="00E81B1B" w:rsidDel="007B714A" w:rsidRDefault="00B610A8" w:rsidP="00B610A8">
            <w:pPr>
              <w:pStyle w:val="ReportTableText"/>
              <w:jc w:val="center"/>
              <w:rPr>
                <w:del w:id="2018" w:author="Carsten Hein" w:date="2022-01-03T11:32:00Z"/>
              </w:rPr>
            </w:pPr>
            <w:del w:id="2019" w:author="Carsten Hein" w:date="2022-01-03T11:32:00Z">
              <w:r w:rsidRPr="00E81B1B" w:rsidDel="007B714A">
                <w:delText>58.2</w:delText>
              </w:r>
              <w:bookmarkStart w:id="2020" w:name="_Toc92102386"/>
              <w:bookmarkStart w:id="2021" w:name="_Toc93048004"/>
              <w:bookmarkEnd w:id="2020"/>
              <w:bookmarkEnd w:id="2021"/>
            </w:del>
          </w:p>
        </w:tc>
        <w:bookmarkStart w:id="2022" w:name="_Toc92102387"/>
        <w:bookmarkStart w:id="2023" w:name="_Toc93048005"/>
        <w:bookmarkEnd w:id="2022"/>
        <w:bookmarkEnd w:id="2023"/>
      </w:tr>
      <w:tr w:rsidR="00B610A8" w:rsidRPr="00E81B1B" w:rsidDel="007B714A" w14:paraId="365F3585" w14:textId="3EC11218" w:rsidTr="00B610A8">
        <w:trPr>
          <w:del w:id="2024" w:author="Carsten Hein" w:date="2022-01-03T11:32:00Z"/>
        </w:trPr>
        <w:tc>
          <w:tcPr>
            <w:tcW w:w="2673" w:type="dxa"/>
            <w:tcBorders>
              <w:left w:val="single" w:sz="8" w:space="0" w:color="auto"/>
            </w:tcBorders>
            <w:vAlign w:val="center"/>
          </w:tcPr>
          <w:p w14:paraId="38997CB0" w14:textId="50F8744E" w:rsidR="00B610A8" w:rsidRPr="00E81B1B" w:rsidDel="007B714A" w:rsidRDefault="00B610A8" w:rsidP="00B610A8">
            <w:pPr>
              <w:pStyle w:val="ReportTableText"/>
              <w:jc w:val="center"/>
              <w:rPr>
                <w:del w:id="2025" w:author="Carsten Hein" w:date="2022-01-03T11:32:00Z"/>
              </w:rPr>
            </w:pPr>
            <w:del w:id="2026" w:author="Carsten Hein" w:date="2022-01-03T11:32:00Z">
              <w:r w:rsidRPr="00E81B1B" w:rsidDel="007B714A">
                <w:delText>31</w:delText>
              </w:r>
              <w:bookmarkStart w:id="2027" w:name="_Toc92102388"/>
              <w:bookmarkStart w:id="2028" w:name="_Toc93048006"/>
              <w:bookmarkEnd w:id="2027"/>
              <w:bookmarkEnd w:id="2028"/>
            </w:del>
          </w:p>
        </w:tc>
        <w:tc>
          <w:tcPr>
            <w:tcW w:w="2408" w:type="dxa"/>
            <w:tcBorders>
              <w:right w:val="single" w:sz="8" w:space="0" w:color="auto"/>
            </w:tcBorders>
            <w:vAlign w:val="center"/>
          </w:tcPr>
          <w:p w14:paraId="73513A89" w14:textId="23A9AC1A" w:rsidR="00B610A8" w:rsidRPr="00E81B1B" w:rsidDel="007B714A" w:rsidRDefault="00B610A8" w:rsidP="00B610A8">
            <w:pPr>
              <w:pStyle w:val="ReportTableText"/>
              <w:jc w:val="center"/>
              <w:rPr>
                <w:del w:id="2029" w:author="Carsten Hein" w:date="2022-01-03T11:32:00Z"/>
              </w:rPr>
            </w:pPr>
            <w:del w:id="2030" w:author="Carsten Hein" w:date="2022-01-03T11:32:00Z">
              <w:r w:rsidRPr="00E81B1B" w:rsidDel="007B714A">
                <w:delText>11.9</w:delText>
              </w:r>
              <w:bookmarkStart w:id="2031" w:name="_Toc92102389"/>
              <w:bookmarkStart w:id="2032" w:name="_Toc93048007"/>
              <w:bookmarkEnd w:id="2031"/>
              <w:bookmarkEnd w:id="2032"/>
            </w:del>
          </w:p>
        </w:tc>
        <w:tc>
          <w:tcPr>
            <w:tcW w:w="3969" w:type="dxa"/>
            <w:tcBorders>
              <w:left w:val="single" w:sz="8" w:space="0" w:color="auto"/>
              <w:right w:val="single" w:sz="8" w:space="0" w:color="auto"/>
            </w:tcBorders>
            <w:vAlign w:val="center"/>
          </w:tcPr>
          <w:p w14:paraId="0E3F885E" w14:textId="7F3210F2" w:rsidR="00B610A8" w:rsidRPr="00E81B1B" w:rsidDel="007B714A" w:rsidRDefault="00B610A8" w:rsidP="00B610A8">
            <w:pPr>
              <w:pStyle w:val="ReportTableText"/>
              <w:jc w:val="center"/>
              <w:rPr>
                <w:del w:id="2033" w:author="Carsten Hein" w:date="2022-01-03T11:32:00Z"/>
              </w:rPr>
            </w:pPr>
            <w:del w:id="2034" w:author="Carsten Hein" w:date="2022-01-03T11:32:00Z">
              <w:r w:rsidRPr="00E81B1B" w:rsidDel="007B714A">
                <w:delText>58.3</w:delText>
              </w:r>
              <w:bookmarkStart w:id="2035" w:name="_Toc92102390"/>
              <w:bookmarkStart w:id="2036" w:name="_Toc93048008"/>
              <w:bookmarkEnd w:id="2035"/>
              <w:bookmarkEnd w:id="2036"/>
            </w:del>
          </w:p>
        </w:tc>
        <w:bookmarkStart w:id="2037" w:name="_Toc92102391"/>
        <w:bookmarkStart w:id="2038" w:name="_Toc93048009"/>
        <w:bookmarkEnd w:id="2037"/>
        <w:bookmarkEnd w:id="2038"/>
      </w:tr>
      <w:tr w:rsidR="00B610A8" w:rsidRPr="00E81B1B" w:rsidDel="007B714A" w14:paraId="2DB1D162" w14:textId="0754D8F2" w:rsidTr="00B610A8">
        <w:trPr>
          <w:del w:id="2039" w:author="Carsten Hein" w:date="2022-01-03T11:32:00Z"/>
        </w:trPr>
        <w:tc>
          <w:tcPr>
            <w:tcW w:w="2673" w:type="dxa"/>
            <w:tcBorders>
              <w:left w:val="single" w:sz="8" w:space="0" w:color="auto"/>
            </w:tcBorders>
            <w:vAlign w:val="center"/>
          </w:tcPr>
          <w:p w14:paraId="7D951212" w14:textId="1E3C5362" w:rsidR="00B610A8" w:rsidRPr="00E81B1B" w:rsidDel="007B714A" w:rsidRDefault="00B610A8" w:rsidP="00B610A8">
            <w:pPr>
              <w:pStyle w:val="ReportTableText"/>
              <w:jc w:val="center"/>
              <w:rPr>
                <w:del w:id="2040" w:author="Carsten Hein" w:date="2022-01-03T11:32:00Z"/>
              </w:rPr>
            </w:pPr>
            <w:del w:id="2041" w:author="Carsten Hein" w:date="2022-01-03T11:32:00Z">
              <w:r w:rsidRPr="00E81B1B" w:rsidDel="007B714A">
                <w:delText>32</w:delText>
              </w:r>
              <w:bookmarkStart w:id="2042" w:name="_Toc92102392"/>
              <w:bookmarkStart w:id="2043" w:name="_Toc93048010"/>
              <w:bookmarkEnd w:id="2042"/>
              <w:bookmarkEnd w:id="2043"/>
            </w:del>
          </w:p>
        </w:tc>
        <w:tc>
          <w:tcPr>
            <w:tcW w:w="2408" w:type="dxa"/>
            <w:tcBorders>
              <w:right w:val="single" w:sz="8" w:space="0" w:color="auto"/>
            </w:tcBorders>
            <w:vAlign w:val="center"/>
          </w:tcPr>
          <w:p w14:paraId="5AE325D0" w14:textId="3AD7163A" w:rsidR="00B610A8" w:rsidRPr="00E81B1B" w:rsidDel="007B714A" w:rsidRDefault="00B610A8" w:rsidP="00B610A8">
            <w:pPr>
              <w:pStyle w:val="ReportTableText"/>
              <w:jc w:val="center"/>
              <w:rPr>
                <w:del w:id="2044" w:author="Carsten Hein" w:date="2022-01-03T11:32:00Z"/>
              </w:rPr>
            </w:pPr>
            <w:del w:id="2045" w:author="Carsten Hein" w:date="2022-01-03T11:32:00Z">
              <w:r w:rsidRPr="00E81B1B" w:rsidDel="007B714A">
                <w:delText>11.2</w:delText>
              </w:r>
              <w:bookmarkStart w:id="2046" w:name="_Toc92102393"/>
              <w:bookmarkStart w:id="2047" w:name="_Toc93048011"/>
              <w:bookmarkEnd w:id="2046"/>
              <w:bookmarkEnd w:id="2047"/>
            </w:del>
          </w:p>
        </w:tc>
        <w:tc>
          <w:tcPr>
            <w:tcW w:w="3969" w:type="dxa"/>
            <w:tcBorders>
              <w:left w:val="single" w:sz="8" w:space="0" w:color="auto"/>
              <w:right w:val="single" w:sz="8" w:space="0" w:color="auto"/>
            </w:tcBorders>
            <w:vAlign w:val="center"/>
          </w:tcPr>
          <w:p w14:paraId="572E7E58" w14:textId="0D6C1B02" w:rsidR="00B610A8" w:rsidRPr="00E81B1B" w:rsidDel="007B714A" w:rsidRDefault="00B610A8" w:rsidP="00B610A8">
            <w:pPr>
              <w:pStyle w:val="ReportTableText"/>
              <w:jc w:val="center"/>
              <w:rPr>
                <w:del w:id="2048" w:author="Carsten Hein" w:date="2022-01-03T11:32:00Z"/>
              </w:rPr>
            </w:pPr>
            <w:del w:id="2049" w:author="Carsten Hein" w:date="2022-01-03T11:32:00Z">
              <w:r w:rsidRPr="00E81B1B" w:rsidDel="007B714A">
                <w:delText>58.5</w:delText>
              </w:r>
              <w:bookmarkStart w:id="2050" w:name="_Toc92102394"/>
              <w:bookmarkStart w:id="2051" w:name="_Toc93048012"/>
              <w:bookmarkEnd w:id="2050"/>
              <w:bookmarkEnd w:id="2051"/>
            </w:del>
          </w:p>
        </w:tc>
        <w:bookmarkStart w:id="2052" w:name="_Toc92102395"/>
        <w:bookmarkStart w:id="2053" w:name="_Toc93048013"/>
        <w:bookmarkEnd w:id="2052"/>
        <w:bookmarkEnd w:id="2053"/>
      </w:tr>
      <w:tr w:rsidR="00B610A8" w:rsidRPr="00E81B1B" w:rsidDel="007B714A" w14:paraId="4DACEA71" w14:textId="2BCC08AD" w:rsidTr="00B610A8">
        <w:trPr>
          <w:del w:id="2054" w:author="Carsten Hein" w:date="2022-01-03T11:32:00Z"/>
        </w:trPr>
        <w:tc>
          <w:tcPr>
            <w:tcW w:w="2673" w:type="dxa"/>
            <w:tcBorders>
              <w:left w:val="single" w:sz="8" w:space="0" w:color="auto"/>
              <w:bottom w:val="single" w:sz="4" w:space="0" w:color="auto"/>
            </w:tcBorders>
            <w:vAlign w:val="center"/>
          </w:tcPr>
          <w:p w14:paraId="19BA6728" w14:textId="4FF2667D" w:rsidR="00B610A8" w:rsidRPr="00E81B1B" w:rsidDel="007B714A" w:rsidRDefault="00B610A8" w:rsidP="00B610A8">
            <w:pPr>
              <w:pStyle w:val="ReportTableText"/>
              <w:jc w:val="center"/>
              <w:rPr>
                <w:del w:id="2055" w:author="Carsten Hein" w:date="2022-01-03T11:32:00Z"/>
              </w:rPr>
            </w:pPr>
            <w:del w:id="2056" w:author="Carsten Hein" w:date="2022-01-03T11:32:00Z">
              <w:r w:rsidRPr="00E81B1B" w:rsidDel="007B714A">
                <w:delText>33</w:delText>
              </w:r>
              <w:bookmarkStart w:id="2057" w:name="_Toc92102396"/>
              <w:bookmarkStart w:id="2058" w:name="_Toc93048014"/>
              <w:bookmarkEnd w:id="2057"/>
              <w:bookmarkEnd w:id="2058"/>
            </w:del>
          </w:p>
        </w:tc>
        <w:tc>
          <w:tcPr>
            <w:tcW w:w="2408" w:type="dxa"/>
            <w:tcBorders>
              <w:bottom w:val="single" w:sz="4" w:space="0" w:color="auto"/>
              <w:right w:val="single" w:sz="8" w:space="0" w:color="auto"/>
            </w:tcBorders>
            <w:vAlign w:val="center"/>
          </w:tcPr>
          <w:p w14:paraId="1F14391C" w14:textId="7A1CC21E" w:rsidR="00B610A8" w:rsidRPr="00E81B1B" w:rsidDel="007B714A" w:rsidRDefault="00B610A8" w:rsidP="00B610A8">
            <w:pPr>
              <w:pStyle w:val="ReportTableText"/>
              <w:jc w:val="center"/>
              <w:rPr>
                <w:del w:id="2059" w:author="Carsten Hein" w:date="2022-01-03T11:32:00Z"/>
              </w:rPr>
            </w:pPr>
            <w:del w:id="2060" w:author="Carsten Hein" w:date="2022-01-03T11:32:00Z">
              <w:r w:rsidRPr="00E81B1B" w:rsidDel="007B714A">
                <w:delText>10.5</w:delText>
              </w:r>
              <w:bookmarkStart w:id="2061" w:name="_Toc92102397"/>
              <w:bookmarkStart w:id="2062" w:name="_Toc93048015"/>
              <w:bookmarkEnd w:id="2061"/>
              <w:bookmarkEnd w:id="2062"/>
            </w:del>
          </w:p>
        </w:tc>
        <w:tc>
          <w:tcPr>
            <w:tcW w:w="3969" w:type="dxa"/>
            <w:tcBorders>
              <w:left w:val="single" w:sz="8" w:space="0" w:color="auto"/>
              <w:bottom w:val="single" w:sz="4" w:space="0" w:color="auto"/>
              <w:right w:val="single" w:sz="8" w:space="0" w:color="auto"/>
            </w:tcBorders>
            <w:vAlign w:val="center"/>
          </w:tcPr>
          <w:p w14:paraId="65DF96E6" w14:textId="62031867" w:rsidR="00B610A8" w:rsidRPr="00E81B1B" w:rsidDel="007B714A" w:rsidRDefault="00B610A8" w:rsidP="00B610A8">
            <w:pPr>
              <w:pStyle w:val="ReportTableText"/>
              <w:jc w:val="center"/>
              <w:rPr>
                <w:del w:id="2063" w:author="Carsten Hein" w:date="2022-01-03T11:32:00Z"/>
              </w:rPr>
            </w:pPr>
            <w:del w:id="2064" w:author="Carsten Hein" w:date="2022-01-03T11:32:00Z">
              <w:r w:rsidRPr="00E81B1B" w:rsidDel="007B714A">
                <w:delText>58.7</w:delText>
              </w:r>
              <w:bookmarkStart w:id="2065" w:name="_Toc92102398"/>
              <w:bookmarkStart w:id="2066" w:name="_Toc93048016"/>
              <w:bookmarkEnd w:id="2065"/>
              <w:bookmarkEnd w:id="2066"/>
            </w:del>
          </w:p>
        </w:tc>
        <w:bookmarkStart w:id="2067" w:name="_Toc92102399"/>
        <w:bookmarkStart w:id="2068" w:name="_Toc93048017"/>
        <w:bookmarkEnd w:id="2067"/>
        <w:bookmarkEnd w:id="2068"/>
      </w:tr>
      <w:tr w:rsidR="00B610A8" w:rsidRPr="00E81B1B" w:rsidDel="007B714A" w14:paraId="01D0B71C" w14:textId="69252736" w:rsidTr="00B610A8">
        <w:trPr>
          <w:del w:id="2069" w:author="Carsten Hein" w:date="2022-01-03T11:32:00Z"/>
        </w:trPr>
        <w:tc>
          <w:tcPr>
            <w:tcW w:w="2673" w:type="dxa"/>
            <w:tcBorders>
              <w:left w:val="single" w:sz="8" w:space="0" w:color="auto"/>
              <w:bottom w:val="single" w:sz="8" w:space="0" w:color="auto"/>
            </w:tcBorders>
            <w:vAlign w:val="center"/>
          </w:tcPr>
          <w:p w14:paraId="7DAAD8AC" w14:textId="356836DF" w:rsidR="00B610A8" w:rsidRPr="00E81B1B" w:rsidDel="007B714A" w:rsidRDefault="00B610A8" w:rsidP="00B610A8">
            <w:pPr>
              <w:pStyle w:val="ReportTableText"/>
              <w:jc w:val="center"/>
              <w:rPr>
                <w:del w:id="2070" w:author="Carsten Hein" w:date="2022-01-03T11:32:00Z"/>
              </w:rPr>
            </w:pPr>
            <w:commentRangeStart w:id="2071"/>
            <w:del w:id="2072" w:author="Carsten Hein" w:date="2022-01-03T11:32:00Z">
              <w:r w:rsidRPr="00E81B1B" w:rsidDel="007B714A">
                <w:delText>34</w:delText>
              </w:r>
              <w:bookmarkStart w:id="2073" w:name="_Toc92102400"/>
              <w:bookmarkStart w:id="2074" w:name="_Toc93048018"/>
              <w:bookmarkEnd w:id="2073"/>
              <w:bookmarkEnd w:id="2074"/>
            </w:del>
          </w:p>
        </w:tc>
        <w:tc>
          <w:tcPr>
            <w:tcW w:w="2408" w:type="dxa"/>
            <w:tcBorders>
              <w:bottom w:val="single" w:sz="8" w:space="0" w:color="auto"/>
              <w:right w:val="single" w:sz="8" w:space="0" w:color="auto"/>
            </w:tcBorders>
            <w:vAlign w:val="center"/>
          </w:tcPr>
          <w:p w14:paraId="1E4746B5" w14:textId="7FD62D1C" w:rsidR="00B610A8" w:rsidRPr="00E81B1B" w:rsidDel="007B714A" w:rsidRDefault="00B610A8" w:rsidP="00B610A8">
            <w:pPr>
              <w:pStyle w:val="ReportTableText"/>
              <w:jc w:val="center"/>
              <w:rPr>
                <w:del w:id="2075" w:author="Carsten Hein" w:date="2022-01-03T11:32:00Z"/>
              </w:rPr>
            </w:pPr>
            <w:del w:id="2076" w:author="Carsten Hein" w:date="2022-01-03T11:32:00Z">
              <w:r w:rsidRPr="00E81B1B" w:rsidDel="007B714A">
                <w:delText>9.8</w:delText>
              </w:r>
              <w:bookmarkStart w:id="2077" w:name="_Toc92102401"/>
              <w:bookmarkStart w:id="2078" w:name="_Toc93048019"/>
              <w:bookmarkEnd w:id="2077"/>
              <w:bookmarkEnd w:id="2078"/>
            </w:del>
          </w:p>
        </w:tc>
        <w:tc>
          <w:tcPr>
            <w:tcW w:w="3969" w:type="dxa"/>
            <w:tcBorders>
              <w:left w:val="single" w:sz="8" w:space="0" w:color="auto"/>
              <w:bottom w:val="single" w:sz="8" w:space="0" w:color="auto"/>
              <w:right w:val="single" w:sz="8" w:space="0" w:color="auto"/>
            </w:tcBorders>
            <w:vAlign w:val="center"/>
          </w:tcPr>
          <w:p w14:paraId="2F7049EC" w14:textId="7CAF38DB" w:rsidR="00B610A8" w:rsidRPr="00E81B1B" w:rsidDel="007B714A" w:rsidRDefault="00B610A8" w:rsidP="00B610A8">
            <w:pPr>
              <w:pStyle w:val="ReportTableText"/>
              <w:jc w:val="center"/>
              <w:rPr>
                <w:del w:id="2079" w:author="Carsten Hein" w:date="2022-01-03T11:32:00Z"/>
              </w:rPr>
            </w:pPr>
            <w:del w:id="2080" w:author="Carsten Hein" w:date="2022-01-03T11:32:00Z">
              <w:r w:rsidRPr="00E81B1B" w:rsidDel="007B714A">
                <w:delText>58.8</w:delText>
              </w:r>
              <w:commentRangeEnd w:id="2071"/>
              <w:r w:rsidR="0010752D" w:rsidRPr="00E81B1B" w:rsidDel="007B714A">
                <w:rPr>
                  <w:rStyle w:val="Kommentarzeichen"/>
                  <w:rFonts w:ascii="Myriad Pro" w:eastAsiaTheme="minorHAnsi" w:hAnsi="Myriad Pro" w:cstheme="minorBidi"/>
                </w:rPr>
                <w:commentReference w:id="2071"/>
              </w:r>
              <w:bookmarkStart w:id="2081" w:name="_Toc92102402"/>
              <w:bookmarkStart w:id="2082" w:name="_Toc93048020"/>
              <w:bookmarkEnd w:id="2081"/>
              <w:bookmarkEnd w:id="2082"/>
            </w:del>
          </w:p>
        </w:tc>
        <w:bookmarkStart w:id="2083" w:name="_Toc92102403"/>
        <w:bookmarkStart w:id="2084" w:name="_Toc93048021"/>
        <w:bookmarkEnd w:id="2083"/>
        <w:bookmarkEnd w:id="2084"/>
      </w:tr>
    </w:tbl>
    <w:p w14:paraId="2743FE7E" w14:textId="729C1FD2" w:rsidR="00B610A8" w:rsidRPr="00E81B1B" w:rsidDel="007B714A" w:rsidRDefault="00B610A8" w:rsidP="00B610A8">
      <w:pPr>
        <w:rPr>
          <w:del w:id="2085" w:author="Carsten Hein" w:date="2022-01-03T11:32:00Z"/>
        </w:rPr>
      </w:pPr>
      <w:commentRangeStart w:id="2086"/>
      <w:del w:id="2087" w:author="Carsten Hein" w:date="2022-01-03T11:32:00Z">
        <w:r w:rsidRPr="00E81B1B" w:rsidDel="007B714A">
          <w:delText xml:space="preserve">Der Einfluss eines schwimmenden Estrichs auf das bewertete Schalldämm-Maß ist </w:delText>
        </w:r>
      </w:del>
      <w:ins w:id="2088" w:author="Jan Wenker" w:date="2021-12-08T11:59:00Z">
        <w:del w:id="2089" w:author="Carsten Hein" w:date="2022-01-03T11:32:00Z">
          <w:r w:rsidR="002B04E8" w:rsidRPr="00E81B1B" w:rsidDel="007B714A">
            <w:delText xml:space="preserve">geprägt </w:delText>
          </w:r>
        </w:del>
      </w:ins>
      <w:del w:id="2090" w:author="Carsten Hein" w:date="2022-01-03T11:32:00Z">
        <w:r w:rsidRPr="00E81B1B" w:rsidDel="007B714A">
          <w:delText>durch den Resonanzeffekt des Masse-Feder-Masse-Systems, der zu einer erheblichen Verbesserung der Luftschalldämmung bei geringeren Dicken der Deckenplatte führt, geprägt.</w:delText>
        </w:r>
        <w:commentRangeEnd w:id="2086"/>
        <w:r w:rsidR="00327536" w:rsidDel="007B714A">
          <w:rPr>
            <w:rStyle w:val="Kommentarzeichen"/>
          </w:rPr>
          <w:commentReference w:id="2086"/>
        </w:r>
        <w:r w:rsidRPr="00E81B1B" w:rsidDel="007B714A">
          <w:delText xml:space="preserve"> Für die Berechnungsergebnisse </w:delText>
        </w:r>
        <w:r w:rsidR="0053171F" w:rsidRPr="00E81B1B" w:rsidDel="007B714A">
          <w:delText xml:space="preserve">der Variante W1 </w:delText>
        </w:r>
        <w:r w:rsidRPr="00E81B1B" w:rsidDel="007B714A">
          <w:delText xml:space="preserve">in </w:delText>
        </w:r>
        <w:r w:rsidR="0053171F" w:rsidRPr="00E81B1B" w:rsidDel="007B714A">
          <w:fldChar w:fldCharType="begin"/>
        </w:r>
        <w:r w:rsidR="0053171F" w:rsidRPr="00E81B1B" w:rsidDel="007B714A">
          <w:delInstrText xml:space="preserve"> REF _Ref80173782 \h </w:delInstrText>
        </w:r>
        <w:r w:rsidR="0053171F" w:rsidRPr="00E81B1B" w:rsidDel="007B714A">
          <w:fldChar w:fldCharType="separate"/>
        </w:r>
      </w:del>
      <w:del w:id="2091" w:author="Carsten Hein" w:date="2022-01-03T08:39:00Z">
        <w:r w:rsidR="0053171F" w:rsidRPr="00E81B1B" w:rsidDel="009737A6">
          <w:delText>Tabelle 5</w:delText>
        </w:r>
      </w:del>
      <w:del w:id="2092" w:author="Carsten Hein" w:date="2022-01-03T11:32:00Z">
        <w:r w:rsidR="0053171F" w:rsidRPr="00E81B1B" w:rsidDel="007B714A">
          <w:fldChar w:fldCharType="end"/>
        </w:r>
        <w:r w:rsidR="0053171F" w:rsidRPr="00E81B1B" w:rsidDel="007B714A">
          <w:delText xml:space="preserve"> </w:delText>
        </w:r>
        <w:r w:rsidRPr="00E81B1B" w:rsidDel="007B714A">
          <w:delText>wurde eine flächenbezogene Masse der Estrichplatte von 150 kg/m</w:delText>
        </w:r>
        <w:r w:rsidRPr="00E81B1B" w:rsidDel="007B714A">
          <w:rPr>
            <w:vertAlign w:val="superscript"/>
          </w:rPr>
          <w:delText>2</w:delText>
        </w:r>
        <w:r w:rsidRPr="00E81B1B" w:rsidDel="007B714A">
          <w:delText xml:space="preserve"> angenommen. Eine geringere flächenbezogene Masse der Estrichplatte bis 60 kg/m</w:delText>
        </w:r>
        <w:r w:rsidRPr="00E81B1B" w:rsidDel="007B714A">
          <w:rPr>
            <w:vertAlign w:val="superscript"/>
          </w:rPr>
          <w:delText>2</w:delText>
        </w:r>
        <w:r w:rsidRPr="00E81B1B" w:rsidDel="007B714A">
          <w:delText xml:space="preserve"> gewährleistet aber auch die Einhaltung der Anforderungen.</w:delText>
        </w:r>
        <w:bookmarkStart w:id="2093" w:name="_Toc92102404"/>
        <w:bookmarkStart w:id="2094" w:name="_Toc93048022"/>
        <w:bookmarkEnd w:id="2093"/>
        <w:bookmarkEnd w:id="2094"/>
      </w:del>
    </w:p>
    <w:p w14:paraId="7686FEFD" w14:textId="54DA554F" w:rsidR="00B610A8" w:rsidRPr="00E81B1B" w:rsidDel="007B714A" w:rsidRDefault="00B610A8" w:rsidP="00B610A8">
      <w:pPr>
        <w:spacing w:after="240"/>
        <w:rPr>
          <w:del w:id="2095" w:author="Carsten Hein" w:date="2022-01-03T11:32:00Z"/>
        </w:rPr>
      </w:pPr>
      <w:del w:id="2096" w:author="Carsten Hein" w:date="2022-01-03T11:32:00Z">
        <w:r w:rsidRPr="00E81B1B" w:rsidDel="007B714A">
          <w:delText>Eine Reduzierung der Luftschalldämmung bis zu K</w:delText>
        </w:r>
        <w:r w:rsidRPr="00E81B1B" w:rsidDel="007B714A">
          <w:rPr>
            <w:vertAlign w:val="subscript"/>
          </w:rPr>
          <w:delText>E</w:delText>
        </w:r>
        <w:r w:rsidRPr="00E81B1B" w:rsidDel="007B714A">
          <w:delText xml:space="preserve"> = 6 dB ist für diesen Bodenaufbau durch die elastisch entkoppelten Kanten der Deckenplatte zu erwarten. Solche Reduzierungen werden bei durchlaufenden </w:delText>
        </w:r>
        <w:r w:rsidRPr="00E81B1B" w:rsidDel="007B714A">
          <w:lastRenderedPageBreak/>
          <w:delText>Deckenplatten vermieden, weil durch die verminderte Übertragung von Schallenergie an den Bauteilrändern, im Bauteil selbst mit einer Erhöhung der Schallenergie zu rechnen ist.</w:delText>
        </w:r>
        <w:bookmarkStart w:id="2097" w:name="_Toc92102405"/>
        <w:bookmarkStart w:id="2098" w:name="_Toc93048023"/>
        <w:bookmarkEnd w:id="2097"/>
        <w:bookmarkEnd w:id="2098"/>
      </w:del>
    </w:p>
    <w:p w14:paraId="33F11A3C" w14:textId="00CDDE0C" w:rsidR="00B610A8" w:rsidRPr="00E81B1B" w:rsidDel="007B714A" w:rsidRDefault="00B610A8" w:rsidP="00B610A8">
      <w:pPr>
        <w:pStyle w:val="Beschriftung"/>
        <w:rPr>
          <w:del w:id="2099" w:author="Carsten Hein" w:date="2022-01-03T11:32:00Z"/>
        </w:rPr>
      </w:pPr>
      <w:bookmarkStart w:id="2100" w:name="_Ref80174079"/>
      <w:bookmarkStart w:id="2101" w:name="_Toc92091851"/>
      <w:del w:id="2102" w:author="Carsten Hein" w:date="2022-01-03T11:32:00Z">
        <w:r w:rsidRPr="00E81B1B" w:rsidDel="007B714A">
          <w:delText xml:space="preserve">Tabelle </w:delText>
        </w:r>
        <w:r w:rsidRPr="00E81B1B" w:rsidDel="007B714A">
          <w:rPr>
            <w:iCs w:val="0"/>
          </w:rPr>
          <w:fldChar w:fldCharType="begin"/>
        </w:r>
        <w:r w:rsidRPr="00E81B1B" w:rsidDel="007B714A">
          <w:delInstrText>SEQ Tabelle \* ARABIC</w:delInstrText>
        </w:r>
        <w:r w:rsidRPr="00E81B1B" w:rsidDel="007B714A">
          <w:rPr>
            <w:iCs w:val="0"/>
          </w:rPr>
          <w:fldChar w:fldCharType="separate"/>
        </w:r>
        <w:r w:rsidR="009737A6" w:rsidDel="007B714A">
          <w:rPr>
            <w:noProof/>
          </w:rPr>
          <w:delText>5</w:delText>
        </w:r>
        <w:r w:rsidRPr="00E81B1B" w:rsidDel="007B714A">
          <w:rPr>
            <w:iCs w:val="0"/>
          </w:rPr>
          <w:fldChar w:fldCharType="end"/>
        </w:r>
        <w:bookmarkEnd w:id="2100"/>
        <w:r w:rsidRPr="00E81B1B" w:rsidDel="007B714A">
          <w:delText xml:space="preserve"> Berechnungsergebnisse für Deckenaufbau Typ "W2" - ohne Unterdecke</w:delText>
        </w:r>
        <w:bookmarkStart w:id="2103" w:name="_Toc92102406"/>
        <w:bookmarkStart w:id="2104" w:name="_Toc93048024"/>
        <w:bookmarkEnd w:id="2101"/>
        <w:bookmarkEnd w:id="2103"/>
        <w:bookmarkEnd w:id="2104"/>
      </w:del>
    </w:p>
    <w:tbl>
      <w:tblPr>
        <w:tblStyle w:val="Tabellenraster"/>
        <w:tblW w:w="0" w:type="auto"/>
        <w:tblLook w:val="04A0" w:firstRow="1" w:lastRow="0" w:firstColumn="1" w:lastColumn="0" w:noHBand="0" w:noVBand="1"/>
      </w:tblPr>
      <w:tblGrid>
        <w:gridCol w:w="2673"/>
        <w:gridCol w:w="2408"/>
        <w:gridCol w:w="3969"/>
      </w:tblGrid>
      <w:tr w:rsidR="00B610A8" w:rsidRPr="00E81B1B" w:rsidDel="007B714A" w14:paraId="1E1D231E" w14:textId="66AD8F7C" w:rsidTr="00B610A8">
        <w:trPr>
          <w:del w:id="2105" w:author="Carsten Hein" w:date="2022-01-03T11:32:00Z"/>
        </w:trPr>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3C0384" w14:textId="38E153B5" w:rsidR="00B610A8" w:rsidRPr="00E81B1B" w:rsidDel="007B714A" w:rsidRDefault="00B610A8" w:rsidP="00B610A8">
            <w:pPr>
              <w:pStyle w:val="ReportTableText"/>
              <w:jc w:val="center"/>
              <w:rPr>
                <w:del w:id="2106" w:author="Carsten Hein" w:date="2022-01-03T11:32:00Z"/>
                <w:b/>
                <w:bCs/>
                <w:u w:val="single"/>
              </w:rPr>
            </w:pPr>
            <w:del w:id="2107" w:author="Carsten Hein" w:date="2022-01-03T11:32:00Z">
              <w:r w:rsidRPr="00E81B1B" w:rsidDel="007B714A">
                <w:rPr>
                  <w:b/>
                  <w:bCs/>
                  <w:u w:val="single"/>
                </w:rPr>
                <w:delText>Bewertung der Trittschalldämmung</w:delText>
              </w:r>
              <w:bookmarkStart w:id="2108" w:name="_Toc92102407"/>
              <w:bookmarkStart w:id="2109" w:name="_Toc93048025"/>
              <w:bookmarkEnd w:id="2108"/>
              <w:bookmarkEnd w:id="2109"/>
            </w:del>
          </w:p>
          <w:p w14:paraId="6B5FE61F" w14:textId="37551B93" w:rsidR="00B610A8" w:rsidRPr="00E81B1B" w:rsidDel="007B714A" w:rsidRDefault="00B610A8" w:rsidP="00B610A8">
            <w:pPr>
              <w:pStyle w:val="ReportTableText"/>
              <w:jc w:val="center"/>
              <w:rPr>
                <w:del w:id="2110" w:author="Carsten Hein" w:date="2022-01-03T11:32:00Z"/>
              </w:rPr>
            </w:pPr>
            <w:bookmarkStart w:id="2111" w:name="_Toc92102408"/>
            <w:bookmarkStart w:id="2112" w:name="_Toc93048026"/>
            <w:bookmarkEnd w:id="2111"/>
            <w:bookmarkEnd w:id="2112"/>
          </w:p>
          <w:p w14:paraId="590C272D" w14:textId="27E35FE6" w:rsidR="00B610A8" w:rsidRPr="00E81B1B" w:rsidDel="007B714A" w:rsidRDefault="00B610A8" w:rsidP="00B610A8">
            <w:pPr>
              <w:pStyle w:val="ReportTableText"/>
              <w:jc w:val="center"/>
              <w:rPr>
                <w:del w:id="2113" w:author="Carsten Hein" w:date="2022-01-03T11:32:00Z"/>
              </w:rPr>
            </w:pPr>
            <w:del w:id="2114" w:author="Carsten Hein" w:date="2022-01-03T11:32:00Z">
              <w:r w:rsidRPr="00E81B1B" w:rsidDel="007B714A">
                <w:delText>Vorhandener Lˈ</w:delText>
              </w:r>
              <w:r w:rsidRPr="00E81B1B" w:rsidDel="007B714A">
                <w:rPr>
                  <w:vertAlign w:val="subscript"/>
                </w:rPr>
                <w:delText>n,w</w:delText>
              </w:r>
              <w:r w:rsidRPr="00E81B1B" w:rsidDel="007B714A">
                <w:delText xml:space="preserve"> + u</w:delText>
              </w:r>
              <w:r w:rsidRPr="00E81B1B" w:rsidDel="007B714A">
                <w:rPr>
                  <w:vertAlign w:val="subscript"/>
                </w:rPr>
                <w:delText>prog</w:delText>
              </w:r>
              <w:r w:rsidRPr="00E81B1B" w:rsidDel="007B714A">
                <w:delText xml:space="preserve"> ≤ Erf. Lˈ</w:delText>
              </w:r>
              <w:r w:rsidRPr="00E81B1B" w:rsidDel="007B714A">
                <w:rPr>
                  <w:vertAlign w:val="subscript"/>
                </w:rPr>
                <w:delText>n,w</w:delText>
              </w:r>
              <w:bookmarkStart w:id="2115" w:name="_Toc92102409"/>
              <w:bookmarkStart w:id="2116" w:name="_Toc93048027"/>
              <w:bookmarkEnd w:id="2115"/>
              <w:bookmarkEnd w:id="2116"/>
            </w:del>
          </w:p>
          <w:p w14:paraId="4247C330" w14:textId="32438BF8" w:rsidR="00B610A8" w:rsidRPr="00E81B1B" w:rsidDel="007B714A" w:rsidRDefault="00B610A8" w:rsidP="00B610A8">
            <w:pPr>
              <w:pStyle w:val="ReportTableText"/>
              <w:jc w:val="center"/>
              <w:rPr>
                <w:del w:id="2117" w:author="Carsten Hein" w:date="2022-01-03T11:32:00Z"/>
              </w:rPr>
            </w:pPr>
            <w:del w:id="2118" w:author="Carsten Hein" w:date="2022-01-03T11:32:00Z">
              <w:r w:rsidRPr="00E81B1B" w:rsidDel="007B714A">
                <w:delText>Vorh. Lˈ</w:delText>
              </w:r>
              <w:r w:rsidRPr="00E81B1B" w:rsidDel="007B714A">
                <w:rPr>
                  <w:vertAlign w:val="subscript"/>
                </w:rPr>
                <w:delText>n,w</w:delText>
              </w:r>
              <w:r w:rsidRPr="00E81B1B" w:rsidDel="007B714A">
                <w:delText xml:space="preserve"> + 3 dB ≤ 50 dB</w:delText>
              </w:r>
              <w:bookmarkStart w:id="2119" w:name="_Toc92102410"/>
              <w:bookmarkStart w:id="2120" w:name="_Toc93048028"/>
              <w:bookmarkEnd w:id="2119"/>
              <w:bookmarkEnd w:id="2120"/>
            </w:del>
          </w:p>
          <w:p w14:paraId="5617DA1C" w14:textId="34A625FE" w:rsidR="00B610A8" w:rsidRPr="00E81B1B" w:rsidDel="007B714A" w:rsidRDefault="00B610A8" w:rsidP="00B610A8">
            <w:pPr>
              <w:pStyle w:val="ReportTableText"/>
              <w:jc w:val="center"/>
              <w:rPr>
                <w:del w:id="2121" w:author="Carsten Hein" w:date="2022-01-03T11:32:00Z"/>
                <w:b/>
                <w:bCs/>
              </w:rPr>
            </w:pPr>
            <w:del w:id="2122" w:author="Carsten Hein" w:date="2022-01-03T11:32:00Z">
              <w:r w:rsidRPr="00E81B1B" w:rsidDel="007B714A">
                <w:rPr>
                  <w:b/>
                  <w:bCs/>
                </w:rPr>
                <w:delText>Vorh. Lˈ</w:delText>
              </w:r>
              <w:r w:rsidRPr="00E81B1B" w:rsidDel="007B714A">
                <w:rPr>
                  <w:b/>
                  <w:bCs/>
                  <w:vertAlign w:val="subscript"/>
                </w:rPr>
                <w:delText>n,w</w:delText>
              </w:r>
              <w:r w:rsidRPr="00E81B1B" w:rsidDel="007B714A">
                <w:rPr>
                  <w:b/>
                  <w:bCs/>
                </w:rPr>
                <w:delText xml:space="preserve"> ≤ 47 dB</w:delText>
              </w:r>
              <w:bookmarkStart w:id="2123" w:name="_Toc92102411"/>
              <w:bookmarkStart w:id="2124" w:name="_Toc93048029"/>
              <w:bookmarkEnd w:id="2123"/>
              <w:bookmarkEnd w:id="2124"/>
            </w:del>
          </w:p>
          <w:p w14:paraId="6C173D8F" w14:textId="650C6154" w:rsidR="00B610A8" w:rsidRPr="00E81B1B" w:rsidDel="007B714A" w:rsidRDefault="00B610A8" w:rsidP="00B610A8">
            <w:pPr>
              <w:pStyle w:val="ReportTableText"/>
              <w:jc w:val="center"/>
              <w:rPr>
                <w:del w:id="2125" w:author="Carsten Hein" w:date="2022-01-03T11:32:00Z"/>
              </w:rPr>
            </w:pPr>
            <w:bookmarkStart w:id="2126" w:name="_Toc92102412"/>
            <w:bookmarkStart w:id="2127" w:name="_Toc93048030"/>
            <w:bookmarkEnd w:id="2126"/>
            <w:bookmarkEnd w:id="2127"/>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2A18B89" w14:textId="1843D492" w:rsidR="00B610A8" w:rsidRPr="00E81B1B" w:rsidDel="007B714A" w:rsidRDefault="00B610A8" w:rsidP="00B610A8">
            <w:pPr>
              <w:pStyle w:val="ReportTableText"/>
              <w:jc w:val="center"/>
              <w:rPr>
                <w:del w:id="2128" w:author="Carsten Hein" w:date="2022-01-03T11:32:00Z"/>
                <w:b/>
                <w:bCs/>
                <w:u w:val="single"/>
              </w:rPr>
            </w:pPr>
            <w:del w:id="2129" w:author="Carsten Hein" w:date="2022-01-03T11:32:00Z">
              <w:r w:rsidRPr="00E81B1B" w:rsidDel="007B714A">
                <w:rPr>
                  <w:b/>
                  <w:bCs/>
                  <w:u w:val="single"/>
                </w:rPr>
                <w:delText>Bewertung der Luftschalldämmung</w:delText>
              </w:r>
              <w:bookmarkStart w:id="2130" w:name="_Toc92102413"/>
              <w:bookmarkStart w:id="2131" w:name="_Toc93048031"/>
              <w:bookmarkEnd w:id="2130"/>
              <w:bookmarkEnd w:id="2131"/>
            </w:del>
          </w:p>
          <w:p w14:paraId="1A72F8E3" w14:textId="7D3EABFE" w:rsidR="00B610A8" w:rsidRPr="00E81B1B" w:rsidDel="007B714A" w:rsidRDefault="00B610A8" w:rsidP="00B610A8">
            <w:pPr>
              <w:pStyle w:val="ReportTableText"/>
              <w:jc w:val="center"/>
              <w:rPr>
                <w:del w:id="2132" w:author="Carsten Hein" w:date="2022-01-03T11:32:00Z"/>
              </w:rPr>
            </w:pPr>
            <w:bookmarkStart w:id="2133" w:name="_Toc92102414"/>
            <w:bookmarkStart w:id="2134" w:name="_Toc93048032"/>
            <w:bookmarkEnd w:id="2133"/>
            <w:bookmarkEnd w:id="2134"/>
          </w:p>
          <w:p w14:paraId="47C2E871" w14:textId="1221FBF3" w:rsidR="00B610A8" w:rsidRPr="00E81B1B" w:rsidDel="007B714A" w:rsidRDefault="00B610A8" w:rsidP="00B610A8">
            <w:pPr>
              <w:pStyle w:val="ReportTableText"/>
              <w:jc w:val="center"/>
              <w:rPr>
                <w:del w:id="2135" w:author="Carsten Hein" w:date="2022-01-03T11:32:00Z"/>
              </w:rPr>
            </w:pPr>
            <w:del w:id="2136" w:author="Carsten Hein" w:date="2022-01-03T11:32:00Z">
              <w:r w:rsidRPr="00E81B1B" w:rsidDel="007B714A">
                <w:delText>Vorhandenes Rˈ</w:delText>
              </w:r>
              <w:r w:rsidRPr="00E81B1B" w:rsidDel="007B714A">
                <w:rPr>
                  <w:vertAlign w:val="subscript"/>
                </w:rPr>
                <w:delText>w</w:delText>
              </w:r>
              <w:r w:rsidRPr="00E81B1B" w:rsidDel="007B714A">
                <w:delText xml:space="preserve"> - u</w:delText>
              </w:r>
              <w:r w:rsidRPr="00E81B1B" w:rsidDel="007B714A">
                <w:rPr>
                  <w:vertAlign w:val="subscript"/>
                </w:rPr>
                <w:delText>prog</w:delText>
              </w:r>
              <w:r w:rsidRPr="00E81B1B" w:rsidDel="007B714A">
                <w:delText xml:space="preserve"> ≥ Erf. Rˈ</w:delText>
              </w:r>
              <w:r w:rsidRPr="00E81B1B" w:rsidDel="007B714A">
                <w:rPr>
                  <w:vertAlign w:val="subscript"/>
                </w:rPr>
                <w:delText>w</w:delText>
              </w:r>
              <w:bookmarkStart w:id="2137" w:name="_Toc92102415"/>
              <w:bookmarkStart w:id="2138" w:name="_Toc93048033"/>
              <w:bookmarkEnd w:id="2137"/>
              <w:bookmarkEnd w:id="2138"/>
            </w:del>
          </w:p>
          <w:p w14:paraId="1B5C17F0" w14:textId="0CEC5A07" w:rsidR="00B610A8" w:rsidRPr="00E81B1B" w:rsidDel="007B714A" w:rsidRDefault="00B610A8" w:rsidP="00B610A8">
            <w:pPr>
              <w:pStyle w:val="ReportTableText"/>
              <w:jc w:val="center"/>
              <w:rPr>
                <w:del w:id="2139" w:author="Carsten Hein" w:date="2022-01-03T11:32:00Z"/>
              </w:rPr>
            </w:pPr>
            <w:del w:id="2140" w:author="Carsten Hein" w:date="2022-01-03T11:32:00Z">
              <w:r w:rsidRPr="00E81B1B" w:rsidDel="007B714A">
                <w:delText>Vorh. Rˈ</w:delText>
              </w:r>
              <w:r w:rsidRPr="00E81B1B" w:rsidDel="007B714A">
                <w:rPr>
                  <w:vertAlign w:val="subscript"/>
                </w:rPr>
                <w:delText>w</w:delText>
              </w:r>
              <w:r w:rsidRPr="00E81B1B" w:rsidDel="007B714A">
                <w:delText xml:space="preserve"> - 2 dB ≥ 54 dB</w:delText>
              </w:r>
              <w:bookmarkStart w:id="2141" w:name="_Toc92102416"/>
              <w:bookmarkStart w:id="2142" w:name="_Toc93048034"/>
              <w:bookmarkEnd w:id="2141"/>
              <w:bookmarkEnd w:id="2142"/>
            </w:del>
          </w:p>
          <w:p w14:paraId="370F0058" w14:textId="362598DA" w:rsidR="00B610A8" w:rsidRPr="00E81B1B" w:rsidDel="007B714A" w:rsidRDefault="00B610A8" w:rsidP="00B610A8">
            <w:pPr>
              <w:pStyle w:val="ReportTableText"/>
              <w:jc w:val="center"/>
              <w:rPr>
                <w:del w:id="2143" w:author="Carsten Hein" w:date="2022-01-03T11:32:00Z"/>
                <w:b/>
                <w:bCs/>
              </w:rPr>
            </w:pPr>
            <w:del w:id="2144" w:author="Carsten Hein" w:date="2022-01-03T11:32:00Z">
              <w:r w:rsidRPr="00E81B1B" w:rsidDel="007B714A">
                <w:rPr>
                  <w:b/>
                  <w:bCs/>
                </w:rPr>
                <w:delText>Vorh. Rˈ</w:delText>
              </w:r>
              <w:r w:rsidRPr="00E81B1B" w:rsidDel="007B714A">
                <w:rPr>
                  <w:b/>
                  <w:bCs/>
                  <w:vertAlign w:val="subscript"/>
                </w:rPr>
                <w:delText>w</w:delText>
              </w:r>
              <w:r w:rsidRPr="00E81B1B" w:rsidDel="007B714A">
                <w:rPr>
                  <w:b/>
                  <w:bCs/>
                </w:rPr>
                <w:delText xml:space="preserve"> ≥ 56 dB</w:delText>
              </w:r>
              <w:bookmarkStart w:id="2145" w:name="_Toc92102417"/>
              <w:bookmarkStart w:id="2146" w:name="_Toc93048035"/>
              <w:bookmarkEnd w:id="2145"/>
              <w:bookmarkEnd w:id="2146"/>
            </w:del>
          </w:p>
          <w:p w14:paraId="558D059C" w14:textId="5B65AD13" w:rsidR="00B610A8" w:rsidRPr="00E81B1B" w:rsidDel="007B714A" w:rsidRDefault="00B610A8" w:rsidP="00B610A8">
            <w:pPr>
              <w:pStyle w:val="ReportTableText"/>
              <w:jc w:val="center"/>
              <w:rPr>
                <w:del w:id="2147" w:author="Carsten Hein" w:date="2022-01-03T11:32:00Z"/>
              </w:rPr>
            </w:pPr>
            <w:bookmarkStart w:id="2148" w:name="_Toc92102418"/>
            <w:bookmarkStart w:id="2149" w:name="_Toc93048036"/>
            <w:bookmarkEnd w:id="2148"/>
            <w:bookmarkEnd w:id="2149"/>
          </w:p>
        </w:tc>
        <w:bookmarkStart w:id="2150" w:name="_Toc92102419"/>
        <w:bookmarkStart w:id="2151" w:name="_Toc93048037"/>
        <w:bookmarkEnd w:id="2150"/>
        <w:bookmarkEnd w:id="2151"/>
      </w:tr>
      <w:tr w:rsidR="00B610A8" w:rsidRPr="00E81B1B" w:rsidDel="007B714A" w14:paraId="37DF4C21" w14:textId="5DD6F407" w:rsidTr="00B610A8">
        <w:trPr>
          <w:del w:id="2152" w:author="Carsten Hein" w:date="2022-01-03T11:32:00Z"/>
        </w:trPr>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ED8E986" w14:textId="3966E744" w:rsidR="00B610A8" w:rsidRPr="00E81B1B" w:rsidDel="007B714A" w:rsidRDefault="00B610A8" w:rsidP="00B610A8">
            <w:pPr>
              <w:pStyle w:val="ReportTableText"/>
              <w:jc w:val="center"/>
              <w:rPr>
                <w:del w:id="2153" w:author="Carsten Hein" w:date="2022-01-03T11:32:00Z"/>
              </w:rPr>
            </w:pPr>
            <w:del w:id="2154" w:author="Carsten Hein" w:date="2022-01-03T11:32:00Z">
              <w:r w:rsidRPr="00E81B1B" w:rsidDel="007B714A">
                <w:delText>Angenommene ΔL</w:delText>
              </w:r>
              <w:r w:rsidRPr="00E81B1B" w:rsidDel="007B714A">
                <w:rPr>
                  <w:vertAlign w:val="subscript"/>
                </w:rPr>
                <w:delText>w</w:delText>
              </w:r>
              <w:r w:rsidRPr="00E81B1B" w:rsidDel="007B714A">
                <w:delText xml:space="preserve"> weichen Bodenbelags</w:delText>
              </w:r>
              <w:bookmarkStart w:id="2155" w:name="_Toc92102420"/>
              <w:bookmarkStart w:id="2156" w:name="_Toc93048038"/>
              <w:bookmarkEnd w:id="2155"/>
              <w:bookmarkEnd w:id="2156"/>
            </w:del>
          </w:p>
          <w:p w14:paraId="4283994A" w14:textId="40139586" w:rsidR="00B610A8" w:rsidRPr="00E81B1B" w:rsidDel="007B714A" w:rsidRDefault="00B610A8" w:rsidP="00B610A8">
            <w:pPr>
              <w:pStyle w:val="ReportTableText"/>
              <w:jc w:val="center"/>
              <w:rPr>
                <w:del w:id="2157" w:author="Carsten Hein" w:date="2022-01-03T11:32:00Z"/>
              </w:rPr>
            </w:pPr>
            <w:del w:id="2158" w:author="Carsten Hein" w:date="2022-01-03T11:32:00Z">
              <w:r w:rsidRPr="00E81B1B" w:rsidDel="007B714A">
                <w:delText>(dB)</w:delText>
              </w:r>
              <w:bookmarkStart w:id="2159" w:name="_Toc92102421"/>
              <w:bookmarkStart w:id="2160" w:name="_Toc93048039"/>
              <w:bookmarkEnd w:id="2159"/>
              <w:bookmarkEnd w:id="2160"/>
            </w:del>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D9C7D08" w14:textId="484AD8CF" w:rsidR="00B610A8" w:rsidRPr="00E81B1B" w:rsidDel="007B714A" w:rsidRDefault="00B610A8" w:rsidP="00B610A8">
            <w:pPr>
              <w:pStyle w:val="ReportTableText"/>
              <w:jc w:val="center"/>
              <w:rPr>
                <w:del w:id="2161" w:author="Carsten Hein" w:date="2022-01-03T11:32:00Z"/>
              </w:rPr>
            </w:pPr>
            <w:del w:id="2162" w:author="Carsten Hein" w:date="2022-01-03T11:32:00Z">
              <w:r w:rsidRPr="00E81B1B" w:rsidDel="007B714A">
                <w:delText xml:space="preserve">Mindestdicke der Betonplatte </w:delText>
              </w:r>
              <w:bookmarkStart w:id="2163" w:name="_Toc92102422"/>
              <w:bookmarkStart w:id="2164" w:name="_Toc93048040"/>
              <w:bookmarkEnd w:id="2163"/>
              <w:bookmarkEnd w:id="2164"/>
            </w:del>
          </w:p>
          <w:p w14:paraId="07756AE2" w14:textId="284E5813" w:rsidR="00B610A8" w:rsidRPr="00E81B1B" w:rsidDel="007B714A" w:rsidRDefault="00B610A8" w:rsidP="00B610A8">
            <w:pPr>
              <w:pStyle w:val="ReportTableText"/>
              <w:jc w:val="center"/>
              <w:rPr>
                <w:del w:id="2165" w:author="Carsten Hein" w:date="2022-01-03T11:32:00Z"/>
              </w:rPr>
            </w:pPr>
            <w:del w:id="2166" w:author="Carsten Hein" w:date="2022-01-03T11:32:00Z">
              <w:r w:rsidRPr="00E81B1B" w:rsidDel="007B714A">
                <w:delText>(cm)</w:delText>
              </w:r>
              <w:bookmarkStart w:id="2167" w:name="_Toc92102423"/>
              <w:bookmarkStart w:id="2168" w:name="_Toc93048041"/>
              <w:bookmarkEnd w:id="2167"/>
              <w:bookmarkEnd w:id="2168"/>
            </w:del>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3E9224D0" w14:textId="3D5268FB" w:rsidR="00B610A8" w:rsidRPr="00E81B1B" w:rsidDel="007B714A" w:rsidRDefault="00B610A8" w:rsidP="00B610A8">
            <w:pPr>
              <w:pStyle w:val="ReportTableText"/>
              <w:jc w:val="center"/>
              <w:rPr>
                <w:del w:id="2169" w:author="Carsten Hein" w:date="2022-01-03T11:32:00Z"/>
              </w:rPr>
            </w:pPr>
            <w:del w:id="2170" w:author="Carsten Hein" w:date="2022-01-03T11:32:00Z">
              <w:r w:rsidRPr="00E81B1B" w:rsidDel="007B714A">
                <w:delText>Bewertetes Rˈ</w:delText>
              </w:r>
              <w:r w:rsidRPr="00E81B1B" w:rsidDel="007B714A">
                <w:rPr>
                  <w:vertAlign w:val="subscript"/>
                </w:rPr>
                <w:delText>w</w:delText>
              </w:r>
              <w:r w:rsidRPr="00E81B1B" w:rsidDel="007B714A">
                <w:delText xml:space="preserve"> bei Mindestdicke der Betonplatte</w:delText>
              </w:r>
              <w:bookmarkStart w:id="2171" w:name="_Toc92102424"/>
              <w:bookmarkStart w:id="2172" w:name="_Toc93048042"/>
              <w:bookmarkEnd w:id="2171"/>
              <w:bookmarkEnd w:id="2172"/>
            </w:del>
          </w:p>
          <w:p w14:paraId="079B08B2" w14:textId="138EC239" w:rsidR="00B610A8" w:rsidRPr="00E81B1B" w:rsidDel="007B714A" w:rsidRDefault="00B610A8" w:rsidP="00B610A8">
            <w:pPr>
              <w:pStyle w:val="ReportTableText"/>
              <w:jc w:val="center"/>
              <w:rPr>
                <w:del w:id="2173" w:author="Carsten Hein" w:date="2022-01-03T11:32:00Z"/>
              </w:rPr>
            </w:pPr>
            <w:del w:id="2174" w:author="Carsten Hein" w:date="2022-01-03T11:32:00Z">
              <w:r w:rsidRPr="00E81B1B" w:rsidDel="007B714A">
                <w:delText>(K</w:delText>
              </w:r>
              <w:r w:rsidRPr="00E81B1B" w:rsidDel="007B714A">
                <w:rPr>
                  <w:vertAlign w:val="subscript"/>
                </w:rPr>
                <w:delText>E</w:delText>
              </w:r>
              <w:r w:rsidRPr="00E81B1B" w:rsidDel="007B714A">
                <w:delText xml:space="preserve"> = 0)</w:delText>
              </w:r>
              <w:bookmarkStart w:id="2175" w:name="_Toc92102425"/>
              <w:bookmarkStart w:id="2176" w:name="_Toc93048043"/>
              <w:bookmarkEnd w:id="2175"/>
              <w:bookmarkEnd w:id="2176"/>
            </w:del>
          </w:p>
          <w:p w14:paraId="61A952EE" w14:textId="1835AA67" w:rsidR="00B610A8" w:rsidRPr="00E81B1B" w:rsidDel="007B714A" w:rsidRDefault="00B610A8" w:rsidP="00B610A8">
            <w:pPr>
              <w:pStyle w:val="ReportTableText"/>
              <w:jc w:val="center"/>
              <w:rPr>
                <w:del w:id="2177" w:author="Carsten Hein" w:date="2022-01-03T11:32:00Z"/>
              </w:rPr>
            </w:pPr>
            <w:del w:id="2178" w:author="Carsten Hein" w:date="2022-01-03T11:32:00Z">
              <w:r w:rsidRPr="00E81B1B" w:rsidDel="007B714A">
                <w:delText>(dB)</w:delText>
              </w:r>
              <w:bookmarkStart w:id="2179" w:name="_Toc92102426"/>
              <w:bookmarkStart w:id="2180" w:name="_Toc93048044"/>
              <w:bookmarkEnd w:id="2179"/>
              <w:bookmarkEnd w:id="2180"/>
            </w:del>
          </w:p>
        </w:tc>
        <w:bookmarkStart w:id="2181" w:name="_Toc92102427"/>
        <w:bookmarkStart w:id="2182" w:name="_Toc93048045"/>
        <w:bookmarkEnd w:id="2181"/>
        <w:bookmarkEnd w:id="2182"/>
      </w:tr>
      <w:tr w:rsidR="00B610A8" w:rsidRPr="00E81B1B" w:rsidDel="007B714A" w14:paraId="7E0BD0EF" w14:textId="3DB071CE" w:rsidTr="00B610A8">
        <w:trPr>
          <w:del w:id="2183" w:author="Carsten Hein" w:date="2022-01-03T11:32:00Z"/>
        </w:trPr>
        <w:tc>
          <w:tcPr>
            <w:tcW w:w="2673" w:type="dxa"/>
            <w:tcBorders>
              <w:top w:val="single" w:sz="8" w:space="0" w:color="auto"/>
              <w:left w:val="single" w:sz="8" w:space="0" w:color="auto"/>
            </w:tcBorders>
            <w:vAlign w:val="center"/>
          </w:tcPr>
          <w:p w14:paraId="0C785566" w14:textId="6DF5E396" w:rsidR="00B610A8" w:rsidRPr="00E81B1B" w:rsidDel="007B714A" w:rsidRDefault="00B610A8" w:rsidP="00B610A8">
            <w:pPr>
              <w:pStyle w:val="ReportTableText"/>
              <w:jc w:val="center"/>
              <w:rPr>
                <w:del w:id="2184" w:author="Carsten Hein" w:date="2022-01-03T11:32:00Z"/>
              </w:rPr>
            </w:pPr>
            <w:del w:id="2185" w:author="Carsten Hein" w:date="2022-01-03T11:32:00Z">
              <w:r w:rsidRPr="00E81B1B" w:rsidDel="007B714A">
                <w:delText>15</w:delText>
              </w:r>
              <w:bookmarkStart w:id="2186" w:name="_Toc92102428"/>
              <w:bookmarkStart w:id="2187" w:name="_Toc93048046"/>
              <w:bookmarkEnd w:id="2186"/>
              <w:bookmarkEnd w:id="2187"/>
            </w:del>
          </w:p>
        </w:tc>
        <w:tc>
          <w:tcPr>
            <w:tcW w:w="2408" w:type="dxa"/>
            <w:tcBorders>
              <w:top w:val="single" w:sz="8" w:space="0" w:color="auto"/>
              <w:right w:val="single" w:sz="8" w:space="0" w:color="auto"/>
            </w:tcBorders>
            <w:vAlign w:val="center"/>
          </w:tcPr>
          <w:p w14:paraId="7F70E180" w14:textId="74E74157" w:rsidR="00B610A8" w:rsidRPr="00E81B1B" w:rsidDel="007B714A" w:rsidRDefault="00B610A8" w:rsidP="00B610A8">
            <w:pPr>
              <w:pStyle w:val="ReportTableText"/>
              <w:jc w:val="center"/>
              <w:rPr>
                <w:del w:id="2188" w:author="Carsten Hein" w:date="2022-01-03T11:32:00Z"/>
              </w:rPr>
            </w:pPr>
            <w:del w:id="2189" w:author="Carsten Hein" w:date="2022-01-03T11:32:00Z">
              <w:r w:rsidRPr="00E81B1B" w:rsidDel="007B714A">
                <w:delText>34.2</w:delText>
              </w:r>
              <w:bookmarkStart w:id="2190" w:name="_Toc92102429"/>
              <w:bookmarkStart w:id="2191" w:name="_Toc93048047"/>
              <w:bookmarkEnd w:id="2190"/>
              <w:bookmarkEnd w:id="2191"/>
            </w:del>
          </w:p>
        </w:tc>
        <w:tc>
          <w:tcPr>
            <w:tcW w:w="3969" w:type="dxa"/>
            <w:tcBorders>
              <w:top w:val="single" w:sz="8" w:space="0" w:color="auto"/>
              <w:left w:val="single" w:sz="8" w:space="0" w:color="auto"/>
              <w:right w:val="single" w:sz="8" w:space="0" w:color="auto"/>
            </w:tcBorders>
            <w:vAlign w:val="center"/>
          </w:tcPr>
          <w:p w14:paraId="2887D53A" w14:textId="51AEE5BD" w:rsidR="00B610A8" w:rsidRPr="00E81B1B" w:rsidDel="007B714A" w:rsidRDefault="00B610A8" w:rsidP="00B610A8">
            <w:pPr>
              <w:pStyle w:val="ReportTableText"/>
              <w:jc w:val="center"/>
              <w:rPr>
                <w:del w:id="2192" w:author="Carsten Hein" w:date="2022-01-03T11:32:00Z"/>
              </w:rPr>
            </w:pPr>
            <w:del w:id="2193" w:author="Carsten Hein" w:date="2022-01-03T11:32:00Z">
              <w:r w:rsidRPr="00E81B1B" w:rsidDel="007B714A">
                <w:delText>67.9</w:delText>
              </w:r>
              <w:bookmarkStart w:id="2194" w:name="_Toc92102430"/>
              <w:bookmarkStart w:id="2195" w:name="_Toc93048048"/>
              <w:bookmarkEnd w:id="2194"/>
              <w:bookmarkEnd w:id="2195"/>
            </w:del>
          </w:p>
        </w:tc>
        <w:bookmarkStart w:id="2196" w:name="_Toc92102431"/>
        <w:bookmarkStart w:id="2197" w:name="_Toc93048049"/>
        <w:bookmarkEnd w:id="2196"/>
        <w:bookmarkEnd w:id="2197"/>
      </w:tr>
      <w:tr w:rsidR="00B610A8" w:rsidRPr="00E81B1B" w:rsidDel="007B714A" w14:paraId="27F89DDD" w14:textId="0F26B746" w:rsidTr="00B610A8">
        <w:trPr>
          <w:del w:id="2198" w:author="Carsten Hein" w:date="2022-01-03T11:32:00Z"/>
        </w:trPr>
        <w:tc>
          <w:tcPr>
            <w:tcW w:w="2673" w:type="dxa"/>
            <w:tcBorders>
              <w:left w:val="single" w:sz="8" w:space="0" w:color="auto"/>
            </w:tcBorders>
            <w:vAlign w:val="center"/>
          </w:tcPr>
          <w:p w14:paraId="265B49E0" w14:textId="795F8EBE" w:rsidR="00B610A8" w:rsidRPr="00E81B1B" w:rsidDel="007B714A" w:rsidRDefault="00B610A8" w:rsidP="00B610A8">
            <w:pPr>
              <w:pStyle w:val="ReportTableText"/>
              <w:jc w:val="center"/>
              <w:rPr>
                <w:del w:id="2199" w:author="Carsten Hein" w:date="2022-01-03T11:32:00Z"/>
              </w:rPr>
            </w:pPr>
            <w:del w:id="2200" w:author="Carsten Hein" w:date="2022-01-03T11:32:00Z">
              <w:r w:rsidRPr="00E81B1B" w:rsidDel="007B714A">
                <w:delText>20</w:delText>
              </w:r>
              <w:bookmarkStart w:id="2201" w:name="_Toc92102432"/>
              <w:bookmarkStart w:id="2202" w:name="_Toc93048050"/>
              <w:bookmarkEnd w:id="2201"/>
              <w:bookmarkEnd w:id="2202"/>
            </w:del>
          </w:p>
        </w:tc>
        <w:tc>
          <w:tcPr>
            <w:tcW w:w="2408" w:type="dxa"/>
            <w:tcBorders>
              <w:right w:val="single" w:sz="8" w:space="0" w:color="auto"/>
            </w:tcBorders>
            <w:vAlign w:val="center"/>
          </w:tcPr>
          <w:p w14:paraId="172DE354" w14:textId="67332145" w:rsidR="00B610A8" w:rsidRPr="00E81B1B" w:rsidDel="007B714A" w:rsidRDefault="00B610A8" w:rsidP="00B610A8">
            <w:pPr>
              <w:pStyle w:val="ReportTableText"/>
              <w:jc w:val="center"/>
              <w:rPr>
                <w:del w:id="2203" w:author="Carsten Hein" w:date="2022-01-03T11:32:00Z"/>
              </w:rPr>
            </w:pPr>
            <w:del w:id="2204" w:author="Carsten Hein" w:date="2022-01-03T11:32:00Z">
              <w:r w:rsidRPr="00E81B1B" w:rsidDel="007B714A">
                <w:delText>24.6</w:delText>
              </w:r>
              <w:bookmarkStart w:id="2205" w:name="_Toc92102433"/>
              <w:bookmarkStart w:id="2206" w:name="_Toc93048051"/>
              <w:bookmarkEnd w:id="2205"/>
              <w:bookmarkEnd w:id="2206"/>
            </w:del>
          </w:p>
        </w:tc>
        <w:tc>
          <w:tcPr>
            <w:tcW w:w="3969" w:type="dxa"/>
            <w:tcBorders>
              <w:left w:val="single" w:sz="8" w:space="0" w:color="auto"/>
              <w:right w:val="single" w:sz="8" w:space="0" w:color="auto"/>
            </w:tcBorders>
            <w:vAlign w:val="center"/>
          </w:tcPr>
          <w:p w14:paraId="5676D5E5" w14:textId="4AC1FD7E" w:rsidR="00B610A8" w:rsidRPr="00E81B1B" w:rsidDel="007B714A" w:rsidRDefault="00B610A8" w:rsidP="00B610A8">
            <w:pPr>
              <w:pStyle w:val="ReportTableText"/>
              <w:jc w:val="center"/>
              <w:rPr>
                <w:del w:id="2207" w:author="Carsten Hein" w:date="2022-01-03T11:32:00Z"/>
              </w:rPr>
            </w:pPr>
            <w:del w:id="2208" w:author="Carsten Hein" w:date="2022-01-03T11:32:00Z">
              <w:r w:rsidRPr="00E81B1B" w:rsidDel="007B714A">
                <w:delText>63.4</w:delText>
              </w:r>
              <w:bookmarkStart w:id="2209" w:name="_Toc92102434"/>
              <w:bookmarkStart w:id="2210" w:name="_Toc93048052"/>
              <w:bookmarkEnd w:id="2209"/>
              <w:bookmarkEnd w:id="2210"/>
            </w:del>
          </w:p>
        </w:tc>
        <w:bookmarkStart w:id="2211" w:name="_Toc92102435"/>
        <w:bookmarkStart w:id="2212" w:name="_Toc93048053"/>
        <w:bookmarkEnd w:id="2211"/>
        <w:bookmarkEnd w:id="2212"/>
      </w:tr>
      <w:tr w:rsidR="00B610A8" w:rsidRPr="00E81B1B" w:rsidDel="007B714A" w14:paraId="311E130D" w14:textId="7AA75349" w:rsidTr="00B610A8">
        <w:trPr>
          <w:del w:id="2213" w:author="Carsten Hein" w:date="2022-01-03T11:32:00Z"/>
        </w:trPr>
        <w:tc>
          <w:tcPr>
            <w:tcW w:w="2673" w:type="dxa"/>
            <w:tcBorders>
              <w:left w:val="single" w:sz="8" w:space="0" w:color="auto"/>
            </w:tcBorders>
            <w:vAlign w:val="center"/>
          </w:tcPr>
          <w:p w14:paraId="07CD01CD" w14:textId="6753B3EB" w:rsidR="00B610A8" w:rsidRPr="00E81B1B" w:rsidDel="007B714A" w:rsidRDefault="00B610A8" w:rsidP="00B610A8">
            <w:pPr>
              <w:pStyle w:val="ReportTableText"/>
              <w:jc w:val="center"/>
              <w:rPr>
                <w:del w:id="2214" w:author="Carsten Hein" w:date="2022-01-03T11:32:00Z"/>
              </w:rPr>
            </w:pPr>
            <w:del w:id="2215" w:author="Carsten Hein" w:date="2022-01-03T11:32:00Z">
              <w:r w:rsidRPr="00E81B1B" w:rsidDel="007B714A">
                <w:delText>21</w:delText>
              </w:r>
              <w:bookmarkStart w:id="2216" w:name="_Toc92102436"/>
              <w:bookmarkStart w:id="2217" w:name="_Toc93048054"/>
              <w:bookmarkEnd w:id="2216"/>
              <w:bookmarkEnd w:id="2217"/>
            </w:del>
          </w:p>
        </w:tc>
        <w:tc>
          <w:tcPr>
            <w:tcW w:w="2408" w:type="dxa"/>
            <w:tcBorders>
              <w:right w:val="single" w:sz="8" w:space="0" w:color="auto"/>
            </w:tcBorders>
            <w:vAlign w:val="center"/>
          </w:tcPr>
          <w:p w14:paraId="5ECAD922" w14:textId="17AD58C2" w:rsidR="00B610A8" w:rsidRPr="00E81B1B" w:rsidDel="007B714A" w:rsidRDefault="00B610A8" w:rsidP="00B610A8">
            <w:pPr>
              <w:pStyle w:val="ReportTableText"/>
              <w:jc w:val="center"/>
              <w:rPr>
                <w:del w:id="2218" w:author="Carsten Hein" w:date="2022-01-03T11:32:00Z"/>
              </w:rPr>
            </w:pPr>
            <w:del w:id="2219" w:author="Carsten Hein" w:date="2022-01-03T11:32:00Z">
              <w:r w:rsidRPr="00E81B1B" w:rsidDel="007B714A">
                <w:delText>23.0</w:delText>
              </w:r>
              <w:bookmarkStart w:id="2220" w:name="_Toc92102437"/>
              <w:bookmarkStart w:id="2221" w:name="_Toc93048055"/>
              <w:bookmarkEnd w:id="2220"/>
              <w:bookmarkEnd w:id="2221"/>
            </w:del>
          </w:p>
        </w:tc>
        <w:tc>
          <w:tcPr>
            <w:tcW w:w="3969" w:type="dxa"/>
            <w:tcBorders>
              <w:left w:val="single" w:sz="8" w:space="0" w:color="auto"/>
              <w:right w:val="single" w:sz="8" w:space="0" w:color="auto"/>
            </w:tcBorders>
            <w:vAlign w:val="center"/>
          </w:tcPr>
          <w:p w14:paraId="26F8C804" w14:textId="65189209" w:rsidR="00B610A8" w:rsidRPr="00E81B1B" w:rsidDel="007B714A" w:rsidRDefault="00B610A8" w:rsidP="00B610A8">
            <w:pPr>
              <w:pStyle w:val="ReportTableText"/>
              <w:jc w:val="center"/>
              <w:rPr>
                <w:del w:id="2222" w:author="Carsten Hein" w:date="2022-01-03T11:32:00Z"/>
              </w:rPr>
            </w:pPr>
            <w:del w:id="2223" w:author="Carsten Hein" w:date="2022-01-03T11:32:00Z">
              <w:r w:rsidRPr="00E81B1B" w:rsidDel="007B714A">
                <w:delText>62.6</w:delText>
              </w:r>
              <w:bookmarkStart w:id="2224" w:name="_Toc92102438"/>
              <w:bookmarkStart w:id="2225" w:name="_Toc93048056"/>
              <w:bookmarkEnd w:id="2224"/>
              <w:bookmarkEnd w:id="2225"/>
            </w:del>
          </w:p>
        </w:tc>
        <w:bookmarkStart w:id="2226" w:name="_Toc92102439"/>
        <w:bookmarkStart w:id="2227" w:name="_Toc93048057"/>
        <w:bookmarkEnd w:id="2226"/>
        <w:bookmarkEnd w:id="2227"/>
      </w:tr>
      <w:tr w:rsidR="00B610A8" w:rsidRPr="00E81B1B" w:rsidDel="007B714A" w14:paraId="14A73957" w14:textId="63AC72AF" w:rsidTr="00B610A8">
        <w:trPr>
          <w:del w:id="2228" w:author="Carsten Hein" w:date="2022-01-03T11:32:00Z"/>
        </w:trPr>
        <w:tc>
          <w:tcPr>
            <w:tcW w:w="2673" w:type="dxa"/>
            <w:tcBorders>
              <w:left w:val="single" w:sz="8" w:space="0" w:color="auto"/>
            </w:tcBorders>
            <w:vAlign w:val="center"/>
          </w:tcPr>
          <w:p w14:paraId="69CDAC24" w14:textId="408FA3A5" w:rsidR="00B610A8" w:rsidRPr="00E81B1B" w:rsidDel="007B714A" w:rsidRDefault="00B610A8" w:rsidP="00B610A8">
            <w:pPr>
              <w:pStyle w:val="ReportTableText"/>
              <w:jc w:val="center"/>
              <w:rPr>
                <w:del w:id="2229" w:author="Carsten Hein" w:date="2022-01-03T11:32:00Z"/>
              </w:rPr>
            </w:pPr>
            <w:del w:id="2230" w:author="Carsten Hein" w:date="2022-01-03T11:32:00Z">
              <w:r w:rsidRPr="00E81B1B" w:rsidDel="007B714A">
                <w:delText>22</w:delText>
              </w:r>
              <w:bookmarkStart w:id="2231" w:name="_Toc92102440"/>
              <w:bookmarkStart w:id="2232" w:name="_Toc93048058"/>
              <w:bookmarkEnd w:id="2231"/>
              <w:bookmarkEnd w:id="2232"/>
            </w:del>
          </w:p>
        </w:tc>
        <w:tc>
          <w:tcPr>
            <w:tcW w:w="2408" w:type="dxa"/>
            <w:tcBorders>
              <w:right w:val="single" w:sz="8" w:space="0" w:color="auto"/>
            </w:tcBorders>
            <w:vAlign w:val="center"/>
          </w:tcPr>
          <w:p w14:paraId="1251D9CA" w14:textId="64795DF2" w:rsidR="00B610A8" w:rsidRPr="00E81B1B" w:rsidDel="007B714A" w:rsidRDefault="00B610A8" w:rsidP="00B610A8">
            <w:pPr>
              <w:pStyle w:val="ReportTableText"/>
              <w:jc w:val="center"/>
              <w:rPr>
                <w:del w:id="2233" w:author="Carsten Hein" w:date="2022-01-03T11:32:00Z"/>
              </w:rPr>
            </w:pPr>
            <w:del w:id="2234" w:author="Carsten Hein" w:date="2022-01-03T11:32:00Z">
              <w:r w:rsidRPr="00E81B1B" w:rsidDel="007B714A">
                <w:delText>21.6</w:delText>
              </w:r>
              <w:bookmarkStart w:id="2235" w:name="_Toc92102441"/>
              <w:bookmarkStart w:id="2236" w:name="_Toc93048059"/>
              <w:bookmarkEnd w:id="2235"/>
              <w:bookmarkEnd w:id="2236"/>
            </w:del>
          </w:p>
        </w:tc>
        <w:tc>
          <w:tcPr>
            <w:tcW w:w="3969" w:type="dxa"/>
            <w:tcBorders>
              <w:left w:val="single" w:sz="8" w:space="0" w:color="auto"/>
              <w:right w:val="single" w:sz="8" w:space="0" w:color="auto"/>
            </w:tcBorders>
            <w:vAlign w:val="center"/>
          </w:tcPr>
          <w:p w14:paraId="691CE5C2" w14:textId="296A0772" w:rsidR="00B610A8" w:rsidRPr="00E81B1B" w:rsidDel="007B714A" w:rsidRDefault="00B610A8" w:rsidP="00B610A8">
            <w:pPr>
              <w:pStyle w:val="ReportTableText"/>
              <w:jc w:val="center"/>
              <w:rPr>
                <w:del w:id="2237" w:author="Carsten Hein" w:date="2022-01-03T11:32:00Z"/>
              </w:rPr>
            </w:pPr>
            <w:del w:id="2238" w:author="Carsten Hein" w:date="2022-01-03T11:32:00Z">
              <w:r w:rsidRPr="00E81B1B" w:rsidDel="007B714A">
                <w:delText>61.7</w:delText>
              </w:r>
              <w:bookmarkStart w:id="2239" w:name="_Toc92102442"/>
              <w:bookmarkStart w:id="2240" w:name="_Toc93048060"/>
              <w:bookmarkEnd w:id="2239"/>
              <w:bookmarkEnd w:id="2240"/>
            </w:del>
          </w:p>
        </w:tc>
        <w:bookmarkStart w:id="2241" w:name="_Toc92102443"/>
        <w:bookmarkStart w:id="2242" w:name="_Toc93048061"/>
        <w:bookmarkEnd w:id="2241"/>
        <w:bookmarkEnd w:id="2242"/>
      </w:tr>
      <w:tr w:rsidR="00B610A8" w:rsidRPr="00E81B1B" w:rsidDel="007B714A" w14:paraId="532C58C7" w14:textId="2D210A82" w:rsidTr="00B610A8">
        <w:trPr>
          <w:del w:id="2243" w:author="Carsten Hein" w:date="2022-01-03T11:32:00Z"/>
        </w:trPr>
        <w:tc>
          <w:tcPr>
            <w:tcW w:w="2673" w:type="dxa"/>
            <w:tcBorders>
              <w:left w:val="single" w:sz="8" w:space="0" w:color="auto"/>
            </w:tcBorders>
            <w:vAlign w:val="center"/>
          </w:tcPr>
          <w:p w14:paraId="6E4F8DBA" w14:textId="6839BFF3" w:rsidR="00B610A8" w:rsidRPr="00E81B1B" w:rsidDel="007B714A" w:rsidRDefault="00B610A8" w:rsidP="00B610A8">
            <w:pPr>
              <w:pStyle w:val="ReportTableText"/>
              <w:jc w:val="center"/>
              <w:rPr>
                <w:del w:id="2244" w:author="Carsten Hein" w:date="2022-01-03T11:32:00Z"/>
              </w:rPr>
            </w:pPr>
            <w:del w:id="2245" w:author="Carsten Hein" w:date="2022-01-03T11:32:00Z">
              <w:r w:rsidRPr="00E81B1B" w:rsidDel="007B714A">
                <w:delText>23</w:delText>
              </w:r>
              <w:bookmarkStart w:id="2246" w:name="_Toc92102444"/>
              <w:bookmarkStart w:id="2247" w:name="_Toc93048062"/>
              <w:bookmarkEnd w:id="2246"/>
              <w:bookmarkEnd w:id="2247"/>
            </w:del>
          </w:p>
        </w:tc>
        <w:tc>
          <w:tcPr>
            <w:tcW w:w="2408" w:type="dxa"/>
            <w:tcBorders>
              <w:right w:val="single" w:sz="8" w:space="0" w:color="auto"/>
            </w:tcBorders>
            <w:vAlign w:val="center"/>
          </w:tcPr>
          <w:p w14:paraId="7CFD1193" w14:textId="487F4C7F" w:rsidR="00B610A8" w:rsidRPr="00E81B1B" w:rsidDel="007B714A" w:rsidRDefault="00B610A8" w:rsidP="00B610A8">
            <w:pPr>
              <w:pStyle w:val="ReportTableText"/>
              <w:jc w:val="center"/>
              <w:rPr>
                <w:del w:id="2248" w:author="Carsten Hein" w:date="2022-01-03T11:32:00Z"/>
              </w:rPr>
            </w:pPr>
            <w:del w:id="2249" w:author="Carsten Hein" w:date="2022-01-03T11:32:00Z">
              <w:r w:rsidRPr="00E81B1B" w:rsidDel="007B714A">
                <w:delText>20.2</w:delText>
              </w:r>
              <w:bookmarkStart w:id="2250" w:name="_Toc92102445"/>
              <w:bookmarkStart w:id="2251" w:name="_Toc93048063"/>
              <w:bookmarkEnd w:id="2250"/>
              <w:bookmarkEnd w:id="2251"/>
            </w:del>
          </w:p>
        </w:tc>
        <w:tc>
          <w:tcPr>
            <w:tcW w:w="3969" w:type="dxa"/>
            <w:tcBorders>
              <w:left w:val="single" w:sz="8" w:space="0" w:color="auto"/>
              <w:right w:val="single" w:sz="8" w:space="0" w:color="auto"/>
            </w:tcBorders>
            <w:vAlign w:val="center"/>
          </w:tcPr>
          <w:p w14:paraId="13984218" w14:textId="4B94F8FE" w:rsidR="00B610A8" w:rsidRPr="00E81B1B" w:rsidDel="007B714A" w:rsidRDefault="00B610A8" w:rsidP="00B610A8">
            <w:pPr>
              <w:pStyle w:val="ReportTableText"/>
              <w:jc w:val="center"/>
              <w:rPr>
                <w:del w:id="2252" w:author="Carsten Hein" w:date="2022-01-03T11:32:00Z"/>
              </w:rPr>
            </w:pPr>
            <w:del w:id="2253" w:author="Carsten Hein" w:date="2022-01-03T11:32:00Z">
              <w:r w:rsidRPr="00E81B1B" w:rsidDel="007B714A">
                <w:delText>60.8</w:delText>
              </w:r>
              <w:bookmarkStart w:id="2254" w:name="_Toc92102446"/>
              <w:bookmarkStart w:id="2255" w:name="_Toc93048064"/>
              <w:bookmarkEnd w:id="2254"/>
              <w:bookmarkEnd w:id="2255"/>
            </w:del>
          </w:p>
        </w:tc>
        <w:bookmarkStart w:id="2256" w:name="_Toc92102447"/>
        <w:bookmarkStart w:id="2257" w:name="_Toc93048065"/>
        <w:bookmarkEnd w:id="2256"/>
        <w:bookmarkEnd w:id="2257"/>
      </w:tr>
      <w:tr w:rsidR="00B610A8" w:rsidRPr="00E81B1B" w:rsidDel="007B714A" w14:paraId="52C85F08" w14:textId="47A7F42C" w:rsidTr="00B610A8">
        <w:trPr>
          <w:del w:id="2258" w:author="Carsten Hein" w:date="2022-01-03T11:32:00Z"/>
        </w:trPr>
        <w:tc>
          <w:tcPr>
            <w:tcW w:w="2673" w:type="dxa"/>
            <w:tcBorders>
              <w:left w:val="single" w:sz="8" w:space="0" w:color="auto"/>
            </w:tcBorders>
            <w:vAlign w:val="center"/>
          </w:tcPr>
          <w:p w14:paraId="67569DC3" w14:textId="06BFF267" w:rsidR="00B610A8" w:rsidRPr="00E81B1B" w:rsidDel="007B714A" w:rsidRDefault="00B610A8" w:rsidP="00B610A8">
            <w:pPr>
              <w:pStyle w:val="ReportTableText"/>
              <w:jc w:val="center"/>
              <w:rPr>
                <w:del w:id="2259" w:author="Carsten Hein" w:date="2022-01-03T11:32:00Z"/>
              </w:rPr>
            </w:pPr>
            <w:del w:id="2260" w:author="Carsten Hein" w:date="2022-01-03T11:32:00Z">
              <w:r w:rsidRPr="00E81B1B" w:rsidDel="007B714A">
                <w:delText>24</w:delText>
              </w:r>
              <w:bookmarkStart w:id="2261" w:name="_Toc92102448"/>
              <w:bookmarkStart w:id="2262" w:name="_Toc93048066"/>
              <w:bookmarkEnd w:id="2261"/>
              <w:bookmarkEnd w:id="2262"/>
            </w:del>
          </w:p>
        </w:tc>
        <w:tc>
          <w:tcPr>
            <w:tcW w:w="2408" w:type="dxa"/>
            <w:tcBorders>
              <w:right w:val="single" w:sz="8" w:space="0" w:color="auto"/>
            </w:tcBorders>
            <w:vAlign w:val="center"/>
          </w:tcPr>
          <w:p w14:paraId="00EF2905" w14:textId="309EECB4" w:rsidR="00B610A8" w:rsidRPr="00E81B1B" w:rsidDel="007B714A" w:rsidRDefault="00B610A8" w:rsidP="00B610A8">
            <w:pPr>
              <w:pStyle w:val="ReportTableText"/>
              <w:jc w:val="center"/>
              <w:rPr>
                <w:del w:id="2263" w:author="Carsten Hein" w:date="2022-01-03T11:32:00Z"/>
              </w:rPr>
            </w:pPr>
            <w:del w:id="2264" w:author="Carsten Hein" w:date="2022-01-03T11:32:00Z">
              <w:r w:rsidRPr="00E81B1B" w:rsidDel="007B714A">
                <w:delText>18.9</w:delText>
              </w:r>
              <w:bookmarkStart w:id="2265" w:name="_Toc92102449"/>
              <w:bookmarkStart w:id="2266" w:name="_Toc93048067"/>
              <w:bookmarkEnd w:id="2265"/>
              <w:bookmarkEnd w:id="2266"/>
            </w:del>
          </w:p>
        </w:tc>
        <w:tc>
          <w:tcPr>
            <w:tcW w:w="3969" w:type="dxa"/>
            <w:tcBorders>
              <w:left w:val="single" w:sz="8" w:space="0" w:color="auto"/>
              <w:right w:val="single" w:sz="8" w:space="0" w:color="auto"/>
            </w:tcBorders>
            <w:vAlign w:val="center"/>
          </w:tcPr>
          <w:p w14:paraId="72055CDC" w14:textId="73E8DE60" w:rsidR="00B610A8" w:rsidRPr="00E81B1B" w:rsidDel="007B714A" w:rsidRDefault="00B610A8" w:rsidP="00B610A8">
            <w:pPr>
              <w:pStyle w:val="ReportTableText"/>
              <w:jc w:val="center"/>
              <w:rPr>
                <w:del w:id="2267" w:author="Carsten Hein" w:date="2022-01-03T11:32:00Z"/>
              </w:rPr>
            </w:pPr>
            <w:del w:id="2268" w:author="Carsten Hein" w:date="2022-01-03T11:32:00Z">
              <w:r w:rsidRPr="00E81B1B" w:rsidDel="007B714A">
                <w:delText>59.9</w:delText>
              </w:r>
              <w:bookmarkStart w:id="2269" w:name="_Toc92102450"/>
              <w:bookmarkStart w:id="2270" w:name="_Toc93048068"/>
              <w:bookmarkEnd w:id="2269"/>
              <w:bookmarkEnd w:id="2270"/>
            </w:del>
          </w:p>
        </w:tc>
        <w:bookmarkStart w:id="2271" w:name="_Toc92102451"/>
        <w:bookmarkStart w:id="2272" w:name="_Toc93048069"/>
        <w:bookmarkEnd w:id="2271"/>
        <w:bookmarkEnd w:id="2272"/>
      </w:tr>
      <w:tr w:rsidR="00B610A8" w:rsidRPr="00E81B1B" w:rsidDel="007B714A" w14:paraId="26B24729" w14:textId="0570A2A8" w:rsidTr="00B610A8">
        <w:trPr>
          <w:del w:id="2273" w:author="Carsten Hein" w:date="2022-01-03T11:32:00Z"/>
        </w:trPr>
        <w:tc>
          <w:tcPr>
            <w:tcW w:w="2673" w:type="dxa"/>
            <w:tcBorders>
              <w:left w:val="single" w:sz="8" w:space="0" w:color="auto"/>
            </w:tcBorders>
            <w:vAlign w:val="center"/>
          </w:tcPr>
          <w:p w14:paraId="6BF285B4" w14:textId="22A60A16" w:rsidR="00B610A8" w:rsidRPr="00E81B1B" w:rsidDel="007B714A" w:rsidRDefault="00B610A8" w:rsidP="00B610A8">
            <w:pPr>
              <w:pStyle w:val="ReportTableText"/>
              <w:jc w:val="center"/>
              <w:rPr>
                <w:del w:id="2274" w:author="Carsten Hein" w:date="2022-01-03T11:32:00Z"/>
              </w:rPr>
            </w:pPr>
            <w:del w:id="2275" w:author="Carsten Hein" w:date="2022-01-03T11:32:00Z">
              <w:r w:rsidRPr="00E81B1B" w:rsidDel="007B714A">
                <w:delText>25</w:delText>
              </w:r>
              <w:bookmarkStart w:id="2276" w:name="_Toc92102452"/>
              <w:bookmarkStart w:id="2277" w:name="_Toc93048070"/>
              <w:bookmarkEnd w:id="2276"/>
              <w:bookmarkEnd w:id="2277"/>
            </w:del>
          </w:p>
        </w:tc>
        <w:tc>
          <w:tcPr>
            <w:tcW w:w="2408" w:type="dxa"/>
            <w:tcBorders>
              <w:right w:val="single" w:sz="8" w:space="0" w:color="auto"/>
            </w:tcBorders>
            <w:vAlign w:val="center"/>
          </w:tcPr>
          <w:p w14:paraId="52003563" w14:textId="0F600C14" w:rsidR="00B610A8" w:rsidRPr="00E81B1B" w:rsidDel="007B714A" w:rsidRDefault="00B610A8" w:rsidP="00B610A8">
            <w:pPr>
              <w:pStyle w:val="ReportTableText"/>
              <w:jc w:val="center"/>
              <w:rPr>
                <w:del w:id="2278" w:author="Carsten Hein" w:date="2022-01-03T11:32:00Z"/>
              </w:rPr>
            </w:pPr>
            <w:del w:id="2279" w:author="Carsten Hein" w:date="2022-01-03T11:32:00Z">
              <w:r w:rsidRPr="00E81B1B" w:rsidDel="007B714A">
                <w:delText>17.7</w:delText>
              </w:r>
              <w:bookmarkStart w:id="2280" w:name="_Toc92102453"/>
              <w:bookmarkStart w:id="2281" w:name="_Toc93048071"/>
              <w:bookmarkEnd w:id="2280"/>
              <w:bookmarkEnd w:id="2281"/>
            </w:del>
          </w:p>
        </w:tc>
        <w:tc>
          <w:tcPr>
            <w:tcW w:w="3969" w:type="dxa"/>
            <w:tcBorders>
              <w:left w:val="single" w:sz="8" w:space="0" w:color="auto"/>
              <w:right w:val="single" w:sz="8" w:space="0" w:color="auto"/>
            </w:tcBorders>
            <w:vAlign w:val="center"/>
          </w:tcPr>
          <w:p w14:paraId="6D0CFF7D" w14:textId="3662C01B" w:rsidR="00B610A8" w:rsidRPr="00E81B1B" w:rsidDel="007B714A" w:rsidRDefault="00B610A8" w:rsidP="00B610A8">
            <w:pPr>
              <w:pStyle w:val="ReportTableText"/>
              <w:jc w:val="center"/>
              <w:rPr>
                <w:del w:id="2282" w:author="Carsten Hein" w:date="2022-01-03T11:32:00Z"/>
              </w:rPr>
            </w:pPr>
            <w:del w:id="2283" w:author="Carsten Hein" w:date="2022-01-03T11:32:00Z">
              <w:r w:rsidRPr="00E81B1B" w:rsidDel="007B714A">
                <w:delText>59.0</w:delText>
              </w:r>
              <w:bookmarkStart w:id="2284" w:name="_Toc92102454"/>
              <w:bookmarkStart w:id="2285" w:name="_Toc93048072"/>
              <w:bookmarkEnd w:id="2284"/>
              <w:bookmarkEnd w:id="2285"/>
            </w:del>
          </w:p>
        </w:tc>
        <w:bookmarkStart w:id="2286" w:name="_Toc92102455"/>
        <w:bookmarkStart w:id="2287" w:name="_Toc93048073"/>
        <w:bookmarkEnd w:id="2286"/>
        <w:bookmarkEnd w:id="2287"/>
      </w:tr>
      <w:tr w:rsidR="00B610A8" w:rsidRPr="00E81B1B" w:rsidDel="007B714A" w14:paraId="421605C9" w14:textId="3DDEB8D7" w:rsidTr="00B610A8">
        <w:trPr>
          <w:del w:id="2288" w:author="Carsten Hein" w:date="2022-01-03T11:32:00Z"/>
        </w:trPr>
        <w:tc>
          <w:tcPr>
            <w:tcW w:w="2673" w:type="dxa"/>
            <w:tcBorders>
              <w:left w:val="single" w:sz="8" w:space="0" w:color="auto"/>
            </w:tcBorders>
            <w:vAlign w:val="center"/>
          </w:tcPr>
          <w:p w14:paraId="2060C757" w14:textId="5F6B9E95" w:rsidR="00B610A8" w:rsidRPr="00E81B1B" w:rsidDel="007B714A" w:rsidRDefault="00B610A8" w:rsidP="00B610A8">
            <w:pPr>
              <w:pStyle w:val="ReportTableText"/>
              <w:jc w:val="center"/>
              <w:rPr>
                <w:del w:id="2289" w:author="Carsten Hein" w:date="2022-01-03T11:32:00Z"/>
              </w:rPr>
            </w:pPr>
            <w:del w:id="2290" w:author="Carsten Hein" w:date="2022-01-03T11:32:00Z">
              <w:r w:rsidRPr="00E81B1B" w:rsidDel="007B714A">
                <w:delText>26</w:delText>
              </w:r>
              <w:bookmarkStart w:id="2291" w:name="_Toc92102456"/>
              <w:bookmarkStart w:id="2292" w:name="_Toc93048074"/>
              <w:bookmarkEnd w:id="2291"/>
              <w:bookmarkEnd w:id="2292"/>
            </w:del>
          </w:p>
        </w:tc>
        <w:tc>
          <w:tcPr>
            <w:tcW w:w="2408" w:type="dxa"/>
            <w:tcBorders>
              <w:right w:val="single" w:sz="8" w:space="0" w:color="auto"/>
            </w:tcBorders>
            <w:vAlign w:val="center"/>
          </w:tcPr>
          <w:p w14:paraId="3BCC071C" w14:textId="728FAE75" w:rsidR="00B610A8" w:rsidRPr="00E81B1B" w:rsidDel="007B714A" w:rsidRDefault="00B610A8" w:rsidP="00B610A8">
            <w:pPr>
              <w:pStyle w:val="ReportTableText"/>
              <w:jc w:val="center"/>
              <w:rPr>
                <w:del w:id="2293" w:author="Carsten Hein" w:date="2022-01-03T11:32:00Z"/>
              </w:rPr>
            </w:pPr>
            <w:del w:id="2294" w:author="Carsten Hein" w:date="2022-01-03T11:32:00Z">
              <w:r w:rsidRPr="00E81B1B" w:rsidDel="007B714A">
                <w:delText>16.6</w:delText>
              </w:r>
              <w:bookmarkStart w:id="2295" w:name="_Toc92102457"/>
              <w:bookmarkStart w:id="2296" w:name="_Toc93048075"/>
              <w:bookmarkEnd w:id="2295"/>
              <w:bookmarkEnd w:id="2296"/>
            </w:del>
          </w:p>
        </w:tc>
        <w:tc>
          <w:tcPr>
            <w:tcW w:w="3969" w:type="dxa"/>
            <w:tcBorders>
              <w:left w:val="single" w:sz="8" w:space="0" w:color="auto"/>
              <w:right w:val="single" w:sz="8" w:space="0" w:color="auto"/>
            </w:tcBorders>
            <w:vAlign w:val="center"/>
          </w:tcPr>
          <w:p w14:paraId="1D3980FC" w14:textId="566A0F6D" w:rsidR="00B610A8" w:rsidRPr="00E81B1B" w:rsidDel="007B714A" w:rsidRDefault="00B610A8" w:rsidP="00B610A8">
            <w:pPr>
              <w:pStyle w:val="ReportTableText"/>
              <w:jc w:val="center"/>
              <w:rPr>
                <w:del w:id="2297" w:author="Carsten Hein" w:date="2022-01-03T11:32:00Z"/>
              </w:rPr>
            </w:pPr>
            <w:del w:id="2298" w:author="Carsten Hein" w:date="2022-01-03T11:32:00Z">
              <w:r w:rsidRPr="00E81B1B" w:rsidDel="007B714A">
                <w:delText>58.1</w:delText>
              </w:r>
              <w:bookmarkStart w:id="2299" w:name="_Toc92102458"/>
              <w:bookmarkStart w:id="2300" w:name="_Toc93048076"/>
              <w:bookmarkEnd w:id="2299"/>
              <w:bookmarkEnd w:id="2300"/>
            </w:del>
          </w:p>
        </w:tc>
        <w:bookmarkStart w:id="2301" w:name="_Toc92102459"/>
        <w:bookmarkStart w:id="2302" w:name="_Toc93048077"/>
        <w:bookmarkEnd w:id="2301"/>
        <w:bookmarkEnd w:id="2302"/>
      </w:tr>
      <w:tr w:rsidR="00B610A8" w:rsidRPr="00E81B1B" w:rsidDel="007B714A" w14:paraId="782C2049" w14:textId="6638A290" w:rsidTr="00B610A8">
        <w:trPr>
          <w:del w:id="2303" w:author="Carsten Hein" w:date="2022-01-03T11:32:00Z"/>
        </w:trPr>
        <w:tc>
          <w:tcPr>
            <w:tcW w:w="2673" w:type="dxa"/>
            <w:tcBorders>
              <w:left w:val="single" w:sz="8" w:space="0" w:color="auto"/>
            </w:tcBorders>
            <w:vAlign w:val="center"/>
          </w:tcPr>
          <w:p w14:paraId="61E8B95F" w14:textId="755C741E" w:rsidR="00B610A8" w:rsidRPr="00E81B1B" w:rsidDel="007B714A" w:rsidRDefault="00B610A8" w:rsidP="00B610A8">
            <w:pPr>
              <w:pStyle w:val="ReportTableText"/>
              <w:jc w:val="center"/>
              <w:rPr>
                <w:del w:id="2304" w:author="Carsten Hein" w:date="2022-01-03T11:32:00Z"/>
              </w:rPr>
            </w:pPr>
            <w:del w:id="2305" w:author="Carsten Hein" w:date="2022-01-03T11:32:00Z">
              <w:r w:rsidRPr="00E81B1B" w:rsidDel="007B714A">
                <w:delText>27</w:delText>
              </w:r>
              <w:bookmarkStart w:id="2306" w:name="_Toc92102460"/>
              <w:bookmarkStart w:id="2307" w:name="_Toc93048078"/>
              <w:bookmarkEnd w:id="2306"/>
              <w:bookmarkEnd w:id="2307"/>
            </w:del>
          </w:p>
        </w:tc>
        <w:tc>
          <w:tcPr>
            <w:tcW w:w="2408" w:type="dxa"/>
            <w:tcBorders>
              <w:right w:val="single" w:sz="8" w:space="0" w:color="auto"/>
            </w:tcBorders>
            <w:vAlign w:val="center"/>
          </w:tcPr>
          <w:p w14:paraId="381C6B0C" w14:textId="7A4D8789" w:rsidR="00B610A8" w:rsidRPr="00E81B1B" w:rsidDel="007B714A" w:rsidRDefault="00B610A8" w:rsidP="00B610A8">
            <w:pPr>
              <w:pStyle w:val="ReportTableText"/>
              <w:jc w:val="center"/>
              <w:rPr>
                <w:del w:id="2308" w:author="Carsten Hein" w:date="2022-01-03T11:32:00Z"/>
              </w:rPr>
            </w:pPr>
            <w:del w:id="2309" w:author="Carsten Hein" w:date="2022-01-03T11:32:00Z">
              <w:r w:rsidRPr="00E81B1B" w:rsidDel="007B714A">
                <w:delText>15.5</w:delText>
              </w:r>
              <w:bookmarkStart w:id="2310" w:name="_Toc92102461"/>
              <w:bookmarkStart w:id="2311" w:name="_Toc93048079"/>
              <w:bookmarkEnd w:id="2310"/>
              <w:bookmarkEnd w:id="2311"/>
            </w:del>
          </w:p>
        </w:tc>
        <w:tc>
          <w:tcPr>
            <w:tcW w:w="3969" w:type="dxa"/>
            <w:tcBorders>
              <w:left w:val="single" w:sz="8" w:space="0" w:color="auto"/>
              <w:right w:val="single" w:sz="8" w:space="0" w:color="auto"/>
            </w:tcBorders>
            <w:vAlign w:val="center"/>
          </w:tcPr>
          <w:p w14:paraId="354376AA" w14:textId="6E419D33" w:rsidR="00B610A8" w:rsidRPr="00E81B1B" w:rsidDel="007B714A" w:rsidRDefault="00B610A8" w:rsidP="00B610A8">
            <w:pPr>
              <w:pStyle w:val="ReportTableText"/>
              <w:jc w:val="center"/>
              <w:rPr>
                <w:del w:id="2312" w:author="Carsten Hein" w:date="2022-01-03T11:32:00Z"/>
              </w:rPr>
            </w:pPr>
            <w:del w:id="2313" w:author="Carsten Hein" w:date="2022-01-03T11:32:00Z">
              <w:r w:rsidRPr="00E81B1B" w:rsidDel="007B714A">
                <w:delText>57.3</w:delText>
              </w:r>
              <w:bookmarkStart w:id="2314" w:name="_Toc92102462"/>
              <w:bookmarkStart w:id="2315" w:name="_Toc93048080"/>
              <w:bookmarkEnd w:id="2314"/>
              <w:bookmarkEnd w:id="2315"/>
            </w:del>
          </w:p>
        </w:tc>
        <w:bookmarkStart w:id="2316" w:name="_Toc92102463"/>
        <w:bookmarkStart w:id="2317" w:name="_Toc93048081"/>
        <w:bookmarkEnd w:id="2316"/>
        <w:bookmarkEnd w:id="2317"/>
      </w:tr>
      <w:tr w:rsidR="00B610A8" w:rsidRPr="00E81B1B" w:rsidDel="007B714A" w14:paraId="4F216F43" w14:textId="542F75CF" w:rsidTr="00B610A8">
        <w:trPr>
          <w:del w:id="2318" w:author="Carsten Hein" w:date="2022-01-03T11:32:00Z"/>
        </w:trPr>
        <w:tc>
          <w:tcPr>
            <w:tcW w:w="2673" w:type="dxa"/>
            <w:tcBorders>
              <w:left w:val="single" w:sz="8" w:space="0" w:color="auto"/>
            </w:tcBorders>
            <w:vAlign w:val="center"/>
          </w:tcPr>
          <w:p w14:paraId="4FDF8A21" w14:textId="072721BC" w:rsidR="00B610A8" w:rsidRPr="00E81B1B" w:rsidDel="007B714A" w:rsidRDefault="00B610A8" w:rsidP="00B610A8">
            <w:pPr>
              <w:pStyle w:val="ReportTableText"/>
              <w:jc w:val="center"/>
              <w:rPr>
                <w:del w:id="2319" w:author="Carsten Hein" w:date="2022-01-03T11:32:00Z"/>
              </w:rPr>
            </w:pPr>
            <w:del w:id="2320" w:author="Carsten Hein" w:date="2022-01-03T11:32:00Z">
              <w:r w:rsidRPr="00E81B1B" w:rsidDel="007B714A">
                <w:delText>28</w:delText>
              </w:r>
              <w:bookmarkStart w:id="2321" w:name="_Toc92102464"/>
              <w:bookmarkStart w:id="2322" w:name="_Toc93048082"/>
              <w:bookmarkEnd w:id="2321"/>
              <w:bookmarkEnd w:id="2322"/>
            </w:del>
          </w:p>
        </w:tc>
        <w:tc>
          <w:tcPr>
            <w:tcW w:w="2408" w:type="dxa"/>
            <w:tcBorders>
              <w:right w:val="single" w:sz="8" w:space="0" w:color="auto"/>
            </w:tcBorders>
            <w:vAlign w:val="center"/>
          </w:tcPr>
          <w:p w14:paraId="4DC2E655" w14:textId="2A5BA7CB" w:rsidR="00B610A8" w:rsidRPr="00E81B1B" w:rsidDel="007B714A" w:rsidRDefault="00B610A8" w:rsidP="00B610A8">
            <w:pPr>
              <w:pStyle w:val="ReportTableText"/>
              <w:jc w:val="center"/>
              <w:rPr>
                <w:del w:id="2323" w:author="Carsten Hein" w:date="2022-01-03T11:32:00Z"/>
              </w:rPr>
            </w:pPr>
            <w:del w:id="2324" w:author="Carsten Hein" w:date="2022-01-03T11:32:00Z">
              <w:r w:rsidRPr="00E81B1B" w:rsidDel="007B714A">
                <w:delText>14.5</w:delText>
              </w:r>
              <w:bookmarkStart w:id="2325" w:name="_Toc92102465"/>
              <w:bookmarkStart w:id="2326" w:name="_Toc93048083"/>
              <w:bookmarkEnd w:id="2325"/>
              <w:bookmarkEnd w:id="2326"/>
            </w:del>
          </w:p>
        </w:tc>
        <w:tc>
          <w:tcPr>
            <w:tcW w:w="3969" w:type="dxa"/>
            <w:tcBorders>
              <w:left w:val="single" w:sz="8" w:space="0" w:color="auto"/>
              <w:right w:val="single" w:sz="8" w:space="0" w:color="auto"/>
            </w:tcBorders>
            <w:vAlign w:val="center"/>
          </w:tcPr>
          <w:p w14:paraId="490B3C9F" w14:textId="6863B54F" w:rsidR="00B610A8" w:rsidRPr="00E81B1B" w:rsidDel="007B714A" w:rsidRDefault="00B610A8" w:rsidP="00B610A8">
            <w:pPr>
              <w:pStyle w:val="ReportTableText"/>
              <w:jc w:val="center"/>
              <w:rPr>
                <w:del w:id="2327" w:author="Carsten Hein" w:date="2022-01-03T11:32:00Z"/>
              </w:rPr>
            </w:pPr>
            <w:del w:id="2328" w:author="Carsten Hein" w:date="2022-01-03T11:32:00Z">
              <w:r w:rsidRPr="00E81B1B" w:rsidDel="007B714A">
                <w:delText>56.4</w:delText>
              </w:r>
              <w:bookmarkStart w:id="2329" w:name="_Toc92102466"/>
              <w:bookmarkStart w:id="2330" w:name="_Toc93048084"/>
              <w:bookmarkEnd w:id="2329"/>
              <w:bookmarkEnd w:id="2330"/>
            </w:del>
          </w:p>
        </w:tc>
        <w:bookmarkStart w:id="2331" w:name="_Toc92102467"/>
        <w:bookmarkStart w:id="2332" w:name="_Toc93048085"/>
        <w:bookmarkEnd w:id="2331"/>
        <w:bookmarkEnd w:id="2332"/>
      </w:tr>
      <w:tr w:rsidR="00B610A8" w:rsidRPr="00E81B1B" w:rsidDel="007B714A" w14:paraId="102172A8" w14:textId="7EA7E49E" w:rsidTr="00B610A8">
        <w:trPr>
          <w:del w:id="2333" w:author="Carsten Hein" w:date="2022-01-03T11:32:00Z"/>
        </w:trPr>
        <w:tc>
          <w:tcPr>
            <w:tcW w:w="2673" w:type="dxa"/>
            <w:tcBorders>
              <w:left w:val="single" w:sz="8" w:space="0" w:color="auto"/>
            </w:tcBorders>
            <w:vAlign w:val="center"/>
          </w:tcPr>
          <w:p w14:paraId="50B62C77" w14:textId="6B8B27FE" w:rsidR="00B610A8" w:rsidRPr="00E81B1B" w:rsidDel="007B714A" w:rsidRDefault="00B610A8" w:rsidP="00B610A8">
            <w:pPr>
              <w:pStyle w:val="ReportTableText"/>
              <w:jc w:val="center"/>
              <w:rPr>
                <w:del w:id="2334" w:author="Carsten Hein" w:date="2022-01-03T11:32:00Z"/>
              </w:rPr>
            </w:pPr>
            <w:del w:id="2335" w:author="Carsten Hein" w:date="2022-01-03T11:32:00Z">
              <w:r w:rsidRPr="00E81B1B" w:rsidDel="007B714A">
                <w:delText>29</w:delText>
              </w:r>
              <w:bookmarkStart w:id="2336" w:name="_Toc92102468"/>
              <w:bookmarkStart w:id="2337" w:name="_Toc93048086"/>
              <w:bookmarkEnd w:id="2336"/>
              <w:bookmarkEnd w:id="2337"/>
            </w:del>
          </w:p>
        </w:tc>
        <w:tc>
          <w:tcPr>
            <w:tcW w:w="2408" w:type="dxa"/>
            <w:tcBorders>
              <w:right w:val="single" w:sz="8" w:space="0" w:color="auto"/>
            </w:tcBorders>
            <w:vAlign w:val="center"/>
          </w:tcPr>
          <w:p w14:paraId="77D4A3E0" w14:textId="51CE7A78" w:rsidR="00B610A8" w:rsidRPr="00E81B1B" w:rsidDel="007B714A" w:rsidRDefault="00B610A8" w:rsidP="00B610A8">
            <w:pPr>
              <w:pStyle w:val="ReportTableText"/>
              <w:jc w:val="center"/>
              <w:rPr>
                <w:del w:id="2338" w:author="Carsten Hein" w:date="2022-01-03T11:32:00Z"/>
              </w:rPr>
            </w:pPr>
            <w:del w:id="2339" w:author="Carsten Hein" w:date="2022-01-03T11:32:00Z">
              <w:r w:rsidRPr="00E81B1B" w:rsidDel="007B714A">
                <w:delText>13.6</w:delText>
              </w:r>
              <w:bookmarkStart w:id="2340" w:name="_Toc92102469"/>
              <w:bookmarkStart w:id="2341" w:name="_Toc93048087"/>
              <w:bookmarkEnd w:id="2340"/>
              <w:bookmarkEnd w:id="2341"/>
            </w:del>
          </w:p>
        </w:tc>
        <w:tc>
          <w:tcPr>
            <w:tcW w:w="3969" w:type="dxa"/>
            <w:tcBorders>
              <w:left w:val="single" w:sz="8" w:space="0" w:color="auto"/>
              <w:right w:val="single" w:sz="8" w:space="0" w:color="auto"/>
            </w:tcBorders>
            <w:vAlign w:val="center"/>
          </w:tcPr>
          <w:p w14:paraId="339FAFA1" w14:textId="3B4C716B" w:rsidR="00B610A8" w:rsidRPr="00E81B1B" w:rsidDel="007B714A" w:rsidRDefault="00B610A8" w:rsidP="00B610A8">
            <w:pPr>
              <w:pStyle w:val="ReportTableText"/>
              <w:jc w:val="center"/>
              <w:rPr>
                <w:del w:id="2342" w:author="Carsten Hein" w:date="2022-01-03T11:32:00Z"/>
              </w:rPr>
            </w:pPr>
            <w:del w:id="2343" w:author="Carsten Hein" w:date="2022-01-03T11:32:00Z">
              <w:r w:rsidRPr="00E81B1B" w:rsidDel="007B714A">
                <w:rPr>
                  <w:color w:val="FF0000"/>
                </w:rPr>
                <w:delText>55.5</w:delText>
              </w:r>
              <w:bookmarkStart w:id="2344" w:name="_Toc92102470"/>
              <w:bookmarkStart w:id="2345" w:name="_Toc93048088"/>
              <w:bookmarkEnd w:id="2344"/>
              <w:bookmarkEnd w:id="2345"/>
            </w:del>
          </w:p>
        </w:tc>
        <w:bookmarkStart w:id="2346" w:name="_Toc92102471"/>
        <w:bookmarkStart w:id="2347" w:name="_Toc93048089"/>
        <w:bookmarkEnd w:id="2346"/>
        <w:bookmarkEnd w:id="2347"/>
      </w:tr>
      <w:tr w:rsidR="00B610A8" w:rsidRPr="00E81B1B" w:rsidDel="007B714A" w14:paraId="486CDCC9" w14:textId="3D6CA588" w:rsidTr="00B610A8">
        <w:trPr>
          <w:del w:id="2348" w:author="Carsten Hein" w:date="2022-01-03T11:32:00Z"/>
        </w:trPr>
        <w:tc>
          <w:tcPr>
            <w:tcW w:w="2673" w:type="dxa"/>
            <w:tcBorders>
              <w:left w:val="single" w:sz="8" w:space="0" w:color="auto"/>
            </w:tcBorders>
            <w:vAlign w:val="center"/>
          </w:tcPr>
          <w:p w14:paraId="6E384F3A" w14:textId="69BDE91A" w:rsidR="00B610A8" w:rsidRPr="00E81B1B" w:rsidDel="007B714A" w:rsidRDefault="00B610A8" w:rsidP="00B610A8">
            <w:pPr>
              <w:pStyle w:val="ReportTableText"/>
              <w:jc w:val="center"/>
              <w:rPr>
                <w:del w:id="2349" w:author="Carsten Hein" w:date="2022-01-03T11:32:00Z"/>
              </w:rPr>
            </w:pPr>
            <w:del w:id="2350" w:author="Carsten Hein" w:date="2022-01-03T11:32:00Z">
              <w:r w:rsidRPr="00E81B1B" w:rsidDel="007B714A">
                <w:delText>30</w:delText>
              </w:r>
              <w:bookmarkStart w:id="2351" w:name="_Toc92102472"/>
              <w:bookmarkStart w:id="2352" w:name="_Toc93048090"/>
              <w:bookmarkEnd w:id="2351"/>
              <w:bookmarkEnd w:id="2352"/>
            </w:del>
          </w:p>
        </w:tc>
        <w:tc>
          <w:tcPr>
            <w:tcW w:w="2408" w:type="dxa"/>
            <w:tcBorders>
              <w:right w:val="single" w:sz="8" w:space="0" w:color="auto"/>
            </w:tcBorders>
            <w:vAlign w:val="center"/>
          </w:tcPr>
          <w:p w14:paraId="014446C1" w14:textId="02318D75" w:rsidR="00B610A8" w:rsidRPr="00E81B1B" w:rsidDel="007B714A" w:rsidRDefault="00B610A8" w:rsidP="00B610A8">
            <w:pPr>
              <w:pStyle w:val="ReportTableText"/>
              <w:jc w:val="center"/>
              <w:rPr>
                <w:del w:id="2353" w:author="Carsten Hein" w:date="2022-01-03T11:32:00Z"/>
              </w:rPr>
            </w:pPr>
            <w:del w:id="2354" w:author="Carsten Hein" w:date="2022-01-03T11:32:00Z">
              <w:r w:rsidRPr="00E81B1B" w:rsidDel="007B714A">
                <w:delText>12.7</w:delText>
              </w:r>
              <w:bookmarkStart w:id="2355" w:name="_Toc92102473"/>
              <w:bookmarkStart w:id="2356" w:name="_Toc93048091"/>
              <w:bookmarkEnd w:id="2355"/>
              <w:bookmarkEnd w:id="2356"/>
            </w:del>
          </w:p>
        </w:tc>
        <w:tc>
          <w:tcPr>
            <w:tcW w:w="3969" w:type="dxa"/>
            <w:tcBorders>
              <w:left w:val="single" w:sz="8" w:space="0" w:color="auto"/>
              <w:right w:val="single" w:sz="8" w:space="0" w:color="auto"/>
            </w:tcBorders>
            <w:vAlign w:val="center"/>
          </w:tcPr>
          <w:p w14:paraId="335B1622" w14:textId="73CDE8E6" w:rsidR="00B610A8" w:rsidRPr="00E81B1B" w:rsidDel="007B714A" w:rsidRDefault="00B610A8" w:rsidP="00B610A8">
            <w:pPr>
              <w:pStyle w:val="ReportTableText"/>
              <w:jc w:val="center"/>
              <w:rPr>
                <w:del w:id="2357" w:author="Carsten Hein" w:date="2022-01-03T11:32:00Z"/>
              </w:rPr>
            </w:pPr>
            <w:del w:id="2358" w:author="Carsten Hein" w:date="2022-01-03T11:32:00Z">
              <w:r w:rsidRPr="00E81B1B" w:rsidDel="007B714A">
                <w:rPr>
                  <w:color w:val="FF0000"/>
                </w:rPr>
                <w:delText>54.6</w:delText>
              </w:r>
              <w:bookmarkStart w:id="2359" w:name="_Toc92102474"/>
              <w:bookmarkStart w:id="2360" w:name="_Toc93048092"/>
              <w:bookmarkEnd w:id="2359"/>
              <w:bookmarkEnd w:id="2360"/>
            </w:del>
          </w:p>
        </w:tc>
        <w:bookmarkStart w:id="2361" w:name="_Toc92102475"/>
        <w:bookmarkStart w:id="2362" w:name="_Toc93048093"/>
        <w:bookmarkEnd w:id="2361"/>
        <w:bookmarkEnd w:id="2362"/>
      </w:tr>
      <w:tr w:rsidR="00B610A8" w:rsidRPr="00E81B1B" w:rsidDel="007B714A" w14:paraId="09338535" w14:textId="44FB6B97" w:rsidTr="00B610A8">
        <w:trPr>
          <w:del w:id="2363" w:author="Carsten Hein" w:date="2022-01-03T11:32:00Z"/>
        </w:trPr>
        <w:tc>
          <w:tcPr>
            <w:tcW w:w="2673" w:type="dxa"/>
            <w:tcBorders>
              <w:left w:val="single" w:sz="8" w:space="0" w:color="auto"/>
            </w:tcBorders>
            <w:vAlign w:val="center"/>
          </w:tcPr>
          <w:p w14:paraId="135EE679" w14:textId="71457054" w:rsidR="00B610A8" w:rsidRPr="00E81B1B" w:rsidDel="007B714A" w:rsidRDefault="00B610A8" w:rsidP="00B610A8">
            <w:pPr>
              <w:pStyle w:val="ReportTableText"/>
              <w:jc w:val="center"/>
              <w:rPr>
                <w:del w:id="2364" w:author="Carsten Hein" w:date="2022-01-03T11:32:00Z"/>
              </w:rPr>
            </w:pPr>
            <w:del w:id="2365" w:author="Carsten Hein" w:date="2022-01-03T11:32:00Z">
              <w:r w:rsidRPr="00E81B1B" w:rsidDel="007B714A">
                <w:delText>31</w:delText>
              </w:r>
              <w:bookmarkStart w:id="2366" w:name="_Toc92102476"/>
              <w:bookmarkStart w:id="2367" w:name="_Toc93048094"/>
              <w:bookmarkEnd w:id="2366"/>
              <w:bookmarkEnd w:id="2367"/>
            </w:del>
          </w:p>
        </w:tc>
        <w:tc>
          <w:tcPr>
            <w:tcW w:w="2408" w:type="dxa"/>
            <w:tcBorders>
              <w:right w:val="single" w:sz="8" w:space="0" w:color="auto"/>
            </w:tcBorders>
            <w:vAlign w:val="center"/>
          </w:tcPr>
          <w:p w14:paraId="3ABC6ADA" w14:textId="03E9C737" w:rsidR="00B610A8" w:rsidRPr="00E81B1B" w:rsidDel="007B714A" w:rsidRDefault="00B610A8" w:rsidP="00B610A8">
            <w:pPr>
              <w:pStyle w:val="ReportTableText"/>
              <w:jc w:val="center"/>
              <w:rPr>
                <w:del w:id="2368" w:author="Carsten Hein" w:date="2022-01-03T11:32:00Z"/>
              </w:rPr>
            </w:pPr>
            <w:del w:id="2369" w:author="Carsten Hein" w:date="2022-01-03T11:32:00Z">
              <w:r w:rsidRPr="00E81B1B" w:rsidDel="007B714A">
                <w:delText>11.9</w:delText>
              </w:r>
              <w:bookmarkStart w:id="2370" w:name="_Toc92102477"/>
              <w:bookmarkStart w:id="2371" w:name="_Toc93048095"/>
              <w:bookmarkEnd w:id="2370"/>
              <w:bookmarkEnd w:id="2371"/>
            </w:del>
          </w:p>
        </w:tc>
        <w:tc>
          <w:tcPr>
            <w:tcW w:w="3969" w:type="dxa"/>
            <w:tcBorders>
              <w:left w:val="single" w:sz="8" w:space="0" w:color="auto"/>
              <w:right w:val="single" w:sz="8" w:space="0" w:color="auto"/>
            </w:tcBorders>
            <w:vAlign w:val="center"/>
          </w:tcPr>
          <w:p w14:paraId="695BFE31" w14:textId="2F5758EE" w:rsidR="00B610A8" w:rsidRPr="00E81B1B" w:rsidDel="007B714A" w:rsidRDefault="00B610A8" w:rsidP="00B610A8">
            <w:pPr>
              <w:pStyle w:val="ReportTableText"/>
              <w:jc w:val="center"/>
              <w:rPr>
                <w:del w:id="2372" w:author="Carsten Hein" w:date="2022-01-03T11:32:00Z"/>
              </w:rPr>
            </w:pPr>
            <w:del w:id="2373" w:author="Carsten Hein" w:date="2022-01-03T11:32:00Z">
              <w:r w:rsidRPr="00E81B1B" w:rsidDel="007B714A">
                <w:rPr>
                  <w:color w:val="FF0000"/>
                </w:rPr>
                <w:delText>53.7</w:delText>
              </w:r>
              <w:bookmarkStart w:id="2374" w:name="_Toc92102478"/>
              <w:bookmarkStart w:id="2375" w:name="_Toc93048096"/>
              <w:bookmarkEnd w:id="2374"/>
              <w:bookmarkEnd w:id="2375"/>
            </w:del>
          </w:p>
        </w:tc>
        <w:bookmarkStart w:id="2376" w:name="_Toc92102479"/>
        <w:bookmarkStart w:id="2377" w:name="_Toc93048097"/>
        <w:bookmarkEnd w:id="2376"/>
        <w:bookmarkEnd w:id="2377"/>
      </w:tr>
      <w:tr w:rsidR="00B610A8" w:rsidRPr="00E81B1B" w:rsidDel="007B714A" w14:paraId="2EB43D74" w14:textId="44072F9C" w:rsidTr="00B610A8">
        <w:trPr>
          <w:del w:id="2378" w:author="Carsten Hein" w:date="2022-01-03T11:32:00Z"/>
        </w:trPr>
        <w:tc>
          <w:tcPr>
            <w:tcW w:w="2673" w:type="dxa"/>
            <w:tcBorders>
              <w:left w:val="single" w:sz="8" w:space="0" w:color="auto"/>
            </w:tcBorders>
            <w:vAlign w:val="center"/>
          </w:tcPr>
          <w:p w14:paraId="1889E8D8" w14:textId="592AC0B6" w:rsidR="00B610A8" w:rsidRPr="00E81B1B" w:rsidDel="007B714A" w:rsidRDefault="00B610A8" w:rsidP="00B610A8">
            <w:pPr>
              <w:pStyle w:val="ReportTableText"/>
              <w:jc w:val="center"/>
              <w:rPr>
                <w:del w:id="2379" w:author="Carsten Hein" w:date="2022-01-03T11:32:00Z"/>
              </w:rPr>
            </w:pPr>
            <w:del w:id="2380" w:author="Carsten Hein" w:date="2022-01-03T11:32:00Z">
              <w:r w:rsidRPr="00E81B1B" w:rsidDel="007B714A">
                <w:delText>32</w:delText>
              </w:r>
              <w:bookmarkStart w:id="2381" w:name="_Toc92102480"/>
              <w:bookmarkStart w:id="2382" w:name="_Toc93048098"/>
              <w:bookmarkEnd w:id="2381"/>
              <w:bookmarkEnd w:id="2382"/>
            </w:del>
          </w:p>
        </w:tc>
        <w:tc>
          <w:tcPr>
            <w:tcW w:w="2408" w:type="dxa"/>
            <w:tcBorders>
              <w:right w:val="single" w:sz="8" w:space="0" w:color="auto"/>
            </w:tcBorders>
            <w:vAlign w:val="center"/>
          </w:tcPr>
          <w:p w14:paraId="7DB66ED9" w14:textId="42B1E904" w:rsidR="00B610A8" w:rsidRPr="00E81B1B" w:rsidDel="007B714A" w:rsidRDefault="00B610A8" w:rsidP="00B610A8">
            <w:pPr>
              <w:pStyle w:val="ReportTableText"/>
              <w:jc w:val="center"/>
              <w:rPr>
                <w:del w:id="2383" w:author="Carsten Hein" w:date="2022-01-03T11:32:00Z"/>
              </w:rPr>
            </w:pPr>
            <w:del w:id="2384" w:author="Carsten Hein" w:date="2022-01-03T11:32:00Z">
              <w:r w:rsidRPr="00E81B1B" w:rsidDel="007B714A">
                <w:delText>11.2</w:delText>
              </w:r>
              <w:bookmarkStart w:id="2385" w:name="_Toc92102481"/>
              <w:bookmarkStart w:id="2386" w:name="_Toc93048099"/>
              <w:bookmarkEnd w:id="2385"/>
              <w:bookmarkEnd w:id="2386"/>
            </w:del>
          </w:p>
        </w:tc>
        <w:tc>
          <w:tcPr>
            <w:tcW w:w="3969" w:type="dxa"/>
            <w:tcBorders>
              <w:left w:val="single" w:sz="8" w:space="0" w:color="auto"/>
              <w:right w:val="single" w:sz="8" w:space="0" w:color="auto"/>
            </w:tcBorders>
            <w:vAlign w:val="center"/>
          </w:tcPr>
          <w:p w14:paraId="5AC76681" w14:textId="7CE6F9B9" w:rsidR="00B610A8" w:rsidRPr="00E81B1B" w:rsidDel="007B714A" w:rsidRDefault="00B610A8" w:rsidP="00B610A8">
            <w:pPr>
              <w:pStyle w:val="ReportTableText"/>
              <w:jc w:val="center"/>
              <w:rPr>
                <w:del w:id="2387" w:author="Carsten Hein" w:date="2022-01-03T11:32:00Z"/>
              </w:rPr>
            </w:pPr>
            <w:del w:id="2388" w:author="Carsten Hein" w:date="2022-01-03T11:32:00Z">
              <w:r w:rsidRPr="00E81B1B" w:rsidDel="007B714A">
                <w:rPr>
                  <w:color w:val="FF0000"/>
                </w:rPr>
                <w:delText>52.8</w:delText>
              </w:r>
              <w:bookmarkStart w:id="2389" w:name="_Toc92102482"/>
              <w:bookmarkStart w:id="2390" w:name="_Toc93048100"/>
              <w:bookmarkEnd w:id="2389"/>
              <w:bookmarkEnd w:id="2390"/>
            </w:del>
          </w:p>
        </w:tc>
        <w:bookmarkStart w:id="2391" w:name="_Toc92102483"/>
        <w:bookmarkStart w:id="2392" w:name="_Toc93048101"/>
        <w:bookmarkEnd w:id="2391"/>
        <w:bookmarkEnd w:id="2392"/>
      </w:tr>
      <w:tr w:rsidR="00B610A8" w:rsidRPr="00E81B1B" w:rsidDel="007B714A" w14:paraId="58AEB357" w14:textId="5768F1F1" w:rsidTr="00B610A8">
        <w:trPr>
          <w:del w:id="2393" w:author="Carsten Hein" w:date="2022-01-03T11:32:00Z"/>
        </w:trPr>
        <w:tc>
          <w:tcPr>
            <w:tcW w:w="2673" w:type="dxa"/>
            <w:tcBorders>
              <w:left w:val="single" w:sz="8" w:space="0" w:color="auto"/>
              <w:bottom w:val="single" w:sz="4" w:space="0" w:color="auto"/>
            </w:tcBorders>
            <w:vAlign w:val="center"/>
          </w:tcPr>
          <w:p w14:paraId="53A655C5" w14:textId="1E7C0070" w:rsidR="00B610A8" w:rsidRPr="00E81B1B" w:rsidDel="007B714A" w:rsidRDefault="00B610A8" w:rsidP="00B610A8">
            <w:pPr>
              <w:pStyle w:val="ReportTableText"/>
              <w:jc w:val="center"/>
              <w:rPr>
                <w:del w:id="2394" w:author="Carsten Hein" w:date="2022-01-03T11:32:00Z"/>
              </w:rPr>
            </w:pPr>
            <w:del w:id="2395" w:author="Carsten Hein" w:date="2022-01-03T11:32:00Z">
              <w:r w:rsidRPr="00E81B1B" w:rsidDel="007B714A">
                <w:delText>33</w:delText>
              </w:r>
              <w:bookmarkStart w:id="2396" w:name="_Toc92102484"/>
              <w:bookmarkStart w:id="2397" w:name="_Toc93048102"/>
              <w:bookmarkEnd w:id="2396"/>
              <w:bookmarkEnd w:id="2397"/>
            </w:del>
          </w:p>
        </w:tc>
        <w:tc>
          <w:tcPr>
            <w:tcW w:w="2408" w:type="dxa"/>
            <w:tcBorders>
              <w:bottom w:val="single" w:sz="4" w:space="0" w:color="auto"/>
              <w:right w:val="single" w:sz="8" w:space="0" w:color="auto"/>
            </w:tcBorders>
            <w:vAlign w:val="center"/>
          </w:tcPr>
          <w:p w14:paraId="2F353D1C" w14:textId="54D73787" w:rsidR="00B610A8" w:rsidRPr="00E81B1B" w:rsidDel="007B714A" w:rsidRDefault="00B610A8" w:rsidP="00B610A8">
            <w:pPr>
              <w:pStyle w:val="ReportTableText"/>
              <w:jc w:val="center"/>
              <w:rPr>
                <w:del w:id="2398" w:author="Carsten Hein" w:date="2022-01-03T11:32:00Z"/>
              </w:rPr>
            </w:pPr>
            <w:del w:id="2399" w:author="Carsten Hein" w:date="2022-01-03T11:32:00Z">
              <w:r w:rsidRPr="00E81B1B" w:rsidDel="007B714A">
                <w:delText>10.5</w:delText>
              </w:r>
              <w:bookmarkStart w:id="2400" w:name="_Toc92102485"/>
              <w:bookmarkStart w:id="2401" w:name="_Toc93048103"/>
              <w:bookmarkEnd w:id="2400"/>
              <w:bookmarkEnd w:id="2401"/>
            </w:del>
          </w:p>
        </w:tc>
        <w:tc>
          <w:tcPr>
            <w:tcW w:w="3969" w:type="dxa"/>
            <w:tcBorders>
              <w:left w:val="single" w:sz="8" w:space="0" w:color="auto"/>
              <w:bottom w:val="single" w:sz="4" w:space="0" w:color="auto"/>
              <w:right w:val="single" w:sz="8" w:space="0" w:color="auto"/>
            </w:tcBorders>
            <w:vAlign w:val="center"/>
          </w:tcPr>
          <w:p w14:paraId="28762D25" w14:textId="687B25E0" w:rsidR="00B610A8" w:rsidRPr="00E81B1B" w:rsidDel="007B714A" w:rsidRDefault="00B610A8" w:rsidP="00B610A8">
            <w:pPr>
              <w:pStyle w:val="ReportTableText"/>
              <w:jc w:val="center"/>
              <w:rPr>
                <w:del w:id="2402" w:author="Carsten Hein" w:date="2022-01-03T11:32:00Z"/>
              </w:rPr>
            </w:pPr>
            <w:del w:id="2403" w:author="Carsten Hein" w:date="2022-01-03T11:32:00Z">
              <w:r w:rsidRPr="00E81B1B" w:rsidDel="007B714A">
                <w:rPr>
                  <w:color w:val="FF0000"/>
                </w:rPr>
                <w:delText>52.0</w:delText>
              </w:r>
              <w:bookmarkStart w:id="2404" w:name="_Toc92102486"/>
              <w:bookmarkStart w:id="2405" w:name="_Toc93048104"/>
              <w:bookmarkEnd w:id="2404"/>
              <w:bookmarkEnd w:id="2405"/>
            </w:del>
          </w:p>
        </w:tc>
        <w:bookmarkStart w:id="2406" w:name="_Toc92102487"/>
        <w:bookmarkStart w:id="2407" w:name="_Toc93048105"/>
        <w:bookmarkEnd w:id="2406"/>
        <w:bookmarkEnd w:id="2407"/>
      </w:tr>
      <w:tr w:rsidR="00B610A8" w:rsidRPr="00E81B1B" w:rsidDel="007B714A" w14:paraId="3AD1CBC2" w14:textId="5A64D1DB" w:rsidTr="00B610A8">
        <w:trPr>
          <w:del w:id="2408" w:author="Carsten Hein" w:date="2022-01-03T11:32:00Z"/>
        </w:trPr>
        <w:tc>
          <w:tcPr>
            <w:tcW w:w="2673" w:type="dxa"/>
            <w:tcBorders>
              <w:left w:val="single" w:sz="8" w:space="0" w:color="auto"/>
              <w:bottom w:val="single" w:sz="8" w:space="0" w:color="auto"/>
            </w:tcBorders>
            <w:vAlign w:val="center"/>
          </w:tcPr>
          <w:p w14:paraId="4122F4B6" w14:textId="2D8B035A" w:rsidR="00B610A8" w:rsidRPr="00E81B1B" w:rsidDel="007B714A" w:rsidRDefault="00B610A8" w:rsidP="00B610A8">
            <w:pPr>
              <w:pStyle w:val="ReportTableText"/>
              <w:jc w:val="center"/>
              <w:rPr>
                <w:del w:id="2409" w:author="Carsten Hein" w:date="2022-01-03T11:32:00Z"/>
              </w:rPr>
            </w:pPr>
            <w:del w:id="2410" w:author="Carsten Hein" w:date="2022-01-03T11:32:00Z">
              <w:r w:rsidRPr="00E81B1B" w:rsidDel="007B714A">
                <w:delText>34</w:delText>
              </w:r>
              <w:bookmarkStart w:id="2411" w:name="_Toc92102488"/>
              <w:bookmarkStart w:id="2412" w:name="_Toc93048106"/>
              <w:bookmarkEnd w:id="2411"/>
              <w:bookmarkEnd w:id="2412"/>
            </w:del>
          </w:p>
        </w:tc>
        <w:tc>
          <w:tcPr>
            <w:tcW w:w="2408" w:type="dxa"/>
            <w:tcBorders>
              <w:bottom w:val="single" w:sz="8" w:space="0" w:color="auto"/>
              <w:right w:val="single" w:sz="8" w:space="0" w:color="auto"/>
            </w:tcBorders>
            <w:vAlign w:val="center"/>
          </w:tcPr>
          <w:p w14:paraId="7512B75E" w14:textId="7A21117A" w:rsidR="00B610A8" w:rsidRPr="00E81B1B" w:rsidDel="007B714A" w:rsidRDefault="00B610A8" w:rsidP="00B610A8">
            <w:pPr>
              <w:pStyle w:val="ReportTableText"/>
              <w:jc w:val="center"/>
              <w:rPr>
                <w:del w:id="2413" w:author="Carsten Hein" w:date="2022-01-03T11:32:00Z"/>
              </w:rPr>
            </w:pPr>
            <w:del w:id="2414" w:author="Carsten Hein" w:date="2022-01-03T11:32:00Z">
              <w:r w:rsidRPr="00E81B1B" w:rsidDel="007B714A">
                <w:delText>9.8</w:delText>
              </w:r>
              <w:bookmarkStart w:id="2415" w:name="_Toc92102489"/>
              <w:bookmarkStart w:id="2416" w:name="_Toc93048107"/>
              <w:bookmarkEnd w:id="2415"/>
              <w:bookmarkEnd w:id="2416"/>
            </w:del>
          </w:p>
        </w:tc>
        <w:tc>
          <w:tcPr>
            <w:tcW w:w="3969" w:type="dxa"/>
            <w:tcBorders>
              <w:left w:val="single" w:sz="8" w:space="0" w:color="auto"/>
              <w:bottom w:val="single" w:sz="8" w:space="0" w:color="auto"/>
              <w:right w:val="single" w:sz="8" w:space="0" w:color="auto"/>
            </w:tcBorders>
            <w:vAlign w:val="center"/>
          </w:tcPr>
          <w:p w14:paraId="6A117566" w14:textId="155E36B1" w:rsidR="00B610A8" w:rsidRPr="00E81B1B" w:rsidDel="007B714A" w:rsidRDefault="00B610A8" w:rsidP="00B610A8">
            <w:pPr>
              <w:pStyle w:val="ReportTableText"/>
              <w:jc w:val="center"/>
              <w:rPr>
                <w:del w:id="2417" w:author="Carsten Hein" w:date="2022-01-03T11:32:00Z"/>
              </w:rPr>
            </w:pPr>
            <w:del w:id="2418" w:author="Carsten Hein" w:date="2022-01-03T11:32:00Z">
              <w:r w:rsidRPr="00E81B1B" w:rsidDel="007B714A">
                <w:rPr>
                  <w:color w:val="FF0000"/>
                </w:rPr>
                <w:delText>51.1</w:delText>
              </w:r>
              <w:bookmarkStart w:id="2419" w:name="_Toc92102490"/>
              <w:bookmarkStart w:id="2420" w:name="_Toc93048108"/>
              <w:bookmarkEnd w:id="2419"/>
              <w:bookmarkEnd w:id="2420"/>
            </w:del>
          </w:p>
        </w:tc>
        <w:bookmarkStart w:id="2421" w:name="_Toc92102491"/>
        <w:bookmarkStart w:id="2422" w:name="_Toc93048109"/>
        <w:bookmarkEnd w:id="2421"/>
        <w:bookmarkEnd w:id="2422"/>
      </w:tr>
    </w:tbl>
    <w:p w14:paraId="414B5CFE" w14:textId="65C53732" w:rsidR="00B610A8" w:rsidRPr="00E81B1B" w:rsidDel="007B714A" w:rsidRDefault="00B610A8" w:rsidP="00B610A8">
      <w:pPr>
        <w:rPr>
          <w:del w:id="2423" w:author="Carsten Hein" w:date="2022-01-03T11:32:00Z"/>
        </w:rPr>
      </w:pPr>
      <w:del w:id="2424" w:author="Carsten Hein" w:date="2022-01-03T11:32:00Z">
        <w:r w:rsidRPr="00E81B1B" w:rsidDel="007B714A">
          <w:delText>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w:delText>
        </w:r>
        <w:r w:rsidR="0010752D" w:rsidRPr="00E81B1B" w:rsidDel="007B714A">
          <w:delText xml:space="preserve"> </w:delText>
        </w:r>
        <w:r w:rsidRPr="00E81B1B" w:rsidDel="007B714A">
          <w:delText>nicht die Anforderung an die Luftschalldämmung</w:delText>
        </w:r>
        <w:r w:rsidR="0010752D" w:rsidRPr="00E81B1B" w:rsidDel="007B714A">
          <w:delText xml:space="preserve">, siehe </w:delText>
        </w:r>
        <w:r w:rsidR="0010752D" w:rsidRPr="00E81B1B" w:rsidDel="007B714A">
          <w:fldChar w:fldCharType="begin"/>
        </w:r>
        <w:r w:rsidR="0010752D" w:rsidRPr="00E81B1B" w:rsidDel="007B714A">
          <w:delInstrText xml:space="preserve"> REF _Ref80174079 \h </w:delInstrText>
        </w:r>
        <w:r w:rsidR="0010752D" w:rsidRPr="00E81B1B" w:rsidDel="007B714A">
          <w:fldChar w:fldCharType="separate"/>
        </w:r>
      </w:del>
      <w:del w:id="2425" w:author="Carsten Hein" w:date="2022-01-03T08:39:00Z">
        <w:r w:rsidR="008A6A8D" w:rsidRPr="00E81B1B" w:rsidDel="009737A6">
          <w:delText>Tabelle 5</w:delText>
        </w:r>
      </w:del>
      <w:del w:id="2426" w:author="Carsten Hein" w:date="2022-01-03T11:32:00Z">
        <w:r w:rsidR="0010752D" w:rsidRPr="00E81B1B" w:rsidDel="007B714A">
          <w:fldChar w:fldCharType="end"/>
        </w:r>
        <w:r w:rsidRPr="00E81B1B" w:rsidDel="007B714A">
          <w:delText>.</w:delText>
        </w:r>
        <w:bookmarkStart w:id="2427" w:name="_Toc92102492"/>
        <w:bookmarkStart w:id="2428" w:name="_Toc93048110"/>
        <w:bookmarkEnd w:id="2427"/>
        <w:bookmarkEnd w:id="2428"/>
      </w:del>
    </w:p>
    <w:p w14:paraId="5B9907AD" w14:textId="0FAD1F5E" w:rsidR="00B610A8" w:rsidRPr="00E81B1B" w:rsidDel="007B714A" w:rsidRDefault="00B610A8" w:rsidP="00B610A8">
      <w:pPr>
        <w:spacing w:after="240"/>
        <w:rPr>
          <w:del w:id="2429" w:author="Carsten Hein" w:date="2022-01-03T11:32:00Z"/>
        </w:rPr>
      </w:pPr>
      <w:commentRangeStart w:id="2430"/>
      <w:del w:id="2431" w:author="Carsten Hein" w:date="2022-01-03T11:32:00Z">
        <w:r w:rsidRPr="00E81B1B" w:rsidDel="007B714A">
          <w:delText>In dem Fall, dass die Deckenplatten an vier Kanten elastisch entkoppelt sind, muss auch der Korrekturwert K</w:delText>
        </w:r>
        <w:r w:rsidRPr="00E81B1B" w:rsidDel="007B714A">
          <w:rPr>
            <w:vertAlign w:val="subscript"/>
          </w:rPr>
          <w:delText>E</w:delText>
        </w:r>
        <w:r w:rsidRPr="00E81B1B" w:rsidDel="007B714A">
          <w:delText xml:space="preserve"> berücksichtigt werden. Die Mindestdicke der Deckenplatte erhöht sich hierdurch.</w:delText>
        </w:r>
        <w:commentRangeEnd w:id="2430"/>
        <w:r w:rsidR="00D77937" w:rsidDel="007B714A">
          <w:rPr>
            <w:rStyle w:val="Kommentarzeichen"/>
          </w:rPr>
          <w:commentReference w:id="2430"/>
        </w:r>
        <w:bookmarkStart w:id="2432" w:name="_Toc92102493"/>
        <w:bookmarkStart w:id="2433" w:name="_Toc93048111"/>
        <w:bookmarkEnd w:id="2432"/>
        <w:bookmarkEnd w:id="2433"/>
      </w:del>
    </w:p>
    <w:p w14:paraId="4E2A44A1" w14:textId="79D16314" w:rsidR="0010752D" w:rsidRPr="00E81B1B" w:rsidDel="007B714A" w:rsidRDefault="0010752D" w:rsidP="00B610A8">
      <w:pPr>
        <w:spacing w:after="240"/>
        <w:rPr>
          <w:del w:id="2434" w:author="Carsten Hein" w:date="2022-01-03T11:32:00Z"/>
        </w:rPr>
      </w:pPr>
      <w:del w:id="2435" w:author="Carsten Hein" w:date="2022-01-03T11:32:00Z">
        <w:r w:rsidRPr="00E81B1B" w:rsidDel="007B714A">
          <w:delText xml:space="preserve">Mögliche Fußbodenaufbauten sowie die zugehörige Verbesserung für das Trittschalldämmmaß sind in </w:delText>
        </w:r>
        <w:r w:rsidRPr="00E81B1B" w:rsidDel="007B714A">
          <w:fldChar w:fldCharType="begin"/>
        </w:r>
        <w:r w:rsidRPr="00E81B1B" w:rsidDel="007B714A">
          <w:delInstrText xml:space="preserve"> REF _Ref80174229 \h </w:delInstrText>
        </w:r>
        <w:r w:rsidRPr="00E81B1B" w:rsidDel="007B714A">
          <w:fldChar w:fldCharType="separate"/>
        </w:r>
      </w:del>
      <w:del w:id="2436" w:author="Carsten Hein" w:date="2022-01-03T08:39:00Z">
        <w:r w:rsidR="008A6A8D" w:rsidRPr="00E81B1B" w:rsidDel="009737A6">
          <w:delText>Tabelle 6</w:delText>
        </w:r>
      </w:del>
      <w:del w:id="2437" w:author="Carsten Hein" w:date="2022-01-03T11:32:00Z">
        <w:r w:rsidRPr="00E81B1B" w:rsidDel="007B714A">
          <w:fldChar w:fldCharType="end"/>
        </w:r>
        <w:r w:rsidRPr="00E81B1B" w:rsidDel="007B714A">
          <w:delText xml:space="preserve"> aufgeführt.</w:delText>
        </w:r>
        <w:bookmarkStart w:id="2438" w:name="_Toc92102494"/>
        <w:bookmarkStart w:id="2439" w:name="_Toc93048112"/>
        <w:bookmarkEnd w:id="2438"/>
        <w:bookmarkEnd w:id="2439"/>
      </w:del>
    </w:p>
    <w:p w14:paraId="5F8F20C8" w14:textId="66448833" w:rsidR="00B610A8" w:rsidRPr="00E81B1B" w:rsidDel="007B714A" w:rsidRDefault="00B610A8" w:rsidP="00B610A8">
      <w:pPr>
        <w:pStyle w:val="Beschriftung"/>
        <w:rPr>
          <w:del w:id="2440" w:author="Carsten Hein" w:date="2022-01-03T11:32:00Z"/>
        </w:rPr>
      </w:pPr>
      <w:bookmarkStart w:id="2441" w:name="_Ref80174229"/>
      <w:bookmarkStart w:id="2442" w:name="_Toc92091852"/>
      <w:del w:id="2443" w:author="Carsten Hein" w:date="2022-01-03T11:32:00Z">
        <w:r w:rsidRPr="00E81B1B" w:rsidDel="007B714A">
          <w:lastRenderedPageBreak/>
          <w:delText xml:space="preserve">Tabelle </w:delText>
        </w:r>
        <w:r w:rsidRPr="00E81B1B" w:rsidDel="007B714A">
          <w:rPr>
            <w:iCs w:val="0"/>
          </w:rPr>
          <w:fldChar w:fldCharType="begin"/>
        </w:r>
        <w:r w:rsidRPr="00E81B1B" w:rsidDel="007B714A">
          <w:delInstrText>SEQ Tabelle \* ARABIC</w:delInstrText>
        </w:r>
        <w:r w:rsidRPr="00E81B1B" w:rsidDel="007B714A">
          <w:rPr>
            <w:iCs w:val="0"/>
          </w:rPr>
          <w:fldChar w:fldCharType="separate"/>
        </w:r>
        <w:r w:rsidR="009737A6" w:rsidDel="007B714A">
          <w:rPr>
            <w:noProof/>
          </w:rPr>
          <w:delText>6</w:delText>
        </w:r>
        <w:r w:rsidRPr="00E81B1B" w:rsidDel="007B714A">
          <w:rPr>
            <w:iCs w:val="0"/>
          </w:rPr>
          <w:fldChar w:fldCharType="end"/>
        </w:r>
        <w:bookmarkEnd w:id="2441"/>
        <w:r w:rsidRPr="00E81B1B" w:rsidDel="007B714A">
          <w:delText xml:space="preserve"> Bodenaufbauten</w:delText>
        </w:r>
        <w:bookmarkStart w:id="2444" w:name="_Toc92102495"/>
        <w:bookmarkStart w:id="2445" w:name="_Toc93048113"/>
        <w:bookmarkEnd w:id="2442"/>
        <w:bookmarkEnd w:id="2444"/>
        <w:bookmarkEnd w:id="2445"/>
      </w:del>
    </w:p>
    <w:p w14:paraId="542E5EFE" w14:textId="7E307DE0" w:rsidR="00B610A8" w:rsidRPr="00E81B1B" w:rsidDel="007B714A" w:rsidRDefault="00B610A8" w:rsidP="00B610A8">
      <w:pPr>
        <w:rPr>
          <w:del w:id="2446" w:author="Carsten Hein" w:date="2022-01-03T11:32:00Z"/>
        </w:rPr>
      </w:pPr>
      <w:del w:id="2447" w:author="Carsten Hein" w:date="2022-01-03T11:32:00Z">
        <w:r w:rsidRPr="00E81B1B" w:rsidDel="007B714A">
          <w:rPr>
            <w:noProof/>
            <w:lang w:eastAsia="de-DE"/>
          </w:rPr>
          <w:drawing>
            <wp:inline distT="0" distB="0" distL="0" distR="0" wp14:anchorId="152A1011" wp14:editId="5EB90E6F">
              <wp:extent cx="5759450" cy="4819015"/>
              <wp:effectExtent l="0" t="0" r="0" b="63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bookmarkStart w:id="2448" w:name="_Toc92102496"/>
        <w:bookmarkStart w:id="2449" w:name="_Toc93048114"/>
        <w:bookmarkEnd w:id="2448"/>
        <w:bookmarkEnd w:id="2449"/>
      </w:del>
    </w:p>
    <w:p w14:paraId="3BB51F9A" w14:textId="6FB57965" w:rsidR="00B610A8" w:rsidRPr="00E81B1B" w:rsidDel="007B714A" w:rsidRDefault="00B610A8" w:rsidP="00AD7C08">
      <w:pPr>
        <w:pStyle w:val="berschrift2"/>
        <w:numPr>
          <w:ilvl w:val="1"/>
          <w:numId w:val="29"/>
        </w:numPr>
        <w:rPr>
          <w:del w:id="2450" w:author="Carsten Hein" w:date="2022-01-03T11:32:00Z"/>
        </w:rPr>
      </w:pPr>
      <w:bookmarkStart w:id="2451" w:name="_Toc92091673"/>
      <w:bookmarkStart w:id="2452" w:name="_Toc92092115"/>
      <w:bookmarkStart w:id="2453" w:name="_Toc92092227"/>
      <w:del w:id="2454" w:author="Carsten Hein" w:date="2022-01-03T11:32:00Z">
        <w:r w:rsidDel="007B714A">
          <w:delText>Unterdecken</w:delText>
        </w:r>
        <w:bookmarkStart w:id="2455" w:name="_Toc92102497"/>
        <w:bookmarkStart w:id="2456" w:name="_Toc93048115"/>
        <w:bookmarkEnd w:id="2451"/>
        <w:bookmarkEnd w:id="2452"/>
        <w:bookmarkEnd w:id="2453"/>
        <w:bookmarkEnd w:id="2455"/>
        <w:bookmarkEnd w:id="2456"/>
      </w:del>
    </w:p>
    <w:p w14:paraId="2E8A24B9" w14:textId="0D6520CB" w:rsidR="00B610A8" w:rsidRPr="00E81B1B" w:rsidDel="007B714A" w:rsidRDefault="00B610A8" w:rsidP="00B610A8">
      <w:pPr>
        <w:rPr>
          <w:del w:id="2457" w:author="Carsten Hein" w:date="2022-01-03T11:32:00Z"/>
        </w:rPr>
      </w:pPr>
      <w:del w:id="2458" w:author="Carsten Hein" w:date="2022-01-03T11:32:00Z">
        <w:r w:rsidRPr="00E81B1B" w:rsidDel="007B714A">
          <w:delText xml:space="preserve">Die Varianten W4 und W5 können aufgrund der noch fehlenden Informationen zur flächenbezogenen Masse und Montage der Unterdecke nicht </w:delText>
        </w:r>
        <w:commentRangeStart w:id="2459"/>
        <w:r w:rsidRPr="00E81B1B" w:rsidDel="007B714A">
          <w:delText xml:space="preserve">mit den aktuell vorliegenden Angaben </w:delText>
        </w:r>
        <w:commentRangeEnd w:id="2459"/>
        <w:r w:rsidR="00491F51" w:rsidDel="007B714A">
          <w:rPr>
            <w:rStyle w:val="Kommentarzeichen"/>
          </w:rPr>
          <w:commentReference w:id="2459"/>
        </w:r>
        <w:r w:rsidRPr="00E81B1B" w:rsidDel="007B714A">
          <w:delTex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delText>
        </w:r>
        <w:bookmarkStart w:id="2460" w:name="_Toc92102498"/>
        <w:bookmarkStart w:id="2461" w:name="_Toc93048116"/>
        <w:bookmarkEnd w:id="2460"/>
        <w:bookmarkEnd w:id="2461"/>
      </w:del>
    </w:p>
    <w:p w14:paraId="04AF9584" w14:textId="2F5082B9" w:rsidR="00B610A8" w:rsidRPr="00E81B1B" w:rsidDel="007B714A" w:rsidRDefault="00B610A8" w:rsidP="00B610A8">
      <w:pPr>
        <w:rPr>
          <w:del w:id="2462" w:author="Carsten Hein" w:date="2022-01-03T11:32:00Z"/>
        </w:rPr>
      </w:pPr>
      <w:del w:id="2463" w:author="Carsten Hein" w:date="2022-01-03T11:32:00Z">
        <w:r w:rsidRPr="00E81B1B" w:rsidDel="007B714A">
          <w:delText xml:space="preserve">TGA-Register als Akustikmaßnahme kommen nicht in Frage. Die Holzbalken müssen auf Grund von Brandschutzanforderungen </w:delText>
        </w:r>
        <w:commentRangeStart w:id="2464"/>
        <w:commentRangeStart w:id="2465"/>
        <w:r w:rsidRPr="00E81B1B" w:rsidDel="007B714A">
          <w:delText xml:space="preserve">exponiert </w:delText>
        </w:r>
        <w:commentRangeEnd w:id="2464"/>
        <w:r w:rsidR="00BF15D1" w:rsidDel="007B714A">
          <w:rPr>
            <w:rStyle w:val="Kommentarzeichen"/>
          </w:rPr>
          <w:commentReference w:id="2464"/>
        </w:r>
        <w:commentRangeEnd w:id="2465"/>
        <w:r w:rsidR="00D36A04" w:rsidDel="007B714A">
          <w:rPr>
            <w:rStyle w:val="Kommentarzeichen"/>
          </w:rPr>
          <w:commentReference w:id="2465"/>
        </w:r>
        <w:r w:rsidRPr="00E81B1B" w:rsidDel="007B714A">
          <w:delText>sein. Die TGA Register werden mit umlaufender Fuge montiert (Hinterlüftung und Brandschutzauflage). Damit ist ein Ansatz zur akustischen Verbesserung ausgeschlossen.</w:delText>
        </w:r>
        <w:bookmarkStart w:id="2466" w:name="_Toc92102499"/>
        <w:bookmarkStart w:id="2467" w:name="_Toc93048117"/>
        <w:bookmarkEnd w:id="2466"/>
        <w:bookmarkEnd w:id="2467"/>
      </w:del>
    </w:p>
    <w:p w14:paraId="71212E17" w14:textId="4FB2E7B3" w:rsidR="00B610A8" w:rsidRPr="00E81B1B" w:rsidDel="007B714A" w:rsidRDefault="00B610A8" w:rsidP="00AD7C08">
      <w:pPr>
        <w:pStyle w:val="berschrift2"/>
        <w:numPr>
          <w:ilvl w:val="1"/>
          <w:numId w:val="29"/>
        </w:numPr>
        <w:rPr>
          <w:del w:id="2468" w:author="Carsten Hein" w:date="2022-01-03T11:32:00Z"/>
        </w:rPr>
      </w:pPr>
      <w:bookmarkStart w:id="2469" w:name="_Toc92091674"/>
      <w:bookmarkStart w:id="2470" w:name="_Toc92092116"/>
      <w:bookmarkStart w:id="2471" w:name="_Toc92092228"/>
      <w:del w:id="2472" w:author="Carsten Hein" w:date="2022-01-03T11:32:00Z">
        <w:r w:rsidDel="007B714A">
          <w:delText>Konstruktive Hinweise</w:delText>
        </w:r>
        <w:bookmarkStart w:id="2473" w:name="_Toc92102500"/>
        <w:bookmarkStart w:id="2474" w:name="_Toc93048118"/>
        <w:bookmarkEnd w:id="2469"/>
        <w:bookmarkEnd w:id="2470"/>
        <w:bookmarkEnd w:id="2471"/>
        <w:bookmarkEnd w:id="2473"/>
        <w:bookmarkEnd w:id="2474"/>
      </w:del>
    </w:p>
    <w:p w14:paraId="20F2256A" w14:textId="3E88BD98" w:rsidR="00B610A8" w:rsidRPr="00E81B1B" w:rsidDel="007B714A" w:rsidRDefault="00B610A8" w:rsidP="00B610A8">
      <w:pPr>
        <w:rPr>
          <w:del w:id="2475" w:author="Carsten Hein" w:date="2022-01-03T11:32:00Z"/>
        </w:rPr>
      </w:pPr>
      <w:commentRangeStart w:id="2476"/>
      <w:del w:id="2477" w:author="Carsten Hein" w:date="2022-01-03T11:32:00Z">
        <w:r w:rsidRPr="00E81B1B" w:rsidDel="007B714A">
          <w:delText>Die Berechnungen in diesem Memorandum berücksichtigen nur die schalltechnischen Eigenschaften der Trenndecke selbst.</w:delText>
        </w:r>
        <w:commentRangeEnd w:id="2476"/>
        <w:r w:rsidR="00707C67" w:rsidDel="007B714A">
          <w:rPr>
            <w:rStyle w:val="Kommentarzeichen"/>
          </w:rPr>
          <w:commentReference w:id="2476"/>
        </w:r>
        <w:bookmarkStart w:id="2478" w:name="_Toc92102501"/>
        <w:bookmarkStart w:id="2479" w:name="_Toc93048119"/>
        <w:bookmarkEnd w:id="2478"/>
        <w:bookmarkEnd w:id="2479"/>
      </w:del>
    </w:p>
    <w:p w14:paraId="04920D22" w14:textId="0A3922C6" w:rsidR="00B610A8" w:rsidRPr="00E81B1B" w:rsidDel="007B714A" w:rsidRDefault="00B610A8" w:rsidP="00B610A8">
      <w:pPr>
        <w:rPr>
          <w:del w:id="2480" w:author="Carsten Hein" w:date="2022-01-03T11:32:00Z"/>
        </w:rPr>
      </w:pPr>
      <w:del w:id="2481" w:author="Carsten Hein" w:date="2022-01-03T11:32:00Z">
        <w:r w:rsidRPr="00E81B1B" w:rsidDel="007B714A">
          <w:delText xml:space="preserve">Die Schallübertragung über flankierende Bauteile, wie Fassaden und Innenwände, kann zu einer Reduzierung der gesamten bewerteten Luft- und Trittschalldämmung führen. In der Regel sind angrenzende flankierende </w:delText>
        </w:r>
        <w:r w:rsidRPr="00E81B1B" w:rsidDel="007B714A">
          <w:lastRenderedPageBreak/>
          <w:delText>Bauteile vom Trennbauteil, durchlaufend vom Senderaum bis Empfangsraum, zu trennen. Alle flankierenden Bauteile sind vom Trennbauteil komplett zu unterbrechen und elastisch zu entkoppeln.</w:delText>
        </w:r>
        <w:bookmarkStart w:id="2482" w:name="_Toc92102502"/>
        <w:bookmarkStart w:id="2483" w:name="_Toc93048120"/>
        <w:bookmarkEnd w:id="2482"/>
        <w:bookmarkEnd w:id="2483"/>
      </w:del>
    </w:p>
    <w:p w14:paraId="720E789C" w14:textId="7E7E8CF3" w:rsidR="00B610A8" w:rsidRPr="00E81B1B" w:rsidDel="007B714A" w:rsidRDefault="00B610A8" w:rsidP="00B610A8">
      <w:pPr>
        <w:rPr>
          <w:del w:id="2484" w:author="Carsten Hein" w:date="2022-01-03T11:32:00Z"/>
        </w:rPr>
      </w:pPr>
      <w:del w:id="2485" w:author="Carsten Hein" w:date="2022-01-03T11:32:00Z">
        <w:r w:rsidRPr="00E81B1B" w:rsidDel="007B714A">
          <w:delText>Der Nachweis der schalltechnischen Anforderungen muss unter Berücksichtigung der jeweiligen gesamten Einbausituation und der Prüfwerte der einzelnen Materialen bzw. Produkte durchgeführt werden. Die</w:delText>
        </w:r>
      </w:del>
      <w:ins w:id="2486" w:author="Marie" w:date="2021-08-18T10:20:00Z">
        <w:del w:id="2487" w:author="Carsten Hein" w:date="2022-01-03T11:32:00Z">
          <w:r w:rsidR="00CC6114" w:rsidRPr="00E81B1B" w:rsidDel="007B714A">
            <w:delText xml:space="preserve"> </w:delText>
          </w:r>
        </w:del>
      </w:ins>
      <w:del w:id="2488" w:author="Carsten Hein" w:date="2022-01-03T11:32:00Z">
        <w:r w:rsidRPr="00E81B1B" w:rsidDel="007B714A">
          <w:delText xml:space="preserve"> in diesem Memorandum angegebenen Berechnungsergebnisse sind nur informativ und dienen der Orientierung. Eine pauschale Aussage zur Gewährleistung, dass alle erforderlichen schalltechnischen Eigenschaften erreicht werden, kann nicht erfolgen. Dies ist immer im Einzelfall zu prüfen.</w:delText>
        </w:r>
        <w:bookmarkStart w:id="2489" w:name="_Toc92102503"/>
        <w:bookmarkStart w:id="2490" w:name="_Toc93048121"/>
        <w:bookmarkEnd w:id="2489"/>
        <w:bookmarkEnd w:id="2490"/>
      </w:del>
    </w:p>
    <w:p w14:paraId="238AC5BA" w14:textId="156FAB6C" w:rsidR="00B610A8" w:rsidRPr="00E81B1B" w:rsidDel="007B714A" w:rsidRDefault="00B610A8" w:rsidP="00AD7C08">
      <w:pPr>
        <w:pStyle w:val="berschrift2"/>
        <w:numPr>
          <w:ilvl w:val="1"/>
          <w:numId w:val="29"/>
        </w:numPr>
        <w:rPr>
          <w:del w:id="2491" w:author="Carsten Hein" w:date="2022-01-03T11:32:00Z"/>
        </w:rPr>
      </w:pPr>
      <w:bookmarkStart w:id="2492" w:name="_Toc92091675"/>
      <w:bookmarkStart w:id="2493" w:name="_Toc92092117"/>
      <w:bookmarkStart w:id="2494" w:name="_Toc92092229"/>
      <w:del w:id="2495" w:author="Carsten Hein" w:date="2022-01-03T11:32:00Z">
        <w:r w:rsidDel="007B714A">
          <w:delText>Projektbezogene Prüfung</w:delText>
        </w:r>
        <w:bookmarkStart w:id="2496" w:name="_Toc92102504"/>
        <w:bookmarkStart w:id="2497" w:name="_Toc93048122"/>
        <w:bookmarkEnd w:id="2492"/>
        <w:bookmarkEnd w:id="2493"/>
        <w:bookmarkEnd w:id="2494"/>
        <w:bookmarkEnd w:id="2496"/>
        <w:bookmarkEnd w:id="2497"/>
      </w:del>
    </w:p>
    <w:p w14:paraId="1DD04312" w14:textId="5C9C82A5" w:rsidR="00B610A8" w:rsidRPr="00E81B1B" w:rsidDel="007B714A" w:rsidRDefault="00B610A8" w:rsidP="00B610A8">
      <w:pPr>
        <w:rPr>
          <w:del w:id="2498" w:author="Carsten Hein" w:date="2022-01-03T11:32:00Z"/>
        </w:rPr>
      </w:pPr>
      <w:commentRangeStart w:id="2499"/>
      <w:del w:id="2500" w:author="Carsten Hein" w:date="2022-01-03T11:32:00Z">
        <w:r w:rsidRPr="00E81B1B" w:rsidDel="007B714A">
          <w:delText>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 bzw. übereinanderliegende Musterräume vorzusehen, zwischen denen dann die Luft- bzw. Trittschalldämmung der Wände, Decken ggf. auch der Türen gemäß DIN 4109 kontrolliert werden kann.</w:delText>
        </w:r>
        <w:commentRangeEnd w:id="2499"/>
        <w:r w:rsidR="00F24737" w:rsidDel="007B714A">
          <w:rPr>
            <w:rStyle w:val="Kommentarzeichen"/>
          </w:rPr>
          <w:commentReference w:id="2499"/>
        </w:r>
        <w:bookmarkStart w:id="2501" w:name="_Toc92102505"/>
        <w:bookmarkStart w:id="2502" w:name="_Toc93048123"/>
        <w:bookmarkEnd w:id="2501"/>
        <w:bookmarkEnd w:id="2502"/>
      </w:del>
    </w:p>
    <w:p w14:paraId="59A9BC7D" w14:textId="0A55A607" w:rsidR="00B610A8" w:rsidRPr="00E81B1B" w:rsidDel="007B714A" w:rsidRDefault="00B610A8" w:rsidP="00B610A8">
      <w:pPr>
        <w:rPr>
          <w:del w:id="2503" w:author="Carsten Hein" w:date="2022-01-03T11:32:00Z"/>
        </w:rPr>
      </w:pPr>
      <w:del w:id="2504" w:author="Carsten Hein" w:date="2022-01-03T11:32:00Z">
        <w:r w:rsidRPr="00E81B1B" w:rsidDel="007B714A">
          <w:delText xml:space="preserve">Da sich die Planung auf unterschiedliche Nutzungen bezieht, empfiehlt es sich bereits frühzeitig je eine Trenndecke pro Anforderungsniveau zu errichten, um Messungen des Schalldämm-Maßes zwischen dem sich daraus ergebenden Sende- und Empfangsräumen durchführen zu können. Sowohl der Empfangsraum als auch der Senderaum müssen hierfür ein </w:delText>
        </w:r>
        <w:commentRangeStart w:id="2505"/>
        <w:r w:rsidRPr="00E81B1B" w:rsidDel="007B714A">
          <w:delText xml:space="preserve">abgeschlossenes Raumvolumen </w:delText>
        </w:r>
        <w:commentRangeEnd w:id="2505"/>
        <w:r w:rsidR="00557926" w:rsidDel="007B714A">
          <w:rPr>
            <w:rStyle w:val="Kommentarzeichen"/>
          </w:rPr>
          <w:commentReference w:id="2505"/>
        </w:r>
        <w:r w:rsidRPr="00E81B1B" w:rsidDel="007B714A">
          <w:delText>haben. Um belastbare Ergebnisse zu erhalten, ist es wichtig, dass sämtliche Bauteile und Bauteilanschlüsse der Messräume gemäß den Planungsdetails und -vorgaben ausgeführt sind. Auch ist die Schallübertragung über Schallnebenwege, Undichtigkeiten etc. auszuschließen.</w:delText>
        </w:r>
        <w:bookmarkStart w:id="2506" w:name="_Toc92102506"/>
        <w:bookmarkStart w:id="2507" w:name="_Toc93048124"/>
        <w:bookmarkEnd w:id="2506"/>
        <w:bookmarkEnd w:id="2507"/>
      </w:del>
    </w:p>
    <w:p w14:paraId="5FB0F507" w14:textId="6CA9A501" w:rsidR="00B610A8" w:rsidRPr="00E81B1B" w:rsidDel="007B714A" w:rsidRDefault="00B610A8" w:rsidP="00B610A8">
      <w:pPr>
        <w:rPr>
          <w:del w:id="2508" w:author="Carsten Hein" w:date="2022-01-03T11:32:00Z"/>
        </w:rPr>
      </w:pPr>
      <w:del w:id="2509" w:author="Carsten Hein" w:date="2022-01-03T11:32:00Z">
        <w:r w:rsidRPr="00E81B1B" w:rsidDel="007B714A">
          <w:delText>Unter diesen Voraussetzungen lassen sich frühzeitig Aussagen zum zu erwartenden Schalldämm-Maß der Trennwände und Geschossdecken treffen und eventuelle Ausführungsfehler vor dem Serieneinbau korrigieren.</w:delText>
        </w:r>
        <w:bookmarkStart w:id="2510" w:name="_Toc92102507"/>
        <w:bookmarkStart w:id="2511" w:name="_Toc93048125"/>
        <w:bookmarkEnd w:id="2510"/>
        <w:bookmarkEnd w:id="2511"/>
      </w:del>
    </w:p>
    <w:p w14:paraId="4E1DCF3F" w14:textId="26BB4C94" w:rsidR="00F64AD8" w:rsidRPr="00E81B1B" w:rsidDel="007B714A" w:rsidRDefault="0013713D" w:rsidP="00F64AD8">
      <w:pPr>
        <w:rPr>
          <w:del w:id="2512" w:author="Carsten Hein" w:date="2022-01-03T11:32:00Z"/>
        </w:rPr>
      </w:pPr>
      <w:ins w:id="2513" w:author="Jan Wenker" w:date="2021-12-08T12:14:00Z">
        <w:del w:id="2514" w:author="Carsten Hein" w:date="2022-01-03T11:32:00Z">
          <w:r w:rsidDel="007B714A">
            <w:delText xml:space="preserve"> </w:delText>
          </w:r>
        </w:del>
      </w:ins>
      <w:del w:id="2515" w:author="Carsten Hein" w:date="2022-01-03T11:32:00Z">
        <w:r w:rsidR="00B610A8" w:rsidRPr="00E81B1B" w:rsidDel="007B714A">
          <w:delText>Durch die messtechnische Prüfung kann das „Vorhaltemaß“ von 2</w:delText>
        </w:r>
      </w:del>
      <w:ins w:id="2516" w:author="Jan Wenker" w:date="2021-12-08T12:13:00Z">
        <w:del w:id="2517" w:author="Carsten Hein" w:date="2022-01-03T11:32:00Z">
          <w:r w:rsidDel="007B714A">
            <w:delText xml:space="preserve"> </w:delText>
          </w:r>
        </w:del>
      </w:ins>
      <w:del w:id="2518" w:author="Carsten Hein" w:date="2022-01-03T11:32:00Z">
        <w:r w:rsidR="00B610A8" w:rsidRPr="00E81B1B" w:rsidDel="007B714A">
          <w:delText>dB bzw. ca. 1,7</w:delText>
        </w:r>
      </w:del>
      <w:ins w:id="2519" w:author="Jan Wenker" w:date="2021-12-08T12:13:00Z">
        <w:del w:id="2520" w:author="Carsten Hein" w:date="2022-01-03T11:32:00Z">
          <w:r w:rsidDel="007B714A">
            <w:delText xml:space="preserve"> </w:delText>
          </w:r>
        </w:del>
      </w:ins>
      <w:del w:id="2521" w:author="Carsten Hein" w:date="2022-01-03T11:32:00Z">
        <w:r w:rsidR="00B610A8" w:rsidRPr="00E81B1B" w:rsidDel="007B714A">
          <w:delText xml:space="preserve">cm Betonplatte reduziert werden. Die HBV Decke kann so schlanker ausgeführt werden. Das ist umso wichtiger, als Akustik den maßgebenden Einfluss auf die Konstruktionshöhe der Betonplatte hat – Anforderungen aus Brandschutz und Statik sind geringer. </w:delText>
        </w:r>
        <w:bookmarkStart w:id="2522" w:name="_Toc92102508"/>
        <w:bookmarkStart w:id="2523" w:name="_Toc93048126"/>
        <w:bookmarkEnd w:id="2522"/>
        <w:bookmarkEnd w:id="2523"/>
      </w:del>
    </w:p>
    <w:p w14:paraId="3FDC51E3" w14:textId="0A608D88" w:rsidR="00823BFD" w:rsidRPr="00E81B1B" w:rsidDel="007B714A" w:rsidRDefault="00823BFD">
      <w:pPr>
        <w:spacing w:before="0" w:after="160" w:line="259" w:lineRule="auto"/>
        <w:jc w:val="left"/>
        <w:rPr>
          <w:del w:id="2524" w:author="Carsten Hein" w:date="2022-01-03T11:32:00Z"/>
          <w:rFonts w:ascii="Minion Pro" w:eastAsiaTheme="majorEastAsia" w:hAnsi="Minion Pro" w:cstheme="majorBidi"/>
          <w:b/>
          <w:color w:val="004250"/>
          <w:sz w:val="36"/>
          <w:szCs w:val="32"/>
        </w:rPr>
      </w:pPr>
      <w:del w:id="2525" w:author="Carsten Hein" w:date="2022-01-03T11:32:00Z">
        <w:r w:rsidRPr="00E81B1B" w:rsidDel="007B714A">
          <w:br w:type="page"/>
        </w:r>
      </w:del>
    </w:p>
    <w:p w14:paraId="0CE52AB7" w14:textId="766C9A57" w:rsidR="00B610A8" w:rsidRPr="00E81B1B" w:rsidDel="007B714A" w:rsidRDefault="00B610A8" w:rsidP="00AD7C08">
      <w:pPr>
        <w:pStyle w:val="berschrift1"/>
        <w:numPr>
          <w:ilvl w:val="0"/>
          <w:numId w:val="29"/>
        </w:numPr>
        <w:rPr>
          <w:del w:id="2526" w:author="Carsten Hein" w:date="2022-01-03T11:32:00Z"/>
        </w:rPr>
      </w:pPr>
      <w:bookmarkStart w:id="2527" w:name="_Toc92091676"/>
      <w:bookmarkStart w:id="2528" w:name="_Toc92092118"/>
      <w:bookmarkStart w:id="2529" w:name="_Toc92092230"/>
      <w:commentRangeStart w:id="2530"/>
      <w:del w:id="2531" w:author="Carsten Hein" w:date="2022-01-03T11:32:00Z">
        <w:r w:rsidDel="4C11F93A">
          <w:lastRenderedPageBreak/>
          <w:delText>TGA</w:delText>
        </w:r>
      </w:del>
      <w:bookmarkStart w:id="2532" w:name="_Toc93048127"/>
      <w:commentRangeEnd w:id="2530"/>
      <w:r>
        <w:rPr>
          <w:rStyle w:val="Kommentarzeichen"/>
        </w:rPr>
        <w:commentReference w:id="2530"/>
      </w:r>
      <w:del w:id="2533" w:author="Carsten Hein" w:date="2022-01-03T11:32:00Z">
        <w:r w:rsidDel="4C11F93A">
          <w:delText>-</w:delText>
        </w:r>
        <w:commentRangeStart w:id="2534"/>
        <w:r w:rsidDel="4C11F93A">
          <w:delText>Register</w:delText>
        </w:r>
      </w:del>
      <w:commentRangeEnd w:id="2534"/>
      <w:r>
        <w:rPr>
          <w:rStyle w:val="Kommentarzeichen"/>
        </w:rPr>
        <w:commentReference w:id="2534"/>
      </w:r>
      <w:bookmarkStart w:id="2535" w:name="_Toc92102509"/>
      <w:bookmarkEnd w:id="2527"/>
      <w:bookmarkEnd w:id="2528"/>
      <w:bookmarkEnd w:id="2529"/>
      <w:bookmarkEnd w:id="2532"/>
      <w:bookmarkEnd w:id="2535"/>
    </w:p>
    <w:p w14:paraId="14B61583" w14:textId="503C2E3A" w:rsidR="00B610A8" w:rsidRPr="00E81B1B" w:rsidDel="007B714A" w:rsidRDefault="00B610A8" w:rsidP="00AD7C08">
      <w:pPr>
        <w:pStyle w:val="berschrift2"/>
        <w:numPr>
          <w:ilvl w:val="1"/>
          <w:numId w:val="29"/>
        </w:numPr>
        <w:rPr>
          <w:del w:id="2536" w:author="Carsten Hein" w:date="2022-01-03T11:32:00Z"/>
        </w:rPr>
      </w:pPr>
      <w:bookmarkStart w:id="2537" w:name="_Toc92091677"/>
      <w:bookmarkStart w:id="2538" w:name="_Toc92092119"/>
      <w:bookmarkStart w:id="2539" w:name="_Toc92092231"/>
      <w:del w:id="2540" w:author="Carsten Hein" w:date="2022-01-03T11:32:00Z">
        <w:r w:rsidDel="007B714A">
          <w:delText>Annahmen zur Planung/Untersuchung</w:delText>
        </w:r>
        <w:bookmarkStart w:id="2541" w:name="_Toc92102510"/>
        <w:bookmarkStart w:id="2542" w:name="_Toc93048128"/>
        <w:bookmarkEnd w:id="2537"/>
        <w:bookmarkEnd w:id="2538"/>
        <w:bookmarkEnd w:id="2539"/>
        <w:bookmarkEnd w:id="2541"/>
        <w:bookmarkEnd w:id="2542"/>
      </w:del>
    </w:p>
    <w:p w14:paraId="211CB6BC" w14:textId="3E94CA99" w:rsidR="00B610A8" w:rsidRPr="00E81B1B" w:rsidDel="007B714A" w:rsidRDefault="00B610A8" w:rsidP="00B610A8">
      <w:pPr>
        <w:rPr>
          <w:del w:id="2543" w:author="Carsten Hein" w:date="2022-01-03T11:32:00Z"/>
        </w:rPr>
      </w:pPr>
      <w:del w:id="2544" w:author="Carsten Hein" w:date="2022-01-03T11:32:00Z">
        <w:r w:rsidRPr="00E81B1B" w:rsidDel="007B714A">
          <w:delText xml:space="preserve">Für die Untersuchungen zur </w:delText>
        </w:r>
        <w:commentRangeStart w:id="2545"/>
        <w:r w:rsidRPr="00E81B1B" w:rsidDel="007B714A">
          <w:delText xml:space="preserve">Statik der untersuchten Konstruktion </w:delText>
        </w:r>
        <w:commentRangeEnd w:id="2545"/>
        <w:r w:rsidR="00441235" w:rsidDel="007B714A">
          <w:rPr>
            <w:rStyle w:val="Kommentarzeichen"/>
          </w:rPr>
          <w:commentReference w:id="2545"/>
        </w:r>
        <w:r w:rsidRPr="00E81B1B" w:rsidDel="007B714A">
          <w:delText>kann ein einzelnes Deckenelement betrachtet werden, um alle statischen Aspekte zu untersuchen. Für die Akustik ist allein der Aufbau entscheidend, die Größe des Deckenfeldes ist nicht von Bedeutung.</w:delText>
        </w:r>
        <w:r w:rsidR="00CC6114" w:rsidRPr="00E81B1B" w:rsidDel="007B714A">
          <w:delText xml:space="preserve"> </w:delText>
        </w:r>
        <w:r w:rsidRPr="00E81B1B" w:rsidDel="007B714A">
          <w:delText>Für d</w:delText>
        </w:r>
        <w:r w:rsidR="00CC6114" w:rsidRPr="00E81B1B" w:rsidDel="007B714A">
          <w:delText>ie</w:delText>
        </w:r>
        <w:r w:rsidRPr="00E81B1B" w:rsidDel="007B714A">
          <w:delText xml:space="preserve"> TGA Register – welche vorgefertigt die Funktionen Heizen, Kühlen, Lüften, Brandmelder usw. zur Verfügung stellen sollen - sind dagegen zusätzliche Annahmen erforderlich. Um die Register auszulegen, müssen das zu klimatisierende Raumvolumen und weitere Parameter wie die </w:delText>
        </w:r>
        <w:commentRangeStart w:id="2546"/>
        <w:r w:rsidRPr="00E81B1B" w:rsidDel="007B714A">
          <w:delText xml:space="preserve">Güte </w:delText>
        </w:r>
        <w:commentRangeEnd w:id="2546"/>
        <w:r w:rsidR="005C4D03" w:rsidDel="007B714A">
          <w:rPr>
            <w:rStyle w:val="Kommentarzeichen"/>
          </w:rPr>
          <w:commentReference w:id="2546"/>
        </w:r>
        <w:r w:rsidRPr="00E81B1B" w:rsidDel="007B714A">
          <w:delText xml:space="preserve">der Fassade und Fenster festgelegt werden. </w:delText>
        </w:r>
        <w:bookmarkStart w:id="2547" w:name="_Toc92102511"/>
        <w:bookmarkStart w:id="2548" w:name="_Toc93048129"/>
        <w:bookmarkEnd w:id="2547"/>
        <w:bookmarkEnd w:id="2548"/>
      </w:del>
    </w:p>
    <w:p w14:paraId="11248FEB" w14:textId="202E0C35" w:rsidR="00B610A8" w:rsidRPr="00E81B1B" w:rsidDel="007B714A" w:rsidRDefault="009F5E26" w:rsidP="00B610A8">
      <w:pPr>
        <w:rPr>
          <w:del w:id="2549" w:author="Carsten Hein" w:date="2022-01-03T11:32:00Z"/>
        </w:rPr>
      </w:pPr>
      <w:del w:id="2550" w:author="Carsten Hein" w:date="2022-01-03T11:32:00Z">
        <w:r w:rsidRPr="00E81B1B" w:rsidDel="007B714A">
          <w:rPr>
            <w:noProof/>
            <w:lang w:eastAsia="de-DE"/>
          </w:rPr>
          <w:drawing>
            <wp:inline distT="0" distB="0" distL="0" distR="0" wp14:anchorId="66439F35" wp14:editId="4B3F961C">
              <wp:extent cx="4055394" cy="5534025"/>
              <wp:effectExtent l="0" t="0" r="2540" b="0"/>
              <wp:docPr id="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71878" cy="5556519"/>
                      </a:xfrm>
                      <a:prstGeom prst="rect">
                        <a:avLst/>
                      </a:prstGeom>
                    </pic:spPr>
                  </pic:pic>
                </a:graphicData>
              </a:graphic>
            </wp:inline>
          </w:drawing>
        </w:r>
        <w:bookmarkStart w:id="2551" w:name="_Toc92102512"/>
        <w:bookmarkStart w:id="2552" w:name="_Toc93048130"/>
        <w:bookmarkEnd w:id="2551"/>
        <w:bookmarkEnd w:id="2552"/>
      </w:del>
    </w:p>
    <w:p w14:paraId="0C06567D" w14:textId="38A58C4E" w:rsidR="009F5E26" w:rsidRPr="00E81B1B" w:rsidDel="007B714A" w:rsidRDefault="00B1093F" w:rsidP="00B1093F">
      <w:pPr>
        <w:pStyle w:val="Beschriftung"/>
        <w:rPr>
          <w:del w:id="2553" w:author="Carsten Hein" w:date="2022-01-03T11:32:00Z"/>
        </w:rPr>
      </w:pPr>
      <w:del w:id="2554" w:author="Carsten Hein" w:date="2022-01-03T11:32:00Z">
        <w:r w:rsidRPr="00E81B1B" w:rsidDel="007B714A">
          <w:delText xml:space="preserve">Abbildung </w:delText>
        </w:r>
        <w:r w:rsidDel="007B714A">
          <w:rPr>
            <w:iCs w:val="0"/>
          </w:rPr>
          <w:fldChar w:fldCharType="begin"/>
        </w:r>
        <w:r w:rsidDel="007B714A">
          <w:delInstrText>SEQ Abbildung \* ARABIC</w:delInstrText>
        </w:r>
        <w:r w:rsidDel="007B714A">
          <w:rPr>
            <w:iCs w:val="0"/>
          </w:rPr>
          <w:fldChar w:fldCharType="separate"/>
        </w:r>
      </w:del>
      <w:del w:id="2555" w:author="Carsten Hein" w:date="2021-12-28T15:52:00Z">
        <w:r w:rsidR="00950524" w:rsidRPr="00E81B1B" w:rsidDel="0010707D">
          <w:rPr>
            <w:noProof/>
          </w:rPr>
          <w:delText>1</w:delText>
        </w:r>
      </w:del>
      <w:del w:id="2556" w:author="Carsten Hein" w:date="2022-01-03T11:32:00Z">
        <w:r w:rsidDel="007B714A">
          <w:rPr>
            <w:iCs w:val="0"/>
          </w:rPr>
          <w:fldChar w:fldCharType="end"/>
        </w:r>
        <w:r w:rsidRPr="00E81B1B" w:rsidDel="007B714A">
          <w:delText xml:space="preserve"> Annahme Raumgröße Variante A - 3 Achsen = 4,05 m Breite, Variante B  - 4 Achsen = 5,40m Breite</w:delText>
        </w:r>
        <w:bookmarkStart w:id="2557" w:name="_Toc92102513"/>
        <w:bookmarkStart w:id="2558" w:name="_Toc93048131"/>
        <w:bookmarkEnd w:id="2557"/>
        <w:bookmarkEnd w:id="2558"/>
      </w:del>
    </w:p>
    <w:p w14:paraId="15A7BA0B" w14:textId="13C790AA" w:rsidR="009F5E26" w:rsidRPr="00E81B1B" w:rsidDel="007B714A" w:rsidRDefault="009F5E26" w:rsidP="009F5E26">
      <w:pPr>
        <w:rPr>
          <w:del w:id="2559" w:author="Carsten Hein" w:date="2022-01-03T11:32:00Z"/>
        </w:rPr>
      </w:pPr>
      <w:del w:id="2560" w:author="Carsten Hein" w:date="2022-01-03T11:32:00Z">
        <w:r w:rsidRPr="00E81B1B" w:rsidDel="007B714A">
          <w:delText>Es werden zwei unterschiedlich</w:delText>
        </w:r>
        <w:r w:rsidR="00CC6114" w:rsidRPr="00E81B1B" w:rsidDel="007B714A">
          <w:delText>e</w:delText>
        </w:r>
        <w:r w:rsidRPr="00E81B1B" w:rsidDel="007B714A">
          <w:delText xml:space="preserve"> Raumbreiten betrachtet sowie die Raumtiefe von 5,4</w:delText>
        </w:r>
      </w:del>
      <w:ins w:id="2561" w:author="Jan Wenker" w:date="2021-12-08T15:10:00Z">
        <w:del w:id="2562" w:author="Carsten Hein" w:date="2022-01-03T11:32:00Z">
          <w:r w:rsidR="00335A73" w:rsidDel="007B714A">
            <w:delText xml:space="preserve"> </w:delText>
          </w:r>
        </w:del>
      </w:ins>
      <w:del w:id="2563" w:author="Carsten Hein" w:date="2022-01-03T11:32:00Z">
        <w:r w:rsidRPr="00E81B1B" w:rsidDel="007B714A">
          <w:delText xml:space="preserve">m, die bei einer lichten Raumhöhe von </w:delText>
        </w:r>
        <w:commentRangeStart w:id="2564"/>
        <w:r w:rsidRPr="00E81B1B" w:rsidDel="007B714A">
          <w:delText>3,0</w:delText>
        </w:r>
      </w:del>
      <w:ins w:id="2565" w:author="Jan Wenker" w:date="2021-12-08T15:10:00Z">
        <w:del w:id="2566" w:author="Carsten Hein" w:date="2022-01-03T11:32:00Z">
          <w:r w:rsidR="00335A73" w:rsidDel="007B714A">
            <w:delText xml:space="preserve"> </w:delText>
          </w:r>
        </w:del>
      </w:ins>
      <w:del w:id="2567" w:author="Carsten Hein" w:date="2022-01-03T11:32:00Z">
        <w:r w:rsidRPr="00E81B1B" w:rsidDel="007B714A">
          <w:delText xml:space="preserve">m </w:delText>
        </w:r>
        <w:commentRangeEnd w:id="2564"/>
        <w:r w:rsidR="00335A73" w:rsidDel="007B714A">
          <w:rPr>
            <w:rStyle w:val="Kommentarzeichen"/>
          </w:rPr>
          <w:commentReference w:id="2564"/>
        </w:r>
        <w:r w:rsidRPr="00E81B1B" w:rsidDel="007B714A">
          <w:delText xml:space="preserve">noch als natürlich belichtet angenommen werden kann. Dabei wird von den Richtwerten gemäß </w:delText>
        </w:r>
        <w:commentRangeStart w:id="2568"/>
        <w:r w:rsidRPr="00E81B1B" w:rsidDel="007B714A">
          <w:delText>ASR A1.2</w:delText>
        </w:r>
        <w:commentRangeEnd w:id="2568"/>
        <w:r w:rsidR="00CC6114" w:rsidRPr="00E81B1B" w:rsidDel="007B714A">
          <w:rPr>
            <w:rStyle w:val="Kommentarzeichen"/>
          </w:rPr>
          <w:commentReference w:id="2568"/>
        </w:r>
        <w:r w:rsidRPr="00E81B1B" w:rsidDel="007B714A">
          <w:delText xml:space="preserve"> ausgegangen, die 8 – 10 m² Fläche je Arbeitsplatz im Zellenbüro empfehlen. </w:delText>
        </w:r>
        <w:bookmarkStart w:id="2569" w:name="_Toc92102514"/>
        <w:bookmarkStart w:id="2570" w:name="_Toc93048132"/>
        <w:bookmarkEnd w:id="2569"/>
        <w:bookmarkEnd w:id="2570"/>
      </w:del>
    </w:p>
    <w:p w14:paraId="6B537EE8" w14:textId="496AFC06" w:rsidR="009F5E26" w:rsidRPr="00E81B1B" w:rsidDel="007B714A" w:rsidRDefault="00AA74DC" w:rsidP="00B610A8">
      <w:pPr>
        <w:rPr>
          <w:del w:id="2571" w:author="Carsten Hein" w:date="2022-01-03T11:32:00Z"/>
        </w:rPr>
      </w:pPr>
      <w:del w:id="2572" w:author="Carsten Hein" w:date="2022-01-03T11:32:00Z">
        <w:r w:rsidRPr="00E81B1B" w:rsidDel="007B714A">
          <w:lastRenderedPageBreak/>
          <w:delText>o</w:delText>
        </w:r>
        <w:commentRangeStart w:id="2573"/>
        <w:commentRangeStart w:id="2574"/>
        <w:commentRangeStart w:id="2575"/>
        <w:r w:rsidR="009F5E26" w:rsidRPr="00E81B1B" w:rsidDel="007B714A">
          <w:rPr>
            <w:noProof/>
            <w:lang w:eastAsia="de-DE"/>
          </w:rPr>
          <w:drawing>
            <wp:inline distT="0" distB="0" distL="0" distR="0" wp14:anchorId="3CDE9220" wp14:editId="4198A14E">
              <wp:extent cx="4252225" cy="3678072"/>
              <wp:effectExtent l="0" t="0" r="0" b="0"/>
              <wp:docPr id="4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2573"/>
        <w:r w:rsidR="00CB76E6" w:rsidRPr="00E81B1B" w:rsidDel="007B714A">
          <w:rPr>
            <w:rStyle w:val="Kommentarzeichen"/>
          </w:rPr>
          <w:commentReference w:id="2573"/>
        </w:r>
        <w:commentRangeEnd w:id="2574"/>
        <w:r w:rsidR="005B3624" w:rsidRPr="00E81B1B" w:rsidDel="007B714A">
          <w:rPr>
            <w:rStyle w:val="Kommentarzeichen"/>
          </w:rPr>
          <w:commentReference w:id="2574"/>
        </w:r>
        <w:commentRangeEnd w:id="2575"/>
        <w:r w:rsidR="00B93F73" w:rsidDel="007B714A">
          <w:rPr>
            <w:rStyle w:val="Kommentarzeichen"/>
          </w:rPr>
          <w:commentReference w:id="2575"/>
        </w:r>
        <w:bookmarkStart w:id="2576" w:name="_Toc92102515"/>
        <w:bookmarkStart w:id="2577" w:name="_Toc93048133"/>
        <w:bookmarkEnd w:id="2576"/>
        <w:bookmarkEnd w:id="2577"/>
      </w:del>
    </w:p>
    <w:p w14:paraId="7FEBC27B" w14:textId="4F3BB1E7" w:rsidR="009F5E26" w:rsidRPr="00E81B1B" w:rsidDel="007B714A" w:rsidRDefault="00B1093F" w:rsidP="00B1093F">
      <w:pPr>
        <w:pStyle w:val="Beschriftung"/>
        <w:rPr>
          <w:del w:id="2578" w:author="Carsten Hein" w:date="2022-01-03T11:32:00Z"/>
        </w:rPr>
      </w:pPr>
      <w:del w:id="2579" w:author="Carsten Hein" w:date="2022-01-03T11:32:00Z">
        <w:r w:rsidRPr="00E81B1B" w:rsidDel="007B714A">
          <w:delText xml:space="preserve">Abbildung </w:delText>
        </w:r>
        <w:r w:rsidDel="007B714A">
          <w:rPr>
            <w:iCs w:val="0"/>
          </w:rPr>
          <w:fldChar w:fldCharType="begin"/>
        </w:r>
        <w:r w:rsidDel="007B714A">
          <w:delInstrText>SEQ Abbildung \* ARABIC</w:delInstrText>
        </w:r>
        <w:r w:rsidDel="007B714A">
          <w:rPr>
            <w:iCs w:val="0"/>
          </w:rPr>
          <w:fldChar w:fldCharType="separate"/>
        </w:r>
      </w:del>
      <w:del w:id="2580" w:author="Carsten Hein" w:date="2021-12-28T15:52:00Z">
        <w:r w:rsidR="00950524" w:rsidRPr="00E81B1B" w:rsidDel="0010707D">
          <w:rPr>
            <w:noProof/>
          </w:rPr>
          <w:delText>2</w:delText>
        </w:r>
      </w:del>
      <w:del w:id="2581" w:author="Carsten Hein" w:date="2022-01-03T11:32:00Z">
        <w:r w:rsidDel="007B714A">
          <w:rPr>
            <w:iCs w:val="0"/>
          </w:rPr>
          <w:fldChar w:fldCharType="end"/>
        </w:r>
        <w:r w:rsidRPr="00E81B1B" w:rsidDel="007B714A">
          <w:delText xml:space="preserve"> Definition der lichten Raumhöhe. Oben: Voll belegtes TGA-Register - Unten: M</w:delText>
        </w:r>
        <w:r w:rsidR="00CC6114" w:rsidRPr="00E81B1B" w:rsidDel="007B714A">
          <w:delText>i</w:delText>
        </w:r>
        <w:r w:rsidRPr="00E81B1B" w:rsidDel="007B714A">
          <w:delText>nimalausführung zur späteren Nachrüstung</w:delText>
        </w:r>
        <w:bookmarkStart w:id="2582" w:name="_Toc92102516"/>
        <w:bookmarkStart w:id="2583" w:name="_Toc93048134"/>
        <w:bookmarkEnd w:id="2582"/>
        <w:bookmarkEnd w:id="2583"/>
      </w:del>
    </w:p>
    <w:p w14:paraId="476B7380" w14:textId="7D75159B" w:rsidR="009F5E26" w:rsidRPr="00E81B1B" w:rsidDel="007B714A" w:rsidRDefault="009F5E26" w:rsidP="009F5E26">
      <w:pPr>
        <w:rPr>
          <w:del w:id="2584" w:author="Carsten Hein" w:date="2022-01-03T11:32:00Z"/>
        </w:rPr>
      </w:pPr>
      <w:del w:id="2585" w:author="Carsten Hein" w:date="2022-01-03T11:32:00Z">
        <w:r w:rsidRPr="00E81B1B" w:rsidDel="007B714A">
          <w:delText>Die lichte Höhe im Büro wird mit 3,0</w:delText>
        </w:r>
      </w:del>
      <w:ins w:id="2586" w:author="Jan Wenker" w:date="2021-12-08T15:10:00Z">
        <w:del w:id="2587" w:author="Carsten Hein" w:date="2022-01-03T11:32:00Z">
          <w:r w:rsidR="00335A73" w:rsidDel="007B714A">
            <w:delText xml:space="preserve"> </w:delText>
          </w:r>
        </w:del>
      </w:ins>
      <w:del w:id="2588" w:author="Carsten Hein" w:date="2022-01-03T11:32:00Z">
        <w:r w:rsidRPr="00E81B1B" w:rsidDel="007B714A">
          <w:delText>m angenommen, um Raumgrößen &gt; 100 m² nach ASR1.2 realisieren zu können.</w:delText>
        </w:r>
        <w:r w:rsidR="00F80267" w:rsidRPr="00E81B1B" w:rsidDel="007B714A">
          <w:delText xml:space="preserve"> </w:delText>
        </w:r>
        <w:r w:rsidRPr="00E81B1B" w:rsidDel="007B714A">
          <w:delText xml:space="preserve">Die weiteren Parameter werden über die für Büroarbeitsplätze üblichen Lasten hergeleitet. Die äußeren Lasten sind sehr stark von der </w:delText>
        </w:r>
        <w:commentRangeStart w:id="2589"/>
        <w:r w:rsidRPr="00E81B1B" w:rsidDel="007B714A">
          <w:delText xml:space="preserve">Güte der Fassade </w:delText>
        </w:r>
        <w:commentRangeEnd w:id="2589"/>
        <w:r w:rsidR="00850D27" w:rsidDel="007B714A">
          <w:rPr>
            <w:rStyle w:val="Kommentarzeichen"/>
          </w:rPr>
          <w:commentReference w:id="2589"/>
        </w:r>
        <w:r w:rsidRPr="00E81B1B" w:rsidDel="007B714A">
          <w:delText>abhängig und können nicht abgeschätzt werden.</w:delText>
        </w:r>
        <w:bookmarkStart w:id="2590" w:name="_Toc92102517"/>
        <w:bookmarkStart w:id="2591" w:name="_Toc93048135"/>
        <w:bookmarkEnd w:id="2590"/>
        <w:bookmarkEnd w:id="2591"/>
      </w:del>
    </w:p>
    <w:p w14:paraId="003AC2E8" w14:textId="71FB3D70" w:rsidR="009F5E26" w:rsidRPr="00E81B1B" w:rsidDel="007B714A" w:rsidRDefault="009F5E26" w:rsidP="009F5E26">
      <w:pPr>
        <w:rPr>
          <w:del w:id="2592" w:author="Carsten Hein" w:date="2022-01-03T11:32:00Z"/>
          <w:b/>
        </w:rPr>
      </w:pPr>
      <w:del w:id="2593" w:author="Carsten Hein" w:date="2022-01-03T11:32:00Z">
        <w:r w:rsidRPr="00E81B1B" w:rsidDel="007B714A">
          <w:rPr>
            <w:b/>
          </w:rPr>
          <w:delText>TGA-Register Eingangsparameter</w:delText>
        </w:r>
        <w:bookmarkStart w:id="2594" w:name="_Toc92102518"/>
        <w:bookmarkStart w:id="2595" w:name="_Toc93048136"/>
        <w:bookmarkEnd w:id="2594"/>
        <w:bookmarkEnd w:id="2595"/>
      </w:del>
    </w:p>
    <w:p w14:paraId="5254E955" w14:textId="72D3A82F" w:rsidR="009F5E26" w:rsidRPr="00E81B1B" w:rsidDel="007B714A" w:rsidRDefault="009F5E26" w:rsidP="009F5E26">
      <w:pPr>
        <w:rPr>
          <w:del w:id="2596" w:author="Carsten Hein" w:date="2022-01-03T11:32:00Z"/>
        </w:rPr>
      </w:pPr>
      <w:del w:id="2597" w:author="Carsten Hein" w:date="2022-01-03T11:32:00Z">
        <w:r w:rsidRPr="00E81B1B" w:rsidDel="007B714A">
          <w:delText>Um die genaue Heiz- und Kühllast der Räume zu ermitteln, muss eine spezifische Heiz- und Kühllastberechnung durchgeführt werden. In diese gehen sowohl innere wie auch äußere Lasten ein. Diese hängen von der genauen Nutzung und der Gebäudehülle ab. Die folgende Berechnung spiegelt daher nur eine überschlägige Prüfung wieder.</w:delText>
        </w:r>
        <w:r w:rsidR="00F80267" w:rsidRPr="00E81B1B" w:rsidDel="007B714A">
          <w:delText xml:space="preserve"> </w:delText>
        </w:r>
        <w:r w:rsidRPr="00E81B1B" w:rsidDel="007B714A">
          <w:delText>Als Beispielprodukt werden Heiz-/Kühlsegel (Plafotherm DS320)</w:delText>
        </w:r>
        <w:r w:rsidR="00B1093F" w:rsidRPr="00E81B1B" w:rsidDel="007B714A">
          <w:delText xml:space="preserve"> </w:delText>
        </w:r>
        <w:r w:rsidRPr="00E81B1B" w:rsidDel="007B714A">
          <w:delText xml:space="preserve">der Firma Lindner-Group herangezogen. Die Heiz- und Kühlleistung solcher Metall-Decken-Kühlsegel ist bei allen Herstellern etwa gleich. </w:delText>
        </w:r>
        <w:bookmarkStart w:id="2598" w:name="_Toc92102519"/>
        <w:bookmarkStart w:id="2599" w:name="_Toc93048137"/>
        <w:bookmarkEnd w:id="2598"/>
        <w:bookmarkEnd w:id="2599"/>
      </w:del>
    </w:p>
    <w:p w14:paraId="6E2E7BB2" w14:textId="4DBA8C5D" w:rsidR="009F5E26" w:rsidRPr="00E81B1B" w:rsidDel="007B714A" w:rsidRDefault="009F5E26" w:rsidP="00B610A8">
      <w:pPr>
        <w:rPr>
          <w:del w:id="2600" w:author="Carsten Hein" w:date="2022-01-03T11:32:00Z"/>
        </w:rPr>
      </w:pPr>
      <w:commentRangeStart w:id="2601"/>
      <w:commentRangeStart w:id="2602"/>
      <w:del w:id="2603" w:author="Carsten Hein" w:date="2022-01-03T11:32:00Z">
        <w:r w:rsidRPr="00E81B1B" w:rsidDel="007B714A">
          <w:rPr>
            <w:noProof/>
            <w:lang w:eastAsia="de-DE"/>
          </w:rPr>
          <w:drawing>
            <wp:inline distT="0" distB="0" distL="0" distR="0" wp14:anchorId="5D25740F" wp14:editId="35AA7351">
              <wp:extent cx="3902802" cy="2316724"/>
              <wp:effectExtent l="0" t="0" r="254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2601"/>
        <w:r w:rsidR="00B205EF" w:rsidDel="007B714A">
          <w:rPr>
            <w:rStyle w:val="Kommentarzeichen"/>
          </w:rPr>
          <w:commentReference w:id="2601"/>
        </w:r>
        <w:commentRangeEnd w:id="2602"/>
        <w:r w:rsidR="00EC42D3" w:rsidRPr="00E81B1B" w:rsidDel="007B714A">
          <w:rPr>
            <w:rStyle w:val="Kommentarzeichen"/>
          </w:rPr>
          <w:commentReference w:id="2602"/>
        </w:r>
        <w:bookmarkStart w:id="2604" w:name="_Toc92102520"/>
        <w:bookmarkStart w:id="2605" w:name="_Toc93048138"/>
        <w:bookmarkEnd w:id="2604"/>
        <w:bookmarkEnd w:id="2605"/>
      </w:del>
    </w:p>
    <w:p w14:paraId="4779169D" w14:textId="47DA1EFE" w:rsidR="009F5E26" w:rsidRPr="00E81B1B" w:rsidDel="007B714A" w:rsidRDefault="009F5E26" w:rsidP="00B610A8">
      <w:pPr>
        <w:rPr>
          <w:del w:id="2606" w:author="Carsten Hein" w:date="2022-01-03T11:32:00Z"/>
        </w:rPr>
      </w:pPr>
      <w:del w:id="2607" w:author="Carsten Hein" w:date="2022-01-03T11:32:00Z">
        <w:r w:rsidRPr="00E81B1B" w:rsidDel="007B714A">
          <w:delText>In der Beispielrechnung wurden übliche Parameter und Leistungen angesetzt.</w:delText>
        </w:r>
        <w:bookmarkStart w:id="2608" w:name="_Toc92102521"/>
        <w:bookmarkStart w:id="2609" w:name="_Toc93048139"/>
        <w:bookmarkEnd w:id="2608"/>
        <w:bookmarkEnd w:id="2609"/>
      </w:del>
    </w:p>
    <w:p w14:paraId="02B1B9CE" w14:textId="556002FE" w:rsidR="009F5E26" w:rsidRPr="00E81B1B" w:rsidDel="007B714A" w:rsidRDefault="009F5E26" w:rsidP="00B610A8">
      <w:pPr>
        <w:rPr>
          <w:del w:id="2610" w:author="Carsten Hein" w:date="2022-01-03T11:32:00Z"/>
        </w:rPr>
      </w:pPr>
      <w:commentRangeStart w:id="2611"/>
      <w:del w:id="2612" w:author="Carsten Hein" w:date="2022-01-03T11:32:00Z">
        <w:r w:rsidRPr="00E81B1B" w:rsidDel="007B714A">
          <w:rPr>
            <w:noProof/>
            <w:lang w:eastAsia="de-DE"/>
          </w:rPr>
          <w:lastRenderedPageBreak/>
          <w:drawing>
            <wp:inline distT="0" distB="0" distL="0" distR="0" wp14:anchorId="3024D52F" wp14:editId="10133F19">
              <wp:extent cx="4225499" cy="2922908"/>
              <wp:effectExtent l="0" t="0" r="381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2611"/>
        <w:r w:rsidR="003A3ECF" w:rsidDel="007B714A">
          <w:rPr>
            <w:rStyle w:val="Kommentarzeichen"/>
          </w:rPr>
          <w:commentReference w:id="2611"/>
        </w:r>
        <w:bookmarkStart w:id="2613" w:name="_Toc92102522"/>
        <w:bookmarkStart w:id="2614" w:name="_Toc93048140"/>
        <w:bookmarkEnd w:id="2613"/>
        <w:bookmarkEnd w:id="2614"/>
      </w:del>
    </w:p>
    <w:p w14:paraId="7B0F7ECA" w14:textId="5CD17CBD" w:rsidR="009F5E26" w:rsidRPr="00E81B1B" w:rsidDel="007B714A" w:rsidRDefault="009F5E26" w:rsidP="009F5E26">
      <w:pPr>
        <w:pStyle w:val="Kommentartext"/>
        <w:rPr>
          <w:del w:id="2615" w:author="Carsten Hein" w:date="2022-01-03T11:32:00Z"/>
        </w:rPr>
      </w:pPr>
      <w:commentRangeStart w:id="2616"/>
      <w:commentRangeStart w:id="2617"/>
      <w:del w:id="2618" w:author="Carsten Hein" w:date="2022-01-03T11:32:00Z">
        <w:r w:rsidRPr="00E81B1B" w:rsidDel="007B714A">
          <w:delText>Unten bei den Fähnchen: Das zweite wäre eine „Heizdecke“….</w:delText>
        </w:r>
        <w:commentRangeEnd w:id="2616"/>
        <w:r w:rsidR="00CB76E6" w:rsidRPr="00E81B1B" w:rsidDel="007B714A">
          <w:rPr>
            <w:rStyle w:val="Kommentarzeichen"/>
          </w:rPr>
          <w:commentReference w:id="2616"/>
        </w:r>
        <w:commentRangeEnd w:id="2617"/>
        <w:r w:rsidR="001B4A00" w:rsidDel="007B714A">
          <w:rPr>
            <w:rStyle w:val="Kommentarzeichen"/>
          </w:rPr>
          <w:commentReference w:id="2617"/>
        </w:r>
        <w:bookmarkStart w:id="2619" w:name="_Toc92102523"/>
        <w:bookmarkStart w:id="2620" w:name="_Toc93048141"/>
        <w:bookmarkEnd w:id="2619"/>
        <w:bookmarkEnd w:id="2620"/>
      </w:del>
    </w:p>
    <w:p w14:paraId="11F201B4" w14:textId="6A0BCCF4" w:rsidR="009F5E26" w:rsidRPr="00E81B1B" w:rsidDel="007B714A" w:rsidRDefault="009F5E26" w:rsidP="00B610A8">
      <w:pPr>
        <w:rPr>
          <w:del w:id="2621" w:author="Carsten Hein" w:date="2022-01-03T11:32:00Z"/>
        </w:rPr>
      </w:pPr>
      <w:commentRangeStart w:id="2622"/>
      <w:del w:id="2623" w:author="Carsten Hein" w:date="2022-01-03T11:32:00Z">
        <w:r w:rsidRPr="00E81B1B" w:rsidDel="007B714A">
          <w:rPr>
            <w:noProof/>
            <w:lang w:eastAsia="de-DE"/>
          </w:rPr>
          <w:lastRenderedPageBreak/>
          <w:drawing>
            <wp:inline distT="0" distB="0" distL="0" distR="0" wp14:anchorId="4ED30A93" wp14:editId="114989C3">
              <wp:extent cx="5262600" cy="8118603"/>
              <wp:effectExtent l="0" t="0" r="0" b="0"/>
              <wp:docPr id="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b="705"/>
                      <a:stretch/>
                    </pic:blipFill>
                    <pic:spPr bwMode="auto">
                      <a:xfrm>
                        <a:off x="0" y="0"/>
                        <a:ext cx="5272918" cy="813452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2"/>
        <w:r w:rsidR="003A3ECF" w:rsidDel="007B714A">
          <w:rPr>
            <w:rStyle w:val="Kommentarzeichen"/>
          </w:rPr>
          <w:commentReference w:id="2622"/>
        </w:r>
        <w:bookmarkStart w:id="2624" w:name="_Toc92102524"/>
        <w:bookmarkStart w:id="2625" w:name="_Toc93048142"/>
        <w:bookmarkEnd w:id="2624"/>
        <w:bookmarkEnd w:id="2625"/>
      </w:del>
    </w:p>
    <w:p w14:paraId="487982FE" w14:textId="5D5CCF04" w:rsidR="009F5E26" w:rsidRPr="00E81B1B" w:rsidDel="007B714A" w:rsidRDefault="009F5E26" w:rsidP="00B610A8">
      <w:pPr>
        <w:rPr>
          <w:del w:id="2626" w:author="Carsten Hein" w:date="2022-01-03T11:32:00Z"/>
        </w:rPr>
      </w:pPr>
      <w:del w:id="2627" w:author="Carsten Hein" w:date="2022-01-03T11:32:00Z">
        <w:r w:rsidRPr="00E81B1B" w:rsidDel="007B714A">
          <w:rPr>
            <w:noProof/>
            <w:lang w:eastAsia="de-DE"/>
          </w:rPr>
          <w:lastRenderedPageBreak/>
          <w:drawing>
            <wp:inline distT="0" distB="0" distL="0" distR="0" wp14:anchorId="6B2FA3E9" wp14:editId="1DB01F3A">
              <wp:extent cx="5400000" cy="6876000"/>
              <wp:effectExtent l="0" t="0" r="0" b="127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bookmarkStart w:id="2628" w:name="_Toc92102525"/>
        <w:bookmarkStart w:id="2629" w:name="_Toc93048143"/>
        <w:bookmarkEnd w:id="2628"/>
        <w:bookmarkEnd w:id="2629"/>
      </w:del>
    </w:p>
    <w:p w14:paraId="727F12D1" w14:textId="1022FB27" w:rsidR="009F5E26" w:rsidRPr="00E81B1B" w:rsidDel="007B714A" w:rsidRDefault="009F5E26" w:rsidP="00AD7C08">
      <w:pPr>
        <w:pStyle w:val="berschrift2"/>
        <w:numPr>
          <w:ilvl w:val="1"/>
          <w:numId w:val="29"/>
        </w:numPr>
        <w:rPr>
          <w:del w:id="2630" w:author="Carsten Hein" w:date="2022-01-03T11:32:00Z"/>
        </w:rPr>
      </w:pPr>
      <w:bookmarkStart w:id="2631" w:name="_Toc92091678"/>
      <w:bookmarkStart w:id="2632" w:name="_Toc92092120"/>
      <w:bookmarkStart w:id="2633" w:name="_Toc92092232"/>
      <w:commentRangeStart w:id="2634"/>
      <w:del w:id="2635" w:author="Carsten Hein" w:date="2022-01-03T09:26:00Z">
        <w:r w:rsidDel="002F1952">
          <w:delText>Zusammenfassung</w:delText>
        </w:r>
        <w:commentRangeEnd w:id="2634"/>
        <w:r w:rsidDel="002F1952">
          <w:commentReference w:id="2634"/>
        </w:r>
      </w:del>
      <w:bookmarkStart w:id="2636" w:name="_Toc92102526"/>
      <w:bookmarkStart w:id="2637" w:name="_Toc93048144"/>
      <w:bookmarkEnd w:id="2631"/>
      <w:bookmarkEnd w:id="2632"/>
      <w:bookmarkEnd w:id="2633"/>
      <w:bookmarkEnd w:id="2636"/>
      <w:bookmarkEnd w:id="2637"/>
    </w:p>
    <w:p w14:paraId="317DDA49" w14:textId="44E391A2" w:rsidR="009F5E26" w:rsidRPr="00E81B1B" w:rsidDel="007B714A" w:rsidRDefault="009F5E26" w:rsidP="009F5E26">
      <w:pPr>
        <w:rPr>
          <w:del w:id="2638" w:author="Carsten Hein" w:date="2022-01-03T11:32:00Z"/>
        </w:rPr>
      </w:pPr>
      <w:del w:id="2639" w:author="Carsten Hein" w:date="2022-01-03T11:32:00Z">
        <w:r w:rsidRPr="00E81B1B" w:rsidDel="007B714A">
          <w:delText xml:space="preserve">Das TGA </w:delText>
        </w:r>
      </w:del>
      <w:ins w:id="2640" w:author="Jan Wenker" w:date="2021-12-08T15:12:00Z">
        <w:del w:id="2641" w:author="Carsten Hein" w:date="2022-01-03T11:32:00Z">
          <w:r w:rsidR="00CE1F32" w:rsidDel="007B714A">
            <w:delText>-</w:delText>
          </w:r>
        </w:del>
      </w:ins>
      <w:del w:id="2642" w:author="Carsten Hein" w:date="2022-01-03T11:32:00Z">
        <w:r w:rsidRPr="00E81B1B" w:rsidDel="007B714A">
          <w:delText>Register ergänzt die modulare Konstruktion der HBV</w:delText>
        </w:r>
      </w:del>
      <w:ins w:id="2643" w:author="Jan Wenker" w:date="2021-12-08T15:13:00Z">
        <w:del w:id="2644" w:author="Carsten Hein" w:date="2022-01-03T11:32:00Z">
          <w:r w:rsidR="00CE1F32" w:rsidDel="007B714A">
            <w:delText>-</w:delText>
          </w:r>
        </w:del>
      </w:ins>
      <w:del w:id="2645" w:author="Carsten Hein" w:date="2022-01-03T11:32:00Z">
        <w:r w:rsidRPr="00E81B1B" w:rsidDel="007B714A">
          <w:delText xml:space="preserve"> Decke. Aus den übrigen Gewerken ergeben sich folgende zusätzliche Anforderungen.</w:delText>
        </w:r>
        <w:bookmarkStart w:id="2646" w:name="_Toc92102527"/>
        <w:bookmarkStart w:id="2647" w:name="_Toc93048145"/>
        <w:bookmarkEnd w:id="2646"/>
        <w:bookmarkEnd w:id="2647"/>
      </w:del>
    </w:p>
    <w:p w14:paraId="442BFE62" w14:textId="411F755B" w:rsidR="009F5E26" w:rsidRPr="00E81B1B" w:rsidDel="007B714A" w:rsidRDefault="009F5E26" w:rsidP="009F5E26">
      <w:pPr>
        <w:numPr>
          <w:ilvl w:val="0"/>
          <w:numId w:val="17"/>
        </w:numPr>
        <w:rPr>
          <w:del w:id="2648" w:author="Carsten Hein" w:date="2022-01-03T11:32:00Z"/>
        </w:rPr>
      </w:pPr>
      <w:del w:id="2649" w:author="Carsten Hein" w:date="2022-01-03T11:32:00Z">
        <w:r w:rsidRPr="00E81B1B" w:rsidDel="007B714A">
          <w:delText xml:space="preserve">Das TGA </w:delText>
        </w:r>
      </w:del>
      <w:ins w:id="2650" w:author="Jan Wenker" w:date="2021-12-08T15:12:00Z">
        <w:del w:id="2651" w:author="Carsten Hein" w:date="2022-01-03T11:32:00Z">
          <w:r w:rsidR="00CE1F32" w:rsidDel="007B714A">
            <w:delText>-</w:delText>
          </w:r>
        </w:del>
      </w:ins>
      <w:del w:id="2652" w:author="Carsten Hein" w:date="2022-01-03T11:32:00Z">
        <w:r w:rsidRPr="00E81B1B" w:rsidDel="007B714A">
          <w:delText>Register wird nicht zur Reduktion Trittschall-/Luftschallübertagung zwischen den Geschossen herangezogen. Auf Grund des vorgesehenen Einsatzes wird keine durchgehende Unterdecke erzeugt (das frei hängende Deckensegel hat eine bessere Leistung). Das Register kann aber zur Verbesserung der Raumakustik genutzt werden.</w:delText>
        </w:r>
        <w:bookmarkStart w:id="2653" w:name="_Toc92102528"/>
        <w:bookmarkStart w:id="2654" w:name="_Toc93048146"/>
        <w:bookmarkEnd w:id="2653"/>
        <w:bookmarkEnd w:id="2654"/>
      </w:del>
    </w:p>
    <w:p w14:paraId="66CAC39A" w14:textId="7E21A56B" w:rsidR="009F5E26" w:rsidRPr="00E81B1B" w:rsidDel="007B714A" w:rsidRDefault="009F5E26" w:rsidP="009F5E26">
      <w:pPr>
        <w:numPr>
          <w:ilvl w:val="0"/>
          <w:numId w:val="17"/>
        </w:numPr>
        <w:rPr>
          <w:del w:id="2655" w:author="Carsten Hein" w:date="2022-01-03T11:32:00Z"/>
        </w:rPr>
      </w:pPr>
      <w:del w:id="2656" w:author="Carsten Hein" w:date="2022-01-03T11:32:00Z">
        <w:r w:rsidRPr="00E81B1B" w:rsidDel="007B714A">
          <w:lastRenderedPageBreak/>
          <w:delText>Für den Brandschutz ist es ebenfalls erforderlich, die Konstruktionsdetails so auszulegen, dass eine „Luftumspülung“ der Heiz-/Kühldeckenelemente möglich ist. Die Abstände der Deckenelemente zu den Unterzügen und untereinander müssen groß genug gewählt werden, damit die Feuerwehr im Brandfall eine visuelle Kontrolle durchführen kann.</w:delText>
        </w:r>
        <w:bookmarkStart w:id="2657" w:name="_Toc92102529"/>
        <w:bookmarkStart w:id="2658" w:name="_Toc93048147"/>
        <w:bookmarkEnd w:id="2657"/>
        <w:bookmarkEnd w:id="2658"/>
      </w:del>
    </w:p>
    <w:p w14:paraId="5D0CFB75" w14:textId="51EEB737" w:rsidR="009F5E26" w:rsidRPr="00E81B1B" w:rsidDel="007B714A" w:rsidRDefault="009F5E26" w:rsidP="00B610A8">
      <w:pPr>
        <w:numPr>
          <w:ilvl w:val="0"/>
          <w:numId w:val="17"/>
        </w:numPr>
        <w:rPr>
          <w:del w:id="2659" w:author="Carsten Hein" w:date="2022-01-03T11:32:00Z"/>
        </w:rPr>
      </w:pPr>
      <w:del w:id="2660" w:author="Carsten Hein" w:date="2022-01-03T11:32:00Z">
        <w:r w:rsidRPr="00E81B1B" w:rsidDel="007B714A">
          <w:delText xml:space="preserve">Auf Grund der modularen Bauweise und eines zirkularen Planungskonzeptes wird der Rohbau auf &gt;100 Jahre </w:delText>
        </w:r>
        <w:commentRangeStart w:id="2661"/>
        <w:r w:rsidRPr="00E81B1B" w:rsidDel="007B714A">
          <w:delText xml:space="preserve">LC </w:delText>
        </w:r>
        <w:commentRangeEnd w:id="2661"/>
        <w:r w:rsidR="00E7208E" w:rsidDel="007B714A">
          <w:rPr>
            <w:rStyle w:val="Kommentarzeichen"/>
          </w:rPr>
          <w:commentReference w:id="2661"/>
        </w:r>
        <w:r w:rsidRPr="00E81B1B" w:rsidDel="007B714A">
          <w:delText>ausgelegt, während die TGA</w:delText>
        </w:r>
      </w:del>
      <w:ins w:id="2662" w:author="Jan Wenker" w:date="2021-12-08T15:14:00Z">
        <w:del w:id="2663" w:author="Carsten Hein" w:date="2022-01-03T11:32:00Z">
          <w:r w:rsidR="00E7208E" w:rsidDel="007B714A">
            <w:delText>-</w:delText>
          </w:r>
        </w:del>
      </w:ins>
      <w:del w:id="2664" w:author="Carsten Hein" w:date="2022-01-03T11:32:00Z">
        <w:r w:rsidRPr="00E81B1B" w:rsidDel="007B714A">
          <w:delText xml:space="preserve"> Register eine LC Erwartung von ca. 20 Jahren haben. Daher ist bei der Konstruktion der Elemente auf flexible Montage, Wartung und Demontage/Ersatz zu achten. Das Deckensegel aus Abschluss des TGA</w:delText>
        </w:r>
      </w:del>
      <w:ins w:id="2665" w:author="Jan Wenker" w:date="2021-12-08T15:14:00Z">
        <w:del w:id="2666" w:author="Carsten Hein" w:date="2022-01-03T11:32:00Z">
          <w:r w:rsidR="00E7208E" w:rsidDel="007B714A">
            <w:delText>-</w:delText>
          </w:r>
        </w:del>
      </w:ins>
      <w:del w:id="2667" w:author="Carsten Hein" w:date="2022-01-03T11:32:00Z">
        <w:r w:rsidRPr="00E81B1B" w:rsidDel="007B714A">
          <w:delText xml:space="preserve"> Registers wird in Segmente aufgeteilt, so dass sie durch eine Person ausgehängt werden können. Sie sind normalerweise mit Ketten gesichert, an denen sie abgeklappt </w:delText>
        </w:r>
        <w:commentRangeStart w:id="2668"/>
        <w:r w:rsidRPr="00E81B1B" w:rsidDel="007B714A">
          <w:delText>hängen</w:delText>
        </w:r>
        <w:commentRangeEnd w:id="2668"/>
        <w:r w:rsidR="00D037A3" w:rsidRPr="00E81B1B" w:rsidDel="007B714A">
          <w:rPr>
            <w:rStyle w:val="Kommentarzeichen"/>
          </w:rPr>
          <w:commentReference w:id="2668"/>
        </w:r>
        <w:r w:rsidRPr="00E81B1B" w:rsidDel="007B714A">
          <w:delText>.</w:delText>
        </w:r>
        <w:bookmarkStart w:id="2669" w:name="_Toc92102530"/>
        <w:bookmarkStart w:id="2670" w:name="_Toc93048148"/>
        <w:bookmarkEnd w:id="2669"/>
        <w:bookmarkEnd w:id="2670"/>
      </w:del>
    </w:p>
    <w:p w14:paraId="19B49BAD" w14:textId="761E47FD" w:rsidR="002F1952" w:rsidRPr="00E81B1B" w:rsidDel="007B714A" w:rsidRDefault="002F1952" w:rsidP="002F1952">
      <w:pPr>
        <w:ind w:left="720"/>
        <w:rPr>
          <w:del w:id="2671" w:author="Carsten Hein" w:date="2022-01-03T11:32:00Z"/>
        </w:rPr>
      </w:pPr>
      <w:bookmarkStart w:id="2672" w:name="_Toc92102531"/>
      <w:bookmarkStart w:id="2673" w:name="_Toc93048149"/>
      <w:bookmarkEnd w:id="2672"/>
      <w:bookmarkEnd w:id="2673"/>
    </w:p>
    <w:p w14:paraId="5ACD3F8D" w14:textId="305ACDE2" w:rsidR="009F5E26" w:rsidRPr="00E81B1B" w:rsidDel="007B714A" w:rsidRDefault="009F5E26">
      <w:pPr>
        <w:pStyle w:val="berschrift1"/>
        <w:numPr>
          <w:ilvl w:val="0"/>
          <w:numId w:val="29"/>
        </w:numPr>
        <w:rPr>
          <w:del w:id="2674" w:author="Carsten Hein" w:date="2022-01-03T11:33:00Z"/>
        </w:rPr>
        <w:pPrChange w:id="2675" w:author="Carsten Hein" w:date="2022-01-03T08:35:00Z">
          <w:pPr>
            <w:pStyle w:val="berschrift"/>
            <w:numPr>
              <w:numId w:val="29"/>
            </w:numPr>
            <w:ind w:left="432" w:hanging="432"/>
          </w:pPr>
        </w:pPrChange>
      </w:pPr>
      <w:bookmarkStart w:id="2676" w:name="_Toc92091679"/>
      <w:bookmarkStart w:id="2677" w:name="_Toc92092121"/>
      <w:bookmarkStart w:id="2678" w:name="_Toc92092233"/>
      <w:del w:id="2679" w:author="Carsten Hein" w:date="2022-01-03T11:33:00Z">
        <w:r w:rsidDel="4C11F93A">
          <w:delText>Koppelung der Deckenelemente zur Deckenscheibe</w:delText>
        </w:r>
        <w:bookmarkStart w:id="2680" w:name="_Toc92102532"/>
        <w:bookmarkStart w:id="2681" w:name="_Toc93048150"/>
        <w:bookmarkEnd w:id="2676"/>
        <w:bookmarkEnd w:id="2677"/>
        <w:bookmarkEnd w:id="2678"/>
        <w:bookmarkEnd w:id="2680"/>
        <w:bookmarkEnd w:id="2681"/>
      </w:del>
    </w:p>
    <w:p w14:paraId="57DC8041" w14:textId="09E6D4A9" w:rsidR="009F5E26" w:rsidRPr="00E81B1B" w:rsidDel="007B714A" w:rsidRDefault="009F5E26" w:rsidP="009F5E26">
      <w:pPr>
        <w:rPr>
          <w:del w:id="2682" w:author="Carsten Hein" w:date="2022-01-03T11:33:00Z"/>
        </w:rPr>
      </w:pPr>
      <w:del w:id="2683" w:author="Carsten Hein" w:date="2022-01-03T11:33:00Z">
        <w:r w:rsidRPr="00E81B1B" w:rsidDel="007B714A">
          <w:delText xml:space="preserve">Die Verbindungen zwischen den Fertigteilelementen </w:delText>
        </w:r>
      </w:del>
      <w:ins w:id="2684" w:author="Jan Wenker" w:date="2021-12-09T14:43:00Z">
        <w:del w:id="2685" w:author="Carsten Hein" w:date="2022-01-03T11:33:00Z">
          <w:r w:rsidR="00FB4B18" w:rsidDel="007B714A">
            <w:delText>HBV-Deckenelementen</w:delText>
          </w:r>
          <w:r w:rsidR="00FB4B18" w:rsidRPr="00E81B1B" w:rsidDel="007B714A">
            <w:delText xml:space="preserve"> </w:delText>
          </w:r>
        </w:del>
      </w:ins>
      <w:del w:id="2686" w:author="Carsten Hein" w:date="2022-01-03T11:33:00Z">
        <w:r w:rsidRPr="00E81B1B" w:rsidDel="007B714A">
          <w:delText>müssen die horizontale Kraftübertragung sicherstellen. Kräfte parallel zur Fugenebene sind über die Reibung in der Fuge</w:delText>
        </w:r>
        <w:r w:rsidR="00BC5745" w:rsidRPr="00E81B1B" w:rsidDel="007B714A">
          <w:delText xml:space="preserve"> zu</w:delText>
        </w:r>
        <w:r w:rsidRPr="00E81B1B" w:rsidDel="007B714A">
          <w:delText xml:space="preserve"> übertragen</w:delText>
        </w:r>
        <w:r w:rsidR="00BC5745" w:rsidRPr="00E81B1B" w:rsidDel="007B714A">
          <w:delText>, während Kräfte quer zur Fugenebene im Ringbalken aufgenommen werden.</w:delText>
        </w:r>
        <w:bookmarkStart w:id="2687" w:name="_Toc92102533"/>
        <w:bookmarkStart w:id="2688" w:name="_Toc93048151"/>
        <w:bookmarkEnd w:id="2687"/>
        <w:bookmarkEnd w:id="2688"/>
      </w:del>
    </w:p>
    <w:p w14:paraId="1773DFBE" w14:textId="66D71559" w:rsidR="009F5E26" w:rsidRPr="00E81B1B" w:rsidDel="007B714A" w:rsidRDefault="009F5E26" w:rsidP="009F5E26">
      <w:pPr>
        <w:rPr>
          <w:del w:id="2689" w:author="Carsten Hein" w:date="2022-01-03T11:33:00Z"/>
        </w:rPr>
      </w:pPr>
      <w:commentRangeStart w:id="2690"/>
      <w:del w:id="2691" w:author="Carsten Hein" w:date="2022-01-03T11:33:00Z">
        <w:r w:rsidRPr="00E81B1B" w:rsidDel="007B714A">
          <w:delText>Die Wahl der Verbindungsart ist vo</w:delText>
        </w:r>
      </w:del>
      <w:ins w:id="2692" w:author="Jan Wenker" w:date="2021-12-08T15:14:00Z">
        <w:del w:id="2693" w:author="Carsten Hein" w:date="2022-01-03T11:33:00Z">
          <w:r w:rsidR="00676722" w:rsidDel="007B714A">
            <w:delText>n</w:delText>
          </w:r>
        </w:del>
      </w:ins>
      <w:del w:id="2694" w:author="Carsten Hein" w:date="2022-01-03T11:33:00Z">
        <w:r w:rsidRPr="00E81B1B" w:rsidDel="007B714A">
          <w:delText>m mehreren Randbedienungen abhängig</w:delText>
        </w:r>
        <w:r w:rsidR="00BC5745" w:rsidRPr="00E81B1B" w:rsidDel="007B714A">
          <w:delText xml:space="preserve">. </w:delText>
        </w:r>
        <w:r w:rsidRPr="00E81B1B" w:rsidDel="007B714A">
          <w:delText xml:space="preserve">Die folgenden Varianten </w:delText>
        </w:r>
        <w:r w:rsidR="00BC5745" w:rsidRPr="00E81B1B" w:rsidDel="007B714A">
          <w:delText xml:space="preserve">stellen </w:delText>
        </w:r>
        <w:r w:rsidRPr="00E81B1B" w:rsidDel="007B714A">
          <w:delText xml:space="preserve">Ausführungsvorschläge für unterschiedliche Randbedienungen </w:delText>
        </w:r>
        <w:r w:rsidR="00BC5745" w:rsidRPr="00E81B1B" w:rsidDel="007B714A">
          <w:delText>dar.</w:delText>
        </w:r>
        <w:commentRangeEnd w:id="2690"/>
        <w:r w:rsidR="003E2809" w:rsidRPr="00E81B1B" w:rsidDel="007B714A">
          <w:rPr>
            <w:rStyle w:val="Kommentarzeichen"/>
          </w:rPr>
          <w:commentReference w:id="2690"/>
        </w:r>
        <w:bookmarkStart w:id="2695" w:name="_Toc92102534"/>
        <w:bookmarkStart w:id="2696" w:name="_Toc93048152"/>
        <w:bookmarkEnd w:id="2695"/>
        <w:bookmarkEnd w:id="2696"/>
      </w:del>
    </w:p>
    <w:p w14:paraId="6B935AAC" w14:textId="7020BCE9" w:rsidR="009F5E26" w:rsidRPr="00E81B1B" w:rsidDel="007B714A" w:rsidRDefault="009F5E26" w:rsidP="00AD7C08">
      <w:pPr>
        <w:pStyle w:val="berschrift2"/>
        <w:numPr>
          <w:ilvl w:val="1"/>
          <w:numId w:val="29"/>
        </w:numPr>
        <w:rPr>
          <w:del w:id="2697" w:author="Carsten Hein" w:date="2022-01-03T11:33:00Z"/>
        </w:rPr>
      </w:pPr>
      <w:bookmarkStart w:id="2698" w:name="_Toc92091680"/>
      <w:bookmarkStart w:id="2699" w:name="_Toc92092122"/>
      <w:bookmarkStart w:id="2700" w:name="_Toc92092234"/>
      <w:del w:id="2701" w:author="Carsten Hein" w:date="2022-01-03T11:33:00Z">
        <w:r w:rsidDel="007B714A">
          <w:delText>Ortbeton Ringbalken</w:delText>
        </w:r>
        <w:bookmarkStart w:id="2702" w:name="_Toc92102535"/>
        <w:bookmarkStart w:id="2703" w:name="_Toc93048153"/>
        <w:bookmarkEnd w:id="2698"/>
        <w:bookmarkEnd w:id="2699"/>
        <w:bookmarkEnd w:id="2700"/>
        <w:bookmarkEnd w:id="2702"/>
        <w:bookmarkEnd w:id="2703"/>
      </w:del>
    </w:p>
    <w:p w14:paraId="5675EAEF" w14:textId="7BB77A3E" w:rsidR="009F5E26" w:rsidRPr="00E81B1B" w:rsidDel="007B714A" w:rsidRDefault="009F5E26" w:rsidP="00B610A8">
      <w:pPr>
        <w:rPr>
          <w:del w:id="2704" w:author="Carsten Hein" w:date="2022-01-03T11:33:00Z"/>
        </w:rPr>
      </w:pPr>
      <w:commentRangeStart w:id="2705"/>
      <w:commentRangeStart w:id="2706"/>
      <w:del w:id="2707" w:author="Carsten Hein" w:date="2022-01-03T11:33:00Z">
        <w:r w:rsidRPr="00E81B1B" w:rsidDel="007B714A">
          <w:rPr>
            <w:noProof/>
            <w:lang w:eastAsia="de-DE"/>
          </w:rPr>
          <w:drawing>
            <wp:inline distT="0" distB="0" distL="0" distR="0" wp14:anchorId="29B2CD61" wp14:editId="4B7DD2CA">
              <wp:extent cx="5039995" cy="3898760"/>
              <wp:effectExtent l="0" t="0" r="8255" b="698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699"/>
                      <a:stretch/>
                    </pic:blipFill>
                    <pic:spPr bwMode="auto">
                      <a:xfrm>
                        <a:off x="0" y="0"/>
                        <a:ext cx="5039995" cy="3898760"/>
                      </a:xfrm>
                      <a:prstGeom prst="rect">
                        <a:avLst/>
                      </a:prstGeom>
                      <a:ln>
                        <a:noFill/>
                      </a:ln>
                      <a:extLst>
                        <a:ext uri="{53640926-AAD7-44D8-BBD7-CCE9431645EC}">
                          <a14:shadowObscured xmlns:a14="http://schemas.microsoft.com/office/drawing/2010/main"/>
                        </a:ext>
                      </a:extLst>
                    </pic:spPr>
                  </pic:pic>
                </a:graphicData>
              </a:graphic>
            </wp:inline>
          </w:drawing>
        </w:r>
        <w:commentRangeEnd w:id="2705"/>
        <w:r w:rsidR="009C404D" w:rsidDel="007B714A">
          <w:rPr>
            <w:rStyle w:val="Kommentarzeichen"/>
          </w:rPr>
          <w:commentReference w:id="2705"/>
        </w:r>
        <w:commentRangeEnd w:id="2706"/>
        <w:r w:rsidR="00E91341" w:rsidDel="007B714A">
          <w:rPr>
            <w:rStyle w:val="Kommentarzeichen"/>
          </w:rPr>
          <w:commentReference w:id="2706"/>
        </w:r>
        <w:bookmarkStart w:id="2708" w:name="_Toc92102536"/>
        <w:bookmarkStart w:id="2709" w:name="_Toc93048154"/>
        <w:bookmarkEnd w:id="2708"/>
        <w:bookmarkEnd w:id="2709"/>
      </w:del>
    </w:p>
    <w:p w14:paraId="59A447F7" w14:textId="182AF9A7" w:rsidR="00BA5901" w:rsidRPr="00E81B1B" w:rsidDel="007B714A" w:rsidRDefault="00BA5901" w:rsidP="00BA5901">
      <w:pPr>
        <w:pStyle w:val="Beschriftung"/>
        <w:rPr>
          <w:del w:id="2710" w:author="Carsten Hein" w:date="2022-01-03T11:33:00Z"/>
        </w:rPr>
      </w:pPr>
      <w:del w:id="2711" w:author="Carsten Hein" w:date="2022-01-03T11:33:00Z">
        <w:r w:rsidRPr="00E81B1B" w:rsidDel="007B714A">
          <w:delText xml:space="preserve">Abbildung </w:delText>
        </w:r>
        <w:r w:rsidDel="007B714A">
          <w:rPr>
            <w:iCs w:val="0"/>
          </w:rPr>
          <w:fldChar w:fldCharType="begin"/>
        </w:r>
        <w:r w:rsidDel="007B714A">
          <w:delInstrText>SEQ Abbildung \* ARABIC</w:delInstrText>
        </w:r>
        <w:r w:rsidDel="007B714A">
          <w:rPr>
            <w:iCs w:val="0"/>
          </w:rPr>
          <w:fldChar w:fldCharType="separate"/>
        </w:r>
      </w:del>
      <w:del w:id="2712" w:author="Carsten Hein" w:date="2021-12-28T15:52:00Z">
        <w:r w:rsidR="00950524" w:rsidRPr="00E81B1B" w:rsidDel="0010707D">
          <w:rPr>
            <w:noProof/>
          </w:rPr>
          <w:delText>3</w:delText>
        </w:r>
      </w:del>
      <w:del w:id="2713" w:author="Carsten Hein" w:date="2022-01-03T11:33:00Z">
        <w:r w:rsidDel="007B714A">
          <w:rPr>
            <w:iCs w:val="0"/>
          </w:rPr>
          <w:fldChar w:fldCharType="end"/>
        </w:r>
        <w:r w:rsidRPr="00E81B1B" w:rsidDel="007B714A">
          <w:delText xml:space="preserve"> Kopplung der Deckenelemente durch Ortbeton-Ringbalken</w:delText>
        </w:r>
        <w:bookmarkStart w:id="2714" w:name="_Toc92102537"/>
        <w:bookmarkStart w:id="2715" w:name="_Toc93048155"/>
        <w:bookmarkEnd w:id="2714"/>
        <w:bookmarkEnd w:id="2715"/>
      </w:del>
    </w:p>
    <w:p w14:paraId="62FD1DA3" w14:textId="695B0A54" w:rsidR="009F5E26" w:rsidRPr="00E81B1B" w:rsidDel="007B714A" w:rsidRDefault="009F5E26" w:rsidP="009F5E26">
      <w:pPr>
        <w:rPr>
          <w:del w:id="2716" w:author="Carsten Hein" w:date="2022-01-03T11:33:00Z"/>
        </w:rPr>
      </w:pPr>
      <w:del w:id="2717" w:author="Carsten Hein" w:date="2022-01-03T11:33:00Z">
        <w:r w:rsidRPr="00E81B1B" w:rsidDel="007B714A">
          <w:delText xml:space="preserve">Die Verbindung mittels eines Ringbalkens aus Ortbeton hat den Vorteil relativ große Normalkräfte aufnehmen zu können. Bei Gebäudetypologien mit </w:delText>
        </w:r>
        <w:commentRangeStart w:id="2718"/>
        <w:r w:rsidRPr="00E81B1B" w:rsidDel="007B714A">
          <w:delText xml:space="preserve">höhen Luv- und Leeseiten können die Normalkräfte im Balken höher </w:delText>
        </w:r>
        <w:commentRangeEnd w:id="2718"/>
        <w:r w:rsidR="009D2D91" w:rsidDel="007B714A">
          <w:rPr>
            <w:rStyle w:val="Kommentarzeichen"/>
          </w:rPr>
          <w:lastRenderedPageBreak/>
          <w:commentReference w:id="2718"/>
        </w:r>
        <w:r w:rsidRPr="00E81B1B" w:rsidDel="007B714A">
          <w:delText xml:space="preserve">als die Aufnahmefähigkeit vom Verbindungselementen werden, ein Ortbeton-Ringbalken kann </w:delText>
        </w:r>
        <w:commentRangeStart w:id="2719"/>
        <w:r w:rsidRPr="00E81B1B" w:rsidDel="007B714A">
          <w:delText xml:space="preserve">beliebig </w:delText>
        </w:r>
        <w:r w:rsidR="00BC5745" w:rsidRPr="00E81B1B" w:rsidDel="007B714A">
          <w:delText>große</w:delText>
        </w:r>
        <w:r w:rsidRPr="00E81B1B" w:rsidDel="007B714A">
          <w:delText xml:space="preserve"> </w:delText>
        </w:r>
        <w:commentRangeEnd w:id="2719"/>
        <w:r w:rsidR="003D60E1" w:rsidDel="007B714A">
          <w:rPr>
            <w:rStyle w:val="Kommentarzeichen"/>
          </w:rPr>
          <w:commentReference w:id="2719"/>
        </w:r>
        <w:r w:rsidRPr="00E81B1B" w:rsidDel="007B714A">
          <w:delText>Bewehrung</w:delText>
        </w:r>
        <w:r w:rsidR="00BC5745" w:rsidRPr="00E81B1B" w:rsidDel="007B714A">
          <w:delText>smengen</w:delText>
        </w:r>
        <w:r w:rsidRPr="00E81B1B" w:rsidDel="007B714A">
          <w:delText xml:space="preserve"> beinhalten</w:delText>
        </w:r>
        <w:r w:rsidR="00BC5745" w:rsidRPr="00E81B1B" w:rsidDel="007B714A">
          <w:delText xml:space="preserve">. Des Weiteren erlaubt die Variante </w:delText>
        </w:r>
        <w:r w:rsidRPr="00E81B1B" w:rsidDel="007B714A">
          <w:delText xml:space="preserve">große Toleranzen und </w:delText>
        </w:r>
        <w:r w:rsidR="00BC5745" w:rsidRPr="00E81B1B" w:rsidDel="007B714A">
          <w:delText xml:space="preserve">bietet ein hohes Maß an </w:delText>
        </w:r>
        <w:r w:rsidRPr="00E81B1B" w:rsidDel="007B714A">
          <w:delText>Flexibilität. Einbauteile ohne Krafteinleitung in d</w:delText>
        </w:r>
        <w:r w:rsidR="00BC5745" w:rsidRPr="00E81B1B" w:rsidDel="007B714A">
          <w:delText>ie</w:delText>
        </w:r>
        <w:r w:rsidRPr="00E81B1B" w:rsidDel="007B714A">
          <w:delText xml:space="preserve"> Decke</w:delText>
        </w:r>
        <w:r w:rsidR="00BC5745" w:rsidRPr="00E81B1B" w:rsidDel="007B714A">
          <w:delText xml:space="preserve">, beispielsweise </w:delText>
        </w:r>
        <w:r w:rsidRPr="00E81B1B" w:rsidDel="007B714A">
          <w:delText>Q- Isok</w:delText>
        </w:r>
        <w:r w:rsidR="00BC5745" w:rsidRPr="00E81B1B" w:rsidDel="007B714A">
          <w:delText>ör</w:delText>
        </w:r>
        <w:r w:rsidRPr="00E81B1B" w:rsidDel="007B714A">
          <w:delText>b</w:delText>
        </w:r>
        <w:r w:rsidR="00BC5745" w:rsidRPr="00E81B1B" w:rsidDel="007B714A">
          <w:delText>e</w:delText>
        </w:r>
        <w:r w:rsidRPr="00E81B1B" w:rsidDel="007B714A">
          <w:delText xml:space="preserve"> und Schubdorne</w:delText>
        </w:r>
        <w:r w:rsidR="00BC5745" w:rsidRPr="00E81B1B" w:rsidDel="007B714A">
          <w:delText>,</w:delText>
        </w:r>
        <w:r w:rsidRPr="00E81B1B" w:rsidDel="007B714A">
          <w:delText xml:space="preserve"> können einfach</w:delText>
        </w:r>
        <w:r w:rsidR="00BC5745" w:rsidRPr="00E81B1B" w:rsidDel="007B714A">
          <w:delText xml:space="preserve"> </w:delText>
        </w:r>
        <w:r w:rsidRPr="00E81B1B" w:rsidDel="007B714A">
          <w:delText xml:space="preserve">eingebaut werden. </w:delText>
        </w:r>
        <w:commentRangeStart w:id="2720"/>
        <w:commentRangeStart w:id="2721"/>
        <w:r w:rsidRPr="00E81B1B" w:rsidDel="007B714A">
          <w:delText>3Ø16 Bewehrung kann eingesetzt werden, Bewehrungsstoß muss versetzt ausgeführt werde. Steckbügel bis Ø8 sind möglich.</w:delText>
        </w:r>
        <w:commentRangeEnd w:id="2720"/>
        <w:r w:rsidR="00BC5745" w:rsidRPr="00E81B1B" w:rsidDel="007B714A">
          <w:rPr>
            <w:rStyle w:val="Kommentarzeichen"/>
          </w:rPr>
          <w:commentReference w:id="2720"/>
        </w:r>
        <w:commentRangeEnd w:id="2721"/>
        <w:r w:rsidR="000B19CA" w:rsidDel="007B714A">
          <w:rPr>
            <w:rStyle w:val="Kommentarzeichen"/>
          </w:rPr>
          <w:commentReference w:id="2721"/>
        </w:r>
        <w:bookmarkStart w:id="2722" w:name="_Toc92102538"/>
        <w:bookmarkStart w:id="2723" w:name="_Toc93048156"/>
        <w:bookmarkEnd w:id="2722"/>
        <w:bookmarkEnd w:id="2723"/>
      </w:del>
    </w:p>
    <w:p w14:paraId="089E3EFD" w14:textId="0604C10B" w:rsidR="009F5E26" w:rsidRPr="00E81B1B" w:rsidDel="007B714A" w:rsidRDefault="009F5E26" w:rsidP="009F5E26">
      <w:pPr>
        <w:rPr>
          <w:del w:id="2724" w:author="Carsten Hein" w:date="2022-01-03T11:33:00Z"/>
        </w:rPr>
      </w:pPr>
      <w:del w:id="2725" w:author="Carsten Hein" w:date="2022-01-03T11:33:00Z">
        <w:r w:rsidRPr="00E81B1B" w:rsidDel="007B714A">
          <w:delText xml:space="preserve">Der Nachteil der Ortbeton-Ringbalken besteht darin, dass die Rückbaumöglichkeiten begrenzt sind, ein Downcycling ist nicht zu vermeiden. Im Vergleich zu den Fertigteilvarianten ist der Ortbeton-Ringbalken relativ langsam </w:delText>
        </w:r>
        <w:r w:rsidR="00BC5745" w:rsidRPr="00E81B1B" w:rsidDel="007B714A">
          <w:delText>in der Herstellung</w:delText>
        </w:r>
        <w:commentRangeStart w:id="2726"/>
        <w:r w:rsidR="00592479" w:rsidRPr="00E81B1B" w:rsidDel="007B714A">
          <w:delText>.</w:delText>
        </w:r>
        <w:r w:rsidR="00BC5745" w:rsidRPr="00E81B1B" w:rsidDel="007B714A">
          <w:delText xml:space="preserve"> Zusätzliche</w:delText>
        </w:r>
        <w:r w:rsidRPr="00E81B1B" w:rsidDel="007B714A">
          <w:delText xml:space="preserve"> Schutzmaßnahmen vor Betonfeuchtigkeit für das Holz sind nicht erforderlich, wobei eine Schutzmaßnahme des sichtbaren Holzes hilfreich sein kann.</w:delText>
        </w:r>
        <w:commentRangeEnd w:id="2726"/>
        <w:r w:rsidR="0000292A" w:rsidDel="007B714A">
          <w:rPr>
            <w:rStyle w:val="Kommentarzeichen"/>
          </w:rPr>
          <w:commentReference w:id="2726"/>
        </w:r>
        <w:bookmarkStart w:id="2727" w:name="_Toc92102539"/>
        <w:bookmarkStart w:id="2728" w:name="_Toc93048157"/>
        <w:bookmarkEnd w:id="2727"/>
        <w:bookmarkEnd w:id="2728"/>
      </w:del>
    </w:p>
    <w:p w14:paraId="0C26A250" w14:textId="4E4B55CB" w:rsidR="009F5E26" w:rsidRPr="00E81B1B" w:rsidDel="007B714A" w:rsidRDefault="00BC5745" w:rsidP="00AD7C08">
      <w:pPr>
        <w:pStyle w:val="berschrift2"/>
        <w:numPr>
          <w:ilvl w:val="1"/>
          <w:numId w:val="29"/>
        </w:numPr>
        <w:rPr>
          <w:del w:id="2729" w:author="Carsten Hein" w:date="2022-01-03T11:33:00Z"/>
        </w:rPr>
      </w:pPr>
      <w:bookmarkStart w:id="2730" w:name="_Toc92091681"/>
      <w:bookmarkStart w:id="2731" w:name="_Toc92092123"/>
      <w:bookmarkStart w:id="2732" w:name="_Toc92092235"/>
      <w:del w:id="2733" w:author="Carsten Hein" w:date="2022-01-03T11:33:00Z">
        <w:r w:rsidDel="007B714A">
          <w:delText>Geschweißte Stahl-Verbindung</w:delText>
        </w:r>
        <w:bookmarkStart w:id="2734" w:name="_Toc92102540"/>
        <w:bookmarkStart w:id="2735" w:name="_Toc93048158"/>
        <w:bookmarkEnd w:id="2730"/>
        <w:bookmarkEnd w:id="2731"/>
        <w:bookmarkEnd w:id="2732"/>
        <w:bookmarkEnd w:id="2734"/>
        <w:bookmarkEnd w:id="2735"/>
      </w:del>
    </w:p>
    <w:p w14:paraId="412D8BE3" w14:textId="68327B0F" w:rsidR="009F5E26" w:rsidRPr="00E81B1B" w:rsidDel="007B714A" w:rsidRDefault="009F5E26" w:rsidP="009F5E26">
      <w:pPr>
        <w:rPr>
          <w:del w:id="2736" w:author="Carsten Hein" w:date="2022-01-03T11:33:00Z"/>
        </w:rPr>
      </w:pPr>
      <w:del w:id="2737" w:author="Carsten Hein" w:date="2022-01-03T11:33:00Z">
        <w:r w:rsidRPr="00E81B1B" w:rsidDel="007B714A">
          <w:rPr>
            <w:noProof/>
            <w:lang w:eastAsia="de-DE"/>
          </w:rPr>
          <w:drawing>
            <wp:inline distT="0" distB="0" distL="0" distR="0" wp14:anchorId="7C5A0C41" wp14:editId="25951A44">
              <wp:extent cx="5039995" cy="3786505"/>
              <wp:effectExtent l="0" t="0" r="8255" b="4445"/>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3786505"/>
                      </a:xfrm>
                      <a:prstGeom prst="rect">
                        <a:avLst/>
                      </a:prstGeom>
                    </pic:spPr>
                  </pic:pic>
                </a:graphicData>
              </a:graphic>
            </wp:inline>
          </w:drawing>
        </w:r>
        <w:bookmarkStart w:id="2738" w:name="_Toc92102541"/>
        <w:bookmarkStart w:id="2739" w:name="_Toc93048159"/>
        <w:bookmarkEnd w:id="2738"/>
        <w:bookmarkEnd w:id="2739"/>
      </w:del>
    </w:p>
    <w:p w14:paraId="02C7DA22" w14:textId="7BA58028" w:rsidR="00BC5745" w:rsidRPr="00E81B1B" w:rsidDel="007B714A" w:rsidRDefault="00BA5901" w:rsidP="00BA5901">
      <w:pPr>
        <w:pStyle w:val="Beschriftung"/>
        <w:rPr>
          <w:del w:id="2740" w:author="Carsten Hein" w:date="2022-01-03T11:33:00Z"/>
          <w:iCs w:val="0"/>
        </w:rPr>
      </w:pPr>
      <w:bookmarkStart w:id="2741" w:name="_Toc76712909"/>
      <w:del w:id="2742" w:author="Carsten Hein" w:date="2022-01-03T11:33:00Z">
        <w:r w:rsidRPr="00E81B1B" w:rsidDel="007B714A">
          <w:delText xml:space="preserve">Abbildung </w:delText>
        </w:r>
        <w:r w:rsidDel="007B714A">
          <w:rPr>
            <w:iCs w:val="0"/>
          </w:rPr>
          <w:fldChar w:fldCharType="begin"/>
        </w:r>
        <w:r w:rsidDel="007B714A">
          <w:delInstrText>SEQ Abbildung \* ARABIC</w:delInstrText>
        </w:r>
        <w:r w:rsidDel="007B714A">
          <w:rPr>
            <w:iCs w:val="0"/>
          </w:rPr>
          <w:fldChar w:fldCharType="separate"/>
        </w:r>
      </w:del>
      <w:del w:id="2743" w:author="Carsten Hein" w:date="2021-12-28T15:52:00Z">
        <w:r w:rsidR="00950524" w:rsidRPr="00E81B1B" w:rsidDel="0010707D">
          <w:rPr>
            <w:noProof/>
          </w:rPr>
          <w:delText>4</w:delText>
        </w:r>
      </w:del>
      <w:del w:id="2744" w:author="Carsten Hein" w:date="2022-01-03T11:33:00Z">
        <w:r w:rsidDel="007B714A">
          <w:rPr>
            <w:iCs w:val="0"/>
          </w:rPr>
          <w:fldChar w:fldCharType="end"/>
        </w:r>
        <w:r w:rsidRPr="00E81B1B" w:rsidDel="007B714A">
          <w:delText xml:space="preserve"> Stahlbauverbindung zur Kopplung der Fertigteile</w:delText>
        </w:r>
        <w:bookmarkStart w:id="2745" w:name="_Toc92102542"/>
        <w:bookmarkStart w:id="2746" w:name="_Toc93048160"/>
        <w:bookmarkEnd w:id="2745"/>
        <w:bookmarkEnd w:id="2746"/>
      </w:del>
    </w:p>
    <w:bookmarkEnd w:id="2741"/>
    <w:p w14:paraId="71C7A741" w14:textId="1E0222D5" w:rsidR="009F5E26" w:rsidRPr="00E81B1B" w:rsidDel="007B714A" w:rsidRDefault="009F5E26" w:rsidP="009F5E26">
      <w:pPr>
        <w:rPr>
          <w:del w:id="2747" w:author="Carsten Hein" w:date="2022-01-03T11:33:00Z"/>
        </w:rPr>
      </w:pPr>
      <w:del w:id="2748" w:author="Carsten Hein" w:date="2022-01-03T11:33:00Z">
        <w:r w:rsidRPr="00E81B1B" w:rsidDel="007B714A">
          <w:delText>Bei der Verbindungsvariante mit angeschweißtem Stahlblech ist die Verwendung vo</w:delText>
        </w:r>
        <w:r w:rsidR="00BC5745" w:rsidRPr="00E81B1B" w:rsidDel="007B714A">
          <w:delText>n</w:delText>
        </w:r>
        <w:r w:rsidRPr="00E81B1B" w:rsidDel="007B714A">
          <w:delText xml:space="preserve"> Ortbeton auf die Vergussfuge begrenzt.</w:delText>
        </w:r>
        <w:r w:rsidR="00592479" w:rsidRPr="00E81B1B" w:rsidDel="007B714A">
          <w:delText xml:space="preserve"> Die Randbewehrung wird im Werk in die Deckenteile mit einbetoniert. Zuvor werden in den Ecken Stahlbleche</w:delText>
        </w:r>
        <w:r w:rsidRPr="00E81B1B" w:rsidDel="007B714A">
          <w:delText xml:space="preserve"> </w:delText>
        </w:r>
        <w:r w:rsidR="00BC5745" w:rsidRPr="00E81B1B" w:rsidDel="007B714A">
          <w:delText xml:space="preserve">an die </w:delText>
        </w:r>
        <w:r w:rsidR="00592479" w:rsidRPr="00E81B1B" w:rsidDel="007B714A">
          <w:delText>Randb</w:delText>
        </w:r>
        <w:r w:rsidRPr="00E81B1B" w:rsidDel="007B714A">
          <w:delText>ewehrung geschweißt</w:delText>
        </w:r>
        <w:r w:rsidR="00592479" w:rsidRPr="00E81B1B" w:rsidDel="007B714A">
          <w:delText xml:space="preserve"> und bleiben zugänglich.</w:delText>
        </w:r>
        <w:r w:rsidRPr="00E81B1B" w:rsidDel="007B714A">
          <w:delText xml:space="preserve"> </w:delText>
        </w:r>
        <w:r w:rsidR="00592479" w:rsidRPr="00E81B1B" w:rsidDel="007B714A">
          <w:delText>Im Bauwerk werden n</w:delText>
        </w:r>
        <w:r w:rsidRPr="00E81B1B" w:rsidDel="007B714A">
          <w:delText xml:space="preserve">ebeneinander liegenden </w:delText>
        </w:r>
        <w:r w:rsidR="00592479" w:rsidRPr="00E81B1B" w:rsidDel="007B714A">
          <w:delText xml:space="preserve">Fertigteile </w:delText>
        </w:r>
        <w:commentRangeStart w:id="2749"/>
        <w:r w:rsidRPr="00E81B1B" w:rsidDel="007B714A">
          <w:delText xml:space="preserve">werden </w:delText>
        </w:r>
        <w:r w:rsidR="00592479" w:rsidRPr="00E81B1B" w:rsidDel="007B714A">
          <w:delText>durch Verschweißen der Stahlbleche verbunden</w:delText>
        </w:r>
        <w:commentRangeEnd w:id="2749"/>
        <w:r w:rsidR="00C562C3" w:rsidDel="007B714A">
          <w:rPr>
            <w:rStyle w:val="Kommentarzeichen"/>
          </w:rPr>
          <w:commentReference w:id="2749"/>
        </w:r>
        <w:r w:rsidR="00592479" w:rsidRPr="00E81B1B" w:rsidDel="007B714A">
          <w:delText>. D</w:delText>
        </w:r>
        <w:r w:rsidRPr="00E81B1B" w:rsidDel="007B714A">
          <w:delText xml:space="preserve">ie Öffnung kann nachträglich mit Mörtel </w:delText>
        </w:r>
        <w:commentRangeStart w:id="2750"/>
        <w:r w:rsidRPr="00E81B1B" w:rsidDel="007B714A">
          <w:delText xml:space="preserve">eingegossen </w:delText>
        </w:r>
        <w:commentRangeEnd w:id="2750"/>
        <w:r w:rsidR="00BD6EAF" w:rsidDel="007B714A">
          <w:rPr>
            <w:rStyle w:val="Kommentarzeichen"/>
          </w:rPr>
          <w:commentReference w:id="2750"/>
        </w:r>
        <w:r w:rsidRPr="00E81B1B" w:rsidDel="007B714A">
          <w:delText xml:space="preserve">werden oder mit Faserbeton-Deckel für weitere Inspektionen </w:delText>
        </w:r>
        <w:r w:rsidR="00592479" w:rsidRPr="00E81B1B" w:rsidDel="007B714A">
          <w:delText>ab</w:delText>
        </w:r>
        <w:r w:rsidRPr="00E81B1B" w:rsidDel="007B714A">
          <w:delText>gedeckt werden.</w:delText>
        </w:r>
        <w:bookmarkStart w:id="2751" w:name="_Toc92102543"/>
        <w:bookmarkStart w:id="2752" w:name="_Toc93048161"/>
        <w:bookmarkEnd w:id="2751"/>
        <w:bookmarkEnd w:id="2752"/>
      </w:del>
    </w:p>
    <w:p w14:paraId="26CF1428" w14:textId="2D2608D6" w:rsidR="009F5E26" w:rsidRPr="00E81B1B" w:rsidDel="007B714A" w:rsidRDefault="009F5E26" w:rsidP="009F5E26">
      <w:pPr>
        <w:rPr>
          <w:del w:id="2753" w:author="Carsten Hein" w:date="2022-01-03T11:33:00Z"/>
        </w:rPr>
      </w:pPr>
      <w:del w:id="2754" w:author="Carsten Hein" w:date="2022-01-03T11:33:00Z">
        <w:r w:rsidRPr="00E81B1B" w:rsidDel="007B714A">
          <w:delText xml:space="preserve">Die Stahlblech-Verbindung erlaubt weniger Toleranzen als der Ortbeton-Ringbalken, </w:delText>
        </w:r>
        <w:r w:rsidR="00592479" w:rsidRPr="00E81B1B" w:rsidDel="007B714A">
          <w:delText xml:space="preserve">sodass </w:delText>
        </w:r>
        <w:r w:rsidRPr="00E81B1B" w:rsidDel="007B714A">
          <w:delText>Toleranzen bei der Berechnung der Schweißnaht</w:delText>
        </w:r>
        <w:r w:rsidR="00592479" w:rsidRPr="00E81B1B" w:rsidDel="007B714A">
          <w:delText xml:space="preserve"> zu berücksichtigen sind</w:delText>
        </w:r>
        <w:r w:rsidRPr="00E81B1B" w:rsidDel="007B714A">
          <w:delText xml:space="preserve">. </w:delText>
        </w:r>
        <w:r w:rsidR="00592479" w:rsidRPr="00E81B1B" w:rsidDel="007B714A">
          <w:delText>Dafür ermöglicht sie einen</w:delText>
        </w:r>
        <w:r w:rsidRPr="00E81B1B" w:rsidDel="007B714A">
          <w:delText xml:space="preserve"> schnelleren Bauablauf</w:delText>
        </w:r>
        <w:r w:rsidR="00592479" w:rsidRPr="00E81B1B" w:rsidDel="007B714A">
          <w:delText xml:space="preserve"> als bspw. die Ortbetonvariante, da das Stahlblech direkt nach dem Montieren verschweißt werden kann und danach die volle Tragfähigkeit erreicht ist.</w:delText>
        </w:r>
        <w:bookmarkStart w:id="2755" w:name="_Toc92102544"/>
        <w:bookmarkStart w:id="2756" w:name="_Toc93048162"/>
        <w:bookmarkEnd w:id="2755"/>
        <w:bookmarkEnd w:id="2756"/>
      </w:del>
    </w:p>
    <w:p w14:paraId="714502D1" w14:textId="003B9065" w:rsidR="009F5E26" w:rsidRPr="00E81B1B" w:rsidDel="007B714A" w:rsidRDefault="009F5E26" w:rsidP="009F5E26">
      <w:pPr>
        <w:rPr>
          <w:del w:id="2757" w:author="Carsten Hein" w:date="2022-01-03T11:33:00Z"/>
        </w:rPr>
      </w:pPr>
      <w:del w:id="2758" w:author="Carsten Hein" w:date="2022-01-03T11:33:00Z">
        <w:r w:rsidRPr="00E81B1B" w:rsidDel="007B714A">
          <w:delText xml:space="preserve">Der Rückbauablauf kann </w:delText>
        </w:r>
        <w:r w:rsidR="00592479" w:rsidRPr="00E81B1B" w:rsidDel="007B714A">
          <w:delText>aufgrund der Verschweißung</w:delText>
        </w:r>
        <w:r w:rsidRPr="00E81B1B" w:rsidDel="007B714A">
          <w:delText xml:space="preserve"> aufwendig werden, ein Downcycling ist aber vermeidbar. Bei nicht </w:delText>
        </w:r>
        <w:r w:rsidR="001566AA" w:rsidRPr="00E81B1B" w:rsidDel="007B714A">
          <w:delText>ver</w:delText>
        </w:r>
        <w:r w:rsidRPr="00E81B1B" w:rsidDel="007B714A">
          <w:delText>gossener Öffnung sind regelmäßige Überwachungen erforderlich, um mögliche</w:delText>
        </w:r>
        <w:r w:rsidR="001566AA" w:rsidRPr="00E81B1B" w:rsidDel="007B714A">
          <w:delText xml:space="preserve"> </w:delText>
        </w:r>
        <w:r w:rsidRPr="00E81B1B" w:rsidDel="007B714A">
          <w:delText>Schäden frühzeitig zu erkennen.</w:delText>
        </w:r>
        <w:bookmarkStart w:id="2759" w:name="_Toc92102545"/>
        <w:bookmarkStart w:id="2760" w:name="_Toc93048163"/>
        <w:bookmarkEnd w:id="2759"/>
        <w:bookmarkEnd w:id="2760"/>
      </w:del>
    </w:p>
    <w:p w14:paraId="7F8A0648" w14:textId="43F03621" w:rsidR="009F5E26" w:rsidRPr="00E81B1B" w:rsidDel="007B714A" w:rsidRDefault="009F5E26" w:rsidP="009F5E26">
      <w:pPr>
        <w:rPr>
          <w:del w:id="2761" w:author="Carsten Hein" w:date="2022-01-03T11:33:00Z"/>
        </w:rPr>
      </w:pPr>
      <w:commentRangeStart w:id="2762"/>
      <w:del w:id="2763" w:author="Carsten Hein" w:date="2022-01-03T11:33:00Z">
        <w:r w:rsidRPr="00E81B1B" w:rsidDel="007B714A">
          <w:lastRenderedPageBreak/>
          <w:delText>Durchmesser der Randbewehrung soll auf Ø12 begrenzt werden. Ein Bewehrungsstoß ist nicht erforderlich, die Bewehrung soll eine Schlaufe bilden, um eine ausreichende Nahtlänge zu erlauben.</w:delText>
        </w:r>
        <w:commentRangeEnd w:id="2762"/>
        <w:r w:rsidR="001566AA" w:rsidRPr="00E81B1B" w:rsidDel="007B714A">
          <w:rPr>
            <w:rStyle w:val="Kommentarzeichen"/>
          </w:rPr>
          <w:commentReference w:id="2762"/>
        </w:r>
        <w:bookmarkStart w:id="2764" w:name="_Toc92102546"/>
        <w:bookmarkStart w:id="2765" w:name="_Toc93048164"/>
        <w:bookmarkEnd w:id="2764"/>
        <w:bookmarkEnd w:id="2765"/>
      </w:del>
    </w:p>
    <w:p w14:paraId="41E31BA4" w14:textId="0852AC08" w:rsidR="009F5E26" w:rsidRPr="00E81B1B" w:rsidDel="007B714A" w:rsidRDefault="009F5E26" w:rsidP="00AD7C08">
      <w:pPr>
        <w:pStyle w:val="berschrift2"/>
        <w:numPr>
          <w:ilvl w:val="1"/>
          <w:numId w:val="29"/>
        </w:numPr>
        <w:rPr>
          <w:del w:id="2766" w:author="Carsten Hein" w:date="2022-01-03T11:33:00Z"/>
        </w:rPr>
      </w:pPr>
      <w:bookmarkStart w:id="2767" w:name="_Toc92091682"/>
      <w:bookmarkStart w:id="2768" w:name="_Toc92092124"/>
      <w:bookmarkStart w:id="2769" w:name="_Toc92092236"/>
      <w:del w:id="2770" w:author="Carsten Hein" w:date="2022-01-03T11:33:00Z">
        <w:r w:rsidDel="007B714A">
          <w:delText>Bewehrungsanschluss</w:delText>
        </w:r>
        <w:bookmarkStart w:id="2771" w:name="_Toc92102547"/>
        <w:bookmarkStart w:id="2772" w:name="_Toc93048165"/>
        <w:bookmarkEnd w:id="2767"/>
        <w:bookmarkEnd w:id="2768"/>
        <w:bookmarkEnd w:id="2769"/>
        <w:bookmarkEnd w:id="2771"/>
        <w:bookmarkEnd w:id="2772"/>
      </w:del>
    </w:p>
    <w:p w14:paraId="40A84316" w14:textId="084A7D86" w:rsidR="009F5E26" w:rsidRPr="00E81B1B" w:rsidDel="007B714A" w:rsidRDefault="009F5E26" w:rsidP="009F5E26">
      <w:pPr>
        <w:rPr>
          <w:del w:id="2773" w:author="Carsten Hein" w:date="2022-01-03T11:33:00Z"/>
        </w:rPr>
      </w:pPr>
      <w:commentRangeStart w:id="2774"/>
      <w:del w:id="2775" w:author="Carsten Hein" w:date="2022-01-03T11:33:00Z">
        <w:r w:rsidRPr="00E81B1B" w:rsidDel="007B714A">
          <w:rPr>
            <w:noProof/>
            <w:lang w:eastAsia="de-DE"/>
          </w:rPr>
          <w:drawing>
            <wp:inline distT="0" distB="0" distL="0" distR="0" wp14:anchorId="03554558" wp14:editId="7951EFB9">
              <wp:extent cx="5039995" cy="4923155"/>
              <wp:effectExtent l="0" t="0" r="8255"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4923155"/>
                      </a:xfrm>
                      <a:prstGeom prst="rect">
                        <a:avLst/>
                      </a:prstGeom>
                    </pic:spPr>
                  </pic:pic>
                </a:graphicData>
              </a:graphic>
            </wp:inline>
          </w:drawing>
        </w:r>
        <w:commentRangeEnd w:id="2774"/>
        <w:r w:rsidR="00697A87" w:rsidDel="007B714A">
          <w:rPr>
            <w:rStyle w:val="Kommentarzeichen"/>
          </w:rPr>
          <w:commentReference w:id="2774"/>
        </w:r>
        <w:bookmarkStart w:id="2776" w:name="_Toc92102548"/>
        <w:bookmarkStart w:id="2777" w:name="_Toc93048166"/>
        <w:bookmarkEnd w:id="2776"/>
        <w:bookmarkEnd w:id="2777"/>
      </w:del>
    </w:p>
    <w:p w14:paraId="26912CEA" w14:textId="73F7FB63" w:rsidR="001566AA" w:rsidRPr="00E81B1B" w:rsidDel="007B714A" w:rsidRDefault="00BA5901" w:rsidP="00BA5901">
      <w:pPr>
        <w:pStyle w:val="Beschriftung"/>
        <w:rPr>
          <w:del w:id="2778" w:author="Carsten Hein" w:date="2022-01-03T11:33:00Z"/>
        </w:rPr>
      </w:pPr>
      <w:del w:id="2779" w:author="Carsten Hein" w:date="2022-01-03T11:33:00Z">
        <w:r w:rsidRPr="00E81B1B" w:rsidDel="007B714A">
          <w:delText xml:space="preserve">Abbildung </w:delText>
        </w:r>
        <w:r w:rsidDel="007B714A">
          <w:rPr>
            <w:iCs w:val="0"/>
          </w:rPr>
          <w:fldChar w:fldCharType="begin"/>
        </w:r>
        <w:r w:rsidDel="007B714A">
          <w:delInstrText>SEQ Abbildung \* ARABIC</w:delInstrText>
        </w:r>
        <w:r w:rsidDel="007B714A">
          <w:rPr>
            <w:iCs w:val="0"/>
          </w:rPr>
          <w:fldChar w:fldCharType="separate"/>
        </w:r>
      </w:del>
      <w:del w:id="2780" w:author="Carsten Hein" w:date="2021-12-28T15:52:00Z">
        <w:r w:rsidR="00950524" w:rsidRPr="00E81B1B" w:rsidDel="0010707D">
          <w:rPr>
            <w:noProof/>
          </w:rPr>
          <w:delText>5</w:delText>
        </w:r>
      </w:del>
      <w:del w:id="2781" w:author="Carsten Hein" w:date="2022-01-03T11:33:00Z">
        <w:r w:rsidDel="007B714A">
          <w:rPr>
            <w:iCs w:val="0"/>
          </w:rPr>
          <w:fldChar w:fldCharType="end"/>
        </w:r>
        <w:r w:rsidRPr="00E81B1B" w:rsidDel="007B714A">
          <w:delText xml:space="preserve"> Kopplung der Deckenelemente durch Kopplungselemente für die Bewehrung</w:delText>
        </w:r>
        <w:bookmarkStart w:id="2782" w:name="_Toc92102549"/>
        <w:bookmarkStart w:id="2783" w:name="_Toc93048167"/>
        <w:bookmarkEnd w:id="2782"/>
        <w:bookmarkEnd w:id="2783"/>
      </w:del>
    </w:p>
    <w:p w14:paraId="4FD6CC27" w14:textId="6AC7A27A" w:rsidR="009F5E26" w:rsidRPr="00E81B1B" w:rsidDel="007B714A" w:rsidRDefault="009F5E26" w:rsidP="009F5E26">
      <w:pPr>
        <w:rPr>
          <w:del w:id="2784" w:author="Carsten Hein" w:date="2022-01-03T11:33:00Z"/>
        </w:rPr>
      </w:pPr>
      <w:del w:id="2785" w:author="Carsten Hein" w:date="2022-01-03T11:33:00Z">
        <w:r w:rsidRPr="00E81B1B" w:rsidDel="007B714A">
          <w:delText>Bewehrungsanschlüsse vo</w:delText>
        </w:r>
        <w:r w:rsidR="001566AA" w:rsidRPr="00E81B1B" w:rsidDel="007B714A">
          <w:delText>n bspw.</w:delText>
        </w:r>
        <w:r w:rsidRPr="00E81B1B" w:rsidDel="007B714A">
          <w:delText xml:space="preserve"> BGW oder HALFEN </w:delText>
        </w:r>
        <w:r w:rsidR="001566AA" w:rsidRPr="00E81B1B" w:rsidDel="007B714A">
          <w:delText xml:space="preserve">(siehe Abbildung oben) </w:delText>
        </w:r>
        <w:r w:rsidRPr="00E81B1B" w:rsidDel="007B714A">
          <w:delText xml:space="preserve">erlauben </w:delText>
        </w:r>
        <w:r w:rsidR="001566AA" w:rsidRPr="00E81B1B" w:rsidDel="007B714A">
          <w:delText>eine hohe</w:delText>
        </w:r>
        <w:r w:rsidRPr="00E81B1B" w:rsidDel="007B714A">
          <w:delText xml:space="preserve"> Montageflexibilität</w:delText>
        </w:r>
        <w:r w:rsidR="001566AA" w:rsidRPr="00E81B1B" w:rsidDel="007B714A">
          <w:delText xml:space="preserve"> und einen geringen Aufwand auf der Baustelle. Bei der Betonage werden die Plattenecken ausgespart, sodass die </w:delText>
        </w:r>
        <w:r w:rsidRPr="00E81B1B" w:rsidDel="007B714A">
          <w:delText xml:space="preserve">Randbewehrung </w:delText>
        </w:r>
        <w:r w:rsidR="001566AA" w:rsidRPr="00E81B1B" w:rsidDel="007B714A">
          <w:delText>in diesen Bereichen zugänglich bleibt. Die Eisen ragen</w:delText>
        </w:r>
        <w:r w:rsidRPr="00E81B1B" w:rsidDel="007B714A">
          <w:delText xml:space="preserve"> </w:delText>
        </w:r>
        <w:r w:rsidR="001566AA" w:rsidRPr="00E81B1B" w:rsidDel="007B714A">
          <w:delText xml:space="preserve">je nach Wahl des Kopplungselements </w:delText>
        </w:r>
        <w:r w:rsidRPr="00E81B1B" w:rsidDel="007B714A">
          <w:delText>entweder als Schlaufe</w:delText>
        </w:r>
        <w:r w:rsidR="001566AA" w:rsidRPr="00E81B1B" w:rsidDel="007B714A">
          <w:delText xml:space="preserve"> </w:delText>
        </w:r>
        <w:r w:rsidRPr="00E81B1B" w:rsidDel="007B714A">
          <w:delText xml:space="preserve">oder </w:delText>
        </w:r>
        <w:r w:rsidR="001566AA" w:rsidRPr="00E81B1B" w:rsidDel="007B714A">
          <w:delText xml:space="preserve">als </w:delText>
        </w:r>
        <w:r w:rsidRPr="00E81B1B" w:rsidDel="007B714A">
          <w:delText>freie</w:delText>
        </w:r>
        <w:r w:rsidR="001566AA" w:rsidRPr="00E81B1B" w:rsidDel="007B714A">
          <w:delText>s</w:delText>
        </w:r>
        <w:r w:rsidRPr="00E81B1B" w:rsidDel="007B714A">
          <w:delText xml:space="preserve"> Stabende </w:delText>
        </w:r>
        <w:r w:rsidR="001566AA" w:rsidRPr="00E81B1B" w:rsidDel="007B714A">
          <w:delText>aus dem Beton hervor. Bei</w:delText>
        </w:r>
        <w:r w:rsidRPr="00E81B1B" w:rsidDel="007B714A">
          <w:delText xml:space="preserve"> schmalen Trägern</w:delText>
        </w:r>
        <w:r w:rsidR="001566AA" w:rsidRPr="00E81B1B" w:rsidDel="007B714A">
          <w:delText xml:space="preserve"> oder ungeraden Stabanzahlen ist die Variante mit freien Stabenden zu bevorzugen. Benachbarte Fertigteile können im Bauwerk direkt nach dem Einheben gekoppelt werden. </w:delText>
        </w:r>
        <w:commentRangeStart w:id="2786"/>
        <w:r w:rsidR="001566AA" w:rsidRPr="00E81B1B" w:rsidDel="007B714A">
          <w:delText>Wie bereits bei der Stahlblech Variante kann die Öffnung durch einen Faserbetondeckel abgedeckt werden.</w:delText>
        </w:r>
        <w:commentRangeEnd w:id="2786"/>
        <w:r w:rsidR="00D23699" w:rsidRPr="00E81B1B" w:rsidDel="007B714A">
          <w:rPr>
            <w:rStyle w:val="Kommentarzeichen"/>
          </w:rPr>
          <w:commentReference w:id="2786"/>
        </w:r>
        <w:bookmarkStart w:id="2787" w:name="_Toc92102550"/>
        <w:bookmarkStart w:id="2788" w:name="_Toc93048168"/>
        <w:bookmarkEnd w:id="2787"/>
        <w:bookmarkEnd w:id="2788"/>
      </w:del>
    </w:p>
    <w:p w14:paraId="7E62E3BC" w14:textId="1B217937" w:rsidR="009F5E26" w:rsidRPr="00E81B1B" w:rsidDel="007B714A" w:rsidRDefault="009F5E26" w:rsidP="009F5E26">
      <w:pPr>
        <w:rPr>
          <w:del w:id="2789" w:author="Carsten Hein" w:date="2022-01-03T11:33:00Z"/>
        </w:rPr>
      </w:pPr>
      <w:del w:id="2790" w:author="Carsten Hein" w:date="2022-01-03T11:33:00Z">
        <w:r w:rsidRPr="00E81B1B" w:rsidDel="007B714A">
          <w:delText xml:space="preserve">Die Bewehrungsanschlüsse </w:delText>
        </w:r>
        <w:r w:rsidR="001566AA" w:rsidRPr="00E81B1B" w:rsidDel="007B714A">
          <w:delText xml:space="preserve">sind lösbar und ermöglichen einen </w:delText>
        </w:r>
        <w:r w:rsidRPr="00E81B1B" w:rsidDel="007B714A">
          <w:delText>vollständigen Rückbau</w:delText>
        </w:r>
        <w:r w:rsidR="001566AA" w:rsidRPr="00E81B1B" w:rsidDel="007B714A">
          <w:delText>. E</w:delText>
        </w:r>
        <w:r w:rsidRPr="00E81B1B" w:rsidDel="007B714A">
          <w:delText xml:space="preserve">ine regelmäßige Überwachung </w:delText>
        </w:r>
        <w:r w:rsidR="001566AA" w:rsidRPr="00E81B1B" w:rsidDel="007B714A">
          <w:delText xml:space="preserve">der </w:delText>
        </w:r>
        <w:r w:rsidRPr="00E81B1B" w:rsidDel="007B714A">
          <w:delText>Verbindungsmittel ist notwendig</w:delText>
        </w:r>
        <w:r w:rsidR="001566AA" w:rsidRPr="00E81B1B" w:rsidDel="007B714A">
          <w:delText>.</w:delText>
        </w:r>
        <w:bookmarkStart w:id="2791" w:name="_Toc92102551"/>
        <w:bookmarkStart w:id="2792" w:name="_Toc93048169"/>
        <w:bookmarkEnd w:id="2791"/>
        <w:bookmarkEnd w:id="2792"/>
      </w:del>
    </w:p>
    <w:p w14:paraId="32C78EE5" w14:textId="30D11C64" w:rsidR="009F5E26" w:rsidRPr="00E81B1B" w:rsidDel="007B714A" w:rsidRDefault="009F5E26" w:rsidP="009F5E26">
      <w:pPr>
        <w:rPr>
          <w:del w:id="2793" w:author="Carsten Hein" w:date="2022-01-03T11:33:00Z"/>
        </w:rPr>
      </w:pPr>
      <w:del w:id="2794" w:author="Carsten Hein" w:date="2022-01-03T11:33:00Z">
        <w:r w:rsidRPr="00E81B1B" w:rsidDel="007B714A">
          <w:delText xml:space="preserve">Bei der Verwendung vom BGW-Bügelschloss sind die Randbewehrung auf 4 Ø12 bzw. 2 Ø16 begrenzt. Der HALFEN MBT ist für ungerade Stabanzahl geeignet. </w:delText>
        </w:r>
        <w:bookmarkStart w:id="2795" w:name="_Toc92102552"/>
        <w:bookmarkStart w:id="2796" w:name="_Toc93048170"/>
        <w:bookmarkEnd w:id="2795"/>
        <w:bookmarkEnd w:id="2796"/>
      </w:del>
    </w:p>
    <w:p w14:paraId="2CC1BABD" w14:textId="00C64D5B" w:rsidR="009F5E26" w:rsidRPr="00E81B1B" w:rsidDel="007B714A" w:rsidRDefault="009F5E26" w:rsidP="009F5E26">
      <w:pPr>
        <w:rPr>
          <w:del w:id="2797" w:author="Carsten Hein" w:date="2022-01-03T11:33:00Z"/>
        </w:rPr>
      </w:pPr>
      <w:commentRangeStart w:id="2798"/>
      <w:commentRangeStart w:id="2799"/>
      <w:del w:id="2800" w:author="Carsten Hein" w:date="2022-01-03T11:33:00Z">
        <w:r w:rsidRPr="00E81B1B" w:rsidDel="007B714A">
          <w:delText>Der Nachteil vom Bewehrungsanschlüsse besteht in fehlende Überwachung und Korrosionsschutzmaßnahmen. In seltenen Fällen kann dies zum Kettenbruch führen</w:delText>
        </w:r>
        <w:commentRangeEnd w:id="2798"/>
        <w:r w:rsidR="00D23699" w:rsidRPr="00E81B1B" w:rsidDel="007B714A">
          <w:rPr>
            <w:rStyle w:val="Kommentarzeichen"/>
          </w:rPr>
          <w:commentReference w:id="2798"/>
        </w:r>
        <w:commentRangeEnd w:id="2799"/>
        <w:r w:rsidR="00434547" w:rsidDel="007B714A">
          <w:rPr>
            <w:rStyle w:val="Kommentarzeichen"/>
          </w:rPr>
          <w:commentReference w:id="2799"/>
        </w:r>
        <w:bookmarkStart w:id="2801" w:name="_Toc92102553"/>
        <w:bookmarkStart w:id="2802" w:name="_Toc93048171"/>
        <w:bookmarkEnd w:id="2801"/>
        <w:bookmarkEnd w:id="2802"/>
      </w:del>
    </w:p>
    <w:p w14:paraId="71A60B10" w14:textId="1140DC1E" w:rsidR="009F5E26" w:rsidRPr="00E81B1B" w:rsidDel="007B714A" w:rsidRDefault="009F5E26" w:rsidP="009F5E26">
      <w:pPr>
        <w:pStyle w:val="berschrift2"/>
        <w:numPr>
          <w:ilvl w:val="1"/>
          <w:numId w:val="29"/>
        </w:numPr>
        <w:rPr>
          <w:del w:id="2803" w:author="Carsten Hein" w:date="2022-01-03T11:33:00Z"/>
        </w:rPr>
      </w:pPr>
      <w:bookmarkStart w:id="2804" w:name="_Toc92091683"/>
      <w:bookmarkStart w:id="2805" w:name="_Toc92092125"/>
      <w:bookmarkStart w:id="2806" w:name="_Toc92092237"/>
      <w:del w:id="2807" w:author="Carsten Hein" w:date="2022-01-03T11:33:00Z">
        <w:r w:rsidDel="007B714A">
          <w:lastRenderedPageBreak/>
          <w:delText>Fugenbemessung</w:delText>
        </w:r>
        <w:bookmarkStart w:id="2808" w:name="_Toc92102554"/>
        <w:bookmarkStart w:id="2809" w:name="_Toc93048172"/>
        <w:bookmarkEnd w:id="2804"/>
        <w:bookmarkEnd w:id="2805"/>
        <w:bookmarkEnd w:id="2806"/>
        <w:bookmarkEnd w:id="2808"/>
        <w:bookmarkEnd w:id="2809"/>
      </w:del>
    </w:p>
    <w:p w14:paraId="0A036385" w14:textId="51B2885D" w:rsidR="009F5E26" w:rsidRPr="00E81B1B" w:rsidDel="007B714A" w:rsidRDefault="009F5E26" w:rsidP="009F5E26">
      <w:pPr>
        <w:rPr>
          <w:del w:id="2810" w:author="Carsten Hein" w:date="2022-01-03T11:33:00Z"/>
        </w:rPr>
      </w:pPr>
      <w:del w:id="2811" w:author="Carsten Hein" w:date="2022-01-03T11:33:00Z">
        <w:r w:rsidRPr="00E81B1B" w:rsidDel="007B714A">
          <w:delText>Die Fugen werden unbewehrt geplant, um Flexibilität und Zirkularität zu sichern. Die Fuge kann als klaffende, verz</w:delText>
        </w:r>
        <w:r w:rsidR="00977640" w:rsidRPr="00E81B1B" w:rsidDel="007B714A">
          <w:delText>ahnte</w:delText>
        </w:r>
        <w:r w:rsidRPr="00E81B1B" w:rsidDel="007B714A">
          <w:delText xml:space="preserve"> oder </w:delText>
        </w:r>
        <w:r w:rsidR="00977640" w:rsidRPr="00E81B1B" w:rsidDel="007B714A">
          <w:delText>r</w:delText>
        </w:r>
        <w:r w:rsidRPr="00E81B1B" w:rsidDel="007B714A">
          <w:delText xml:space="preserve">aue Fuge gerechnet werden. Die Fuge ist </w:delText>
        </w:r>
        <w:r w:rsidR="00977640" w:rsidRPr="00E81B1B" w:rsidDel="007B714A">
          <w:delText xml:space="preserve">für </w:delText>
        </w:r>
        <w:r w:rsidRPr="00E81B1B" w:rsidDel="007B714A">
          <w:delText>Schubkräfte parallel zu</w:delText>
        </w:r>
        <w:r w:rsidR="00977640" w:rsidRPr="00E81B1B" w:rsidDel="007B714A">
          <w:delText>r</w:delText>
        </w:r>
        <w:r w:rsidRPr="00E81B1B" w:rsidDel="007B714A">
          <w:delText xml:space="preserve"> Fugenebene nachzuweisen. Der Nachweis ist nach DIN EN 1992-1-1/NA zu führen.</w:delText>
        </w:r>
        <w:bookmarkStart w:id="2812" w:name="_Toc92102555"/>
        <w:bookmarkStart w:id="2813" w:name="_Toc93048173"/>
        <w:bookmarkEnd w:id="2812"/>
        <w:bookmarkEnd w:id="2813"/>
      </w:del>
    </w:p>
    <w:p w14:paraId="49167718" w14:textId="6A6D6DC7" w:rsidR="00977640" w:rsidRPr="00E81B1B" w:rsidDel="007B714A" w:rsidRDefault="000629A1" w:rsidP="009F5E26">
      <w:pPr>
        <w:rPr>
          <w:del w:id="2814" w:author="Carsten Hein" w:date="2022-01-03T11:33:00Z"/>
        </w:rPr>
      </w:pPr>
      <m:oMathPara>
        <m:oMath>
          <m:sSub>
            <m:sSubPr>
              <m:ctrlPr>
                <w:del w:id="2815" w:author="Carsten Hein" w:date="2022-01-03T11:33:00Z">
                  <w:rPr>
                    <w:rFonts w:ascii="Cambria Math" w:hAnsi="Cambria Math"/>
                  </w:rPr>
                </w:del>
              </m:ctrlPr>
            </m:sSubPr>
            <m:e>
              <m:r>
                <w:del w:id="2816" w:author="Carsten Hein" w:date="2022-01-03T11:33:00Z">
                  <m:rPr>
                    <m:sty m:val="p"/>
                  </m:rPr>
                  <w:rPr>
                    <w:rFonts w:ascii="Cambria Math" w:hAnsi="Cambria Math"/>
                  </w:rPr>
                  <m:t>v</m:t>
                </w:del>
              </m:r>
            </m:e>
            <m:sub>
              <m:r>
                <w:del w:id="2817" w:author="Carsten Hein" w:date="2022-01-03T11:33:00Z">
                  <m:rPr>
                    <m:sty m:val="p"/>
                  </m:rPr>
                  <w:rPr>
                    <w:rFonts w:ascii="Cambria Math" w:hAnsi="Cambria Math"/>
                  </w:rPr>
                  <m:t>Rdi</m:t>
                </w:del>
              </m:r>
            </m:sub>
          </m:sSub>
          <m:r>
            <w:del w:id="2818" w:author="Carsten Hein" w:date="2022-01-03T11:33:00Z">
              <m:rPr>
                <m:sty m:val="p"/>
              </m:rPr>
              <w:rPr>
                <w:rFonts w:ascii="Cambria Math" w:hAnsi="Cambria Math"/>
              </w:rPr>
              <m:t>=c∙</m:t>
            </w:del>
          </m:r>
          <m:sSub>
            <m:sSubPr>
              <m:ctrlPr>
                <w:del w:id="2819" w:author="Carsten Hein" w:date="2022-01-03T11:33:00Z">
                  <w:rPr>
                    <w:rFonts w:ascii="Cambria Math" w:hAnsi="Cambria Math"/>
                  </w:rPr>
                </w:del>
              </m:ctrlPr>
            </m:sSubPr>
            <m:e>
              <m:r>
                <w:del w:id="2820" w:author="Carsten Hein" w:date="2022-01-03T11:33:00Z">
                  <m:rPr>
                    <m:sty m:val="p"/>
                  </m:rPr>
                  <w:rPr>
                    <w:rFonts w:ascii="Cambria Math" w:hAnsi="Cambria Math"/>
                  </w:rPr>
                  <m:t>f</m:t>
                </w:del>
              </m:r>
            </m:e>
            <m:sub>
              <m:r>
                <w:del w:id="2821" w:author="Carsten Hein" w:date="2022-01-03T11:33:00Z">
                  <m:rPr>
                    <m:sty m:val="p"/>
                  </m:rPr>
                  <w:rPr>
                    <w:rFonts w:ascii="Cambria Math" w:hAnsi="Cambria Math"/>
                  </w:rPr>
                  <m:t>ctd</m:t>
                </w:del>
              </m:r>
            </m:sub>
          </m:sSub>
          <m:r>
            <w:del w:id="2822" w:author="Carsten Hein" w:date="2022-01-03T11:33:00Z">
              <m:rPr>
                <m:sty m:val="p"/>
              </m:rPr>
              <w:rPr>
                <w:rFonts w:ascii="Cambria Math" w:hAnsi="Cambria Math"/>
              </w:rPr>
              <m:t>+μ∙</m:t>
            </w:del>
          </m:r>
          <m:sSub>
            <m:sSubPr>
              <m:ctrlPr>
                <w:del w:id="2823" w:author="Carsten Hein" w:date="2022-01-03T11:33:00Z">
                  <w:rPr>
                    <w:rFonts w:ascii="Cambria Math" w:hAnsi="Cambria Math"/>
                  </w:rPr>
                </w:del>
              </m:ctrlPr>
            </m:sSubPr>
            <m:e>
              <m:r>
                <w:del w:id="2824" w:author="Carsten Hein" w:date="2022-01-03T11:33:00Z">
                  <m:rPr>
                    <m:sty m:val="p"/>
                  </m:rPr>
                  <w:rPr>
                    <w:rFonts w:ascii="Cambria Math" w:hAnsi="Cambria Math"/>
                  </w:rPr>
                  <m:t>σ</m:t>
                </w:del>
              </m:r>
            </m:e>
            <m:sub>
              <m:r>
                <w:del w:id="2825" w:author="Carsten Hein" w:date="2022-01-03T11:33:00Z">
                  <m:rPr>
                    <m:sty m:val="p"/>
                  </m:rPr>
                  <w:rPr>
                    <w:rFonts w:ascii="Cambria Math" w:hAnsi="Cambria Math"/>
                  </w:rPr>
                  <m:t>n</m:t>
                </w:del>
              </m:r>
            </m:sub>
          </m:sSub>
          <m:r>
            <w:del w:id="2826" w:author="Carsten Hein" w:date="2022-01-03T11:33:00Z">
              <m:rPr>
                <m:sty m:val="p"/>
              </m:rPr>
              <w:rPr>
                <w:rFonts w:ascii="Cambria Math" w:hAnsi="Cambria Math"/>
              </w:rPr>
              <m:t>+ρ∙</m:t>
            </w:del>
          </m:r>
          <m:sSub>
            <m:sSubPr>
              <m:ctrlPr>
                <w:del w:id="2827" w:author="Carsten Hein" w:date="2022-01-03T11:33:00Z">
                  <w:rPr>
                    <w:rFonts w:ascii="Cambria Math" w:hAnsi="Cambria Math"/>
                  </w:rPr>
                </w:del>
              </m:ctrlPr>
            </m:sSubPr>
            <m:e>
              <m:r>
                <w:del w:id="2828" w:author="Carsten Hein" w:date="2022-01-03T11:33:00Z">
                  <m:rPr>
                    <m:sty m:val="p"/>
                  </m:rPr>
                  <w:rPr>
                    <w:rFonts w:ascii="Cambria Math" w:hAnsi="Cambria Math"/>
                  </w:rPr>
                  <m:t>f</m:t>
                </w:del>
              </m:r>
            </m:e>
            <m:sub>
              <m:r>
                <w:del w:id="2829" w:author="Carsten Hein" w:date="2022-01-03T11:33:00Z">
                  <m:rPr>
                    <m:sty m:val="p"/>
                  </m:rPr>
                  <w:rPr>
                    <w:rFonts w:ascii="Cambria Math" w:hAnsi="Cambria Math"/>
                  </w:rPr>
                  <m:t>yd</m:t>
                </w:del>
              </m:r>
            </m:sub>
          </m:sSub>
          <m:r>
            <w:del w:id="2830" w:author="Carsten Hein" w:date="2022-01-03T11:33:00Z">
              <m:rPr>
                <m:sty m:val="p"/>
              </m:rPr>
              <w:rPr>
                <w:rFonts w:ascii="Cambria Math" w:hAnsi="Cambria Math"/>
              </w:rPr>
              <m:t>∙</m:t>
            </w:del>
          </m:r>
          <m:d>
            <m:dPr>
              <m:ctrlPr>
                <w:del w:id="2831" w:author="Carsten Hein" w:date="2022-01-03T11:33:00Z">
                  <w:rPr>
                    <w:rFonts w:ascii="Cambria Math" w:hAnsi="Cambria Math"/>
                  </w:rPr>
                </w:del>
              </m:ctrlPr>
            </m:dPr>
            <m:e>
              <m:r>
                <w:del w:id="2832" w:author="Carsten Hein" w:date="2022-01-03T11:33:00Z">
                  <m:rPr>
                    <m:sty m:val="p"/>
                  </m:rPr>
                  <w:rPr>
                    <w:rFonts w:ascii="Cambria Math" w:hAnsi="Cambria Math"/>
                  </w:rPr>
                  <m:t>μ∙</m:t>
                </w:del>
              </m:r>
              <m:func>
                <m:funcPr>
                  <m:ctrlPr>
                    <w:del w:id="2833" w:author="Carsten Hein" w:date="2022-01-03T11:33:00Z">
                      <w:rPr>
                        <w:rFonts w:ascii="Cambria Math" w:hAnsi="Cambria Math"/>
                      </w:rPr>
                    </w:del>
                  </m:ctrlPr>
                </m:funcPr>
                <m:fName>
                  <m:r>
                    <w:del w:id="2834" w:author="Carsten Hein" w:date="2022-01-03T11:33:00Z">
                      <m:rPr>
                        <m:sty m:val="p"/>
                      </m:rPr>
                      <w:rPr>
                        <w:rFonts w:ascii="Cambria Math" w:hAnsi="Cambria Math"/>
                      </w:rPr>
                      <m:t>sin</m:t>
                    </w:del>
                  </m:r>
                </m:fName>
                <m:e>
                  <m:r>
                    <w:del w:id="2835" w:author="Carsten Hein" w:date="2022-01-03T11:33:00Z">
                      <m:rPr>
                        <m:sty m:val="p"/>
                      </m:rPr>
                      <w:rPr>
                        <w:rFonts w:ascii="Cambria Math" w:hAnsi="Cambria Math"/>
                      </w:rPr>
                      <m:t>α</m:t>
                    </w:del>
                  </m:r>
                </m:e>
              </m:func>
              <m:r>
                <w:del w:id="2836" w:author="Carsten Hein" w:date="2022-01-03T11:33:00Z">
                  <m:rPr>
                    <m:sty m:val="p"/>
                  </m:rPr>
                  <w:rPr>
                    <w:rFonts w:ascii="Cambria Math" w:hAnsi="Cambria Math"/>
                  </w:rPr>
                  <m:t>+</m:t>
                </w:del>
              </m:r>
              <m:func>
                <m:funcPr>
                  <m:ctrlPr>
                    <w:del w:id="2837" w:author="Carsten Hein" w:date="2022-01-03T11:33:00Z">
                      <w:rPr>
                        <w:rFonts w:ascii="Cambria Math" w:hAnsi="Cambria Math"/>
                      </w:rPr>
                    </w:del>
                  </m:ctrlPr>
                </m:funcPr>
                <m:fName>
                  <m:r>
                    <w:del w:id="2838" w:author="Carsten Hein" w:date="2022-01-03T11:33:00Z">
                      <m:rPr>
                        <m:sty m:val="p"/>
                      </m:rPr>
                      <w:rPr>
                        <w:rFonts w:ascii="Cambria Math" w:hAnsi="Cambria Math"/>
                      </w:rPr>
                      <m:t>cos</m:t>
                    </w:del>
                  </m:r>
                </m:fName>
                <m:e>
                  <m:r>
                    <w:del w:id="2839" w:author="Carsten Hein" w:date="2022-01-03T11:33:00Z">
                      <m:rPr>
                        <m:sty m:val="p"/>
                      </m:rPr>
                      <w:rPr>
                        <w:rFonts w:ascii="Cambria Math" w:hAnsi="Cambria Math"/>
                      </w:rPr>
                      <m:t>α</m:t>
                    </w:del>
                  </m:r>
                </m:e>
              </m:func>
            </m:e>
          </m:d>
          <m:r>
            <w:del w:id="2840" w:author="Carsten Hein" w:date="2022-01-03T11:33:00Z">
              <m:rPr>
                <m:sty m:val="p"/>
              </m:rPr>
              <w:rPr>
                <w:rFonts w:ascii="Cambria Math" w:hAnsi="Cambria Math"/>
              </w:rPr>
              <m:t>≤0,5∙v∙</m:t>
            </w:del>
          </m:r>
          <m:sSub>
            <m:sSubPr>
              <m:ctrlPr>
                <w:del w:id="2841" w:author="Carsten Hein" w:date="2022-01-03T11:33:00Z">
                  <w:rPr>
                    <w:rFonts w:ascii="Cambria Math" w:hAnsi="Cambria Math"/>
                  </w:rPr>
                </w:del>
              </m:ctrlPr>
            </m:sSubPr>
            <m:e>
              <m:r>
                <w:del w:id="2842" w:author="Carsten Hein" w:date="2022-01-03T11:33:00Z">
                  <m:rPr>
                    <m:sty m:val="p"/>
                  </m:rPr>
                  <w:rPr>
                    <w:rFonts w:ascii="Cambria Math" w:hAnsi="Cambria Math"/>
                  </w:rPr>
                  <m:t>f</m:t>
                </w:del>
              </m:r>
            </m:e>
            <m:sub>
              <m:r>
                <w:del w:id="2843" w:author="Carsten Hein" w:date="2022-01-03T11:33:00Z">
                  <m:rPr>
                    <m:sty m:val="p"/>
                  </m:rPr>
                  <w:rPr>
                    <w:rFonts w:ascii="Cambria Math" w:hAnsi="Cambria Math"/>
                  </w:rPr>
                  <m:t>cd</m:t>
                </w:del>
              </m:r>
            </m:sub>
          </m:sSub>
          <m:r>
            <w:del w:id="2844" w:author="Carsten Hein" w:date="2022-01-03T11:33:00Z">
              <m:rPr>
                <m:sty m:val="p"/>
              </m:rPr>
              <w:rPr>
                <w:rFonts w:ascii="Cambria Math" w:hAnsi="Cambria Math"/>
              </w:rPr>
              <m:t xml:space="preserve">  </m:t>
            </w:del>
          </m:r>
        </m:oMath>
      </m:oMathPara>
      <w:bookmarkStart w:id="2845" w:name="_Toc92102556"/>
      <w:bookmarkStart w:id="2846" w:name="_Toc93048174"/>
      <w:bookmarkEnd w:id="2845"/>
      <w:bookmarkEnd w:id="2846"/>
    </w:p>
    <w:p w14:paraId="08916B13" w14:textId="7C780FC5" w:rsidR="009F5E26" w:rsidRPr="00E81B1B" w:rsidDel="007B714A" w:rsidRDefault="009F5E26" w:rsidP="009F5E26">
      <w:pPr>
        <w:rPr>
          <w:del w:id="2847" w:author="Carsten Hein" w:date="2022-01-03T11:33:00Z"/>
        </w:rPr>
      </w:pPr>
      <w:del w:id="2848" w:author="Carsten Hein" w:date="2022-01-03T11:33:00Z">
        <w:r w:rsidRPr="00E81B1B" w:rsidDel="007B714A">
          <w:delText xml:space="preserve">Mit </w:delText>
        </w:r>
        <w:bookmarkStart w:id="2849" w:name="_Toc92102557"/>
        <w:bookmarkStart w:id="2850" w:name="_Toc93048175"/>
        <w:bookmarkEnd w:id="2849"/>
        <w:bookmarkEnd w:id="2850"/>
      </w:del>
    </w:p>
    <w:p w14:paraId="4DC57A83" w14:textId="55A37DFB" w:rsidR="009F5E26" w:rsidRPr="00E81B1B" w:rsidDel="007B714A" w:rsidRDefault="009F5E26" w:rsidP="009F5E26">
      <w:pPr>
        <w:rPr>
          <w:del w:id="2851" w:author="Carsten Hein" w:date="2022-01-03T11:33:00Z"/>
        </w:rPr>
      </w:pPr>
      <w:del w:id="2852" w:author="Carsten Hein" w:date="2022-01-03T11:33:00Z">
        <w:r w:rsidRPr="00E81B1B" w:rsidDel="007B714A">
          <w:delText>ν:</w:delText>
        </w:r>
        <w:r w:rsidRPr="00E81B1B" w:rsidDel="007B714A">
          <w:tab/>
        </w:r>
        <w:r w:rsidRPr="00E81B1B" w:rsidDel="007B714A">
          <w:tab/>
          <w:delText>Abminderungsbeiwert der Betonfestigkeit bei Schubrissen</w:delText>
        </w:r>
        <w:bookmarkStart w:id="2853" w:name="_Toc92102558"/>
        <w:bookmarkStart w:id="2854" w:name="_Toc93048176"/>
        <w:bookmarkEnd w:id="2853"/>
        <w:bookmarkEnd w:id="2854"/>
      </w:del>
    </w:p>
    <w:p w14:paraId="2BF9DFCA" w14:textId="311A10AB" w:rsidR="009F5E26" w:rsidRPr="00E81B1B" w:rsidDel="007B714A" w:rsidRDefault="009F5E26" w:rsidP="009F5E26">
      <w:pPr>
        <w:rPr>
          <w:del w:id="2855" w:author="Carsten Hein" w:date="2022-01-03T11:33:00Z"/>
        </w:rPr>
      </w:pPr>
      <w:del w:id="2856" w:author="Carsten Hein" w:date="2022-01-03T11:33:00Z">
        <w:r w:rsidRPr="00E81B1B" w:rsidDel="007B714A">
          <w:delText>c und μ:</w:delText>
        </w:r>
        <w:r w:rsidRPr="00E81B1B" w:rsidDel="007B714A">
          <w:tab/>
        </w:r>
        <w:r w:rsidRPr="00E81B1B" w:rsidDel="007B714A">
          <w:tab/>
          <w:delText>Rauigkeitsbeiwerte der Fuge</w:delText>
        </w:r>
        <w:bookmarkStart w:id="2857" w:name="_Toc92102559"/>
        <w:bookmarkStart w:id="2858" w:name="_Toc93048177"/>
        <w:bookmarkEnd w:id="2857"/>
        <w:bookmarkEnd w:id="2858"/>
      </w:del>
    </w:p>
    <w:p w14:paraId="6C343F25" w14:textId="4FFE3488" w:rsidR="00BA5901" w:rsidRPr="00E81B1B" w:rsidDel="007B714A" w:rsidRDefault="00BA5901" w:rsidP="009F5E26">
      <w:pPr>
        <w:rPr>
          <w:del w:id="2859" w:author="Carsten Hein" w:date="2022-01-03T11:33:00Z"/>
        </w:rPr>
      </w:pPr>
      <w:bookmarkStart w:id="2860" w:name="_Toc92102560"/>
      <w:bookmarkStart w:id="2861" w:name="_Toc93048178"/>
      <w:bookmarkEnd w:id="2860"/>
      <w:bookmarkEnd w:id="2861"/>
    </w:p>
    <w:tbl>
      <w:tblPr>
        <w:tblStyle w:val="Tabellenraster"/>
        <w:tblW w:w="0" w:type="auto"/>
        <w:tblLook w:val="04A0" w:firstRow="1" w:lastRow="0" w:firstColumn="1" w:lastColumn="0" w:noHBand="0" w:noVBand="1"/>
      </w:tblPr>
      <w:tblGrid>
        <w:gridCol w:w="2455"/>
        <w:gridCol w:w="2213"/>
        <w:gridCol w:w="2212"/>
        <w:gridCol w:w="2180"/>
      </w:tblGrid>
      <w:tr w:rsidR="00BA5901" w:rsidRPr="00E81B1B" w:rsidDel="007B714A" w14:paraId="0C93EFA2" w14:textId="19282E1D" w:rsidTr="00BA5901">
        <w:trPr>
          <w:del w:id="2862" w:author="Carsten Hein" w:date="2022-01-03T11:33:00Z"/>
        </w:trPr>
        <w:tc>
          <w:tcPr>
            <w:tcW w:w="2455" w:type="dxa"/>
          </w:tcPr>
          <w:p w14:paraId="6358A813" w14:textId="2AF6F04B" w:rsidR="00BA5901" w:rsidRPr="00E81B1B" w:rsidDel="007B714A" w:rsidRDefault="00BA5901" w:rsidP="009F5E26">
            <w:pPr>
              <w:rPr>
                <w:del w:id="2863" w:author="Carsten Hein" w:date="2022-01-03T11:33:00Z"/>
              </w:rPr>
            </w:pPr>
            <w:del w:id="2864" w:author="Carsten Hein" w:date="2022-01-03T11:33:00Z">
              <w:r w:rsidRPr="00E81B1B" w:rsidDel="007B714A">
                <w:delText>Oberfläche</w:delText>
              </w:r>
              <w:bookmarkStart w:id="2865" w:name="_Toc92102561"/>
              <w:bookmarkStart w:id="2866" w:name="_Toc93048179"/>
              <w:bookmarkEnd w:id="2865"/>
              <w:bookmarkEnd w:id="2866"/>
            </w:del>
          </w:p>
        </w:tc>
        <w:tc>
          <w:tcPr>
            <w:tcW w:w="2213" w:type="dxa"/>
          </w:tcPr>
          <w:p w14:paraId="5B34D7D0" w14:textId="20C00F01" w:rsidR="00BA5901" w:rsidRPr="00E81B1B" w:rsidDel="007B714A" w:rsidRDefault="00BA5901" w:rsidP="009F5E26">
            <w:pPr>
              <w:rPr>
                <w:del w:id="2867" w:author="Carsten Hein" w:date="2022-01-03T11:33:00Z"/>
              </w:rPr>
            </w:pPr>
            <w:del w:id="2868" w:author="Carsten Hein" w:date="2022-01-03T11:33:00Z">
              <w:r w:rsidRPr="00E81B1B" w:rsidDel="007B714A">
                <w:delText>C</w:delText>
              </w:r>
              <w:bookmarkStart w:id="2869" w:name="_Toc92102562"/>
              <w:bookmarkStart w:id="2870" w:name="_Toc93048180"/>
              <w:bookmarkEnd w:id="2869"/>
              <w:bookmarkEnd w:id="2870"/>
            </w:del>
          </w:p>
        </w:tc>
        <w:tc>
          <w:tcPr>
            <w:tcW w:w="2212" w:type="dxa"/>
          </w:tcPr>
          <w:p w14:paraId="15482A85" w14:textId="0B5F7519" w:rsidR="00BA5901" w:rsidRPr="00E81B1B" w:rsidDel="007B714A" w:rsidRDefault="00BA5901" w:rsidP="009F5E26">
            <w:pPr>
              <w:rPr>
                <w:del w:id="2871" w:author="Carsten Hein" w:date="2022-01-03T11:33:00Z"/>
              </w:rPr>
            </w:pPr>
            <w:del w:id="2872" w:author="Carsten Hein" w:date="2022-01-03T11:33:00Z">
              <w:r w:rsidRPr="00E81B1B" w:rsidDel="007B714A">
                <w:delText>µ</w:delText>
              </w:r>
              <w:bookmarkStart w:id="2873" w:name="_Toc92102563"/>
              <w:bookmarkStart w:id="2874" w:name="_Toc93048181"/>
              <w:bookmarkEnd w:id="2873"/>
              <w:bookmarkEnd w:id="2874"/>
            </w:del>
          </w:p>
        </w:tc>
        <w:tc>
          <w:tcPr>
            <w:tcW w:w="2180" w:type="dxa"/>
          </w:tcPr>
          <w:p w14:paraId="799C86CF" w14:textId="141C34F4" w:rsidR="00BA5901" w:rsidRPr="00E81B1B" w:rsidDel="007B714A" w:rsidRDefault="00BA5901" w:rsidP="009F5E26">
            <w:pPr>
              <w:rPr>
                <w:del w:id="2875" w:author="Carsten Hein" w:date="2022-01-03T11:33:00Z"/>
              </w:rPr>
            </w:pPr>
            <w:del w:id="2876" w:author="Carsten Hein" w:date="2022-01-03T11:33:00Z">
              <w:r w:rsidRPr="00E81B1B" w:rsidDel="007B714A">
                <w:delText>V</w:delText>
              </w:r>
              <w:bookmarkStart w:id="2877" w:name="_Toc92102564"/>
              <w:bookmarkStart w:id="2878" w:name="_Toc93048182"/>
              <w:bookmarkEnd w:id="2877"/>
              <w:bookmarkEnd w:id="2878"/>
            </w:del>
          </w:p>
        </w:tc>
        <w:bookmarkStart w:id="2879" w:name="_Toc92102565"/>
        <w:bookmarkStart w:id="2880" w:name="_Toc93048183"/>
        <w:bookmarkEnd w:id="2879"/>
        <w:bookmarkEnd w:id="2880"/>
      </w:tr>
      <w:tr w:rsidR="00BA5901" w:rsidRPr="00E81B1B" w:rsidDel="007B714A" w14:paraId="63DCE0BA" w14:textId="0105A15C" w:rsidTr="00BA5901">
        <w:trPr>
          <w:del w:id="2881" w:author="Carsten Hein" w:date="2022-01-03T11:33:00Z"/>
        </w:trPr>
        <w:tc>
          <w:tcPr>
            <w:tcW w:w="2455" w:type="dxa"/>
          </w:tcPr>
          <w:p w14:paraId="225CDFFD" w14:textId="365D49AF" w:rsidR="00BA5901" w:rsidRPr="00E81B1B" w:rsidDel="007B714A" w:rsidRDefault="00BA5901" w:rsidP="009F5E26">
            <w:pPr>
              <w:rPr>
                <w:del w:id="2882" w:author="Carsten Hein" w:date="2022-01-03T11:33:00Z"/>
              </w:rPr>
            </w:pPr>
            <w:del w:id="2883" w:author="Carsten Hein" w:date="2022-01-03T11:33:00Z">
              <w:r w:rsidRPr="00E81B1B" w:rsidDel="007B714A">
                <w:delText>Verzahnt</w:delText>
              </w:r>
              <w:bookmarkStart w:id="2884" w:name="_Toc92102566"/>
              <w:bookmarkStart w:id="2885" w:name="_Toc93048184"/>
              <w:bookmarkEnd w:id="2884"/>
              <w:bookmarkEnd w:id="2885"/>
            </w:del>
          </w:p>
        </w:tc>
        <w:tc>
          <w:tcPr>
            <w:tcW w:w="2213" w:type="dxa"/>
          </w:tcPr>
          <w:p w14:paraId="6009A0FC" w14:textId="47446EB6" w:rsidR="00BA5901" w:rsidRPr="00E81B1B" w:rsidDel="007B714A" w:rsidRDefault="00BA5901" w:rsidP="009F5E26">
            <w:pPr>
              <w:rPr>
                <w:del w:id="2886" w:author="Carsten Hein" w:date="2022-01-03T11:33:00Z"/>
              </w:rPr>
            </w:pPr>
            <w:del w:id="2887" w:author="Carsten Hein" w:date="2022-01-03T11:33:00Z">
              <w:r w:rsidRPr="00E81B1B" w:rsidDel="007B714A">
                <w:delText>0,5</w:delText>
              </w:r>
              <w:bookmarkStart w:id="2888" w:name="_Toc92102567"/>
              <w:bookmarkStart w:id="2889" w:name="_Toc93048185"/>
              <w:bookmarkEnd w:id="2888"/>
              <w:bookmarkEnd w:id="2889"/>
            </w:del>
          </w:p>
        </w:tc>
        <w:tc>
          <w:tcPr>
            <w:tcW w:w="2212" w:type="dxa"/>
          </w:tcPr>
          <w:p w14:paraId="6C71C69A" w14:textId="77695F87" w:rsidR="00BA5901" w:rsidRPr="00E81B1B" w:rsidDel="007B714A" w:rsidRDefault="00BA5901" w:rsidP="009F5E26">
            <w:pPr>
              <w:rPr>
                <w:del w:id="2890" w:author="Carsten Hein" w:date="2022-01-03T11:33:00Z"/>
              </w:rPr>
            </w:pPr>
            <w:del w:id="2891" w:author="Carsten Hein" w:date="2022-01-03T11:33:00Z">
              <w:r w:rsidRPr="00E81B1B" w:rsidDel="007B714A">
                <w:delText>0,9</w:delText>
              </w:r>
              <w:bookmarkStart w:id="2892" w:name="_Toc92102568"/>
              <w:bookmarkStart w:id="2893" w:name="_Toc93048186"/>
              <w:bookmarkEnd w:id="2892"/>
              <w:bookmarkEnd w:id="2893"/>
            </w:del>
          </w:p>
        </w:tc>
        <w:tc>
          <w:tcPr>
            <w:tcW w:w="2180" w:type="dxa"/>
          </w:tcPr>
          <w:p w14:paraId="063598FB" w14:textId="539B1F1E" w:rsidR="00BA5901" w:rsidRPr="00E81B1B" w:rsidDel="007B714A" w:rsidRDefault="00BA5901" w:rsidP="009F5E26">
            <w:pPr>
              <w:rPr>
                <w:del w:id="2894" w:author="Carsten Hein" w:date="2022-01-03T11:33:00Z"/>
              </w:rPr>
            </w:pPr>
            <w:del w:id="2895" w:author="Carsten Hein" w:date="2022-01-03T11:33:00Z">
              <w:r w:rsidRPr="00E81B1B" w:rsidDel="007B714A">
                <w:delText>0,7</w:delText>
              </w:r>
              <w:bookmarkStart w:id="2896" w:name="_Toc92102569"/>
              <w:bookmarkStart w:id="2897" w:name="_Toc93048187"/>
              <w:bookmarkEnd w:id="2896"/>
              <w:bookmarkEnd w:id="2897"/>
            </w:del>
          </w:p>
        </w:tc>
        <w:bookmarkStart w:id="2898" w:name="_Toc92102570"/>
        <w:bookmarkStart w:id="2899" w:name="_Toc93048188"/>
        <w:bookmarkEnd w:id="2898"/>
        <w:bookmarkEnd w:id="2899"/>
      </w:tr>
      <w:tr w:rsidR="00BA5901" w:rsidRPr="00E81B1B" w:rsidDel="007B714A" w14:paraId="72757359" w14:textId="2D9F2E9E" w:rsidTr="00BA5901">
        <w:trPr>
          <w:del w:id="2900" w:author="Carsten Hein" w:date="2022-01-03T11:33:00Z"/>
        </w:trPr>
        <w:tc>
          <w:tcPr>
            <w:tcW w:w="2455" w:type="dxa"/>
          </w:tcPr>
          <w:p w14:paraId="2BA6373B" w14:textId="78DA6311" w:rsidR="00BA5901" w:rsidRPr="00E81B1B" w:rsidDel="007B714A" w:rsidRDefault="00BA5901" w:rsidP="009F5E26">
            <w:pPr>
              <w:rPr>
                <w:del w:id="2901" w:author="Carsten Hein" w:date="2022-01-03T11:33:00Z"/>
              </w:rPr>
            </w:pPr>
            <w:del w:id="2902" w:author="Carsten Hein" w:date="2022-01-03T11:33:00Z">
              <w:r w:rsidRPr="00E81B1B" w:rsidDel="007B714A">
                <w:delText>Rau</w:delText>
              </w:r>
              <w:bookmarkStart w:id="2903" w:name="_Toc92102571"/>
              <w:bookmarkStart w:id="2904" w:name="_Toc93048189"/>
              <w:bookmarkEnd w:id="2903"/>
              <w:bookmarkEnd w:id="2904"/>
            </w:del>
          </w:p>
        </w:tc>
        <w:tc>
          <w:tcPr>
            <w:tcW w:w="2213" w:type="dxa"/>
          </w:tcPr>
          <w:p w14:paraId="22A1AF59" w14:textId="388863E3" w:rsidR="00BA5901" w:rsidRPr="00E81B1B" w:rsidDel="007B714A" w:rsidRDefault="00BA5901" w:rsidP="009F5E26">
            <w:pPr>
              <w:rPr>
                <w:del w:id="2905" w:author="Carsten Hein" w:date="2022-01-03T11:33:00Z"/>
              </w:rPr>
            </w:pPr>
            <w:del w:id="2906" w:author="Carsten Hein" w:date="2022-01-03T11:33:00Z">
              <w:r w:rsidRPr="00E81B1B" w:rsidDel="007B714A">
                <w:delText>0,4</w:delText>
              </w:r>
              <w:bookmarkStart w:id="2907" w:name="_Toc92102572"/>
              <w:bookmarkStart w:id="2908" w:name="_Toc93048190"/>
              <w:bookmarkEnd w:id="2907"/>
              <w:bookmarkEnd w:id="2908"/>
            </w:del>
          </w:p>
        </w:tc>
        <w:tc>
          <w:tcPr>
            <w:tcW w:w="2212" w:type="dxa"/>
          </w:tcPr>
          <w:p w14:paraId="2FD0A5CD" w14:textId="60CCE82E" w:rsidR="00BA5901" w:rsidRPr="00E81B1B" w:rsidDel="007B714A" w:rsidRDefault="00BA5901" w:rsidP="009F5E26">
            <w:pPr>
              <w:rPr>
                <w:del w:id="2909" w:author="Carsten Hein" w:date="2022-01-03T11:33:00Z"/>
              </w:rPr>
            </w:pPr>
            <w:del w:id="2910" w:author="Carsten Hein" w:date="2022-01-03T11:33:00Z">
              <w:r w:rsidRPr="00E81B1B" w:rsidDel="007B714A">
                <w:delText>0,7</w:delText>
              </w:r>
              <w:bookmarkStart w:id="2911" w:name="_Toc92102573"/>
              <w:bookmarkStart w:id="2912" w:name="_Toc93048191"/>
              <w:bookmarkEnd w:id="2911"/>
              <w:bookmarkEnd w:id="2912"/>
            </w:del>
          </w:p>
        </w:tc>
        <w:tc>
          <w:tcPr>
            <w:tcW w:w="2180" w:type="dxa"/>
          </w:tcPr>
          <w:p w14:paraId="4E5FE424" w14:textId="414FCE03" w:rsidR="00BA5901" w:rsidRPr="00E81B1B" w:rsidDel="007B714A" w:rsidRDefault="00BA5901" w:rsidP="009F5E26">
            <w:pPr>
              <w:rPr>
                <w:del w:id="2913" w:author="Carsten Hein" w:date="2022-01-03T11:33:00Z"/>
              </w:rPr>
            </w:pPr>
            <w:del w:id="2914" w:author="Carsten Hein" w:date="2022-01-03T11:33:00Z">
              <w:r w:rsidRPr="00E81B1B" w:rsidDel="007B714A">
                <w:delText>0,5</w:delText>
              </w:r>
              <w:bookmarkStart w:id="2915" w:name="_Toc92102574"/>
              <w:bookmarkStart w:id="2916" w:name="_Toc93048192"/>
              <w:bookmarkEnd w:id="2915"/>
              <w:bookmarkEnd w:id="2916"/>
            </w:del>
          </w:p>
        </w:tc>
        <w:bookmarkStart w:id="2917" w:name="_Toc92102575"/>
        <w:bookmarkStart w:id="2918" w:name="_Toc93048193"/>
        <w:bookmarkEnd w:id="2917"/>
        <w:bookmarkEnd w:id="2918"/>
      </w:tr>
      <w:tr w:rsidR="00BA5901" w:rsidRPr="00E81B1B" w:rsidDel="007B714A" w14:paraId="568CEB4E" w14:textId="70BE7B4C" w:rsidTr="00BA5901">
        <w:trPr>
          <w:del w:id="2919" w:author="Carsten Hein" w:date="2022-01-03T11:33:00Z"/>
        </w:trPr>
        <w:tc>
          <w:tcPr>
            <w:tcW w:w="2455" w:type="dxa"/>
          </w:tcPr>
          <w:p w14:paraId="1ED72148" w14:textId="0D0B36B0" w:rsidR="00BA5901" w:rsidRPr="00E81B1B" w:rsidDel="007B714A" w:rsidRDefault="00BA5901" w:rsidP="009F5E26">
            <w:pPr>
              <w:rPr>
                <w:del w:id="2920" w:author="Carsten Hein" w:date="2022-01-03T11:33:00Z"/>
              </w:rPr>
            </w:pPr>
            <w:del w:id="2921" w:author="Carsten Hein" w:date="2022-01-03T11:33:00Z">
              <w:r w:rsidRPr="00E81B1B" w:rsidDel="007B714A">
                <w:delText>Glatt</w:delText>
              </w:r>
              <w:bookmarkStart w:id="2922" w:name="_Toc92102576"/>
              <w:bookmarkStart w:id="2923" w:name="_Toc93048194"/>
              <w:bookmarkEnd w:id="2922"/>
              <w:bookmarkEnd w:id="2923"/>
            </w:del>
          </w:p>
        </w:tc>
        <w:tc>
          <w:tcPr>
            <w:tcW w:w="2213" w:type="dxa"/>
          </w:tcPr>
          <w:p w14:paraId="3E249C0D" w14:textId="1510D292" w:rsidR="00BA5901" w:rsidRPr="00E81B1B" w:rsidDel="007B714A" w:rsidRDefault="00BA5901" w:rsidP="009F5E26">
            <w:pPr>
              <w:rPr>
                <w:del w:id="2924" w:author="Carsten Hein" w:date="2022-01-03T11:33:00Z"/>
              </w:rPr>
            </w:pPr>
            <w:del w:id="2925" w:author="Carsten Hein" w:date="2022-01-03T11:33:00Z">
              <w:r w:rsidRPr="00E81B1B" w:rsidDel="007B714A">
                <w:delText>0,2</w:delText>
              </w:r>
              <w:bookmarkStart w:id="2926" w:name="_Toc92102577"/>
              <w:bookmarkStart w:id="2927" w:name="_Toc93048195"/>
              <w:bookmarkEnd w:id="2926"/>
              <w:bookmarkEnd w:id="2927"/>
            </w:del>
          </w:p>
        </w:tc>
        <w:tc>
          <w:tcPr>
            <w:tcW w:w="2212" w:type="dxa"/>
          </w:tcPr>
          <w:p w14:paraId="1D8370D9" w14:textId="3B0A0096" w:rsidR="00BA5901" w:rsidRPr="00E81B1B" w:rsidDel="007B714A" w:rsidRDefault="00BA5901" w:rsidP="009F5E26">
            <w:pPr>
              <w:rPr>
                <w:del w:id="2928" w:author="Carsten Hein" w:date="2022-01-03T11:33:00Z"/>
              </w:rPr>
            </w:pPr>
            <w:del w:id="2929" w:author="Carsten Hein" w:date="2022-01-03T11:33:00Z">
              <w:r w:rsidRPr="00E81B1B" w:rsidDel="007B714A">
                <w:delText>0,6</w:delText>
              </w:r>
              <w:bookmarkStart w:id="2930" w:name="_Toc92102578"/>
              <w:bookmarkStart w:id="2931" w:name="_Toc93048196"/>
              <w:bookmarkEnd w:id="2930"/>
              <w:bookmarkEnd w:id="2931"/>
            </w:del>
          </w:p>
        </w:tc>
        <w:tc>
          <w:tcPr>
            <w:tcW w:w="2180" w:type="dxa"/>
          </w:tcPr>
          <w:p w14:paraId="19F28CE5" w14:textId="726390FF" w:rsidR="00BA5901" w:rsidRPr="00E81B1B" w:rsidDel="007B714A" w:rsidRDefault="00BA5901" w:rsidP="009F5E26">
            <w:pPr>
              <w:rPr>
                <w:del w:id="2932" w:author="Carsten Hein" w:date="2022-01-03T11:33:00Z"/>
              </w:rPr>
            </w:pPr>
            <w:del w:id="2933" w:author="Carsten Hein" w:date="2022-01-03T11:33:00Z">
              <w:r w:rsidRPr="00E81B1B" w:rsidDel="007B714A">
                <w:delText>0,2</w:delText>
              </w:r>
              <w:bookmarkStart w:id="2934" w:name="_Toc92102579"/>
              <w:bookmarkStart w:id="2935" w:name="_Toc93048197"/>
              <w:bookmarkEnd w:id="2934"/>
              <w:bookmarkEnd w:id="2935"/>
            </w:del>
          </w:p>
        </w:tc>
        <w:bookmarkStart w:id="2936" w:name="_Toc92102580"/>
        <w:bookmarkStart w:id="2937" w:name="_Toc93048198"/>
        <w:bookmarkEnd w:id="2936"/>
        <w:bookmarkEnd w:id="2937"/>
      </w:tr>
      <w:tr w:rsidR="00BA5901" w:rsidRPr="00E81B1B" w:rsidDel="007B714A" w14:paraId="7B2704D0" w14:textId="77E66529" w:rsidTr="00BA5901">
        <w:trPr>
          <w:del w:id="2938" w:author="Carsten Hein" w:date="2022-01-03T11:33:00Z"/>
        </w:trPr>
        <w:tc>
          <w:tcPr>
            <w:tcW w:w="2455" w:type="dxa"/>
          </w:tcPr>
          <w:p w14:paraId="1A39BACF" w14:textId="7C095376" w:rsidR="00BA5901" w:rsidRPr="00E81B1B" w:rsidDel="007B714A" w:rsidRDefault="00BA5901" w:rsidP="009F5E26">
            <w:pPr>
              <w:rPr>
                <w:del w:id="2939" w:author="Carsten Hein" w:date="2022-01-03T11:33:00Z"/>
              </w:rPr>
            </w:pPr>
            <w:del w:id="2940" w:author="Carsten Hein" w:date="2022-01-03T11:33:00Z">
              <w:r w:rsidRPr="00E81B1B" w:rsidDel="007B714A">
                <w:delText>Sehr glatt</w:delText>
              </w:r>
              <w:bookmarkStart w:id="2941" w:name="_Toc92102581"/>
              <w:bookmarkStart w:id="2942" w:name="_Toc93048199"/>
              <w:bookmarkEnd w:id="2941"/>
              <w:bookmarkEnd w:id="2942"/>
            </w:del>
          </w:p>
        </w:tc>
        <w:tc>
          <w:tcPr>
            <w:tcW w:w="2213" w:type="dxa"/>
          </w:tcPr>
          <w:p w14:paraId="33C04F06" w14:textId="3752107E" w:rsidR="00BA5901" w:rsidRPr="00E81B1B" w:rsidDel="007B714A" w:rsidRDefault="00BA5901" w:rsidP="009F5E26">
            <w:pPr>
              <w:rPr>
                <w:del w:id="2943" w:author="Carsten Hein" w:date="2022-01-03T11:33:00Z"/>
              </w:rPr>
            </w:pPr>
            <w:del w:id="2944" w:author="Carsten Hein" w:date="2022-01-03T11:33:00Z">
              <w:r w:rsidRPr="00E81B1B" w:rsidDel="007B714A">
                <w:delText>0</w:delText>
              </w:r>
              <w:bookmarkStart w:id="2945" w:name="_Toc92102582"/>
              <w:bookmarkStart w:id="2946" w:name="_Toc93048200"/>
              <w:bookmarkEnd w:id="2945"/>
              <w:bookmarkEnd w:id="2946"/>
            </w:del>
          </w:p>
        </w:tc>
        <w:tc>
          <w:tcPr>
            <w:tcW w:w="2212" w:type="dxa"/>
          </w:tcPr>
          <w:p w14:paraId="73A45904" w14:textId="223B65BC" w:rsidR="00BA5901" w:rsidRPr="00E81B1B" w:rsidDel="007B714A" w:rsidRDefault="00BA5901" w:rsidP="009F5E26">
            <w:pPr>
              <w:rPr>
                <w:del w:id="2947" w:author="Carsten Hein" w:date="2022-01-03T11:33:00Z"/>
              </w:rPr>
            </w:pPr>
            <w:del w:id="2948" w:author="Carsten Hein" w:date="2022-01-03T11:33:00Z">
              <w:r w:rsidRPr="00E81B1B" w:rsidDel="007B714A">
                <w:delText>0,5</w:delText>
              </w:r>
              <w:bookmarkStart w:id="2949" w:name="_Toc92102583"/>
              <w:bookmarkStart w:id="2950" w:name="_Toc93048201"/>
              <w:bookmarkEnd w:id="2949"/>
              <w:bookmarkEnd w:id="2950"/>
            </w:del>
          </w:p>
        </w:tc>
        <w:tc>
          <w:tcPr>
            <w:tcW w:w="2180" w:type="dxa"/>
          </w:tcPr>
          <w:p w14:paraId="02F7E55E" w14:textId="1FA429DA" w:rsidR="00BA5901" w:rsidRPr="00E81B1B" w:rsidDel="007B714A" w:rsidRDefault="00BA5901" w:rsidP="009F5E26">
            <w:pPr>
              <w:rPr>
                <w:del w:id="2951" w:author="Carsten Hein" w:date="2022-01-03T11:33:00Z"/>
              </w:rPr>
            </w:pPr>
            <w:del w:id="2952" w:author="Carsten Hein" w:date="2022-01-03T11:33:00Z">
              <w:r w:rsidRPr="00E81B1B" w:rsidDel="007B714A">
                <w:delText>0</w:delText>
              </w:r>
              <w:bookmarkStart w:id="2953" w:name="_Toc92102584"/>
              <w:bookmarkStart w:id="2954" w:name="_Toc93048202"/>
              <w:bookmarkEnd w:id="2953"/>
              <w:bookmarkEnd w:id="2954"/>
            </w:del>
          </w:p>
        </w:tc>
        <w:bookmarkStart w:id="2955" w:name="_Toc92102585"/>
        <w:bookmarkStart w:id="2956" w:name="_Toc93048203"/>
        <w:bookmarkEnd w:id="2955"/>
        <w:bookmarkEnd w:id="2956"/>
      </w:tr>
    </w:tbl>
    <w:p w14:paraId="2C0B06F3" w14:textId="67C1930C" w:rsidR="009F5E26" w:rsidRPr="00E81B1B" w:rsidDel="007B714A" w:rsidRDefault="00797EFF" w:rsidP="009F5E26">
      <w:pPr>
        <w:rPr>
          <w:del w:id="2957" w:author="Carsten Hein" w:date="2022-01-03T11:33:00Z"/>
        </w:rPr>
      </w:pPr>
      <w:bookmarkStart w:id="2958" w:name="_Toc92102586"/>
      <w:bookmarkStart w:id="2959" w:name="_Toc93048204"/>
      <w:bookmarkEnd w:id="2958"/>
      <w:ins w:id="2960" w:author="Carsten Hein" w:date="2022-01-03T11:37:00Z">
        <w:r>
          <w:t>Holzbetonverbunddecken – Statik und Konstruktion</w:t>
        </w:r>
      </w:ins>
      <w:bookmarkEnd w:id="2959"/>
    </w:p>
    <w:p w14:paraId="3E166574" w14:textId="2083C075" w:rsidR="009F5E26" w:rsidRPr="00E81B1B" w:rsidDel="007B714A" w:rsidRDefault="009F5E26" w:rsidP="009F5E26">
      <w:pPr>
        <w:rPr>
          <w:del w:id="2961" w:author="Carsten Hein" w:date="2022-01-03T11:33:00Z"/>
        </w:rPr>
      </w:pPr>
      <w:del w:id="2962" w:author="Carsten Hein" w:date="2022-01-03T11:33:00Z">
        <w:r w:rsidRPr="00E81B1B" w:rsidDel="007B714A">
          <w:delText>f</w:delText>
        </w:r>
        <w:r w:rsidRPr="003F2D43" w:rsidDel="007B714A">
          <w:rPr>
            <w:rPrChange w:id="2963" w:author="Carsten Hein" w:date="2022-01-07T10:43:00Z">
              <w:rPr>
                <w:vertAlign w:val="subscript"/>
              </w:rPr>
            </w:rPrChange>
          </w:rPr>
          <w:delText>ctd</w:delText>
        </w:r>
        <w:r w:rsidRPr="00E81B1B" w:rsidDel="007B714A">
          <w:delText xml:space="preserve"> :</w:delText>
        </w:r>
        <w:r w:rsidRPr="00E81B1B" w:rsidDel="007B714A">
          <w:tab/>
        </w:r>
        <w:r w:rsidRPr="00E81B1B" w:rsidDel="007B714A">
          <w:tab/>
          <w:delText>Bemessungswert der Betonzugfestigkeit</w:delText>
        </w:r>
        <w:bookmarkStart w:id="2964" w:name="_Toc92102587"/>
        <w:bookmarkStart w:id="2965" w:name="_Toc93048205"/>
        <w:bookmarkEnd w:id="2964"/>
        <w:bookmarkEnd w:id="2965"/>
      </w:del>
    </w:p>
    <w:p w14:paraId="7C3EF06C" w14:textId="49797FDF" w:rsidR="009F5E26" w:rsidRPr="00E81B1B" w:rsidDel="007B714A" w:rsidRDefault="009F5E26" w:rsidP="009F5E26">
      <w:pPr>
        <w:rPr>
          <w:del w:id="2966" w:author="Carsten Hein" w:date="2022-01-03T11:33:00Z"/>
        </w:rPr>
      </w:pPr>
      <w:del w:id="2967" w:author="Carsten Hein" w:date="2022-01-03T11:33:00Z">
        <w:r w:rsidRPr="00E81B1B" w:rsidDel="007B714A">
          <w:delText>σ</w:delText>
        </w:r>
        <w:r w:rsidRPr="003F2D43" w:rsidDel="007B714A">
          <w:rPr>
            <w:rPrChange w:id="2968" w:author="Carsten Hein" w:date="2022-01-07T10:43:00Z">
              <w:rPr>
                <w:vertAlign w:val="subscript"/>
              </w:rPr>
            </w:rPrChange>
          </w:rPr>
          <w:delText>n</w:delText>
        </w:r>
        <w:r w:rsidRPr="00E81B1B" w:rsidDel="007B714A">
          <w:delText>:</w:delText>
        </w:r>
        <w:r w:rsidRPr="00E81B1B" w:rsidDel="007B714A">
          <w:tab/>
        </w:r>
        <w:r w:rsidRPr="00E81B1B" w:rsidDel="007B714A">
          <w:tab/>
          <w:delText>Spannung Quer zur Fugenebene</w:delText>
        </w:r>
        <w:bookmarkStart w:id="2969" w:name="_Toc92102588"/>
        <w:bookmarkStart w:id="2970" w:name="_Toc93048206"/>
        <w:bookmarkEnd w:id="2969"/>
        <w:bookmarkEnd w:id="2970"/>
      </w:del>
    </w:p>
    <w:p w14:paraId="159A64E9" w14:textId="04461F0C" w:rsidR="009F5E26" w:rsidRPr="00E81B1B" w:rsidDel="007B714A" w:rsidRDefault="009F5E26" w:rsidP="009F5E26">
      <w:pPr>
        <w:rPr>
          <w:del w:id="2971" w:author="Carsten Hein" w:date="2022-01-03T11:33:00Z"/>
        </w:rPr>
      </w:pPr>
      <w:del w:id="2972" w:author="Carsten Hein" w:date="2022-01-03T11:33:00Z">
        <w:r w:rsidRPr="00E81B1B" w:rsidDel="007B714A">
          <w:delText>ρ:</w:delText>
        </w:r>
        <w:r w:rsidRPr="00E81B1B" w:rsidDel="007B714A">
          <w:tab/>
        </w:r>
        <w:r w:rsidR="00977640" w:rsidRPr="00E81B1B" w:rsidDel="007B714A">
          <w:tab/>
        </w:r>
        <w:r w:rsidRPr="00E81B1B" w:rsidDel="007B714A">
          <w:delText xml:space="preserve">As/Ai: Verhältnis der fugenkreuzenden Bewehrung zu der Fugenfläche </w:delText>
        </w:r>
        <w:bookmarkStart w:id="2973" w:name="_Toc92102589"/>
        <w:bookmarkStart w:id="2974" w:name="_Toc93048207"/>
        <w:bookmarkEnd w:id="2973"/>
        <w:bookmarkEnd w:id="2974"/>
      </w:del>
    </w:p>
    <w:p w14:paraId="5F1DF3EB" w14:textId="568185D2" w:rsidR="009F5E26" w:rsidRPr="00E81B1B" w:rsidDel="007B714A" w:rsidRDefault="009F5E26" w:rsidP="009F5E26">
      <w:pPr>
        <w:rPr>
          <w:del w:id="2975" w:author="Carsten Hein" w:date="2022-01-03T11:33:00Z"/>
        </w:rPr>
      </w:pPr>
      <w:del w:id="2976" w:author="Carsten Hein" w:date="2022-01-03T11:33:00Z">
        <w:r w:rsidRPr="00E81B1B" w:rsidDel="007B714A">
          <w:delText>α:</w:delText>
        </w:r>
        <w:r w:rsidRPr="00E81B1B" w:rsidDel="007B714A">
          <w:tab/>
        </w:r>
        <w:r w:rsidRPr="00E81B1B" w:rsidDel="007B714A">
          <w:tab/>
          <w:delText>der Neigungswinkel der Verbundbewehrung</w:delText>
        </w:r>
        <w:bookmarkStart w:id="2977" w:name="_Toc92102590"/>
        <w:bookmarkStart w:id="2978" w:name="_Toc93048208"/>
        <w:bookmarkEnd w:id="2977"/>
        <w:bookmarkEnd w:id="2978"/>
      </w:del>
    </w:p>
    <w:p w14:paraId="1B235DD5" w14:textId="41F7A201" w:rsidR="009F5E26" w:rsidRPr="00E81B1B" w:rsidDel="007B714A" w:rsidRDefault="009F5E26" w:rsidP="009F5E26">
      <w:pPr>
        <w:rPr>
          <w:del w:id="2979" w:author="Carsten Hein" w:date="2022-01-03T11:33:00Z"/>
        </w:rPr>
      </w:pPr>
      <w:bookmarkStart w:id="2980" w:name="_Toc92102591"/>
      <w:bookmarkStart w:id="2981" w:name="_Toc93048209"/>
      <w:bookmarkEnd w:id="2980"/>
      <w:bookmarkEnd w:id="2981"/>
    </w:p>
    <w:p w14:paraId="36D37797" w14:textId="5931CA6C" w:rsidR="009F5E26" w:rsidRPr="00E81B1B" w:rsidDel="007B714A" w:rsidRDefault="009F5E26" w:rsidP="009F5E26">
      <w:pPr>
        <w:rPr>
          <w:del w:id="2982" w:author="Carsten Hein" w:date="2022-01-03T11:33:00Z"/>
        </w:rPr>
      </w:pPr>
      <w:commentRangeStart w:id="2983"/>
      <w:del w:id="2984" w:author="Carsten Hein" w:date="2022-01-03T11:33:00Z">
        <w:r w:rsidRPr="00E81B1B" w:rsidDel="007B714A">
          <w:delText>Gegenüberstellung der verschiedenen Berechnungsansätze</w:delText>
        </w:r>
        <w:bookmarkStart w:id="2985" w:name="_Toc92102592"/>
        <w:bookmarkStart w:id="2986" w:name="_Toc93048210"/>
        <w:bookmarkEnd w:id="2985"/>
        <w:bookmarkEnd w:id="2986"/>
      </w:del>
    </w:p>
    <w:p w14:paraId="699FB312" w14:textId="4EDA4AF5" w:rsidR="009F5E26" w:rsidRPr="00E81B1B" w:rsidDel="007B714A" w:rsidRDefault="009F5E26" w:rsidP="009F5E26">
      <w:pPr>
        <w:rPr>
          <w:del w:id="2987" w:author="Carsten Hein" w:date="2022-01-03T11:33:00Z"/>
        </w:rPr>
      </w:pPr>
      <w:del w:id="2988" w:author="Carsten Hein" w:date="2022-01-03T11:33:00Z">
        <w:r w:rsidRPr="00E81B1B" w:rsidDel="007B714A">
          <w:delText>Vergleich der Ergebnisse an einem Standarddeckenelement von 8,1m Spannweite, 2,7m Breite, Ausbaulasten von 2,0kN/m² und einer Nutzlast von 4,0kN/m²</w:delText>
        </w:r>
        <w:commentRangeEnd w:id="2983"/>
        <w:r w:rsidR="00D037A3" w:rsidRPr="003F2D43" w:rsidDel="007B714A">
          <w:rPr>
            <w:sz w:val="36"/>
            <w:szCs w:val="32"/>
            <w:rPrChange w:id="2989" w:author="Carsten Hein" w:date="2022-01-07T10:43:00Z">
              <w:rPr>
                <w:rStyle w:val="Kommentarzeichen"/>
              </w:rPr>
            </w:rPrChange>
          </w:rPr>
          <w:commentReference w:id="2983"/>
        </w:r>
        <w:bookmarkStart w:id="2990" w:name="_Toc92102593"/>
        <w:bookmarkStart w:id="2991" w:name="_Toc93048211"/>
        <w:bookmarkEnd w:id="2990"/>
        <w:bookmarkEnd w:id="2991"/>
      </w:del>
    </w:p>
    <w:p w14:paraId="1F25AC72" w14:textId="277A8427" w:rsidR="009F5E26" w:rsidRPr="00E81B1B" w:rsidDel="007B714A" w:rsidRDefault="009F5E26" w:rsidP="009F5E26">
      <w:pPr>
        <w:rPr>
          <w:del w:id="2992" w:author="Carsten Hein" w:date="2022-01-03T11:33:00Z"/>
        </w:rPr>
      </w:pPr>
      <w:bookmarkStart w:id="2993" w:name="_Toc92102594"/>
      <w:bookmarkStart w:id="2994" w:name="_Toc93048212"/>
      <w:bookmarkEnd w:id="2993"/>
      <w:bookmarkEnd w:id="2994"/>
    </w:p>
    <w:p w14:paraId="01017E0C" w14:textId="222C9C45" w:rsidR="009F5E26" w:rsidRPr="00E81B1B" w:rsidDel="007B714A" w:rsidRDefault="009F5E26" w:rsidP="009F5E26">
      <w:pPr>
        <w:rPr>
          <w:del w:id="2995" w:author="Carsten Hein" w:date="2022-01-03T11:33:00Z"/>
        </w:rPr>
      </w:pPr>
      <w:bookmarkStart w:id="2996" w:name="_Toc92102595"/>
      <w:bookmarkStart w:id="2997" w:name="_Toc93048213"/>
      <w:bookmarkEnd w:id="2996"/>
      <w:bookmarkEnd w:id="2997"/>
    </w:p>
    <w:p w14:paraId="068B2AA6" w14:textId="2473BD36" w:rsidR="009F5E26" w:rsidRPr="00E81B1B" w:rsidDel="007B714A" w:rsidRDefault="009F5E26" w:rsidP="00B610A8">
      <w:pPr>
        <w:rPr>
          <w:del w:id="2998" w:author="Carsten Hein" w:date="2022-01-03T11:33:00Z"/>
        </w:rPr>
      </w:pPr>
      <w:bookmarkStart w:id="2999" w:name="_Toc92102596"/>
      <w:bookmarkStart w:id="3000" w:name="_Toc93048214"/>
      <w:bookmarkEnd w:id="2999"/>
      <w:bookmarkEnd w:id="3000"/>
    </w:p>
    <w:p w14:paraId="6E80632F" w14:textId="21A34F48" w:rsidR="00B610A8" w:rsidRPr="00E81B1B" w:rsidDel="007B714A" w:rsidRDefault="00B610A8" w:rsidP="00B610A8">
      <w:pPr>
        <w:rPr>
          <w:del w:id="3001" w:author="Carsten Hein" w:date="2022-01-03T11:33:00Z"/>
        </w:rPr>
      </w:pPr>
      <w:del w:id="3002" w:author="Carsten Hein" w:date="2022-01-03T11:33:00Z">
        <w:r w:rsidRPr="00E81B1B" w:rsidDel="007B714A">
          <w:br w:type="page"/>
        </w:r>
      </w:del>
    </w:p>
    <w:p w14:paraId="582AEB12" w14:textId="32D67F9F" w:rsidR="00797EFF" w:rsidRPr="003F2D43" w:rsidRDefault="00797EFF" w:rsidP="00797EFF">
      <w:pPr>
        <w:pStyle w:val="berschrift1"/>
        <w:numPr>
          <w:ilvl w:val="0"/>
          <w:numId w:val="29"/>
        </w:numPr>
        <w:rPr>
          <w:ins w:id="3003" w:author="Carsten Hein" w:date="2022-01-03T11:37:00Z"/>
          <w:rPrChange w:id="3004" w:author="Carsten Hein" w:date="2022-01-07T10:43:00Z">
            <w:rPr>
              <w:ins w:id="3005" w:author="Carsten Hein" w:date="2022-01-03T11:37:00Z"/>
              <w:rFonts w:asciiTheme="minorHAnsi" w:eastAsiaTheme="minorEastAsia" w:hAnsiTheme="minorHAnsi" w:cstheme="minorBidi"/>
              <w:color w:val="004250" w:themeColor="accent6"/>
              <w:szCs w:val="36"/>
            </w:rPr>
          </w:rPrChange>
        </w:rPr>
      </w:pPr>
      <w:bookmarkStart w:id="3006" w:name="_Toc93048215"/>
      <w:commentRangeStart w:id="3007"/>
      <w:commentRangeEnd w:id="3007"/>
      <w:ins w:id="3008" w:author="Carsten Hein" w:date="2022-01-03T11:37:00Z">
        <w:r>
          <w:lastRenderedPageBreak/>
          <w:commentReference w:id="3007"/>
        </w:r>
        <w:bookmarkEnd w:id="3006"/>
      </w:ins>
    </w:p>
    <w:p w14:paraId="28AC14AF" w14:textId="77777777" w:rsidR="00797EFF" w:rsidRPr="00797EFF" w:rsidRDefault="00797EFF">
      <w:pPr>
        <w:pStyle w:val="berschrift2"/>
        <w:numPr>
          <w:ilvl w:val="1"/>
          <w:numId w:val="29"/>
        </w:numPr>
        <w:rPr>
          <w:ins w:id="3009" w:author="Carsten Hein" w:date="2022-01-03T11:37:00Z"/>
          <w:rPrChange w:id="3010" w:author="Carsten Hein" w:date="2022-01-03T11:38:00Z">
            <w:rPr>
              <w:ins w:id="3011" w:author="Carsten Hein" w:date="2022-01-03T11:37:00Z"/>
              <w:rFonts w:asciiTheme="minorHAnsi" w:eastAsiaTheme="minorEastAsia" w:hAnsiTheme="minorHAnsi" w:cstheme="minorBidi"/>
              <w:color w:val="004250" w:themeColor="accent6"/>
              <w:szCs w:val="36"/>
            </w:rPr>
          </w:rPrChange>
        </w:rPr>
        <w:pPrChange w:id="3012" w:author="Carsten Hein" w:date="2022-01-03T11:38:00Z">
          <w:pPr>
            <w:pStyle w:val="berschrift1"/>
            <w:numPr>
              <w:numId w:val="29"/>
            </w:numPr>
            <w:ind w:left="432" w:hanging="432"/>
          </w:pPr>
        </w:pPrChange>
      </w:pPr>
      <w:bookmarkStart w:id="3013" w:name="_Toc93048216"/>
      <w:commentRangeStart w:id="3014"/>
      <w:commentRangeEnd w:id="3014"/>
      <w:r>
        <w:rPr>
          <w:rStyle w:val="Kommentarzeichen"/>
        </w:rPr>
        <w:commentReference w:id="3014"/>
      </w:r>
      <w:ins w:id="3015" w:author="Carsten Hein" w:date="2022-01-03T11:37:00Z">
        <w:r w:rsidR="4C11F93A">
          <w:t>Modell zur rechnerischen Bewertung verschiedener Verbindungsmittel für den Bau von HBV-Decken</w:t>
        </w:r>
        <w:bookmarkEnd w:id="3013"/>
      </w:ins>
    </w:p>
    <w:p w14:paraId="4525F865" w14:textId="6AC30F32" w:rsidR="00E2090C" w:rsidRPr="005D0628" w:rsidDel="00797EFF" w:rsidRDefault="00D567E4">
      <w:pPr>
        <w:pStyle w:val="berschrift3"/>
        <w:numPr>
          <w:ilvl w:val="2"/>
          <w:numId w:val="29"/>
        </w:numPr>
        <w:rPr>
          <w:del w:id="3016" w:author="Carsten Hein" w:date="2022-01-03T11:37:00Z"/>
          <w:rPrChange w:id="3017" w:author="Carsten Hein" w:date="2022-01-03T11:39:00Z">
            <w:rPr>
              <w:del w:id="3018" w:author="Carsten Hein" w:date="2022-01-03T11:37:00Z"/>
              <w:rFonts w:asciiTheme="minorHAnsi" w:eastAsiaTheme="minorEastAsia" w:hAnsiTheme="minorHAnsi" w:cstheme="minorBidi"/>
              <w:color w:val="004250" w:themeColor="accent6"/>
              <w:szCs w:val="36"/>
            </w:rPr>
          </w:rPrChange>
        </w:rPr>
        <w:pPrChange w:id="3019" w:author="Carsten Hein" w:date="2022-01-03T11:39:00Z">
          <w:pPr>
            <w:pStyle w:val="berschrift1"/>
            <w:numPr>
              <w:numId w:val="29"/>
            </w:numPr>
            <w:ind w:left="432" w:hanging="432"/>
          </w:pPr>
        </w:pPrChange>
      </w:pPr>
      <w:del w:id="3020" w:author="Carsten Hein" w:date="2022-01-03T11:37:00Z">
        <w:r w:rsidRPr="0067796F" w:rsidDel="4C11F93A">
          <w:rPr>
            <w:b w:val="0"/>
          </w:rPr>
          <w:delText>Bewertungs-M</w:delText>
        </w:r>
        <w:commentRangeStart w:id="3021"/>
        <w:r w:rsidRPr="0067796F" w:rsidDel="4C11F93A">
          <w:rPr>
            <w:b w:val="0"/>
          </w:rPr>
          <w:delText>atri</w:delText>
        </w:r>
      </w:del>
      <w:bookmarkStart w:id="3022" w:name="_Toc93048217"/>
      <w:bookmarkStart w:id="3023" w:name="_Toc92091684"/>
      <w:bookmarkStart w:id="3024" w:name="_Toc92092126"/>
      <w:bookmarkStart w:id="3025" w:name="_Toc92092238"/>
      <w:commentRangeEnd w:id="3021"/>
      <w:r>
        <w:rPr>
          <w:rStyle w:val="Kommentarzeichen"/>
        </w:rPr>
        <w:commentReference w:id="3021"/>
      </w:r>
      <w:bookmarkEnd w:id="3022"/>
      <w:del w:id="3026" w:author="Carsten Hein" w:date="2022-01-03T11:37:00Z">
        <w:r w:rsidRPr="0067796F" w:rsidDel="4C11F93A">
          <w:rPr>
            <w:b w:val="0"/>
          </w:rPr>
          <w:delText>x zu Holz-Beton-Deckensystemen in Hinblick auf die konstruktive AusführungModell zur rechnerischen Bewertung verschiedener Verbindungsmittel für den Bau von HBV-Decken</w:delText>
        </w:r>
        <w:bookmarkEnd w:id="3023"/>
        <w:bookmarkEnd w:id="3024"/>
        <w:bookmarkEnd w:id="3025"/>
        <w:r w:rsidRPr="0067796F" w:rsidDel="4C11F93A">
          <w:rPr>
            <w:b w:val="0"/>
          </w:rPr>
          <w:delText>Festlegung  der Eingangsparameter und des Berechnungsmodells</w:delText>
        </w:r>
      </w:del>
    </w:p>
    <w:p w14:paraId="5652EAA0" w14:textId="3C86BE7E" w:rsidR="00D7164B" w:rsidRPr="0067796F" w:rsidRDefault="00EC5EBC">
      <w:pPr>
        <w:pStyle w:val="berschrift3"/>
        <w:numPr>
          <w:ilvl w:val="2"/>
          <w:numId w:val="29"/>
        </w:numPr>
        <w:rPr>
          <w:ins w:id="3027" w:author="Stefan Behring [2]" w:date="2021-12-21T16:10:00Z"/>
        </w:rPr>
        <w:pPrChange w:id="3028" w:author="Carsten Hein" w:date="2022-01-03T11:39:00Z">
          <w:pPr/>
        </w:pPrChange>
      </w:pPr>
      <w:ins w:id="3029" w:author="Stefan Behring [2]" w:date="2021-12-21T16:43:00Z">
        <w:del w:id="3030" w:author="Carsten Hein" w:date="2022-01-03T11:38:00Z">
          <w:r w:rsidRPr="005D0628" w:rsidDel="003062C2">
            <w:rPr>
              <w:noProof w:val="0"/>
              <w:lang w:val="de-DE"/>
              <w:rPrChange w:id="3031" w:author="Carsten Hein" w:date="2022-01-03T11:39:00Z">
                <w:rPr>
                  <w:b/>
                </w:rPr>
              </w:rPrChange>
            </w:rPr>
            <w:delText xml:space="preserve">5.1  </w:delText>
          </w:r>
        </w:del>
      </w:ins>
      <w:bookmarkStart w:id="3032" w:name="_Toc93048218"/>
      <w:ins w:id="3033" w:author="Stefan Behring [2]" w:date="2021-12-21T16:11:00Z">
        <w:r w:rsidR="00A8747E" w:rsidRPr="005D0628">
          <w:rPr>
            <w:noProof w:val="0"/>
            <w:lang w:val="de-DE"/>
            <w:rPrChange w:id="3034" w:author="Carsten Hein" w:date="2022-01-03T11:39:00Z">
              <w:rPr>
                <w:b/>
              </w:rPr>
            </w:rPrChange>
          </w:rPr>
          <w:t>Berechnungsgrundlagen</w:t>
        </w:r>
      </w:ins>
      <w:bookmarkEnd w:id="3032"/>
    </w:p>
    <w:p w14:paraId="5D4DF6DD" w14:textId="36E6FBB4" w:rsidR="00DB5622" w:rsidRPr="00E81B1B" w:rsidRDefault="00D567E4" w:rsidP="00E057EF">
      <w:pPr>
        <w:rPr>
          <w:ins w:id="3035" w:author="Stefan Behring" w:date="2021-12-20T11:57:00Z"/>
        </w:rPr>
      </w:pPr>
      <w:del w:id="3036" w:author="Stefan Behring" w:date="2021-12-19T21:52:00Z">
        <w:r w:rsidDel="00D567E4">
          <w:delText>Ziel der Bewertungsmatrix ist es</w:delText>
        </w:r>
        <w:r w:rsidDel="00BB3B69">
          <w:delText>,</w:delText>
        </w:r>
        <w:r w:rsidDel="00D567E4">
          <w:delText xml:space="preserve"> einen Leitfaden zur </w:delText>
        </w:r>
        <w:r w:rsidDel="00CB76E6">
          <w:delText>Wahl</w:delText>
        </w:r>
        <w:r w:rsidDel="00D567E4">
          <w:delText xml:space="preserve"> eines geeigneten Verbindungsmittels sowie</w:delText>
        </w:r>
        <w:r w:rsidDel="00CB76E6">
          <w:delText xml:space="preserve"> zu einer groben Vordimensionierung</w:delText>
        </w:r>
        <w:r w:rsidDel="00D567E4">
          <w:delText xml:space="preserve"> zu</w:delText>
        </w:r>
        <w:r w:rsidDel="00CB76E6">
          <w:delText xml:space="preserve"> entwicke</w:delText>
        </w:r>
        <w:r w:rsidDel="00EF57A3">
          <w:delText>l</w:delText>
        </w:r>
        <w:r w:rsidDel="00CB76E6">
          <w:delText>n</w:delText>
        </w:r>
        <w:r w:rsidDel="00D567E4">
          <w:delText>.</w:delText>
        </w:r>
      </w:del>
      <w:ins w:id="3037" w:author="Stefan Behring" w:date="2021-12-20T11:48:00Z">
        <w:del w:id="3038" w:author="Carsten Hein" w:date="2022-01-07T09:33:00Z">
          <w:r w:rsidR="69DC07D8" w:rsidDel="00A41A9D">
            <w:delText xml:space="preserve"> </w:delText>
          </w:r>
        </w:del>
        <w:commentRangeStart w:id="3039"/>
        <w:r w:rsidR="69DC07D8">
          <w:t>Zi</w:t>
        </w:r>
      </w:ins>
      <w:ins w:id="3040" w:author="Stefan Behring" w:date="2021-12-20T11:56:00Z">
        <w:r w:rsidR="6E800051">
          <w:t>e</w:t>
        </w:r>
      </w:ins>
      <w:ins w:id="3041" w:author="Stefan Behring" w:date="2021-12-20T11:48:00Z">
        <w:r w:rsidR="69DC07D8">
          <w:t>l</w:t>
        </w:r>
      </w:ins>
      <w:commentRangeEnd w:id="3039"/>
      <w:r>
        <w:commentReference w:id="3039"/>
      </w:r>
      <w:ins w:id="3042" w:author="Stefan Behring" w:date="2021-12-20T11:48:00Z">
        <w:r w:rsidR="69DC07D8">
          <w:t xml:space="preserve"> des gemeinsamen Forschungsvorhabens war die</w:t>
        </w:r>
      </w:ins>
      <w:ins w:id="3043" w:author="Stefan Behring" w:date="2021-12-20T11:49:00Z">
        <w:r w:rsidR="11277038">
          <w:t xml:space="preserve"> Untersuchung und</w:t>
        </w:r>
      </w:ins>
      <w:ins w:id="3044" w:author="Stefan Behring" w:date="2021-12-20T11:48:00Z">
        <w:r w:rsidR="69DC07D8">
          <w:t xml:space="preserve"> </w:t>
        </w:r>
      </w:ins>
      <w:ins w:id="3045" w:author="Stefan Behring" w:date="2021-12-20T11:53:00Z">
        <w:r w:rsidR="23BB73E0">
          <w:t>Weitere</w:t>
        </w:r>
      </w:ins>
      <w:ins w:id="3046" w:author="Stefan Behring" w:date="2021-12-20T11:48:00Z">
        <w:r w:rsidR="69DC07D8">
          <w:t>ntwicklung einer effekti</w:t>
        </w:r>
      </w:ins>
      <w:ins w:id="3047" w:author="Stefan Behring" w:date="2021-12-20T11:49:00Z">
        <w:r w:rsidR="093AA234">
          <w:t>v</w:t>
        </w:r>
      </w:ins>
      <w:ins w:id="3048" w:author="Stefan Behring" w:date="2021-12-20T11:48:00Z">
        <w:r w:rsidR="69DC07D8">
          <w:t xml:space="preserve">en </w:t>
        </w:r>
      </w:ins>
      <w:ins w:id="3049" w:author="Stefan Behring" w:date="2021-12-20T11:49:00Z">
        <w:r w:rsidR="4243F33A">
          <w:t>Verbindungstechnologie zwischen Holz und Beton</w:t>
        </w:r>
      </w:ins>
      <w:ins w:id="3050" w:author="Stefan Behring" w:date="2021-12-20T11:51:00Z">
        <w:r w:rsidR="248551A8">
          <w:t xml:space="preserve"> für Deckenspannweiten zwischen </w:t>
        </w:r>
      </w:ins>
      <w:ins w:id="3051" w:author="Stefan Behring" w:date="2021-12-20T16:15:00Z">
        <w:r w:rsidR="39268250">
          <w:t>5,40</w:t>
        </w:r>
      </w:ins>
      <w:ins w:id="3052" w:author="Stefan Behring" w:date="2021-12-20T11:51:00Z">
        <w:r w:rsidR="248551A8">
          <w:t xml:space="preserve"> und </w:t>
        </w:r>
      </w:ins>
      <w:ins w:id="3053" w:author="Stefan Behring" w:date="2021-12-20T16:15:00Z">
        <w:r w:rsidR="3C1C7D18">
          <w:t xml:space="preserve">9,45 </w:t>
        </w:r>
      </w:ins>
      <w:ins w:id="3054" w:author="Stefan Behring" w:date="2021-12-20T11:51:00Z">
        <w:r w:rsidR="248551A8">
          <w:t>m</w:t>
        </w:r>
      </w:ins>
      <w:ins w:id="3055" w:author="Stefan Behring" w:date="2021-12-20T11:49:00Z">
        <w:r w:rsidR="4243F33A">
          <w:t>.</w:t>
        </w:r>
      </w:ins>
      <w:ins w:id="3056" w:author="Stefan Behring" w:date="2021-12-20T11:54:00Z">
        <w:r w:rsidR="28256F99">
          <w:t xml:space="preserve"> Im Rahmen des Vorhabens </w:t>
        </w:r>
      </w:ins>
      <w:ins w:id="3057" w:author="Stefan Behring" w:date="2021-12-20T11:55:00Z">
        <w:r w:rsidR="28256F99">
          <w:t xml:space="preserve">wurden Verbindungen mit Kerven, geschraubte Verbindungen und </w:t>
        </w:r>
        <w:r w:rsidR="63728074">
          <w:t>die vollflächige Verk</w:t>
        </w:r>
      </w:ins>
      <w:ins w:id="3058" w:author="Stefan Behring" w:date="2021-12-20T11:56:00Z">
        <w:r w:rsidR="63728074">
          <w:t>lebung untersucht.</w:t>
        </w:r>
      </w:ins>
      <w:ins w:id="3059" w:author="Stefan Behring" w:date="2021-12-20T11:49:00Z">
        <w:r w:rsidR="4243F33A">
          <w:t xml:space="preserve"> </w:t>
        </w:r>
      </w:ins>
      <w:ins w:id="3060" w:author="Stefan Behring" w:date="2021-12-20T11:58:00Z">
        <w:r w:rsidR="63AA7AEF">
          <w:t>Auf der Grundlage einer analytischen Vorbetrachtung wurden Versuche gepl</w:t>
        </w:r>
      </w:ins>
      <w:ins w:id="3061" w:author="Stefan Behring" w:date="2021-12-20T11:59:00Z">
        <w:r w:rsidR="63AA7AEF">
          <w:t>ant und durchgeführt.</w:t>
        </w:r>
      </w:ins>
    </w:p>
    <w:p w14:paraId="5E9146A8" w14:textId="48C3E702" w:rsidR="00DB5622" w:rsidRPr="00E81B1B" w:rsidRDefault="6837EACE" w:rsidP="00E057EF">
      <w:ins w:id="3062" w:author="Stefan Behring" w:date="2021-12-19T21:52:00Z">
        <w:r>
          <w:t>I</w:t>
        </w:r>
      </w:ins>
      <w:ins w:id="3063" w:author="Stefan Behring" w:date="2021-12-19T21:53:00Z">
        <w:r>
          <w:t xml:space="preserve">m Folgenden wird ein Berechnungsmodell und die zur statischen Betrachtung der </w:t>
        </w:r>
      </w:ins>
      <w:ins w:id="3064" w:author="Stefan Behring" w:date="2021-12-19T21:54:00Z">
        <w:r w:rsidR="34F035D5">
          <w:t>HBV-Decke notwendigen Eingangsparameter festgelegt.</w:t>
        </w:r>
      </w:ins>
      <w:r w:rsidR="00D567E4">
        <w:t xml:space="preserve"> Neben</w:t>
      </w:r>
      <w:ins w:id="3065" w:author="Stefan Behring" w:date="2021-12-19T17:55:00Z">
        <w:r w:rsidR="1EA2D363">
          <w:t xml:space="preserve"> den</w:t>
        </w:r>
      </w:ins>
      <w:r w:rsidR="00D567E4">
        <w:t xml:space="preserve"> Anforderungen </w:t>
      </w:r>
      <w:del w:id="3066" w:author="Stefan Behring" w:date="2021-12-19T17:55:00Z">
        <w:r w:rsidR="00D567E4" w:rsidDel="00D567E4">
          <w:delText>in Hinblick auf die</w:delText>
        </w:r>
      </w:del>
      <w:ins w:id="3067" w:author="Stefan Behring" w:date="2021-12-19T17:55:00Z">
        <w:r w:rsidR="5CDF2EF2">
          <w:t>der</w:t>
        </w:r>
      </w:ins>
      <w:r w:rsidR="00D567E4">
        <w:t xml:space="preserve"> Tragwerksplanung fließen Überlegungen zum Schallschutz </w:t>
      </w:r>
      <w:r w:rsidR="00CB76E6">
        <w:t xml:space="preserve">(entsprechend </w:t>
      </w:r>
      <w:r w:rsidR="218CDA88">
        <w:t>A</w:t>
      </w:r>
      <w:commentRangeStart w:id="3068"/>
      <w:r w:rsidR="218CDA88">
        <w:t>bs</w:t>
      </w:r>
      <w:commentRangeEnd w:id="3068"/>
      <w:r w:rsidR="00D567E4">
        <w:commentReference w:id="3068"/>
      </w:r>
      <w:r w:rsidR="218CDA88">
        <w:t>chnitt</w:t>
      </w:r>
      <w:r w:rsidR="00CB76E6">
        <w:t xml:space="preserve"> </w:t>
      </w:r>
      <w:del w:id="3069" w:author="Carsten Hein" w:date="2022-01-06T14:45:00Z">
        <w:r w:rsidR="00D567E4" w:rsidDel="00094B3B">
          <w:fldChar w:fldCharType="begin"/>
        </w:r>
        <w:r w:rsidR="00D567E4" w:rsidDel="00094B3B">
          <w:delInstrText xml:space="preserve"> REF _Ref80175687 \r \h </w:delInstrText>
        </w:r>
        <w:r w:rsidR="00D567E4" w:rsidDel="00094B3B">
          <w:fldChar w:fldCharType="separate"/>
        </w:r>
        <w:r w:rsidR="009737A6" w:rsidDel="00094B3B">
          <w:delText>2</w:delText>
        </w:r>
        <w:r w:rsidR="00D567E4" w:rsidDel="00094B3B">
          <w:fldChar w:fldCharType="end"/>
        </w:r>
      </w:del>
      <w:ins w:id="3070" w:author="Carsten Hein" w:date="2022-01-06T14:45:00Z">
        <w:r w:rsidR="00094B3B">
          <w:t>4</w:t>
        </w:r>
      </w:ins>
      <w:r w:rsidR="00CB76E6">
        <w:t xml:space="preserve">) </w:t>
      </w:r>
      <w:r w:rsidR="00D567E4">
        <w:t xml:space="preserve">und </w:t>
      </w:r>
      <w:commentRangeStart w:id="3071"/>
      <w:r w:rsidR="00D567E4">
        <w:t xml:space="preserve">Brandschutz </w:t>
      </w:r>
      <w:commentRangeEnd w:id="3071"/>
      <w:r w:rsidR="00D567E4">
        <w:commentReference w:id="3071"/>
      </w:r>
      <w:r w:rsidR="00D567E4">
        <w:t xml:space="preserve">in die Betrachtung ein. </w:t>
      </w:r>
    </w:p>
    <w:p w14:paraId="675F659B" w14:textId="76D1124C" w:rsidR="00D567E4" w:rsidRPr="00E81B1B" w:rsidDel="00F944C7" w:rsidRDefault="00D567E4" w:rsidP="00D567E4">
      <w:pPr>
        <w:rPr>
          <w:del w:id="3072" w:author="Jan Wenker" w:date="2021-12-09T15:09:00Z"/>
        </w:rPr>
      </w:pPr>
      <w:r w:rsidRPr="00E81B1B">
        <w:t>Die statischen Nachweise</w:t>
      </w:r>
      <w:ins w:id="3073" w:author="Stefan Behring" w:date="2021-12-19T17:56:00Z">
        <w:r w:rsidR="6F8EBFFC">
          <w:t xml:space="preserve"> für die H</w:t>
        </w:r>
      </w:ins>
      <w:ins w:id="3074" w:author="Stefan Behring" w:date="2021-12-19T21:54:00Z">
        <w:r w:rsidR="22C4D6ED">
          <w:t>B</w:t>
        </w:r>
      </w:ins>
      <w:ins w:id="3075" w:author="Carsten Hein" w:date="2022-01-06T14:45:00Z">
        <w:r w:rsidR="00A215FD">
          <w:t>V</w:t>
        </w:r>
      </w:ins>
      <w:ins w:id="3076" w:author="Stefan Behring" w:date="2021-12-19T21:54:00Z">
        <w:del w:id="3077" w:author="Carsten Hein" w:date="2022-01-06T14:45:00Z">
          <w:r w:rsidR="22C4D6ED" w:rsidDel="00A215FD">
            <w:delText>v</w:delText>
          </w:r>
        </w:del>
      </w:ins>
      <w:ins w:id="3078" w:author="Stefan Behring" w:date="2021-12-19T17:56:00Z">
        <w:r w:rsidR="6F8EBFFC">
          <w:t>_Decke</w:t>
        </w:r>
      </w:ins>
      <w:r w:rsidRPr="00E81B1B">
        <w:t xml:space="preserve"> wurden nach dem aktuellen Stand der Forschung und Technik durchgeführt. </w:t>
      </w:r>
      <w:del w:id="3079" w:author="Stefan Behring" w:date="2021-12-19T17:57:00Z">
        <w:r w:rsidDel="00D567E4">
          <w:delText>Da für d</w:delText>
        </w:r>
      </w:del>
      <w:ins w:id="3080" w:author="Stefan Behring" w:date="2021-12-19T17:57:00Z">
        <w:r w:rsidR="1FB176AF">
          <w:t>D</w:t>
        </w:r>
      </w:ins>
      <w:r w:rsidRPr="00E81B1B">
        <w:t xml:space="preserve">ie Bemessung von Holz-Beton-Verbundkonstruktionen </w:t>
      </w:r>
      <w:ins w:id="3081" w:author="Stefan Behring" w:date="2021-12-19T17:59:00Z">
        <w:r w:rsidR="520D613A">
          <w:t xml:space="preserve">wird </w:t>
        </w:r>
      </w:ins>
      <w:ins w:id="3082" w:author="Stefan Behring" w:date="2021-12-19T21:55:00Z">
        <w:r w:rsidR="02174986">
          <w:t>hier</w:t>
        </w:r>
      </w:ins>
      <w:ins w:id="3083" w:author="Stefan Behring" w:date="2021-12-19T17:59:00Z">
        <w:r w:rsidR="520D613A">
          <w:t xml:space="preserve">  </w:t>
        </w:r>
      </w:ins>
      <w:del w:id="3084" w:author="Stefan Behring" w:date="2021-12-19T17:58:00Z">
        <w:r w:rsidDel="00D567E4">
          <w:delText>noch keine Bemessungsnorm existiert, jedoch bereits</w:delText>
        </w:r>
      </w:del>
      <w:del w:id="3085" w:author="Stefan Behring" w:date="2021-12-19T18:02:00Z">
        <w:r w:rsidDel="00D567E4">
          <w:delText xml:space="preserve"> </w:delText>
        </w:r>
      </w:del>
      <w:del w:id="3086" w:author="Stefan Behring" w:date="2021-12-19T17:59:00Z">
        <w:r w:rsidDel="00D567E4">
          <w:delText>eine</w:delText>
        </w:r>
      </w:del>
      <w:ins w:id="3087" w:author="Stefan Behring" w:date="2021-12-19T17:59:00Z">
        <w:r w:rsidR="22DDA554">
          <w:t>auf der Grundlage der</w:t>
        </w:r>
      </w:ins>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ins w:id="3088" w:author="Carsten Hein" w:date="2022-01-14T10:15:00Z">
            <w:r w:rsidR="00916225">
              <w:rPr>
                <w:noProof/>
              </w:rPr>
              <w:t>(Dias, et al., 2018)</w:t>
            </w:r>
          </w:ins>
          <w:del w:id="3089" w:author="Carsten Hein" w:date="2022-01-03T08:39:00Z">
            <w:r w:rsidR="00511FBD" w:rsidRPr="00E81B1B" w:rsidDel="009737A6">
              <w:rPr>
                <w:noProof/>
              </w:rPr>
              <w:delText>(Dias, et al., 2018)</w:delText>
            </w:r>
            <w:r w:rsidR="00F35CE8" w:rsidRPr="00E81B1B" w:rsidDel="009737A6">
              <w:rPr>
                <w:rFonts w:ascii="Arial" w:hAnsi="Arial" w:cs="Arial"/>
                <w:noProof/>
              </w:rPr>
              <w:delText>￼</w:delText>
            </w:r>
          </w:del>
          <w:r w:rsidR="00511FBD" w:rsidRPr="00E81B1B">
            <w:fldChar w:fldCharType="end"/>
          </w:r>
        </w:sdtContent>
      </w:sdt>
      <w:r w:rsidRPr="00E81B1B">
        <w:t>,</w:t>
      </w:r>
      <w:ins w:id="3090" w:author="Stefan Behring" w:date="2021-12-19T18:03:00Z">
        <w:r w:rsidR="4C1CC3DE">
          <w:t>geführt</w:t>
        </w:r>
      </w:ins>
      <w:ins w:id="3091" w:author="Stefan Behring" w:date="2021-12-19T18:00:00Z">
        <w:r w:rsidR="3E179723">
          <w:t xml:space="preserve">, da anzunehmen ist, dass </w:t>
        </w:r>
      </w:ins>
      <w:ins w:id="3092" w:author="Stefan Behring" w:date="2021-12-19T21:55:00Z">
        <w:r w:rsidR="210FD536">
          <w:t>darin aufgeführten Vorschläge</w:t>
        </w:r>
      </w:ins>
      <w:ins w:id="3093" w:author="Stefan Behring" w:date="2021-12-19T18:01:00Z">
        <w:r w:rsidR="3E179723">
          <w:t xml:space="preserve"> </w:t>
        </w:r>
      </w:ins>
      <w:ins w:id="3094" w:author="Stefan Behring" w:date="2021-12-20T14:35:00Z">
        <w:r w:rsidR="534FF73E">
          <w:t xml:space="preserve">bei der </w:t>
        </w:r>
        <w:del w:id="3095" w:author="Carsten Hein" w:date="2022-01-06T14:46:00Z">
          <w:r w:rsidR="534FF73E" w:rsidDel="00094B3B">
            <w:delText>Novelllierung</w:delText>
          </w:r>
        </w:del>
      </w:ins>
      <w:ins w:id="3096" w:author="Carsten Hein" w:date="2022-01-06T14:46:00Z">
        <w:r w:rsidR="00094B3B">
          <w:t>Novellierung</w:t>
        </w:r>
      </w:ins>
      <w:ins w:id="3097" w:author="Stefan Behring" w:date="2021-12-20T14:35:00Z">
        <w:r w:rsidR="534FF73E">
          <w:t xml:space="preserve"> des</w:t>
        </w:r>
      </w:ins>
      <w:ins w:id="3098" w:author="Stefan Behring" w:date="2021-12-19T18:01:00Z">
        <w:r w:rsidR="3E179723">
          <w:t xml:space="preserve"> EC 5 übe</w:t>
        </w:r>
        <w:r w:rsidR="6A2254C2">
          <w:t>r</w:t>
        </w:r>
        <w:r w:rsidR="3E179723">
          <w:t>nommen werden.</w:t>
        </w:r>
      </w:ins>
      <w:del w:id="3099" w:author="Stefan Behring" w:date="2021-12-19T18:00:00Z">
        <w:r w:rsidDel="00D567E4">
          <w:delText xml:space="preserve"> </w:delText>
        </w:r>
      </w:del>
      <w:del w:id="3100" w:author="Stefan Behring" w:date="2021-12-19T18:03:00Z">
        <w:r w:rsidDel="00D567E4">
          <w:delText>die als Grundlage für die spätere Normierung dient, werden die meisten Berechnungen an diesem Dokument orientiert.</w:delText>
        </w:r>
      </w:del>
      <w:r w:rsidR="00F6400F" w:rsidRPr="00E81B1B">
        <w:t xml:space="preserve"> </w:t>
      </w:r>
      <w:ins w:id="3101" w:author="Stefan Behring" w:date="2021-12-19T18:05:00Z">
        <w:r w:rsidR="11283F74">
          <w:t xml:space="preserve">Für </w:t>
        </w:r>
      </w:ins>
      <w:r w:rsidR="00F6400F" w:rsidRPr="00E81B1B">
        <w:t>Aspekte</w:t>
      </w:r>
      <w:r w:rsidRPr="00E81B1B">
        <w:t xml:space="preserve">, die </w:t>
      </w:r>
      <w:del w:id="3102" w:author="Stefan Behring" w:date="2021-12-19T18:04:00Z">
        <w:r w:rsidDel="00D567E4">
          <w:delText>nicht von diesem Dokument</w:delText>
        </w:r>
      </w:del>
      <w:ins w:id="3103" w:author="Stefan Behring" w:date="2021-12-19T18:04:00Z">
        <w:r w:rsidR="0CA06E4A">
          <w:t>von  TecSpec nicht</w:t>
        </w:r>
      </w:ins>
      <w:r w:rsidRPr="00E81B1B">
        <w:t xml:space="preserve"> abgedeckt sind, werden</w:t>
      </w:r>
      <w:ins w:id="3104" w:author="Stefan Behring" w:date="2021-12-19T18:05:00Z">
        <w:r w:rsidR="3F74CCE7">
          <w:t xml:space="preserve"> die </w:t>
        </w:r>
        <w:del w:id="3105" w:author="Carsten Hein" w:date="2022-01-06T14:46:00Z">
          <w:r w:rsidR="3F74CCE7" w:rsidDel="00094B3B">
            <w:delText>Annahmenen</w:delText>
          </w:r>
        </w:del>
      </w:ins>
      <w:ins w:id="3106" w:author="Carsten Hein" w:date="2022-01-06T14:46:00Z">
        <w:r w:rsidR="00094B3B">
          <w:t>Annahmen</w:t>
        </w:r>
      </w:ins>
      <w:r w:rsidRPr="00E81B1B">
        <w:t xml:space="preserve"> entsprechend der Bemessung</w:t>
      </w:r>
      <w:ins w:id="3107" w:author="Carsten Hein" w:date="2022-01-06T14:46:00Z">
        <w:r w:rsidR="00094B3B">
          <w:t>s</w:t>
        </w:r>
      </w:ins>
      <w:del w:id="3108" w:author="Jan Wenker" w:date="2021-12-09T15:08:00Z">
        <w:r w:rsidDel="00D567E4">
          <w:delText>en</w:delText>
        </w:r>
      </w:del>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ins w:id="3109" w:author="Carsten Hein" w:date="2022-01-14T10:15:00Z">
            <w:r w:rsidR="00916225">
              <w:rPr>
                <w:noProof/>
              </w:rPr>
              <w:t xml:space="preserve"> (DIN EN 1995-1-2:2010-12, 2010)</w:t>
            </w:r>
          </w:ins>
          <w:del w:id="3110" w:author="Carsten Hein" w:date="2022-01-03T08:39:00Z">
            <w:r w:rsidR="00511FBD" w:rsidRPr="00E81B1B" w:rsidDel="009737A6">
              <w:rPr>
                <w:noProof/>
              </w:rPr>
              <w:delText xml:space="preserve"> (DIN EN 1995-1-2:2010-12, 2010)</w:delText>
            </w:r>
          </w:del>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916225">
            <w:rPr>
              <w:noProof/>
            </w:rPr>
            <w:t>(DIN EN 1992-1-1:2011-01, 2011)</w:t>
          </w:r>
          <w:r w:rsidR="00511FBD" w:rsidRPr="00E81B1B">
            <w:fldChar w:fldCharType="end"/>
          </w:r>
        </w:sdtContent>
      </w:sdt>
      <w:r w:rsidR="00511FBD" w:rsidRPr="00E81B1B">
        <w:t xml:space="preserve"> </w:t>
      </w:r>
      <w:ins w:id="3111" w:author="Stefan Behring" w:date="2021-12-19T18:05:00Z">
        <w:r w:rsidR="178ED5D8">
          <w:t>getroffen</w:t>
        </w:r>
      </w:ins>
      <w:del w:id="3112" w:author="Stefan Behring" w:date="2021-12-19T18:05:00Z">
        <w:r w:rsidDel="00D567E4">
          <w:delText>angenommen</w:delText>
        </w:r>
      </w:del>
      <w:r w:rsidR="00F6400F" w:rsidRPr="00E81B1B">
        <w:t xml:space="preserve"> oder an die aktuelle Fachliteratur angelehnt. </w:t>
      </w:r>
      <w:del w:id="3113" w:author="Stefan Behring" w:date="2021-12-19T17:57:00Z">
        <w:r w:rsidDel="00D567E4">
          <w:delText>Auf diese wird an den entsprechenden Stellen direkt verwiesen.</w:delText>
        </w:r>
      </w:del>
    </w:p>
    <w:p w14:paraId="2F318242" w14:textId="5467EC95" w:rsidR="00D567E4" w:rsidRPr="00E81B1B" w:rsidDel="00F944C7" w:rsidRDefault="00F944C7" w:rsidP="00D567E4">
      <w:pPr>
        <w:rPr>
          <w:del w:id="3114" w:author="Jan Wenker" w:date="2021-12-09T15:09:00Z"/>
        </w:rPr>
      </w:pPr>
      <w:ins w:id="3115" w:author="Jan Wenker" w:date="2021-12-09T15:09:00Z">
        <w:r>
          <w:t xml:space="preserve"> </w:t>
        </w:r>
      </w:ins>
      <w:del w:id="3116" w:author="Stefan Behring" w:date="2021-12-19T18:07:00Z">
        <w:r w:rsidDel="00D567E4">
          <w:delText>In Bezug auf</w:delText>
        </w:r>
      </w:del>
      <w:ins w:id="3117" w:author="Stefan Behring" w:date="2021-12-19T18:07:00Z">
        <w:r w:rsidR="5ED38546" w:rsidRPr="00E81B1B">
          <w:t>Für</w:t>
        </w:r>
      </w:ins>
      <w:r w:rsidR="00D567E4" w:rsidRPr="00E81B1B">
        <w:t xml:space="preserve"> Einwirkungen, Lastfallkombinationen und grundsätzliche Bemessungsregeln </w:t>
      </w:r>
      <w:r w:rsidR="00C17394" w:rsidRPr="00E81B1B">
        <w:t xml:space="preserve">gelten wie </w:t>
      </w:r>
      <w:del w:id="3118" w:author="Stefan Behring" w:date="2021-12-19T18:07:00Z">
        <w:r w:rsidDel="00C17394">
          <w:delText>üblich</w:delText>
        </w:r>
      </w:del>
      <w:r w:rsidR="00C17394" w:rsidRPr="00E81B1B">
        <w:t xml:space="preserv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916225">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916225">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3119" w:author="Stefan Behring" w:date="2021-12-19T21:57:00Z"/>
        </w:rPr>
      </w:pPr>
      <w:del w:id="3120" w:author="Stefan Behring" w:date="2021-12-19T18:08:00Z">
        <w:r w:rsidDel="00F6400F">
          <w:delText>An dieser Stelle sei darauf hingewiesen, dass die folgende Studie keinen Ersatz für eine Bemessung durch einen Tragwerksplaner liefert.</w:delText>
        </w:r>
      </w:del>
    </w:p>
    <w:p w14:paraId="3AC8AF73" w14:textId="39CCEDDC" w:rsidR="419F0D2C" w:rsidRDefault="419F0D2C" w:rsidP="1224384F">
      <w:pPr>
        <w:rPr>
          <w:ins w:id="3121" w:author="Stefan Behring" w:date="2021-12-19T22:02:00Z"/>
          <w:rFonts w:eastAsia="Calibri"/>
          <w:szCs w:val="20"/>
        </w:rPr>
      </w:pPr>
      <w:ins w:id="3122" w:author="Stefan Behring" w:date="2021-12-19T21:57:00Z">
        <w:del w:id="3123" w:author="Carsten Hein" w:date="2022-01-06T14:46:00Z">
          <w:r w:rsidRPr="1224384F" w:rsidDel="00094B3B">
            <w:rPr>
              <w:rFonts w:eastAsia="Calibri"/>
              <w:szCs w:val="20"/>
            </w:rPr>
            <w:delText>MIthilfe</w:delText>
          </w:r>
        </w:del>
      </w:ins>
      <w:ins w:id="3124" w:author="Carsten Hein" w:date="2022-01-06T14:46:00Z">
        <w:r w:rsidR="00094B3B" w:rsidRPr="1224384F">
          <w:rPr>
            <w:rFonts w:eastAsia="Calibri"/>
            <w:szCs w:val="20"/>
          </w:rPr>
          <w:t>Mit Hilfe</w:t>
        </w:r>
      </w:ins>
      <w:ins w:id="3125" w:author="Stefan Behring" w:date="2021-12-19T21:57:00Z">
        <w:r w:rsidRPr="1224384F">
          <w:rPr>
            <w:rFonts w:eastAsia="Calibri"/>
            <w:szCs w:val="20"/>
          </w:rPr>
          <w:t xml:space="preserve"> des Berechnungsmodells wird eine Param</w:t>
        </w:r>
      </w:ins>
      <w:ins w:id="3126" w:author="Carsten Hein" w:date="2022-01-06T14:46:00Z">
        <w:r w:rsidR="00094B3B">
          <w:rPr>
            <w:rFonts w:eastAsia="Calibri"/>
            <w:szCs w:val="20"/>
          </w:rPr>
          <w:t>e</w:t>
        </w:r>
      </w:ins>
      <w:ins w:id="3127" w:author="Stefan Behring" w:date="2021-12-19T21:57:00Z">
        <w:r w:rsidRPr="1224384F">
          <w:rPr>
            <w:rFonts w:eastAsia="Calibri"/>
            <w:szCs w:val="20"/>
          </w:rPr>
          <w:t>terstudie mi</w:t>
        </w:r>
      </w:ins>
      <w:ins w:id="3128" w:author="Stefan Behring" w:date="2021-12-19T21:58:00Z">
        <w:r w:rsidRPr="1224384F">
          <w:rPr>
            <w:rFonts w:eastAsia="Calibri"/>
            <w:szCs w:val="20"/>
          </w:rPr>
          <w:t>t dem Ziel (haben wir eines???)   durchgeführt.</w:t>
        </w:r>
      </w:ins>
    </w:p>
    <w:p w14:paraId="30233A2C" w14:textId="5917AD7D" w:rsidR="6AF8FCC9" w:rsidRDefault="6AF8FCC9">
      <w:pPr>
        <w:rPr>
          <w:ins w:id="3129" w:author="Stefan Behring" w:date="2021-12-19T22:02:00Z"/>
        </w:rPr>
      </w:pPr>
      <w:ins w:id="3130" w:author="Stefan Behring" w:date="2021-12-19T22:02:00Z">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ins>
    </w:p>
    <w:p w14:paraId="012D7860" w14:textId="342135AC" w:rsidR="1224384F" w:rsidRPr="005F44A5" w:rsidRDefault="1224384F">
      <w:pPr>
        <w:pStyle w:val="berschrift3"/>
        <w:numPr>
          <w:ilvl w:val="2"/>
          <w:numId w:val="29"/>
        </w:numPr>
        <w:rPr>
          <w:del w:id="3131" w:author="Stefan Behring" w:date="2021-12-19T18:08:00Z"/>
          <w:rPrChange w:id="3132" w:author="Carsten Hein" w:date="2022-01-14T10:51:00Z">
            <w:rPr>
              <w:del w:id="3133" w:author="Stefan Behring" w:date="2021-12-19T18:08:00Z"/>
              <w:rFonts w:eastAsia="Calibri"/>
              <w:szCs w:val="20"/>
            </w:rPr>
          </w:rPrChange>
        </w:rPr>
        <w:pPrChange w:id="3134" w:author="Carsten Hein" w:date="2022-01-03T11:39:00Z">
          <w:pPr/>
        </w:pPrChange>
      </w:pPr>
      <w:bookmarkStart w:id="3135" w:name="_Toc92091573"/>
      <w:bookmarkStart w:id="3136" w:name="_Toc92091685"/>
      <w:bookmarkStart w:id="3137" w:name="_Toc92092127"/>
      <w:bookmarkStart w:id="3138" w:name="_Toc92092239"/>
      <w:bookmarkStart w:id="3139" w:name="_Toc92102598"/>
      <w:bookmarkStart w:id="3140" w:name="_Toc93048219"/>
      <w:bookmarkEnd w:id="3135"/>
      <w:bookmarkEnd w:id="3136"/>
      <w:bookmarkEnd w:id="3137"/>
      <w:bookmarkEnd w:id="3138"/>
      <w:bookmarkEnd w:id="3139"/>
      <w:bookmarkEnd w:id="3140"/>
    </w:p>
    <w:p w14:paraId="65195D36" w14:textId="2B9ED6A3" w:rsidR="00C00AFB" w:rsidRPr="0067796F" w:rsidRDefault="00C00AFB">
      <w:pPr>
        <w:pStyle w:val="berschrift3"/>
        <w:numPr>
          <w:ilvl w:val="2"/>
          <w:numId w:val="29"/>
        </w:numPr>
        <w:pPrChange w:id="3141" w:author="Carsten Hein" w:date="2022-01-03T11:39:00Z">
          <w:pPr>
            <w:pStyle w:val="berschrift2"/>
            <w:numPr>
              <w:ilvl w:val="1"/>
              <w:numId w:val="29"/>
            </w:numPr>
            <w:ind w:left="576" w:hanging="576"/>
          </w:pPr>
        </w:pPrChange>
      </w:pPr>
      <w:del w:id="3142" w:author="Stefan Behring" w:date="2021-12-19T18:22:00Z">
        <w:r w:rsidRPr="005D0628" w:rsidDel="00C00AFB">
          <w:rPr>
            <w:noProof w:val="0"/>
            <w:lang w:val="de-DE"/>
            <w:rPrChange w:id="3143" w:author="Carsten Hein" w:date="2022-01-03T11:39:00Z">
              <w:rPr/>
            </w:rPrChange>
          </w:rPr>
          <w:delText>Allgemeine Vorgehensweise</w:delText>
        </w:r>
      </w:del>
      <w:ins w:id="3144" w:author="Stefan Behring [2]" w:date="2021-12-21T16:43:00Z">
        <w:r w:rsidR="00EC5EBC" w:rsidRPr="005D0628">
          <w:rPr>
            <w:noProof w:val="0"/>
            <w:lang w:val="de-DE"/>
            <w:rPrChange w:id="3145" w:author="Carsten Hein" w:date="2022-01-03T11:39:00Z">
              <w:rPr/>
            </w:rPrChange>
          </w:rPr>
          <w:t xml:space="preserve"> </w:t>
        </w:r>
        <w:bookmarkStart w:id="3146" w:name="_Toc92091686"/>
        <w:bookmarkStart w:id="3147" w:name="_Toc92092128"/>
        <w:bookmarkStart w:id="3148" w:name="_Toc92092240"/>
        <w:del w:id="3149" w:author="Carsten Hein" w:date="2022-01-03T11:38:00Z">
          <w:r w:rsidR="00EC5EBC" w:rsidRPr="005D0628" w:rsidDel="003062C2">
            <w:rPr>
              <w:noProof w:val="0"/>
              <w:lang w:val="de-DE"/>
              <w:rPrChange w:id="3150" w:author="Carsten Hein" w:date="2022-01-03T11:39:00Z">
                <w:rPr/>
              </w:rPrChange>
            </w:rPr>
            <w:delText xml:space="preserve">5.3 </w:delText>
          </w:r>
        </w:del>
      </w:ins>
      <w:bookmarkStart w:id="3151" w:name="_Toc93048220"/>
      <w:ins w:id="3152" w:author="Stefan Behring" w:date="2021-12-19T21:59:00Z">
        <w:r w:rsidR="61CF98CF" w:rsidRPr="005D0628">
          <w:rPr>
            <w:noProof w:val="0"/>
            <w:lang w:val="de-DE"/>
            <w:rPrChange w:id="3153" w:author="Carsten Hein" w:date="2022-01-03T11:39:00Z">
              <w:rPr/>
            </w:rPrChange>
          </w:rPr>
          <w:t>Fes</w:t>
        </w:r>
      </w:ins>
      <w:ins w:id="3154" w:author="Stefan Behring" w:date="2021-12-19T22:00:00Z">
        <w:r w:rsidR="61CF98CF" w:rsidRPr="005D0628">
          <w:rPr>
            <w:noProof w:val="0"/>
            <w:lang w:val="de-DE"/>
            <w:rPrChange w:id="3155" w:author="Carsten Hein" w:date="2022-01-03T11:39:00Z">
              <w:rPr/>
            </w:rPrChange>
          </w:rPr>
          <w:t>tlegung des betrachteten Deckentyps</w:t>
        </w:r>
      </w:ins>
      <w:bookmarkEnd w:id="3146"/>
      <w:bookmarkEnd w:id="3147"/>
      <w:bookmarkEnd w:id="3148"/>
      <w:bookmarkEnd w:id="3151"/>
    </w:p>
    <w:p w14:paraId="2FAE3807" w14:textId="05EAAFA1" w:rsidR="00C00AFB" w:rsidRPr="00E81B1B" w:rsidRDefault="00EF2320" w:rsidP="00C00AFB">
      <w:pPr>
        <w:rPr>
          <w:del w:id="3156" w:author="Stefan Behring" w:date="2021-12-20T14:37:00Z"/>
        </w:rPr>
      </w:pPr>
      <w:commentRangeStart w:id="3157"/>
      <w:del w:id="3158" w:author="Stefan Behring" w:date="2021-12-20T14:37:00Z">
        <w:r>
          <w:delText>Das zugrunde liegende Berechnungsmodell wurde durch die Projektpartner</w:delText>
        </w:r>
        <w:r w:rsidR="00F32BDF">
          <w:delText xml:space="preserve"> TU Berlin, Arup und Brüninghoff</w:delText>
        </w:r>
        <w:r>
          <w:delText xml:space="preserve"> </w:delText>
        </w:r>
      </w:del>
      <w:del w:id="3159" w:author="Stefan Behring" w:date="2021-12-19T18:23:00Z">
        <w:r w:rsidDel="00EF2320">
          <w:delText>an vorhandenen oder speziell entwickelten Rechenmodellen und Berechnungs-Werkzeugen</w:delText>
        </w:r>
      </w:del>
      <w:del w:id="3160" w:author="Stefan Behring" w:date="2021-12-20T14:37:00Z">
        <w:r w:rsidR="00F32BDF">
          <w:delText xml:space="preserve"> validiert. </w:delText>
        </w:r>
      </w:del>
      <w:del w:id="3161" w:author="Stefan Behring" w:date="2021-12-19T18:24:00Z">
        <w:r w:rsidDel="00EF2320">
          <w:delText>Fragen zu Annahmen bei der Berechnung oder zur Interpretation gewisser Bemessungsgrundsätze in</w:delText>
        </w:r>
      </w:del>
      <w:del w:id="3162" w:author="Stefan Behring" w:date="2021-12-20T14:37:00Z">
        <w:r w:rsidR="00F32BDF">
          <w:delText xml:space="preserve"> der Technical Specification wurde</w:delText>
        </w:r>
      </w:del>
      <w:del w:id="3163" w:author="Stefan Behring" w:date="2021-12-19T18:24:00Z">
        <w:r w:rsidDel="00EF2320">
          <w:delText>n</w:delText>
        </w:r>
      </w:del>
      <w:del w:id="3164"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3165" w:author="Stefan Behring" w:date="2021-12-19T20:59:00Z">
        <w:r w:rsidDel="00C00AFB">
          <w:delText>,</w:delText>
        </w:r>
      </w:del>
      <w:del w:id="3166" w:author="Stefan Behring" w:date="2021-12-20T14:37:00Z">
        <w:r w:rsidR="00C00AFB">
          <w:delText xml:space="preserve"> deren </w:delText>
        </w:r>
      </w:del>
      <w:del w:id="3167" w:author="Stefan Behring" w:date="2021-12-19T21:00:00Z">
        <w:r w:rsidDel="00C00AFB">
          <w:delText xml:space="preserve">Stufen </w:delText>
        </w:r>
        <w:r w:rsidDel="00C00AFB">
          <w:lastRenderedPageBreak/>
          <w:delText>und Schrittweiten</w:delText>
        </w:r>
        <w:r w:rsidDel="00F32BDF">
          <w:delText xml:space="preserve"> in Zusammenarbeit </w:delText>
        </w:r>
        <w:r w:rsidDel="00C00AFB">
          <w:delText>ausgewählt</w:delText>
        </w:r>
      </w:del>
      <w:del w:id="3168" w:author="Stefan Behring" w:date="2021-12-20T14:37:00Z">
        <w:r w:rsidDel="48DE319C">
          <w:delText>.</w:delText>
        </w:r>
        <w:r w:rsidR="00C00AFB">
          <w:delText xml:space="preserve"> Diese umfassen die Spannweite, den Balkenabstand, die </w:delText>
        </w:r>
      </w:del>
      <w:del w:id="3169" w:author="Stefan Behring" w:date="2021-12-19T21:00:00Z">
        <w:r w:rsidDel="00C00AFB">
          <w:delText xml:space="preserve">Stärke </w:delText>
        </w:r>
      </w:del>
      <w:del w:id="3170"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3157"/>
      <w:r>
        <w:commentReference w:id="3157"/>
      </w:r>
      <w:del w:id="3171" w:author="Stefan Behring" w:date="2021-12-20T14:37:00Z">
        <w:r w:rsidR="00511FBD">
          <w:delText>.</w:delText>
        </w:r>
        <w:r w:rsidR="00247282">
          <w:delText xml:space="preserve"> </w:delText>
        </w:r>
      </w:del>
    </w:p>
    <w:p w14:paraId="244B199E" w14:textId="4736F7CE" w:rsidR="00C00AFB" w:rsidRPr="00E81B1B" w:rsidRDefault="00C17394" w:rsidP="00C17394">
      <w:pPr>
        <w:rPr>
          <w:del w:id="3172" w:author="Stefan Behring" w:date="2021-12-19T22:02:00Z"/>
        </w:rPr>
      </w:pPr>
      <w:del w:id="3173" w:author="Stefan Behring" w:date="2021-12-19T22:02:00Z">
        <w:r w:rsidDel="00C17394">
          <w:delText xml:space="preserve">Aufgrund der zahlreichen Parameter </w:delText>
        </w:r>
        <w:r w:rsidDel="00F32BDF">
          <w:delText>des</w:delText>
        </w:r>
        <w:r w:rsidDel="00C17394">
          <w:delText xml:space="preserve"> System der Holz-Beton-Verbunddeck</w:delText>
        </w:r>
        <w:r w:rsidDel="00F32BDF">
          <w:delText>e</w:delText>
        </w:r>
        <w:r w:rsidDel="00C17394">
          <w:delText xml:space="preserve"> wurden zunächst </w:delText>
        </w:r>
        <w:r w:rsidDel="00E75FF2">
          <w:delText>einige Schranken definiert, die in erster Linie aus Schallschutz- und Brandschutzanforderungen resultieren.</w:delText>
        </w:r>
        <w:r w:rsidDel="00C00AFB">
          <w:delText xml:space="preserve"> Weitere</w:delText>
        </w:r>
        <w:r w:rsidDel="00511FBD">
          <w:delText xml:space="preserve"> Grenzen</w:delText>
        </w:r>
        <w:r w:rsidDel="00C00AFB">
          <w:delText xml:space="preserve"> ergeben sich durch übliche </w:delText>
        </w:r>
        <w:r w:rsidDel="00F32BDF">
          <w:delText>Stützenraster im Hochbau</w:delText>
        </w:r>
        <w:r w:rsidDel="00C00AFB">
          <w:delText xml:space="preserve"> sowie übliche Querschnittsmaße im Holzbau</w:delText>
        </w:r>
        <w:r w:rsidDel="00DC79EF">
          <w:delText>.</w:delText>
        </w:r>
      </w:del>
    </w:p>
    <w:p w14:paraId="48E61EC1" w14:textId="5923F4D9" w:rsidR="00F32BDF" w:rsidRPr="00E81B1B" w:rsidRDefault="00F32BDF" w:rsidP="00C17394">
      <w:r>
        <w:t>Gegenstand der Betrachtungen ist eine</w:t>
      </w:r>
      <w:del w:id="3174" w:author="Stefan Behring" w:date="2021-12-19T21:01:00Z">
        <w:r w:rsidDel="00F32BDF">
          <w:delText xml:space="preserve"> </w:delText>
        </w:r>
        <w:commentRangeStart w:id="3175"/>
        <w:r w:rsidDel="00F32BDF">
          <w:delText>π-Decke</w:delText>
        </w:r>
      </w:del>
      <w:ins w:id="3176" w:author="Stefan Behring" w:date="2021-12-19T21:02:00Z">
        <w:r w:rsidR="66DB4682">
          <w:t xml:space="preserve"> </w:t>
        </w:r>
      </w:ins>
      <w:ins w:id="3177" w:author="Stefan Behring" w:date="2021-12-20T14:38:00Z">
        <w:r w:rsidR="55A8B9D7">
          <w:t>HBV-</w:t>
        </w:r>
      </w:ins>
      <w:ins w:id="3178" w:author="Stefan Behring" w:date="2021-12-19T21:02:00Z">
        <w:r w:rsidR="66DB4682">
          <w:t>Rippendecke</w:t>
        </w:r>
      </w:ins>
      <w:commentRangeEnd w:id="3175"/>
      <w:r>
        <w:commentReference w:id="3175"/>
      </w:r>
      <w:r>
        <w:t xml:space="preserve">, wie </w:t>
      </w:r>
      <w:del w:id="3179" w:author="Stefan Behring" w:date="2021-12-19T21:03:00Z">
        <w:r w:rsidDel="00F32BDF">
          <w:delText>sie</w:delText>
        </w:r>
      </w:del>
      <w:r>
        <w:t xml:space="preserve"> in </w:t>
      </w:r>
      <w:del w:id="3180" w:author="Stefan Behring" w:date="2021-12-19T21:02:00Z">
        <w:r w:rsidDel="00F32BDF">
          <w:delText xml:space="preserve">der folgenden </w:delText>
        </w:r>
      </w:del>
      <w:r>
        <w:t>Abbildung</w:t>
      </w:r>
      <w:ins w:id="3181" w:author="Stefan Behring" w:date="2021-12-19T21:02:00Z">
        <w:r w:rsidR="462DB91B">
          <w:t>_Nr.</w:t>
        </w:r>
      </w:ins>
      <w:r>
        <w:t xml:space="preserve"> dargestellt </w:t>
      </w:r>
      <w:del w:id="3182" w:author="Stefan Behring" w:date="2021-12-19T21:02:00Z">
        <w:r w:rsidDel="00F32BDF">
          <w:delText>ist</w:delText>
        </w:r>
      </w:del>
      <w:r>
        <w:t>.</w:t>
      </w:r>
      <w:ins w:id="3183" w:author="Stefan Behring" w:date="2021-12-19T22:05:00Z">
        <w:r w:rsidR="167F3230">
          <w:t xml:space="preserve"> Die Decken werden als Fertigteile hergestellt. </w:t>
        </w:r>
      </w:ins>
      <w:ins w:id="3184" w:author="Stefan Behring" w:date="2021-12-19T22:06:00Z">
        <w:r w:rsidR="167F3230">
          <w:t xml:space="preserve">Es wird davon ausgegangen, dass ein Deckenelement </w:t>
        </w:r>
        <w:r w:rsidR="674F7649">
          <w:t>mindestens aus zwei Randrippen und einer Betonplatte besteht.</w:t>
        </w:r>
      </w:ins>
      <w:r w:rsidR="00CB76E6">
        <w:t xml:space="preserve"> </w:t>
      </w:r>
      <w:commentRangeStart w:id="3185"/>
      <w:commentRangeStart w:id="3186"/>
      <w:del w:id="3187"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3185"/>
      <w:r>
        <w:commentReference w:id="3185"/>
      </w:r>
      <w:del w:id="3188" w:author="Stefan Behring" w:date="2021-12-20T14:39:00Z">
        <w:r w:rsidR="007638CB">
          <w:delText xml:space="preserve"> </w:delText>
        </w:r>
        <w:commentRangeStart w:id="3189"/>
        <w:r w:rsidR="007638CB">
          <w:delText>Es</w:delText>
        </w:r>
      </w:del>
      <w:commentRangeEnd w:id="3189"/>
      <w:r>
        <w:commentReference w:id="3189"/>
      </w:r>
      <w:del w:id="3190"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3186"/>
      <w:r>
        <w:commentReference w:id="3186"/>
      </w:r>
    </w:p>
    <w:p w14:paraId="2C611B15" w14:textId="0F95B6D6" w:rsidR="00F32BDF" w:rsidRPr="00E81B1B" w:rsidRDefault="002753C1" w:rsidP="00C17394">
      <w:r w:rsidRPr="00E81B1B">
        <w:rPr>
          <w:noProof/>
          <w:lang w:eastAsia="de-DE"/>
        </w:rPr>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46">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7D93EF47" w14:textId="2FEE05DC" w:rsidR="002753C1" w:rsidRPr="00E81B1B" w:rsidRDefault="002753C1" w:rsidP="002753C1">
      <w:pPr>
        <w:pStyle w:val="Beschriftung"/>
      </w:pPr>
      <w:bookmarkStart w:id="3191" w:name="_Toc93048333"/>
      <w:r w:rsidRPr="00E81B1B">
        <w:t xml:space="preserve">Abbildung </w:t>
      </w:r>
      <w:r>
        <w:fldChar w:fldCharType="begin"/>
      </w:r>
      <w:r>
        <w:instrText>SEQ Abbildung \* ARABIC</w:instrText>
      </w:r>
      <w:r>
        <w:fldChar w:fldCharType="separate"/>
      </w:r>
      <w:ins w:id="3192" w:author="Carsten Hein" w:date="2022-01-14T10:15:00Z">
        <w:r w:rsidR="00916225">
          <w:rPr>
            <w:noProof/>
          </w:rPr>
          <w:t>3</w:t>
        </w:r>
      </w:ins>
      <w:del w:id="3193" w:author="Carsten Hein" w:date="2021-12-28T15:52:00Z">
        <w:r w:rsidR="00950524" w:rsidRPr="00E81B1B" w:rsidDel="0010707D">
          <w:rPr>
            <w:noProof/>
          </w:rPr>
          <w:delText>6</w:delText>
        </w:r>
      </w:del>
      <w:r>
        <w:fldChar w:fldCharType="end"/>
      </w:r>
      <w:r w:rsidRPr="00E81B1B">
        <w:t xml:space="preserve"> Beispiel </w:t>
      </w:r>
      <w:commentRangeStart w:id="3194"/>
      <w:r w:rsidRPr="00E81B1B">
        <w:t xml:space="preserve">für eine </w:t>
      </w:r>
      <w:del w:id="3195" w:author="Jan Wenker" w:date="2021-12-09T15:12:00Z">
        <w:r w:rsidRPr="00E81B1B" w:rsidDel="00F65934">
          <w:delText>Pi-Decke</w:delText>
        </w:r>
      </w:del>
      <w:ins w:id="3196" w:author="Jan Wenker" w:date="2021-12-09T15:12:00Z">
        <w:r w:rsidR="00F65934">
          <w:t>HBV-</w:t>
        </w:r>
      </w:ins>
      <w:del w:id="3197" w:author="Jan Wenker" w:date="2021-12-09T15:13:00Z">
        <w:r w:rsidRPr="00E81B1B" w:rsidDel="00F65934">
          <w:delText xml:space="preserve"> mit</w:delText>
        </w:r>
      </w:del>
      <w:ins w:id="3198" w:author="Jan Wenker" w:date="2021-12-09T15:13:00Z">
        <w:r w:rsidR="00F65934">
          <w:t xml:space="preserve">Rippendecke </w:t>
        </w:r>
        <w:r w:rsidR="00F65934" w:rsidRPr="00E81B1B">
          <w:t>mit</w:t>
        </w:r>
      </w:ins>
      <w:r w:rsidRPr="00E81B1B">
        <w:t xml:space="preserve"> einer</w:t>
      </w:r>
      <w:ins w:id="3199" w:author="Jan Wenker" w:date="2021-12-09T15:12:00Z">
        <w:r w:rsidR="00F65934">
          <w:t xml:space="preserve"> Element</w:t>
        </w:r>
      </w:ins>
      <w:del w:id="3200" w:author="Jan Wenker" w:date="2021-12-09T15:12:00Z">
        <w:r w:rsidRPr="00E81B1B" w:rsidDel="00F65934">
          <w:delText xml:space="preserve"> Modul</w:delText>
        </w:r>
      </w:del>
      <w:r w:rsidRPr="00E81B1B">
        <w:t>breite von 1,35 Metern (eigene Abbildung)</w:t>
      </w:r>
      <w:commentRangeEnd w:id="3194"/>
      <w:r w:rsidR="00F65934">
        <w:rPr>
          <w:rStyle w:val="Kommentarzeichen"/>
          <w:iCs w:val="0"/>
        </w:rPr>
        <w:commentReference w:id="3194"/>
      </w:r>
      <w:bookmarkEnd w:id="3191"/>
    </w:p>
    <w:p w14:paraId="40E9F45B" w14:textId="08C71C7A" w:rsidR="00DC79EF" w:rsidRPr="00E81B1B" w:rsidRDefault="00DC79EF" w:rsidP="00AD7C08">
      <w:pPr>
        <w:pStyle w:val="berschrift3"/>
        <w:numPr>
          <w:ilvl w:val="2"/>
          <w:numId w:val="29"/>
        </w:numPr>
        <w:rPr>
          <w:noProof w:val="0"/>
          <w:lang w:val="de-DE"/>
        </w:rPr>
      </w:pPr>
      <w:commentRangeStart w:id="3201"/>
      <w:del w:id="3202" w:author="Stefan Behring" w:date="2021-12-20T14:41:00Z">
        <w:r w:rsidRPr="6EB7351C" w:rsidDel="710D2911">
          <w:rPr>
            <w:noProof w:val="0"/>
            <w:lang w:val="de-DE"/>
          </w:rPr>
          <w:delText>Überlegungen</w:delText>
        </w:r>
      </w:del>
      <w:bookmarkStart w:id="3203" w:name="_Toc92091687"/>
      <w:bookmarkStart w:id="3204" w:name="_Toc92092129"/>
      <w:bookmarkStart w:id="3205" w:name="_Toc92092241"/>
      <w:bookmarkStart w:id="3206" w:name="_Toc93048221"/>
      <w:commentRangeEnd w:id="3201"/>
      <w:r>
        <w:commentReference w:id="3201"/>
      </w:r>
      <w:del w:id="3207" w:author="Stefan Behring" w:date="2021-12-20T14:41:00Z">
        <w:r w:rsidRPr="6EB7351C" w:rsidDel="710D2911">
          <w:rPr>
            <w:noProof w:val="0"/>
            <w:lang w:val="de-DE"/>
          </w:rPr>
          <w:delText xml:space="preserve"> zum Brandschutz</w:delText>
        </w:r>
      </w:del>
      <w:ins w:id="3208" w:author="Stefan Behring [2]" w:date="2021-12-21T16:43:00Z">
        <w:del w:id="3209" w:author="Carsten Hein" w:date="2022-01-03T11:39:00Z">
          <w:r w:rsidR="00EC5EBC" w:rsidDel="006E19BD">
            <w:rPr>
              <w:noProof w:val="0"/>
              <w:lang w:val="de-DE"/>
            </w:rPr>
            <w:delText xml:space="preserve"> 5.4 </w:delText>
          </w:r>
        </w:del>
      </w:ins>
      <w:ins w:id="3210" w:author="Stefan Behring" w:date="2021-12-20T14:41:00Z">
        <w:r w:rsidR="6A72CB98" w:rsidRPr="6EB7351C">
          <w:rPr>
            <w:noProof w:val="0"/>
            <w:lang w:val="de-DE"/>
          </w:rPr>
          <w:t>Anforderungen an die Decke inf</w:t>
        </w:r>
      </w:ins>
      <w:ins w:id="3211" w:author="Stefan Behring" w:date="2021-12-20T14:42:00Z">
        <w:r w:rsidR="6A72CB98" w:rsidRPr="6EB7351C">
          <w:rPr>
            <w:noProof w:val="0"/>
            <w:lang w:val="de-DE"/>
          </w:rPr>
          <w:t>olge Brandschutz</w:t>
        </w:r>
      </w:ins>
      <w:bookmarkEnd w:id="3203"/>
      <w:bookmarkEnd w:id="3204"/>
      <w:bookmarkEnd w:id="3205"/>
      <w:bookmarkEnd w:id="3206"/>
    </w:p>
    <w:p w14:paraId="238A008A" w14:textId="514C6C1B" w:rsidR="00E75FF2" w:rsidRPr="00E81B1B" w:rsidRDefault="00E75FF2" w:rsidP="00C17394">
      <w:pPr>
        <w:rPr>
          <w:ins w:id="3212" w:author="Stefan Behring" w:date="2021-12-20T14:48:00Z"/>
        </w:rPr>
      </w:pPr>
      <w:del w:id="3213" w:author="Stefan Behring" w:date="2021-12-19T21:05:00Z">
        <w:r w:rsidDel="00E75FF2">
          <w:delText xml:space="preserve">Die Mindestdicke der Decke </w:delText>
        </w:r>
        <w:r w:rsidDel="00461BC0">
          <w:delText>beträgt</w:delText>
        </w:r>
        <w:r w:rsidDel="00E75FF2">
          <w:delText xml:space="preserve"> 10 cm, da dies den Anforderungen </w:delText>
        </w:r>
        <w:r w:rsidDel="00B75205">
          <w:delText>n</w:delText>
        </w:r>
      </w:del>
      <w:ins w:id="3214" w:author="Stefan Behring" w:date="2021-12-19T21:05:00Z">
        <w:r w:rsidR="36DBA0AE" w:rsidRPr="00E81B1B">
          <w:t>N</w:t>
        </w:r>
      </w:ins>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916225">
            <w:rPr>
              <w:noProof/>
            </w:rPr>
            <w:t>(DIN EN 1992-1-2:2010-12, 2010)</w:t>
          </w:r>
          <w:r w:rsidR="00B75205" w:rsidRPr="00E81B1B">
            <w:fldChar w:fldCharType="end"/>
          </w:r>
        </w:sdtContent>
      </w:sdt>
      <w:r w:rsidR="00B75205" w:rsidRPr="00E81B1B">
        <w:t xml:space="preserve"> </w:t>
      </w:r>
      <w:ins w:id="3215" w:author="Stefan Behring" w:date="2021-12-19T21:05:00Z">
        <w:r w:rsidR="4E2D6F52" w:rsidRPr="00E81B1B">
          <w:t>erfüllt eine Decke mit einer Dic</w:t>
        </w:r>
      </w:ins>
      <w:ins w:id="3216" w:author="Stefan Behring" w:date="2021-12-19T21:06:00Z">
        <w:r w:rsidR="4E2D6F52" w:rsidRPr="00E81B1B">
          <w:t xml:space="preserve">ke von 10cm die Anforderungen </w:t>
        </w:r>
      </w:ins>
      <w:r w:rsidR="00461BC0" w:rsidRPr="00E81B1B">
        <w:t>für</w:t>
      </w:r>
      <w:r w:rsidRPr="00E81B1B">
        <w:t xml:space="preserve"> eine Brandschutzdauer von 90 Minu</w:t>
      </w:r>
      <w:del w:id="3217" w:author="Stefan Behring" w:date="2021-12-19T21:05:00Z">
        <w:r w:rsidDel="00E75FF2">
          <w:delText>n</w:delText>
        </w:r>
      </w:del>
      <w:r w:rsidRPr="00E81B1B">
        <w:t>ten</w:t>
      </w:r>
      <w:del w:id="3218" w:author="Stefan Behring" w:date="2021-12-19T21:06:00Z">
        <w:r w:rsidDel="00E75FF2">
          <w:delText xml:space="preserve"> entspricht</w:delText>
        </w:r>
      </w:del>
      <w:r w:rsidRPr="00E81B1B">
        <w:t>.</w:t>
      </w:r>
      <w:ins w:id="3219" w:author="Carsten Hein" w:date="2022-01-06T14:47:00Z">
        <w:r w:rsidR="00F611CE">
          <w:t xml:space="preserve"> Die Betonplatte </w:t>
        </w:r>
        <w:r w:rsidR="00195501">
          <w:t xml:space="preserve">erfüllt </w:t>
        </w:r>
      </w:ins>
      <w:ins w:id="3220" w:author="Carsten Hein" w:date="2022-01-06T14:49:00Z">
        <w:r w:rsidR="001133DB">
          <w:t>dabei</w:t>
        </w:r>
      </w:ins>
      <w:ins w:id="3221" w:author="Carsten Hein" w:date="2022-01-06T14:47:00Z">
        <w:r w:rsidR="00195501">
          <w:t xml:space="preserve"> die Anforderung REI90 </w:t>
        </w:r>
      </w:ins>
      <w:ins w:id="3222" w:author="Carsten Hein" w:date="2022-01-06T14:50:00Z">
        <w:r w:rsidR="001133DB">
          <w:t>als Trennung zwi</w:t>
        </w:r>
      </w:ins>
      <w:ins w:id="3223" w:author="Carsten Hein" w:date="2022-01-06T14:47:00Z">
        <w:r w:rsidR="00195501">
          <w:t>schen den Gescho</w:t>
        </w:r>
      </w:ins>
      <w:ins w:id="3224" w:author="Carsten Hein" w:date="2022-01-06T14:48:00Z">
        <w:r w:rsidR="00195501">
          <w:t xml:space="preserve">ssen, </w:t>
        </w:r>
        <w:r w:rsidR="00256304">
          <w:t xml:space="preserve">die Holzträger </w:t>
        </w:r>
      </w:ins>
      <w:ins w:id="3225" w:author="Carsten Hein" w:date="2022-01-06T14:49:00Z">
        <w:r w:rsidR="00A35C47">
          <w:t>R90</w:t>
        </w:r>
      </w:ins>
      <w:ins w:id="3226" w:author="Carsten Hein" w:date="2022-01-06T14:50:00Z">
        <w:r w:rsidR="001133DB">
          <w:t xml:space="preserve"> </w:t>
        </w:r>
        <w:r w:rsidR="00D14E9F">
          <w:t>Feuerwiderstand des Tragwerks.</w:t>
        </w:r>
      </w:ins>
      <w:ins w:id="3227" w:author="Carsten Hein" w:date="2022-01-06T14:49:00Z">
        <w:r w:rsidR="001133DB">
          <w:t xml:space="preserve"> </w:t>
        </w:r>
      </w:ins>
      <w:del w:id="3228" w:author="Stefan Behring" w:date="2021-12-19T21:07:00Z">
        <w:r w:rsidDel="00E75FF2">
          <w:delText xml:space="preserve"> Diese Annahme deckt sich mit den Ergebnissen der Betrachtungen zum Schallschutz, nach </w:delText>
        </w:r>
        <w:r w:rsidDel="00461BC0">
          <w:delText>denen die Betonplatte</w:delText>
        </w:r>
        <w:r w:rsidDel="00B75205">
          <w:delText xml:space="preserve"> mindestens</w:delText>
        </w:r>
        <w:r w:rsidDel="00461BC0">
          <w:delText xml:space="preserve"> 10 cm stark sein sollte.</w:delText>
        </w:r>
      </w:del>
    </w:p>
    <w:p w14:paraId="10BA70CE" w14:textId="20A0A623" w:rsidR="00E75FF2" w:rsidRPr="00E81B1B" w:rsidRDefault="3EA5AAF5" w:rsidP="6EB7351C">
      <w:pPr>
        <w:rPr>
          <w:ins w:id="3229" w:author="Stefan Behring" w:date="2021-12-20T14:44:00Z"/>
          <w:rFonts w:eastAsia="Calibri"/>
          <w:szCs w:val="20"/>
        </w:rPr>
      </w:pPr>
      <w:ins w:id="3230" w:author="Stefan Behring" w:date="2021-12-20T14:48:00Z">
        <w:r w:rsidRPr="6EB7351C">
          <w:rPr>
            <w:rFonts w:eastAsia="Calibri"/>
            <w:szCs w:val="20"/>
          </w:rPr>
          <w:t xml:space="preserve">Gleichzeitig lässt sich </w:t>
        </w:r>
      </w:ins>
      <w:ins w:id="3231" w:author="Stefan Behring" w:date="2021-12-19T21:07:00Z">
        <w:r w:rsidR="5AB55CBA" w:rsidRPr="6EB7351C">
          <w:rPr>
            <w:rFonts w:eastAsia="Calibri"/>
            <w:szCs w:val="20"/>
          </w:rPr>
          <w:t xml:space="preserve">mit einer </w:t>
        </w:r>
      </w:ins>
      <w:ins w:id="3232" w:author="Stefan Behring" w:date="2021-12-20T14:48:00Z">
        <w:r w:rsidRPr="6EB7351C">
          <w:rPr>
            <w:rFonts w:eastAsia="Calibri"/>
            <w:szCs w:val="20"/>
          </w:rPr>
          <w:t>Deckendicke</w:t>
        </w:r>
      </w:ins>
      <w:ins w:id="3233" w:author="Stefan Behring" w:date="2021-12-19T21:07:00Z">
        <w:r w:rsidR="5AB55CBA" w:rsidRPr="6EB7351C">
          <w:rPr>
            <w:rFonts w:eastAsia="Calibri"/>
            <w:szCs w:val="20"/>
          </w:rPr>
          <w:t xml:space="preserve"> von </w:t>
        </w:r>
      </w:ins>
      <w:ins w:id="3234" w:author="Carsten Hein" w:date="2022-01-06T14:50:00Z">
        <w:r w:rsidR="00D14E9F">
          <w:rPr>
            <w:rFonts w:eastAsia="Calibri"/>
            <w:szCs w:val="20"/>
          </w:rPr>
          <w:t xml:space="preserve">ca. </w:t>
        </w:r>
      </w:ins>
      <w:ins w:id="3235" w:author="Stefan Behring" w:date="2021-12-20T14:48:00Z">
        <w:r w:rsidRPr="6EB7351C">
          <w:rPr>
            <w:rFonts w:eastAsia="Calibri"/>
            <w:szCs w:val="20"/>
          </w:rPr>
          <w:t xml:space="preserve">10 cm </w:t>
        </w:r>
      </w:ins>
      <w:ins w:id="3236" w:author="Stefan Behring" w:date="2021-12-19T21:08:00Z">
        <w:r w:rsidR="5AB55CBA" w:rsidRPr="6EB7351C">
          <w:rPr>
            <w:rFonts w:eastAsia="Calibri"/>
            <w:szCs w:val="20"/>
          </w:rPr>
          <w:t xml:space="preserve">der erforderliche Schallschutz </w:t>
        </w:r>
      </w:ins>
      <w:ins w:id="3237" w:author="Stefan Behring" w:date="2021-12-20T14:48:00Z">
        <w:del w:id="3238" w:author="Carsten Hein" w:date="2022-01-06T14:50:00Z">
          <w:r w:rsidRPr="6EB7351C" w:rsidDel="00D14E9F">
            <w:rPr>
              <w:rFonts w:eastAsia="Calibri"/>
              <w:szCs w:val="20"/>
            </w:rPr>
            <w:delText xml:space="preserve">(welcher Trittschall oder </w:delText>
          </w:r>
        </w:del>
      </w:ins>
      <w:ins w:id="3239" w:author="Stefan Behring" w:date="2021-12-20T14:49:00Z">
        <w:del w:id="3240" w:author="Carsten Hein" w:date="2022-01-06T14:50:00Z">
          <w:r w:rsidRPr="6EB7351C" w:rsidDel="00D14E9F">
            <w:rPr>
              <w:rFonts w:eastAsia="Calibri"/>
              <w:szCs w:val="20"/>
            </w:rPr>
            <w:delText>Luftschall</w:delText>
          </w:r>
        </w:del>
      </w:ins>
      <w:ins w:id="3241" w:author="Stefan Behring" w:date="2021-12-20T15:22:00Z">
        <w:del w:id="3242" w:author="Carsten Hein" w:date="2022-01-06T14:50:00Z">
          <w:r w:rsidR="4B5CC7A0" w:rsidRPr="6EB7351C" w:rsidDel="00D14E9F">
            <w:rPr>
              <w:rFonts w:eastAsia="Calibri"/>
              <w:szCs w:val="20"/>
            </w:rPr>
            <w:delText xml:space="preserve"> ???</w:delText>
          </w:r>
        </w:del>
      </w:ins>
      <w:ins w:id="3243" w:author="Stefan Behring" w:date="2021-12-20T14:49:00Z">
        <w:del w:id="3244" w:author="Carsten Hein" w:date="2022-01-06T14:50:00Z">
          <w:r w:rsidRPr="6EB7351C" w:rsidDel="00D14E9F">
            <w:rPr>
              <w:rFonts w:eastAsia="Calibri"/>
              <w:szCs w:val="20"/>
            </w:rPr>
            <w:delText xml:space="preserve">) </w:delText>
          </w:r>
          <w:r w:rsidR="0A37758B" w:rsidRPr="6EB7351C" w:rsidDel="00D14E9F">
            <w:rPr>
              <w:rFonts w:eastAsia="Calibri"/>
              <w:szCs w:val="20"/>
            </w:rPr>
            <w:delText xml:space="preserve">bei geringem zusätzlichen Aufwand </w:delText>
          </w:r>
        </w:del>
      </w:ins>
      <w:ins w:id="3245" w:author="Stefan Behring" w:date="2021-12-19T21:08:00Z">
        <w:del w:id="3246" w:author="Carsten Hein" w:date="2022-01-06T14:50:00Z">
          <w:r w:rsidR="5AB55CBA" w:rsidRPr="6EB7351C" w:rsidDel="00D14E9F">
            <w:rPr>
              <w:rFonts w:eastAsia="Calibri"/>
              <w:szCs w:val="20"/>
            </w:rPr>
            <w:delText>erreichen</w:delText>
          </w:r>
        </w:del>
      </w:ins>
      <w:ins w:id="3247" w:author="Carsten Hein" w:date="2022-01-06T14:51:00Z">
        <w:r w:rsidR="008B4F15">
          <w:rPr>
            <w:rFonts w:eastAsia="Calibri"/>
            <w:szCs w:val="20"/>
          </w:rPr>
          <w:t>erzielen</w:t>
        </w:r>
      </w:ins>
      <w:ins w:id="3248" w:author="Stefan Behring" w:date="2021-12-20T14:49:00Z">
        <w:r w:rsidR="0A37758B" w:rsidRPr="6EB7351C">
          <w:rPr>
            <w:rFonts w:eastAsia="Calibri"/>
            <w:szCs w:val="20"/>
          </w:rPr>
          <w:t>.</w:t>
        </w:r>
      </w:ins>
      <w:ins w:id="3249" w:author="Carsten Hein" w:date="2022-01-06T14:51:00Z">
        <w:r w:rsidR="008B4F15">
          <w:rPr>
            <w:rFonts w:eastAsia="Calibri"/>
            <w:szCs w:val="20"/>
          </w:rPr>
          <w:t xml:space="preserve"> Das Thema Schallschutz wird im Abschnitt 4 detailliert untersucht. </w:t>
        </w:r>
      </w:ins>
      <w:ins w:id="3250" w:author="Stefan Behring" w:date="2021-12-20T14:49:00Z">
        <w:del w:id="3251" w:author="Carsten Hein" w:date="2022-01-06T14:51:00Z">
          <w:r w:rsidR="0A37758B" w:rsidRPr="6EB7351C" w:rsidDel="008B4F15">
            <w:rPr>
              <w:rFonts w:eastAsia="Calibri"/>
              <w:szCs w:val="20"/>
            </w:rPr>
            <w:delText xml:space="preserve"> </w:delText>
          </w:r>
        </w:del>
      </w:ins>
      <w:ins w:id="3252" w:author="Stefan Behring" w:date="2021-12-20T14:50:00Z">
        <w:del w:id="3253" w:author="Carsten Hein" w:date="2022-01-06T14:51:00Z">
          <w:r w:rsidR="273FDE53" w:rsidRPr="6EB7351C" w:rsidDel="008B4F15">
            <w:rPr>
              <w:rFonts w:eastAsia="Calibri"/>
              <w:szCs w:val="20"/>
            </w:rPr>
            <w:delText>Daher</w:delText>
          </w:r>
        </w:del>
      </w:ins>
      <w:ins w:id="3254" w:author="Stefan Behring" w:date="2021-12-19T21:08:00Z">
        <w:del w:id="3255" w:author="Carsten Hein" w:date="2022-01-06T14:51:00Z">
          <w:r w:rsidR="5AB55CBA" w:rsidRPr="6EB7351C" w:rsidDel="008B4F15">
            <w:rPr>
              <w:rFonts w:eastAsia="Calibri"/>
              <w:szCs w:val="20"/>
            </w:rPr>
            <w:delText xml:space="preserve"> wir</w:delText>
          </w:r>
          <w:r w:rsidR="25A33C92" w:rsidRPr="6EB7351C" w:rsidDel="008B4F15">
            <w:rPr>
              <w:rFonts w:eastAsia="Calibri"/>
              <w:szCs w:val="20"/>
            </w:rPr>
            <w:delText>d d</w:delText>
          </w:r>
        </w:del>
      </w:ins>
      <w:ins w:id="3256" w:author="Carsten Hein" w:date="2022-01-06T14:51:00Z">
        <w:r w:rsidR="008B4F15">
          <w:rPr>
            <w:rFonts w:eastAsia="Calibri"/>
            <w:szCs w:val="20"/>
          </w:rPr>
          <w:t>D</w:t>
        </w:r>
      </w:ins>
      <w:ins w:id="3257" w:author="Stefan Behring" w:date="2021-12-19T21:08:00Z">
        <w:r w:rsidR="25A33C92" w:rsidRPr="6EB7351C">
          <w:rPr>
            <w:rFonts w:eastAsia="Calibri"/>
            <w:szCs w:val="20"/>
          </w:rPr>
          <w:t xml:space="preserve">ie Mindestdicke der </w:t>
        </w:r>
      </w:ins>
      <w:ins w:id="3258" w:author="Stefan Behring" w:date="2021-12-20T14:50:00Z">
        <w:r w:rsidR="273FDE53" w:rsidRPr="6EB7351C">
          <w:rPr>
            <w:rFonts w:eastAsia="Calibri"/>
            <w:szCs w:val="20"/>
          </w:rPr>
          <w:t xml:space="preserve">Betonschicht </w:t>
        </w:r>
      </w:ins>
      <w:ins w:id="3259" w:author="Carsten Hein" w:date="2022-01-06T14:51:00Z">
        <w:r w:rsidR="00F22689">
          <w:rPr>
            <w:rFonts w:eastAsia="Calibri"/>
            <w:szCs w:val="20"/>
          </w:rPr>
          <w:t>für die statischen Untersuchungen wird</w:t>
        </w:r>
      </w:ins>
      <w:ins w:id="3260" w:author="Carsten Hein" w:date="2022-01-06T14:52:00Z">
        <w:r w:rsidR="00F22689">
          <w:rPr>
            <w:rFonts w:eastAsia="Calibri"/>
            <w:szCs w:val="20"/>
          </w:rPr>
          <w:t xml:space="preserve"> </w:t>
        </w:r>
      </w:ins>
      <w:ins w:id="3261" w:author="Stefan Behring" w:date="2021-12-20T14:50:00Z">
        <w:r w:rsidR="273FDE53" w:rsidRPr="6EB7351C">
          <w:rPr>
            <w:rFonts w:eastAsia="Calibri"/>
            <w:szCs w:val="20"/>
          </w:rPr>
          <w:t xml:space="preserve">mit10 cm </w:t>
        </w:r>
      </w:ins>
      <w:ins w:id="3262" w:author="Stefan Behring" w:date="2021-12-19T21:08:00Z">
        <w:r w:rsidR="25A33C92" w:rsidRPr="6EB7351C">
          <w:rPr>
            <w:rFonts w:eastAsia="Calibri"/>
            <w:szCs w:val="20"/>
          </w:rPr>
          <w:t>festgelegt.</w:t>
        </w:r>
      </w:ins>
    </w:p>
    <w:p w14:paraId="786A2741" w14:textId="6B395D92" w:rsidR="00E75FF2" w:rsidRPr="00E81B1B" w:rsidRDefault="00E75FF2" w:rsidP="00C17394">
      <w:pPr>
        <w:rPr>
          <w:ins w:id="3263" w:author="Stefan Behring" w:date="2021-12-20T14:44:00Z"/>
        </w:rPr>
      </w:pPr>
    </w:p>
    <w:p w14:paraId="54D1B3EF" w14:textId="01263C35" w:rsidR="00E75FF2" w:rsidRPr="00E81B1B" w:rsidRDefault="3B0834F2" w:rsidP="00C17394">
      <w:pPr>
        <w:rPr>
          <w:del w:id="3264" w:author="Stefan Behring" w:date="2021-12-20T15:23:00Z"/>
        </w:rPr>
      </w:pPr>
      <w:ins w:id="3265" w:author="Stefan Behring" w:date="2021-12-20T15:24:00Z">
        <w:r>
          <w:t>Nach EC 5 ist die Bemessung einer HBV-Decke im Brandfall bisher nicht geregelt</w:t>
        </w:r>
      </w:ins>
      <w:ins w:id="3266" w:author="Stefan Behring" w:date="2021-12-20T15:26:00Z">
        <w:r w:rsidR="2C0B7A0A">
          <w:t>.</w:t>
        </w:r>
      </w:ins>
      <w:ins w:id="3267" w:author="Jan Wenker" w:date="2021-12-21T08:34:00Z">
        <w:r w:rsidR="00315950">
          <w:t xml:space="preserve"> </w:t>
        </w:r>
      </w:ins>
    </w:p>
    <w:p w14:paraId="788C12AF" w14:textId="0A7B7460" w:rsidR="00FF60A3" w:rsidRPr="00E81B1B" w:rsidRDefault="00461BC0" w:rsidP="1224384F">
      <w:r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916225">
            <w:rPr>
              <w:noProof/>
            </w:rPr>
            <w:t>(DIN EN 1995-1-2:2010-12, 2010)</w:t>
          </w:r>
          <w:r w:rsidR="002753C1" w:rsidRPr="00E81B1B">
            <w:fldChar w:fldCharType="end"/>
          </w:r>
        </w:sdtContent>
      </w:sdt>
      <w:r w:rsidR="00E75FF2" w:rsidRPr="00E81B1B">
        <w:t xml:space="preserve"> </w:t>
      </w:r>
      <w:r w:rsidRPr="00E81B1B">
        <w:t xml:space="preserve">sind </w:t>
      </w:r>
      <w:r w:rsidR="00272B65" w:rsidRPr="00E81B1B">
        <w:t>Verbindungsmittel</w:t>
      </w:r>
      <w:r w:rsidR="00E75FF2" w:rsidRPr="00E81B1B">
        <w:t xml:space="preserve"> </w:t>
      </w:r>
      <w:r w:rsidRPr="00E81B1B">
        <w:t xml:space="preserve">maximal </w:t>
      </w:r>
      <w:del w:id="3268" w:author="Stefan Behring" w:date="2021-12-20T15:25:00Z">
        <w:r w:rsidRPr="00E81B1B">
          <w:delText>für die</w:delText>
        </w:r>
      </w:del>
      <w:ins w:id="3269" w:author="Stefan Behring" w:date="2021-12-20T15:25:00Z">
        <w:r w:rsidR="79FDBDED" w:rsidRPr="00E81B1B">
          <w:t>bis zur</w:t>
        </w:r>
      </w:ins>
      <w:r w:rsidRPr="00E81B1B">
        <w:t xml:space="preserve"> </w:t>
      </w:r>
      <w:del w:id="3270" w:author="Stefan Behring" w:date="2021-12-19T21:32:00Z">
        <w:r w:rsidDel="00E75FF2">
          <w:delText>Brandschutzklasse</w:delText>
        </w:r>
      </w:del>
      <w:ins w:id="3271" w:author="Stefan Behring" w:date="2021-12-19T21:32:00Z">
        <w:r w:rsidR="37460A57" w:rsidRPr="00E81B1B">
          <w:t>Feuerwiderstandsklasse</w:t>
        </w:r>
      </w:ins>
      <w:r w:rsidR="00E75FF2" w:rsidRPr="00E81B1B">
        <w:t xml:space="preserve"> F</w:t>
      </w:r>
      <w:r w:rsidRPr="00E81B1B">
        <w:t>6</w:t>
      </w:r>
      <w:r w:rsidR="00E75FF2" w:rsidRPr="00E81B1B">
        <w:t>0 nachweisbar</w:t>
      </w:r>
      <w:r w:rsidRPr="00E81B1B">
        <w:t>. Ebenso finden sich in den Zulassungen von Verb</w:t>
      </w:r>
      <w:ins w:id="3272" w:author="Jan Wenker" w:date="2021-12-09T15:13:00Z">
        <w:r w:rsidR="00B300D5">
          <w:t>indungs</w:t>
        </w:r>
      </w:ins>
      <w:del w:id="3273" w:author="Jan Wenker" w:date="2021-12-09T15:13:00Z">
        <w:r w:rsidDel="00461BC0">
          <w:delText>und</w:delText>
        </w:r>
      </w:del>
      <w:r w:rsidRPr="00E81B1B">
        <w:t>mittel</w:t>
      </w:r>
      <w:r w:rsidR="002753C1" w:rsidRPr="00E81B1B">
        <w:t>n</w:t>
      </w:r>
      <w:r w:rsidRPr="00E81B1B">
        <w:t xml:space="preserve"> keine Angaben zum </w:t>
      </w:r>
      <w:del w:id="3274" w:author="Stefan Behring" w:date="2021-12-20T15:26:00Z">
        <w:r w:rsidRPr="00E81B1B">
          <w:delText>Brandschutz.</w:delText>
        </w:r>
      </w:del>
      <w:ins w:id="3275" w:author="Stefan Behring" w:date="2021-12-20T15:26:00Z">
        <w:r w:rsidR="4E24479B" w:rsidRPr="00E81B1B">
          <w:t>Nachweis im Brandfall.</w:t>
        </w:r>
      </w:ins>
      <w:r w:rsidRPr="00E81B1B">
        <w:t xml:space="preserve"> Dennoch sind</w:t>
      </w:r>
      <w:r w:rsidR="00E75FF2" w:rsidRPr="00E81B1B">
        <w:t xml:space="preserve"> im letzten Jahrzehnt zunehmend </w:t>
      </w:r>
      <w:ins w:id="3276" w:author="Jan Wenker" w:date="2021-12-09T15:14:00Z">
        <w:r w:rsidR="00B300D5">
          <w:t xml:space="preserve">Gebäude mit </w:t>
        </w:r>
      </w:ins>
      <w:r w:rsidR="00E75FF2" w:rsidRPr="00E81B1B">
        <w:t>Holz-Beton-Verbund</w:t>
      </w:r>
      <w:ins w:id="3277" w:author="Jan Wenker" w:date="2021-12-09T15:13:00Z">
        <w:r w:rsidR="00B300D5">
          <w:t xml:space="preserve"> Konstruk</w:t>
        </w:r>
      </w:ins>
      <w:ins w:id="3278" w:author="Jan Wenker" w:date="2021-12-09T15:14:00Z">
        <w:r w:rsidR="00B300D5">
          <w:t>tionen</w:t>
        </w:r>
      </w:ins>
      <w:del w:id="3279" w:author="Jan Wenker" w:date="2021-12-09T15:13:00Z">
        <w:r w:rsidDel="00E75FF2">
          <w:delText>baute</w:delText>
        </w:r>
      </w:del>
      <w:del w:id="3280" w:author="Jan Wenker" w:date="2021-12-09T15:14:00Z">
        <w:r w:rsidDel="00E75FF2">
          <w:delText>n</w:delText>
        </w:r>
      </w:del>
      <w:r w:rsidR="00E75FF2" w:rsidRPr="00E81B1B">
        <w:t xml:space="preserve"> </w:t>
      </w:r>
      <w:r w:rsidRPr="00E81B1B">
        <w:t xml:space="preserve">in </w:t>
      </w:r>
      <w:r w:rsidR="00E75FF2" w:rsidRPr="00E81B1B">
        <w:t xml:space="preserve">F90 </w:t>
      </w:r>
      <w:ins w:id="3281" w:author="Stefan Behring" w:date="2021-12-20T15:27:00Z">
        <w:r w:rsidR="17D88C60" w:rsidRPr="00E81B1B">
          <w:t xml:space="preserve">geplant und </w:t>
        </w:r>
      </w:ins>
      <w:r w:rsidR="00E75FF2" w:rsidRPr="00E81B1B">
        <w:t>errichtet worden</w:t>
      </w:r>
      <w:r w:rsidRPr="00E81B1B">
        <w:t xml:space="preserve">. </w:t>
      </w:r>
      <w:del w:id="3282" w:author="Stefan Behring" w:date="2021-12-19T21:34:00Z">
        <w:r w:rsidDel="00461BC0">
          <w:delText xml:space="preserve">Für die folgenden Betrachtungen wurden entsprechend </w:delText>
        </w:r>
        <w:r w:rsidDel="00E75FF2">
          <w:delText>Annahmen für die Brandbemessung getroffen</w:delText>
        </w:r>
      </w:del>
      <w:ins w:id="3283" w:author="Stefan Behring" w:date="2021-12-19T21:34:00Z">
        <w:r w:rsidR="3BF251E3" w:rsidRPr="00E81B1B">
          <w:t>Die im Folgenden für die Brandbemessung getroffenen Annahmen</w:t>
        </w:r>
      </w:ins>
      <w:del w:id="3284" w:author="Carsten Hein" w:date="2022-01-06T14:52:00Z">
        <w:r w:rsidRPr="00E81B1B" w:rsidDel="00F22689">
          <w:delText xml:space="preserve">, </w:delText>
        </w:r>
      </w:del>
      <w:commentRangeStart w:id="3285"/>
      <w:del w:id="3286" w:author="Stefan Behring" w:date="2021-12-19T21:34:00Z">
        <w:r w:rsidDel="00461BC0">
          <w:delText>die</w:delText>
        </w:r>
      </w:del>
      <w:r w:rsidRPr="00E81B1B">
        <w:t xml:space="preserve"> </w:t>
      </w:r>
      <w:r w:rsidR="00E75FF2" w:rsidRPr="00E81B1B">
        <w:t xml:space="preserve">beruhen </w:t>
      </w:r>
      <w:del w:id="3287" w:author="Stefan Behring" w:date="2021-12-19T21:35:00Z">
        <w:r w:rsidDel="00E75FF2">
          <w:delText>unter Anderem</w:delText>
        </w:r>
      </w:del>
      <w:ins w:id="3288" w:author="Stefan Behring" w:date="2021-12-19T21:35:00Z">
        <w:del w:id="3289" w:author="Carsten Hein" w:date="2022-01-06T14:52:00Z">
          <w:r w:rsidR="6BFF9F1D" w:rsidRPr="00E81B1B" w:rsidDel="00C74C59">
            <w:delText>u</w:delText>
          </w:r>
        </w:del>
      </w:ins>
      <w:del w:id="3290" w:author="Carsten Hein" w:date="2022-01-06T14:52:00Z">
        <w:r w:rsidR="00E75FF2" w:rsidRPr="00E81B1B" w:rsidDel="00C74C59">
          <w:delText xml:space="preserve"> </w:delText>
        </w:r>
      </w:del>
      <w:r w:rsidR="00E75FF2" w:rsidRPr="00E81B1B">
        <w:t>auf de</w:t>
      </w:r>
      <w:del w:id="3291" w:author="Stefan Behring" w:date="2021-12-19T21:35:00Z">
        <w:r w:rsidDel="00E75FF2">
          <w:delText>m</w:delText>
        </w:r>
      </w:del>
      <w:ins w:id="3292" w:author="Stefan Behring" w:date="2021-12-19T21:35:00Z">
        <w:r w:rsidR="13036777" w:rsidRPr="00E81B1B">
          <w:t>n</w:t>
        </w:r>
      </w:ins>
      <w:r w:rsidR="00E75FF2" w:rsidRPr="00E81B1B">
        <w:t xml:space="preserve"> </w:t>
      </w:r>
      <w:r w:rsidR="002B454F" w:rsidRPr="00E81B1B">
        <w:t xml:space="preserve">Erfahrungen </w:t>
      </w:r>
      <w:del w:id="3293" w:author="Stefan Behring" w:date="2021-12-19T21:36:00Z">
        <w:r w:rsidDel="00461BC0">
          <w:delText>aus</w:delText>
        </w:r>
      </w:del>
      <w:del w:id="3294" w:author="Carsten Hein" w:date="2022-01-06T14:53:00Z">
        <w:r w:rsidRPr="00E81B1B" w:rsidDel="00C74C59">
          <w:delText xml:space="preserve"> </w:delText>
        </w:r>
        <w:r w:rsidDel="00C74C59">
          <w:delText>der Realisierung entsprechender Projekte</w:delText>
        </w:r>
        <w:r w:rsidRPr="00E81B1B" w:rsidDel="00C74C59">
          <w:delText xml:space="preserve"> </w:delText>
        </w:r>
        <w:r w:rsidR="00E75FF2" w:rsidRPr="00E81B1B" w:rsidDel="00C74C59">
          <w:delText>des Forschungspartners Arup</w:delText>
        </w:r>
        <w:r w:rsidRPr="00E81B1B" w:rsidDel="00C74C59">
          <w:delText xml:space="preserve"> </w:delText>
        </w:r>
      </w:del>
      <w:del w:id="3295" w:author="Stefan Behring" w:date="2021-12-19T21:36:00Z">
        <w:r w:rsidDel="00461BC0">
          <w:delText>beruhen</w:delText>
        </w:r>
      </w:del>
      <w:ins w:id="3296" w:author="Stefan Behring" w:date="2021-12-19T21:36:00Z">
        <w:r w:rsidR="268C8B3C" w:rsidRPr="00E81B1B">
          <w:t xml:space="preserve">bei </w:t>
        </w:r>
        <w:r w:rsidR="268C8B3C">
          <w:t>der Realisierung entsprechender Projekte</w:t>
        </w:r>
      </w:ins>
      <w:ins w:id="3297" w:author="Carsten Hein" w:date="2022-01-06T14:53:00Z">
        <w:r w:rsidR="00C74C59">
          <w:t xml:space="preserve"> (Arup, Brüninghoff)</w:t>
        </w:r>
      </w:ins>
      <w:r w:rsidR="00E75FF2" w:rsidRPr="00E81B1B">
        <w:t>.</w:t>
      </w:r>
      <w:commentRangeEnd w:id="3285"/>
      <w:r w:rsidR="00804CE4">
        <w:rPr>
          <w:rStyle w:val="Kommentarzeichen"/>
        </w:rPr>
        <w:commentReference w:id="3285"/>
      </w:r>
    </w:p>
    <w:p w14:paraId="3346B9C4" w14:textId="4A5E6D33" w:rsidR="6EB7351C" w:rsidRDefault="6EB7351C">
      <w:pPr>
        <w:rPr>
          <w:ins w:id="3298" w:author="Stefan Behring" w:date="2021-12-20T15:30:00Z"/>
        </w:rPr>
      </w:pPr>
    </w:p>
    <w:p w14:paraId="54992A36" w14:textId="19CD58E2" w:rsidR="4ABC680C" w:rsidRDefault="4ABC680C" w:rsidP="6EB7351C">
      <w:pPr>
        <w:rPr>
          <w:ins w:id="3299" w:author="Stefan Behring" w:date="2021-12-20T16:11:00Z"/>
          <w:rFonts w:eastAsia="Calibri"/>
          <w:szCs w:val="20"/>
        </w:rPr>
      </w:pPr>
      <w:ins w:id="3300" w:author="Stefan Behring" w:date="2021-12-20T15:30:00Z">
        <w:r w:rsidRPr="6EB7351C">
          <w:rPr>
            <w:rFonts w:eastAsia="Calibri"/>
            <w:szCs w:val="20"/>
          </w:rPr>
          <w:lastRenderedPageBreak/>
          <w:t xml:space="preserve">Im Rahmen dieses Dokuments </w:t>
        </w:r>
      </w:ins>
      <w:ins w:id="3301" w:author="Stefan Behring" w:date="2021-12-20T15:33:00Z">
        <w:r w:rsidR="1A41DE92" w:rsidRPr="6EB7351C">
          <w:rPr>
            <w:rFonts w:eastAsia="Calibri"/>
            <w:szCs w:val="20"/>
          </w:rPr>
          <w:t>wird</w:t>
        </w:r>
      </w:ins>
      <w:ins w:id="3302" w:author="Stefan Behring" w:date="2021-12-20T15:32:00Z">
        <w:r w:rsidR="1A41DE92" w:rsidRPr="6EB7351C">
          <w:rPr>
            <w:rFonts w:eastAsia="Calibri"/>
            <w:szCs w:val="20"/>
          </w:rPr>
          <w:t xml:space="preserve"> eine Vordimensionierung </w:t>
        </w:r>
      </w:ins>
      <w:ins w:id="3303" w:author="Stefan Behring" w:date="2021-12-20T15:33:00Z">
        <w:r w:rsidR="1A41DE92" w:rsidRPr="6EB7351C">
          <w:rPr>
            <w:rFonts w:eastAsia="Calibri"/>
            <w:szCs w:val="20"/>
          </w:rPr>
          <w:t xml:space="preserve">der Holzbalken unter </w:t>
        </w:r>
        <w:del w:id="3304" w:author="Carsten Hein" w:date="2022-01-06T14:53:00Z">
          <w:r w:rsidR="1A41DE92" w:rsidRPr="6EB7351C" w:rsidDel="009A33A8">
            <w:rPr>
              <w:rFonts w:eastAsia="Calibri"/>
              <w:szCs w:val="20"/>
            </w:rPr>
            <w:delText xml:space="preserve">der </w:delText>
          </w:r>
        </w:del>
        <w:r w:rsidR="1A41DE92" w:rsidRPr="6EB7351C">
          <w:rPr>
            <w:rFonts w:eastAsia="Calibri"/>
            <w:szCs w:val="20"/>
          </w:rPr>
          <w:t xml:space="preserve">Berücksichtigung  verschiedener Parameter, siehe </w:t>
        </w:r>
      </w:ins>
      <w:ins w:id="3305" w:author="Stefan Behring" w:date="2021-12-20T15:34:00Z">
        <w:r w:rsidR="1A41DE92" w:rsidRPr="6EB7351C">
          <w:rPr>
            <w:rFonts w:eastAsia="Calibri"/>
            <w:szCs w:val="20"/>
          </w:rPr>
          <w:t>Ta</w:t>
        </w:r>
        <w:r w:rsidR="7F1B2261" w:rsidRPr="6EB7351C">
          <w:rPr>
            <w:rFonts w:eastAsia="Calibri"/>
            <w:szCs w:val="20"/>
          </w:rPr>
          <w:t>AAAbbb 8, durchgeführt.</w:t>
        </w:r>
      </w:ins>
    </w:p>
    <w:p w14:paraId="74281B02" w14:textId="26097035" w:rsidR="591E2512" w:rsidRDefault="591E2512" w:rsidP="6EB7351C">
      <w:pPr>
        <w:rPr>
          <w:ins w:id="3306" w:author="Stefan Behring" w:date="2021-12-20T15:35:00Z"/>
        </w:rPr>
      </w:pPr>
      <w:ins w:id="3307" w:author="Stefan Behring" w:date="2021-12-20T16:11:00Z">
        <w:r>
          <w:t>Bei der Brandbemessung wird die Wirkung der Verbindungsmittel vernachlässigt. Die Bemessung in Deckenspannrichtung erfolgt über die Resttragfähigkeit des Brettschichtholzquerschnitts. Die Betondecke wird in Spannrichtung als schlaffe Last berücksichtigt.</w:t>
        </w:r>
      </w:ins>
      <w:ins w:id="3308" w:author="Stefan Behring" w:date="2021-12-20T16:13:00Z">
        <w:r w:rsidR="7F3D6F25">
          <w:t xml:space="preserve"> Dieser Ansatz ist konservativ, kann jedoch auf alle Arten von Verbindungsmitteln, auch für eine vollflächige </w:t>
        </w:r>
      </w:ins>
      <w:ins w:id="3309" w:author="Stefan Behring" w:date="2021-12-20T16:14:00Z">
        <w:r w:rsidR="7F3D6F25">
          <w:t>Verklebung, zum Ansatz gebracht werden.</w:t>
        </w:r>
      </w:ins>
    </w:p>
    <w:p w14:paraId="7DE3E1FE" w14:textId="38EE09B6" w:rsidR="003948D5" w:rsidRDefault="58FEC3D8" w:rsidP="6EB7351C">
      <w:pPr>
        <w:rPr>
          <w:ins w:id="3310" w:author="Carsten Hein" w:date="2022-01-06T17:53:00Z"/>
        </w:rPr>
      </w:pPr>
      <w:ins w:id="3311" w:author="Stefan Behring" w:date="2021-12-20T15:35:00Z">
        <w:r>
          <w:t xml:space="preserve">Die Holzbalken werden dazu nach dem Verfahren mit reduziertem Querschnitt bzw. reduzierten Eigenschaften </w:t>
        </w:r>
      </w:ins>
      <w:r>
        <w:fldChar w:fldCharType="begin"/>
      </w:r>
      <w:r>
        <w:instrText xml:space="preserve"> CITATION DIN \l 1031 </w:instrText>
      </w:r>
      <w:r>
        <w:fldChar w:fldCharType="separate"/>
      </w:r>
      <w:ins w:id="3312" w:author="Carsten Hein" w:date="2022-01-14T10:15:00Z">
        <w:r w:rsidR="00916225">
          <w:rPr>
            <w:noProof/>
          </w:rPr>
          <w:t xml:space="preserve"> (DIN EN 1995-1-2:2010-12, 2010)</w:t>
        </w:r>
      </w:ins>
      <w:ins w:id="3313" w:author="Stefan Behring" w:date="2021-12-20T15:35:00Z">
        <w:del w:id="3314" w:author="Carsten Hein" w:date="2022-01-03T08:39:00Z">
          <w:r w:rsidDel="009737A6">
            <w:rPr>
              <w:noProof/>
            </w:rPr>
            <w:delText>(DIN EN 1995-1-2:2010-12, 2010)</w:delText>
          </w:r>
        </w:del>
      </w:ins>
      <w:r>
        <w:fldChar w:fldCharType="end"/>
      </w:r>
      <w:ins w:id="3315" w:author="Stefan Behring" w:date="2021-12-20T15:35:00Z">
        <w:r>
          <w:t xml:space="preserve"> bemessen. Die </w:t>
        </w:r>
        <w:del w:id="3316" w:author="Carsten Hein" w:date="2022-01-06T17:50:00Z">
          <w:r w:rsidDel="00991C78">
            <w:delText>reduzierten Querschnitte werden anhand der Abbrandraten berechnet</w:delText>
          </w:r>
        </w:del>
      </w:ins>
      <w:ins w:id="3317" w:author="Carsten Hein" w:date="2022-01-06T17:50:00Z">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ins>
      <w:ins w:id="3318" w:author="Carsten Hein" w:date="2022-01-06T17:51:00Z">
        <w:r w:rsidR="00D7644B" w:rsidRPr="00AA6156">
          <w:rPr>
            <w:rPrChange w:id="3319" w:author="Carsten Hein" w:date="2022-01-06T17:51:00Z">
              <w:rPr>
                <w:rFonts w:ascii="Arial" w:hAnsi="Arial" w:cs="Arial"/>
                <w:szCs w:val="20"/>
                <w:shd w:val="clear" w:color="auto" w:fill="FFFFFF"/>
              </w:rPr>
            </w:rPrChange>
          </w:rPr>
          <w:t>DIN EN 1995-1-2:2010-12</w:t>
        </w:r>
      </w:ins>
      <w:ins w:id="3320" w:author="Carsten Hein" w:date="2022-01-06T17:52:00Z">
        <w:r w:rsidR="00AA6156">
          <w:t>, 2010</w:t>
        </w:r>
      </w:ins>
      <w:ins w:id="3321" w:author="Carsten Hein" w:date="2022-01-06T17:50:00Z">
        <w:r w:rsidR="00991C78" w:rsidRPr="00991C78">
          <w:t xml:space="preserve"> durch die Reduzierung des Ausgangsquerschnitts um die ideelle Abbrandtiefe d</w:t>
        </w:r>
        <w:r w:rsidR="00991C78" w:rsidRPr="00AA6156">
          <w:rPr>
            <w:vertAlign w:val="subscript"/>
            <w:rPrChange w:id="3322" w:author="Carsten Hein" w:date="2022-01-06T17:52:00Z">
              <w:rPr/>
            </w:rPrChange>
          </w:rPr>
          <w:t>ef</w:t>
        </w:r>
        <w:r w:rsidR="00991C78" w:rsidRPr="00991C78">
          <w:t xml:space="preserve"> </w:t>
        </w:r>
      </w:ins>
      <w:ins w:id="3323" w:author="Carsten Hein" w:date="2022-01-06T17:52:00Z">
        <w:r w:rsidR="004934AC">
          <w:t xml:space="preserve">berechnet. </w:t>
        </w:r>
      </w:ins>
    </w:p>
    <w:p w14:paraId="541C6D25" w14:textId="77777777" w:rsidR="003948D5" w:rsidRDefault="003948D5">
      <w:pPr>
        <w:keepNext/>
        <w:rPr>
          <w:ins w:id="3324" w:author="Carsten Hein" w:date="2022-01-06T17:54:00Z"/>
        </w:rPr>
        <w:pPrChange w:id="3325" w:author="Carsten Hein" w:date="2022-01-06T17:54:00Z">
          <w:pPr/>
        </w:pPrChange>
      </w:pPr>
      <w:ins w:id="3326" w:author="Carsten Hein" w:date="2022-01-06T17:53:00Z">
        <w:r>
          <w:rPr>
            <w:noProof/>
          </w:rPr>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47"/>
                      <a:stretch>
                        <a:fillRect/>
                      </a:stretch>
                    </pic:blipFill>
                    <pic:spPr>
                      <a:xfrm>
                        <a:off x="0" y="0"/>
                        <a:ext cx="3825995" cy="3225731"/>
                      </a:xfrm>
                      <a:prstGeom prst="rect">
                        <a:avLst/>
                      </a:prstGeom>
                    </pic:spPr>
                  </pic:pic>
                </a:graphicData>
              </a:graphic>
            </wp:inline>
          </w:drawing>
        </w:r>
      </w:ins>
    </w:p>
    <w:p w14:paraId="2D017781" w14:textId="267F9F46" w:rsidR="003948D5" w:rsidRDefault="003948D5">
      <w:pPr>
        <w:pStyle w:val="Beschriftung"/>
        <w:rPr>
          <w:ins w:id="3327" w:author="Carsten Hein" w:date="2022-01-06T17:53:00Z"/>
        </w:rPr>
        <w:pPrChange w:id="3328" w:author="Carsten Hein" w:date="2022-01-06T17:54:00Z">
          <w:pPr/>
        </w:pPrChange>
      </w:pPr>
      <w:ins w:id="3329" w:author="Carsten Hein" w:date="2022-01-06T17:54:00Z">
        <w:r>
          <w:t xml:space="preserve">Abbildung </w:t>
        </w:r>
        <w:r>
          <w:fldChar w:fldCharType="begin"/>
        </w:r>
        <w:r>
          <w:instrText xml:space="preserve"> SEQ Figure \* ARABIC </w:instrText>
        </w:r>
      </w:ins>
      <w:r>
        <w:fldChar w:fldCharType="separate"/>
      </w:r>
      <w:ins w:id="3330" w:author="Carsten Hein" w:date="2022-01-14T10:15:00Z">
        <w:r w:rsidR="00916225">
          <w:rPr>
            <w:noProof/>
          </w:rPr>
          <w:t>1</w:t>
        </w:r>
      </w:ins>
      <w:ins w:id="3331" w:author="Carsten Hein" w:date="2022-01-06T17:54:00Z">
        <w:r>
          <w:fldChar w:fldCharType="end"/>
        </w:r>
        <w:r>
          <w:t xml:space="preserve">  </w:t>
        </w:r>
        <w:r w:rsidR="00866676">
          <w:t>Auszug DIN EN 1995</w:t>
        </w:r>
      </w:ins>
    </w:p>
    <w:p w14:paraId="32F7DE10" w14:textId="4A2A1147" w:rsidR="00DD094D" w:rsidRDefault="58FEC3D8" w:rsidP="6EB7351C">
      <w:pPr>
        <w:rPr>
          <w:ins w:id="3332" w:author="Carsten Hein" w:date="2022-01-06T17:49:00Z"/>
        </w:rPr>
      </w:pPr>
      <w:ins w:id="3333" w:author="Stefan Behring" w:date="2021-12-20T15:35:00Z">
        <w:del w:id="3334" w:author="Carsten Hein" w:date="2022-01-06T17:55:00Z">
          <w:r w:rsidDel="00AE25D0">
            <w:delText xml:space="preserve">. </w:delText>
          </w:r>
        </w:del>
        <w:r>
          <w:t xml:space="preserve">Im Fall </w:t>
        </w:r>
      </w:ins>
      <w:ins w:id="3335" w:author="Carsten Hein" w:date="2022-01-06T17:55:00Z">
        <w:r w:rsidR="00AE25D0">
          <w:t>der untersuchten</w:t>
        </w:r>
      </w:ins>
      <w:ins w:id="3336" w:author="Stefan Behring" w:date="2021-12-20T15:35:00Z">
        <w:del w:id="3337" w:author="Carsten Hein" w:date="2022-01-06T17:55:00Z">
          <w:r w:rsidDel="00AE25D0">
            <w:delText>von</w:delText>
          </w:r>
        </w:del>
        <w:r>
          <w:t xml:space="preserve"> Brettschichtholz</w:t>
        </w:r>
      </w:ins>
      <w:ins w:id="3338" w:author="Carsten Hein" w:date="2022-01-06T17:55:00Z">
        <w:r w:rsidR="00AE25D0">
          <w:t>träger</w:t>
        </w:r>
      </w:ins>
      <w:ins w:id="3339" w:author="Stefan Behring" w:date="2021-12-20T15:35:00Z">
        <w:r>
          <w:t xml:space="preserve"> </w:t>
        </w:r>
        <w:del w:id="3340" w:author="Carsten Hein" w:date="2022-01-06T17:56:00Z">
          <w:r w:rsidDel="0051502D">
            <w:delText xml:space="preserve">ist ein </w:delText>
          </w:r>
          <w:commentRangeStart w:id="3341"/>
          <w:r w:rsidDel="0051502D">
            <w:delText>Abbrand von etwa</w:delText>
          </w:r>
        </w:del>
      </w:ins>
      <w:ins w:id="3342" w:author="Carsten Hein" w:date="2022-01-06T17:56:00Z">
        <w:r w:rsidR="0051502D">
          <w:t xml:space="preserve">wird eine Querschnittsreduktion von </w:t>
        </w:r>
      </w:ins>
      <w:ins w:id="3343" w:author="Stefan Behring" w:date="2021-12-20T15:35:00Z">
        <w:del w:id="3344" w:author="Carsten Hein" w:date="2022-01-06T17:56:00Z">
          <w:r w:rsidDel="0051502D">
            <w:delText xml:space="preserve"> </w:delText>
          </w:r>
        </w:del>
        <w:r>
          <w:t xml:space="preserve">7 cm </w:t>
        </w:r>
      </w:ins>
      <w:ins w:id="3345" w:author="Carsten Hein" w:date="2022-01-06T17:56:00Z">
        <w:r w:rsidR="004D42B7">
          <w:t xml:space="preserve">an den beflammten Seiten </w:t>
        </w:r>
      </w:ins>
      <w:ins w:id="3346" w:author="Carsten Hein" w:date="2022-01-06T17:57:00Z">
        <w:r w:rsidR="0006463A">
          <w:t>berücksichtigt</w:t>
        </w:r>
      </w:ins>
      <w:ins w:id="3347" w:author="Carsten Hein" w:date="2022-01-06T17:56:00Z">
        <w:r w:rsidR="004D42B7">
          <w:t xml:space="preserve"> – bei 90 </w:t>
        </w:r>
      </w:ins>
      <w:ins w:id="3348" w:author="Stefan Behring" w:date="2021-12-20T15:35:00Z">
        <w:del w:id="3349" w:author="Carsten Hein" w:date="2022-01-06T17:56:00Z">
          <w:r w:rsidDel="004D42B7">
            <w:delText>innerhalb von</w:delText>
          </w:r>
        </w:del>
        <w:del w:id="3350" w:author="Carsten Hein" w:date="2022-01-06T17:57:00Z">
          <w:r w:rsidDel="004D42B7">
            <w:delText xml:space="preserve"> </w:delText>
          </w:r>
        </w:del>
        <w:r>
          <w:t xml:space="preserve">90 Minuten </w:t>
        </w:r>
        <w:del w:id="3351" w:author="Carsten Hein" w:date="2022-01-06T17:57:00Z">
          <w:r w:rsidDel="004D42B7">
            <w:delText>zu erwarten</w:delText>
          </w:r>
        </w:del>
      </w:ins>
      <w:commentRangeEnd w:id="3341"/>
      <w:ins w:id="3352" w:author="Carsten Hein" w:date="2022-01-06T17:57:00Z">
        <w:r w:rsidR="004D42B7">
          <w:t>Brandbelastung</w:t>
        </w:r>
      </w:ins>
      <w:r>
        <w:commentReference w:id="3341"/>
      </w:r>
      <w:ins w:id="3353"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3354" w:author="Carsten Hein" w:date="2022-01-06T14:55:00Z"/>
        </w:rPr>
      </w:pPr>
    </w:p>
    <w:p w14:paraId="127A3088" w14:textId="18187E06" w:rsidR="58FEC3D8" w:rsidRPr="006D5374" w:rsidRDefault="58FEC3D8" w:rsidP="6EB7351C">
      <w:pPr>
        <w:rPr>
          <w:ins w:id="3355" w:author="Stefan Behring" w:date="2021-12-20T15:28:00Z"/>
          <w:rFonts w:eastAsia="Calibri"/>
          <w:szCs w:val="20"/>
        </w:rPr>
      </w:pPr>
      <w:commentRangeStart w:id="3356"/>
      <w:ins w:id="3357" w:author="Stefan Behring" w:date="2021-12-20T15:35:00Z">
        <w:del w:id="3358" w:author="Carsten Hein" w:date="2022-01-06T18:31:00Z">
          <w:r w:rsidRPr="006D5374" w:rsidDel="006D5374">
            <w:delText>Letzteres</w:delText>
          </w:r>
        </w:del>
      </w:ins>
      <w:commentRangeEnd w:id="3356"/>
      <w:del w:id="3359" w:author="Carsten Hein" w:date="2022-01-06T18:31:00Z">
        <w:r w:rsidRPr="006D5374" w:rsidDel="006D5374">
          <w:commentReference w:id="3356"/>
        </w:r>
      </w:del>
      <w:ins w:id="3360" w:author="Stefan Behring" w:date="2021-12-20T15:35:00Z">
        <w:del w:id="3361" w:author="Carsten Hein" w:date="2022-01-06T18:31:00Z">
          <w:r w:rsidRPr="006D5374" w:rsidDel="006D5374">
            <w:delText xml:space="preserve"> ist nur dann gültig, wenn Maßnahmen getroffen wurden, um die Fuge zwischen den Balken vor Feuer zu schützen</w:delText>
          </w:r>
        </w:del>
      </w:ins>
      <w:ins w:id="3362" w:author="Carsten Hein" w:date="2022-01-06T18:31:00Z">
        <w:r w:rsidR="006D5374">
          <w:t xml:space="preserve">Der 2-seitige Abbrand </w:t>
        </w:r>
        <w:r w:rsidR="0014609F">
          <w:t>ist durch Ausbildung der Fuge zu gewährleisten</w:t>
        </w:r>
      </w:ins>
      <w:ins w:id="3363" w:author="Stefan Behring" w:date="2021-12-20T15:35:00Z">
        <w:r w:rsidRPr="006D5374">
          <w:t xml:space="preserve">. Dies geschieht durch Ausstopfen des Spalts mit </w:t>
        </w:r>
        <w:del w:id="3364" w:author="Carsten Hein" w:date="2022-01-06T18:31:00Z">
          <w:r w:rsidRPr="006D5374" w:rsidDel="0014609F">
            <w:delText>Mineralwolle</w:delText>
          </w:r>
        </w:del>
      </w:ins>
      <w:ins w:id="3365" w:author="Carsten Hein" w:date="2022-01-06T18:31:00Z">
        <w:r w:rsidR="0014609F">
          <w:t>Steinwolle</w:t>
        </w:r>
      </w:ins>
      <w:ins w:id="3366" w:author="Stefan Behring" w:date="2021-12-20T15:35:00Z">
        <w:r w:rsidRPr="006D5374">
          <w:t xml:space="preserve"> </w:t>
        </w:r>
      </w:ins>
      <w:ins w:id="3367" w:author="Carsten Hein" w:date="2022-01-06T18:31:00Z">
        <w:r w:rsidR="009975C1">
          <w:t>mit mec</w:t>
        </w:r>
      </w:ins>
      <w:ins w:id="3368" w:author="Carsten Hein" w:date="2022-01-06T18:32:00Z">
        <w:r w:rsidR="009975C1">
          <w:t xml:space="preserve">hanischer Sicherung </w:t>
        </w:r>
      </w:ins>
      <w:ins w:id="3369" w:author="Stefan Behring" w:date="2021-12-20T15:35:00Z">
        <w:del w:id="3370" w:author="Carsten Hein" w:date="2022-01-06T18:32:00Z">
          <w:r w:rsidRPr="006D5374" w:rsidDel="009975C1">
            <w:delText>und eine Dichtung mit einem nicht-brennbaren Stoff beispielsweise</w:delText>
          </w:r>
        </w:del>
      </w:ins>
      <w:ins w:id="3371" w:author="Carsten Hein" w:date="2022-01-06T14:54:00Z">
        <w:r w:rsidR="00167E5B" w:rsidRPr="006D5374">
          <w:t>oder Einsatz eines sogenannten Koppelbrettes</w:t>
        </w:r>
      </w:ins>
      <w:ins w:id="3372" w:author="Stefan Behring" w:date="2021-12-20T15:35:00Z">
        <w:r w:rsidRPr="006D5374">
          <w:t>.</w:t>
        </w:r>
      </w:ins>
    </w:p>
    <w:p w14:paraId="292A4AA0" w14:textId="77777777" w:rsidR="00B76F93" w:rsidRDefault="00B76F93">
      <w:pPr>
        <w:keepNext/>
        <w:rPr>
          <w:ins w:id="3373" w:author="Carsten Hein" w:date="2022-01-06T18:30:00Z"/>
        </w:rPr>
      </w:pPr>
      <w:ins w:id="3374"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48"/>
                      <a:stretch>
                        <a:fillRect/>
                      </a:stretch>
                    </pic:blipFill>
                    <pic:spPr>
                      <a:xfrm>
                        <a:off x="0" y="0"/>
                        <a:ext cx="4593969" cy="3348989"/>
                      </a:xfrm>
                      <a:prstGeom prst="rect">
                        <a:avLst/>
                      </a:prstGeom>
                    </pic:spPr>
                  </pic:pic>
                </a:graphicData>
              </a:graphic>
            </wp:inline>
          </w:drawing>
        </w:r>
      </w:ins>
    </w:p>
    <w:p w14:paraId="5C18E31F" w14:textId="439B55EB" w:rsidR="00B76F93" w:rsidRDefault="00B76F93">
      <w:pPr>
        <w:pStyle w:val="Beschriftung"/>
        <w:jc w:val="both"/>
        <w:rPr>
          <w:ins w:id="3375" w:author="Carsten Hein" w:date="2022-01-07T10:44:00Z"/>
        </w:rPr>
      </w:pPr>
      <w:bookmarkStart w:id="3376" w:name="_Toc93048334"/>
      <w:ins w:id="3377" w:author="Carsten Hein" w:date="2022-01-06T18:30:00Z">
        <w:r>
          <w:t xml:space="preserve">Abbildung </w:t>
        </w:r>
        <w:r>
          <w:fldChar w:fldCharType="begin"/>
        </w:r>
        <w:r>
          <w:instrText xml:space="preserve"> SEQ Abbildung \* ARABIC </w:instrText>
        </w:r>
      </w:ins>
      <w:r>
        <w:fldChar w:fldCharType="separate"/>
      </w:r>
      <w:ins w:id="3378" w:author="Carsten Hein" w:date="2022-01-14T10:15:00Z">
        <w:r w:rsidR="00916225">
          <w:rPr>
            <w:noProof/>
          </w:rPr>
          <w:t>4</w:t>
        </w:r>
      </w:ins>
      <w:ins w:id="3379" w:author="Carsten Hein" w:date="2022-01-06T18:30:00Z">
        <w:r>
          <w:fldChar w:fldCharType="end"/>
        </w:r>
        <w:r>
          <w:t xml:space="preserve">  </w:t>
        </w:r>
        <w:r w:rsidR="006D5374">
          <w:t>Ausbildung der Fugen zwischen den Trägern</w:t>
        </w:r>
      </w:ins>
      <w:bookmarkEnd w:id="3376"/>
    </w:p>
    <w:p w14:paraId="5C44E655" w14:textId="61DEB2D9" w:rsidR="0059262B" w:rsidRPr="0059262B" w:rsidRDefault="00471E46">
      <w:pPr>
        <w:rPr>
          <w:ins w:id="3380" w:author="Carsten Hein" w:date="2022-01-06T18:29:00Z"/>
        </w:rPr>
      </w:pPr>
      <w:ins w:id="3381" w:author="Carsten Hein" w:date="2022-01-07T10:45:00Z">
        <w:r>
          <w:t>Ergänzend zu den beiden dargestellten Fugenausbildungen</w:t>
        </w:r>
        <w:r w:rsidR="00D72F1F">
          <w:t xml:space="preserve"> kann der Mittelträger (40</w:t>
        </w:r>
      </w:ins>
      <w:ins w:id="3382" w:author="Carsten Hein" w:date="2022-01-07T10:46:00Z">
        <w:r w:rsidR="00D72F1F">
          <w:t xml:space="preserve"> </w:t>
        </w:r>
      </w:ins>
      <w:ins w:id="3383" w:author="Carsten Hein" w:date="2022-01-07T10:45:00Z">
        <w:r w:rsidR="00D72F1F">
          <w:t>cm brei</w:t>
        </w:r>
      </w:ins>
      <w:ins w:id="3384" w:author="Carsten Hein" w:date="2022-01-07T10:46:00Z">
        <w:r w:rsidR="00D72F1F">
          <w:t>t) eines 2,7 m P</w:t>
        </w:r>
        <w:r w:rsidR="005D26CE">
          <w:t>la</w:t>
        </w:r>
        <w:r w:rsidR="00D72F1F">
          <w:t>ttenelements auch durch Blockverleimung hergestellt werden</w:t>
        </w:r>
        <w:r w:rsidR="005D26CE">
          <w:t>, weitere Brandschutz technis</w:t>
        </w:r>
      </w:ins>
      <w:ins w:id="3385" w:author="Carsten Hein" w:date="2022-01-07T10:47:00Z">
        <w:r w:rsidR="005D26CE">
          <w:t>che Maßnehmen sind dann nicht erforderlich.</w:t>
        </w:r>
      </w:ins>
    </w:p>
    <w:p w14:paraId="06A6572D" w14:textId="525643F8" w:rsidR="6EB7351C" w:rsidDel="00B76F93" w:rsidRDefault="6EB7351C">
      <w:pPr>
        <w:pStyle w:val="Beschriftung"/>
        <w:jc w:val="both"/>
        <w:rPr>
          <w:ins w:id="3386" w:author="Stefan Behring" w:date="2021-12-20T15:28:00Z"/>
          <w:del w:id="3387" w:author="Carsten Hein" w:date="2022-01-06T18:30:00Z"/>
        </w:rPr>
        <w:pPrChange w:id="3388" w:author="Carsten Hein" w:date="2022-01-06T18:29:00Z">
          <w:pPr/>
        </w:pPrChange>
      </w:pPr>
    </w:p>
    <w:p w14:paraId="6BB0628C" w14:textId="675CA543" w:rsidR="002753C1" w:rsidRPr="00E81B1B" w:rsidRDefault="002753C1" w:rsidP="00461BC0">
      <w:pPr>
        <w:rPr>
          <w:del w:id="3389" w:author="Stefan Behring" w:date="2021-12-20T16:14:00Z"/>
        </w:rPr>
      </w:pPr>
      <w:del w:id="3390" w:author="Stefan Behring" w:date="2021-12-20T16:11:00Z">
        <w:r w:rsidRPr="00E81B1B">
          <w:delText xml:space="preserve">Einerseits besteht die Möglichkeit </w:delText>
        </w:r>
        <w:r w:rsidR="00461BC0" w:rsidRPr="00E81B1B">
          <w:delText xml:space="preserve">die Decke ohne Verbund </w:delText>
        </w:r>
        <w:r w:rsidRPr="00E81B1B">
          <w:delText xml:space="preserve">zu </w:delText>
        </w:r>
        <w:r w:rsidR="00461BC0" w:rsidRPr="00E81B1B">
          <w:delText>betrachte</w:delText>
        </w:r>
        <w:r w:rsidRPr="00E81B1B">
          <w:delText>n</w:delText>
        </w:r>
        <w:r w:rsidR="00461BC0" w:rsidRPr="00E81B1B">
          <w:delText>.</w:delText>
        </w:r>
      </w:del>
      <w:del w:id="3391" w:author="Carsten Hein" w:date="2022-01-06T18:32:00Z">
        <w:r w:rsidR="00461BC0" w:rsidRPr="00E81B1B" w:rsidDel="009975C1">
          <w:delText xml:space="preserve"> </w:delText>
        </w:r>
      </w:del>
      <w:r w:rsidR="00461BC0" w:rsidRPr="00E81B1B">
        <w:t>Die Betondecke</w:t>
      </w:r>
      <w:r w:rsidRPr="00E81B1B">
        <w:t xml:space="preserve"> trägt die Lasten nur in Querrichtung ab.</w:t>
      </w:r>
      <w:r w:rsidR="00461BC0" w:rsidRPr="00E81B1B">
        <w:t xml:space="preserve"> </w:t>
      </w:r>
      <w:del w:id="3392" w:author="Stefan Behring" w:date="2021-12-20T16:12:00Z">
        <w:r w:rsidRPr="00E81B1B">
          <w:delText>D</w:delText>
        </w:r>
        <w:r w:rsidR="00461BC0" w:rsidRPr="00E81B1B">
          <w:delText xml:space="preserve">ie Holzbalken </w:delText>
        </w:r>
        <w:r w:rsidRPr="00E81B1B">
          <w:delText xml:space="preserve">tragen somit </w:delText>
        </w:r>
        <w:r w:rsidR="00461BC0" w:rsidRPr="00E81B1B">
          <w:delText>das Eigengewicht des Betons, sowie die restlichen ständigen und veränderlichen Lasten in ihrer außergewöhnlichen Kombination nach</w:delText>
        </w:r>
      </w:del>
      <w:r w:rsidRPr="00E81B1B">
        <w:t xml:space="preserve"> </w:t>
      </w:r>
      <w:sdt>
        <w:sdtPr>
          <w:id w:val="-1325275701"/>
          <w:citation/>
        </w:sdtPr>
        <w:sdtContent>
          <w:r w:rsidRPr="00E81B1B">
            <w:fldChar w:fldCharType="begin"/>
          </w:r>
          <w:r w:rsidRPr="00E81B1B">
            <w:instrText xml:space="preserve"> CITATION DIN10 \l 1031 </w:instrText>
          </w:r>
          <w:r w:rsidRPr="00E81B1B">
            <w:fldChar w:fldCharType="separate"/>
          </w:r>
          <w:r w:rsidR="00916225">
            <w:rPr>
              <w:noProof/>
            </w:rPr>
            <w:t>(DIN EN 1990:2010-12, 2010)</w:t>
          </w:r>
          <w:r w:rsidRPr="00E81B1B">
            <w:fldChar w:fldCharType="end"/>
          </w:r>
        </w:sdtContent>
      </w:sdt>
      <w:r w:rsidR="00461BC0" w:rsidRPr="00E81B1B">
        <w:t>.</w:t>
      </w:r>
      <w:r w:rsidRPr="00E81B1B">
        <w:t xml:space="preserve"> </w:t>
      </w:r>
      <w:r w:rsidR="00BA2AC4" w:rsidRPr="00E81B1B">
        <w:t>D</w:t>
      </w:r>
      <w:del w:id="3393" w:author="Stefan Behring" w:date="2021-12-20T16:14:00Z">
        <w:r w:rsidR="00BA2AC4" w:rsidRPr="00E81B1B">
          <w:delText xml:space="preserve">ieser Ansatz ist konservativ, allerdings werden Brandnachweise bei Decken gegenüber den Nachweisen im </w:delText>
        </w:r>
        <w:commentRangeStart w:id="3394"/>
        <w:r w:rsidR="00BA2AC4" w:rsidRPr="00E81B1B">
          <w:delText xml:space="preserve">GZG </w:delText>
        </w:r>
      </w:del>
      <w:commentRangeEnd w:id="3394"/>
      <w:r w:rsidR="00223BF2">
        <w:rPr>
          <w:rStyle w:val="Kommentarzeichen"/>
        </w:rPr>
        <w:commentReference w:id="3394"/>
      </w:r>
      <w:del w:id="3395" w:author="Stefan Behring" w:date="2021-12-20T16:14:00Z">
        <w:r w:rsidR="00BA2AC4" w:rsidRPr="00E81B1B">
          <w:delText xml:space="preserve">sehr selten maßgebend, sodas dieser Ansatz nicht unbedint zu einem schlechteren Ergebnis führt. Der Ansatz ist außerdem für alle Verbindungsmittel, sogar Klebungen denkbar. Für Schrauben </w:delText>
        </w:r>
        <w:r w:rsidRPr="00E81B1B">
          <w:delText>kann ein Randabstand der Schrauben angenommen werden, der dem üblichen Randabstand in der Kaltbemessung zuzugülich des Abbrands entspricht.</w:delText>
        </w:r>
        <w:r w:rsidR="00BA2AC4" w:rsidRPr="00E81B1B">
          <w:delText xml:space="preserve"> Kerven können um die Abbrandrate verkleinert werden. Allerdings erschwert die Verwendung verschiedener Ansätze die Berechnungen und die Vergleichbarkeit, sodass der Ansatz ohne Verbund gewählt wird.</w:delText>
        </w:r>
      </w:del>
    </w:p>
    <w:p w14:paraId="0C385328" w14:textId="7121E1BC" w:rsidR="00461BC0" w:rsidRPr="00E81B1B" w:rsidRDefault="00BA2AC4" w:rsidP="00461BC0">
      <w:commentRangeStart w:id="3396"/>
      <w:del w:id="3397" w:author="Stefan Behring" w:date="2021-12-20T15:35:00Z">
        <w:r w:rsidRPr="00E81B1B">
          <w:delText>D</w:delText>
        </w:r>
        <w:r w:rsidR="002753C1" w:rsidRPr="00E81B1B">
          <w:delText xml:space="preserve">ieser </w:delText>
        </w:r>
      </w:del>
      <w:commentRangeEnd w:id="3396"/>
      <w:r w:rsidR="00952C07">
        <w:rPr>
          <w:rStyle w:val="Kommentarzeichen"/>
        </w:rPr>
        <w:commentReference w:id="3396"/>
      </w:r>
      <w:del w:id="3398" w:author="Stefan Behring" w:date="2021-12-20T15:35:00Z">
        <w:r w:rsidR="002753C1" w:rsidRPr="00E81B1B">
          <w:delText xml:space="preserve">ermöglicht </w:delText>
        </w:r>
        <w:r w:rsidRPr="00E81B1B">
          <w:delText xml:space="preserve">es außerdem </w:delText>
        </w:r>
        <w:r w:rsidR="002753C1" w:rsidRPr="00E81B1B">
          <w:delText>die</w:delText>
        </w:r>
        <w:r w:rsidR="00461BC0" w:rsidRPr="00E81B1B">
          <w:delText xml:space="preserve"> Holzbalken</w:delText>
        </w:r>
        <w:r w:rsidR="002753C1" w:rsidRPr="00E81B1B">
          <w:delText xml:space="preserve"> vorzudimensionieren</w:delText>
        </w:r>
        <w:r w:rsidR="00461BC0" w:rsidRPr="00E81B1B">
          <w:delText xml:space="preserve">. </w:delText>
        </w:r>
      </w:del>
      <w:del w:id="3399" w:author="Stefan Behring" w:date="2021-12-20T15:37:00Z">
        <w:r w:rsidR="00461BC0" w:rsidRPr="00E81B1B">
          <w:delText>Die Holzba</w:delText>
        </w:r>
      </w:del>
      <w:del w:id="3400" w:author="Stefan Behring" w:date="2021-12-20T15:36:00Z">
        <w:r w:rsidR="00461BC0" w:rsidRPr="00E81B1B">
          <w:delText>lken werden dazu nach dem</w:delText>
        </w:r>
        <w:r w:rsidRPr="00E81B1B">
          <w:delText xml:space="preserve"> Verfahren</w:delText>
        </w:r>
        <w:r w:rsidR="00461BC0" w:rsidRPr="00E81B1B">
          <w:delText xml:space="preserve"> mit reduziertem Querschnitt bzw. reduzierten Eigenschaften</w:delText>
        </w:r>
        <w:r w:rsidR="002753C1" w:rsidRPr="00E81B1B">
          <w:delText xml:space="preserve"> </w:delText>
        </w:r>
      </w:del>
      <w:sdt>
        <w:sdtPr>
          <w:id w:val="2085881102"/>
          <w:citation/>
        </w:sdtPr>
        <w:sdtContent>
          <w:r w:rsidR="002753C1" w:rsidRPr="00E81B1B">
            <w:fldChar w:fldCharType="begin"/>
          </w:r>
          <w:r w:rsidR="002753C1" w:rsidRPr="00E81B1B">
            <w:instrText xml:space="preserve"> CITATION DIN \l 1031 </w:instrText>
          </w:r>
          <w:r w:rsidR="002753C1" w:rsidRPr="00E81B1B">
            <w:fldChar w:fldCharType="separate"/>
          </w:r>
          <w:r w:rsidR="00916225">
            <w:rPr>
              <w:noProof/>
            </w:rPr>
            <w:t>(DIN EN 1995-1-2:2010-12, 2010)</w:t>
          </w:r>
          <w:r w:rsidR="002753C1" w:rsidRPr="00E81B1B">
            <w:fldChar w:fldCharType="end"/>
          </w:r>
        </w:sdtContent>
      </w:sdt>
      <w:del w:id="3401" w:author="Stefan Behring" w:date="2021-12-20T15:36:00Z">
        <w:r w:rsidR="00461BC0" w:rsidRPr="00E81B1B">
          <w:delText xml:space="preserve"> bemessen. Die reduzierten Querschnitte werden anhand </w:delText>
        </w:r>
        <w:r w:rsidR="002753C1" w:rsidRPr="00E81B1B">
          <w:delText xml:space="preserve">der </w:delText>
        </w:r>
        <w:r w:rsidR="00461BC0" w:rsidRPr="00E81B1B">
          <w:delText xml:space="preserve">Abbrandraten berechnet. Im </w:delText>
        </w:r>
      </w:del>
      <w:del w:id="3402" w:author="Jan Wenker" w:date="2021-12-16T11:54:00Z">
        <w:r w:rsidR="00461BC0" w:rsidRPr="00E81B1B" w:rsidDel="005977F0">
          <w:delText>Falle</w:delText>
        </w:r>
      </w:del>
      <w:ins w:id="3403" w:author="Jan Wenker" w:date="2021-12-16T11:54:00Z">
        <w:del w:id="3404" w:author="Stefan Behring" w:date="2021-12-20T15:36:00Z">
          <w:r w:rsidR="005977F0">
            <w:delText>Fall</w:delText>
          </w:r>
        </w:del>
      </w:ins>
      <w:del w:id="3405" w:author="Stefan Behring" w:date="2021-12-20T15:36:00Z">
        <w:r w:rsidR="00461BC0" w:rsidRPr="00E81B1B">
          <w:delText xml:space="preserve"> von Brettschichtholz ist ein </w:delText>
        </w:r>
        <w:commentRangeStart w:id="3406"/>
        <w:r w:rsidR="00461BC0" w:rsidRPr="00E81B1B">
          <w:delText>Abbrand von etwa 7 cm innerhalb von 90 Minuten zu erwarten</w:delText>
        </w:r>
      </w:del>
      <w:commentRangeEnd w:id="3406"/>
      <w:r w:rsidR="00E6393A">
        <w:rPr>
          <w:rStyle w:val="Kommentarzeichen"/>
        </w:rPr>
        <w:commentReference w:id="3406"/>
      </w:r>
      <w:del w:id="3407" w:author="Stefan Behring" w:date="2021-12-20T15:36:00Z">
        <w:r w:rsidR="00461BC0" w:rsidRPr="00E81B1B">
          <w:delText xml:space="preserve">. Der Abbrand wird als zweiseitig angenommen, da eine Seite vom Beton geschützt ist und eine andere durch den benachbarten Balken. Letzteres ist nur dann gültig, wenn Maßnahmen getroffen wurden, um die Fuge zwischen den Balken vor Feuer zu schützen. Dies geschieht durch </w:delText>
        </w:r>
      </w:del>
      <w:del w:id="3408" w:author="Jan Wenker" w:date="2021-12-09T15:19:00Z">
        <w:r w:rsidR="00461BC0" w:rsidRPr="00E81B1B" w:rsidDel="00E53EA2">
          <w:delText>ein Füllen</w:delText>
        </w:r>
      </w:del>
      <w:ins w:id="3409" w:author="Jan Wenker" w:date="2021-12-09T15:19:00Z">
        <w:del w:id="3410" w:author="Stefan Behring" w:date="2021-12-20T15:36:00Z">
          <w:r w:rsidR="00E53EA2">
            <w:delText>Ausstopfen</w:delText>
          </w:r>
        </w:del>
      </w:ins>
      <w:del w:id="3411" w:author="Stefan Behring" w:date="2021-12-20T15:36:00Z">
        <w:r w:rsidR="00461BC0" w:rsidRPr="00E81B1B">
          <w:delText xml:space="preserve"> des Spalts mit Mineralwolle und eine Dichtung mit einem nicht-brennbaren Stoff beispielsweise. </w:delText>
        </w:r>
      </w:del>
    </w:p>
    <w:p w14:paraId="632C9E45" w14:textId="5DDCF4FF" w:rsidR="00461BC0" w:rsidRPr="00E81B1B" w:rsidRDefault="00461BC0" w:rsidP="00461BC0">
      <w:pPr>
        <w:spacing w:after="240"/>
      </w:pPr>
      <w:r w:rsidRPr="00E81B1B">
        <w:t xml:space="preserve">Durch diese Betrachtungen können die Parameter Balkenhöhe, Balkenbreite und Holzgüt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ins w:id="3412" w:author="Carsten Hein" w:date="2022-01-14T10:15:00Z">
        <w:r w:rsidR="00916225" w:rsidRPr="00E81B1B">
          <w:t xml:space="preserve">Tabelle </w:t>
        </w:r>
        <w:r w:rsidR="00916225">
          <w:rPr>
            <w:noProof/>
          </w:rPr>
          <w:t>1</w:t>
        </w:r>
      </w:ins>
      <w:del w:id="3413" w:author="Carsten Hein" w:date="2022-01-03T08:39:00Z">
        <w:r w:rsidR="00B75205" w:rsidRPr="00E81B1B" w:rsidDel="009737A6">
          <w:delText>Tabelle 8</w:delText>
        </w:r>
      </w:del>
      <w:r w:rsidR="00B75205" w:rsidRPr="00E81B1B">
        <w:fldChar w:fldCharType="end"/>
      </w:r>
      <w:r w:rsidR="00B75205" w:rsidRPr="00E81B1B">
        <w:t xml:space="preserve"> bietet einen Überblick über die Parameter und deren Abstufungen</w:t>
      </w:r>
      <w:r w:rsidRPr="00E81B1B">
        <w:t>.</w:t>
      </w:r>
    </w:p>
    <w:p w14:paraId="14A41627" w14:textId="1687DCD2" w:rsidR="00C00AFB" w:rsidRPr="00E81B1B" w:rsidRDefault="003B5094" w:rsidP="003B5094">
      <w:pPr>
        <w:pStyle w:val="Beschriftung"/>
      </w:pPr>
      <w:bookmarkStart w:id="3414" w:name="_Ref80177619"/>
      <w:bookmarkStart w:id="3415" w:name="_Toc92091853"/>
      <w:r w:rsidRPr="00E81B1B">
        <w:t xml:space="preserve">Tabelle </w:t>
      </w:r>
      <w:r w:rsidRPr="00E81B1B">
        <w:fldChar w:fldCharType="begin"/>
      </w:r>
      <w:r w:rsidRPr="00E81B1B">
        <w:instrText>SEQ Tabelle \* ARABIC</w:instrText>
      </w:r>
      <w:r w:rsidRPr="00E81B1B">
        <w:fldChar w:fldCharType="separate"/>
      </w:r>
      <w:ins w:id="3416" w:author="Carsten Hein" w:date="2022-01-14T10:15:00Z">
        <w:r w:rsidR="00916225">
          <w:rPr>
            <w:noProof/>
          </w:rPr>
          <w:t>1</w:t>
        </w:r>
      </w:ins>
      <w:del w:id="3417" w:author="Carsten Hein" w:date="2022-01-14T10:15:00Z">
        <w:r w:rsidR="009737A6" w:rsidDel="00916225">
          <w:rPr>
            <w:noProof/>
          </w:rPr>
          <w:delText>7</w:delText>
        </w:r>
      </w:del>
      <w:r w:rsidRPr="00E81B1B">
        <w:fldChar w:fldCharType="end"/>
      </w:r>
      <w:bookmarkEnd w:id="3414"/>
      <w:r w:rsidRPr="00E81B1B">
        <w:t xml:space="preserve"> Parameter und Stufen für die brandschutztechnische Vorbemessung der Balken</w:t>
      </w:r>
      <w:bookmarkEnd w:id="341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lastRenderedPageBreak/>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r w:rsidRPr="00E81B1B">
              <w:t>Holzgüte</w:t>
            </w:r>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46F9E72E" w:rsidR="003B5094" w:rsidRPr="00E81B1B" w:rsidRDefault="003B5094" w:rsidP="00DC79EF">
      <w:del w:id="3418"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419" w:author="Carsten Hein" w:date="2022-01-14T10:15:00Z">
        <w:r w:rsidR="00916225" w:rsidRPr="00E81B1B">
          <w:t xml:space="preserve">Abbildung </w:t>
        </w:r>
        <w:r w:rsidR="00916225">
          <w:rPr>
            <w:noProof/>
          </w:rPr>
          <w:t>5</w:t>
        </w:r>
      </w:ins>
      <w:del w:id="3420" w:author="Carsten Hein" w:date="2022-01-03T08:39:00Z">
        <w:r w:rsidR="00BA2AC4" w:rsidRPr="00E81B1B" w:rsidDel="009737A6">
          <w:delText>Abbildung 7</w:delText>
        </w:r>
      </w:del>
      <w:r w:rsidR="00B75205" w:rsidRPr="00E81B1B">
        <w:fldChar w:fldCharType="end"/>
      </w:r>
      <w:r w:rsidR="00B75205" w:rsidRPr="00E81B1B">
        <w:t xml:space="preserve"> </w:t>
      </w:r>
      <w:ins w:id="3421" w:author="Stefan Behring" w:date="2021-12-20T16:18:00Z">
        <w:r w:rsidR="4F8DB651">
          <w:t xml:space="preserve">zeigt die Ergebnisse </w:t>
        </w:r>
      </w:ins>
      <w:ins w:id="3422" w:author="Stefan Behring" w:date="2021-12-20T16:19:00Z">
        <w:r w:rsidR="4F8DB651">
          <w:t>der Berechnung mit den Parametern aus  TTTAAAABBBBB 7</w:t>
        </w:r>
      </w:ins>
      <w:del w:id="3423"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commentRangeStart w:id="3424"/>
      <w:del w:id="3425" w:author="Carsten Hein" w:date="2022-01-06T18:36:00Z">
        <w:r w:rsidR="00445A05" w:rsidRPr="00E81B1B" w:rsidDel="009975C1">
          <w:delText xml:space="preserve">Holzgüten </w:delText>
        </w:r>
      </w:del>
      <w:commentRangeEnd w:id="3424"/>
      <w:ins w:id="3426" w:author="Carsten Hein" w:date="2022-01-06T18:36:00Z">
        <w:r w:rsidR="009975C1">
          <w:t>Festigkeitsklassen</w:t>
        </w:r>
        <w:r w:rsidR="009975C1" w:rsidRPr="00E81B1B">
          <w:t xml:space="preserve"> </w:t>
        </w:r>
      </w:ins>
      <w:r w:rsidR="00561C0E">
        <w:rPr>
          <w:rStyle w:val="Kommentarzeichen"/>
        </w:rPr>
        <w:commentReference w:id="3424"/>
      </w:r>
      <w:r w:rsidR="00445A05" w:rsidRPr="00E81B1B">
        <w:t>zunächst ausgeschlossen.</w:t>
      </w:r>
    </w:p>
    <w:p w14:paraId="3C48D7AF" w14:textId="1BC79CE2" w:rsidR="003B5094" w:rsidRPr="00E81B1B" w:rsidRDefault="003B5094" w:rsidP="00DC79EF">
      <w:r w:rsidRPr="00E81B1B">
        <w:rPr>
          <w:noProof/>
          <w:lang w:eastAsia="de-DE"/>
        </w:rPr>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533A7958" w:rsidR="00BA5901" w:rsidRPr="00E81B1B" w:rsidRDefault="00BA5901" w:rsidP="00BA5901">
      <w:pPr>
        <w:pStyle w:val="Beschriftung"/>
      </w:pPr>
      <w:bookmarkStart w:id="3427" w:name="_Ref80177686"/>
      <w:bookmarkStart w:id="3428" w:name="_Toc93048335"/>
      <w:r w:rsidRPr="00E81B1B">
        <w:t xml:space="preserve">Abbildung </w:t>
      </w:r>
      <w:r>
        <w:fldChar w:fldCharType="begin"/>
      </w:r>
      <w:r>
        <w:instrText>SEQ Abbildung \* ARABIC</w:instrText>
      </w:r>
      <w:r>
        <w:fldChar w:fldCharType="separate"/>
      </w:r>
      <w:ins w:id="3429" w:author="Carsten Hein" w:date="2022-01-14T10:15:00Z">
        <w:r w:rsidR="00916225">
          <w:rPr>
            <w:noProof/>
          </w:rPr>
          <w:t>5</w:t>
        </w:r>
      </w:ins>
      <w:del w:id="3430" w:author="Carsten Hein" w:date="2021-12-28T15:52:00Z">
        <w:r w:rsidR="00950524" w:rsidRPr="00E81B1B" w:rsidDel="0010707D">
          <w:rPr>
            <w:noProof/>
          </w:rPr>
          <w:delText>7</w:delText>
        </w:r>
      </w:del>
      <w:r>
        <w:fldChar w:fldCharType="end"/>
      </w:r>
      <w:bookmarkEnd w:id="3427"/>
      <w:r w:rsidRPr="00E81B1B">
        <w:t xml:space="preserve"> </w:t>
      </w:r>
      <w:commentRangeStart w:id="3431"/>
      <w:commentRangeStart w:id="3432"/>
      <w:r w:rsidRPr="00E81B1B">
        <w:t>Vorauswahl</w:t>
      </w:r>
      <w:commentRangeEnd w:id="3431"/>
      <w:r>
        <w:commentReference w:id="3431"/>
      </w:r>
      <w:r w:rsidRPr="00E81B1B">
        <w:t xml:space="preserve"> der zu berechnenden Variante</w:t>
      </w:r>
      <w:commentRangeEnd w:id="3432"/>
      <w:r w:rsidR="00A400F2">
        <w:commentReference w:id="3432"/>
      </w:r>
      <w:r w:rsidRPr="00E81B1B">
        <w:t>n</w:t>
      </w:r>
      <w:bookmarkEnd w:id="3428"/>
    </w:p>
    <w:p w14:paraId="47545B1B" w14:textId="675EBC64" w:rsidR="00DC79EF" w:rsidRPr="00E81B1B" w:rsidRDefault="00F56F63" w:rsidP="00AD7C08">
      <w:pPr>
        <w:pStyle w:val="berschrift3"/>
        <w:numPr>
          <w:ilvl w:val="2"/>
          <w:numId w:val="29"/>
        </w:numPr>
        <w:rPr>
          <w:noProof w:val="0"/>
          <w:lang w:val="de-DE"/>
        </w:rPr>
      </w:pPr>
      <w:del w:id="3433" w:author="Stefan Behring" w:date="2021-12-19T21:59:00Z">
        <w:r w:rsidRPr="1224384F" w:rsidDel="00F56F63">
          <w:rPr>
            <w:noProof w:val="0"/>
            <w:lang w:val="de-DE"/>
          </w:rPr>
          <w:delText>Modellierung</w:delText>
        </w:r>
      </w:del>
      <w:ins w:id="3434" w:author="Stefan Behring [2]" w:date="2021-12-21T16:44:00Z">
        <w:r w:rsidR="00EC5EBC">
          <w:rPr>
            <w:noProof w:val="0"/>
            <w:lang w:val="de-DE"/>
          </w:rPr>
          <w:t xml:space="preserve"> </w:t>
        </w:r>
        <w:bookmarkStart w:id="3435" w:name="_Toc92091688"/>
        <w:bookmarkStart w:id="3436" w:name="_Toc92092130"/>
        <w:bookmarkStart w:id="3437" w:name="_Toc92092242"/>
        <w:del w:id="3438" w:author="Carsten Hein" w:date="2022-01-03T11:40:00Z">
          <w:r w:rsidR="00EC5EBC" w:rsidDel="006E19BD">
            <w:rPr>
              <w:noProof w:val="0"/>
              <w:lang w:val="de-DE"/>
            </w:rPr>
            <w:delText xml:space="preserve">5.5 </w:delText>
          </w:r>
        </w:del>
      </w:ins>
      <w:bookmarkStart w:id="3439" w:name="_Toc93048222"/>
      <w:ins w:id="3440" w:author="Stefan Behring" w:date="2021-12-19T21:59:00Z">
        <w:r w:rsidR="67B1FD11" w:rsidRPr="1224384F">
          <w:rPr>
            <w:noProof w:val="0"/>
            <w:lang w:val="de-DE"/>
          </w:rPr>
          <w:t>Statisches Modell</w:t>
        </w:r>
      </w:ins>
      <w:r w:rsidRPr="1224384F">
        <w:rPr>
          <w:noProof w:val="0"/>
          <w:lang w:val="de-DE"/>
        </w:rPr>
        <w:t xml:space="preserve"> </w:t>
      </w:r>
      <w:ins w:id="3441" w:author="Stefan Behring" w:date="2021-12-20T16:36:00Z">
        <w:del w:id="3442" w:author="Carsten Hein" w:date="2022-01-06T18:37:00Z">
          <w:r w:rsidR="1705072A" w:rsidRPr="6EB7351C" w:rsidDel="009975C1">
            <w:rPr>
              <w:noProof w:val="0"/>
              <w:lang w:val="de-DE"/>
            </w:rPr>
            <w:delText xml:space="preserve"> </w:delText>
          </w:r>
        </w:del>
        <w:r w:rsidR="1705072A" w:rsidRPr="6EB7351C">
          <w:rPr>
            <w:noProof w:val="0"/>
            <w:lang w:val="de-DE"/>
          </w:rPr>
          <w:t>zur Bemessung</w:t>
        </w:r>
      </w:ins>
      <w:ins w:id="3443" w:author="Stefan Behring" w:date="2021-12-20T16:37:00Z">
        <w:r w:rsidR="1705072A" w:rsidRPr="6EB7351C">
          <w:rPr>
            <w:noProof w:val="0"/>
            <w:lang w:val="de-DE"/>
          </w:rPr>
          <w:t xml:space="preserve"> </w:t>
        </w:r>
      </w:ins>
      <w:r w:rsidRPr="1224384F">
        <w:rPr>
          <w:noProof w:val="0"/>
          <w:lang w:val="de-DE"/>
        </w:rPr>
        <w:t>der Holz-Beton-Verbundkonstruktion</w:t>
      </w:r>
      <w:bookmarkEnd w:id="3435"/>
      <w:bookmarkEnd w:id="3436"/>
      <w:bookmarkEnd w:id="3437"/>
      <w:bookmarkEnd w:id="3439"/>
    </w:p>
    <w:p w14:paraId="062B648B" w14:textId="792327EA" w:rsidR="56D0727B" w:rsidRDefault="51711312">
      <w:pPr>
        <w:rPr>
          <w:ins w:id="3444" w:author="Stefan Behring" w:date="2021-12-20T14:38:00Z"/>
        </w:rPr>
      </w:pPr>
      <w:commentRangeStart w:id="3445"/>
      <w:ins w:id="3446" w:author="Stefan Behring" w:date="2021-12-20T14:38:00Z">
        <w:r>
          <w:t>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Increment</w:t>
        </w:r>
      </w:ins>
      <w:ins w:id="3447" w:author="Stefan Behring" w:date="2021-12-20T16:37:00Z">
        <w:r w:rsidR="2CE9BE4D">
          <w:t xml:space="preserve"> </w:t>
        </w:r>
      </w:ins>
      <w:ins w:id="3448" w:author="Stefan Behring" w:date="2021-12-20T14:38:00Z">
        <w:r>
          <w:t>gemeinsam festgelegt. Diese umfassen die Spannweite, den Balkenabstand, die Dicke</w:t>
        </w:r>
      </w:ins>
      <w:ins w:id="3449" w:author="Stefan Behring" w:date="2021-12-20T16:37:00Z">
        <w:r w:rsidR="219E5349">
          <w:t xml:space="preserve"> </w:t>
        </w:r>
      </w:ins>
      <w:ins w:id="3450" w:author="Stefan Behring" w:date="2021-12-20T14:38:00Z">
        <w:r>
          <w:t>der Betondecke, die Balkenmaße sowie das gewählte Verbindungsmittel und die Materialgüten von Holz und Beton</w:t>
        </w:r>
      </w:ins>
      <w:commentRangeEnd w:id="3445"/>
      <w:r w:rsidR="56D0727B">
        <w:commentReference w:id="3445"/>
      </w:r>
      <w:ins w:id="3451" w:author="Stefan Behring" w:date="2021-12-20T14:38:00Z">
        <w:r>
          <w:t>.</w:t>
        </w:r>
      </w:ins>
    </w:p>
    <w:p w14:paraId="3A5A44DC" w14:textId="333F8DEB" w:rsidR="6EB7351C" w:rsidRDefault="6EB7351C">
      <w:pPr>
        <w:rPr>
          <w:ins w:id="3452" w:author="Stefan Behring" w:date="2021-12-20T14:38:00Z"/>
        </w:rPr>
      </w:pPr>
    </w:p>
    <w:p w14:paraId="5516C350" w14:textId="570AC8BC" w:rsidR="00DC79EF" w:rsidRPr="00E81B1B" w:rsidRDefault="7F98DE45" w:rsidP="00DC79EF">
      <w:del w:id="3453"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454" w:author="Stefan Behring" w:date="2021-12-20T16:43:00Z">
        <w:r w:rsidR="4ABC3DAD" w:rsidRPr="00E81B1B">
          <w:t xml:space="preserve">Die Modellierung des </w:t>
        </w:r>
      </w:ins>
      <w:r w:rsidR="710D2911" w:rsidRPr="00E81B1B">
        <w:t xml:space="preserve"> </w:t>
      </w:r>
      <w:del w:id="3455" w:author="Stefan Behring" w:date="2021-12-20T16:43:00Z">
        <w:r w:rsidDel="710D2911">
          <w:delText xml:space="preserve">eines </w:delText>
        </w:r>
      </w:del>
      <w:r w:rsidR="710D2911" w:rsidRPr="00E81B1B">
        <w:t>Stabwerkmodells</w:t>
      </w:r>
      <w:ins w:id="3456" w:author="Stefan Behring" w:date="2021-12-20T16:43:00Z">
        <w:r w:rsidR="38DF13F3" w:rsidRPr="00E81B1B">
          <w:t xml:space="preserve"> erfolgt</w:t>
        </w:r>
      </w:ins>
      <w:r w:rsidR="710D2911" w:rsidRPr="00E81B1B">
        <w:t xml:space="preserve"> nach </w:t>
      </w:r>
      <w:commentRangeStart w:id="3457"/>
      <w:commentRangeEnd w:id="3457"/>
      <w:r w:rsidR="007F32C4">
        <w:rPr>
          <w:rStyle w:val="Kommentarzeichen"/>
        </w:rPr>
        <w:commentReference w:id="3457"/>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ins w:id="3458" w:author="Carsten Hein" w:date="2022-01-14T10:15:00Z">
            <w:r w:rsidR="00916225">
              <w:rPr>
                <w:noProof/>
              </w:rPr>
              <w:t xml:space="preserve"> (Grosse, Hartnack, Lehmann, &amp; Rautenstrauch, 2003)</w:t>
            </w:r>
          </w:ins>
          <w:del w:id="3459" w:author="Carsten Hein" w:date="2022-01-03T08:39:00Z">
            <w:r w:rsidR="00064BAD" w:rsidRPr="00E81B1B" w:rsidDel="009737A6">
              <w:rPr>
                <w:noProof/>
              </w:rPr>
              <w:delText>(Grosse, Hartnack, Lehmann, &amp; Rautenstrauch, 2003)</w:delText>
            </w:r>
          </w:del>
          <w:r w:rsidR="00064BAD" w:rsidRPr="00E81B1B">
            <w:fldChar w:fldCharType="end"/>
          </w:r>
        </w:sdtContent>
      </w:sdt>
      <w:r w:rsidR="00BA2AC4" w:rsidRPr="00E81B1B">
        <w:t xml:space="preserve"> </w:t>
      </w:r>
      <w:del w:id="3460" w:author="Stefan Behring" w:date="2021-12-20T16:45:00Z">
        <w:r w:rsidR="00BA2AC4" w:rsidRPr="00E81B1B">
          <w:delText>welches in</w:delText>
        </w:r>
      </w:del>
      <w:ins w:id="3461"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462" w:author="Carsten Hein" w:date="2022-01-14T10:15:00Z">
        <w:r w:rsidR="00916225" w:rsidRPr="00E81B1B">
          <w:t xml:space="preserve">Abbildung </w:t>
        </w:r>
        <w:r w:rsidR="00916225">
          <w:rPr>
            <w:noProof/>
          </w:rPr>
          <w:t>6</w:t>
        </w:r>
      </w:ins>
      <w:del w:id="3463" w:author="Carsten Hein" w:date="2022-01-03T08:39:00Z">
        <w:r w:rsidR="00BA2AC4" w:rsidRPr="00E81B1B" w:rsidDel="009737A6">
          <w:delText>Abbildung 8</w:delText>
        </w:r>
      </w:del>
      <w:r w:rsidR="00BA2AC4" w:rsidRPr="00E81B1B">
        <w:fldChar w:fldCharType="end"/>
      </w:r>
      <w:r w:rsidR="00BA2AC4" w:rsidRPr="00E81B1B">
        <w:t xml:space="preserve"> </w:t>
      </w:r>
      <w:del w:id="3464" w:author="Stefan Behring" w:date="2021-12-20T16:45:00Z">
        <w:r w:rsidR="00BA2AC4" w:rsidRPr="00E81B1B">
          <w:delText>dargestellt ist</w:delText>
        </w:r>
        <w:r w:rsidR="00DC79EF" w:rsidRPr="00E81B1B">
          <w:delText>.</w:delText>
        </w:r>
      </w:del>
      <w:r w:rsidR="00DC79EF" w:rsidRPr="00E81B1B">
        <w:t xml:space="preserve"> </w:t>
      </w:r>
      <w:del w:id="3465"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ins w:id="3466" w:author="Carsten Hein" w:date="2022-01-14T10:15:00Z">
            <w:r w:rsidR="00916225">
              <w:rPr>
                <w:noProof/>
              </w:rPr>
              <w:t xml:space="preserve"> (DIN EN 1995-1-1:2010-12, 2010)</w:t>
            </w:r>
          </w:ins>
          <w:del w:id="3467"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468"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lastRenderedPageBreak/>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207C8852" w:rsidR="00F56F63" w:rsidRPr="00E81B1B" w:rsidRDefault="00F56F63" w:rsidP="00702167">
      <w:pPr>
        <w:pStyle w:val="Beschriftung"/>
      </w:pPr>
      <w:bookmarkStart w:id="3469" w:name="_Ref80178167"/>
      <w:bookmarkStart w:id="3470" w:name="_Toc93048336"/>
      <w:bookmarkStart w:id="3471" w:name="_Ref77329786"/>
      <w:r w:rsidRPr="00E81B1B">
        <w:t xml:space="preserve">Abbildung </w:t>
      </w:r>
      <w:r w:rsidRPr="00E81B1B">
        <w:fldChar w:fldCharType="begin"/>
      </w:r>
      <w:r w:rsidRPr="00E81B1B">
        <w:instrText>SEQ Abbildung \* ARABIC</w:instrText>
      </w:r>
      <w:r w:rsidRPr="00E81B1B">
        <w:fldChar w:fldCharType="separate"/>
      </w:r>
      <w:ins w:id="3472" w:author="Carsten Hein" w:date="2022-01-14T10:15:00Z">
        <w:r w:rsidR="00916225">
          <w:rPr>
            <w:noProof/>
          </w:rPr>
          <w:t>6</w:t>
        </w:r>
      </w:ins>
      <w:del w:id="3473" w:author="Carsten Hein" w:date="2021-12-28T15:52:00Z">
        <w:r w:rsidR="00950524" w:rsidRPr="00E81B1B" w:rsidDel="0010707D">
          <w:rPr>
            <w:noProof/>
          </w:rPr>
          <w:delText>8</w:delText>
        </w:r>
      </w:del>
      <w:r w:rsidRPr="00E81B1B">
        <w:fldChar w:fldCharType="end"/>
      </w:r>
      <w:bookmarkEnd w:id="3469"/>
      <w:r w:rsidRPr="00E81B1B">
        <w:t xml:space="preserve"> Stabwerkmodell zur </w:t>
      </w:r>
      <w:commentRangeStart w:id="3474"/>
      <w:r w:rsidRPr="00E81B1B">
        <w:t>Bemessung</w:t>
      </w:r>
      <w:commentRangeEnd w:id="3474"/>
      <w:r>
        <w:commentReference w:id="3474"/>
      </w:r>
      <w:r w:rsidRPr="00E81B1B">
        <w:t xml:space="preserve"> von Holz-Beton-Verbundkonstruktionen am Beispiel einer Decke mit Kerven </w:t>
      </w:r>
      <w:del w:id="3475" w:author="Stefan Behring" w:date="2021-12-20T16:47:00Z">
        <w:r w:rsidRPr="00E81B1B">
          <w:delText>(</w:delText>
        </w:r>
        <w:commentRangeStart w:id="3476"/>
        <w:r w:rsidRPr="00E81B1B">
          <w:delText>eigene Abbildung</w:delText>
        </w:r>
      </w:del>
      <w:commentRangeEnd w:id="3476"/>
      <w:r w:rsidR="00CA6387">
        <w:commentReference w:id="3476"/>
      </w:r>
      <w:bookmarkEnd w:id="3470"/>
      <w:del w:id="3477" w:author="Stefan Behring" w:date="2021-12-20T16:47:00Z">
        <w:r w:rsidRPr="00E81B1B">
          <w:delText>)</w:delText>
        </w:r>
      </w:del>
      <w:bookmarkEnd w:id="3471"/>
    </w:p>
    <w:p w14:paraId="5CF4067C" w14:textId="4CF8F188" w:rsidR="002753C1" w:rsidRPr="00E81B1B" w:rsidRDefault="00BA2AC4" w:rsidP="00702167">
      <w:r w:rsidRPr="00E81B1B">
        <w:t xml:space="preserve">Im Modell werden </w:t>
      </w:r>
      <w:r w:rsidR="00F56F63" w:rsidRPr="00E81B1B">
        <w:t xml:space="preserve">Holz und Beton durch Stabelemente, die in der Schwerachse </w:t>
      </w:r>
      <w:del w:id="3478" w:author="Stefan Behring" w:date="2021-12-20T17:07:00Z">
        <w:r w:rsidR="00F56F63" w:rsidRPr="00E81B1B">
          <w:delText>der Bauteile</w:delText>
        </w:r>
      </w:del>
      <w:ins w:id="3479"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80" w:author="Stefan Behring" w:date="2021-12-20T17:08:00Z">
        <w:r w:rsidR="00F56F63" w:rsidRPr="00E81B1B">
          <w:delText>Stabelemente</w:delText>
        </w:r>
      </w:del>
      <w:ins w:id="3481"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482" w:author="Stefan Behring" w:date="2021-12-20T17:09:00Z">
        <w:r w:rsidR="00F56F63" w:rsidRPr="00E81B1B">
          <w:delText xml:space="preserve"> werden der Beton- und der Holzstab durch Stäbe </w:delText>
        </w:r>
        <w:commentRangeStart w:id="3483"/>
        <w:r w:rsidR="00F56F63" w:rsidRPr="00E81B1B">
          <w:delText>verbunden</w:delText>
        </w:r>
      </w:del>
      <w:commentRangeEnd w:id="3483"/>
      <w:r w:rsidR="00A802E6">
        <w:commentReference w:id="3483"/>
      </w:r>
      <w:del w:id="3484" w:author="Stefan Behring" w:date="2021-12-20T17:09:00Z">
        <w:r w:rsidR="00F56F63" w:rsidRPr="00E81B1B">
          <w:delText xml:space="preserve">; die biegesteif an den Trägern angeschlossen sind </w:delText>
        </w:r>
      </w:del>
      <w:ins w:id="3485" w:author="Stefan Behring" w:date="2021-12-20T17:09:00Z">
        <w:r w:rsidR="59CBD665">
          <w:t>erfolgt die Verbindung mit</w:t>
        </w:r>
      </w:ins>
      <w:ins w:id="3486" w:author="Stefan Behring" w:date="2021-12-20T17:10:00Z">
        <w:r w:rsidR="59CBD665">
          <w:t>tels biegesteifer Stäbe, welche</w:t>
        </w:r>
      </w:ins>
      <w:del w:id="3487"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z</w:t>
      </w:r>
      <w:r w:rsidR="00F56F63" w:rsidRPr="00E81B1B">
        <w:rPr>
          <w:vertAlign w:val="superscript"/>
        </w:rPr>
        <w:t>c</w:t>
      </w:r>
      <w:r w:rsidR="00F56F63" w:rsidRPr="00E81B1B">
        <w:t xml:space="preserve"> und z</w:t>
      </w:r>
      <w:r w:rsidR="00F56F63" w:rsidRPr="00E81B1B">
        <w:rPr>
          <w:vertAlign w:val="superscript"/>
        </w:rPr>
        <w:t>t</w:t>
      </w:r>
      <w:r w:rsidR="00F56F63" w:rsidRPr="00E81B1B">
        <w:t xml:space="preserve"> </w:t>
      </w:r>
      <w:ins w:id="3488" w:author="Stefan Behring" w:date="2021-12-20T17:10:00Z">
        <w:r w:rsidR="38ECD697">
          <w:t>, siehe AAABBBB   ,</w:t>
        </w:r>
      </w:ins>
      <w:r w:rsidR="00F56F63" w:rsidRPr="00E81B1B">
        <w:t xml:space="preserve">ab und berechnet sich </w:t>
      </w:r>
      <w:r w:rsidR="00702167" w:rsidRPr="00E81B1B">
        <w:t>nach</w:t>
      </w:r>
      <w:ins w:id="3489" w:author="Stefan Behring" w:date="2021-12-20T17:11:00Z">
        <w:r w:rsidR="00702167" w:rsidRPr="00E81B1B">
          <w:t xml:space="preserve"> </w:t>
        </w:r>
        <w:r w:rsidR="753C2092">
          <w:t xml:space="preserve">Onkel Rautenbusch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ins w:id="3490" w:author="Carsten Hein" w:date="2022-01-14T10:15:00Z">
        <w:r w:rsidR="00916225" w:rsidRPr="00E81B1B">
          <w:t xml:space="preserve">Gl. </w:t>
        </w:r>
        <w:r w:rsidR="00916225">
          <w:rPr>
            <w:noProof/>
          </w:rPr>
          <w:t>1</w:t>
        </w:r>
      </w:ins>
      <w:del w:id="3491" w:author="Carsten Hein" w:date="2022-01-03T08:39:00Z">
        <w:r w:rsidR="00702167" w:rsidRPr="00E81B1B" w:rsidDel="009737A6">
          <w:delText>Gl. 3</w:delText>
        </w:r>
      </w:del>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0629A1"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5B9A7061" w:rsidR="002753C1" w:rsidRPr="00E81B1B" w:rsidRDefault="002753C1" w:rsidP="00DC79EF">
            <w:bookmarkStart w:id="3492" w:name="_Ref80178245"/>
            <w:r w:rsidRPr="00E81B1B">
              <w:t xml:space="preserve">Gl. </w:t>
            </w:r>
            <w:r>
              <w:fldChar w:fldCharType="begin"/>
            </w:r>
            <w:r>
              <w:instrText>SEQ Formel \* ARABIC</w:instrText>
            </w:r>
            <w:r>
              <w:fldChar w:fldCharType="separate"/>
            </w:r>
            <w:ins w:id="3493" w:author="Carsten Hein" w:date="2022-01-14T10:15:00Z">
              <w:r w:rsidR="00916225">
                <w:rPr>
                  <w:noProof/>
                </w:rPr>
                <w:t>1</w:t>
              </w:r>
            </w:ins>
            <w:del w:id="3494" w:author="Carsten Hein" w:date="2022-01-14T10:15:00Z">
              <w:r w:rsidR="009737A6" w:rsidDel="00916225">
                <w:rPr>
                  <w:noProof/>
                </w:rPr>
                <w:delText>3</w:delText>
              </w:r>
            </w:del>
            <w:r>
              <w:fldChar w:fldCharType="end"/>
            </w:r>
            <w:bookmarkEnd w:id="3492"/>
          </w:p>
        </w:tc>
      </w:tr>
    </w:tbl>
    <w:p w14:paraId="4ADF0F82" w14:textId="6AD8E612" w:rsidR="00DC79EF" w:rsidRPr="00E81B1B" w:rsidRDefault="733E1002" w:rsidP="00AD7C08">
      <w:pPr>
        <w:pStyle w:val="berschrift3"/>
        <w:numPr>
          <w:ilvl w:val="2"/>
          <w:numId w:val="29"/>
        </w:numPr>
        <w:rPr>
          <w:noProof w:val="0"/>
          <w:lang w:val="de-DE"/>
        </w:rPr>
      </w:pPr>
      <w:bookmarkStart w:id="3495" w:name="_Toc92091689"/>
      <w:bookmarkStart w:id="3496" w:name="_Toc92092131"/>
      <w:bookmarkStart w:id="3497" w:name="_Toc92092243"/>
      <w:ins w:id="3498" w:author="Stefan Behring" w:date="2021-12-20T17:12:00Z">
        <w:del w:id="3499" w:author="Carsten Hein" w:date="2022-01-03T11:40:00Z">
          <w:r w:rsidRPr="6EB7351C" w:rsidDel="006E19BD">
            <w:rPr>
              <w:noProof w:val="0"/>
              <w:lang w:val="de-DE"/>
            </w:rPr>
            <w:delText xml:space="preserve">5.3 </w:delText>
          </w:r>
        </w:del>
      </w:ins>
      <w:bookmarkStart w:id="3500" w:name="_Toc93048223"/>
      <w:ins w:id="3501" w:author="Stefan Behring" w:date="2021-12-20T17:13:00Z">
        <w:r w:rsidR="1ABD5635" w:rsidRPr="6EB7351C">
          <w:rPr>
            <w:noProof w:val="0"/>
            <w:lang w:val="de-DE"/>
          </w:rPr>
          <w:t>Berücksichtigung</w:t>
        </w:r>
      </w:ins>
      <w:ins w:id="3502" w:author="Stefan Behring" w:date="2021-12-20T17:12:00Z">
        <w:r w:rsidRPr="6EB7351C">
          <w:rPr>
            <w:noProof w:val="0"/>
            <w:lang w:val="de-DE"/>
          </w:rPr>
          <w:t xml:space="preserve"> des </w:t>
        </w:r>
      </w:ins>
      <w:ins w:id="3503" w:author="Stefan Behring" w:date="2021-12-20T17:13:00Z">
        <w:r w:rsidR="7F3204CC" w:rsidRPr="6EB7351C">
          <w:rPr>
            <w:noProof w:val="0"/>
            <w:lang w:val="de-DE"/>
          </w:rPr>
          <w:t>zeitabhängigen Materialverhaltens</w:t>
        </w:r>
      </w:ins>
      <w:bookmarkEnd w:id="3495"/>
      <w:bookmarkEnd w:id="3496"/>
      <w:bookmarkEnd w:id="3497"/>
      <w:bookmarkEnd w:id="3500"/>
      <w:del w:id="3504" w:author="Stefan Behring" w:date="2021-12-20T17:13:00Z">
        <w:r w:rsidR="00F56F63" w:rsidRPr="1224384F">
          <w:rPr>
            <w:noProof w:val="0"/>
            <w:lang w:val="de-DE"/>
          </w:rPr>
          <w:delText>Langzeitverhalten und Bemessungsablauf</w:delText>
        </w:r>
      </w:del>
      <w:r w:rsidR="00F56F63" w:rsidRPr="1224384F">
        <w:rPr>
          <w:noProof w:val="0"/>
          <w:lang w:val="de-DE"/>
        </w:rPr>
        <w:t xml:space="preserve"> </w:t>
      </w:r>
    </w:p>
    <w:p w14:paraId="3C79855D" w14:textId="70693141" w:rsidR="002753C1" w:rsidRPr="00E81B1B" w:rsidRDefault="00DC79EF" w:rsidP="007905BA">
      <w:r w:rsidRPr="00E81B1B">
        <w:t>Holz und Beton besitzen ein</w:t>
      </w:r>
      <w:ins w:id="3505" w:author="Stefan Behring" w:date="2021-12-20T17:32:00Z">
        <w:r w:rsidRPr="00E81B1B">
          <w:t xml:space="preserve"> </w:t>
        </w:r>
        <w:r w:rsidR="750DAF5F" w:rsidRPr="00E81B1B">
          <w:t>ausgeprägt zeitabhängiges Verhalten</w:t>
        </w:r>
      </w:ins>
      <w:ins w:id="3506" w:author="Stefan Behring" w:date="2021-12-20T17:58:00Z">
        <w:r w:rsidR="5ADA5BAE" w:rsidRPr="00E81B1B">
          <w:t xml:space="preserve"> (Kriechen,  </w:t>
        </w:r>
      </w:ins>
      <w:ins w:id="3507" w:author="Stefan Behring" w:date="2021-12-20T17:59:00Z">
        <w:r w:rsidR="5ADA5BAE" w:rsidRPr="00E81B1B">
          <w:t>nenne</w:t>
        </w:r>
      </w:ins>
      <w:ins w:id="3508" w:author="Stefan Behring" w:date="2021-12-20T17:58:00Z">
        <w:r w:rsidR="5ADA5BAE" w:rsidRPr="00E81B1B">
          <w:t xml:space="preserve"> den Begriff hier erstmal)</w:t>
        </w:r>
      </w:ins>
      <w:ins w:id="3509" w:author="Stefan Behring" w:date="2021-12-20T17:32:00Z">
        <w:r w:rsidR="750DAF5F" w:rsidRPr="00E81B1B">
          <w:t>.</w:t>
        </w:r>
      </w:ins>
      <w:r w:rsidR="710D2911" w:rsidRPr="00E81B1B">
        <w:t xml:space="preserve"> </w:t>
      </w:r>
      <w:ins w:id="3510" w:author="Stefan Behring" w:date="2021-12-20T17:36:00Z">
        <w:r w:rsidR="658785E2" w:rsidRPr="00E81B1B">
          <w:t>D</w:t>
        </w:r>
      </w:ins>
      <w:ins w:id="3511" w:author="Stefan Behring" w:date="2021-12-20T17:37:00Z">
        <w:r w:rsidR="658785E2" w:rsidRPr="00E81B1B">
          <w:t xml:space="preserve">er </w:t>
        </w:r>
      </w:ins>
      <w:ins w:id="3512" w:author="Stefan Behring" w:date="2021-12-20T17:40:00Z">
        <w:r w:rsidR="4C1F587A" w:rsidRPr="00E81B1B">
          <w:t xml:space="preserve">zeitliche Verlauf beider </w:t>
        </w:r>
      </w:ins>
      <w:ins w:id="3513" w:author="Stefan Behring" w:date="2021-12-20T17:41:00Z">
        <w:r w:rsidR="4C1F587A" w:rsidRPr="00E81B1B">
          <w:t>Materialen</w:t>
        </w:r>
      </w:ins>
      <w:ins w:id="3514" w:author="Stefan Behring" w:date="2021-12-20T17:44:00Z">
        <w:r w:rsidR="3138B1B2" w:rsidRPr="00E81B1B">
          <w:t xml:space="preserve"> ist unterschiedlich.  </w:t>
        </w:r>
      </w:ins>
      <w:del w:id="3515"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516" w:author="Stefan Behring" w:date="2021-12-20T17:45:00Z">
        <w:r w:rsidDel="710D2911">
          <w:delText>n</w:delText>
        </w:r>
      </w:del>
      <w:ins w:id="3517"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916225">
            <w:rPr>
              <w:noProof/>
            </w:rPr>
            <w:t>(Schänzlin, Bosch, &amp; Hamm, 2017)</w:t>
          </w:r>
          <w:r w:rsidR="00716844" w:rsidRPr="00E81B1B">
            <w:fldChar w:fldCharType="end"/>
          </w:r>
        </w:sdtContent>
      </w:sdt>
      <w:r w:rsidR="710D2911" w:rsidRPr="00E81B1B">
        <w:t xml:space="preserve"> </w:t>
      </w:r>
      <w:ins w:id="3518" w:author="Stefan Behring" w:date="2021-12-20T17:46:00Z">
        <w:r w:rsidR="44A3EBC9" w:rsidRPr="00E81B1B">
          <w:t>kommt es daher</w:t>
        </w:r>
        <w:r w:rsidRPr="00E81B1B">
          <w:t xml:space="preserve"> </w:t>
        </w:r>
      </w:ins>
      <w:r w:rsidRPr="00E81B1B">
        <w:t>neben dem Anfangszustand und dem Endzustand</w:t>
      </w:r>
      <w:ins w:id="3519" w:author="Stefan Behring" w:date="2021-12-20T17:45:00Z">
        <w:r w:rsidRPr="00E81B1B">
          <w:t xml:space="preserve"> </w:t>
        </w:r>
        <w:r w:rsidR="38B5BAFE">
          <w:t>zur Schnittgrößenumlagerung im Veb</w:t>
        </w:r>
      </w:ins>
      <w:ins w:id="3520" w:author="Stefan Behring" w:date="2021-12-20T17:46:00Z">
        <w:r w:rsidR="4962FA44">
          <w:t>u</w:t>
        </w:r>
      </w:ins>
      <w:ins w:id="3521" w:author="Stefan Behring" w:date="2021-12-20T17:45:00Z">
        <w:r w:rsidR="38B5BAFE">
          <w:t>ndquerschnitt</w:t>
        </w:r>
      </w:ins>
      <w:r w:rsidR="710D2911" w:rsidRPr="00E81B1B">
        <w:t xml:space="preserve"> </w:t>
      </w:r>
      <w:del w:id="3522" w:author="Stefan Behring" w:date="2021-12-20T17:46:00Z">
        <w:r w:rsidRPr="00E81B1B">
          <w:delText xml:space="preserve">ein Zwischenzustand </w:delText>
        </w:r>
      </w:del>
      <w:ins w:id="3523" w:author="Stefan Behring" w:date="2021-12-20T17:46:00Z">
        <w:r w:rsidR="4C853725" w:rsidRPr="00E81B1B">
          <w:t xml:space="preserve">nach einem Zeitraum </w:t>
        </w:r>
      </w:ins>
      <w:r w:rsidRPr="00E81B1B">
        <w:t>von 3-7 Jahren</w:t>
      </w:r>
      <w:r w:rsidR="00B179A0" w:rsidRPr="00E81B1B">
        <w:t xml:space="preserve"> </w:t>
      </w:r>
      <w:del w:id="3524" w:author="Stefan Behring" w:date="2021-12-20T17:47:00Z">
        <w:r w:rsidR="00B179A0" w:rsidRPr="00E81B1B">
          <w:delText>(i.</w:delText>
        </w:r>
      </w:del>
      <w:ins w:id="3525" w:author="Jan Wenker" w:date="2021-12-09T15:24:00Z">
        <w:del w:id="3526" w:author="Stefan Behring" w:date="2021-12-20T17:47:00Z">
          <w:r w:rsidR="00C8279B">
            <w:delText xml:space="preserve"> </w:delText>
          </w:r>
        </w:del>
      </w:ins>
      <w:del w:id="3527" w:author="Stefan Behring" w:date="2021-12-20T17:47:00Z">
        <w:r w:rsidR="00B179A0" w:rsidRPr="00E81B1B">
          <w:delText>F. t</w:delText>
        </w:r>
      </w:del>
      <w:ins w:id="3528" w:author="Jan Wenker" w:date="2021-12-09T15:32:00Z">
        <w:del w:id="3529" w:author="Stefan Behring" w:date="2021-12-20T17:47:00Z">
          <w:r w:rsidR="00930407">
            <w:delText xml:space="preserve"> </w:delText>
          </w:r>
        </w:del>
      </w:ins>
      <w:del w:id="3530" w:author="Stefan Behring" w:date="2021-12-20T17:47:00Z">
        <w:r w:rsidR="00B179A0" w:rsidRPr="00E81B1B">
          <w:delText>=</w:delText>
        </w:r>
      </w:del>
      <w:ins w:id="3531" w:author="Jan Wenker" w:date="2021-12-09T15:32:00Z">
        <w:del w:id="3532" w:author="Stefan Behring" w:date="2021-12-20T17:47:00Z">
          <w:r w:rsidR="00930407">
            <w:delText xml:space="preserve"> </w:delText>
          </w:r>
        </w:del>
      </w:ins>
      <w:del w:id="3533" w:author="Stefan Behring" w:date="2021-12-20T17:47:00Z">
        <w:r w:rsidR="00B179A0" w:rsidRPr="00E81B1B">
          <w:delText>3-7a)</w:delText>
        </w:r>
        <w:r w:rsidRPr="00E81B1B">
          <w:delText xml:space="preserve"> mitbetrachtet werden</w:delText>
        </w:r>
      </w:del>
      <w:del w:id="3534" w:author="Stefan Behring" w:date="2021-12-20T17:42:00Z">
        <w:r w:rsidRPr="00E81B1B">
          <w:delText xml:space="preserve"> muss</w:delText>
        </w:r>
      </w:del>
      <w:ins w:id="3535" w:author="Stefan Behring" w:date="2021-12-20T17:50:00Z">
        <w:r w:rsidR="76FAC1A5" w:rsidRPr="00E81B1B">
          <w:t xml:space="preserve"> Im Zeitraum </w:t>
        </w:r>
      </w:ins>
      <w:ins w:id="3536" w:author="Stefan Behring" w:date="2021-12-20T17:51:00Z">
        <w:r w:rsidR="76FAC1A5" w:rsidRPr="00E81B1B">
          <w:t>3-7 Jahre werden Spannungen in das Holz umgelagert (???stimmt das??, lies nach)</w:t>
        </w:r>
      </w:ins>
      <w:r w:rsidR="710D2911" w:rsidRPr="00E81B1B">
        <w:t>.</w:t>
      </w:r>
      <w:ins w:id="3537"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916225">
            <w:rPr>
              <w:noProof/>
            </w:rPr>
            <w:t>(Schänzlin, Bosch, &amp; Hamm, 2017)</w:t>
          </w:r>
          <w:r w:rsidR="00B179A0" w:rsidRPr="00E81B1B">
            <w:fldChar w:fldCharType="end"/>
          </w:r>
        </w:sdtContent>
      </w:sdt>
      <w:r w:rsidR="00B179A0" w:rsidRPr="00E81B1B">
        <w:t xml:space="preserve"> </w:t>
      </w:r>
      <w:del w:id="3538" w:author="Stefan Behring" w:date="2021-12-20T17:48:00Z">
        <w:r w:rsidR="00B179A0" w:rsidRPr="00E81B1B">
          <w:delText>umgangen werden</w:delText>
        </w:r>
      </w:del>
      <w:ins w:id="3539"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540"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916225">
            <w:rPr>
              <w:noProof/>
            </w:rPr>
            <w:t>(Dias, et al., 2018)</w:t>
          </w:r>
          <w:r w:rsidR="002753C1" w:rsidRPr="00E81B1B">
            <w:fldChar w:fldCharType="end"/>
          </w:r>
        </w:sdtContent>
      </w:sdt>
      <w:r w:rsidR="002753C1" w:rsidRPr="00E81B1B">
        <w:t xml:space="preserve">. </w:t>
      </w:r>
      <w:ins w:id="3541" w:author="Stefan Behring" w:date="2021-12-20T17:48:00Z">
        <w:r w:rsidR="0AB6A102" w:rsidRPr="00E81B1B">
          <w:t>)</w:t>
        </w:r>
      </w:ins>
    </w:p>
    <w:p w14:paraId="74DEE184" w14:textId="3EFD928C" w:rsidR="00B179A0" w:rsidRPr="00E81B1B" w:rsidRDefault="00702167" w:rsidP="007905BA">
      <w:del w:id="3542"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3543"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ins w:id="3544" w:author="Carsten Hein" w:date="2022-01-14T10:15:00Z">
        <w:r w:rsidR="00916225" w:rsidRPr="00E81B1B">
          <w:t xml:space="preserve">Abbildung </w:t>
        </w:r>
        <w:r w:rsidR="00916225">
          <w:rPr>
            <w:noProof/>
          </w:rPr>
          <w:t>7</w:t>
        </w:r>
      </w:ins>
      <w:del w:id="3545" w:author="Carsten Hein" w:date="2022-01-03T08:39:00Z">
        <w:r w:rsidR="00BA2AC4" w:rsidRPr="00E81B1B" w:rsidDel="009737A6">
          <w:delText>Abbildung 9</w:delText>
        </w:r>
      </w:del>
      <w:r w:rsidRPr="00E81B1B">
        <w:fldChar w:fldCharType="end"/>
      </w:r>
      <w:del w:id="3546" w:author="Stefan Behring" w:date="2021-12-20T17:49:00Z">
        <w:r w:rsidRPr="00E81B1B">
          <w:delText xml:space="preserve"> </w:delText>
        </w:r>
        <w:r w:rsidR="00DC79EF" w:rsidRPr="00E81B1B">
          <w:delText>von</w:delText>
        </w:r>
      </w:del>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ins w:id="3547" w:author="Carsten Hein" w:date="2022-01-14T10:15:00Z">
            <w:r w:rsidR="00916225">
              <w:rPr>
                <w:noProof/>
              </w:rPr>
              <w:t xml:space="preserve"> (Schänzlin, Bosch, &amp; Hamm, 2017)</w:t>
            </w:r>
          </w:ins>
          <w:del w:id="3548" w:author="Carsten Hein" w:date="2022-01-03T08:39:00Z">
            <w:r w:rsidR="00716844" w:rsidRPr="00E81B1B" w:rsidDel="009737A6">
              <w:rPr>
                <w:noProof/>
              </w:rPr>
              <w:delText xml:space="preserve"> (Schänzlin, Bosch, &amp; Hamm, 2017)</w:delText>
            </w:r>
          </w:del>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3549"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3550"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3551" w:author="Jan Wenker" w:date="2021-12-16T11:54:00Z">
        <w:r w:rsidR="00B179A0" w:rsidRPr="00E81B1B" w:rsidDel="005977F0">
          <w:delText>Falle</w:delText>
        </w:r>
      </w:del>
      <w:ins w:id="3552" w:author="Jan Wenker" w:date="2021-12-16T11:54:00Z">
        <w:r w:rsidR="005977F0">
          <w:t>Fall</w:t>
        </w:r>
      </w:ins>
      <w:r w:rsidR="00B179A0" w:rsidRPr="00E81B1B">
        <w:t xml:space="preserve"> üblicher Höhenverhältnisse von 1:2 liegt der Fehler bei </w:t>
      </w:r>
      <w:del w:id="3553" w:author="Stefan Behring" w:date="2021-12-20T17:53:00Z">
        <w:r w:rsidR="00B179A0" w:rsidRPr="00E81B1B">
          <w:delText xml:space="preserve">Missachtung </w:delText>
        </w:r>
      </w:del>
      <w:commentRangeStart w:id="3554"/>
      <w:ins w:id="3555" w:author="Stefan Behring" w:date="2021-12-20T17:53:00Z">
        <w:r w:rsidR="3B257B3D" w:rsidRPr="00E81B1B">
          <w:t>Nichtberücksichtigung</w:t>
        </w:r>
      </w:ins>
      <w:commentRangeEnd w:id="3554"/>
      <w:r>
        <w:commentReference w:id="3554"/>
      </w:r>
      <w:ins w:id="3556" w:author="Stefan Behring" w:date="2021-12-20T17:53:00Z">
        <w:r w:rsidR="3B257B3D" w:rsidRPr="00E81B1B">
          <w:t xml:space="preserve"> </w:t>
        </w:r>
      </w:ins>
      <w:r w:rsidR="00B179A0" w:rsidRPr="00E81B1B">
        <w:t>des Zustands t</w:t>
      </w:r>
      <w:ins w:id="3557" w:author="Jan Wenker" w:date="2021-12-09T15:32:00Z">
        <w:r w:rsidR="00930407">
          <w:t xml:space="preserve"> </w:t>
        </w:r>
      </w:ins>
      <w:r w:rsidR="00B179A0" w:rsidRPr="00E81B1B">
        <w:t>=</w:t>
      </w:r>
      <w:ins w:id="3558" w:author="Jan Wenker" w:date="2021-12-09T15:32:00Z">
        <w:r w:rsidR="00930407">
          <w:t xml:space="preserve"> </w:t>
        </w:r>
      </w:ins>
      <w:r w:rsidR="00B179A0" w:rsidRPr="00E81B1B">
        <w:t>3-7</w:t>
      </w:r>
      <w:ins w:id="3559" w:author="Jan Wenker" w:date="2021-12-09T15:32:00Z">
        <w:r w:rsidR="00930407">
          <w:t>a</w:t>
        </w:r>
      </w:ins>
      <w:r w:rsidR="00B179A0" w:rsidRPr="00E81B1B">
        <w:t xml:space="preserve"> bei maximal 7-8%. </w:t>
      </w:r>
      <w:del w:id="3560"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3561" w:author="Stefan Behring" w:date="2021-12-20T17:56:00Z">
        <w:r w:rsidR="7EA4D49B" w:rsidRPr="00E81B1B">
          <w:t>In den meisten Fällen</w:t>
        </w:r>
      </w:ins>
      <w:ins w:id="3562"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lastRenderedPageBreak/>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920103" cy="2711210"/>
                    </a:xfrm>
                    <a:prstGeom prst="rect">
                      <a:avLst/>
                    </a:prstGeom>
                  </pic:spPr>
                </pic:pic>
              </a:graphicData>
            </a:graphic>
          </wp:inline>
        </w:drawing>
      </w:r>
    </w:p>
    <w:p w14:paraId="5402BF74" w14:textId="73F8988E" w:rsidR="00B179A0" w:rsidRPr="00E81B1B" w:rsidRDefault="00B179A0" w:rsidP="00B179A0">
      <w:pPr>
        <w:pStyle w:val="Beschriftung"/>
      </w:pPr>
      <w:bookmarkStart w:id="3563" w:name="_Ref80178444"/>
      <w:bookmarkStart w:id="3564" w:name="_Toc93048337"/>
      <w:r w:rsidRPr="00E81B1B">
        <w:t xml:space="preserve">Abbildung </w:t>
      </w:r>
      <w:r>
        <w:fldChar w:fldCharType="begin"/>
      </w:r>
      <w:r>
        <w:instrText>SEQ Abbildung \* ARABIC</w:instrText>
      </w:r>
      <w:r>
        <w:fldChar w:fldCharType="separate"/>
      </w:r>
      <w:ins w:id="3565" w:author="Carsten Hein" w:date="2022-01-14T10:15:00Z">
        <w:r w:rsidR="00916225">
          <w:rPr>
            <w:noProof/>
          </w:rPr>
          <w:t>7</w:t>
        </w:r>
      </w:ins>
      <w:del w:id="3566" w:author="Carsten Hein" w:date="2021-12-28T15:52:00Z">
        <w:r w:rsidR="00950524" w:rsidRPr="00E81B1B" w:rsidDel="0010707D">
          <w:rPr>
            <w:noProof/>
          </w:rPr>
          <w:delText>9</w:delText>
        </w:r>
      </w:del>
      <w:r>
        <w:fldChar w:fldCharType="end"/>
      </w:r>
      <w:bookmarkEnd w:id="3563"/>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3567"/>
      <w:r w:rsidRPr="00E81B1B">
        <w:t>Deckentypen</w:t>
      </w:r>
      <w:commentRangeEnd w:id="3567"/>
      <w:r w:rsidR="00870B44">
        <w:rPr>
          <w:rStyle w:val="Kommentarzeichen"/>
          <w:iCs w:val="0"/>
        </w:rPr>
        <w:commentReference w:id="3567"/>
      </w:r>
      <w:bookmarkEnd w:id="3564"/>
      <w:r w:rsidRPr="00E81B1B">
        <w:t xml:space="preserve"> </w:t>
      </w:r>
    </w:p>
    <w:p w14:paraId="4DA0AE07" w14:textId="5938E6FD" w:rsidR="00631322" w:rsidRPr="00E81B1B" w:rsidRDefault="3618843A" w:rsidP="00631322">
      <w:ins w:id="3568" w:author="Stefan Behring" w:date="2021-12-20T17:59:00Z">
        <w:r w:rsidRPr="00E81B1B">
          <w:t xml:space="preserve">Im Rechenmodell wird </w:t>
        </w:r>
      </w:ins>
      <w:del w:id="3569" w:author="Stefan Behring" w:date="2021-12-20T17:59:00Z">
        <w:r w:rsidR="00631322" w:rsidDel="1FA57F01">
          <w:delText>D</w:delText>
        </w:r>
      </w:del>
      <w:ins w:id="3570" w:author="Stefan Behring" w:date="2021-12-20T17:59:00Z">
        <w:r w:rsidR="70D7F014" w:rsidRPr="00E81B1B">
          <w:t>d</w:t>
        </w:r>
      </w:ins>
      <w:r w:rsidR="1FA57F01" w:rsidRPr="00E81B1B">
        <w:t>as</w:t>
      </w:r>
      <w:r w:rsidR="00631322" w:rsidRPr="00E81B1B">
        <w:t xml:space="preserve"> Kriechverhalten </w:t>
      </w:r>
      <w:del w:id="3571"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3572"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3573" w:author="Jan Wenker" w:date="2021-12-09T15:27:00Z">
        <w:del w:id="3574" w:author="Stefan Behring" w:date="2021-12-20T18:00:00Z">
          <w:r w:rsidR="00ED4FB2">
            <w:delText>s</w:delText>
          </w:r>
        </w:del>
      </w:ins>
      <w:del w:id="3575"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916225">
            <w:rPr>
              <w:noProof/>
            </w:rPr>
            <w:t>(DIN EN 1995-1-1:2010-12, 2010)</w:t>
          </w:r>
          <w:r w:rsidR="00702167" w:rsidRPr="00E81B1B">
            <w:fldChar w:fldCharType="end"/>
          </w:r>
        </w:sdtContent>
      </w:sdt>
      <w:del w:id="3576"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3577" w:author="Stefan Behring" w:date="2021-12-20T18:00:00Z">
        <w:r w:rsidR="3D5CB3A6" w:rsidRPr="00E81B1B">
          <w:t>B</w:t>
        </w:r>
      </w:ins>
      <w:del w:id="3578" w:author="Stefan Behring" w:date="2021-12-20T18:00:00Z">
        <w:r w:rsidR="00631322" w:rsidRPr="00E81B1B">
          <w:delText>b</w:delText>
        </w:r>
      </w:del>
      <w:r w:rsidR="00631322" w:rsidRPr="00E81B1B">
        <w:t xml:space="preserve">ei Anwendung des Stabwerkmodells </w:t>
      </w:r>
      <w:del w:id="3579" w:author="Stefan Behring" w:date="2021-12-20T18:01:00Z">
        <w:r w:rsidR="00631322" w:rsidRPr="00E81B1B">
          <w:delText>aus den Schnittgrößen der Einzelquerschnitte</w:delText>
        </w:r>
      </w:del>
      <w:ins w:id="3580" w:author="Stefan Behring" w:date="2021-12-20T18:01:00Z">
        <w:r w:rsidR="0ECE3C58" w:rsidRPr="00E81B1B">
          <w:t>ergibt sich</w:t>
        </w:r>
      </w:ins>
      <w:r w:rsidR="00631322" w:rsidRPr="00E81B1B">
        <w:t xml:space="preserve"> </w:t>
      </w:r>
      <w:r w:rsidR="00702167" w:rsidRPr="00E81B1B">
        <w:t xml:space="preserve">die Verbundsteifigkeit </w:t>
      </w:r>
      <w:del w:id="3581" w:author="Stefan Behring" w:date="2021-12-20T18:01:00Z">
        <w:r w:rsidR="00702167" w:rsidRPr="00E81B1B">
          <w:delText>rü</w:delText>
        </w:r>
        <w:r w:rsidR="00631322" w:rsidRPr="00E81B1B">
          <w:delText xml:space="preserve">ckgerechnet werden </w:delText>
        </w:r>
      </w:del>
      <w:ins w:id="3582"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ins w:id="3583" w:author="Carsten Hein" w:date="2022-01-14T10:15:00Z">
        <w:r w:rsidR="00916225" w:rsidRPr="00E81B1B">
          <w:t xml:space="preserve">Gl. </w:t>
        </w:r>
        <w:r w:rsidR="00916225">
          <w:rPr>
            <w:noProof/>
          </w:rPr>
          <w:t>2</w:t>
        </w:r>
      </w:ins>
      <w:del w:id="3584" w:author="Carsten Hein" w:date="2022-01-03T08:39:00Z">
        <w:r w:rsidR="00702167" w:rsidRPr="00E81B1B" w:rsidDel="009737A6">
          <w:delText>Gl. 4</w:delText>
        </w:r>
      </w:del>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0629A1"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42A61572" w:rsidR="00631322" w:rsidRPr="00E81B1B" w:rsidRDefault="00631322" w:rsidP="00631322">
            <w:pPr>
              <w:pStyle w:val="Beschriftung"/>
              <w:jc w:val="center"/>
            </w:pPr>
            <w:bookmarkStart w:id="3585" w:name="_Ref79757124"/>
            <w:r w:rsidRPr="00E81B1B">
              <w:t xml:space="preserve">Gl. </w:t>
            </w:r>
            <w:r>
              <w:fldChar w:fldCharType="begin"/>
            </w:r>
            <w:r>
              <w:instrText>SEQ Formel \* ARABIC</w:instrText>
            </w:r>
            <w:r>
              <w:fldChar w:fldCharType="separate"/>
            </w:r>
            <w:ins w:id="3586" w:author="Carsten Hein" w:date="2022-01-14T10:15:00Z">
              <w:r w:rsidR="00916225">
                <w:rPr>
                  <w:noProof/>
                </w:rPr>
                <w:t>2</w:t>
              </w:r>
            </w:ins>
            <w:del w:id="3587" w:author="Carsten Hein" w:date="2022-01-14T10:15:00Z">
              <w:r w:rsidR="009737A6" w:rsidDel="00916225">
                <w:rPr>
                  <w:noProof/>
                </w:rPr>
                <w:delText>4</w:delText>
              </w:r>
            </w:del>
            <w:r>
              <w:fldChar w:fldCharType="end"/>
            </w:r>
            <w:bookmarkEnd w:id="3585"/>
          </w:p>
        </w:tc>
      </w:tr>
    </w:tbl>
    <w:p w14:paraId="23E71259" w14:textId="19F9C56A" w:rsidR="00631322" w:rsidRPr="00E81B1B" w:rsidRDefault="00631322" w:rsidP="00631322">
      <w:pPr>
        <w:spacing w:after="240"/>
      </w:pPr>
      <w:r w:rsidRPr="00E81B1B">
        <w:t xml:space="preserve">Die </w:t>
      </w:r>
      <w:ins w:id="3588" w:author="Stefan Behring" w:date="2021-12-20T18:02:00Z">
        <w:r w:rsidR="55A3EAAB">
          <w:t xml:space="preserve">Bestimmung der </w:t>
        </w:r>
      </w:ins>
      <w:r w:rsidRPr="00E81B1B">
        <w:t xml:space="preserve">Verbundkriechfaktoren </w:t>
      </w:r>
      <w:del w:id="3589" w:author="Stefan Behring" w:date="2021-12-20T18:02:00Z">
        <w:r w:rsidRPr="00E81B1B">
          <w:delText xml:space="preserve">werden </w:delText>
        </w:r>
      </w:del>
      <w:ins w:id="3590"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ins w:id="3591" w:author="Carsten Hein" w:date="2022-01-14T10:15:00Z">
        <w:r w:rsidR="00916225" w:rsidRPr="00E81B1B">
          <w:t xml:space="preserve">Tabelle </w:t>
        </w:r>
        <w:r w:rsidR="00916225">
          <w:rPr>
            <w:noProof/>
          </w:rPr>
          <w:t>2</w:t>
        </w:r>
      </w:ins>
      <w:del w:id="3592" w:author="Carsten Hein" w:date="2022-01-03T08:39:00Z">
        <w:r w:rsidR="00BA2AC4" w:rsidRPr="00E81B1B" w:rsidDel="009737A6">
          <w:delText>Tabelle 8</w:delText>
        </w:r>
      </w:del>
      <w:r w:rsidRPr="00E81B1B">
        <w:fldChar w:fldCharType="end"/>
      </w:r>
      <w:ins w:id="3593" w:author="Stefan Behring" w:date="2021-12-20T18:02:00Z">
        <w:r w:rsidR="317D8147">
          <w:t xml:space="preserve">. Hieraus wird der </w:t>
        </w:r>
      </w:ins>
      <w:del w:id="3594" w:author="Stefan Behring" w:date="2021-12-20T18:02:00Z">
        <w:r w:rsidRPr="00E81B1B">
          <w:delText xml:space="preserve"> ermittelt und die</w:delText>
        </w:r>
      </w:del>
      <w:r w:rsidRPr="00E81B1B">
        <w:t xml:space="preserve"> zeitabhängigen E-Moduln </w:t>
      </w:r>
      <w:del w:id="3595" w:author="Jan Wenker" w:date="2021-12-09T15:29:00Z">
        <w:r w:rsidRPr="00E81B1B" w:rsidDel="00053DF1">
          <w:delText>in den</w:delText>
        </w:r>
      </w:del>
      <w:ins w:id="3596" w:author="Jan Wenker" w:date="2021-12-09T15:29:00Z">
        <w:r w:rsidR="00053DF1">
          <w:t>entsprechend der</w:t>
        </w:r>
      </w:ins>
      <w:del w:id="3597" w:author="Stefan Behring" w:date="2021-12-20T18:03:00Z">
        <w:r w:rsidRPr="00E81B1B">
          <w:delText xml:space="preserve"> darauf folgenden </w:delText>
        </w:r>
        <w:r w:rsidDel="1FA57F01">
          <w:delText>Formel</w:delText>
        </w:r>
      </w:del>
      <w:ins w:id="3598" w:author="Stefan Behring" w:date="2021-12-20T18:03:00Z">
        <w:r w:rsidR="7BB10C9A">
          <w:t>ermittelt.</w:t>
        </w:r>
      </w:ins>
      <w:del w:id="3599"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ins w:id="3600" w:author="Carsten Hein" w:date="2022-01-14T10:15:00Z">
        <w:r w:rsidR="00916225" w:rsidRPr="00E81B1B">
          <w:t xml:space="preserve">Gl. </w:t>
        </w:r>
        <w:r w:rsidR="00916225">
          <w:rPr>
            <w:noProof/>
          </w:rPr>
          <w:t>3</w:t>
        </w:r>
      </w:ins>
      <w:del w:id="3601" w:author="Carsten Hein" w:date="2022-01-03T08:39:00Z">
        <w:r w:rsidR="00702167" w:rsidRPr="00E81B1B" w:rsidDel="009737A6">
          <w:delText>Gl. 5</w:delText>
        </w:r>
      </w:del>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ins w:id="3602" w:author="Carsten Hein" w:date="2022-01-14T10:15:00Z">
        <w:r w:rsidR="00916225" w:rsidRPr="00E81B1B">
          <w:t xml:space="preserve">Gl. </w:t>
        </w:r>
        <w:r w:rsidR="00916225">
          <w:rPr>
            <w:noProof/>
          </w:rPr>
          <w:t>5</w:t>
        </w:r>
      </w:ins>
      <w:del w:id="3603" w:author="Carsten Hein" w:date="2022-01-03T08:39:00Z">
        <w:r w:rsidR="00702167" w:rsidRPr="00E81B1B" w:rsidDel="009737A6">
          <w:delText>Gl. 7</w:delText>
        </w:r>
      </w:del>
      <w:r w:rsidR="00702167" w:rsidRPr="00E81B1B">
        <w:fldChar w:fldCharType="end"/>
      </w:r>
      <w:r w:rsidR="00702167" w:rsidRPr="00E81B1B">
        <w:t>.</w:t>
      </w:r>
    </w:p>
    <w:p w14:paraId="59AFD883" w14:textId="469646E9" w:rsidR="00631322" w:rsidRPr="00E81B1B" w:rsidRDefault="00631322" w:rsidP="00631322">
      <w:pPr>
        <w:pStyle w:val="Beschriftung"/>
      </w:pPr>
      <w:bookmarkStart w:id="3604" w:name="_Ref79756564"/>
      <w:bookmarkStart w:id="3605" w:name="_Toc92091854"/>
      <w:r w:rsidRPr="00E81B1B">
        <w:t xml:space="preserve">Tabelle </w:t>
      </w:r>
      <w:r>
        <w:fldChar w:fldCharType="begin"/>
      </w:r>
      <w:r>
        <w:instrText>SEQ Tabelle \* ARABIC</w:instrText>
      </w:r>
      <w:r>
        <w:fldChar w:fldCharType="separate"/>
      </w:r>
      <w:ins w:id="3606" w:author="Carsten Hein" w:date="2022-01-14T10:15:00Z">
        <w:r w:rsidR="00916225">
          <w:rPr>
            <w:noProof/>
          </w:rPr>
          <w:t>2</w:t>
        </w:r>
      </w:ins>
      <w:del w:id="3607" w:author="Carsten Hein" w:date="2022-01-14T10:15:00Z">
        <w:r w:rsidR="009737A6" w:rsidDel="00916225">
          <w:rPr>
            <w:noProof/>
          </w:rPr>
          <w:delText>8</w:delText>
        </w:r>
      </w:del>
      <w:r>
        <w:fldChar w:fldCharType="end"/>
      </w:r>
      <w:bookmarkEnd w:id="3604"/>
      <w:r w:rsidRPr="00E81B1B">
        <w:t xml:space="preserve"> Verbundkriechzahlen für Holz, Beton und Verbundmittel in Abhängigkeit vond er Nutzungsklasse und der Endkriechzahl des Betons</w:t>
      </w:r>
      <w:bookmarkEnd w:id="3605"/>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0629A1"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649E8B83" w:rsidR="00631322" w:rsidRPr="00E81B1B" w:rsidRDefault="00631322" w:rsidP="00631322">
            <w:pPr>
              <w:pStyle w:val="Beschriftung"/>
              <w:jc w:val="center"/>
            </w:pPr>
            <w:bookmarkStart w:id="3608" w:name="_Ref79756605"/>
            <w:r w:rsidRPr="00E81B1B">
              <w:t xml:space="preserve">Gl. </w:t>
            </w:r>
            <w:r>
              <w:fldChar w:fldCharType="begin"/>
            </w:r>
            <w:r>
              <w:instrText>SEQ Formel \* ARABIC</w:instrText>
            </w:r>
            <w:r>
              <w:fldChar w:fldCharType="separate"/>
            </w:r>
            <w:ins w:id="3609" w:author="Carsten Hein" w:date="2022-01-14T10:15:00Z">
              <w:r w:rsidR="00916225">
                <w:rPr>
                  <w:noProof/>
                </w:rPr>
                <w:t>3</w:t>
              </w:r>
            </w:ins>
            <w:del w:id="3610" w:author="Carsten Hein" w:date="2022-01-14T10:15:00Z">
              <w:r w:rsidR="009737A6" w:rsidDel="00916225">
                <w:rPr>
                  <w:noProof/>
                </w:rPr>
                <w:delText>5</w:delText>
              </w:r>
            </w:del>
            <w:r>
              <w:fldChar w:fldCharType="end"/>
            </w:r>
            <w:bookmarkEnd w:id="3608"/>
          </w:p>
        </w:tc>
      </w:tr>
      <w:tr w:rsidR="00631322" w:rsidRPr="00E81B1B" w14:paraId="3DFCFBA7" w14:textId="77777777" w:rsidTr="00631322">
        <w:tc>
          <w:tcPr>
            <w:tcW w:w="7650" w:type="dxa"/>
            <w:vAlign w:val="center"/>
          </w:tcPr>
          <w:p w14:paraId="17D9F339" w14:textId="77777777" w:rsidR="00631322" w:rsidRPr="00E81B1B" w:rsidRDefault="000629A1"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01850F6F"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ins w:id="3611" w:author="Carsten Hein" w:date="2022-01-14T10:15:00Z">
              <w:r w:rsidR="00916225">
                <w:rPr>
                  <w:noProof/>
                </w:rPr>
                <w:t>4</w:t>
              </w:r>
            </w:ins>
            <w:del w:id="3612" w:author="Carsten Hein" w:date="2022-01-14T10:15:00Z">
              <w:r w:rsidR="009737A6" w:rsidDel="00916225">
                <w:rPr>
                  <w:noProof/>
                </w:rPr>
                <w:delText>6</w:delText>
              </w:r>
            </w:del>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724BB6D0" w:rsidR="00631322" w:rsidRPr="00E81B1B" w:rsidRDefault="00631322" w:rsidP="00631322">
            <w:pPr>
              <w:pStyle w:val="Beschriftung"/>
              <w:jc w:val="center"/>
            </w:pPr>
            <w:bookmarkStart w:id="3613" w:name="_Ref79756620"/>
            <w:r w:rsidRPr="00E81B1B">
              <w:t xml:space="preserve">Gl. </w:t>
            </w:r>
            <w:r>
              <w:fldChar w:fldCharType="begin"/>
            </w:r>
            <w:r>
              <w:instrText>SEQ Formel \* ARABIC</w:instrText>
            </w:r>
            <w:r>
              <w:fldChar w:fldCharType="separate"/>
            </w:r>
            <w:ins w:id="3614" w:author="Carsten Hein" w:date="2022-01-14T10:15:00Z">
              <w:r w:rsidR="00916225">
                <w:rPr>
                  <w:noProof/>
                </w:rPr>
                <w:t>5</w:t>
              </w:r>
            </w:ins>
            <w:del w:id="3615" w:author="Carsten Hein" w:date="2022-01-14T10:15:00Z">
              <w:r w:rsidR="009737A6" w:rsidDel="00916225">
                <w:rPr>
                  <w:noProof/>
                </w:rPr>
                <w:delText>7</w:delText>
              </w:r>
            </w:del>
            <w:r>
              <w:fldChar w:fldCharType="end"/>
            </w:r>
            <w:bookmarkEnd w:id="3613"/>
          </w:p>
        </w:tc>
      </w:tr>
    </w:tbl>
    <w:p w14:paraId="24ACD460" w14:textId="53B0FB29" w:rsidR="00B179A0" w:rsidRPr="00E81B1B" w:rsidDel="00930407" w:rsidRDefault="00631322" w:rsidP="007905BA">
      <w:pPr>
        <w:rPr>
          <w:del w:id="3616"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916225">
            <w:rPr>
              <w:noProof/>
            </w:rPr>
            <w:t>(Dias, et al., 2018)</w:t>
          </w:r>
          <w:r w:rsidRPr="00E81B1B">
            <w:fldChar w:fldCharType="end"/>
          </w:r>
        </w:sdtContent>
      </w:sdt>
      <w:del w:id="3617"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w:t>
      </w:r>
      <w:ins w:id="3618" w:author="Stefan Behring" w:date="2021-12-20T18:04:00Z">
        <w:r w:rsidR="4572F8D0" w:rsidRPr="00E81B1B">
          <w:t xml:space="preserve">Die Höhe des </w:t>
        </w:r>
      </w:ins>
      <w:del w:id="3619" w:author="Stefan Behring" w:date="2021-12-20T18:04:00Z">
        <w:r w:rsidR="007905BA" w:rsidRPr="00E81B1B">
          <w:delText>Der</w:delText>
        </w:r>
      </w:del>
      <w:r w:rsidR="007905BA" w:rsidRPr="00E81B1B">
        <w:t xml:space="preserve"> </w:t>
      </w:r>
      <w:r w:rsidR="363ECC75" w:rsidRPr="00E81B1B">
        <w:t>Beton</w:t>
      </w:r>
      <w:ins w:id="3620" w:author="Stefan Behring" w:date="2021-12-20T18:04:00Z">
        <w:r w:rsidR="0E9DD907" w:rsidRPr="00E81B1B">
          <w:t>querschnittes</w:t>
        </w:r>
      </w:ins>
      <w:r w:rsidR="007905BA" w:rsidRPr="00E81B1B">
        <w:t xml:space="preserve">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916225">
            <w:rPr>
              <w:noProof/>
            </w:rPr>
            <w:t>(Dias, et al., 2018)</w:t>
          </w:r>
          <w:r w:rsidRPr="00E81B1B">
            <w:fldChar w:fldCharType="end"/>
          </w:r>
        </w:sdtContent>
      </w:sdt>
      <w:r w:rsidR="007905BA" w:rsidRPr="00E81B1B">
        <w:t xml:space="preserve"> nicht festgelegt ist, welcher Belastungsgrad für die Berechnung der Risshöhe heranzuziehen ist, wird für den </w:t>
      </w:r>
      <w:commentRangeStart w:id="3621"/>
      <w:r w:rsidR="007905BA" w:rsidRPr="00E81B1B">
        <w:t>Grenzzustand der Tragfähigkeit (GZT) und für den Grenzzustand der Gebrauchstauglichkeit (GZG)</w:t>
      </w:r>
      <w:commentRangeEnd w:id="3621"/>
      <w:r w:rsidR="00391754">
        <w:rPr>
          <w:rStyle w:val="Kommentarzeichen"/>
        </w:rPr>
        <w:commentReference w:id="3621"/>
      </w:r>
      <w:r w:rsidR="007905BA" w:rsidRPr="00E81B1B">
        <w:t xml:space="preserve"> jeweils </w:t>
      </w:r>
      <w:r w:rsidRPr="00E81B1B">
        <w:t>separat</w:t>
      </w:r>
      <w:del w:id="3622" w:author="Jan Wenker" w:date="2021-12-09T15:31:00Z">
        <w:r w:rsidRPr="00E81B1B" w:rsidDel="00A965F4">
          <w:delText>e</w:delText>
        </w:r>
      </w:del>
      <w:r w:rsidRPr="00E81B1B">
        <w:t xml:space="preserve"> die </w:t>
      </w:r>
      <w:r w:rsidR="007905BA" w:rsidRPr="00E81B1B">
        <w:t xml:space="preserve">Risshöhe ermittelt und in </w:t>
      </w:r>
      <w:r w:rsidRPr="00E81B1B">
        <w:t xml:space="preserve">diese Höhe in der weiteren </w:t>
      </w:r>
      <w:commentRangeStart w:id="3623"/>
      <w:r w:rsidRPr="00E81B1B">
        <w:t>Bemessung</w:t>
      </w:r>
      <w:commentRangeEnd w:id="3623"/>
      <w:r>
        <w:commentReference w:id="3623"/>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2461782F" w:rsidR="00B116A3" w:rsidRPr="000E4C79" w:rsidRDefault="00B116A3" w:rsidP="00DC79EF">
      <w:pPr>
        <w:rPr>
          <w:ins w:id="3624" w:author="Stefan Behring" w:date="2021-12-20T18:34:00Z"/>
        </w:rPr>
      </w:pPr>
      <w:del w:id="3625"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3626"/>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3627" w:author="Volker Schmid" w:date="2021-12-22T11:10:00Z">
                <w:rPr/>
              </w:rPrChange>
            </w:rPr>
            <w:instrText xml:space="preserve"> CITATION Dia182 \l 1031 </w:instrText>
          </w:r>
          <w:r w:rsidR="001353EF" w:rsidRPr="00E81B1B">
            <w:fldChar w:fldCharType="separate"/>
          </w:r>
          <w:ins w:id="3628" w:author="Carsten Hein" w:date="2022-01-14T10:15:00Z">
            <w:r w:rsidR="00916225">
              <w:rPr>
                <w:noProof/>
                <w:lang w:val="fr-FR"/>
              </w:rPr>
              <w:t xml:space="preserve"> </w:t>
            </w:r>
            <w:r w:rsidR="00916225" w:rsidRPr="00916225">
              <w:rPr>
                <w:noProof/>
                <w:lang w:val="fr-FR"/>
                <w:rPrChange w:id="3629" w:author="Carsten Hein" w:date="2022-01-14T10:15:00Z">
                  <w:rPr/>
                </w:rPrChange>
              </w:rPr>
              <w:t>(Dias, et al., 2018)</w:t>
            </w:r>
          </w:ins>
          <w:del w:id="3630" w:author="Carsten Hein" w:date="2022-01-03T08:39:00Z">
            <w:r w:rsidR="001353EF" w:rsidRPr="000E4C79" w:rsidDel="009737A6">
              <w:rPr>
                <w:noProof/>
              </w:rPr>
              <w:delText xml:space="preserve"> (Dias, et al., 2018)</w:delText>
            </w:r>
          </w:del>
          <w:r w:rsidR="001353EF" w:rsidRPr="00E81B1B">
            <w:fldChar w:fldCharType="end"/>
          </w:r>
        </w:sdtContent>
      </w:sdt>
      <w:r w:rsidRPr="000E4C79">
        <w:t xml:space="preserve">. </w:t>
      </w:r>
      <w:del w:id="363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3626"/>
      <w:r w:rsidR="00A655EA">
        <w:rPr>
          <w:rStyle w:val="Kommentarzeichen"/>
        </w:rPr>
        <w:commentReference w:id="3626"/>
      </w:r>
      <w:del w:id="363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3633" w:author="Volker Schmid" w:date="2021-12-22T11:10:00Z">
                <w:rPr/>
              </w:rPrChange>
            </w:rPr>
            <w:instrText xml:space="preserve"> CITATION Eur11 \l 1031 </w:instrText>
          </w:r>
          <w:r w:rsidR="001353EF" w:rsidRPr="00E81B1B">
            <w:fldChar w:fldCharType="separate"/>
          </w:r>
          <w:ins w:id="3634" w:author="Carsten Hein" w:date="2022-01-14T10:15:00Z">
            <w:r w:rsidR="00916225" w:rsidRPr="00916225">
              <w:rPr>
                <w:noProof/>
                <w:lang w:val="fr-FR"/>
                <w:rPrChange w:id="3635" w:author="Carsten Hein" w:date="2022-01-14T10:15:00Z">
                  <w:rPr/>
                </w:rPrChange>
              </w:rPr>
              <w:t>(DIN EN 1992-1-1:2011-01, 2011)</w:t>
            </w:r>
          </w:ins>
          <w:del w:id="3636" w:author="Carsten Hein" w:date="2022-01-03T08:39:00Z">
            <w:r w:rsidR="001353EF" w:rsidRPr="000E4C79" w:rsidDel="009737A6">
              <w:rPr>
                <w:noProof/>
              </w:rPr>
              <w:delText>(DIN EN 1992-1-1:2011-01, 2011)</w:delText>
            </w:r>
          </w:del>
          <w:r w:rsidR="001353EF" w:rsidRPr="00E81B1B">
            <w:fldChar w:fldCharType="end"/>
          </w:r>
        </w:sdtContent>
      </w:sdt>
      <w:del w:id="3637"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3638" w:author="Volker Schmid" w:date="2021-12-22T11:10:00Z">
                <w:rPr/>
              </w:rPrChange>
            </w:rPr>
            <w:instrText xml:space="preserve"> CITATION Dia182 \l 1031 </w:instrText>
          </w:r>
          <w:r w:rsidR="001353EF" w:rsidRPr="00E81B1B">
            <w:fldChar w:fldCharType="separate"/>
          </w:r>
          <w:ins w:id="3639" w:author="Carsten Hein" w:date="2022-01-14T10:15:00Z">
            <w:r w:rsidR="00916225" w:rsidRPr="00916225">
              <w:rPr>
                <w:noProof/>
                <w:lang w:val="fr-FR"/>
                <w:rPrChange w:id="3640" w:author="Carsten Hein" w:date="2022-01-14T10:15:00Z">
                  <w:rPr/>
                </w:rPrChange>
              </w:rPr>
              <w:t>(Dias, et al., 2018)</w:t>
            </w:r>
          </w:ins>
          <w:del w:id="3641" w:author="Carsten Hein" w:date="2022-01-03T08:39:00Z">
            <w:r w:rsidR="001353EF" w:rsidRPr="000E4C79" w:rsidDel="009737A6">
              <w:rPr>
                <w:noProof/>
              </w:rPr>
              <w:delText>(Dias, et al., 2018)</w:delText>
            </w:r>
          </w:del>
          <w:r w:rsidR="001353EF" w:rsidRPr="00E81B1B">
            <w:fldChar w:fldCharType="end"/>
          </w:r>
        </w:sdtContent>
      </w:sdt>
      <w:r w:rsidR="001353EF" w:rsidRPr="000E4C79">
        <w:t xml:space="preserve"> </w:t>
      </w:r>
      <w:del w:id="3642"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ins w:id="3643" w:author="Stefan Behring" w:date="2021-12-20T18:34:00Z"/>
          <w:rFonts w:eastAsia="Calibri"/>
          <w:szCs w:val="20"/>
        </w:rPr>
      </w:pPr>
    </w:p>
    <w:p w14:paraId="7BACE5FE" w14:textId="28490584" w:rsidR="6EB7351C" w:rsidRPr="000E4C79" w:rsidRDefault="6EB7351C" w:rsidP="6EB7351C">
      <w:pPr>
        <w:rPr>
          <w:ins w:id="3644" w:author="Stefan Behring" w:date="2021-12-20T18:34:00Z"/>
          <w:rFonts w:eastAsia="Calibri"/>
          <w:szCs w:val="20"/>
        </w:rPr>
      </w:pPr>
    </w:p>
    <w:p w14:paraId="3F654C0D" w14:textId="42E0002E" w:rsidR="39C8D553" w:rsidRDefault="39C8D553" w:rsidP="6EB7351C">
      <w:pPr>
        <w:rPr>
          <w:rFonts w:eastAsia="Calibri"/>
          <w:szCs w:val="20"/>
        </w:rPr>
      </w:pPr>
      <w:ins w:id="3645" w:author="Stefan Behring" w:date="2021-12-20T18:35:00Z">
        <w:r w:rsidRPr="6EB7351C">
          <w:rPr>
            <w:rFonts w:eastAsia="Calibri"/>
            <w:szCs w:val="20"/>
          </w:rPr>
          <w:t xml:space="preserve">5.100 </w:t>
        </w:r>
        <w:commentRangeStart w:id="3646"/>
        <w:r w:rsidRPr="6EB7351C">
          <w:rPr>
            <w:rFonts w:eastAsia="Calibri"/>
            <w:szCs w:val="20"/>
          </w:rPr>
          <w:t>Bemessungsablauf</w:t>
        </w:r>
      </w:ins>
      <w:commentRangeEnd w:id="3646"/>
      <w:r>
        <w:commentReference w:id="3646"/>
      </w:r>
      <w:ins w:id="3647" w:author="Stefan Behring" w:date="2021-12-20T18:35:00Z">
        <w:r w:rsidRPr="6EB7351C">
          <w:rPr>
            <w:rFonts w:eastAsia="Calibri"/>
            <w:szCs w:val="20"/>
          </w:rPr>
          <w:t xml:space="preserve"> und Nachweise</w:t>
        </w:r>
      </w:ins>
    </w:p>
    <w:p w14:paraId="3D7AA3E5" w14:textId="1FFAE9F0" w:rsidR="00782FB5" w:rsidRPr="00E81B1B" w:rsidRDefault="00B116A3" w:rsidP="00DC79EF">
      <w:r w:rsidRPr="00E81B1B">
        <w:t xml:space="preserve">Aus den obigen </w:t>
      </w:r>
      <w:commentRangeStart w:id="3648"/>
      <w:r w:rsidRPr="00E81B1B">
        <w:t>Überlegungen</w:t>
      </w:r>
      <w:commentRangeEnd w:id="3648"/>
      <w:r>
        <w:commentReference w:id="3648"/>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ins w:id="3649" w:author="Carsten Hein" w:date="2022-01-14T10:15:00Z">
        <w:r w:rsidR="00916225" w:rsidRPr="00E81B1B">
          <w:t xml:space="preserve">Abbildung </w:t>
        </w:r>
        <w:r w:rsidR="00916225">
          <w:rPr>
            <w:noProof/>
          </w:rPr>
          <w:t>8</w:t>
        </w:r>
      </w:ins>
      <w:del w:id="3650" w:author="Carsten Hein" w:date="2022-01-03T08:39:00Z">
        <w:r w:rsidR="002B7C21" w:rsidRPr="00E81B1B" w:rsidDel="009737A6">
          <w:delText>Abbildung 10</w:delText>
        </w:r>
      </w:del>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lastRenderedPageBreak/>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11500" cy="4982231"/>
                    </a:xfrm>
                    <a:prstGeom prst="rect">
                      <a:avLst/>
                    </a:prstGeom>
                  </pic:spPr>
                </pic:pic>
              </a:graphicData>
            </a:graphic>
          </wp:inline>
        </w:drawing>
      </w:r>
    </w:p>
    <w:p w14:paraId="744C5609" w14:textId="1C915D9E" w:rsidR="00716844" w:rsidRPr="00E81B1B" w:rsidRDefault="00E610B7" w:rsidP="00E610B7">
      <w:pPr>
        <w:pStyle w:val="Beschriftung"/>
      </w:pPr>
      <w:bookmarkStart w:id="3651" w:name="_Ref80178962"/>
      <w:bookmarkStart w:id="3652" w:name="_Ref80178957"/>
      <w:bookmarkStart w:id="3653" w:name="_Toc93048338"/>
      <w:r w:rsidRPr="00E81B1B">
        <w:t xml:space="preserve">Abbildung </w:t>
      </w:r>
      <w:r w:rsidRPr="00E81B1B">
        <w:fldChar w:fldCharType="begin"/>
      </w:r>
      <w:r w:rsidRPr="00E81B1B">
        <w:instrText>SEQ Abbildung \* ARABIC</w:instrText>
      </w:r>
      <w:r w:rsidRPr="00E81B1B">
        <w:fldChar w:fldCharType="separate"/>
      </w:r>
      <w:ins w:id="3654" w:author="Carsten Hein" w:date="2022-01-14T10:15:00Z">
        <w:r w:rsidR="00916225">
          <w:rPr>
            <w:noProof/>
          </w:rPr>
          <w:t>8</w:t>
        </w:r>
      </w:ins>
      <w:del w:id="3655" w:author="Carsten Hein" w:date="2021-12-28T15:52:00Z">
        <w:r w:rsidR="00950524" w:rsidRPr="00E81B1B" w:rsidDel="0010707D">
          <w:rPr>
            <w:noProof/>
          </w:rPr>
          <w:delText>10</w:delText>
        </w:r>
      </w:del>
      <w:r w:rsidRPr="00E81B1B">
        <w:fldChar w:fldCharType="end"/>
      </w:r>
      <w:bookmarkEnd w:id="3651"/>
      <w:r w:rsidRPr="00E81B1B">
        <w:t xml:space="preserve"> Bemessungsablauf für die Parameterstudie</w:t>
      </w:r>
      <w:bookmarkEnd w:id="3652"/>
      <w:bookmarkEnd w:id="3653"/>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0, 3-7a, ∞)</w:t>
      </w:r>
    </w:p>
    <w:p w14:paraId="62DB68C2" w14:textId="78DB8605" w:rsidR="00782FB5" w:rsidRPr="00E81B1B" w:rsidRDefault="00782FB5" w:rsidP="00782FB5">
      <w:pPr>
        <w:pStyle w:val="Listenabsatz"/>
        <w:numPr>
          <w:ilvl w:val="0"/>
          <w:numId w:val="16"/>
        </w:numPr>
        <w:spacing w:before="0"/>
      </w:pPr>
      <w:r w:rsidRPr="00E81B1B">
        <w:t xml:space="preserve"> Druckspannungsnachweis im Beton in Feldmitte</w:t>
      </w:r>
      <w:r w:rsidR="005F4C1F" w:rsidRPr="00E81B1B">
        <w:t>, GZT, t=(0, 3-7a, ∞)</w:t>
      </w:r>
    </w:p>
    <w:p w14:paraId="15098078" w14:textId="5FAA3924" w:rsidR="00782FB5" w:rsidRPr="00E81B1B" w:rsidRDefault="00782FB5" w:rsidP="00782FB5">
      <w:pPr>
        <w:pStyle w:val="Listenabsatz"/>
        <w:numPr>
          <w:ilvl w:val="0"/>
          <w:numId w:val="16"/>
        </w:numPr>
        <w:spacing w:before="0"/>
      </w:pPr>
      <w:commentRangeStart w:id="3656"/>
      <w:r w:rsidRPr="00E81B1B">
        <w:t>Querkraftnachweis</w:t>
      </w:r>
      <w:commentRangeEnd w:id="3656"/>
      <w:r>
        <w:commentReference w:id="3656"/>
      </w:r>
      <w:r w:rsidRPr="00E81B1B">
        <w:t xml:space="preserve"> im </w:t>
      </w:r>
      <w:commentRangeStart w:id="3657"/>
      <w:r w:rsidRPr="00E81B1B">
        <w:t>Beton</w:t>
      </w:r>
      <w:commentRangeEnd w:id="3657"/>
      <w:r>
        <w:commentReference w:id="3657"/>
      </w:r>
      <w:r w:rsidRPr="00E81B1B">
        <w:t xml:space="preserve"> am Auflager</w:t>
      </w:r>
      <w:r w:rsidR="005F4C1F" w:rsidRPr="00E81B1B">
        <w:t>, GZT, 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0, ∞)</w:t>
      </w:r>
    </w:p>
    <w:p w14:paraId="0FB14075" w14:textId="223E0383"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ins w:id="3658" w:author="Carsten Hein" w:date="2022-01-14T10:15:00Z">
            <w:r w:rsidR="00916225">
              <w:rPr>
                <w:noProof/>
              </w:rPr>
              <w:t>(Hamm, Schwingungen im Holzbau – Personeninduzierte Schwingungen bei Holz-Beton-Verbundkonstruktionen, 2018)</w:t>
            </w:r>
          </w:ins>
          <w:del w:id="3659" w:author="Carsten Hein" w:date="2022-01-03T08:39:00Z">
            <w:r w:rsidR="00286282" w:rsidRPr="00E81B1B" w:rsidDel="009737A6">
              <w:rPr>
                <w:noProof/>
              </w:rPr>
              <w:delText>(Hamm, 2018)</w:delText>
            </w:r>
          </w:del>
          <w:r w:rsidR="00286282" w:rsidRPr="00E81B1B">
            <w:fldChar w:fldCharType="end"/>
          </w:r>
        </w:sdtContent>
      </w:sdt>
    </w:p>
    <w:p w14:paraId="605E7410" w14:textId="5AEA9AFE" w:rsidR="00927E89" w:rsidRPr="00E81B1B" w:rsidRDefault="00782FB5" w:rsidP="6EB7351C">
      <w:pPr>
        <w:pStyle w:val="Aufzhlungszeichen"/>
        <w:spacing w:after="240"/>
        <w:rPr>
          <w:ins w:id="3660" w:author="Stefan Behring" w:date="2021-12-20T19:21:00Z"/>
          <w:lang w:eastAsia="de-DE"/>
        </w:rPr>
      </w:pPr>
      <w:r w:rsidRPr="00E81B1B">
        <w:rPr>
          <w:lang w:eastAsia="de-DE"/>
        </w:rPr>
        <w:t xml:space="preserve">Die Schwingungsnachweise werden </w:t>
      </w:r>
      <w:del w:id="3661" w:author="Jan Wenker" w:date="2021-12-09T15:34:00Z">
        <w:r w:rsidRPr="00E81B1B" w:rsidDel="00697FA6">
          <w:rPr>
            <w:lang w:eastAsia="de-DE"/>
          </w:rPr>
          <w:delText xml:space="preserve">nach dem </w:delText>
        </w:r>
      </w:del>
      <w:ins w:id="3662" w:author="Jan Wenker" w:date="2021-12-09T15:34:00Z">
        <w:r w:rsidR="00697FA6">
          <w:rPr>
            <w:lang w:eastAsia="de-DE"/>
          </w:rPr>
          <w:t xml:space="preserve">mit Hilfe des </w:t>
        </w:r>
      </w:ins>
      <w:r w:rsidRPr="00E81B1B">
        <w:rPr>
          <w:lang w:eastAsia="de-DE"/>
        </w:rPr>
        <w:t>Verfahren</w:t>
      </w:r>
      <w:ins w:id="3663"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ins w:id="3664" w:author="Carsten Hein" w:date="2022-01-14T10:15:00Z">
            <w:r w:rsidR="00916225">
              <w:rPr>
                <w:noProof/>
                <w:lang w:eastAsia="de-DE"/>
              </w:rPr>
              <w:t>(Hamm, Schwingungen im Holzbau – Personeninduzierte Schwingungen bei Holz-Beton-Verbundkonstruktionen, 2018)</w:t>
            </w:r>
          </w:ins>
          <w:del w:id="3665" w:author="Carsten Hein" w:date="2022-01-03T08:39:00Z">
            <w:r w:rsidR="00286282" w:rsidRPr="00E81B1B" w:rsidDel="009737A6">
              <w:rPr>
                <w:noProof/>
                <w:lang w:eastAsia="de-DE"/>
              </w:rPr>
              <w:delText>(Hamm, 2018)</w:delText>
            </w:r>
          </w:del>
          <w:r w:rsidR="00286282" w:rsidRPr="00E81B1B">
            <w:rPr>
              <w:lang w:eastAsia="de-DE"/>
            </w:rPr>
            <w:fldChar w:fldCharType="end"/>
          </w:r>
        </w:sdtContent>
      </w:sdt>
      <w:r w:rsidRPr="00E81B1B">
        <w:rPr>
          <w:lang w:eastAsia="de-DE"/>
        </w:rPr>
        <w:t xml:space="preserve"> durchgeführt.</w:t>
      </w:r>
      <w:ins w:id="3666" w:author="Stefan Behring" w:date="2021-12-20T19:16:00Z">
        <w:r w:rsidRPr="00E81B1B">
          <w:rPr>
            <w:lang w:eastAsia="de-DE"/>
          </w:rPr>
          <w:t xml:space="preserve"> </w:t>
        </w:r>
        <w:r w:rsidR="7FC44FA4" w:rsidRPr="00E81B1B">
          <w:rPr>
            <w:lang w:eastAsia="de-DE"/>
          </w:rPr>
          <w:t xml:space="preserve">Im Rahmen dieses Projektes erfolgte die Untersuchung </w:t>
        </w:r>
      </w:ins>
      <w:ins w:id="3667" w:author="Stefan Behring" w:date="2021-12-20T19:17:00Z">
        <w:r w:rsidR="7FC44FA4" w:rsidRPr="00E81B1B">
          <w:rPr>
            <w:lang w:eastAsia="de-DE"/>
          </w:rPr>
          <w:t>für Decken innerhalb einer Nutzungseinheit.</w:t>
        </w:r>
      </w:ins>
      <w:r w:rsidR="62D114BF" w:rsidRPr="00E81B1B">
        <w:rPr>
          <w:lang w:eastAsia="de-DE"/>
        </w:rPr>
        <w:t xml:space="preserve"> D</w:t>
      </w:r>
      <w:ins w:id="3668" w:author="Stefan Behring" w:date="2021-12-20T19:14:00Z">
        <w:r w:rsidR="5F3A9531" w:rsidRPr="00E81B1B">
          <w:rPr>
            <w:lang w:eastAsia="de-DE"/>
          </w:rPr>
          <w:t>abei g</w:t>
        </w:r>
      </w:ins>
      <w:ins w:id="3669" w:author="Stefan Behring" w:date="2021-12-20T19:15:00Z">
        <w:r w:rsidR="5F3A9531" w:rsidRPr="00E81B1B">
          <w:rPr>
            <w:lang w:eastAsia="de-DE"/>
          </w:rPr>
          <w:t>il</w:t>
        </w:r>
      </w:ins>
      <w:ins w:id="3670" w:author="Stefan Behring" w:date="2021-12-20T19:17:00Z">
        <w:r w:rsidR="6A570E5D" w:rsidRPr="00E81B1B">
          <w:rPr>
            <w:lang w:eastAsia="de-DE"/>
          </w:rPr>
          <w:t>t</w:t>
        </w:r>
      </w:ins>
      <w:ins w:id="3671"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3672" w:author="Stefan Behring" w:date="2021-12-20T19:15:00Z">
        <w:r w:rsidRPr="00E81B1B">
          <w:rPr>
            <w:lang w:eastAsia="de-DE"/>
          </w:rPr>
          <w:delText>gilt</w:delText>
        </w:r>
      </w:del>
      <w:r w:rsidRPr="00E81B1B">
        <w:rPr>
          <w:lang w:eastAsia="de-DE"/>
        </w:rPr>
        <w:t xml:space="preserve"> als eingehalten, sobald die Eigenfrequenz der Decke</w:t>
      </w:r>
      <w:ins w:id="3673"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3674" w:author="Stefan Behring" w:date="2021-12-20T19:18:00Z">
        <w:r w:rsidR="2C79D979" w:rsidRPr="00E81B1B">
          <w:rPr>
            <w:lang w:eastAsia="de-DE"/>
          </w:rPr>
          <w:t>bei</w:t>
        </w:r>
      </w:ins>
      <w:del w:id="3675"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3676"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3677" w:author="Stefan Behring" w:date="2021-12-20T19:18:00Z">
        <w:r w:rsidR="001353EF" w:rsidRPr="00E81B1B">
          <w:rPr>
            <w:lang w:eastAsia="de-DE"/>
          </w:rPr>
          <w:delText>eingehalten</w:delText>
        </w:r>
      </w:del>
      <w:r w:rsidR="001353EF" w:rsidRPr="00E81B1B">
        <w:rPr>
          <w:lang w:eastAsia="de-DE"/>
        </w:rPr>
        <w:t xml:space="preserve"> sind</w:t>
      </w:r>
      <w:ins w:id="3678"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3679"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16225">
            <w:rPr>
              <w:noProof/>
              <w:lang w:eastAsia="de-DE"/>
            </w:rPr>
            <w:t>(Hamm, 2018)</w:t>
          </w:r>
          <w:r w:rsidR="001353EF" w:rsidRPr="00E81B1B">
            <w:rPr>
              <w:lang w:eastAsia="de-DE"/>
            </w:rPr>
            <w:fldChar w:fldCharType="end"/>
          </w:r>
        </w:sdtContent>
      </w:sdt>
      <w:del w:id="3680"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delText>
        </w:r>
        <w:r w:rsidR="001353EF" w:rsidRPr="00E81B1B">
          <w:rPr>
            <w:lang w:eastAsia="de-DE"/>
          </w:rPr>
          <w:lastRenderedPageBreak/>
          <w:delText>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3681"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3682"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3683" w:author="Stefan Behring" w:date="2021-12-20T19:19:00Z">
        <w:r w:rsidR="53CBFBB4" w:rsidRPr="00E81B1B">
          <w:rPr>
            <w:lang w:eastAsia="de-DE"/>
          </w:rPr>
          <w:t xml:space="preserve">zwischen zwei Nutzungseinheiten </w:t>
        </w:r>
      </w:ins>
      <w:r w:rsidR="1312B8FF" w:rsidRPr="00E81B1B">
        <w:rPr>
          <w:lang w:eastAsia="de-DE"/>
        </w:rPr>
        <w:t>notwendig wäre</w:t>
      </w:r>
      <w:ins w:id="3684"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3685" w:author="Stefan Behring" w:date="2021-12-20T19:20:00Z">
        <w:r w:rsidRPr="00E81B1B">
          <w:rPr>
            <w:lang w:eastAsia="de-DE"/>
          </w:rPr>
          <w:delText>In einer Voruntersuchung zeigte sich,</w:delText>
        </w:r>
      </w:del>
      <w:ins w:id="3686" w:author="Stefan Behring" w:date="2021-12-20T19:20:00Z">
        <w:r w:rsidR="0C06469E" w:rsidRPr="00E81B1B">
          <w:rPr>
            <w:lang w:eastAsia="de-DE"/>
          </w:rPr>
          <w:t xml:space="preserve">Wie Voruntersuchungen zeigen, </w:t>
        </w:r>
      </w:ins>
      <w:r w:rsidRPr="00E81B1B">
        <w:rPr>
          <w:lang w:eastAsia="de-DE"/>
        </w:rPr>
        <w:t xml:space="preserve"> dass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3687" w:author="Stefan Behring" w:date="2021-12-20T19:21:00Z">
        <w:r w:rsidRPr="6EB7351C" w:rsidDel="1312B8FF">
          <w:rPr>
            <w:lang w:eastAsia="de-DE"/>
          </w:rPr>
          <w:delText>Da in die</w:delText>
        </w:r>
      </w:del>
      <w:r w:rsidR="1312B8FF" w:rsidRPr="00E81B1B">
        <w:rPr>
          <w:lang w:eastAsia="de-DE"/>
        </w:rPr>
        <w:t xml:space="preserve"> Schwingungsnachweise</w:t>
      </w:r>
      <w:ins w:id="3688" w:author="Stefan Behring" w:date="2021-12-20T19:21:00Z">
        <w:r w:rsidR="3DB6FACD" w:rsidRPr="00E81B1B">
          <w:rPr>
            <w:lang w:eastAsia="de-DE"/>
          </w:rPr>
          <w:t xml:space="preserve"> sin</w:t>
        </w:r>
      </w:ins>
      <w:ins w:id="3689" w:author="Stefan Behring" w:date="2021-12-20T19:22:00Z">
        <w:r w:rsidR="3DB6FACD" w:rsidRPr="00E81B1B">
          <w:rPr>
            <w:lang w:eastAsia="de-DE"/>
          </w:rPr>
          <w:t>d</w:t>
        </w:r>
      </w:ins>
      <w:ins w:id="3690" w:author="Stefan Behring" w:date="2021-12-20T19:21:00Z">
        <w:r w:rsidR="3DB6FACD" w:rsidRPr="00E81B1B">
          <w:rPr>
            <w:lang w:eastAsia="de-DE"/>
          </w:rPr>
          <w:t xml:space="preserve"> in hohem Maße projektabhängig, daher sind die hier gezeigten </w:t>
        </w:r>
        <w:commentRangeStart w:id="3691"/>
        <w:r w:rsidR="3DB6FACD" w:rsidRPr="00E81B1B">
          <w:rPr>
            <w:lang w:eastAsia="de-DE"/>
          </w:rPr>
          <w:t>Ergebnisse</w:t>
        </w:r>
      </w:ins>
      <w:commentRangeEnd w:id="3691"/>
      <w:r>
        <w:commentReference w:id="3691"/>
      </w:r>
      <w:ins w:id="3692" w:author="Stefan Behring" w:date="2021-12-20T19:21:00Z">
        <w:r w:rsidR="3DB6FACD" w:rsidRPr="00E81B1B">
          <w:rPr>
            <w:lang w:eastAsia="de-DE"/>
          </w:rPr>
          <w:t xml:space="preserve"> al</w:t>
        </w:r>
      </w:ins>
      <w:ins w:id="3693" w:author="Stefan Behring" w:date="2021-12-20T19:22:00Z">
        <w:r w:rsidR="553B75DC" w:rsidRPr="00E81B1B">
          <w:rPr>
            <w:lang w:eastAsia="de-DE"/>
          </w:rPr>
          <w:t>s grobe Orientiereung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2A6B3631" w:rsidR="00E24A22" w:rsidRPr="00E81B1B" w:rsidRDefault="00E24A22" w:rsidP="006A704D">
      <w:pPr>
        <w:pStyle w:val="Beschriftung"/>
        <w:spacing w:after="240"/>
        <w:rPr>
          <w:lang w:eastAsia="de-DE"/>
        </w:rPr>
      </w:pPr>
      <w:bookmarkStart w:id="3694" w:name="_Toc92091855"/>
      <w:r w:rsidRPr="00E81B1B">
        <w:t xml:space="preserve">Tabelle </w:t>
      </w:r>
      <w:r>
        <w:fldChar w:fldCharType="begin"/>
      </w:r>
      <w:r>
        <w:instrText>SEQ Tabelle \* ARABIC</w:instrText>
      </w:r>
      <w:r>
        <w:fldChar w:fldCharType="separate"/>
      </w:r>
      <w:ins w:id="3695" w:author="Carsten Hein" w:date="2022-01-14T10:15:00Z">
        <w:r w:rsidR="00916225">
          <w:rPr>
            <w:noProof/>
          </w:rPr>
          <w:t>3</w:t>
        </w:r>
      </w:ins>
      <w:del w:id="3696" w:author="Carsten Hein" w:date="2022-01-14T10:15:00Z">
        <w:r w:rsidR="009737A6" w:rsidDel="00916225">
          <w:rPr>
            <w:noProof/>
          </w:rPr>
          <w:delText>9</w:delText>
        </w:r>
      </w:del>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ins w:id="3697" w:author="Carsten Hein" w:date="2022-01-14T10:15:00Z">
            <w:r w:rsidR="00916225">
              <w:rPr>
                <w:noProof/>
              </w:rPr>
              <w:t xml:space="preserve"> (Hamm, 2018)</w:t>
            </w:r>
          </w:ins>
          <w:del w:id="3698" w:author="Carsten Hein" w:date="2022-01-03T08:39:00Z">
            <w:r w:rsidRPr="00E81B1B" w:rsidDel="009737A6">
              <w:rPr>
                <w:noProof/>
              </w:rPr>
              <w:delText xml:space="preserve"> (Hamm, 2018)</w:delText>
            </w:r>
          </w:del>
          <w:r w:rsidRPr="00E81B1B">
            <w:fldChar w:fldCharType="end"/>
          </w:r>
        </w:sdtContent>
      </w:sdt>
      <w:bookmarkEnd w:id="3694"/>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r w:rsidRPr="00E81B1B">
              <w:rPr>
                <w:lang w:eastAsia="de-DE"/>
              </w:rPr>
              <w:t>f</w:t>
            </w:r>
            <w:r w:rsidRPr="00E81B1B">
              <w:rPr>
                <w:vertAlign w:val="subscript"/>
                <w:lang w:eastAsia="de-DE"/>
              </w:rPr>
              <w:t>grenz</w:t>
            </w:r>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r w:rsidRPr="00E81B1B">
              <w:rPr>
                <w:lang w:eastAsia="de-DE"/>
              </w:rPr>
              <w:t>w</w:t>
            </w:r>
            <w:r w:rsidRPr="00E81B1B">
              <w:rPr>
                <w:vertAlign w:val="subscript"/>
                <w:lang w:eastAsia="de-DE"/>
              </w:rPr>
              <w:t>grenz</w:t>
            </w:r>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7D005133" w:rsidR="00145397" w:rsidRPr="00E81B1B" w:rsidRDefault="00EC5EBC" w:rsidP="00AD7C08">
      <w:pPr>
        <w:pStyle w:val="berschrift3"/>
        <w:numPr>
          <w:ilvl w:val="2"/>
          <w:numId w:val="29"/>
        </w:numPr>
        <w:rPr>
          <w:noProof w:val="0"/>
          <w:lang w:val="de-DE" w:eastAsia="de-DE"/>
        </w:rPr>
      </w:pPr>
      <w:bookmarkStart w:id="3699" w:name="_Toc92091690"/>
      <w:bookmarkStart w:id="3700" w:name="_Toc92092132"/>
      <w:bookmarkStart w:id="3701" w:name="_Toc92092244"/>
      <w:ins w:id="3702" w:author="Stefan Behring [2]" w:date="2021-12-21T16:44:00Z">
        <w:del w:id="3703" w:author="Carsten Hein" w:date="2022-01-03T11:40:00Z">
          <w:r w:rsidDel="006E19BD">
            <w:rPr>
              <w:noProof w:val="0"/>
              <w:lang w:val="de-DE" w:eastAsia="de-DE"/>
            </w:rPr>
            <w:delText>5. 6</w:delText>
          </w:r>
        </w:del>
      </w:ins>
      <w:bookmarkStart w:id="3704" w:name="_Toc93048224"/>
      <w:r w:rsidR="0F69FC07" w:rsidRPr="6EB7351C">
        <w:rPr>
          <w:noProof w:val="0"/>
          <w:lang w:val="de-DE" w:eastAsia="de-DE"/>
        </w:rPr>
        <w:t>Lastanna</w:t>
      </w:r>
      <w:commentRangeStart w:id="3705"/>
      <w:commentRangeEnd w:id="3705"/>
      <w:r w:rsidR="00731006">
        <w:commentReference w:id="3705"/>
      </w:r>
      <w:r w:rsidR="0F69FC07" w:rsidRPr="6EB7351C">
        <w:rPr>
          <w:noProof w:val="0"/>
          <w:lang w:val="de-DE" w:eastAsia="de-DE"/>
        </w:rPr>
        <w:t>hmen</w:t>
      </w:r>
      <w:bookmarkEnd w:id="3699"/>
      <w:bookmarkEnd w:id="3700"/>
      <w:bookmarkEnd w:id="3701"/>
      <w:bookmarkEnd w:id="3704"/>
    </w:p>
    <w:p w14:paraId="74739C21" w14:textId="00B8A133" w:rsidR="00731006" w:rsidRPr="00E81B1B" w:rsidRDefault="00731006" w:rsidP="00731006">
      <w:pPr>
        <w:rPr>
          <w:lang w:eastAsia="de-DE"/>
        </w:rPr>
      </w:pPr>
      <w:r w:rsidRPr="00E81B1B">
        <w:rPr>
          <w:lang w:eastAsia="de-DE"/>
        </w:rPr>
        <w:t xml:space="preserve">Die Lastannahmen </w:t>
      </w:r>
      <w:commentRangeStart w:id="3706"/>
      <w:r w:rsidRPr="00E81B1B">
        <w:rPr>
          <w:lang w:eastAsia="de-DE"/>
        </w:rPr>
        <w:t xml:space="preserve">wurden ebenfalls an aktuellen Projekten des Projektpartners Arup </w:t>
      </w:r>
      <w:del w:id="3707" w:author="Stefan Behring" w:date="2021-12-20T19:25:00Z">
        <w:r w:rsidRPr="00E81B1B">
          <w:rPr>
            <w:lang w:eastAsia="de-DE"/>
          </w:rPr>
          <w:delText>abgeleitet</w:delText>
        </w:r>
      </w:del>
      <w:ins w:id="3708"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3706"/>
      <w:r w:rsidR="00064C3C">
        <w:rPr>
          <w:rStyle w:val="Kommentarzeichen"/>
        </w:rPr>
        <w:commentReference w:id="3706"/>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16225">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3709"/>
      <w:r w:rsidRPr="00E81B1B">
        <w:rPr>
          <w:lang w:eastAsia="de-DE"/>
        </w:rPr>
        <w:t>erwähnten</w:t>
      </w:r>
      <w:commentRangeEnd w:id="3709"/>
      <w:r>
        <w:commentReference w:id="3709"/>
      </w:r>
      <w:r w:rsidRPr="00E81B1B">
        <w:rPr>
          <w:lang w:eastAsia="de-DE"/>
        </w:rPr>
        <w:t xml:space="preserve"> Reduzierungsfaktoren.</w:t>
      </w:r>
    </w:p>
    <w:p w14:paraId="13B65269" w14:textId="57A9E252" w:rsidR="00731006" w:rsidRPr="00E81B1B" w:rsidRDefault="00EC5EBC" w:rsidP="00AD7C08">
      <w:pPr>
        <w:pStyle w:val="berschrift3"/>
        <w:numPr>
          <w:ilvl w:val="2"/>
          <w:numId w:val="29"/>
        </w:numPr>
        <w:rPr>
          <w:noProof w:val="0"/>
          <w:lang w:val="de-DE" w:eastAsia="de-DE"/>
        </w:rPr>
      </w:pPr>
      <w:bookmarkStart w:id="3710" w:name="_Toc92091691"/>
      <w:bookmarkStart w:id="3711" w:name="_Toc92092133"/>
      <w:bookmarkStart w:id="3712" w:name="_Toc92092245"/>
      <w:ins w:id="3713" w:author="Stefan Behring [2]" w:date="2021-12-21T16:44:00Z">
        <w:del w:id="3714" w:author="Carsten Hein" w:date="2022-01-03T11:40:00Z">
          <w:r w:rsidDel="006E19BD">
            <w:rPr>
              <w:noProof w:val="0"/>
              <w:lang w:val="de-DE" w:eastAsia="de-DE"/>
            </w:rPr>
            <w:delText xml:space="preserve">5.7  </w:delText>
          </w:r>
        </w:del>
      </w:ins>
      <w:bookmarkStart w:id="3715" w:name="_Toc93048225"/>
      <w:r w:rsidR="0F69FC07" w:rsidRPr="6EB7351C">
        <w:rPr>
          <w:noProof w:val="0"/>
          <w:lang w:val="de-DE" w:eastAsia="de-DE"/>
        </w:rPr>
        <w:t>Lastfallkomb</w:t>
      </w:r>
      <w:commentRangeStart w:id="3716"/>
      <w:commentRangeEnd w:id="3716"/>
      <w:r w:rsidR="00731006">
        <w:commentReference w:id="3716"/>
      </w:r>
      <w:r w:rsidR="0F69FC07" w:rsidRPr="6EB7351C">
        <w:rPr>
          <w:noProof w:val="0"/>
          <w:lang w:val="de-DE" w:eastAsia="de-DE"/>
        </w:rPr>
        <w:t>inatio</w:t>
      </w:r>
      <w:commentRangeStart w:id="3717"/>
      <w:commentRangeEnd w:id="3717"/>
      <w:r w:rsidR="00731006">
        <w:commentReference w:id="3717"/>
      </w:r>
      <w:r w:rsidR="0F69FC07" w:rsidRPr="6EB7351C">
        <w:rPr>
          <w:noProof w:val="0"/>
          <w:lang w:val="de-DE" w:eastAsia="de-DE"/>
        </w:rPr>
        <w:t>nen</w:t>
      </w:r>
      <w:bookmarkEnd w:id="3710"/>
      <w:bookmarkEnd w:id="3711"/>
      <w:bookmarkEnd w:id="3712"/>
      <w:bookmarkEnd w:id="3715"/>
    </w:p>
    <w:p w14:paraId="450341A9" w14:textId="70E59ED9" w:rsidR="00731006" w:rsidRPr="00E81B1B" w:rsidRDefault="00731006" w:rsidP="00731006">
      <w:pPr>
        <w:rPr>
          <w:lang w:eastAsia="de-DE"/>
        </w:rPr>
      </w:pPr>
      <w:r w:rsidRPr="00E81B1B">
        <w:rPr>
          <w:lang w:eastAsia="de-DE"/>
        </w:rPr>
        <w:t xml:space="preserve">Da alle nach Technical </w:t>
      </w:r>
      <w:commentRangeStart w:id="3718"/>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16225">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3718"/>
      <w:r w:rsidR="004C125A">
        <w:rPr>
          <w:rStyle w:val="Kommentarzeichen"/>
        </w:rPr>
        <w:commentReference w:id="3718"/>
      </w:r>
      <w:r w:rsidRPr="00E81B1B">
        <w:rPr>
          <w:lang w:eastAsia="de-DE"/>
        </w:rPr>
        <w:t>Zeitpunkte nachgewiesen werden sollen, werden für die Bemessungszustände GZT und GZG je 3 Modelle des Tragwerks erstellt</w:t>
      </w:r>
      <w:ins w:id="3719" w:author="Jan Wenker" w:date="2021-12-09T15:36:00Z">
        <w:r w:rsidR="000B31BA">
          <w:rPr>
            <w:lang w:eastAsia="de-DE"/>
          </w:rPr>
          <w:t>. F</w:t>
        </w:r>
      </w:ins>
      <w:del w:id="3720" w:author="Jan Wenker" w:date="2021-12-09T15:36:00Z">
        <w:r w:rsidRPr="00E81B1B" w:rsidDel="000B31BA">
          <w:rPr>
            <w:lang w:eastAsia="de-DE"/>
          </w:rPr>
          <w:delText>, f</w:delText>
        </w:r>
      </w:del>
      <w:r w:rsidRPr="00E81B1B">
        <w:rPr>
          <w:lang w:eastAsia="de-DE"/>
        </w:rPr>
        <w:t>ür jeden Zeitpunkt ein Modell</w:t>
      </w:r>
      <w:ins w:id="3721" w:author="Jan Wenker" w:date="2021-12-09T15:36:00Z">
        <w:r w:rsidR="000B31BA">
          <w:rPr>
            <w:lang w:eastAsia="de-DE"/>
          </w:rPr>
          <w:t>, s</w:t>
        </w:r>
      </w:ins>
      <w:del w:id="3722"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3723"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79C23C33" w:rsidR="00731006" w:rsidRPr="00E81B1B" w:rsidRDefault="009E3B51" w:rsidP="00731006">
      <w:pPr>
        <w:rPr>
          <w:lang w:eastAsia="de-DE"/>
        </w:rPr>
      </w:pPr>
      <w:ins w:id="3724" w:author="Jan Wenker" w:date="2021-12-09T15:38:00Z">
        <w:r>
          <w:rPr>
            <w:lang w:eastAsia="de-DE"/>
          </w:rPr>
          <w:t xml:space="preserve"> </w:t>
        </w:r>
      </w:ins>
      <w:r w:rsidR="00731006" w:rsidRPr="00E81B1B">
        <w:rPr>
          <w:lang w:eastAsia="de-DE"/>
        </w:rPr>
        <w:t xml:space="preserve">Neben der mittleren Einwirkungsdauer </w:t>
      </w:r>
      <w:del w:id="3725"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3726" w:author="Jan Wenker" w:date="2021-12-09T15:38:00Z">
        <w:r w:rsidR="00731006" w:rsidRPr="00E81B1B" w:rsidDel="007451B9">
          <w:rPr>
            <w:lang w:eastAsia="de-DE"/>
          </w:rPr>
          <w:delText>e</w:delText>
        </w:r>
      </w:del>
      <w:r w:rsidR="00731006" w:rsidRPr="00E81B1B">
        <w:rPr>
          <w:lang w:eastAsia="de-DE"/>
        </w:rPr>
        <w:t xml:space="preserve"> auf die </w:t>
      </w:r>
      <w:commentRangeStart w:id="3727"/>
      <w:commentRangeStart w:id="3728"/>
      <w:r w:rsidR="00731006" w:rsidRPr="00E81B1B">
        <w:rPr>
          <w:lang w:eastAsia="de-DE"/>
        </w:rPr>
        <w:t xml:space="preserve">Verbundmittel </w:t>
      </w:r>
      <w:commentRangeEnd w:id="3727"/>
      <w:r w:rsidR="007451B9">
        <w:rPr>
          <w:rStyle w:val="Kommentarzeichen"/>
        </w:rPr>
        <w:commentReference w:id="3727"/>
      </w:r>
      <w:commentRangeEnd w:id="3728"/>
      <w:r w:rsidR="00AB0EF5">
        <w:rPr>
          <w:rStyle w:val="Kommentarzeichen"/>
        </w:rPr>
        <w:commentReference w:id="3728"/>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7DD3FD2"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ins w:id="3729" w:author="Carsten Hein" w:date="2022-01-14T10:15:00Z">
        <w:r w:rsidR="00916225" w:rsidRPr="00E81B1B">
          <w:t xml:space="preserve">Tabelle </w:t>
        </w:r>
        <w:r w:rsidR="00916225">
          <w:rPr>
            <w:noProof/>
          </w:rPr>
          <w:t>4</w:t>
        </w:r>
      </w:ins>
      <w:del w:id="3730" w:author="Carsten Hein" w:date="2022-01-03T08:39:00Z">
        <w:r w:rsidR="006A704D" w:rsidRPr="00E81B1B" w:rsidDel="009737A6">
          <w:delText>Tabelle 10</w:delText>
        </w:r>
      </w:del>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16225">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3731" w:author="Jan Wenker" w:date="2021-12-09T15:48:00Z">
        <w:r w:rsidR="005445F6">
          <w:rPr>
            <w:lang w:eastAsia="de-DE"/>
          </w:rPr>
          <w:t xml:space="preserve"> </w:t>
        </w:r>
      </w:ins>
      <w:r w:rsidR="00445FBB" w:rsidRPr="00E81B1B">
        <w:rPr>
          <w:lang w:eastAsia="de-DE"/>
        </w:rPr>
        <w:t>=</w:t>
      </w:r>
      <w:ins w:id="3732"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54"/>
          <w:footerReference w:type="first" r:id="rId55"/>
          <w:pgSz w:w="11906" w:h="16838"/>
          <w:pgMar w:top="1701" w:right="1418" w:bottom="1701" w:left="1418" w:header="709" w:footer="701" w:gutter="0"/>
          <w:cols w:space="708"/>
          <w:docGrid w:linePitch="360"/>
        </w:sectPr>
      </w:pPr>
      <w:r w:rsidRPr="00E81B1B">
        <w:rPr>
          <w:lang w:eastAsia="de-DE"/>
        </w:rPr>
        <w:br w:type="page"/>
      </w:r>
    </w:p>
    <w:p w14:paraId="062B1817" w14:textId="36EB427E" w:rsidR="00B116A3" w:rsidRPr="00E81B1B" w:rsidRDefault="00731006" w:rsidP="00731006">
      <w:pPr>
        <w:pStyle w:val="Beschriftung"/>
        <w:rPr>
          <w:lang w:eastAsia="de-DE"/>
        </w:rPr>
      </w:pPr>
      <w:bookmarkStart w:id="3742" w:name="_Ref79767287"/>
      <w:bookmarkStart w:id="3743" w:name="_Toc92091856"/>
      <w:r w:rsidRPr="00E81B1B">
        <w:lastRenderedPageBreak/>
        <w:t xml:space="preserve">Tabelle </w:t>
      </w:r>
      <w:r w:rsidRPr="00E81B1B">
        <w:fldChar w:fldCharType="begin"/>
      </w:r>
      <w:r w:rsidRPr="00E81B1B">
        <w:instrText>SEQ Tabelle \* ARABIC</w:instrText>
      </w:r>
      <w:r w:rsidRPr="00E81B1B">
        <w:fldChar w:fldCharType="separate"/>
      </w:r>
      <w:ins w:id="3744" w:author="Carsten Hein" w:date="2022-01-14T10:15:00Z">
        <w:r w:rsidR="00916225">
          <w:rPr>
            <w:noProof/>
          </w:rPr>
          <w:t>4</w:t>
        </w:r>
      </w:ins>
      <w:del w:id="3745" w:author="Carsten Hein" w:date="2022-01-14T10:15:00Z">
        <w:r w:rsidR="009737A6" w:rsidDel="00916225">
          <w:rPr>
            <w:noProof/>
          </w:rPr>
          <w:delText>10</w:delText>
        </w:r>
      </w:del>
      <w:r w:rsidRPr="00E81B1B">
        <w:fldChar w:fldCharType="end"/>
      </w:r>
      <w:bookmarkEnd w:id="3742"/>
      <w:r w:rsidRPr="00E81B1B">
        <w:t xml:space="preserve"> Lastfallkombinationen für die Bemessung der Holz-Beton-Verbundkonstruktion innerhalb der Parameterstudie</w:t>
      </w:r>
      <w:bookmarkEnd w:id="3743"/>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0  -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0629A1"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0629A1"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0629A1"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638135DB" w14:textId="43A2C8DA" w:rsidR="002F29C8" w:rsidRPr="00E81B1B" w:rsidRDefault="00445FBB" w:rsidP="00782FB5">
      <w:pPr>
        <w:pStyle w:val="Aufzhlungszeichen"/>
        <w:rPr>
          <w:lang w:eastAsia="de-DE"/>
        </w:rPr>
      </w:pPr>
      <w:r w:rsidRPr="00E81B1B">
        <w:rPr>
          <w:lang w:eastAsia="de-DE"/>
        </w:rPr>
        <w:t>g = ständige Lasten / q = veränderliche Lasten / s = Betonschwinden / perm = quasi-ständiger Anteil / short = kurzzeitiger Anteil / γ = Sicherheitsbeiwerte</w:t>
      </w:r>
    </w:p>
    <w:p w14:paraId="63CF80DB" w14:textId="77777777" w:rsidR="00445FBB" w:rsidRPr="00E81B1B" w:rsidRDefault="00445FBB" w:rsidP="00782FB5">
      <w:pPr>
        <w:pStyle w:val="Aufzhlungszeichen"/>
        <w:rPr>
          <w:lang w:eastAsia="de-DE"/>
        </w:rPr>
      </w:pPr>
    </w:p>
    <w:p w14:paraId="1EE1EBBB" w14:textId="0751AFBC" w:rsidR="00445FBB" w:rsidRPr="00E81B1B" w:rsidRDefault="00445FBB" w:rsidP="00782FB5">
      <w:pPr>
        <w:pStyle w:val="Aufzhlungszeichen"/>
        <w:rPr>
          <w:lang w:eastAsia="de-DE"/>
        </w:rPr>
        <w:sectPr w:rsidR="00445FBB" w:rsidRPr="00E81B1B" w:rsidSect="002F29C8">
          <w:footerReference w:type="first" r:id="rId56"/>
          <w:pgSz w:w="16838" w:h="11906" w:orient="landscape"/>
          <w:pgMar w:top="1418" w:right="1701" w:bottom="1418" w:left="1701" w:header="709" w:footer="701" w:gutter="0"/>
          <w:cols w:space="708"/>
          <w:docGrid w:linePitch="360"/>
        </w:sectPr>
      </w:pPr>
    </w:p>
    <w:p w14:paraId="46E74BEB" w14:textId="6C0FE0DE" w:rsidR="00445FBB" w:rsidRPr="00E81B1B" w:rsidRDefault="41FEC304" w:rsidP="00445FBB">
      <w:pPr>
        <w:pStyle w:val="berschrift2"/>
        <w:numPr>
          <w:ilvl w:val="1"/>
          <w:numId w:val="29"/>
        </w:numPr>
      </w:pPr>
      <w:bookmarkStart w:id="3755" w:name="_Toc92091692"/>
      <w:bookmarkStart w:id="3756" w:name="_Toc92092134"/>
      <w:bookmarkStart w:id="3757" w:name="_Toc92092246"/>
      <w:bookmarkStart w:id="3758" w:name="_Toc93048226"/>
      <w:r>
        <w:lastRenderedPageBreak/>
        <w:t xml:space="preserve">Ergebnisse der </w:t>
      </w:r>
      <w:commentRangeStart w:id="3759"/>
      <w:r>
        <w:t>Parameterstudie</w:t>
      </w:r>
      <w:commentRangeEnd w:id="3759"/>
      <w:r w:rsidR="00445FBB">
        <w:commentReference w:id="3759"/>
      </w:r>
      <w:ins w:id="3760" w:author="Stefan Behring [2]" w:date="2021-12-21T16:45:00Z">
        <w:r w:rsidR="00EC5EBC">
          <w:t xml:space="preserve"> </w:t>
        </w:r>
      </w:ins>
      <w:ins w:id="3761" w:author="Stefan Behring [2]" w:date="2021-12-21T16:46:00Z">
        <w:r w:rsidR="006F7B1A">
          <w:t xml:space="preserve"> dann mach hier deine Bewertungsmatrix</w:t>
        </w:r>
      </w:ins>
      <w:bookmarkEnd w:id="3755"/>
      <w:bookmarkEnd w:id="3756"/>
      <w:bookmarkEnd w:id="3757"/>
      <w:bookmarkEnd w:id="3758"/>
    </w:p>
    <w:p w14:paraId="18FE56E0" w14:textId="77777777" w:rsidR="00930F20" w:rsidRPr="00E81B1B" w:rsidRDefault="00930F20" w:rsidP="00930F20"/>
    <w:p w14:paraId="2BBBCF7E" w14:textId="761FD1B0" w:rsidR="6E7E6C3D" w:rsidRPr="00366FC1" w:rsidRDefault="4C11F93A">
      <w:pPr>
        <w:pStyle w:val="berschrift2"/>
        <w:numPr>
          <w:ilvl w:val="1"/>
          <w:numId w:val="29"/>
        </w:numPr>
        <w:rPr>
          <w:rPrChange w:id="3762" w:author="Carsten Hein" w:date="2022-01-03T11:41:00Z">
            <w:rPr>
              <w:color w:val="004250" w:themeColor="accent6"/>
            </w:rPr>
          </w:rPrChange>
        </w:rPr>
        <w:pPrChange w:id="3763" w:author="Carsten Hein" w:date="2022-01-03T11:41:00Z">
          <w:pPr>
            <w:pStyle w:val="berschrift1"/>
            <w:numPr>
              <w:numId w:val="29"/>
            </w:numPr>
            <w:ind w:left="432" w:hanging="432"/>
          </w:pPr>
        </w:pPrChange>
      </w:pPr>
      <w:bookmarkStart w:id="3764" w:name="_Toc92091693"/>
      <w:bookmarkStart w:id="3765" w:name="_Toc92092135"/>
      <w:bookmarkStart w:id="3766" w:name="_Toc92092247"/>
      <w:bookmarkStart w:id="3767" w:name="_Toc93048227"/>
      <w:r w:rsidRPr="4C11F93A">
        <w:rPr>
          <w:rPrChange w:id="3768" w:author="Carsten Hein" w:date="2022-01-03T11:41:00Z">
            <w:rPr>
              <w:color w:val="004250" w:themeColor="accent6"/>
            </w:rPr>
          </w:rPrChange>
        </w:rPr>
        <w:t>Versuch</w:t>
      </w:r>
      <w:del w:id="3769" w:author="Volker Schmid" w:date="2021-12-22T11:12:00Z">
        <w:r w:rsidR="6E7E6C3D" w:rsidRPr="4C11F93A" w:rsidDel="4C11F93A">
          <w:rPr>
            <w:rPrChange w:id="3770" w:author="Carsten Hein" w:date="2022-01-03T11:41:00Z">
              <w:rPr>
                <w:color w:val="004250" w:themeColor="accent6"/>
              </w:rPr>
            </w:rPrChange>
          </w:rPr>
          <w:delText>e</w:delText>
        </w:r>
      </w:del>
      <w:ins w:id="3771" w:author="Stefan Behring [2]" w:date="2021-12-21T17:14:00Z">
        <w:r w:rsidRPr="4C11F93A">
          <w:rPr>
            <w:rPrChange w:id="3772" w:author="Carsten Hein" w:date="2022-01-03T11:41:00Z">
              <w:rPr>
                <w:color w:val="004250" w:themeColor="accent6"/>
              </w:rPr>
            </w:rPrChange>
          </w:rPr>
          <w:t>sprogramm zu</w:t>
        </w:r>
      </w:ins>
      <w:r w:rsidRPr="4C11F93A">
        <w:rPr>
          <w:rPrChange w:id="3773" w:author="Carsten Hein" w:date="2022-01-03T11:41:00Z">
            <w:rPr>
              <w:color w:val="004250" w:themeColor="accent6"/>
            </w:rPr>
          </w:rPrChange>
        </w:rPr>
        <w:t xml:space="preserve"> </w:t>
      </w:r>
      <w:del w:id="3774" w:author="Stefan Behring" w:date="2021-12-20T19:33:00Z">
        <w:r w:rsidR="6E7E6C3D" w:rsidRPr="4C11F93A" w:rsidDel="4C11F93A">
          <w:rPr>
            <w:rPrChange w:id="3775" w:author="Carsten Hein" w:date="2022-01-03T11:41:00Z">
              <w:rPr>
                <w:color w:val="004250" w:themeColor="accent6"/>
              </w:rPr>
            </w:rPrChange>
          </w:rPr>
          <w:delText>zu</w:delText>
        </w:r>
      </w:del>
      <w:del w:id="3776" w:author="Stefan Behring [2]" w:date="2021-12-21T17:14:00Z">
        <w:r w:rsidR="6E7E6C3D" w:rsidRPr="4C11F93A" w:rsidDel="4C11F93A">
          <w:rPr>
            <w:rPrChange w:id="3777" w:author="Carsten Hein" w:date="2022-01-03T11:41:00Z">
              <w:rPr>
                <w:color w:val="004250" w:themeColor="accent6"/>
              </w:rPr>
            </w:rPrChange>
          </w:rPr>
          <w:delText xml:space="preserve">an </w:delText>
        </w:r>
      </w:del>
      <w:r w:rsidRPr="4C11F93A">
        <w:rPr>
          <w:rPrChange w:id="3778" w:author="Carsten Hein" w:date="2022-01-03T11:41:00Z">
            <w:rPr>
              <w:color w:val="004250" w:themeColor="accent6"/>
            </w:rPr>
          </w:rPrChange>
        </w:rPr>
        <w:t>Holz-Beton-Verbundkonstruktionen</w:t>
      </w:r>
      <w:bookmarkEnd w:id="3764"/>
      <w:bookmarkEnd w:id="3765"/>
      <w:bookmarkEnd w:id="3766"/>
      <w:bookmarkEnd w:id="3767"/>
    </w:p>
    <w:p w14:paraId="234B13CD" w14:textId="622BF21A" w:rsidR="6E7E6C3D" w:rsidRDefault="00E24A22" w:rsidP="6E7E6C3D">
      <w:pPr>
        <w:rPr>
          <w:ins w:id="3779" w:author="Stefan Behring [2]" w:date="2021-12-21T17:15:00Z"/>
        </w:rPr>
      </w:pPr>
      <w:r w:rsidRPr="00E81B1B">
        <w:t xml:space="preserve">Die Forschung und Entwicklung der </w:t>
      </w:r>
      <w:commentRangeStart w:id="3780"/>
      <w:r w:rsidRPr="00583F32">
        <w:rPr>
          <w:highlight w:val="yellow"/>
          <w:rPrChange w:id="3781" w:author="Jan Wenker" w:date="2021-12-09T15:54:00Z">
            <w:rPr/>
          </w:rPrChange>
        </w:rPr>
        <w:t xml:space="preserve">Verbundmittel </w:t>
      </w:r>
      <w:commentRangeEnd w:id="3780"/>
      <w:r w:rsidR="00B4207C">
        <w:commentReference w:id="3780"/>
      </w:r>
      <w:r w:rsidRPr="00E81B1B">
        <w:t xml:space="preserve">für das HBV-Deckensystem </w:t>
      </w:r>
      <w:ins w:id="3782" w:author="Stefan Behring" w:date="2021-12-20T19:34:00Z">
        <w:r w:rsidR="11599694">
          <w:t xml:space="preserve">im Rahmen dieses Projektes </w:t>
        </w:r>
      </w:ins>
      <w:del w:id="3783" w:author="Jan Wenker" w:date="2021-12-09T15:53:00Z">
        <w:r w:rsidR="00871F0B" w:rsidRPr="00E81B1B" w:rsidDel="00E66FB0">
          <w:delText xml:space="preserve">lag </w:delText>
        </w:r>
      </w:del>
      <w:ins w:id="3784" w:author="Jan Wenker" w:date="2021-12-09T15:53:00Z">
        <w:r w:rsidR="00E66FB0">
          <w:t>fokussierte</w:t>
        </w:r>
        <w:r w:rsidR="00E66FB0" w:rsidRPr="00E81B1B">
          <w:t xml:space="preserve"> </w:t>
        </w:r>
      </w:ins>
      <w:r w:rsidR="00871F0B" w:rsidRPr="00E81B1B">
        <w:t xml:space="preserve">zu Beginn </w:t>
      </w:r>
      <w:del w:id="3785" w:author="Stefan Behring" w:date="2021-12-20T19:35:00Z">
        <w:r w:rsidR="00871F0B" w:rsidRPr="00E81B1B">
          <w:delText>des Forschungsprojekts</w:delText>
        </w:r>
      </w:del>
      <w:r w:rsidR="00871F0B" w:rsidRPr="00E81B1B">
        <w:t xml:space="preserve"> </w:t>
      </w:r>
      <w:ins w:id="3786" w:author="Jan Wenker" w:date="2021-12-09T15:53:00Z">
        <w:r w:rsidR="00CC5BB6">
          <w:t xml:space="preserve">auf </w:t>
        </w:r>
      </w:ins>
      <w:del w:id="3787" w:author="Jan Wenker" w:date="2021-12-09T15:53:00Z">
        <w:r w:rsidRPr="00E81B1B" w:rsidDel="00E66FB0">
          <w:delText xml:space="preserve">auf </w:delText>
        </w:r>
      </w:del>
      <w:ins w:id="3788" w:author="Jan Wenker" w:date="2021-12-09T15:53:00Z">
        <w:r w:rsidR="00E66FB0">
          <w:t>die Aufgabenstellung</w:t>
        </w:r>
        <w:r w:rsidR="00E66FB0" w:rsidRPr="00E81B1B">
          <w:t xml:space="preserve"> </w:t>
        </w:r>
      </w:ins>
      <w:r w:rsidRPr="00E81B1B">
        <w:t>d</w:t>
      </w:r>
      <w:r w:rsidR="00871F0B" w:rsidRPr="00E81B1B">
        <w:t xml:space="preserve">er </w:t>
      </w:r>
      <w:r w:rsidRPr="00E81B1B">
        <w:t>Verbindung getrennt vorgefertigter</w:t>
      </w:r>
      <w:ins w:id="3789" w:author="Jan Wenker" w:date="2021-12-09T15:53:00Z">
        <w:r w:rsidR="00E66FB0">
          <w:t xml:space="preserve"> Holz- und Betonb</w:t>
        </w:r>
      </w:ins>
      <w:del w:id="3790" w:author="Jan Wenker" w:date="2021-12-09T15:53:00Z">
        <w:r w:rsidRPr="00E81B1B" w:rsidDel="00E66FB0">
          <w:delText xml:space="preserve"> B</w:delText>
        </w:r>
      </w:del>
      <w:r w:rsidRPr="00E81B1B">
        <w:t xml:space="preserve">auteile. </w:t>
      </w:r>
      <w:r w:rsidR="3FCF4F3B">
        <w:t xml:space="preserve">Da </w:t>
      </w:r>
      <w:ins w:id="3791" w:author="Stefan Behring" w:date="2021-12-20T19:35:00Z">
        <w:r w:rsidR="0C92C602">
          <w:t>som</w:t>
        </w:r>
      </w:ins>
      <w:ins w:id="3792" w:author="Stefan Behring" w:date="2021-12-20T19:36:00Z">
        <w:r w:rsidR="0C92C602">
          <w:t>i</w:t>
        </w:r>
      </w:ins>
      <w:ins w:id="3793" w:author="Stefan Behring" w:date="2021-12-20T19:35:00Z">
        <w:r w:rsidR="0C92C602">
          <w:t>t</w:t>
        </w:r>
        <w:r w:rsidR="00871F0B" w:rsidRPr="00E81B1B">
          <w:t xml:space="preserve"> </w:t>
        </w:r>
      </w:ins>
      <w:r w:rsidR="00871F0B" w:rsidRPr="00E81B1B">
        <w:t>zum Zeitpunkt des Fügens bereits ein Teil des Betonschwindens abgeklungen ist</w:t>
      </w:r>
      <w:ins w:id="3794" w:author="Stefan Behring" w:date="2021-12-20T19:36:00Z">
        <w:r w:rsidR="7CB72E16">
          <w:t>,</w:t>
        </w:r>
      </w:ins>
      <w:r w:rsidR="00871F0B" w:rsidRPr="00E81B1B">
        <w:t xml:space="preserve"> werden aus dem </w:t>
      </w:r>
      <w:r w:rsidR="6E7E6C3D" w:rsidRPr="00E81B1B">
        <w:t>Betonschwinden resultierende</w:t>
      </w:r>
      <w:r w:rsidR="00871F0B" w:rsidRPr="00E81B1B">
        <w:t xml:space="preserve"> </w:t>
      </w:r>
      <w:r w:rsidR="6E7E6C3D" w:rsidRPr="00E81B1B">
        <w:t>Verformungen des Verbundbauteils reduziert</w:t>
      </w:r>
      <w:r w:rsidR="00871F0B" w:rsidRPr="00E81B1B">
        <w:t xml:space="preserve">. Dies ist insbesondere </w:t>
      </w:r>
      <w:ins w:id="3795" w:author="Jan Wenker" w:date="2021-12-09T15:54:00Z">
        <w:r w:rsidR="00CC5BB6" w:rsidRPr="00E81B1B">
          <w:t xml:space="preserve">relevant </w:t>
        </w:r>
      </w:ins>
      <w:r w:rsidR="00871F0B" w:rsidRPr="00E81B1B">
        <w:t xml:space="preserve">vor dem Hintergrund, dass im </w:t>
      </w:r>
      <w:del w:id="3796" w:author="Stefan Behring" w:date="2021-12-20T19:36:00Z">
        <w:r w:rsidR="00871F0B" w:rsidRPr="00E81B1B">
          <w:delText>Holz- und Holz-</w:delText>
        </w:r>
      </w:del>
      <w:ins w:id="3797" w:author="Stefan Behring" w:date="2021-12-20T19:36:00Z">
        <w:r w:rsidR="44DBFF48">
          <w:t>Holz-Beton-</w:t>
        </w:r>
      </w:ins>
      <w:r w:rsidR="00871F0B" w:rsidRPr="00E81B1B">
        <w:t>Verbundbau die Verformungen häufig maßgebend werden</w:t>
      </w:r>
      <w:del w:id="3798" w:author="Jan Wenker" w:date="2021-12-09T15:54:00Z">
        <w:r w:rsidR="00871F0B" w:rsidRPr="00E81B1B" w:rsidDel="00CC5BB6">
          <w:delText>, relevant</w:delText>
        </w:r>
      </w:del>
      <w:r w:rsidR="00871F0B" w:rsidRPr="00E81B1B">
        <w:t>.</w:t>
      </w:r>
    </w:p>
    <w:p w14:paraId="6A2549CF" w14:textId="0303D3F9" w:rsidR="00D96F3B" w:rsidRPr="00E81B1B" w:rsidRDefault="00876767">
      <w:pPr>
        <w:pStyle w:val="berschrift2"/>
        <w:numPr>
          <w:ilvl w:val="1"/>
          <w:numId w:val="29"/>
        </w:numPr>
        <w:pPrChange w:id="3799" w:author="Carsten Hein" w:date="2022-01-03T11:41:00Z">
          <w:pPr/>
        </w:pPrChange>
      </w:pPr>
      <w:bookmarkStart w:id="3800" w:name="_Toc93048228"/>
      <w:ins w:id="3801" w:author="Stefan Behring [2]" w:date="2021-12-21T17:16:00Z">
        <w:r>
          <w:t>Geplantes Versuchsprogramm gemäß</w:t>
        </w:r>
        <w:r w:rsidR="00D96F3B">
          <w:t xml:space="preserve"> Bewilligung</w:t>
        </w:r>
      </w:ins>
      <w:bookmarkEnd w:id="3800"/>
    </w:p>
    <w:p w14:paraId="707DE0EC" w14:textId="311E524E" w:rsidR="6E7E6C3D" w:rsidRDefault="6E7E6C3D" w:rsidP="6E7E6C3D">
      <w:pPr>
        <w:rPr>
          <w:ins w:id="3802" w:author="Stefan Behring [2]" w:date="2021-12-21T17:19:00Z"/>
        </w:rPr>
      </w:pPr>
      <w:r w:rsidRPr="00E81B1B">
        <w:t xml:space="preserve">Als </w:t>
      </w:r>
      <w:r w:rsidRPr="00583F32">
        <w:rPr>
          <w:highlight w:val="yellow"/>
          <w:rPrChange w:id="3803" w:author="Jan Wenker" w:date="2021-12-09T15:54:00Z">
            <w:rPr/>
          </w:rPrChange>
        </w:rPr>
        <w:t>Verbindungsmittel</w:t>
      </w:r>
      <w:r w:rsidR="00871F0B" w:rsidRPr="00E81B1B">
        <w:t xml:space="preserve"> sollten zunächst</w:t>
      </w:r>
      <w:r w:rsidRPr="00E81B1B">
        <w:t xml:space="preserve"> eine verbesserte Schraubverbindung sowie eine Verklebung mithilfe eines Polymerbetons</w:t>
      </w:r>
      <w:r w:rsidR="00871F0B" w:rsidRPr="00E81B1B">
        <w:t xml:space="preserve"> oder Polymermörtels</w:t>
      </w:r>
      <w:r w:rsidRPr="00E81B1B">
        <w:t xml:space="preserve"> entwickelt werden. Beide Verbindun</w:t>
      </w:r>
      <w:ins w:id="3804" w:author="Jan Wenker" w:date="2021-12-10T12:52:00Z">
        <w:r w:rsidR="004D36D6">
          <w:t>g</w:t>
        </w:r>
      </w:ins>
      <w:ins w:id="3805" w:author="Jan Wenker" w:date="2021-12-09T15:55:00Z">
        <w:r w:rsidR="008B2954">
          <w:t>sarten</w:t>
        </w:r>
      </w:ins>
      <w:del w:id="3806" w:author="Jan Wenker" w:date="2021-12-09T15:55:00Z">
        <w:r w:rsidRPr="00E81B1B" w:rsidDel="008B2954">
          <w:delText>gsmittel</w:delText>
        </w:r>
      </w:del>
      <w:r w:rsidRPr="00E81B1B">
        <w:t xml:space="preserve">, nachträgliche Verschraubung wie auch die nachträgliche </w:t>
      </w:r>
      <w:r w:rsidR="00871F0B" w:rsidRPr="00E81B1B">
        <w:t>V</w:t>
      </w:r>
      <w:r w:rsidRPr="00E81B1B">
        <w:t>erklebung, erfordern dieselben Hauptarbeitsschritte bei der Herstellung und beim Fügen</w:t>
      </w:r>
      <w:r w:rsidR="00E24A22" w:rsidRPr="00E81B1B">
        <w:t xml:space="preserve">: </w:t>
      </w:r>
      <w:r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73483DD8" w14:textId="735D46B7" w:rsidR="00CE6E87" w:rsidRDefault="00CE6E87" w:rsidP="6E7E6C3D">
      <w:pPr>
        <w:rPr>
          <w:ins w:id="3807" w:author="Stefan Behring [2]" w:date="2021-12-21T17:23:00Z"/>
        </w:rPr>
      </w:pPr>
      <w:ins w:id="3808" w:author="Stefan Behring [2]" w:date="2021-12-21T17:19:00Z">
        <w:r>
          <w:t>Zunächst sollte an Kleinvers</w:t>
        </w:r>
        <w:r w:rsidR="0077780F">
          <w:t>u</w:t>
        </w:r>
        <w:r>
          <w:t xml:space="preserve">chen </w:t>
        </w:r>
        <w:r w:rsidR="0077780F">
          <w:t xml:space="preserve">(Slipblocktests) </w:t>
        </w:r>
      </w:ins>
      <w:ins w:id="3809" w:author="Stefan Behring [2]" w:date="2021-12-21T17:20:00Z">
        <w:r w:rsidR="008F45DF">
          <w:t>die allgemeine Eignung der „entwickelten“ Verbindung untersucht werden. Auf dieser Grundlage sollten anschli</w:t>
        </w:r>
      </w:ins>
      <w:ins w:id="3810" w:author="Stefan Behring [2]" w:date="2021-12-21T17:21:00Z">
        <w:r w:rsidR="008F45DF">
          <w:t xml:space="preserve">eßend Versuche </w:t>
        </w:r>
        <w:r w:rsidR="00443F54">
          <w:t>an Schub</w:t>
        </w:r>
      </w:ins>
      <w:ins w:id="3811" w:author="Stefan Behring [2]" w:date="2021-12-21T17:22:00Z">
        <w:r w:rsidR="00C175A7">
          <w:t>-</w:t>
        </w:r>
      </w:ins>
      <w:ins w:id="3812" w:author="Stefan Behring [2]" w:date="2021-12-21T17:21:00Z">
        <w:r w:rsidR="00443F54">
          <w:t xml:space="preserve"> und </w:t>
        </w:r>
      </w:ins>
      <w:ins w:id="3813" w:author="Stefan Behring [2]" w:date="2021-12-21T17:22:00Z">
        <w:r w:rsidR="00C175A7">
          <w:t xml:space="preserve">Biegebalken </w:t>
        </w:r>
        <w:r w:rsidR="00F83908">
          <w:t>erfolgen, siehe beantragter Versuchsplan in AAAABBBB (Abbildung</w:t>
        </w:r>
      </w:ins>
      <w:ins w:id="3814" w:author="Stefan Behring [2]" w:date="2021-12-21T17:23:00Z">
        <w:r w:rsidR="00F83908">
          <w:t xml:space="preserve"> dazu einfügen).</w:t>
        </w:r>
      </w:ins>
    </w:p>
    <w:p w14:paraId="5C6ED01E" w14:textId="7FF1B400" w:rsidR="00F83908" w:rsidRPr="00E81B1B" w:rsidRDefault="00F83908" w:rsidP="6E7E6C3D">
      <w:ins w:id="3815" w:author="Stefan Behring [2]" w:date="2021-12-21T17:23:00Z">
        <w:r>
          <w:t>AAAABBBBBB</w:t>
        </w:r>
      </w:ins>
    </w:p>
    <w:p w14:paraId="507075D8" w14:textId="7760B1FC" w:rsidR="6E7E6C3D" w:rsidRDefault="6E7E6C3D" w:rsidP="6E7E6C3D">
      <w:pPr>
        <w:rPr>
          <w:ins w:id="3816" w:author="Stefan Behring [2]" w:date="2021-12-21T17:25:00Z"/>
        </w:rPr>
      </w:pPr>
      <w:del w:id="3817" w:author="Stefan Behring [2]" w:date="2021-12-21T17:23:00Z">
        <w:r w:rsidRPr="00E81B1B" w:rsidDel="003A2011">
          <w:delText>Mit den</w:delText>
        </w:r>
      </w:del>
      <w:ins w:id="3818" w:author="Stefan Behring" w:date="2021-12-20T19:37:00Z">
        <w:del w:id="3819" w:author="Stefan Behring [2]" w:date="2021-12-21T17:23:00Z">
          <w:r w:rsidR="7F9CE5F9" w:rsidDel="003A2011">
            <w:delText xml:space="preserve"> dazu</w:delText>
          </w:r>
        </w:del>
      </w:ins>
      <w:ins w:id="3820" w:author="Stefan Behring [2]" w:date="2021-12-21T17:23:00Z">
        <w:r w:rsidR="003A2011">
          <w:t>Die</w:t>
        </w:r>
      </w:ins>
      <w:r w:rsidRPr="00E81B1B">
        <w:t xml:space="preserve"> untersuchten Schraubverbindungen konnten die anvisierten Tragfähigkeiten und Steifigkeiten nicht erreich</w:t>
      </w:r>
      <w:del w:id="3821" w:author="Stefan Behring [2]" w:date="2021-12-21T17:23:00Z">
        <w:r w:rsidRPr="00E81B1B" w:rsidDel="003A2011">
          <w:delText>t werd</w:delText>
        </w:r>
      </w:del>
      <w:r w:rsidRPr="00E81B1B">
        <w:t xml:space="preserve">en, sodass </w:t>
      </w:r>
      <w:ins w:id="3822" w:author="Stefan Behring" w:date="2021-12-20T19:38:00Z">
        <w:r w:rsidR="53476F7A">
          <w:t>währende des</w:t>
        </w:r>
      </w:ins>
      <w:del w:id="3823" w:author="Stefan Behring" w:date="2021-12-20T19:38:00Z">
        <w:r w:rsidDel="2ED1A04F">
          <w:delText>im</w:delText>
        </w:r>
      </w:del>
      <w:r w:rsidR="2ED1A04F">
        <w:t xml:space="preserve"> Projektverlauf</w:t>
      </w:r>
      <w:ins w:id="3824" w:author="Stefan Behring" w:date="2021-12-20T19:38:00Z">
        <w:r w:rsidR="1E9A58E5">
          <w:t>s</w:t>
        </w:r>
      </w:ins>
      <w:r w:rsidRPr="00E81B1B">
        <w:t xml:space="preserve"> entschieden wurde, ausschließlich die Verklebung als Verbindungsmittel weiter zu erforschen.</w:t>
      </w:r>
      <w:r w:rsidR="00871F0B" w:rsidRPr="00E81B1B">
        <w:t xml:space="preserve"> Die Untersuchungen </w:t>
      </w:r>
      <w:r w:rsidR="009F1E24" w:rsidRPr="00E81B1B">
        <w:t>zu</w:t>
      </w:r>
      <w:del w:id="3825" w:author="Stefan Behring" w:date="2021-12-20T19:38:00Z">
        <w:r w:rsidR="009F1E24" w:rsidRPr="00E81B1B">
          <w:delText xml:space="preserve"> de</w:delText>
        </w:r>
      </w:del>
      <w:r w:rsidR="009F1E24" w:rsidRPr="00E81B1B">
        <w:t xml:space="preserve">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ins w:id="3826" w:author="Carsten Hein" w:date="2022-01-14T10:15:00Z">
        <w:r w:rsidR="00916225">
          <w:t>3.6</w:t>
        </w:r>
      </w:ins>
      <w:del w:id="3827" w:author="Carsten Hein" w:date="2022-01-03T08:39:00Z">
        <w:r w:rsidR="00871F0B" w:rsidRPr="00E81B1B" w:rsidDel="009737A6">
          <w:delText>7</w:delText>
        </w:r>
      </w:del>
      <w:r w:rsidR="00871F0B" w:rsidRPr="00E81B1B">
        <w:fldChar w:fldCharType="end"/>
      </w:r>
      <w:r w:rsidR="00871F0B" w:rsidRPr="00E81B1B">
        <w:t xml:space="preserve"> dokumentiert.</w:t>
      </w:r>
    </w:p>
    <w:p w14:paraId="7E9E7F69" w14:textId="132A4B2A" w:rsidR="000C00D7" w:rsidRPr="00E81B1B" w:rsidRDefault="000C00D7">
      <w:pPr>
        <w:pStyle w:val="berschrift2"/>
        <w:numPr>
          <w:ilvl w:val="1"/>
          <w:numId w:val="29"/>
        </w:numPr>
        <w:pPrChange w:id="3828" w:author="Carsten Hein" w:date="2022-01-03T11:41:00Z">
          <w:pPr/>
        </w:pPrChange>
      </w:pPr>
      <w:bookmarkStart w:id="3829" w:name="_Toc93048229"/>
      <w:ins w:id="3830" w:author="Stefan Behring [2]" w:date="2021-12-21T17:25:00Z">
        <w:r>
          <w:t>Durchgeführtes Versuchsprogramm (oder so ähnlich)</w:t>
        </w:r>
      </w:ins>
      <w:bookmarkEnd w:id="3829"/>
    </w:p>
    <w:p w14:paraId="07A4C56F" w14:textId="25A89F92" w:rsidR="6E7E6C3D" w:rsidRDefault="6E7E6C3D" w:rsidP="6E7E6C3D">
      <w:pPr>
        <w:rPr>
          <w:ins w:id="3831" w:author="Stefan Behring [2]" w:date="2021-12-21T17:25:00Z"/>
        </w:rPr>
      </w:pPr>
      <w:r w:rsidRPr="00E81B1B">
        <w:t>Die Vorwegnahme eines Teils des Betonschwindens vor dem Fügen stellt durchaus einen Vorteil dar. Jedoch ist die Verbindung von Betonfertigteilen mit den Holzrippen für die Werksfertigung</w:t>
      </w:r>
      <w:ins w:id="3832" w:author="Stefan Behring" w:date="2021-12-20T19:39:00Z">
        <w:r w:rsidRPr="00E81B1B">
          <w:t xml:space="preserve"> </w:t>
        </w:r>
        <w:r w:rsidR="2F2F1068">
          <w:t>des Verbundbauteils</w:t>
        </w:r>
      </w:ins>
      <w:r w:rsidR="2ED1A04F">
        <w:t xml:space="preserve"> </w:t>
      </w:r>
      <w:r w:rsidRPr="00E81B1B">
        <w:t>weniger geeignet, da hieraus zusätzliche Arbeitsschritte</w:t>
      </w:r>
      <w:ins w:id="3833" w:author="Jan Wenker" w:date="2021-12-09T15:56:00Z">
        <w:r w:rsidR="008708C9" w:rsidRPr="008708C9">
          <w:t xml:space="preserve"> </w:t>
        </w:r>
        <w:r w:rsidR="008708C9" w:rsidRPr="00E81B1B">
          <w:t>resultieren</w:t>
        </w:r>
      </w:ins>
      <w:r w:rsidRPr="00E81B1B">
        <w:t xml:space="preserve">, wie </w:t>
      </w:r>
      <w:ins w:id="3834" w:author="Jan Wenker" w:date="2021-12-09T15:56:00Z">
        <w:r w:rsidR="008708C9">
          <w:t xml:space="preserve">bspw. </w:t>
        </w:r>
      </w:ins>
      <w:r w:rsidRPr="00E81B1B">
        <w:t>die Zwischenlagerung und ein erneutes Bewegen vor dem Fügen</w:t>
      </w:r>
      <w:del w:id="3835" w:author="Jan Wenker" w:date="2021-12-09T15:56:00Z">
        <w:r w:rsidRPr="00E81B1B" w:rsidDel="008708C9">
          <w:delText>, resultieren</w:delText>
        </w:r>
      </w:del>
      <w:r w:rsidRPr="00E81B1B">
        <w:t xml:space="preserve">. Aus diesem Grund wurde neben der Verklebung von Betonfertigteilen auch die Technologie </w:t>
      </w:r>
      <w:del w:id="3836" w:author="Stefan Behring" w:date="2021-12-20T19:39:00Z">
        <w:r w:rsidRPr="00E81B1B">
          <w:delText>der</w:delText>
        </w:r>
      </w:del>
      <w:ins w:id="3837" w:author="Stefan Behring" w:date="2021-12-20T19:39:00Z">
        <w:r w:rsidR="2AF4F066">
          <w:t>einer</w:t>
        </w:r>
      </w:ins>
      <w:r w:rsidRPr="00E81B1B">
        <w:t xml:space="preserve"> Nass-in-Nass-Verklebung untersucht.</w:t>
      </w:r>
    </w:p>
    <w:p w14:paraId="50FE77CF" w14:textId="30B85721" w:rsidR="00E47946" w:rsidRDefault="00E47946" w:rsidP="6E7E6C3D">
      <w:pPr>
        <w:rPr>
          <w:ins w:id="3838" w:author="Stefan Behring [2]" w:date="2021-12-21T17:25:00Z"/>
        </w:rPr>
      </w:pPr>
      <w:ins w:id="3839" w:author="Stefan Behring [2]" w:date="2021-12-21T17:26:00Z">
        <w:r>
          <w:t>Hier Abbildung zum tatsächlichen Versuchsprogramm</w:t>
        </w:r>
        <w:r w:rsidR="00892290">
          <w:t xml:space="preserve"> einfügen</w:t>
        </w:r>
      </w:ins>
    </w:p>
    <w:p w14:paraId="542FA79A" w14:textId="77777777" w:rsidR="00E47946" w:rsidRPr="00E81B1B" w:rsidRDefault="00E47946" w:rsidP="6E7E6C3D"/>
    <w:p w14:paraId="194EB1B0" w14:textId="52997ED5" w:rsidR="00492FF4" w:rsidRPr="00E81B1B" w:rsidRDefault="4C11F93A">
      <w:pPr>
        <w:pStyle w:val="berschrift2"/>
        <w:numPr>
          <w:ilvl w:val="1"/>
          <w:numId w:val="29"/>
        </w:numPr>
        <w:rPr>
          <w:ins w:id="3840" w:author="Stefan Behring" w:date="2021-12-20T20:00:00Z"/>
        </w:rPr>
        <w:pPrChange w:id="3841" w:author="Carsten Hein" w:date="2022-01-03T11:41:00Z">
          <w:pPr>
            <w:pStyle w:val="berschrift1"/>
            <w:numPr>
              <w:numId w:val="29"/>
            </w:numPr>
            <w:ind w:left="432" w:hanging="432"/>
          </w:pPr>
        </w:pPrChange>
      </w:pPr>
      <w:bookmarkStart w:id="3842" w:name="_Ref82253047"/>
      <w:bookmarkStart w:id="3843" w:name="_Toc92091694"/>
      <w:bookmarkStart w:id="3844" w:name="_Toc92092136"/>
      <w:bookmarkStart w:id="3845" w:name="_Toc92092248"/>
      <w:bookmarkStart w:id="3846" w:name="_Toc93048230"/>
      <w:commentRangeStart w:id="3847"/>
      <w:commentRangeStart w:id="3848"/>
      <w:r>
        <w:t xml:space="preserve">Versuche </w:t>
      </w:r>
      <w:commentRangeEnd w:id="3847"/>
      <w:r w:rsidR="00492FF4">
        <w:rPr>
          <w:rStyle w:val="Kommentarzeichen"/>
        </w:rPr>
        <w:commentReference w:id="3847"/>
      </w:r>
      <w:commentRangeEnd w:id="3848"/>
      <w:r w:rsidR="00492FF4">
        <w:rPr>
          <w:rStyle w:val="Kommentarzeichen"/>
        </w:rPr>
        <w:commentReference w:id="3848"/>
      </w:r>
      <w:r>
        <w:t>an geschraubten Holz-Beton-Verbundkörpern</w:t>
      </w:r>
      <w:bookmarkEnd w:id="3842"/>
      <w:bookmarkEnd w:id="3843"/>
      <w:bookmarkEnd w:id="3844"/>
      <w:bookmarkEnd w:id="3845"/>
      <w:bookmarkEnd w:id="3846"/>
    </w:p>
    <w:p w14:paraId="21E045C7" w14:textId="6C30E944" w:rsidR="6C4CC1DF" w:rsidRPr="00366FC1" w:rsidRDefault="004263CF">
      <w:pPr>
        <w:pStyle w:val="berschrift2"/>
        <w:numPr>
          <w:ilvl w:val="2"/>
          <w:numId w:val="29"/>
        </w:numPr>
        <w:rPr>
          <w:ins w:id="3849" w:author="Stefan Behring [2]" w:date="2021-12-21T17:58:00Z"/>
          <w:rPrChange w:id="3850" w:author="Carsten Hein" w:date="2022-01-03T11:41:00Z">
            <w:rPr>
              <w:ins w:id="3851" w:author="Stefan Behring [2]" w:date="2021-12-21T17:58:00Z"/>
              <w:rFonts w:eastAsia="Calibri"/>
            </w:rPr>
          </w:rPrChange>
        </w:rPr>
        <w:pPrChange w:id="3852" w:author="Carsten Hein" w:date="2022-01-03T11:41:00Z">
          <w:pPr/>
        </w:pPrChange>
      </w:pPr>
      <w:ins w:id="3853" w:author="Stefan Behring [2]" w:date="2021-12-21T17:58:00Z">
        <w:del w:id="3854" w:author="Carsten Hein" w:date="2022-01-03T11:42:00Z">
          <w:r w:rsidRPr="00366FC1" w:rsidDel="004C17A2">
            <w:rPr>
              <w:rPrChange w:id="3855" w:author="Carsten Hein" w:date="2022-01-03T11:41:00Z">
                <w:rPr>
                  <w:rFonts w:eastAsia="Calibri"/>
                  <w:b/>
                </w:rPr>
              </w:rPrChange>
            </w:rPr>
            <w:delText>7.1</w:delText>
          </w:r>
        </w:del>
      </w:ins>
      <w:ins w:id="3856" w:author="Stefan Behring" w:date="2021-12-20T20:02:00Z">
        <w:del w:id="3857" w:author="Carsten Hein" w:date="2022-01-03T11:42:00Z">
          <w:r w:rsidR="75850942" w:rsidRPr="00366FC1" w:rsidDel="004C17A2">
            <w:rPr>
              <w:rPrChange w:id="3858" w:author="Carsten Hein" w:date="2022-01-03T11:41:00Z">
                <w:rPr>
                  <w:rFonts w:eastAsia="Calibri"/>
                  <w:b/>
                </w:rPr>
              </w:rPrChange>
            </w:rPr>
            <w:delText xml:space="preserve">      </w:delText>
          </w:r>
        </w:del>
        <w:del w:id="3859" w:author="Stefan Behring [2]" w:date="2021-12-21T17:58:00Z">
          <w:r w:rsidR="75850942" w:rsidRPr="00366FC1" w:rsidDel="004263CF">
            <w:rPr>
              <w:rPrChange w:id="3860" w:author="Carsten Hein" w:date="2022-01-03T11:41:00Z">
                <w:rPr>
                  <w:rFonts w:eastAsia="Calibri"/>
                  <w:b/>
                </w:rPr>
              </w:rPrChange>
            </w:rPr>
            <w:delText xml:space="preserve"> </w:delText>
          </w:r>
        </w:del>
      </w:ins>
      <w:ins w:id="3861" w:author="Stefan Behring" w:date="2021-12-20T20:03:00Z">
        <w:del w:id="3862" w:author="Stefan Behring [2]" w:date="2021-12-21T17:58:00Z">
          <w:r w:rsidR="75850942" w:rsidRPr="00366FC1" w:rsidDel="004263CF">
            <w:rPr>
              <w:rPrChange w:id="3863" w:author="Carsten Hein" w:date="2022-01-03T11:41:00Z">
                <w:rPr>
                  <w:rFonts w:eastAsia="Calibri"/>
                  <w:b/>
                </w:rPr>
              </w:rPrChange>
            </w:rPr>
            <w:delText>6.1</w:delText>
          </w:r>
        </w:del>
      </w:ins>
      <w:ins w:id="3864" w:author="Stefan Behring" w:date="2021-12-20T20:02:00Z">
        <w:del w:id="3865" w:author="Stefan Behring [2]" w:date="2021-12-21T17:58:00Z">
          <w:r w:rsidR="75850942" w:rsidRPr="00366FC1" w:rsidDel="004263CF">
            <w:rPr>
              <w:rPrChange w:id="3866" w:author="Carsten Hein" w:date="2022-01-03T11:41:00Z">
                <w:rPr>
                  <w:rFonts w:eastAsia="Calibri"/>
                  <w:b/>
                </w:rPr>
              </w:rPrChange>
            </w:rPr>
            <w:delText xml:space="preserve"> </w:delText>
          </w:r>
        </w:del>
        <w:del w:id="3867" w:author="Carsten Hein" w:date="2022-01-03T11:42:00Z">
          <w:r w:rsidR="75850942" w:rsidRPr="00366FC1" w:rsidDel="004C17A2">
            <w:rPr>
              <w:rPrChange w:id="3868" w:author="Carsten Hein" w:date="2022-01-03T11:41:00Z">
                <w:rPr>
                  <w:rFonts w:eastAsia="Calibri"/>
                  <w:b/>
                </w:rPr>
              </w:rPrChange>
            </w:rPr>
            <w:delText xml:space="preserve"> </w:delText>
          </w:r>
        </w:del>
        <w:bookmarkStart w:id="3869" w:name="_Toc93048231"/>
        <w:r w:rsidR="75850942" w:rsidRPr="00366FC1">
          <w:rPr>
            <w:rPrChange w:id="3870" w:author="Carsten Hein" w:date="2022-01-03T11:41:00Z">
              <w:rPr>
                <w:rFonts w:eastAsia="Calibri"/>
                <w:b/>
              </w:rPr>
            </w:rPrChange>
          </w:rPr>
          <w:t>A</w:t>
        </w:r>
      </w:ins>
      <w:ins w:id="3871" w:author="Stefan Behring" w:date="2021-12-20T20:00:00Z">
        <w:r w:rsidR="7FE72922" w:rsidRPr="00366FC1">
          <w:rPr>
            <w:rPrChange w:id="3872" w:author="Carsten Hein" w:date="2022-01-03T11:41:00Z">
              <w:rPr>
                <w:rFonts w:eastAsia="Calibri"/>
                <w:b/>
              </w:rPr>
            </w:rPrChange>
          </w:rPr>
          <w:t>llgemeines</w:t>
        </w:r>
      </w:ins>
      <w:ins w:id="3873" w:author="Stefan Behring" w:date="2021-12-20T20:03:00Z">
        <w:r w:rsidR="5EC8C906" w:rsidRPr="00366FC1">
          <w:rPr>
            <w:rPrChange w:id="3874" w:author="Carsten Hein" w:date="2022-01-03T11:41:00Z">
              <w:rPr>
                <w:rFonts w:eastAsia="Calibri"/>
                <w:b/>
              </w:rPr>
            </w:rPrChange>
          </w:rPr>
          <w:t xml:space="preserve"> zu Schrauben</w:t>
        </w:r>
      </w:ins>
      <w:ins w:id="3875" w:author="Stefan Behring" w:date="2021-12-20T20:42:00Z">
        <w:r w:rsidR="78A4B0A7" w:rsidRPr="00366FC1">
          <w:rPr>
            <w:rPrChange w:id="3876" w:author="Carsten Hein" w:date="2022-01-03T11:41:00Z">
              <w:rPr>
                <w:rFonts w:eastAsia="Calibri"/>
                <w:b/>
              </w:rPr>
            </w:rPrChange>
          </w:rPr>
          <w:t xml:space="preserve"> im HBV</w:t>
        </w:r>
      </w:ins>
      <w:bookmarkEnd w:id="3869"/>
    </w:p>
    <w:p w14:paraId="7EAAEB58" w14:textId="77777777" w:rsidR="004263CF" w:rsidRDefault="004263CF">
      <w:pPr>
        <w:rPr>
          <w:rFonts w:eastAsia="Calibri"/>
          <w:szCs w:val="20"/>
          <w:rPrChange w:id="3877" w:author="Stefan Behring" w:date="2021-12-20T20:00:00Z">
            <w:rPr>
              <w:lang w:eastAsia="de-DE"/>
            </w:rPr>
          </w:rPrChange>
        </w:rPr>
        <w:pPrChange w:id="3878" w:author="Stefan Behring" w:date="2021-12-20T20:00:00Z">
          <w:pPr>
            <w:pStyle w:val="berschrift1"/>
            <w:numPr>
              <w:numId w:val="29"/>
            </w:numPr>
            <w:ind w:left="432" w:hanging="432"/>
          </w:pPr>
        </w:pPrChange>
      </w:pPr>
    </w:p>
    <w:p w14:paraId="5D218F11" w14:textId="4264CD2F" w:rsidR="00C00AFB" w:rsidRPr="00E81B1B" w:rsidRDefault="00492FF4" w:rsidP="00492FF4">
      <w:del w:id="3879" w:author="Jan Wenker" w:date="2021-12-09T15:58:00Z">
        <w:r w:rsidRPr="00E81B1B" w:rsidDel="00700A31">
          <w:delText>Schraubverbindungen in Ortbetonbauweise</w:delText>
        </w:r>
      </w:del>
      <w:ins w:id="3880" w:author="Jan Wenker" w:date="2021-12-09T15:58:00Z">
        <w:r w:rsidR="00700A31">
          <w:t>Das Eindrehen von Schrauben und anschließende Aufbringen von Ortbeton</w:t>
        </w:r>
      </w:ins>
      <w:r w:rsidRPr="00E81B1B">
        <w:t xml:space="preserve"> </w:t>
      </w:r>
      <w:del w:id="3881" w:author="Jan Wenker" w:date="2021-12-10T12:48:00Z">
        <w:r w:rsidRPr="00E81B1B" w:rsidDel="002641BF">
          <w:delText>wer</w:delText>
        </w:r>
        <w:r w:rsidR="00286282" w:rsidRPr="00E81B1B" w:rsidDel="002641BF">
          <w:delText>d</w:delText>
        </w:r>
        <w:r w:rsidRPr="00E81B1B" w:rsidDel="002641BF">
          <w:delText xml:space="preserve">en </w:delText>
        </w:r>
      </w:del>
      <w:ins w:id="3882" w:author="Jan Wenker" w:date="2021-12-10T12:48:00Z">
        <w:r w:rsidR="002641BF">
          <w:t>wird</w:t>
        </w:r>
        <w:r w:rsidR="002641BF" w:rsidRPr="00E81B1B">
          <w:t xml:space="preserve"> </w:t>
        </w:r>
      </w:ins>
      <w:r w:rsidRPr="00E81B1B">
        <w:t>im Holz-Beton-Verbundbau häufig für Sanierungen eingesetzt, wobei</w:t>
      </w:r>
      <w:r w:rsidR="009F1E24" w:rsidRPr="00E81B1B">
        <w:t xml:space="preserve"> mehrere</w:t>
      </w:r>
      <w:r w:rsidRPr="00E81B1B">
        <w:t xml:space="preserve"> </w:t>
      </w:r>
      <w:r w:rsidRPr="00E81B1B">
        <w:lastRenderedPageBreak/>
        <w:t xml:space="preserve">Produkte </w:t>
      </w:r>
      <w:r w:rsidR="009F1E24" w:rsidRPr="00E81B1B">
        <w:t xml:space="preserve">verschiedener Hersteller </w:t>
      </w:r>
      <w:r w:rsidRPr="00E81B1B">
        <w:t>mit bauaufsichtlichen Zulassungen auf dem Markt sind. Schraubverbindungen</w:t>
      </w:r>
      <w:r w:rsidR="009F1E24" w:rsidRPr="00E81B1B">
        <w:t xml:space="preserve"> zur Verbindun</w:t>
      </w:r>
      <w:del w:id="3883" w:author="Jan Wenker" w:date="2021-12-10T12:49:00Z">
        <w:r w:rsidR="009F1E24" w:rsidRPr="00E81B1B" w:rsidDel="00DE4374">
          <w:delText>g</w:delText>
        </w:r>
      </w:del>
      <w:r w:rsidR="009F1E24" w:rsidRPr="00E81B1B">
        <w:t>g von</w:t>
      </w:r>
      <w:r w:rsidRPr="00E81B1B">
        <w:t xml:space="preserve"> Holz mit Betonfertigteilen hingegen sind aktuell auf ein spezielles Produkt, den so genannten Fertigteilverbinder </w:t>
      </w:r>
      <w:ins w:id="3884" w:author="Jan Wenker" w:date="2021-12-10T12:49:00Z">
        <w:r w:rsidR="00B97672">
          <w:t xml:space="preserve">(FT-Verbinder) </w:t>
        </w:r>
      </w:ins>
      <w:r w:rsidRPr="00E81B1B">
        <w:t>der Firma Würth, beschränkt. Bei diesem handelt es sich um eine Art Hüllrohr, das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ins w:id="3885" w:author="Carsten Hein" w:date="2022-01-14T10:15:00Z">
        <w:r w:rsidR="00916225" w:rsidRPr="00E81B1B">
          <w:t xml:space="preserve">Abbildung </w:t>
        </w:r>
        <w:r w:rsidR="00916225">
          <w:rPr>
            <w:noProof/>
          </w:rPr>
          <w:t>9</w:t>
        </w:r>
      </w:ins>
      <w:del w:id="3886" w:author="Carsten Hein" w:date="2022-01-03T08:39:00Z">
        <w:r w:rsidR="009F1E24" w:rsidRPr="00E81B1B" w:rsidDel="009737A6">
          <w:delText>Abbildung 11</w:delText>
        </w:r>
      </w:del>
      <w:r w:rsidR="00634E1F" w:rsidRPr="00E81B1B">
        <w:fldChar w:fldCharType="end"/>
      </w:r>
      <w:r w:rsidRPr="00E81B1B">
        <w:t>). Eine Stahlplatte dient als Unterlegscheibe und verteilt die Lasten vom Schraubenkopf in den Beton. Nachteile der Fertigteilverbinder bzw. der Schraubverbindungen im Allgemeinen stellen deren relativ geringe Steifigkeit und Tragfähigkeit dar.</w:t>
      </w:r>
      <w:ins w:id="3887" w:author="Stefan Behring" w:date="2021-12-20T19:45:00Z">
        <w:r w:rsidRPr="00E81B1B">
          <w:t xml:space="preserve"> </w:t>
        </w:r>
        <w:r w:rsidR="49841A3D">
          <w:t>Steifigkeit und Tragfähigkeit können durch eine höhe Anzahl von Schr</w:t>
        </w:r>
      </w:ins>
      <w:ins w:id="3888" w:author="Stefan Behring" w:date="2021-12-20T19:46:00Z">
        <w:r w:rsidR="49841A3D">
          <w:t>auben gesteigert werden.</w:t>
        </w:r>
      </w:ins>
      <w:r w:rsidR="6B4CDC4D">
        <w:t xml:space="preserve"> </w:t>
      </w:r>
      <w:r w:rsidRPr="00E81B1B">
        <w:t xml:space="preserve">Die hohe Anzahl der notwendigen Verbindungsmittel führt zu einem erhöhten Arbeitsaufwand und einer Kostensteigerung. </w:t>
      </w:r>
      <w:del w:id="3889" w:author="Stefan Behring" w:date="2021-12-20T19:46:00Z">
        <w:r w:rsidRPr="00E81B1B">
          <w:delText>Zusätzlich</w:delText>
        </w:r>
      </w:del>
      <w:ins w:id="3890" w:author="Stefan Behring" w:date="2021-12-20T19:46:00Z">
        <w:r w:rsidR="457EC6A3">
          <w:t>Der FT-Verbinder</w:t>
        </w:r>
      </w:ins>
      <w:r w:rsidRPr="00E81B1B">
        <w:t xml:space="preserve"> ist </w:t>
      </w:r>
      <w:ins w:id="3891" w:author="Stefan Behring" w:date="2021-12-20T19:46:00Z">
        <w:r w:rsidR="67915078">
          <w:t xml:space="preserve">für </w:t>
        </w:r>
      </w:ins>
      <w:ins w:id="3892" w:author="Stefan Behring" w:date="2021-12-20T19:47:00Z">
        <w:r w:rsidR="67915078">
          <w:t xml:space="preserve">eine 7 cm hohe </w:t>
        </w:r>
      </w:ins>
      <w:del w:id="3893" w:author="Stefan Behring" w:date="2021-12-20T19:47:00Z">
        <w:r w:rsidRPr="00E81B1B">
          <w:delText>die Höhe der Verbinder auf eine 7 cm hohe</w:delText>
        </w:r>
      </w:del>
      <w:r w:rsidRPr="00E81B1B">
        <w:t xml:space="preserve"> Betonplatte ausgelegt, sodass für höhere Deckenstärken Hölzer unterfüttert werden müssen</w:t>
      </w:r>
      <w:ins w:id="3894" w:author="Stefan Behring" w:date="2021-12-20T19:47:00Z">
        <w:r w:rsidR="711ABB98">
          <w:t>. Hierdurch sind</w:t>
        </w:r>
      </w:ins>
      <w:del w:id="3895" w:author="Stefan Behring" w:date="2021-12-20T19:47:00Z">
        <w:r w:rsidRPr="00E81B1B">
          <w:delText>, sodass</w:delText>
        </w:r>
      </w:del>
      <w:r w:rsidRPr="00E81B1B">
        <w:t xml:space="preserve"> insgesamt viele Arbeitsschritte notwendig </w:t>
      </w:r>
      <w:del w:id="3896" w:author="Stefan Behring" w:date="2021-12-20T19:48:00Z">
        <w:r w:rsidRPr="00E81B1B">
          <w:delText xml:space="preserve">werden, </w:delText>
        </w:r>
      </w:del>
      <w:r w:rsidRPr="00E81B1B">
        <w:t>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3897"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57">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12AC4F08" w:rsidR="00634E1F" w:rsidRPr="00E81B1B" w:rsidRDefault="00634E1F" w:rsidP="00634E1F">
            <w:pPr>
              <w:pStyle w:val="Beschriftung"/>
            </w:pPr>
            <w:bookmarkStart w:id="3898" w:name="_Ref26196046"/>
            <w:bookmarkStart w:id="3899" w:name="_Ref79770831"/>
            <w:bookmarkStart w:id="3900" w:name="_Toc93048339"/>
            <w:r w:rsidRPr="00E81B1B">
              <w:t xml:space="preserve">Abbildung </w:t>
            </w:r>
            <w:r>
              <w:fldChar w:fldCharType="begin"/>
            </w:r>
            <w:r>
              <w:instrText>SEQ Abbildung \* ARABIC</w:instrText>
            </w:r>
            <w:r>
              <w:fldChar w:fldCharType="separate"/>
            </w:r>
            <w:ins w:id="3901" w:author="Carsten Hein" w:date="2022-01-14T10:15:00Z">
              <w:r w:rsidR="00916225">
                <w:rPr>
                  <w:noProof/>
                </w:rPr>
                <w:t>9</w:t>
              </w:r>
            </w:ins>
            <w:del w:id="3902" w:author="Carsten Hein" w:date="2021-12-28T15:52:00Z">
              <w:r w:rsidR="00950524" w:rsidRPr="00E81B1B" w:rsidDel="0010707D">
                <w:rPr>
                  <w:noProof/>
                </w:rPr>
                <w:delText>11</w:delText>
              </w:r>
            </w:del>
            <w:r>
              <w:fldChar w:fldCharType="end"/>
            </w:r>
            <w:bookmarkEnd w:id="3897"/>
            <w:bookmarkEnd w:id="3898"/>
            <w:bookmarkEnd w:id="3899"/>
            <w:r w:rsidRPr="00E81B1B">
              <w:t xml:space="preserve"> Schraubverbindung mit dem FT Verbinder von Würth (Quelle: eshop.wuerth.de)</w:t>
            </w:r>
            <w:bookmarkEnd w:id="3900"/>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58">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3903" w:name="_Ref24642536"/>
          </w:p>
          <w:p w14:paraId="21B3090B" w14:textId="737D3F22" w:rsidR="00634E1F" w:rsidRPr="00E81B1B" w:rsidRDefault="00634E1F" w:rsidP="00634E1F">
            <w:pPr>
              <w:pStyle w:val="Beschriftung"/>
            </w:pPr>
            <w:bookmarkStart w:id="3904" w:name="_Ref79770889"/>
            <w:bookmarkStart w:id="3905" w:name="_Toc93048340"/>
            <w:r w:rsidRPr="00E81B1B">
              <w:t xml:space="preserve">Abbildung </w:t>
            </w:r>
            <w:r>
              <w:fldChar w:fldCharType="begin"/>
            </w:r>
            <w:r>
              <w:instrText>SEQ Abbildung \* ARABIC</w:instrText>
            </w:r>
            <w:r>
              <w:fldChar w:fldCharType="separate"/>
            </w:r>
            <w:ins w:id="3906" w:author="Carsten Hein" w:date="2022-01-14T10:15:00Z">
              <w:r w:rsidR="00916225">
                <w:rPr>
                  <w:noProof/>
                </w:rPr>
                <w:t>10</w:t>
              </w:r>
            </w:ins>
            <w:del w:id="3907" w:author="Carsten Hein" w:date="2021-12-28T15:52:00Z">
              <w:r w:rsidR="00950524" w:rsidRPr="00E81B1B" w:rsidDel="0010707D">
                <w:rPr>
                  <w:noProof/>
                </w:rPr>
                <w:delText>12</w:delText>
              </w:r>
            </w:del>
            <w:r>
              <w:fldChar w:fldCharType="end"/>
            </w:r>
            <w:bookmarkEnd w:id="3903"/>
            <w:bookmarkEnd w:id="3904"/>
            <w:r w:rsidRPr="00E81B1B">
              <w:t xml:space="preserve"> Herstellungsschema des Schraubverbunds mit lokalem Verguss (eigene Abbildung)</w:t>
            </w:r>
            <w:bookmarkEnd w:id="3905"/>
          </w:p>
        </w:tc>
      </w:tr>
    </w:tbl>
    <w:p w14:paraId="36633F34" w14:textId="1F79FA40" w:rsidR="00492FF4" w:rsidRPr="00E81B1B" w:rsidRDefault="00492FF4" w:rsidP="00492FF4">
      <w:r w:rsidRPr="00E81B1B">
        <w:t>Da der Arbeitsaufwand der FT-Verbindung in erster Linie durch das</w:t>
      </w:r>
      <w:ins w:id="3908" w:author="Jan Wenker" w:date="2021-12-10T12:52:00Z">
        <w:r w:rsidR="00DA0E80">
          <w:t xml:space="preserve"> Positionier</w:t>
        </w:r>
      </w:ins>
      <w:ins w:id="3909" w:author="Jan Wenker" w:date="2021-12-10T12:53:00Z">
        <w:r w:rsidR="00DA0E80">
          <w:t xml:space="preserve">en </w:t>
        </w:r>
        <w:r w:rsidR="006077E1">
          <w:t>des Verbinders in der Schalung und das spätere</w:t>
        </w:r>
      </w:ins>
      <w:r w:rsidRPr="00E81B1B">
        <w:t xml:space="preserve"> Ein</w:t>
      </w:r>
      <w:ins w:id="3910" w:author="Jan Wenker" w:date="2021-12-10T12:53:00Z">
        <w:r w:rsidR="006077E1">
          <w:t>drehen der Schrauben</w:t>
        </w:r>
      </w:ins>
      <w:del w:id="3911" w:author="Jan Wenker" w:date="2021-12-10T12:53:00Z">
        <w:r w:rsidRPr="00E81B1B" w:rsidDel="006077E1">
          <w:delText>schrauben</w:delText>
        </w:r>
      </w:del>
      <w:r w:rsidRPr="00E81B1B">
        <w:t xml:space="preserve"> bestimmt wird, verspricht vor allem die Reduktion der Schraubenanzahl Verbesserungen in Hinsicht auf Bauzeit und Kosten. Daher </w:t>
      </w:r>
      <w:commentRangeStart w:id="3912"/>
      <w:r w:rsidRPr="00E81B1B">
        <w:t>wird</w:t>
      </w:r>
      <w:commentRangeEnd w:id="3912"/>
      <w:r>
        <w:commentReference w:id="3912"/>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916225">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3F4E450F" w:rsidR="00492FF4" w:rsidRPr="00E81B1B" w:rsidRDefault="00492FF4" w:rsidP="00634E1F">
      <w:pPr>
        <w:rPr>
          <w:ins w:id="3913" w:author="Stefan Behring" w:date="2021-12-20T19:57:00Z"/>
        </w:rPr>
      </w:pPr>
      <w:r w:rsidRPr="00E81B1B">
        <w:t xml:space="preserve">Entsprechend der Bemessungskriterien für Schrauben nach (DIN EN 1995-2:2010-12) und bauaufsichtlichen Zulassungen für Schraubverbindungen steigen mit höherem Schraubendurchmesser sowohl die Steifigkeiten als auch die </w:t>
      </w:r>
      <w:del w:id="3914" w:author="Stefan Behring" w:date="2021-12-20T19:50:00Z">
        <w:r w:rsidRPr="00E81B1B">
          <w:delText>Festigkeiten</w:delText>
        </w:r>
      </w:del>
      <w:ins w:id="3915" w:author="Stefan Behring" w:date="2021-12-20T19:50:00Z">
        <w:r w:rsidR="72EDBACB" w:rsidRPr="00E81B1B">
          <w:t>Tragfähigkeit</w:t>
        </w:r>
      </w:ins>
      <w:r w:rsidRPr="00E81B1B">
        <w:t xml:space="preserve"> der Verbindung</w:t>
      </w:r>
      <w:ins w:id="3916" w:author="Stefan Behring" w:date="2021-12-20T19:51:00Z">
        <w:r w:rsidR="1718FB5C" w:rsidRPr="00E81B1B">
          <w:t>, siehe Gleichung blabla aus    der ETA-</w:t>
        </w:r>
      </w:ins>
      <w:ins w:id="3917" w:author="Stefan Behring" w:date="2021-12-20T19:52:00Z">
        <w:r w:rsidR="1718FB5C" w:rsidRPr="00E81B1B">
          <w:t>bla</w:t>
        </w:r>
      </w:ins>
      <w:r w:rsidR="6B4CDC4D" w:rsidRPr="00E81B1B">
        <w:t>.</w:t>
      </w:r>
      <w:ins w:id="3918" w:author="Stefan Behring" w:date="2021-12-20T19:52:00Z">
        <w:r w:rsidR="6ED0C580" w:rsidRPr="00E81B1B">
          <w:t xml:space="preserve"> Der Durchmesser geht dabei als linarer Faktor in die Berechnung ein.</w:t>
        </w:r>
      </w:ins>
      <w:del w:id="3919" w:author="Stefan Behring" w:date="2021-12-20T19:52:00Z">
        <w:r w:rsidRPr="00E81B1B">
          <w:delText xml:space="preserve"> Die</w:delText>
        </w:r>
      </w:del>
      <w:ins w:id="3920" w:author="Jan Wenker" w:date="2021-12-10T12:54:00Z">
        <w:del w:id="3921" w:author="Stefan Behring" w:date="2021-12-20T19:52:00Z">
          <w:r w:rsidR="00197858">
            <w:delText>s</w:delText>
          </w:r>
        </w:del>
      </w:ins>
      <w:del w:id="3922" w:author="Stefan Behring" w:date="2021-12-20T19:52:00Z">
        <w:r w:rsidRPr="00E81B1B">
          <w:delText xml:space="preserve"> zeigen die folgenden Gleichungen: </w:delText>
        </w:r>
      </w:del>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ins w:id="3923" w:author="Carsten Hein" w:date="2022-01-14T10:15:00Z">
        <w:r w:rsidR="00916225" w:rsidRPr="00E81B1B">
          <w:t xml:space="preserve">Gl. </w:t>
        </w:r>
        <w:r w:rsidR="00916225">
          <w:rPr>
            <w:noProof/>
          </w:rPr>
          <w:t>6</w:t>
        </w:r>
      </w:ins>
      <w:del w:id="3924" w:author="Carsten Hein" w:date="2022-01-03T08:39:00Z">
        <w:r w:rsidR="009F1E24" w:rsidRPr="00E81B1B" w:rsidDel="009737A6">
          <w:delText>Gl. 8</w:delText>
        </w:r>
      </w:del>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ins w:id="3925" w:author="Carsten Hein" w:date="2022-01-14T10:15:00Z">
        <w:r w:rsidR="00916225" w:rsidRPr="00E81B1B">
          <w:t xml:space="preserve">Gl. </w:t>
        </w:r>
        <w:r w:rsidR="00916225">
          <w:rPr>
            <w:noProof/>
          </w:rPr>
          <w:t>7</w:t>
        </w:r>
      </w:ins>
      <w:del w:id="3926" w:author="Carsten Hein" w:date="2022-01-03T08:39:00Z">
        <w:r w:rsidR="009F1E24" w:rsidRPr="00E81B1B" w:rsidDel="009737A6">
          <w:delText>Gl. 9</w:delText>
        </w:r>
      </w:del>
      <w:r w:rsidR="00634E1F" w:rsidRPr="00E81B1B">
        <w:fldChar w:fldCharType="end"/>
      </w:r>
      <w:r w:rsidRPr="00E81B1B">
        <w:t xml:space="preserve"> </w:t>
      </w:r>
      <w:del w:id="3927" w:author="Stefan Behring" w:date="2021-12-20T19:52:00Z">
        <w:r w:rsidRPr="00E81B1B">
          <w:delText xml:space="preserve">dienen zur Bemessung von HBV-Schrauben nach </w:delText>
        </w:r>
      </w:del>
      <w:r w:rsidRPr="00E81B1B">
        <w:t xml:space="preserve">(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916225">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del w:id="3928" w:author="Stefan Behring" w:date="2021-12-20T19:54:00Z">
        <w:r w:rsidRPr="00E81B1B">
          <w:delText>n</w:delText>
        </w:r>
      </w:del>
      <w:ins w:id="3929" w:author="Stefan Behring" w:date="2021-12-20T19:54:00Z">
        <w:r w:rsidR="1239AE3D" w:rsidRPr="00E81B1B">
          <w:t>r</w:t>
        </w:r>
      </w:ins>
      <w:r w:rsidRPr="00E81B1B">
        <w:t xml:space="preserve"> Zulassung</w:t>
      </w:r>
      <w:del w:id="3930" w:author="Stefan Behring" w:date="2021-12-20T19:54:00Z">
        <w:r w:rsidRPr="00E81B1B">
          <w:delText>en</w:delText>
        </w:r>
      </w:del>
      <w:r w:rsidRPr="00E81B1B">
        <w:t xml:space="preserve"> angegeben, wobei die Werte</w:t>
      </w:r>
      <w:ins w:id="3931" w:author="Stefan Behring" w:date="2021-12-20T19:55:00Z">
        <w:r w:rsidRPr="00E81B1B">
          <w:t xml:space="preserve"> </w:t>
        </w:r>
        <w:r w:rsidR="0069C05C" w:rsidRPr="00E81B1B">
          <w:t>unterschiedlicher Produkte</w:t>
        </w:r>
      </w:ins>
      <w:r w:rsidR="6B4CDC4D" w:rsidRPr="00E81B1B">
        <w:t xml:space="preserve"> </w:t>
      </w:r>
      <w:r w:rsidRPr="00E81B1B">
        <w:t xml:space="preserve">zum Teil sehr </w:t>
      </w:r>
      <w:ins w:id="3932" w:author="Stefan Behring" w:date="2021-12-20T19:55:00Z">
        <w:r w:rsidR="151BEB4A" w:rsidRPr="00E81B1B">
          <w:t>stark variieren</w:t>
        </w:r>
      </w:ins>
      <w:del w:id="3933" w:author="Stefan Behring" w:date="2021-12-20T19:55:00Z">
        <w:r w:rsidRPr="00E81B1B">
          <w:delText>unterschiedlich ausfallen.</w:delText>
        </w:r>
      </w:del>
      <w:r w:rsidRPr="00E81B1B">
        <w:t xml:space="preserve"> In einer Recherche wurden verfügbare Schrauben hinsichtlich </w:t>
      </w:r>
      <w:del w:id="3934" w:author="Stefan Behring" w:date="2021-12-20T19:56:00Z">
        <w:r w:rsidRPr="00E81B1B">
          <w:delText>dieser Angaben</w:delText>
        </w:r>
      </w:del>
      <w:ins w:id="3935" w:author="Stefan Behring" w:date="2021-12-20T19:56:00Z">
        <w:r w:rsidR="4687A8A0" w:rsidRPr="00E81B1B">
          <w:t>Steifigkeit</w:t>
        </w:r>
      </w:ins>
      <w:r w:rsidRPr="00E81B1B">
        <w:t xml:space="preserve"> vergleichen. </w:t>
      </w:r>
    </w:p>
    <w:p w14:paraId="2F6D47BF" w14:textId="25241368" w:rsidR="00492FF4" w:rsidRPr="00E81B1B" w:rsidRDefault="00492FF4" w:rsidP="00634E1F">
      <w:r w:rsidRPr="00E81B1B">
        <w:t>Alternativ lässt sich der Verschie</w:t>
      </w:r>
      <w:ins w:id="3936" w:author="Jan Wenker" w:date="2021-12-10T12:54:00Z">
        <w:r w:rsidR="00197858">
          <w:t>b</w:t>
        </w:r>
      </w:ins>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916225">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ins w:id="3937" w:author="Carsten Hein" w:date="2022-01-14T10:15:00Z">
        <w:r w:rsidR="00916225" w:rsidRPr="00E81B1B">
          <w:t xml:space="preserve">Gl. </w:t>
        </w:r>
        <w:r w:rsidR="00916225">
          <w:rPr>
            <w:noProof/>
          </w:rPr>
          <w:t>11</w:t>
        </w:r>
      </w:ins>
      <w:del w:id="3938" w:author="Carsten Hein" w:date="2022-01-03T08:39:00Z">
        <w:r w:rsidR="009F1E24" w:rsidRPr="00E81B1B" w:rsidDel="009737A6">
          <w:delText>Gl. 13</w:delText>
        </w:r>
      </w:del>
      <w:r w:rsidR="00634E1F" w:rsidRPr="00E81B1B">
        <w:fldChar w:fldCharType="end"/>
      </w:r>
      <w:r w:rsidR="00634E1F" w:rsidRPr="00E81B1B">
        <w:t xml:space="preserve">) </w:t>
      </w:r>
      <w:r w:rsidRPr="00E81B1B">
        <w:t>berechnen. Dieser setzt sich aus einem Verschiebungsmodul in Richtung der Schraubenachse K</w:t>
      </w:r>
      <w:r w:rsidRPr="00A20984">
        <w:rPr>
          <w:vertAlign w:val="subscript"/>
          <w:rPrChange w:id="3939" w:author="Jan Wenker" w:date="2021-12-10T12:55:00Z">
            <w:rPr/>
          </w:rPrChange>
        </w:rPr>
        <w:t>ser,ax</w:t>
      </w:r>
      <w:r w:rsidRPr="00E81B1B">
        <w:t xml:space="preserve"> und einem Verschiebungsmodul aus der Schubbeanspruchung K</w:t>
      </w:r>
      <w:r w:rsidRPr="00E81B1B">
        <w:rPr>
          <w:vertAlign w:val="subscript"/>
        </w:rPr>
        <w:t>ser,lat</w:t>
      </w:r>
      <w:r w:rsidRPr="00E81B1B">
        <w:t xml:space="preserve"> zusammen. K</w:t>
      </w:r>
      <w:r w:rsidRPr="00E81B1B">
        <w:rPr>
          <w:vertAlign w:val="subscript"/>
        </w:rPr>
        <w:t>ser,lat</w:t>
      </w:r>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ins w:id="3940" w:author="Carsten Hein" w:date="2022-01-14T10:15:00Z">
        <w:r w:rsidR="00916225" w:rsidRPr="00E81B1B">
          <w:t xml:space="preserve">Gl. </w:t>
        </w:r>
        <w:r w:rsidR="00916225">
          <w:rPr>
            <w:noProof/>
          </w:rPr>
          <w:t>8</w:t>
        </w:r>
      </w:ins>
      <w:del w:id="3941" w:author="Carsten Hein" w:date="2022-01-03T08:39:00Z">
        <w:r w:rsidR="009F1E24" w:rsidRPr="00E81B1B" w:rsidDel="009737A6">
          <w:delText>Gl. 10</w:delText>
        </w:r>
      </w:del>
      <w:r w:rsidR="00634E1F" w:rsidRPr="00E81B1B">
        <w:fldChar w:fldCharType="end"/>
      </w:r>
      <w:r w:rsidR="00634E1F" w:rsidRPr="00E81B1B">
        <w:t xml:space="preserve">) </w:t>
      </w:r>
      <w:r w:rsidRPr="00E81B1B">
        <w:t>bestimmen. Ein</w:t>
      </w:r>
      <w:del w:id="3942" w:author="Stefan Behring" w:date="2021-12-20T19:57:00Z">
        <w:r w:rsidRPr="00E81B1B">
          <w:delText>e</w:delText>
        </w:r>
      </w:del>
      <w:r w:rsidRPr="00E81B1B">
        <w:t xml:space="preserve"> Berechnungsansatz für die K</w:t>
      </w:r>
      <w:r w:rsidRPr="00E81B1B">
        <w:rPr>
          <w:vertAlign w:val="subscript"/>
        </w:rPr>
        <w:t>ser,ax</w:t>
      </w:r>
      <w:r w:rsidRPr="00E81B1B">
        <w:t xml:space="preserve"> findet sich in (Bejtka 2005) (</w:t>
      </w:r>
      <w:r w:rsidR="00634E1F" w:rsidRPr="00E81B1B">
        <w:fldChar w:fldCharType="begin"/>
      </w:r>
      <w:r w:rsidR="00634E1F" w:rsidRPr="00E81B1B">
        <w:instrText xml:space="preserve"> REF _Ref79770492 \h </w:instrText>
      </w:r>
      <w:r w:rsidR="00634E1F" w:rsidRPr="00E81B1B">
        <w:fldChar w:fldCharType="separate"/>
      </w:r>
      <w:ins w:id="3943" w:author="Carsten Hein" w:date="2022-01-14T10:15:00Z">
        <w:r w:rsidR="00916225" w:rsidRPr="00E81B1B">
          <w:t xml:space="preserve">Gl. </w:t>
        </w:r>
        <w:r w:rsidR="00916225">
          <w:rPr>
            <w:noProof/>
          </w:rPr>
          <w:t>10</w:t>
        </w:r>
      </w:ins>
      <w:del w:id="3944" w:author="Carsten Hein" w:date="2022-01-03T08:39:00Z">
        <w:r w:rsidR="009F1E24" w:rsidRPr="00E81B1B" w:rsidDel="009737A6">
          <w:delText>Gl. 12</w:delText>
        </w:r>
      </w:del>
      <w:r w:rsidR="00634E1F" w:rsidRPr="00E81B1B">
        <w:fldChar w:fldCharType="end"/>
      </w:r>
      <w:r w:rsidR="00634E1F" w:rsidRPr="00E81B1B">
        <w:t xml:space="preserve">). </w:t>
      </w:r>
      <w:r w:rsidRPr="00E81B1B">
        <w:t>In (Marchi et al. 2017) wird ein ähnlicher Ansatz (</w:t>
      </w:r>
      <w:r w:rsidR="00634E1F" w:rsidRPr="00E81B1B">
        <w:fldChar w:fldCharType="begin"/>
      </w:r>
      <w:r w:rsidR="00634E1F" w:rsidRPr="00E81B1B">
        <w:instrText xml:space="preserve"> REF _Ref79770444 \h </w:instrText>
      </w:r>
      <w:r w:rsidR="00634E1F" w:rsidRPr="00E81B1B">
        <w:fldChar w:fldCharType="separate"/>
      </w:r>
      <w:ins w:id="3945" w:author="Carsten Hein" w:date="2022-01-14T10:15:00Z">
        <w:r w:rsidR="00916225" w:rsidRPr="00E81B1B">
          <w:t xml:space="preserve">Gl. </w:t>
        </w:r>
        <w:r w:rsidR="00916225">
          <w:rPr>
            <w:noProof/>
          </w:rPr>
          <w:t>9</w:t>
        </w:r>
      </w:ins>
      <w:del w:id="3946" w:author="Carsten Hein" w:date="2022-01-03T08:39:00Z">
        <w:r w:rsidR="00634E1F" w:rsidRPr="00E81B1B" w:rsidDel="009737A6">
          <w:delText>Gl. 9</w:delText>
        </w:r>
      </w:del>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9"/>
        <w:gridCol w:w="1031"/>
      </w:tblGrid>
      <w:tr w:rsidR="002A78D1" w:rsidRPr="00E81B1B" w14:paraId="2570554D" w14:textId="77777777" w:rsidTr="00634E1F">
        <w:trPr>
          <w:trHeight w:val="714"/>
        </w:trPr>
        <w:tc>
          <w:tcPr>
            <w:tcW w:w="9351" w:type="dxa"/>
            <w:vAlign w:val="center"/>
          </w:tcPr>
          <w:p w14:paraId="27EA53CB" w14:textId="77777777" w:rsidR="002A78D1" w:rsidRPr="00E81B1B" w:rsidRDefault="000629A1"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14786DF1" w:rsidR="002A78D1" w:rsidRPr="00E81B1B" w:rsidRDefault="00634E1F" w:rsidP="00634E1F">
            <w:pPr>
              <w:pStyle w:val="Beschriftung"/>
            </w:pPr>
            <w:bookmarkStart w:id="3947" w:name="_Ref79770325"/>
            <w:r w:rsidRPr="00E81B1B">
              <w:t xml:space="preserve">Gl. </w:t>
            </w:r>
            <w:r>
              <w:fldChar w:fldCharType="begin"/>
            </w:r>
            <w:r>
              <w:instrText>SEQ Formel \* ARABIC</w:instrText>
            </w:r>
            <w:r>
              <w:fldChar w:fldCharType="separate"/>
            </w:r>
            <w:ins w:id="3948" w:author="Carsten Hein" w:date="2022-01-14T10:15:00Z">
              <w:r w:rsidR="00916225">
                <w:rPr>
                  <w:noProof/>
                </w:rPr>
                <w:t>6</w:t>
              </w:r>
            </w:ins>
            <w:del w:id="3949" w:author="Carsten Hein" w:date="2022-01-14T10:15:00Z">
              <w:r w:rsidR="009737A6" w:rsidDel="00916225">
                <w:rPr>
                  <w:noProof/>
                </w:rPr>
                <w:delText>8</w:delText>
              </w:r>
            </w:del>
            <w:r>
              <w:fldChar w:fldCharType="end"/>
            </w:r>
            <w:bookmarkEnd w:id="3947"/>
          </w:p>
        </w:tc>
      </w:tr>
      <w:tr w:rsidR="002A78D1" w:rsidRPr="00E81B1B" w14:paraId="2F04B361" w14:textId="77777777" w:rsidTr="00634E1F">
        <w:trPr>
          <w:trHeight w:val="710"/>
        </w:trPr>
        <w:tc>
          <w:tcPr>
            <w:tcW w:w="9351" w:type="dxa"/>
            <w:vAlign w:val="center"/>
          </w:tcPr>
          <w:p w14:paraId="618530CE" w14:textId="77777777" w:rsidR="002A78D1" w:rsidRPr="00E81B1B" w:rsidRDefault="000629A1"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0DB14085" w:rsidR="002A78D1" w:rsidRPr="00E81B1B" w:rsidRDefault="00634E1F" w:rsidP="00634E1F">
            <w:pPr>
              <w:pStyle w:val="Beschriftung"/>
              <w:rPr>
                <w:i/>
                <w:sz w:val="22"/>
                <w:szCs w:val="22"/>
              </w:rPr>
            </w:pPr>
            <w:bookmarkStart w:id="3950" w:name="_Ref79770328"/>
            <w:r w:rsidRPr="00E81B1B">
              <w:t xml:space="preserve">Gl. </w:t>
            </w:r>
            <w:r>
              <w:fldChar w:fldCharType="begin"/>
            </w:r>
            <w:r>
              <w:instrText>SEQ Formel \* ARABIC</w:instrText>
            </w:r>
            <w:r>
              <w:fldChar w:fldCharType="separate"/>
            </w:r>
            <w:ins w:id="3951" w:author="Carsten Hein" w:date="2022-01-14T10:15:00Z">
              <w:r w:rsidR="00916225">
                <w:rPr>
                  <w:noProof/>
                </w:rPr>
                <w:t>7</w:t>
              </w:r>
            </w:ins>
            <w:del w:id="3952" w:author="Carsten Hein" w:date="2022-01-14T10:15:00Z">
              <w:r w:rsidR="009737A6" w:rsidDel="00916225">
                <w:rPr>
                  <w:noProof/>
                </w:rPr>
                <w:delText>9</w:delText>
              </w:r>
            </w:del>
            <w:r>
              <w:fldChar w:fldCharType="end"/>
            </w:r>
            <w:bookmarkEnd w:id="3950"/>
          </w:p>
        </w:tc>
      </w:tr>
      <w:tr w:rsidR="002A78D1" w:rsidRPr="00E81B1B" w14:paraId="16FDA18D" w14:textId="77777777" w:rsidTr="00634E1F">
        <w:trPr>
          <w:trHeight w:val="745"/>
        </w:trPr>
        <w:tc>
          <w:tcPr>
            <w:tcW w:w="9351" w:type="dxa"/>
            <w:vAlign w:val="center"/>
          </w:tcPr>
          <w:p w14:paraId="62626D86" w14:textId="77777777" w:rsidR="002A78D1" w:rsidRPr="00E81B1B" w:rsidRDefault="000629A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76B06DF" w:rsidR="002A78D1" w:rsidRPr="00E81B1B" w:rsidRDefault="00634E1F" w:rsidP="00634E1F">
            <w:pPr>
              <w:pStyle w:val="Beschriftung"/>
            </w:pPr>
            <w:bookmarkStart w:id="3953" w:name="_Ref79770418"/>
            <w:r w:rsidRPr="00E81B1B">
              <w:t xml:space="preserve">Gl. </w:t>
            </w:r>
            <w:r>
              <w:fldChar w:fldCharType="begin"/>
            </w:r>
            <w:r>
              <w:instrText>SEQ Formel \* ARABIC</w:instrText>
            </w:r>
            <w:r>
              <w:fldChar w:fldCharType="separate"/>
            </w:r>
            <w:ins w:id="3954" w:author="Carsten Hein" w:date="2022-01-14T10:15:00Z">
              <w:r w:rsidR="00916225">
                <w:rPr>
                  <w:noProof/>
                </w:rPr>
                <w:t>8</w:t>
              </w:r>
            </w:ins>
            <w:del w:id="3955" w:author="Carsten Hein" w:date="2022-01-14T10:15:00Z">
              <w:r w:rsidR="009737A6" w:rsidDel="00916225">
                <w:rPr>
                  <w:noProof/>
                </w:rPr>
                <w:delText>10</w:delText>
              </w:r>
            </w:del>
            <w:r>
              <w:fldChar w:fldCharType="end"/>
            </w:r>
            <w:bookmarkEnd w:id="3953"/>
          </w:p>
        </w:tc>
      </w:tr>
      <w:tr w:rsidR="002A78D1" w:rsidRPr="00E81B1B" w14:paraId="569D491B" w14:textId="77777777" w:rsidTr="00634E1F">
        <w:trPr>
          <w:trHeight w:val="544"/>
        </w:trPr>
        <w:tc>
          <w:tcPr>
            <w:tcW w:w="9351" w:type="dxa"/>
            <w:vAlign w:val="center"/>
          </w:tcPr>
          <w:p w14:paraId="1B2B5765" w14:textId="77777777" w:rsidR="002A78D1" w:rsidRPr="00E81B1B" w:rsidRDefault="000629A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574C53D7" w:rsidR="002A78D1" w:rsidRPr="00E81B1B" w:rsidRDefault="00634E1F" w:rsidP="00634E1F">
            <w:pPr>
              <w:pStyle w:val="Beschriftung"/>
            </w:pPr>
            <w:bookmarkStart w:id="3956" w:name="_Ref79770444"/>
            <w:r w:rsidRPr="00E81B1B">
              <w:t xml:space="preserve">Gl. </w:t>
            </w:r>
            <w:r>
              <w:fldChar w:fldCharType="begin"/>
            </w:r>
            <w:r>
              <w:instrText>SEQ Formel \* ARABIC</w:instrText>
            </w:r>
            <w:r>
              <w:fldChar w:fldCharType="separate"/>
            </w:r>
            <w:ins w:id="3957" w:author="Carsten Hein" w:date="2022-01-14T10:15:00Z">
              <w:r w:rsidR="00916225">
                <w:rPr>
                  <w:noProof/>
                </w:rPr>
                <w:t>9</w:t>
              </w:r>
            </w:ins>
            <w:del w:id="3958" w:author="Carsten Hein" w:date="2022-01-14T10:15:00Z">
              <w:r w:rsidR="009737A6" w:rsidDel="00916225">
                <w:rPr>
                  <w:noProof/>
                </w:rPr>
                <w:delText>11</w:delText>
              </w:r>
            </w:del>
            <w:r>
              <w:fldChar w:fldCharType="end"/>
            </w:r>
            <w:bookmarkEnd w:id="3956"/>
          </w:p>
        </w:tc>
      </w:tr>
      <w:tr w:rsidR="002A78D1" w:rsidRPr="00E81B1B" w14:paraId="4D7BE8AF" w14:textId="77777777" w:rsidTr="00634E1F">
        <w:trPr>
          <w:trHeight w:val="544"/>
        </w:trPr>
        <w:tc>
          <w:tcPr>
            <w:tcW w:w="9351" w:type="dxa"/>
            <w:vAlign w:val="center"/>
          </w:tcPr>
          <w:p w14:paraId="6B0A7B81" w14:textId="77777777" w:rsidR="002A78D1" w:rsidRPr="00E81B1B" w:rsidRDefault="000629A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CE4E7E7" w:rsidR="002A78D1" w:rsidRPr="00E81B1B" w:rsidRDefault="00634E1F" w:rsidP="00634E1F">
            <w:pPr>
              <w:pStyle w:val="Beschriftung"/>
            </w:pPr>
            <w:bookmarkStart w:id="3959" w:name="_Ref79770492"/>
            <w:r w:rsidRPr="00E81B1B">
              <w:t xml:space="preserve">Gl. </w:t>
            </w:r>
            <w:r>
              <w:fldChar w:fldCharType="begin"/>
            </w:r>
            <w:r>
              <w:instrText>SEQ Formel \* ARABIC</w:instrText>
            </w:r>
            <w:r>
              <w:fldChar w:fldCharType="separate"/>
            </w:r>
            <w:ins w:id="3960" w:author="Carsten Hein" w:date="2022-01-14T10:15:00Z">
              <w:r w:rsidR="00916225">
                <w:rPr>
                  <w:noProof/>
                </w:rPr>
                <w:t>10</w:t>
              </w:r>
            </w:ins>
            <w:del w:id="3961" w:author="Carsten Hein" w:date="2022-01-14T10:15:00Z">
              <w:r w:rsidR="009737A6" w:rsidDel="00916225">
                <w:rPr>
                  <w:noProof/>
                </w:rPr>
                <w:delText>12</w:delText>
              </w:r>
            </w:del>
            <w:r>
              <w:fldChar w:fldCharType="end"/>
            </w:r>
            <w:bookmarkEnd w:id="3959"/>
          </w:p>
        </w:tc>
      </w:tr>
      <w:tr w:rsidR="002A78D1" w:rsidRPr="00E81B1B" w14:paraId="6453B6D6" w14:textId="77777777" w:rsidTr="00634E1F">
        <w:trPr>
          <w:trHeight w:val="433"/>
        </w:trPr>
        <w:tc>
          <w:tcPr>
            <w:tcW w:w="9351" w:type="dxa"/>
            <w:vAlign w:val="center"/>
          </w:tcPr>
          <w:p w14:paraId="259A5E56" w14:textId="77777777" w:rsidR="002A78D1" w:rsidRPr="00E81B1B" w:rsidRDefault="000629A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53A7A3F9" w:rsidR="002A78D1" w:rsidRPr="00E81B1B" w:rsidRDefault="00634E1F" w:rsidP="00634E1F">
            <w:pPr>
              <w:pStyle w:val="Beschriftung"/>
            </w:pPr>
            <w:bookmarkStart w:id="3962" w:name="_Ref79770391"/>
            <w:r w:rsidRPr="00E81B1B">
              <w:t xml:space="preserve">Gl. </w:t>
            </w:r>
            <w:r>
              <w:fldChar w:fldCharType="begin"/>
            </w:r>
            <w:r>
              <w:instrText>SEQ Formel \* ARABIC</w:instrText>
            </w:r>
            <w:r>
              <w:fldChar w:fldCharType="separate"/>
            </w:r>
            <w:ins w:id="3963" w:author="Carsten Hein" w:date="2022-01-14T10:15:00Z">
              <w:r w:rsidR="00916225">
                <w:rPr>
                  <w:noProof/>
                </w:rPr>
                <w:t>11</w:t>
              </w:r>
            </w:ins>
            <w:del w:id="3964" w:author="Carsten Hein" w:date="2022-01-14T10:15:00Z">
              <w:r w:rsidR="009737A6" w:rsidDel="00916225">
                <w:rPr>
                  <w:noProof/>
                </w:rPr>
                <w:delText>13</w:delText>
              </w:r>
            </w:del>
            <w:r>
              <w:fldChar w:fldCharType="end"/>
            </w:r>
            <w:bookmarkEnd w:id="3962"/>
          </w:p>
        </w:tc>
      </w:tr>
    </w:tbl>
    <w:p w14:paraId="1C049FA4" w14:textId="656A6CEC" w:rsidR="002A78D1" w:rsidRPr="00E81B1B" w:rsidRDefault="002A78D1" w:rsidP="002A78D1">
      <w:r w:rsidRPr="6EB7351C">
        <w:t>Um auf den Einbau der FT-V</w:t>
      </w:r>
      <w:commentRangeStart w:id="3965"/>
      <w:r w:rsidRPr="6EB7351C">
        <w:t xml:space="preserve">erbinder verzichten zu können und somit Material und Aufwand zu reduzieren wird ein lokaler Verguss der </w:t>
      </w:r>
      <w:r w:rsidR="085EDD68" w:rsidRPr="6EB7351C">
        <w:t>V</w:t>
      </w:r>
      <w:commentRangeEnd w:id="3965"/>
      <w:r>
        <w:commentReference w:id="3965"/>
      </w:r>
      <w:r w:rsidR="085EDD68" w:rsidRPr="6EB7351C">
        <w:t>erbindungsmittel</w:t>
      </w:r>
      <w:r w:rsidRPr="6EB7351C">
        <w:t xml:space="preserve"> auf der Baustelle untersucht (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ins w:id="3966" w:author="Carsten Hein" w:date="2022-01-14T10:15:00Z">
        <w:r w:rsidR="00916225" w:rsidRPr="00E81B1B">
          <w:t xml:space="preserve">Abbildung </w:t>
        </w:r>
        <w:r w:rsidR="00916225">
          <w:rPr>
            <w:noProof/>
          </w:rPr>
          <w:t>10</w:t>
        </w:r>
      </w:ins>
      <w:del w:id="3967" w:author="Carsten Hein" w:date="2022-01-03T08:39:00Z">
        <w:r w:rsidR="009F1E24" w:rsidRPr="00E81B1B" w:rsidDel="009737A6">
          <w:delText>Abbildung 12</w:delText>
        </w:r>
      </w:del>
      <w:r w:rsidR="00634E1F" w:rsidRPr="00E81B1B">
        <w:rPr>
          <w:szCs w:val="24"/>
        </w:rPr>
        <w:fldChar w:fldCharType="end"/>
      </w:r>
      <w:r w:rsidRPr="6EB7351C">
        <w:t xml:space="preserve">). Die Balken sollen dazu eingebaut werden, ggf. mit vorinstallierten Verbindungsmitteln, und darauf die Fertigteile </w:t>
      </w:r>
      <w:ins w:id="3968" w:author="Carsten Hein" w:date="2022-01-07T10:55:00Z">
        <w:r w:rsidR="009C3650">
          <w:t xml:space="preserve">mit ausreichendem Abstand zueinander </w:t>
        </w:r>
      </w:ins>
      <w:commentRangeStart w:id="3969"/>
      <w:del w:id="3970" w:author="Carsten Hein" w:date="2022-01-07T10:55:00Z">
        <w:r w:rsidRPr="6EB7351C" w:rsidDel="006F1CC4">
          <w:delText xml:space="preserve">zwischen </w:delText>
        </w:r>
      </w:del>
      <w:r w:rsidRPr="6EB7351C">
        <w:t>verlegt werden</w:t>
      </w:r>
      <w:commentRangeEnd w:id="3969"/>
      <w:ins w:id="3971" w:author="Carsten Hein" w:date="2022-01-07T10:55:00Z">
        <w:r w:rsidR="00A7077C">
          <w:t>, um den nachträglichen Verguss zu ermöglichen</w:t>
        </w:r>
      </w:ins>
      <w:r w:rsidR="00932358">
        <w:rPr>
          <w:rStyle w:val="Kommentarzeichen"/>
        </w:rPr>
        <w:commentReference w:id="3969"/>
      </w:r>
      <w:r w:rsidRPr="6EB7351C">
        <w:t>. Die Fuge und die Verbindungsmittel werden daraufhin mit Vergussmörtel oder –beton vergossen. Dabei können seitlich im Fertigteil Taschen dort vorgesehen werden, wo die Verbindungsmittel sich befinden werden, um die Vergussmenge in Bereichen ohne Verbindungsmittel zu reduzieren. Der Verguss bietet zusätzlich den Vorteil, dass er gleichzeitig zur Erzeugung der Scheibenwirkung der Deckenplatte beiträgt</w:t>
      </w:r>
      <w:ins w:id="3972" w:author="Carsten Hein" w:date="2022-01-07T10:56:00Z">
        <w:r w:rsidR="00C9138D">
          <w:t xml:space="preserve"> – siehe auch</w:t>
        </w:r>
      </w:ins>
      <w:ins w:id="3973" w:author="Carsten Hein" w:date="2022-01-07T10:58:00Z">
        <w:r w:rsidR="005C7669">
          <w:t xml:space="preserve"> Abschnitt </w:t>
        </w:r>
      </w:ins>
      <w:ins w:id="3974" w:author="Carsten Hein" w:date="2022-01-07T10:56:00Z">
        <w:r w:rsidR="00C9138D">
          <w:t xml:space="preserve"> </w:t>
        </w:r>
      </w:ins>
      <w:ins w:id="3975" w:author="Carsten Hein" w:date="2022-01-07T10:57:00Z">
        <w:r w:rsidR="007776F2">
          <w:fldChar w:fldCharType="begin"/>
        </w:r>
        <w:r w:rsidR="007776F2">
          <w:instrText xml:space="preserve"> REF _Ref92445477 \r \h </w:instrText>
        </w:r>
      </w:ins>
      <w:r w:rsidR="007776F2">
        <w:fldChar w:fldCharType="separate"/>
      </w:r>
      <w:ins w:id="3976" w:author="Carsten Hein" w:date="2022-01-14T10:15:00Z">
        <w:r w:rsidR="00916225">
          <w:t>3.17</w:t>
        </w:r>
      </w:ins>
      <w:ins w:id="3977" w:author="Carsten Hein" w:date="2022-01-07T10:57:00Z">
        <w:r w:rsidR="007776F2">
          <w:fldChar w:fldCharType="end"/>
        </w:r>
        <w:r w:rsidR="005C7669">
          <w:t xml:space="preserve">  </w:t>
        </w:r>
        <w:r w:rsidR="005C7669">
          <w:fldChar w:fldCharType="begin"/>
        </w:r>
        <w:r w:rsidR="005C7669">
          <w:instrText xml:space="preserve"> REF _Ref92445477 \h </w:instrText>
        </w:r>
      </w:ins>
      <w:r w:rsidR="005C7669">
        <w:fldChar w:fldCharType="separate"/>
      </w:r>
      <w:ins w:id="3978" w:author="Carsten Hein" w:date="2022-01-14T10:15:00Z">
        <w:r w:rsidR="00916225">
          <w:t>Koppelung der Deckenelemente zur Deckenscheibe</w:t>
        </w:r>
      </w:ins>
      <w:ins w:id="3979" w:author="Carsten Hein" w:date="2022-01-07T10:57:00Z">
        <w:r w:rsidR="005C7669">
          <w:fldChar w:fldCharType="end"/>
        </w:r>
      </w:ins>
      <w:r w:rsidRPr="6EB7351C">
        <w:t xml:space="preserve">. </w:t>
      </w:r>
    </w:p>
    <w:p w14:paraId="786D1B5D" w14:textId="1E775C01" w:rsidR="002A78D1" w:rsidRPr="00E81B1B" w:rsidRDefault="110D9B1D" w:rsidP="1E305A1F">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916225">
            <w:rPr>
              <w:noProof/>
            </w:rPr>
            <w:t>(Fleck, 2013)</w:t>
          </w:r>
          <w:r w:rsidR="00634E1F" w:rsidRPr="00E81B1B">
            <w:fldChar w:fldCharType="end"/>
          </w:r>
        </w:sdtContent>
      </w:sdt>
      <w:r w:rsidRPr="00E81B1B">
        <w:t xml:space="preserve"> untersucht, allerdings lediglich 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916225">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ins w:id="3980" w:author="Jan Wenker" w:date="2021-12-10T12:57:00Z">
        <w:r w:rsidR="00CD420A">
          <w:t xml:space="preserve"> dem</w:t>
        </w:r>
      </w:ins>
      <w:r w:rsidRPr="00E81B1B">
        <w:t xml:space="preserve"> Verguss abgedichtet. Es wird davon ausgegangen, dass sich die Vergusslösung auf Schrauben gut übertragen lässt, zumal Vergussmörtel und Vergussbetone eine höhere Druck- und Zugfestigkeit als die Fertigteile aufweisen und somit der lokalen Lasteinleitung an den Schrauben besser standhalten können. </w:t>
      </w:r>
    </w:p>
    <w:p w14:paraId="75F4FCE3" w14:textId="75EE5A03" w:rsidR="00E057EF" w:rsidRPr="00E81B1B" w:rsidRDefault="2303D03D">
      <w:pPr>
        <w:pStyle w:val="berschrift2"/>
        <w:numPr>
          <w:ilvl w:val="2"/>
          <w:numId w:val="29"/>
        </w:numPr>
        <w:pPrChange w:id="3981" w:author="Carsten Hein" w:date="2022-01-03T11:42:00Z">
          <w:pPr>
            <w:pStyle w:val="berschrift2"/>
            <w:numPr>
              <w:ilvl w:val="1"/>
              <w:numId w:val="29"/>
            </w:numPr>
            <w:ind w:left="576" w:hanging="576"/>
          </w:pPr>
        </w:pPrChange>
      </w:pPr>
      <w:bookmarkStart w:id="3982" w:name="_Toc92091695"/>
      <w:bookmarkStart w:id="3983" w:name="_Toc92092137"/>
      <w:bookmarkStart w:id="3984" w:name="_Toc92092249"/>
      <w:bookmarkStart w:id="3985" w:name="_Toc93048232"/>
      <w:r>
        <w:t>Scherversuche an geschraubten Holz-Beton-Verbundkörpern</w:t>
      </w:r>
      <w:bookmarkEnd w:id="3982"/>
      <w:bookmarkEnd w:id="3983"/>
      <w:bookmarkEnd w:id="3984"/>
      <w:bookmarkEnd w:id="3985"/>
    </w:p>
    <w:p w14:paraId="0CBFA5E4" w14:textId="47F50AF8" w:rsidR="002A78D1" w:rsidRPr="00E81B1B" w:rsidRDefault="002A78D1" w:rsidP="002A78D1">
      <w:pPr>
        <w:spacing w:after="240"/>
      </w:pPr>
      <w:r w:rsidRPr="18B1E0E3">
        <w:t xml:space="preserve">Die Versuche sind als kleinteilige Scherversuche in Anlehnung an </w:t>
      </w:r>
      <w:del w:id="3986" w:author="Jan Wenker" w:date="2021-12-10T12:58:00Z">
        <w:r w:rsidDel="00F8597D">
          <w:delText xml:space="preserve">die </w:delText>
        </w:r>
      </w:del>
      <w:sdt>
        <w:sdtPr>
          <w:rPr>
            <w:szCs w:val="24"/>
          </w:rPr>
          <w:alias w:val="Don't edit this field"/>
          <w:tag w:val="CitaviPlaceholder#4b62e5be-49af-4531-a62d-1e26ec2af297"/>
          <w:id w:val="1792089955"/>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w:t>
      </w:r>
      <w:del w:id="3987" w:author="Jan Wenker" w:date="2021-12-10T12:58:00Z">
        <w:r w:rsidDel="00F8597D">
          <w:delText xml:space="preserve">die </w:delText>
        </w:r>
      </w:del>
      <w:sdt>
        <w:sdtPr>
          <w:rPr>
            <w:szCs w:val="24"/>
          </w:rPr>
          <w:alias w:val="Don't edit this field"/>
          <w:tag w:val="CitaviPlaceholder#3543b9db-17f8-44e8-90a8-f271d85c187a"/>
          <w:id w:val="456685224"/>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Pr="00E81B1B">
            <w:rPr>
              <w:szCs w:val="24"/>
            </w:rPr>
            <w:fldChar w:fldCharType="separate"/>
          </w:r>
          <w:r w:rsidRPr="18B1E0E3">
            <w:t>(DIN EN 26891:1991)</w:t>
          </w:r>
          <w:r w:rsidRPr="00E81B1B">
            <w:rPr>
              <w:szCs w:val="24"/>
            </w:rPr>
            <w:fldChar w:fldCharType="end"/>
          </w:r>
        </w:sdtContent>
      </w:sdt>
      <w:r w:rsidRPr="18B1E0E3">
        <w:t xml:space="preserve"> geplant. </w:t>
      </w:r>
      <w:r w:rsidR="00634E1F" w:rsidRPr="00E81B1B">
        <w:rPr>
          <w:szCs w:val="24"/>
        </w:rPr>
        <w:fldChar w:fldCharType="begin"/>
      </w:r>
      <w:r w:rsidR="00634E1F" w:rsidRPr="00E81B1B">
        <w:rPr>
          <w:szCs w:val="24"/>
        </w:rPr>
        <w:instrText xml:space="preserve"> REF _Ref79771080 \h </w:instrText>
      </w:r>
      <w:r w:rsidR="00634E1F" w:rsidRPr="00E81B1B">
        <w:rPr>
          <w:szCs w:val="24"/>
        </w:rPr>
      </w:r>
      <w:r w:rsidR="00634E1F" w:rsidRPr="00E81B1B">
        <w:rPr>
          <w:szCs w:val="24"/>
        </w:rPr>
        <w:fldChar w:fldCharType="separate"/>
      </w:r>
      <w:ins w:id="3988" w:author="Carsten Hein" w:date="2022-01-14T10:15:00Z">
        <w:r w:rsidR="00916225" w:rsidRPr="00E81B1B">
          <w:t xml:space="preserve">Abbildung </w:t>
        </w:r>
        <w:r w:rsidR="00916225">
          <w:rPr>
            <w:noProof/>
          </w:rPr>
          <w:t>11</w:t>
        </w:r>
      </w:ins>
      <w:del w:id="3989" w:author="Carsten Hein" w:date="2022-01-03T08:39:00Z">
        <w:r w:rsidR="00634E1F" w:rsidRPr="00E81B1B" w:rsidDel="009737A6">
          <w:delText>Abbildung 12</w:delText>
        </w:r>
      </w:del>
      <w:r w:rsidR="00634E1F"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ins w:id="3990" w:author="Carsten Hein" w:date="2022-01-14T10:15:00Z">
        <w:r w:rsidR="00916225" w:rsidRPr="00916225">
          <w:rPr>
            <w:b/>
            <w:bCs/>
            <w:szCs w:val="24"/>
            <w:rPrChange w:id="3991" w:author="Carsten Hein" w:date="2022-01-14T10:18:00Z">
              <w:rPr>
                <w:b/>
                <w:bCs/>
                <w:szCs w:val="24"/>
                <w:lang w:val="en-US"/>
              </w:rPr>
            </w:rPrChange>
          </w:rPr>
          <w:t>Error! Reference source not found.</w:t>
        </w:r>
      </w:ins>
      <w:r w:rsidRPr="00E81B1B">
        <w:rPr>
          <w:szCs w:val="24"/>
        </w:rPr>
        <w:fldChar w:fldCharType="end"/>
      </w:r>
      <w:r w:rsidRPr="18B1E0E3">
        <w:t xml:space="preserve"> </w:t>
      </w:r>
      <w:commentRangeStart w:id="3992"/>
      <w:r w:rsidRPr="18B1E0E3">
        <w:t>zeigt</w:t>
      </w:r>
      <w:commentRangeEnd w:id="3992"/>
      <w:r>
        <w:commentReference w:id="3992"/>
      </w:r>
      <w:r w:rsidRPr="18B1E0E3">
        <w:t xml:space="preserve"> die Abmessungen der Prüfkörper. </w:t>
      </w:r>
      <w:del w:id="3993" w:author="Stefan Behring" w:date="2021-12-20T20:49:00Z">
        <w:r>
          <w:delText xml:space="preserve">Es wird zunächst lediglich der Einfluss der Schraube selbst untersucht, bevor Versuche mit </w:delText>
        </w:r>
        <w:commentRangeStart w:id="3994"/>
        <w:r>
          <w:delText>Vergussmörtel</w:delText>
        </w:r>
      </w:del>
      <w:commentRangeEnd w:id="3994"/>
      <w:r>
        <w:commentReference w:id="3994"/>
      </w:r>
      <w:del w:id="3995" w:author="Stefan Behring" w:date="2021-12-20T20:49:00Z">
        <w:r>
          <w:delText xml:space="preserve"> durchgeführt werden</w:delText>
        </w:r>
      </w:del>
      <w:r w:rsidRPr="18B1E0E3">
        <w:t xml:space="preserve">. </w:t>
      </w:r>
      <w:r w:rsidRPr="00E81B1B">
        <w:rPr>
          <w:szCs w:val="24"/>
        </w:rPr>
        <w:fldChar w:fldCharType="begin"/>
      </w:r>
      <w:r w:rsidRPr="00E81B1B">
        <w:rPr>
          <w:szCs w:val="24"/>
        </w:rPr>
        <w:instrText xml:space="preserve"> REF _Ref24727360 \h </w:instrText>
      </w:r>
      <w:r w:rsidRPr="00E81B1B">
        <w:rPr>
          <w:szCs w:val="24"/>
        </w:rPr>
      </w:r>
      <w:r w:rsidRPr="00E81B1B">
        <w:rPr>
          <w:szCs w:val="24"/>
        </w:rPr>
        <w:fldChar w:fldCharType="separate"/>
      </w:r>
      <w:ins w:id="3996" w:author="Carsten Hein" w:date="2022-01-14T10:15:00Z">
        <w:r w:rsidR="00916225" w:rsidRPr="00E81B1B">
          <w:t xml:space="preserve">Tabelle </w:t>
        </w:r>
        <w:r w:rsidR="00916225">
          <w:rPr>
            <w:noProof/>
          </w:rPr>
          <w:t>5</w:t>
        </w:r>
      </w:ins>
      <w:del w:id="3997" w:author="Carsten Hein" w:date="2022-01-03T08:39:00Z">
        <w:r w:rsidRPr="00E81B1B" w:rsidDel="009737A6">
          <w:delText>Tabelle 3</w:delText>
        </w:r>
      </w:del>
      <w:r w:rsidRPr="00E81B1B">
        <w:rPr>
          <w:szCs w:val="24"/>
        </w:rPr>
        <w:fldChar w:fldCharType="end"/>
      </w:r>
      <w:r w:rsidRPr="18B1E0E3">
        <w:t xml:space="preserve"> bietet einen Überblick über das Versuchsprogramm. </w:t>
      </w:r>
      <w:ins w:id="3998" w:author="Stefan Behring" w:date="2021-12-20T20:50:00Z">
        <w:r w:rsidR="6BC3B4D9" w:rsidRPr="18B1E0E3">
          <w:t>Der Versuch (welche Kurzbezeichnung) mit Vollgewindeschrauben ohne Unterlegscheibe dient als Referenz.</w:t>
        </w:r>
      </w:ins>
      <w:del w:id="3999" w:author="Stefan Behring" w:date="2021-12-20T20:51:00Z">
        <w:r w:rsidDel="002A78D1">
          <w:delText>Die Versuche mit üblichen Holz-Beton-Verbund-Vollgewindeschrauben</w:delText>
        </w:r>
      </w:del>
      <w:commentRangeStart w:id="4000"/>
      <w:commentRangeEnd w:id="4000"/>
      <w:r w:rsidR="00F8597D">
        <w:rPr>
          <w:rStyle w:val="Kommentarzeichen"/>
        </w:rPr>
        <w:commentReference w:id="4000"/>
      </w:r>
      <w:del w:id="4001" w:author="Stefan Behring" w:date="2021-12-20T20:51:00Z">
        <w:r>
          <w:delText xml:space="preserve"> dienen als Referenz.</w:delText>
        </w:r>
      </w:del>
      <w:r w:rsidRPr="18B1E0E3">
        <w:t xml:space="preserve"> Da</w:t>
      </w:r>
      <w:ins w:id="4002" w:author="Stefan Behring" w:date="2021-12-20T20:51:00Z">
        <w:r w:rsidRPr="18B1E0E3">
          <w:t xml:space="preserve"> </w:t>
        </w:r>
      </w:ins>
      <w:del w:id="4003" w:author="Stefan Behring" w:date="2021-12-20T20:51:00Z">
        <w:r w:rsidDel="002A78D1">
          <w:delText xml:space="preserve"> </w:delText>
        </w:r>
        <w:r>
          <w:delText xml:space="preserve">diese </w:delText>
        </w:r>
      </w:del>
      <w:ins w:id="4004" w:author="Stefan Behring" w:date="2021-12-20T20:51:00Z">
        <w:r w:rsidR="3D9F9426" w:rsidRPr="18B1E0E3">
          <w:t>Vollgewinde</w:t>
        </w:r>
      </w:ins>
      <w:ins w:id="4005" w:author="Carsten Hein" w:date="2022-01-07T10:58:00Z">
        <w:r w:rsidR="005C7669">
          <w:t>s</w:t>
        </w:r>
      </w:ins>
      <w:del w:id="4006" w:author="Carsten Hein" w:date="2022-01-07T10:58:00Z">
        <w:r w:rsidRPr="18B1E0E3" w:rsidDel="005C7669">
          <w:delText>S</w:delText>
        </w:r>
      </w:del>
      <w:r w:rsidRPr="18B1E0E3">
        <w:t>chrauben nicht mit 16 mm Durchmesser verfügbar sind,</w:t>
      </w:r>
      <w:ins w:id="4007" w:author="Stefan Behring" w:date="2021-12-20T20:52:00Z">
        <w:r w:rsidRPr="18B1E0E3">
          <w:t xml:space="preserve"> </w:t>
        </w:r>
        <w:r w:rsidR="3200B95A" w:rsidRPr="18B1E0E3">
          <w:t xml:space="preserve">wird für </w:t>
        </w:r>
      </w:ins>
      <w:ins w:id="4008" w:author="Carsten Hein" w:date="2022-01-07T10:58:00Z">
        <w:r w:rsidR="005C7669">
          <w:t>D</w:t>
        </w:r>
      </w:ins>
      <w:ins w:id="4009" w:author="Stefan Behring" w:date="2021-12-20T20:52:00Z">
        <w:del w:id="4010" w:author="Carsten Hein" w:date="2022-01-07T10:58:00Z">
          <w:r w:rsidR="3200B95A" w:rsidRPr="18B1E0E3" w:rsidDel="005C7669">
            <w:delText>d</w:delText>
          </w:r>
        </w:del>
        <w:r w:rsidR="3200B95A" w:rsidRPr="18B1E0E3">
          <w:t>urchmesser 16mm e</w:t>
        </w:r>
      </w:ins>
      <w:ins w:id="4011" w:author="Stefan Behring" w:date="2021-12-20T20:53:00Z">
        <w:r w:rsidR="3200B95A" w:rsidRPr="18B1E0E3">
          <w:t xml:space="preserve">ine Schraube nach </w:t>
        </w:r>
      </w:ins>
      <w:del w:id="4012" w:author="Stefan Behring" w:date="2021-12-20T20:53:00Z">
        <w:r w:rsidDel="002A78D1">
          <w:delText xml:space="preserve"> </w:delText>
        </w:r>
        <w:r>
          <w:delText xml:space="preserve">ist auch mit den Schrauben nach </w:delText>
        </w:r>
      </w:del>
      <w:r w:rsidRPr="18B1E0E3">
        <w:t>DIN 571</w:t>
      </w:r>
      <w:ins w:id="4013" w:author="Stefan Behring" w:date="2021-12-20T20:53:00Z">
        <w:r w:rsidRPr="18B1E0E3">
          <w:t xml:space="preserve"> </w:t>
        </w:r>
        <w:r w:rsidR="61F6490B" w:rsidRPr="18B1E0E3">
          <w:t>verwendet. Als zusätzlicher Vergleichsversuch wurde (</w:t>
        </w:r>
      </w:ins>
      <w:ins w:id="4014" w:author="Stefan Behring" w:date="2021-12-20T20:54:00Z">
        <w:r w:rsidR="61F6490B" w:rsidRPr="18B1E0E3">
          <w:t>leg deine Zeitformfest)</w:t>
        </w:r>
      </w:ins>
      <w:ins w:id="4015" w:author="Stefan Behring" w:date="2021-12-20T20:53:00Z">
        <w:r w:rsidR="61F6490B" w:rsidRPr="18B1E0E3">
          <w:t xml:space="preserve"> auch</w:t>
        </w:r>
      </w:ins>
      <w:r w:rsidRPr="18B1E0E3">
        <w:t xml:space="preserve"> ein Versuch mit 10 mm Durchmesser </w:t>
      </w:r>
      <w:del w:id="4016" w:author="Stefan Behring" w:date="2021-12-20T20:54:00Z">
        <w:r>
          <w:delText>geplant</w:delText>
        </w:r>
      </w:del>
      <w:ins w:id="4017" w:author="Stefan Behring" w:date="2021-12-20T20:54:00Z">
        <w:r w:rsidR="769D6C45" w:rsidRPr="18B1E0E3">
          <w:t>durchgeführt.</w:t>
        </w:r>
      </w:ins>
      <w:del w:id="4018" w:author="Stefan Behring" w:date="2021-12-20T20:54:00Z">
        <w:r>
          <w:delText>, um eine Vergleichbarkeit herzustellen</w:delText>
        </w:r>
      </w:del>
      <w:r w:rsidRPr="18B1E0E3">
        <w:t xml:space="preserve">. Die </w:t>
      </w:r>
      <w:del w:id="4019" w:author="Stefan Behring" w:date="2021-12-20T20:57:00Z">
        <w:r>
          <w:delText>geschätzte</w:delText>
        </w:r>
      </w:del>
      <w:r w:rsidRPr="18B1E0E3">
        <w:t xml:space="preserve"> Bruchlast wurde nach</w:t>
      </w:r>
      <w:r w:rsidR="00634E1F" w:rsidRPr="00E81B1B">
        <w:rPr>
          <w:szCs w:val="24"/>
        </w:rPr>
        <w:t xml:space="preserve"> </w:t>
      </w:r>
      <w:r w:rsidR="00634E1F" w:rsidRPr="00E81B1B">
        <w:rPr>
          <w:szCs w:val="24"/>
        </w:rPr>
        <w:fldChar w:fldCharType="begin"/>
      </w:r>
      <w:r w:rsidR="00634E1F" w:rsidRPr="00E81B1B">
        <w:rPr>
          <w:szCs w:val="24"/>
        </w:rPr>
        <w:instrText xml:space="preserve"> REF _Ref79770325 \h </w:instrText>
      </w:r>
      <w:r w:rsidR="00634E1F" w:rsidRPr="00E81B1B">
        <w:rPr>
          <w:szCs w:val="24"/>
        </w:rPr>
      </w:r>
      <w:r w:rsidR="00634E1F" w:rsidRPr="00E81B1B">
        <w:rPr>
          <w:szCs w:val="24"/>
        </w:rPr>
        <w:fldChar w:fldCharType="separate"/>
      </w:r>
      <w:ins w:id="4020" w:author="Carsten Hein" w:date="2022-01-14T10:15:00Z">
        <w:r w:rsidR="00916225" w:rsidRPr="00E81B1B">
          <w:t xml:space="preserve">Gl. </w:t>
        </w:r>
        <w:r w:rsidR="00916225">
          <w:rPr>
            <w:noProof/>
          </w:rPr>
          <w:t>6</w:t>
        </w:r>
      </w:ins>
      <w:del w:id="4021" w:author="Carsten Hein" w:date="2022-01-03T08:39:00Z">
        <w:r w:rsidR="009F1E24" w:rsidRPr="00E81B1B" w:rsidDel="009737A6">
          <w:delText>Gl. 8</w:delText>
        </w:r>
      </w:del>
      <w:r w:rsidR="00634E1F" w:rsidRPr="00E81B1B">
        <w:rPr>
          <w:szCs w:val="24"/>
        </w:rPr>
        <w:fldChar w:fldCharType="end"/>
      </w:r>
      <w:r w:rsidR="00634E1F" w:rsidRPr="18B1E0E3">
        <w:t xml:space="preserve"> und </w:t>
      </w:r>
      <w:r w:rsidR="00634E1F" w:rsidRPr="00E81B1B">
        <w:rPr>
          <w:szCs w:val="24"/>
        </w:rPr>
        <w:fldChar w:fldCharType="begin"/>
      </w:r>
      <w:r w:rsidR="00634E1F" w:rsidRPr="00E81B1B">
        <w:rPr>
          <w:szCs w:val="24"/>
        </w:rPr>
        <w:instrText xml:space="preserve"> REF _Ref79770328 \h </w:instrText>
      </w:r>
      <w:r w:rsidR="00634E1F" w:rsidRPr="00E81B1B">
        <w:rPr>
          <w:szCs w:val="24"/>
        </w:rPr>
      </w:r>
      <w:r w:rsidR="00634E1F" w:rsidRPr="00E81B1B">
        <w:rPr>
          <w:szCs w:val="24"/>
        </w:rPr>
        <w:fldChar w:fldCharType="separate"/>
      </w:r>
      <w:ins w:id="4022" w:author="Carsten Hein" w:date="2022-01-14T10:15:00Z">
        <w:r w:rsidR="00916225" w:rsidRPr="00E81B1B">
          <w:t xml:space="preserve">Gl. </w:t>
        </w:r>
        <w:r w:rsidR="00916225">
          <w:rPr>
            <w:noProof/>
          </w:rPr>
          <w:t>7</w:t>
        </w:r>
      </w:ins>
      <w:del w:id="4023" w:author="Carsten Hein" w:date="2022-01-03T08:39:00Z">
        <w:r w:rsidR="009F1E24" w:rsidRPr="00E81B1B" w:rsidDel="009737A6">
          <w:delText>Gl. 9</w:delText>
        </w:r>
      </w:del>
      <w:r w:rsidR="00634E1F" w:rsidRPr="00E81B1B">
        <w:rPr>
          <w:szCs w:val="24"/>
        </w:rPr>
        <w:fldChar w:fldCharType="end"/>
      </w:r>
      <w:r w:rsidRPr="18B1E0E3">
        <w:t xml:space="preserve"> </w:t>
      </w:r>
      <w:del w:id="4024" w:author="Stefan Behring" w:date="2021-12-20T20:58:00Z">
        <w:r>
          <w:delText>berechnet</w:delText>
        </w:r>
      </w:del>
      <w:ins w:id="4025" w:author="Stefan Behring" w:date="2021-12-20T20:58:00Z">
        <w:r w:rsidR="557C8269" w:rsidRPr="18B1E0E3">
          <w:t>abgeschätzt</w:t>
        </w:r>
      </w:ins>
      <w:r w:rsidRPr="18B1E0E3">
        <w:t>. Der Ausziehwiderstand f</w:t>
      </w:r>
      <w:r w:rsidRPr="18B1E0E3">
        <w:rPr>
          <w:vertAlign w:val="subscript"/>
        </w:rPr>
        <w:t>ax</w:t>
      </w:r>
      <w:r w:rsidRPr="18B1E0E3">
        <w:t xml:space="preserve"> und die Schraubenzugfestigkeit </w:t>
      </w:r>
      <w:commentRangeStart w:id="4026"/>
      <w:r w:rsidRPr="18B1E0E3">
        <w:t>F</w:t>
      </w:r>
      <w:r w:rsidRPr="18B1E0E3">
        <w:rPr>
          <w:vertAlign w:val="subscript"/>
        </w:rPr>
        <w:t>tens</w:t>
      </w:r>
      <w:commentRangeEnd w:id="4026"/>
      <w:r>
        <w:commentReference w:id="4026"/>
      </w:r>
      <w:r w:rsidRPr="18B1E0E3">
        <w:rPr>
          <w:vertAlign w:val="subscript"/>
        </w:rPr>
        <w:t xml:space="preserve"> </w:t>
      </w:r>
      <w:r w:rsidRPr="18B1E0E3">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Pr="00E81B1B">
            <w:rPr>
              <w:szCs w:val="24"/>
            </w:rPr>
            <w:fldChar w:fldCharType="separate"/>
          </w:r>
          <w:r w:rsidRPr="18B1E0E3">
            <w:t>(KOP Schlüsselschraube DIN571)</w:t>
          </w:r>
          <w:r w:rsidRPr="00E81B1B">
            <w:rPr>
              <w:szCs w:val="24"/>
            </w:rPr>
            <w:fldChar w:fldCharType="end"/>
          </w:r>
        </w:sdtContent>
      </w:sdt>
      <w:r w:rsidRPr="18B1E0E3">
        <w:t xml:space="preserve"> entnommen. Die Verschiebungsmoduln wurden nach Gleichungen</w:t>
      </w:r>
      <w:r w:rsidR="00634E1F" w:rsidRPr="00E81B1B">
        <w:rPr>
          <w:szCs w:val="24"/>
        </w:rPr>
        <w:t xml:space="preserve"> </w:t>
      </w:r>
      <w:r w:rsidR="00634E1F" w:rsidRPr="00E81B1B">
        <w:rPr>
          <w:szCs w:val="24"/>
        </w:rPr>
        <w:fldChar w:fldCharType="begin"/>
      </w:r>
      <w:r w:rsidR="00634E1F" w:rsidRPr="00E81B1B">
        <w:rPr>
          <w:szCs w:val="24"/>
        </w:rPr>
        <w:instrText xml:space="preserve"> REF _Ref79770418 \h </w:instrText>
      </w:r>
      <w:r w:rsidR="00634E1F" w:rsidRPr="00E81B1B">
        <w:rPr>
          <w:szCs w:val="24"/>
        </w:rPr>
      </w:r>
      <w:r w:rsidR="00634E1F" w:rsidRPr="00E81B1B">
        <w:rPr>
          <w:szCs w:val="24"/>
        </w:rPr>
        <w:fldChar w:fldCharType="separate"/>
      </w:r>
      <w:ins w:id="4027" w:author="Carsten Hein" w:date="2022-01-14T10:15:00Z">
        <w:r w:rsidR="00916225" w:rsidRPr="00E81B1B">
          <w:t xml:space="preserve">Gl. </w:t>
        </w:r>
        <w:r w:rsidR="00916225">
          <w:rPr>
            <w:noProof/>
          </w:rPr>
          <w:t>8</w:t>
        </w:r>
      </w:ins>
      <w:del w:id="4028" w:author="Carsten Hein" w:date="2022-01-03T08:39:00Z">
        <w:r w:rsidR="00634E1F" w:rsidRPr="00E81B1B" w:rsidDel="009737A6">
          <w:delText>Gl. 8</w:delText>
        </w:r>
      </w:del>
      <w:r w:rsidR="00634E1F" w:rsidRPr="00E81B1B">
        <w:rPr>
          <w:szCs w:val="24"/>
        </w:rPr>
        <w:fldChar w:fldCharType="end"/>
      </w:r>
      <w:r w:rsidR="00634E1F" w:rsidRPr="00E81B1B">
        <w:rPr>
          <w:szCs w:val="24"/>
        </w:rPr>
        <w:t xml:space="preserve">, </w:t>
      </w:r>
      <w:r w:rsidR="00634E1F" w:rsidRPr="00E81B1B">
        <w:rPr>
          <w:szCs w:val="24"/>
        </w:rPr>
        <w:fldChar w:fldCharType="begin"/>
      </w:r>
      <w:r w:rsidR="00634E1F" w:rsidRPr="00E81B1B">
        <w:rPr>
          <w:szCs w:val="24"/>
        </w:rPr>
        <w:instrText xml:space="preserve"> REF _Ref79770492 \h </w:instrText>
      </w:r>
      <w:r w:rsidR="00634E1F" w:rsidRPr="00E81B1B">
        <w:rPr>
          <w:szCs w:val="24"/>
        </w:rPr>
      </w:r>
      <w:r w:rsidR="00634E1F" w:rsidRPr="00E81B1B">
        <w:rPr>
          <w:szCs w:val="24"/>
        </w:rPr>
        <w:fldChar w:fldCharType="separate"/>
      </w:r>
      <w:ins w:id="4029" w:author="Carsten Hein" w:date="2022-01-14T10:15:00Z">
        <w:r w:rsidR="00916225" w:rsidRPr="00E81B1B">
          <w:t xml:space="preserve">Gl. </w:t>
        </w:r>
        <w:r w:rsidR="00916225">
          <w:rPr>
            <w:noProof/>
          </w:rPr>
          <w:t>10</w:t>
        </w:r>
      </w:ins>
      <w:del w:id="4030" w:author="Carsten Hein" w:date="2022-01-03T08:39:00Z">
        <w:r w:rsidR="00634E1F" w:rsidRPr="00E81B1B" w:rsidDel="009737A6">
          <w:delText>Gl. 10</w:delText>
        </w:r>
      </w:del>
      <w:r w:rsidR="00634E1F" w:rsidRPr="00E81B1B">
        <w:rPr>
          <w:szCs w:val="24"/>
        </w:rPr>
        <w:fldChar w:fldCharType="end"/>
      </w:r>
      <w:r w:rsidR="00634E1F" w:rsidRPr="18B1E0E3">
        <w:t xml:space="preserve"> und </w:t>
      </w:r>
      <w:r w:rsidR="00634E1F" w:rsidRPr="00E81B1B">
        <w:rPr>
          <w:szCs w:val="24"/>
        </w:rPr>
        <w:fldChar w:fldCharType="begin"/>
      </w:r>
      <w:r w:rsidR="00634E1F" w:rsidRPr="00E81B1B">
        <w:rPr>
          <w:szCs w:val="24"/>
        </w:rPr>
        <w:instrText xml:space="preserve"> REF _Ref79770391 \h </w:instrText>
      </w:r>
      <w:r w:rsidR="00634E1F" w:rsidRPr="00E81B1B">
        <w:rPr>
          <w:szCs w:val="24"/>
        </w:rPr>
      </w:r>
      <w:r w:rsidR="00634E1F" w:rsidRPr="00E81B1B">
        <w:rPr>
          <w:szCs w:val="24"/>
        </w:rPr>
        <w:fldChar w:fldCharType="separate"/>
      </w:r>
      <w:ins w:id="4031" w:author="Carsten Hein" w:date="2022-01-14T10:15:00Z">
        <w:r w:rsidR="00916225" w:rsidRPr="00E81B1B">
          <w:t xml:space="preserve">Gl. </w:t>
        </w:r>
        <w:r w:rsidR="00916225">
          <w:rPr>
            <w:noProof/>
          </w:rPr>
          <w:t>11</w:t>
        </w:r>
      </w:ins>
      <w:del w:id="4032" w:author="Carsten Hein" w:date="2022-01-03T08:39:00Z">
        <w:r w:rsidR="00634E1F" w:rsidRPr="00E81B1B" w:rsidDel="009737A6">
          <w:delText>Gl. 11</w:delText>
        </w:r>
      </w:del>
      <w:r w:rsidR="00634E1F" w:rsidRPr="00E81B1B">
        <w:rPr>
          <w:szCs w:val="24"/>
        </w:rPr>
        <w:fldChar w:fldCharType="end"/>
      </w:r>
      <w:r w:rsidRPr="18B1E0E3">
        <w:t xml:space="preserve"> </w:t>
      </w:r>
      <w:ins w:id="4033" w:author="Stefan Behring" w:date="2021-12-20T20:59:00Z">
        <w:r w:rsidR="30C93720" w:rsidRPr="18B1E0E3">
          <w:t>ab</w:t>
        </w:r>
      </w:ins>
      <w:r w:rsidRPr="18B1E0E3">
        <w:t xml:space="preserve">geschätzt und liegen für Schrauben mit d = 10 mm bei 8.1 kN/mm und für 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 wird allerdings ein </w:t>
      </w:r>
      <w:r w:rsidRPr="18B1E0E3">
        <w:lastRenderedPageBreak/>
        <w:t>Verschiebungsmodul von 7.3 kN/mm bzw. in Verbindung mit dem FT-Verbinder und einer 1</w:t>
      </w:r>
      <w:ins w:id="4034" w:author="Jan Wenker" w:date="2021-12-10T13:01:00Z">
        <w:r w:rsidR="00FD02C6">
          <w:t xml:space="preserve"> </w:t>
        </w:r>
      </w:ins>
      <w:r w:rsidRPr="18B1E0E3">
        <w:t>cm Zwischenschicht (zum Erreichen der Betonplattenhöhe des Prüfkörpers) von 6</w:t>
      </w:r>
      <w:commentRangeStart w:id="4035"/>
      <w:r w:rsidRPr="00E81B1B">
        <w:rPr>
          <w:szCs w:val="24"/>
        </w:rPr>
        <w:t>.</w:t>
      </w:r>
      <w:commentRangeEnd w:id="4035"/>
      <w:r w:rsidR="00155821">
        <w:rPr>
          <w:rStyle w:val="Kommentarzeichen"/>
        </w:rPr>
        <w:commentReference w:id="4035"/>
      </w:r>
      <w:r w:rsidRPr="18B1E0E3">
        <w:t>4 kN/mm angegeben (</w:t>
      </w:r>
      <w:r w:rsidR="00634E1F" w:rsidRPr="00E81B1B">
        <w:rPr>
          <w:szCs w:val="24"/>
        </w:rPr>
        <w:fldChar w:fldCharType="begin"/>
      </w:r>
      <w:r w:rsidR="00634E1F" w:rsidRPr="00E81B1B">
        <w:rPr>
          <w:szCs w:val="24"/>
        </w:rPr>
        <w:instrText xml:space="preserve"> REF _Ref24724038 \h </w:instrText>
      </w:r>
      <w:r w:rsidR="00634E1F" w:rsidRPr="00E81B1B">
        <w:rPr>
          <w:szCs w:val="24"/>
        </w:rPr>
      </w:r>
      <w:r w:rsidR="00634E1F" w:rsidRPr="00E81B1B">
        <w:rPr>
          <w:szCs w:val="24"/>
        </w:rPr>
        <w:fldChar w:fldCharType="separate"/>
      </w:r>
      <w:ins w:id="4036" w:author="Carsten Hein" w:date="2022-01-14T10:15:00Z">
        <w:r w:rsidR="00916225" w:rsidRPr="00E81B1B">
          <w:t xml:space="preserve">Gl. </w:t>
        </w:r>
        <w:r w:rsidR="00916225">
          <w:rPr>
            <w:noProof/>
          </w:rPr>
          <w:t>12</w:t>
        </w:r>
      </w:ins>
      <w:del w:id="4037" w:author="Carsten Hein" w:date="2022-01-03T08:39:00Z">
        <w:r w:rsidR="009F1E24" w:rsidRPr="00E81B1B" w:rsidDel="009737A6">
          <w:delText>Gl. 14</w:delText>
        </w:r>
      </w:del>
      <w:r w:rsidR="00634E1F" w:rsidRPr="00E81B1B">
        <w:rPr>
          <w:szCs w:val="24"/>
        </w:rPr>
        <w:fldChar w:fldCharType="end"/>
      </w:r>
      <w:r w:rsidR="00634E1F" w:rsidRPr="00E81B1B">
        <w:rPr>
          <w:szCs w:val="24"/>
        </w:rPr>
        <w:t xml:space="preserve">). </w:t>
      </w:r>
      <w:r w:rsidRPr="18B1E0E3">
        <w:t>Würde der FT-Verbinder mit einer maximal zulässigen Zwischenschicht von 5 cm in einer 12 cm starken Betonplatte zum Einsatz kommen, würde sich der Wert auf 3.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w:t>
      </w:r>
      <w:ins w:id="4038" w:author="Jan Wenker" w:date="2021-12-10T13:01:00Z">
        <w:r w:rsidR="00D554C4">
          <w:t xml:space="preserve"> </w:t>
        </w:r>
      </w:ins>
      <w:r w:rsidRPr="18B1E0E3">
        <w:t>% gesteigerte Bruchlast und einen um 15</w:t>
      </w:r>
      <w:ins w:id="4039" w:author="Jan Wenker" w:date="2021-12-10T13:01:00Z">
        <w:r w:rsidR="00D554C4">
          <w:t xml:space="preserve"> </w:t>
        </w:r>
      </w:ins>
      <w:r w:rsidRPr="18B1E0E3">
        <w:t xml:space="preserve">% gesteigerten </w:t>
      </w:r>
      <w:commentRangeStart w:id="4040"/>
      <w:r w:rsidRPr="18B1E0E3">
        <w:t>Verschiebungsmodul</w:t>
      </w:r>
      <w:commentRangeEnd w:id="4040"/>
      <w:r>
        <w:commentReference w:id="4040"/>
      </w:r>
      <w:r w:rsidRPr="18B1E0E3">
        <w:t xml:space="preserve">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7"/>
        <w:gridCol w:w="1043"/>
      </w:tblGrid>
      <w:tr w:rsidR="002A78D1" w:rsidRPr="00E81B1B" w14:paraId="58CBAA9D" w14:textId="77777777" w:rsidTr="002A78D1">
        <w:trPr>
          <w:trHeight w:val="544"/>
        </w:trPr>
        <w:tc>
          <w:tcPr>
            <w:tcW w:w="9351" w:type="dxa"/>
            <w:vAlign w:val="center"/>
          </w:tcPr>
          <w:p w14:paraId="2F4BCCE8" w14:textId="77777777" w:rsidR="002A78D1" w:rsidRPr="00E81B1B" w:rsidRDefault="000629A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2A78D1" w:rsidRPr="00E81B1B">
              <w:t xml:space="preserve"> </w:t>
            </w:r>
          </w:p>
        </w:tc>
        <w:tc>
          <w:tcPr>
            <w:tcW w:w="1128" w:type="dxa"/>
            <w:vAlign w:val="center"/>
          </w:tcPr>
          <w:p w14:paraId="0A00B926" w14:textId="39CF94F8" w:rsidR="002A78D1" w:rsidRPr="00E81B1B" w:rsidRDefault="00634E1F" w:rsidP="002A78D1">
            <w:pPr>
              <w:jc w:val="center"/>
            </w:pPr>
            <w:bookmarkStart w:id="4041" w:name="_Ref24724038"/>
            <w:r w:rsidRPr="00E81B1B">
              <w:t xml:space="preserve">Gl. </w:t>
            </w:r>
            <w:r>
              <w:fldChar w:fldCharType="begin"/>
            </w:r>
            <w:r>
              <w:instrText>SEQ Formel \* ARABIC</w:instrText>
            </w:r>
            <w:r>
              <w:fldChar w:fldCharType="separate"/>
            </w:r>
            <w:ins w:id="4042" w:author="Carsten Hein" w:date="2022-01-14T10:15:00Z">
              <w:r w:rsidR="00916225">
                <w:rPr>
                  <w:noProof/>
                </w:rPr>
                <w:t>12</w:t>
              </w:r>
            </w:ins>
            <w:del w:id="4043" w:author="Carsten Hein" w:date="2022-01-14T10:15:00Z">
              <w:r w:rsidR="009737A6" w:rsidDel="00916225">
                <w:rPr>
                  <w:noProof/>
                </w:rPr>
                <w:delText>14</w:delText>
              </w:r>
            </w:del>
            <w:r>
              <w:fldChar w:fldCharType="end"/>
            </w:r>
            <w:bookmarkEnd w:id="4041"/>
          </w:p>
        </w:tc>
      </w:tr>
    </w:tbl>
    <w:p w14:paraId="185D31A3" w14:textId="77777777" w:rsidR="002A78D1" w:rsidRPr="00E81B1B" w:rsidRDefault="002A78D1" w:rsidP="002A78D1">
      <w:pPr>
        <w:spacing w:after="240"/>
        <w:rPr>
          <w:szCs w:val="24"/>
        </w:rPr>
      </w:pPr>
    </w:p>
    <w:p w14:paraId="4A460392" w14:textId="3A7128BA" w:rsidR="002A78D1" w:rsidRPr="00E81B1B" w:rsidDel="009737A6" w:rsidRDefault="002A78D1" w:rsidP="002A78D1">
      <w:pPr>
        <w:pStyle w:val="Beschriftung"/>
        <w:rPr>
          <w:del w:id="4044" w:author="Carsten Hein" w:date="2022-01-03T08:40:00Z"/>
          <w:sz w:val="22"/>
          <w:szCs w:val="22"/>
        </w:rPr>
      </w:pPr>
      <w:bookmarkStart w:id="4045" w:name="_Ref24727360"/>
      <w:bookmarkStart w:id="4046" w:name="_Toc92091857"/>
      <w:r w:rsidRPr="00E81B1B">
        <w:t xml:space="preserve">Tabelle </w:t>
      </w:r>
      <w:r w:rsidRPr="00E81B1B">
        <w:fldChar w:fldCharType="begin"/>
      </w:r>
      <w:r w:rsidRPr="00E81B1B">
        <w:instrText>SEQ Tabelle \* ARABIC</w:instrText>
      </w:r>
      <w:r w:rsidRPr="00E81B1B">
        <w:fldChar w:fldCharType="separate"/>
      </w:r>
      <w:ins w:id="4047" w:author="Carsten Hein" w:date="2022-01-14T10:15:00Z">
        <w:r w:rsidR="00916225">
          <w:rPr>
            <w:noProof/>
          </w:rPr>
          <w:t>5</w:t>
        </w:r>
      </w:ins>
      <w:del w:id="4048" w:author="Carsten Hein" w:date="2022-01-14T10:15:00Z">
        <w:r w:rsidR="009737A6" w:rsidDel="00916225">
          <w:rPr>
            <w:noProof/>
          </w:rPr>
          <w:delText>11</w:delText>
        </w:r>
      </w:del>
      <w:r w:rsidRPr="00E81B1B">
        <w:fldChar w:fldCharType="end"/>
      </w:r>
      <w:bookmarkEnd w:id="4045"/>
      <w:r w:rsidRPr="00E81B1B">
        <w:t xml:space="preserve"> Übersicht </w:t>
      </w:r>
      <w:commentRangeStart w:id="4049"/>
      <w:r w:rsidRPr="00E81B1B">
        <w:t>über</w:t>
      </w:r>
      <w:commentRangeEnd w:id="4049"/>
      <w:r>
        <w:commentReference w:id="4049"/>
      </w:r>
      <w:r w:rsidRPr="00E81B1B">
        <w:t xml:space="preserve"> die </w:t>
      </w:r>
      <w:commentRangeStart w:id="4050"/>
      <w:r w:rsidRPr="00E81B1B">
        <w:t>Schraubenversuche</w:t>
      </w:r>
      <w:commentRangeEnd w:id="4050"/>
      <w:r>
        <w:commentReference w:id="4050"/>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ins w:id="4051" w:author="Carsten Hein" w:date="2022-01-14T10:17:00Z">
        <w:r w:rsidR="00916225" w:rsidRPr="00916225">
          <w:rPr>
            <w:b/>
            <w:bCs/>
            <w:i/>
            <w:iCs w:val="0"/>
            <w:color w:val="44546A" w:themeColor="text2"/>
            <w:sz w:val="18"/>
            <w:rPrChange w:id="4052" w:author="Carsten Hein" w:date="2022-01-14T10:18:00Z">
              <w:rPr>
                <w:b/>
                <w:bCs/>
                <w:i/>
                <w:iCs w:val="0"/>
                <w:color w:val="44546A" w:themeColor="text2"/>
                <w:sz w:val="18"/>
                <w:lang w:val="en-US"/>
              </w:rPr>
            </w:rPrChange>
          </w:rPr>
          <w:t xml:space="preserve">Error! </w:t>
        </w:r>
        <w:r w:rsidR="00916225">
          <w:rPr>
            <w:b/>
            <w:bCs/>
            <w:i/>
            <w:iCs w:val="0"/>
            <w:color w:val="44546A" w:themeColor="text2"/>
            <w:sz w:val="18"/>
            <w:lang w:val="en-US"/>
          </w:rPr>
          <w:t>Not a valid link.</w:t>
        </w:r>
      </w:ins>
      <w:bookmarkEnd w:id="4046"/>
    </w:p>
    <w:tbl>
      <w:tblPr>
        <w:tblStyle w:val="Tabellenraster"/>
        <w:tblW w:w="0" w:type="auto"/>
        <w:tblLook w:val="04A0" w:firstRow="1" w:lastRow="0" w:firstColumn="1" w:lastColumn="0" w:noHBand="0" w:noVBand="1"/>
      </w:tblPr>
      <w:tblGrid>
        <w:gridCol w:w="841"/>
        <w:gridCol w:w="2493"/>
        <w:gridCol w:w="536"/>
        <w:gridCol w:w="504"/>
        <w:gridCol w:w="1464"/>
        <w:gridCol w:w="707"/>
        <w:gridCol w:w="591"/>
        <w:gridCol w:w="1924"/>
      </w:tblGrid>
      <w:tr w:rsidR="007713FB" w:rsidRPr="00E81B1B" w:rsidDel="009737A6" w14:paraId="1A164ADC" w14:textId="77777777" w:rsidTr="00634E1F">
        <w:trPr>
          <w:trHeight w:val="20"/>
          <w:del w:id="4053" w:author="Carsten Hein" w:date="2022-01-03T08:40:00Z"/>
        </w:trPr>
        <w:tc>
          <w:tcPr>
            <w:tcW w:w="0" w:type="auto"/>
            <w:noWrap/>
            <w:vAlign w:val="center"/>
            <w:hideMark/>
          </w:tcPr>
          <w:p w14:paraId="7B03CB35" w14:textId="77777777" w:rsidR="002A78D1" w:rsidRPr="00E81B1B" w:rsidDel="009737A6" w:rsidRDefault="002A78D1" w:rsidP="002A78D1">
            <w:pPr>
              <w:spacing w:after="240"/>
              <w:rPr>
                <w:del w:id="4054" w:author="Carsten Hein" w:date="2022-01-03T08:40:00Z"/>
                <w:b/>
                <w:sz w:val="18"/>
                <w:szCs w:val="18"/>
              </w:rPr>
            </w:pPr>
            <w:del w:id="4055" w:author="Carsten Hein" w:date="2022-01-03T08:40:00Z">
              <w:r w:rsidRPr="00E81B1B" w:rsidDel="009737A6">
                <w:rPr>
                  <w:b/>
                  <w:sz w:val="18"/>
                  <w:szCs w:val="18"/>
                </w:rPr>
                <w:delText>Bezeichnung</w:delText>
              </w:r>
            </w:del>
          </w:p>
        </w:tc>
        <w:tc>
          <w:tcPr>
            <w:tcW w:w="0" w:type="auto"/>
            <w:noWrap/>
            <w:vAlign w:val="center"/>
            <w:hideMark/>
          </w:tcPr>
          <w:p w14:paraId="5B97A1EB" w14:textId="77777777" w:rsidR="002A78D1" w:rsidRPr="00E81B1B" w:rsidDel="009737A6" w:rsidRDefault="002A78D1" w:rsidP="002A78D1">
            <w:pPr>
              <w:spacing w:after="240"/>
              <w:jc w:val="center"/>
              <w:rPr>
                <w:del w:id="4056" w:author="Carsten Hein" w:date="2022-01-03T08:40:00Z"/>
                <w:b/>
                <w:sz w:val="18"/>
                <w:szCs w:val="18"/>
              </w:rPr>
            </w:pPr>
            <w:del w:id="4057" w:author="Carsten Hein" w:date="2022-01-03T08:40:00Z">
              <w:r w:rsidRPr="00E81B1B" w:rsidDel="009737A6">
                <w:rPr>
                  <w:b/>
                  <w:sz w:val="18"/>
                  <w:szCs w:val="18"/>
                </w:rPr>
                <w:delText>Art der Schraube</w:delText>
              </w:r>
            </w:del>
          </w:p>
        </w:tc>
        <w:tc>
          <w:tcPr>
            <w:tcW w:w="0" w:type="auto"/>
            <w:noWrap/>
            <w:vAlign w:val="center"/>
            <w:hideMark/>
          </w:tcPr>
          <w:p w14:paraId="632BA357" w14:textId="0F226160" w:rsidR="002A78D1" w:rsidRPr="00E81B1B" w:rsidDel="009737A6" w:rsidRDefault="00634E1F" w:rsidP="002A78D1">
            <w:pPr>
              <w:spacing w:after="240"/>
              <w:jc w:val="center"/>
              <w:rPr>
                <w:del w:id="4058" w:author="Carsten Hein" w:date="2022-01-03T08:40:00Z"/>
                <w:b/>
                <w:sz w:val="18"/>
                <w:szCs w:val="18"/>
              </w:rPr>
            </w:pPr>
            <w:del w:id="4059" w:author="Carsten Hein" w:date="2022-01-03T08:40:00Z">
              <w:r w:rsidRPr="00E81B1B" w:rsidDel="009737A6">
                <w:rPr>
                  <w:b/>
                  <w:sz w:val="18"/>
                  <w:szCs w:val="18"/>
                </w:rPr>
                <w:delText>d</w:delText>
              </w:r>
              <w:r w:rsidR="002A78D1" w:rsidRPr="00E81B1B" w:rsidDel="009737A6">
                <w:rPr>
                  <w:b/>
                  <w:sz w:val="18"/>
                  <w:szCs w:val="18"/>
                </w:rPr>
                <w:delText xml:space="preserve"> [mm]</w:delText>
              </w:r>
            </w:del>
          </w:p>
        </w:tc>
        <w:tc>
          <w:tcPr>
            <w:tcW w:w="0" w:type="auto"/>
            <w:noWrap/>
            <w:vAlign w:val="center"/>
            <w:hideMark/>
          </w:tcPr>
          <w:p w14:paraId="1C261AD2" w14:textId="732BEFAA" w:rsidR="002A78D1" w:rsidRPr="00E81B1B" w:rsidDel="009737A6" w:rsidRDefault="00634E1F" w:rsidP="002A78D1">
            <w:pPr>
              <w:spacing w:after="240"/>
              <w:jc w:val="center"/>
              <w:rPr>
                <w:del w:id="4060" w:author="Carsten Hein" w:date="2022-01-03T08:40:00Z"/>
                <w:b/>
                <w:sz w:val="18"/>
                <w:szCs w:val="18"/>
              </w:rPr>
            </w:pPr>
            <w:del w:id="4061" w:author="Carsten Hein" w:date="2022-01-03T08:40:00Z">
              <w:r w:rsidRPr="00E81B1B" w:rsidDel="009737A6">
                <w:rPr>
                  <w:b/>
                  <w:sz w:val="18"/>
                  <w:szCs w:val="18"/>
                </w:rPr>
                <w:delText>l</w:delText>
              </w:r>
              <w:r w:rsidR="002A78D1" w:rsidRPr="00E81B1B" w:rsidDel="009737A6">
                <w:rPr>
                  <w:b/>
                  <w:sz w:val="18"/>
                  <w:szCs w:val="18"/>
                </w:rPr>
                <w:delText xml:space="preserve"> [mm]</w:delText>
              </w:r>
            </w:del>
          </w:p>
        </w:tc>
        <w:tc>
          <w:tcPr>
            <w:tcW w:w="0" w:type="auto"/>
            <w:noWrap/>
            <w:vAlign w:val="center"/>
            <w:hideMark/>
          </w:tcPr>
          <w:p w14:paraId="7CDFB870" w14:textId="77777777" w:rsidR="002A78D1" w:rsidRPr="00E81B1B" w:rsidDel="009737A6" w:rsidRDefault="002A78D1" w:rsidP="002A78D1">
            <w:pPr>
              <w:spacing w:after="240"/>
              <w:jc w:val="center"/>
              <w:rPr>
                <w:del w:id="4062" w:author="Carsten Hein" w:date="2022-01-03T08:40:00Z"/>
                <w:b/>
                <w:sz w:val="18"/>
                <w:szCs w:val="18"/>
              </w:rPr>
            </w:pPr>
            <w:del w:id="4063" w:author="Carsten Hein" w:date="2022-01-03T08:40:00Z">
              <w:r w:rsidRPr="00E81B1B" w:rsidDel="009737A6">
                <w:rPr>
                  <w:b/>
                  <w:sz w:val="18"/>
                  <w:szCs w:val="18"/>
                </w:rPr>
                <w:delText>Einbindetiefe ins Holz [mm]</w:delText>
              </w:r>
            </w:del>
          </w:p>
        </w:tc>
        <w:tc>
          <w:tcPr>
            <w:tcW w:w="0" w:type="auto"/>
            <w:noWrap/>
            <w:vAlign w:val="center"/>
            <w:hideMark/>
          </w:tcPr>
          <w:p w14:paraId="2DB38BD6" w14:textId="77777777" w:rsidR="002A78D1" w:rsidRPr="00E81B1B" w:rsidDel="009737A6" w:rsidRDefault="002A78D1" w:rsidP="002A78D1">
            <w:pPr>
              <w:spacing w:after="240"/>
              <w:jc w:val="center"/>
              <w:rPr>
                <w:del w:id="4064" w:author="Carsten Hein" w:date="2022-01-03T08:40:00Z"/>
                <w:b/>
                <w:sz w:val="18"/>
                <w:szCs w:val="18"/>
              </w:rPr>
            </w:pPr>
            <w:del w:id="4065" w:author="Carsten Hein" w:date="2022-01-03T08:40:00Z">
              <w:r w:rsidRPr="00E81B1B" w:rsidDel="009737A6">
                <w:rPr>
                  <w:b/>
                  <w:sz w:val="18"/>
                  <w:szCs w:val="18"/>
                </w:rPr>
                <w:delText>f</w:delText>
              </w:r>
              <w:r w:rsidRPr="00E81B1B" w:rsidDel="009737A6">
                <w:rPr>
                  <w:b/>
                  <w:sz w:val="18"/>
                  <w:szCs w:val="18"/>
                  <w:vertAlign w:val="subscript"/>
                </w:rPr>
                <w:delText xml:space="preserve">ax </w:delText>
              </w:r>
              <w:r w:rsidRPr="00E81B1B" w:rsidDel="009737A6">
                <w:rPr>
                  <w:b/>
                  <w:sz w:val="18"/>
                  <w:szCs w:val="18"/>
                </w:rPr>
                <w:delText>[N/mm²]</w:delText>
              </w:r>
            </w:del>
          </w:p>
        </w:tc>
        <w:tc>
          <w:tcPr>
            <w:tcW w:w="0" w:type="auto"/>
            <w:noWrap/>
            <w:vAlign w:val="center"/>
            <w:hideMark/>
          </w:tcPr>
          <w:p w14:paraId="5C0860FD" w14:textId="77777777" w:rsidR="002A78D1" w:rsidRPr="00E81B1B" w:rsidDel="009737A6" w:rsidRDefault="002A78D1" w:rsidP="002A78D1">
            <w:pPr>
              <w:spacing w:after="240"/>
              <w:jc w:val="center"/>
              <w:rPr>
                <w:del w:id="4066" w:author="Carsten Hein" w:date="2022-01-03T08:40:00Z"/>
                <w:b/>
                <w:sz w:val="18"/>
                <w:szCs w:val="18"/>
              </w:rPr>
            </w:pPr>
            <w:del w:id="4067" w:author="Carsten Hein" w:date="2022-01-03T08:40:00Z">
              <w:r w:rsidRPr="00E81B1B" w:rsidDel="009737A6">
                <w:rPr>
                  <w:b/>
                  <w:sz w:val="18"/>
                  <w:szCs w:val="18"/>
                </w:rPr>
                <w:delText>F</w:delText>
              </w:r>
              <w:r w:rsidRPr="00E81B1B" w:rsidDel="009737A6">
                <w:rPr>
                  <w:b/>
                  <w:sz w:val="18"/>
                  <w:szCs w:val="18"/>
                  <w:vertAlign w:val="subscript"/>
                </w:rPr>
                <w:delText xml:space="preserve">tens </w:delText>
              </w:r>
              <w:r w:rsidRPr="00E81B1B" w:rsidDel="009737A6">
                <w:rPr>
                  <w:b/>
                  <w:sz w:val="18"/>
                  <w:szCs w:val="18"/>
                </w:rPr>
                <w:delText>[kN]</w:delText>
              </w:r>
            </w:del>
          </w:p>
        </w:tc>
        <w:tc>
          <w:tcPr>
            <w:tcW w:w="0" w:type="auto"/>
            <w:noWrap/>
            <w:vAlign w:val="center"/>
            <w:hideMark/>
          </w:tcPr>
          <w:p w14:paraId="487DB85B" w14:textId="77777777" w:rsidR="002A78D1" w:rsidRPr="00E81B1B" w:rsidDel="009737A6" w:rsidRDefault="002A78D1" w:rsidP="002A78D1">
            <w:pPr>
              <w:spacing w:after="240"/>
              <w:jc w:val="center"/>
              <w:rPr>
                <w:del w:id="4068" w:author="Carsten Hein" w:date="2022-01-03T08:40:00Z"/>
                <w:b/>
                <w:sz w:val="18"/>
                <w:szCs w:val="18"/>
              </w:rPr>
            </w:pPr>
            <w:del w:id="4069" w:author="Carsten Hein" w:date="2022-01-03T08:40:00Z">
              <w:r w:rsidRPr="00E81B1B" w:rsidDel="009737A6">
                <w:rPr>
                  <w:b/>
                  <w:sz w:val="18"/>
                  <w:szCs w:val="18"/>
                </w:rPr>
                <w:delText>Theoretische Bruchlast [kN/Schraube]</w:delText>
              </w:r>
            </w:del>
          </w:p>
        </w:tc>
      </w:tr>
      <w:tr w:rsidR="007713FB" w:rsidRPr="00E81B1B" w:rsidDel="009737A6" w14:paraId="018FD718" w14:textId="77777777" w:rsidTr="00634E1F">
        <w:trPr>
          <w:trHeight w:val="20"/>
          <w:del w:id="4070" w:author="Carsten Hein" w:date="2022-01-03T08:40:00Z"/>
        </w:trPr>
        <w:tc>
          <w:tcPr>
            <w:tcW w:w="0" w:type="auto"/>
            <w:noWrap/>
            <w:vAlign w:val="center"/>
            <w:hideMark/>
          </w:tcPr>
          <w:p w14:paraId="64429E8E" w14:textId="77777777" w:rsidR="002A78D1" w:rsidRPr="00E81B1B" w:rsidDel="009737A6" w:rsidRDefault="002A78D1" w:rsidP="002A78D1">
            <w:pPr>
              <w:spacing w:after="240"/>
              <w:jc w:val="center"/>
              <w:rPr>
                <w:del w:id="4071" w:author="Carsten Hein" w:date="2022-01-03T08:40:00Z"/>
                <w:sz w:val="18"/>
                <w:szCs w:val="18"/>
              </w:rPr>
            </w:pPr>
            <w:del w:id="4072" w:author="Carsten Hein" w:date="2022-01-03T08:40:00Z">
              <w:r w:rsidRPr="00E81B1B" w:rsidDel="009737A6">
                <w:rPr>
                  <w:sz w:val="18"/>
                  <w:szCs w:val="18"/>
                </w:rPr>
                <w:delText>SB-FT-10-280</w:delText>
              </w:r>
            </w:del>
          </w:p>
        </w:tc>
        <w:tc>
          <w:tcPr>
            <w:tcW w:w="0" w:type="auto"/>
            <w:noWrap/>
            <w:vAlign w:val="center"/>
            <w:hideMark/>
          </w:tcPr>
          <w:p w14:paraId="6AC9961C" w14:textId="77777777" w:rsidR="002A78D1" w:rsidRPr="00E81B1B" w:rsidDel="009737A6" w:rsidRDefault="002A78D1" w:rsidP="002A78D1">
            <w:pPr>
              <w:spacing w:after="240"/>
              <w:jc w:val="center"/>
              <w:rPr>
                <w:del w:id="4073" w:author="Carsten Hein" w:date="2022-01-03T08:40:00Z"/>
                <w:sz w:val="18"/>
                <w:szCs w:val="18"/>
              </w:rPr>
            </w:pPr>
            <w:del w:id="4074" w:author="Carsten Hein" w:date="2022-01-03T08:40:00Z">
              <w:r w:rsidRPr="00E81B1B" w:rsidDel="009737A6">
                <w:rPr>
                  <w:sz w:val="18"/>
                  <w:szCs w:val="18"/>
                </w:rPr>
                <w:delText>Fertigteilverbinder</w:delText>
              </w:r>
            </w:del>
          </w:p>
        </w:tc>
        <w:tc>
          <w:tcPr>
            <w:tcW w:w="0" w:type="auto"/>
            <w:noWrap/>
            <w:vAlign w:val="center"/>
            <w:hideMark/>
          </w:tcPr>
          <w:p w14:paraId="529098EC" w14:textId="77777777" w:rsidR="002A78D1" w:rsidRPr="00E81B1B" w:rsidDel="009737A6" w:rsidRDefault="002A78D1" w:rsidP="002A78D1">
            <w:pPr>
              <w:spacing w:after="240"/>
              <w:jc w:val="center"/>
              <w:rPr>
                <w:del w:id="4075" w:author="Carsten Hein" w:date="2022-01-03T08:40:00Z"/>
                <w:sz w:val="18"/>
                <w:szCs w:val="18"/>
              </w:rPr>
            </w:pPr>
            <w:del w:id="4076" w:author="Carsten Hein" w:date="2022-01-03T08:40:00Z">
              <w:r w:rsidRPr="00E81B1B" w:rsidDel="009737A6">
                <w:rPr>
                  <w:sz w:val="18"/>
                  <w:szCs w:val="18"/>
                </w:rPr>
                <w:delText>10</w:delText>
              </w:r>
            </w:del>
          </w:p>
        </w:tc>
        <w:tc>
          <w:tcPr>
            <w:tcW w:w="0" w:type="auto"/>
            <w:noWrap/>
            <w:vAlign w:val="center"/>
            <w:hideMark/>
          </w:tcPr>
          <w:p w14:paraId="10476D2E" w14:textId="77777777" w:rsidR="002A78D1" w:rsidRPr="00E81B1B" w:rsidDel="009737A6" w:rsidRDefault="002A78D1" w:rsidP="002A78D1">
            <w:pPr>
              <w:spacing w:after="240"/>
              <w:jc w:val="center"/>
              <w:rPr>
                <w:del w:id="4077" w:author="Carsten Hein" w:date="2022-01-03T08:40:00Z"/>
                <w:sz w:val="18"/>
                <w:szCs w:val="18"/>
              </w:rPr>
            </w:pPr>
            <w:del w:id="4078" w:author="Carsten Hein" w:date="2022-01-03T08:40:00Z">
              <w:r w:rsidRPr="00E81B1B" w:rsidDel="009737A6">
                <w:rPr>
                  <w:sz w:val="18"/>
                  <w:szCs w:val="18"/>
                </w:rPr>
                <w:delText>280</w:delText>
              </w:r>
            </w:del>
          </w:p>
        </w:tc>
        <w:tc>
          <w:tcPr>
            <w:tcW w:w="0" w:type="auto"/>
            <w:noWrap/>
            <w:vAlign w:val="center"/>
            <w:hideMark/>
          </w:tcPr>
          <w:p w14:paraId="1F343037" w14:textId="77777777" w:rsidR="002A78D1" w:rsidRPr="00E81B1B" w:rsidDel="009737A6" w:rsidRDefault="002A78D1" w:rsidP="002A78D1">
            <w:pPr>
              <w:spacing w:after="240"/>
              <w:jc w:val="center"/>
              <w:rPr>
                <w:del w:id="4079" w:author="Carsten Hein" w:date="2022-01-03T08:40:00Z"/>
                <w:sz w:val="18"/>
                <w:szCs w:val="18"/>
              </w:rPr>
            </w:pPr>
            <w:del w:id="4080" w:author="Carsten Hein" w:date="2022-01-03T08:40:00Z">
              <w:r w:rsidRPr="00E81B1B" w:rsidDel="009737A6">
                <w:rPr>
                  <w:sz w:val="18"/>
                  <w:szCs w:val="18"/>
                </w:rPr>
                <w:delText>163</w:delText>
              </w:r>
            </w:del>
          </w:p>
        </w:tc>
        <w:tc>
          <w:tcPr>
            <w:tcW w:w="0" w:type="auto"/>
            <w:noWrap/>
            <w:vAlign w:val="center"/>
            <w:hideMark/>
          </w:tcPr>
          <w:p w14:paraId="302A71CB" w14:textId="77777777" w:rsidR="002A78D1" w:rsidRPr="00E81B1B" w:rsidDel="009737A6" w:rsidRDefault="002A78D1" w:rsidP="002A78D1">
            <w:pPr>
              <w:spacing w:after="240"/>
              <w:jc w:val="center"/>
              <w:rPr>
                <w:del w:id="4081" w:author="Carsten Hein" w:date="2022-01-03T08:40:00Z"/>
                <w:sz w:val="18"/>
                <w:szCs w:val="18"/>
              </w:rPr>
            </w:pPr>
            <w:del w:id="4082" w:author="Carsten Hein" w:date="2022-01-03T08:40:00Z">
              <w:r w:rsidRPr="00E81B1B" w:rsidDel="009737A6">
                <w:rPr>
                  <w:sz w:val="18"/>
                  <w:szCs w:val="18"/>
                </w:rPr>
                <w:delText>10</w:delText>
              </w:r>
            </w:del>
          </w:p>
        </w:tc>
        <w:tc>
          <w:tcPr>
            <w:tcW w:w="0" w:type="auto"/>
            <w:noWrap/>
            <w:vAlign w:val="center"/>
            <w:hideMark/>
          </w:tcPr>
          <w:p w14:paraId="675C3AFB" w14:textId="77777777" w:rsidR="002A78D1" w:rsidRPr="00E81B1B" w:rsidDel="009737A6" w:rsidRDefault="002A78D1" w:rsidP="002A78D1">
            <w:pPr>
              <w:spacing w:after="240"/>
              <w:jc w:val="center"/>
              <w:rPr>
                <w:del w:id="4083" w:author="Carsten Hein" w:date="2022-01-03T08:40:00Z"/>
                <w:sz w:val="18"/>
                <w:szCs w:val="18"/>
              </w:rPr>
            </w:pPr>
            <w:del w:id="4084" w:author="Carsten Hein" w:date="2022-01-03T08:40:00Z">
              <w:r w:rsidRPr="00E81B1B" w:rsidDel="009737A6">
                <w:rPr>
                  <w:sz w:val="18"/>
                  <w:szCs w:val="18"/>
                </w:rPr>
                <w:delText>37</w:delText>
              </w:r>
            </w:del>
          </w:p>
        </w:tc>
        <w:tc>
          <w:tcPr>
            <w:tcW w:w="0" w:type="auto"/>
            <w:noWrap/>
            <w:vAlign w:val="center"/>
            <w:hideMark/>
          </w:tcPr>
          <w:p w14:paraId="584F9EE7" w14:textId="77777777" w:rsidR="002A78D1" w:rsidRPr="00E81B1B" w:rsidDel="009737A6" w:rsidRDefault="002A78D1" w:rsidP="002A78D1">
            <w:pPr>
              <w:spacing w:after="240"/>
              <w:jc w:val="center"/>
              <w:rPr>
                <w:del w:id="4085" w:author="Carsten Hein" w:date="2022-01-03T08:40:00Z"/>
                <w:sz w:val="18"/>
                <w:szCs w:val="18"/>
              </w:rPr>
            </w:pPr>
            <w:bookmarkStart w:id="4086" w:name="RANGE!I2"/>
            <w:del w:id="4087" w:author="Carsten Hein" w:date="2022-01-03T08:40:00Z">
              <w:r w:rsidRPr="00E81B1B" w:rsidDel="009737A6">
                <w:rPr>
                  <w:sz w:val="18"/>
                  <w:szCs w:val="18"/>
                </w:rPr>
                <w:delText>1</w:delText>
              </w:r>
              <w:bookmarkEnd w:id="4086"/>
              <w:r w:rsidRPr="00E81B1B" w:rsidDel="009737A6">
                <w:rPr>
                  <w:sz w:val="18"/>
                  <w:szCs w:val="18"/>
                </w:rPr>
                <w:delText>3.25</w:delText>
              </w:r>
            </w:del>
          </w:p>
        </w:tc>
      </w:tr>
      <w:tr w:rsidR="007713FB" w:rsidRPr="00E81B1B" w:rsidDel="009737A6" w14:paraId="1B74C0CE" w14:textId="77777777" w:rsidTr="00634E1F">
        <w:trPr>
          <w:trHeight w:val="20"/>
          <w:del w:id="4088" w:author="Carsten Hein" w:date="2022-01-03T08:40:00Z"/>
        </w:trPr>
        <w:tc>
          <w:tcPr>
            <w:tcW w:w="0" w:type="auto"/>
            <w:noWrap/>
            <w:vAlign w:val="center"/>
            <w:hideMark/>
          </w:tcPr>
          <w:p w14:paraId="063B58AA" w14:textId="77777777" w:rsidR="002A78D1" w:rsidRPr="00E81B1B" w:rsidDel="009737A6" w:rsidRDefault="002A78D1" w:rsidP="002A78D1">
            <w:pPr>
              <w:spacing w:after="240"/>
              <w:jc w:val="center"/>
              <w:rPr>
                <w:del w:id="4089" w:author="Carsten Hein" w:date="2022-01-03T08:40:00Z"/>
                <w:sz w:val="18"/>
                <w:szCs w:val="18"/>
              </w:rPr>
            </w:pPr>
            <w:del w:id="4090" w:author="Carsten Hein" w:date="2022-01-03T08:40:00Z">
              <w:r w:rsidRPr="00E81B1B" w:rsidDel="009737A6">
                <w:rPr>
                  <w:sz w:val="18"/>
                  <w:szCs w:val="18"/>
                </w:rPr>
                <w:delText>SB-VG-10-280</w:delText>
              </w:r>
            </w:del>
          </w:p>
        </w:tc>
        <w:tc>
          <w:tcPr>
            <w:tcW w:w="0" w:type="auto"/>
            <w:noWrap/>
            <w:vAlign w:val="center"/>
            <w:hideMark/>
          </w:tcPr>
          <w:p w14:paraId="2DC513ED" w14:textId="79F2597B" w:rsidR="002A78D1" w:rsidRPr="00E81B1B" w:rsidDel="009737A6" w:rsidRDefault="002A78D1" w:rsidP="002A78D1">
            <w:pPr>
              <w:spacing w:after="240"/>
              <w:jc w:val="center"/>
              <w:rPr>
                <w:del w:id="4091" w:author="Carsten Hein" w:date="2022-01-03T08:40:00Z"/>
                <w:sz w:val="18"/>
                <w:szCs w:val="18"/>
              </w:rPr>
            </w:pPr>
            <w:del w:id="4092" w:author="Carsten Hein" w:date="2022-01-03T08:40:00Z">
              <w:r w:rsidRPr="00E81B1B" w:rsidDel="009737A6">
                <w:rPr>
                  <w:sz w:val="18"/>
                  <w:szCs w:val="18"/>
                </w:rPr>
                <w:delText xml:space="preserve">Vollgewindeschraube </w:delText>
              </w:r>
              <w:r w:rsidR="007713FB" w:rsidRPr="00E81B1B" w:rsidDel="009737A6">
                <w:rPr>
                  <w:sz w:val="18"/>
                  <w:szCs w:val="18"/>
                </w:rPr>
                <w:delText>mit Unterlegscheibe</w:delText>
              </w:r>
            </w:del>
          </w:p>
        </w:tc>
        <w:tc>
          <w:tcPr>
            <w:tcW w:w="0" w:type="auto"/>
            <w:noWrap/>
            <w:vAlign w:val="center"/>
            <w:hideMark/>
          </w:tcPr>
          <w:p w14:paraId="7C9A49D6" w14:textId="77777777" w:rsidR="002A78D1" w:rsidRPr="00E81B1B" w:rsidDel="009737A6" w:rsidRDefault="002A78D1" w:rsidP="002A78D1">
            <w:pPr>
              <w:spacing w:after="240"/>
              <w:jc w:val="center"/>
              <w:rPr>
                <w:del w:id="4093" w:author="Carsten Hein" w:date="2022-01-03T08:40:00Z"/>
                <w:sz w:val="18"/>
                <w:szCs w:val="18"/>
              </w:rPr>
            </w:pPr>
            <w:del w:id="4094" w:author="Carsten Hein" w:date="2022-01-03T08:40:00Z">
              <w:r w:rsidRPr="00E81B1B" w:rsidDel="009737A6">
                <w:rPr>
                  <w:sz w:val="18"/>
                  <w:szCs w:val="18"/>
                </w:rPr>
                <w:delText>10</w:delText>
              </w:r>
            </w:del>
          </w:p>
        </w:tc>
        <w:tc>
          <w:tcPr>
            <w:tcW w:w="0" w:type="auto"/>
            <w:noWrap/>
            <w:vAlign w:val="center"/>
            <w:hideMark/>
          </w:tcPr>
          <w:p w14:paraId="460F9662" w14:textId="77777777" w:rsidR="002A78D1" w:rsidRPr="00E81B1B" w:rsidDel="009737A6" w:rsidRDefault="002A78D1" w:rsidP="002A78D1">
            <w:pPr>
              <w:spacing w:after="240"/>
              <w:jc w:val="center"/>
              <w:rPr>
                <w:del w:id="4095" w:author="Carsten Hein" w:date="2022-01-03T08:40:00Z"/>
                <w:sz w:val="18"/>
                <w:szCs w:val="18"/>
              </w:rPr>
            </w:pPr>
            <w:del w:id="4096" w:author="Carsten Hein" w:date="2022-01-03T08:40:00Z">
              <w:r w:rsidRPr="00E81B1B" w:rsidDel="009737A6">
                <w:rPr>
                  <w:sz w:val="18"/>
                  <w:szCs w:val="18"/>
                </w:rPr>
                <w:delText>280</w:delText>
              </w:r>
            </w:del>
          </w:p>
        </w:tc>
        <w:tc>
          <w:tcPr>
            <w:tcW w:w="0" w:type="auto"/>
            <w:noWrap/>
            <w:vAlign w:val="center"/>
            <w:hideMark/>
          </w:tcPr>
          <w:p w14:paraId="5F090497" w14:textId="77777777" w:rsidR="002A78D1" w:rsidRPr="00E81B1B" w:rsidDel="009737A6" w:rsidRDefault="002A78D1" w:rsidP="002A78D1">
            <w:pPr>
              <w:spacing w:after="240"/>
              <w:jc w:val="center"/>
              <w:rPr>
                <w:del w:id="4097" w:author="Carsten Hein" w:date="2022-01-03T08:40:00Z"/>
                <w:sz w:val="18"/>
                <w:szCs w:val="18"/>
              </w:rPr>
            </w:pPr>
            <w:del w:id="4098" w:author="Carsten Hein" w:date="2022-01-03T08:40:00Z">
              <w:r w:rsidRPr="00E81B1B" w:rsidDel="009737A6">
                <w:rPr>
                  <w:sz w:val="18"/>
                  <w:szCs w:val="18"/>
                </w:rPr>
                <w:delText>163</w:delText>
              </w:r>
            </w:del>
          </w:p>
        </w:tc>
        <w:tc>
          <w:tcPr>
            <w:tcW w:w="0" w:type="auto"/>
            <w:noWrap/>
            <w:vAlign w:val="center"/>
            <w:hideMark/>
          </w:tcPr>
          <w:p w14:paraId="780210A2" w14:textId="77777777" w:rsidR="002A78D1" w:rsidRPr="00E81B1B" w:rsidDel="009737A6" w:rsidRDefault="002A78D1" w:rsidP="002A78D1">
            <w:pPr>
              <w:spacing w:after="240"/>
              <w:jc w:val="center"/>
              <w:rPr>
                <w:del w:id="4099" w:author="Carsten Hein" w:date="2022-01-03T08:40:00Z"/>
                <w:sz w:val="18"/>
                <w:szCs w:val="18"/>
              </w:rPr>
            </w:pPr>
            <w:del w:id="4100" w:author="Carsten Hein" w:date="2022-01-03T08:40:00Z">
              <w:r w:rsidRPr="00E81B1B" w:rsidDel="009737A6">
                <w:rPr>
                  <w:sz w:val="18"/>
                  <w:szCs w:val="18"/>
                </w:rPr>
                <w:delText>10</w:delText>
              </w:r>
            </w:del>
          </w:p>
        </w:tc>
        <w:tc>
          <w:tcPr>
            <w:tcW w:w="0" w:type="auto"/>
            <w:noWrap/>
            <w:vAlign w:val="center"/>
            <w:hideMark/>
          </w:tcPr>
          <w:p w14:paraId="024519C1" w14:textId="77777777" w:rsidR="002A78D1" w:rsidRPr="00E81B1B" w:rsidDel="009737A6" w:rsidRDefault="002A78D1" w:rsidP="002A78D1">
            <w:pPr>
              <w:spacing w:after="240"/>
              <w:jc w:val="center"/>
              <w:rPr>
                <w:del w:id="4101" w:author="Carsten Hein" w:date="2022-01-03T08:40:00Z"/>
                <w:sz w:val="18"/>
                <w:szCs w:val="18"/>
              </w:rPr>
            </w:pPr>
            <w:del w:id="4102" w:author="Carsten Hein" w:date="2022-01-03T08:40:00Z">
              <w:r w:rsidRPr="00E81B1B" w:rsidDel="009737A6">
                <w:rPr>
                  <w:sz w:val="18"/>
                  <w:szCs w:val="18"/>
                </w:rPr>
                <w:delText>37</w:delText>
              </w:r>
            </w:del>
          </w:p>
        </w:tc>
        <w:tc>
          <w:tcPr>
            <w:tcW w:w="0" w:type="auto"/>
            <w:noWrap/>
            <w:vAlign w:val="center"/>
            <w:hideMark/>
          </w:tcPr>
          <w:p w14:paraId="2FF9C12E" w14:textId="77777777" w:rsidR="002A78D1" w:rsidRPr="00E81B1B" w:rsidDel="009737A6" w:rsidRDefault="002A78D1" w:rsidP="002A78D1">
            <w:pPr>
              <w:spacing w:after="240"/>
              <w:jc w:val="center"/>
              <w:rPr>
                <w:del w:id="4103" w:author="Carsten Hein" w:date="2022-01-03T08:40:00Z"/>
                <w:sz w:val="18"/>
                <w:szCs w:val="18"/>
              </w:rPr>
            </w:pPr>
            <w:del w:id="4104" w:author="Carsten Hein" w:date="2022-01-03T08:40:00Z">
              <w:r w:rsidRPr="00E81B1B" w:rsidDel="009737A6">
                <w:rPr>
                  <w:sz w:val="18"/>
                  <w:szCs w:val="18"/>
                </w:rPr>
                <w:delText>13.25</w:delText>
              </w:r>
            </w:del>
          </w:p>
        </w:tc>
      </w:tr>
      <w:tr w:rsidR="007713FB" w:rsidRPr="00E81B1B" w:rsidDel="009737A6" w14:paraId="3D0834A0" w14:textId="77777777" w:rsidTr="00634E1F">
        <w:trPr>
          <w:trHeight w:val="20"/>
          <w:del w:id="4105" w:author="Carsten Hein" w:date="2022-01-03T08:40:00Z"/>
        </w:trPr>
        <w:tc>
          <w:tcPr>
            <w:tcW w:w="0" w:type="auto"/>
            <w:noWrap/>
            <w:vAlign w:val="center"/>
            <w:hideMark/>
          </w:tcPr>
          <w:p w14:paraId="69156711" w14:textId="77777777" w:rsidR="002A78D1" w:rsidRPr="00E81B1B" w:rsidDel="009737A6" w:rsidRDefault="002A78D1" w:rsidP="002A78D1">
            <w:pPr>
              <w:spacing w:after="240"/>
              <w:jc w:val="center"/>
              <w:rPr>
                <w:del w:id="4106" w:author="Carsten Hein" w:date="2022-01-03T08:40:00Z"/>
                <w:sz w:val="18"/>
                <w:szCs w:val="18"/>
              </w:rPr>
            </w:pPr>
            <w:del w:id="4107" w:author="Carsten Hein" w:date="2022-01-03T08:40:00Z">
              <w:r w:rsidRPr="00E81B1B" w:rsidDel="009737A6">
                <w:rPr>
                  <w:sz w:val="18"/>
                  <w:szCs w:val="18"/>
                </w:rPr>
                <w:delText>SB-VG*-10-280</w:delText>
              </w:r>
            </w:del>
          </w:p>
        </w:tc>
        <w:tc>
          <w:tcPr>
            <w:tcW w:w="0" w:type="auto"/>
            <w:noWrap/>
            <w:vAlign w:val="center"/>
            <w:hideMark/>
          </w:tcPr>
          <w:p w14:paraId="751FD4E8" w14:textId="1818A1A5" w:rsidR="002A78D1" w:rsidRPr="00E81B1B" w:rsidDel="009737A6" w:rsidRDefault="002A78D1" w:rsidP="002A78D1">
            <w:pPr>
              <w:spacing w:after="240"/>
              <w:jc w:val="center"/>
              <w:rPr>
                <w:del w:id="4108" w:author="Carsten Hein" w:date="2022-01-03T08:40:00Z"/>
                <w:sz w:val="18"/>
                <w:szCs w:val="18"/>
              </w:rPr>
            </w:pPr>
            <w:del w:id="4109" w:author="Carsten Hein" w:date="2022-01-03T08:40:00Z">
              <w:r w:rsidRPr="00E81B1B" w:rsidDel="009737A6">
                <w:rPr>
                  <w:sz w:val="18"/>
                  <w:szCs w:val="18"/>
                </w:rPr>
                <w:delText>Vollgewindeschraube</w:delText>
              </w:r>
              <w:r w:rsidR="007713FB" w:rsidRPr="00E81B1B" w:rsidDel="009737A6">
                <w:rPr>
                  <w:sz w:val="18"/>
                  <w:szCs w:val="18"/>
                </w:rPr>
                <w:delText xml:space="preserve"> ohne Unterlegscheibe</w:delText>
              </w:r>
            </w:del>
          </w:p>
        </w:tc>
        <w:tc>
          <w:tcPr>
            <w:tcW w:w="0" w:type="auto"/>
            <w:noWrap/>
            <w:vAlign w:val="center"/>
            <w:hideMark/>
          </w:tcPr>
          <w:p w14:paraId="6137D166" w14:textId="77777777" w:rsidR="002A78D1" w:rsidRPr="00E81B1B" w:rsidDel="009737A6" w:rsidRDefault="002A78D1" w:rsidP="002A78D1">
            <w:pPr>
              <w:spacing w:after="240"/>
              <w:jc w:val="center"/>
              <w:rPr>
                <w:del w:id="4110" w:author="Carsten Hein" w:date="2022-01-03T08:40:00Z"/>
                <w:sz w:val="18"/>
                <w:szCs w:val="18"/>
              </w:rPr>
            </w:pPr>
            <w:del w:id="4111" w:author="Carsten Hein" w:date="2022-01-03T08:40:00Z">
              <w:r w:rsidRPr="00E81B1B" w:rsidDel="009737A6">
                <w:rPr>
                  <w:sz w:val="18"/>
                  <w:szCs w:val="18"/>
                </w:rPr>
                <w:delText>10</w:delText>
              </w:r>
            </w:del>
          </w:p>
        </w:tc>
        <w:tc>
          <w:tcPr>
            <w:tcW w:w="0" w:type="auto"/>
            <w:noWrap/>
            <w:vAlign w:val="center"/>
            <w:hideMark/>
          </w:tcPr>
          <w:p w14:paraId="35691F7B" w14:textId="77777777" w:rsidR="002A78D1" w:rsidRPr="00E81B1B" w:rsidDel="009737A6" w:rsidRDefault="002A78D1" w:rsidP="002A78D1">
            <w:pPr>
              <w:spacing w:after="240"/>
              <w:jc w:val="center"/>
              <w:rPr>
                <w:del w:id="4112" w:author="Carsten Hein" w:date="2022-01-03T08:40:00Z"/>
                <w:sz w:val="18"/>
                <w:szCs w:val="18"/>
              </w:rPr>
            </w:pPr>
            <w:del w:id="4113" w:author="Carsten Hein" w:date="2022-01-03T08:40:00Z">
              <w:r w:rsidRPr="00E81B1B" w:rsidDel="009737A6">
                <w:rPr>
                  <w:sz w:val="18"/>
                  <w:szCs w:val="18"/>
                </w:rPr>
                <w:delText>280</w:delText>
              </w:r>
            </w:del>
          </w:p>
        </w:tc>
        <w:tc>
          <w:tcPr>
            <w:tcW w:w="0" w:type="auto"/>
            <w:noWrap/>
            <w:vAlign w:val="center"/>
            <w:hideMark/>
          </w:tcPr>
          <w:p w14:paraId="1CE97AF7" w14:textId="77777777" w:rsidR="002A78D1" w:rsidRPr="00E81B1B" w:rsidDel="009737A6" w:rsidRDefault="002A78D1" w:rsidP="002A78D1">
            <w:pPr>
              <w:spacing w:after="240"/>
              <w:jc w:val="center"/>
              <w:rPr>
                <w:del w:id="4114" w:author="Carsten Hein" w:date="2022-01-03T08:40:00Z"/>
                <w:sz w:val="18"/>
                <w:szCs w:val="18"/>
              </w:rPr>
            </w:pPr>
            <w:del w:id="4115" w:author="Carsten Hein" w:date="2022-01-03T08:40:00Z">
              <w:r w:rsidRPr="00E81B1B" w:rsidDel="009737A6">
                <w:rPr>
                  <w:sz w:val="18"/>
                  <w:szCs w:val="18"/>
                </w:rPr>
                <w:delText>163</w:delText>
              </w:r>
            </w:del>
          </w:p>
        </w:tc>
        <w:tc>
          <w:tcPr>
            <w:tcW w:w="0" w:type="auto"/>
            <w:noWrap/>
            <w:vAlign w:val="center"/>
            <w:hideMark/>
          </w:tcPr>
          <w:p w14:paraId="441F21EF" w14:textId="77777777" w:rsidR="002A78D1" w:rsidRPr="00E81B1B" w:rsidDel="009737A6" w:rsidRDefault="002A78D1" w:rsidP="002A78D1">
            <w:pPr>
              <w:spacing w:after="240"/>
              <w:jc w:val="center"/>
              <w:rPr>
                <w:del w:id="4116" w:author="Carsten Hein" w:date="2022-01-03T08:40:00Z"/>
                <w:sz w:val="18"/>
                <w:szCs w:val="18"/>
              </w:rPr>
            </w:pPr>
            <w:del w:id="4117" w:author="Carsten Hein" w:date="2022-01-03T08:40:00Z">
              <w:r w:rsidRPr="00E81B1B" w:rsidDel="009737A6">
                <w:rPr>
                  <w:sz w:val="18"/>
                  <w:szCs w:val="18"/>
                </w:rPr>
                <w:delText>10</w:delText>
              </w:r>
            </w:del>
          </w:p>
        </w:tc>
        <w:tc>
          <w:tcPr>
            <w:tcW w:w="0" w:type="auto"/>
            <w:noWrap/>
            <w:vAlign w:val="center"/>
            <w:hideMark/>
          </w:tcPr>
          <w:p w14:paraId="79659D3F" w14:textId="77777777" w:rsidR="002A78D1" w:rsidRPr="00E81B1B" w:rsidDel="009737A6" w:rsidRDefault="002A78D1" w:rsidP="002A78D1">
            <w:pPr>
              <w:spacing w:after="240"/>
              <w:jc w:val="center"/>
              <w:rPr>
                <w:del w:id="4118" w:author="Carsten Hein" w:date="2022-01-03T08:40:00Z"/>
                <w:sz w:val="18"/>
                <w:szCs w:val="18"/>
              </w:rPr>
            </w:pPr>
            <w:del w:id="4119" w:author="Carsten Hein" w:date="2022-01-03T08:40:00Z">
              <w:r w:rsidRPr="00E81B1B" w:rsidDel="009737A6">
                <w:rPr>
                  <w:sz w:val="18"/>
                  <w:szCs w:val="18"/>
                </w:rPr>
                <w:delText>37</w:delText>
              </w:r>
            </w:del>
          </w:p>
        </w:tc>
        <w:tc>
          <w:tcPr>
            <w:tcW w:w="0" w:type="auto"/>
            <w:noWrap/>
            <w:vAlign w:val="center"/>
            <w:hideMark/>
          </w:tcPr>
          <w:p w14:paraId="4A4E6868" w14:textId="77777777" w:rsidR="002A78D1" w:rsidRPr="00E81B1B" w:rsidDel="009737A6" w:rsidRDefault="002A78D1" w:rsidP="002A78D1">
            <w:pPr>
              <w:spacing w:after="240"/>
              <w:jc w:val="center"/>
              <w:rPr>
                <w:del w:id="4120" w:author="Carsten Hein" w:date="2022-01-03T08:40:00Z"/>
                <w:sz w:val="18"/>
                <w:szCs w:val="18"/>
              </w:rPr>
            </w:pPr>
            <w:del w:id="4121" w:author="Carsten Hein" w:date="2022-01-03T08:40:00Z">
              <w:r w:rsidRPr="00E81B1B" w:rsidDel="009737A6">
                <w:rPr>
                  <w:sz w:val="18"/>
                  <w:szCs w:val="18"/>
                </w:rPr>
                <w:delText>13.25</w:delText>
              </w:r>
            </w:del>
          </w:p>
        </w:tc>
      </w:tr>
      <w:tr w:rsidR="007713FB" w:rsidRPr="00E81B1B" w:rsidDel="009737A6" w14:paraId="6BBDF799" w14:textId="77777777" w:rsidTr="00634E1F">
        <w:trPr>
          <w:trHeight w:val="20"/>
          <w:del w:id="4122" w:author="Carsten Hein" w:date="2022-01-03T08:40:00Z"/>
        </w:trPr>
        <w:tc>
          <w:tcPr>
            <w:tcW w:w="0" w:type="auto"/>
            <w:noWrap/>
            <w:vAlign w:val="center"/>
          </w:tcPr>
          <w:p w14:paraId="558896D5" w14:textId="48E51027" w:rsidR="007713FB" w:rsidRPr="00E81B1B" w:rsidDel="009737A6" w:rsidRDefault="007713FB" w:rsidP="007713FB">
            <w:pPr>
              <w:spacing w:after="240"/>
              <w:jc w:val="center"/>
              <w:rPr>
                <w:del w:id="4123" w:author="Carsten Hein" w:date="2022-01-03T08:40:00Z"/>
                <w:sz w:val="18"/>
                <w:szCs w:val="18"/>
              </w:rPr>
            </w:pPr>
            <w:del w:id="4124" w:author="Carsten Hein" w:date="2022-01-03T08:40:00Z">
              <w:r w:rsidRPr="00E81B1B" w:rsidDel="009737A6">
                <w:rPr>
                  <w:sz w:val="18"/>
                  <w:szCs w:val="18"/>
                </w:rPr>
                <w:delText>SB-TG-10-280</w:delText>
              </w:r>
            </w:del>
          </w:p>
        </w:tc>
        <w:tc>
          <w:tcPr>
            <w:tcW w:w="0" w:type="auto"/>
            <w:noWrap/>
            <w:vAlign w:val="center"/>
          </w:tcPr>
          <w:p w14:paraId="740F4C48" w14:textId="58A6AD82" w:rsidR="007713FB" w:rsidRPr="00E81B1B" w:rsidDel="009737A6" w:rsidRDefault="007713FB" w:rsidP="007713FB">
            <w:pPr>
              <w:spacing w:after="240"/>
              <w:jc w:val="center"/>
              <w:rPr>
                <w:del w:id="4125" w:author="Carsten Hein" w:date="2022-01-03T08:40:00Z"/>
                <w:sz w:val="18"/>
                <w:szCs w:val="18"/>
              </w:rPr>
            </w:pPr>
            <w:del w:id="4126" w:author="Carsten Hein" w:date="2022-01-03T08:40:00Z">
              <w:r w:rsidRPr="00E81B1B" w:rsidDel="009737A6">
                <w:rPr>
                  <w:sz w:val="18"/>
                  <w:szCs w:val="18"/>
                </w:rPr>
                <w:delText>Vollgewindeschraube in Hüllrohr mit Unterlegscheibe</w:delText>
              </w:r>
            </w:del>
          </w:p>
        </w:tc>
        <w:tc>
          <w:tcPr>
            <w:tcW w:w="0" w:type="auto"/>
            <w:noWrap/>
            <w:vAlign w:val="center"/>
          </w:tcPr>
          <w:p w14:paraId="09EE5D5F" w14:textId="638F64A6" w:rsidR="007713FB" w:rsidRPr="00E81B1B" w:rsidDel="009737A6" w:rsidRDefault="007713FB" w:rsidP="007713FB">
            <w:pPr>
              <w:spacing w:after="240"/>
              <w:jc w:val="center"/>
              <w:rPr>
                <w:del w:id="4127" w:author="Carsten Hein" w:date="2022-01-03T08:40:00Z"/>
                <w:sz w:val="18"/>
                <w:szCs w:val="18"/>
              </w:rPr>
            </w:pPr>
            <w:del w:id="4128" w:author="Carsten Hein" w:date="2022-01-03T08:40:00Z">
              <w:r w:rsidRPr="00E81B1B" w:rsidDel="009737A6">
                <w:rPr>
                  <w:sz w:val="18"/>
                  <w:szCs w:val="18"/>
                </w:rPr>
                <w:delText>10</w:delText>
              </w:r>
            </w:del>
          </w:p>
        </w:tc>
        <w:tc>
          <w:tcPr>
            <w:tcW w:w="0" w:type="auto"/>
            <w:noWrap/>
            <w:vAlign w:val="center"/>
          </w:tcPr>
          <w:p w14:paraId="1880B8B1" w14:textId="0F152D04" w:rsidR="007713FB" w:rsidRPr="00E81B1B" w:rsidDel="009737A6" w:rsidRDefault="007713FB" w:rsidP="007713FB">
            <w:pPr>
              <w:spacing w:after="240"/>
              <w:jc w:val="center"/>
              <w:rPr>
                <w:del w:id="4129" w:author="Carsten Hein" w:date="2022-01-03T08:40:00Z"/>
                <w:sz w:val="18"/>
                <w:szCs w:val="18"/>
              </w:rPr>
            </w:pPr>
            <w:del w:id="4130" w:author="Carsten Hein" w:date="2022-01-03T08:40:00Z">
              <w:r w:rsidRPr="00E81B1B" w:rsidDel="009737A6">
                <w:rPr>
                  <w:sz w:val="18"/>
                  <w:szCs w:val="18"/>
                </w:rPr>
                <w:delText>280</w:delText>
              </w:r>
            </w:del>
          </w:p>
        </w:tc>
        <w:tc>
          <w:tcPr>
            <w:tcW w:w="0" w:type="auto"/>
            <w:noWrap/>
            <w:vAlign w:val="center"/>
          </w:tcPr>
          <w:p w14:paraId="1D3A141A" w14:textId="3A6CBDD5" w:rsidR="007713FB" w:rsidRPr="00E81B1B" w:rsidDel="009737A6" w:rsidRDefault="007713FB" w:rsidP="007713FB">
            <w:pPr>
              <w:spacing w:after="240"/>
              <w:jc w:val="center"/>
              <w:rPr>
                <w:del w:id="4131" w:author="Carsten Hein" w:date="2022-01-03T08:40:00Z"/>
                <w:sz w:val="18"/>
                <w:szCs w:val="18"/>
              </w:rPr>
            </w:pPr>
            <w:del w:id="4132" w:author="Carsten Hein" w:date="2022-01-03T08:40:00Z">
              <w:r w:rsidRPr="00E81B1B" w:rsidDel="009737A6">
                <w:rPr>
                  <w:sz w:val="18"/>
                  <w:szCs w:val="18"/>
                </w:rPr>
                <w:delText>163</w:delText>
              </w:r>
            </w:del>
          </w:p>
        </w:tc>
        <w:tc>
          <w:tcPr>
            <w:tcW w:w="0" w:type="auto"/>
            <w:noWrap/>
            <w:vAlign w:val="center"/>
          </w:tcPr>
          <w:p w14:paraId="5821ECF4" w14:textId="78BB63E0" w:rsidR="007713FB" w:rsidRPr="00E81B1B" w:rsidDel="009737A6" w:rsidRDefault="007713FB" w:rsidP="007713FB">
            <w:pPr>
              <w:spacing w:after="240"/>
              <w:jc w:val="center"/>
              <w:rPr>
                <w:del w:id="4133" w:author="Carsten Hein" w:date="2022-01-03T08:40:00Z"/>
                <w:sz w:val="18"/>
                <w:szCs w:val="18"/>
              </w:rPr>
            </w:pPr>
            <w:del w:id="4134" w:author="Carsten Hein" w:date="2022-01-03T08:40:00Z">
              <w:r w:rsidRPr="00E81B1B" w:rsidDel="009737A6">
                <w:rPr>
                  <w:sz w:val="18"/>
                  <w:szCs w:val="18"/>
                </w:rPr>
                <w:delText>10</w:delText>
              </w:r>
            </w:del>
          </w:p>
        </w:tc>
        <w:tc>
          <w:tcPr>
            <w:tcW w:w="0" w:type="auto"/>
            <w:noWrap/>
            <w:vAlign w:val="center"/>
          </w:tcPr>
          <w:p w14:paraId="288C3FBB" w14:textId="47F37DDD" w:rsidR="007713FB" w:rsidRPr="00E81B1B" w:rsidDel="009737A6" w:rsidRDefault="007713FB" w:rsidP="007713FB">
            <w:pPr>
              <w:spacing w:after="240"/>
              <w:jc w:val="center"/>
              <w:rPr>
                <w:del w:id="4135" w:author="Carsten Hein" w:date="2022-01-03T08:40:00Z"/>
                <w:sz w:val="18"/>
                <w:szCs w:val="18"/>
              </w:rPr>
            </w:pPr>
            <w:del w:id="4136" w:author="Carsten Hein" w:date="2022-01-03T08:40:00Z">
              <w:r w:rsidRPr="00E81B1B" w:rsidDel="009737A6">
                <w:rPr>
                  <w:sz w:val="18"/>
                  <w:szCs w:val="18"/>
                </w:rPr>
                <w:delText>37</w:delText>
              </w:r>
            </w:del>
          </w:p>
        </w:tc>
        <w:tc>
          <w:tcPr>
            <w:tcW w:w="0" w:type="auto"/>
            <w:noWrap/>
            <w:vAlign w:val="center"/>
          </w:tcPr>
          <w:p w14:paraId="2775C2C6" w14:textId="633059EE" w:rsidR="007713FB" w:rsidRPr="00E81B1B" w:rsidDel="009737A6" w:rsidRDefault="007713FB" w:rsidP="007713FB">
            <w:pPr>
              <w:spacing w:after="240"/>
              <w:jc w:val="center"/>
              <w:rPr>
                <w:del w:id="4137" w:author="Carsten Hein" w:date="2022-01-03T08:40:00Z"/>
                <w:sz w:val="18"/>
                <w:szCs w:val="18"/>
              </w:rPr>
            </w:pPr>
            <w:del w:id="4138" w:author="Carsten Hein" w:date="2022-01-03T08:40:00Z">
              <w:r w:rsidRPr="00E81B1B" w:rsidDel="009737A6">
                <w:rPr>
                  <w:sz w:val="18"/>
                  <w:szCs w:val="18"/>
                </w:rPr>
                <w:delText>13.25</w:delText>
              </w:r>
            </w:del>
          </w:p>
        </w:tc>
      </w:tr>
      <w:tr w:rsidR="007713FB" w:rsidRPr="00E81B1B" w:rsidDel="009737A6" w14:paraId="13C277FE" w14:textId="77777777" w:rsidTr="00634E1F">
        <w:trPr>
          <w:trHeight w:val="20"/>
          <w:del w:id="4139" w:author="Carsten Hein" w:date="2022-01-03T08:40:00Z"/>
        </w:trPr>
        <w:tc>
          <w:tcPr>
            <w:tcW w:w="0" w:type="auto"/>
            <w:noWrap/>
            <w:vAlign w:val="center"/>
          </w:tcPr>
          <w:p w14:paraId="6D00A5EF" w14:textId="79C2DBCA" w:rsidR="007713FB" w:rsidRPr="00E81B1B" w:rsidDel="009737A6" w:rsidRDefault="007713FB" w:rsidP="007713FB">
            <w:pPr>
              <w:spacing w:after="240"/>
              <w:jc w:val="center"/>
              <w:rPr>
                <w:del w:id="4140" w:author="Carsten Hein" w:date="2022-01-03T08:40:00Z"/>
                <w:sz w:val="18"/>
                <w:szCs w:val="18"/>
              </w:rPr>
            </w:pPr>
            <w:del w:id="4141" w:author="Carsten Hein" w:date="2022-01-03T08:40:00Z">
              <w:r w:rsidRPr="00E81B1B" w:rsidDel="009737A6">
                <w:rPr>
                  <w:sz w:val="18"/>
                  <w:szCs w:val="18"/>
                </w:rPr>
                <w:delText>SB-TK-10-280</w:delText>
              </w:r>
            </w:del>
          </w:p>
        </w:tc>
        <w:tc>
          <w:tcPr>
            <w:tcW w:w="0" w:type="auto"/>
            <w:noWrap/>
            <w:vAlign w:val="center"/>
          </w:tcPr>
          <w:p w14:paraId="4CEABBA7" w14:textId="0F373B61" w:rsidR="007713FB" w:rsidRPr="00E81B1B" w:rsidDel="009737A6" w:rsidRDefault="007713FB" w:rsidP="007713FB">
            <w:pPr>
              <w:spacing w:after="240"/>
              <w:jc w:val="center"/>
              <w:rPr>
                <w:del w:id="4142" w:author="Carsten Hein" w:date="2022-01-03T08:40:00Z"/>
                <w:sz w:val="18"/>
                <w:szCs w:val="18"/>
              </w:rPr>
            </w:pPr>
            <w:del w:id="4143" w:author="Carsten Hein" w:date="2022-01-03T08:40:00Z">
              <w:r w:rsidRPr="00E81B1B" w:rsidDel="009737A6">
                <w:rPr>
                  <w:sz w:val="18"/>
                  <w:szCs w:val="18"/>
                </w:rPr>
                <w:delText>Teilgewindeschraube mit Unterlegscheibe</w:delText>
              </w:r>
            </w:del>
          </w:p>
        </w:tc>
        <w:tc>
          <w:tcPr>
            <w:tcW w:w="0" w:type="auto"/>
            <w:noWrap/>
            <w:vAlign w:val="center"/>
          </w:tcPr>
          <w:p w14:paraId="642DD559" w14:textId="00F48547" w:rsidR="007713FB" w:rsidRPr="00E81B1B" w:rsidDel="009737A6" w:rsidRDefault="007713FB" w:rsidP="007713FB">
            <w:pPr>
              <w:spacing w:after="240"/>
              <w:jc w:val="center"/>
              <w:rPr>
                <w:del w:id="4144" w:author="Carsten Hein" w:date="2022-01-03T08:40:00Z"/>
                <w:sz w:val="18"/>
                <w:szCs w:val="18"/>
              </w:rPr>
            </w:pPr>
            <w:del w:id="4145" w:author="Carsten Hein" w:date="2022-01-03T08:40:00Z">
              <w:r w:rsidRPr="00E81B1B" w:rsidDel="009737A6">
                <w:rPr>
                  <w:sz w:val="18"/>
                  <w:szCs w:val="18"/>
                </w:rPr>
                <w:delText>10</w:delText>
              </w:r>
            </w:del>
          </w:p>
        </w:tc>
        <w:tc>
          <w:tcPr>
            <w:tcW w:w="0" w:type="auto"/>
            <w:noWrap/>
            <w:vAlign w:val="center"/>
          </w:tcPr>
          <w:p w14:paraId="4D5EB5CF" w14:textId="3FA9934A" w:rsidR="007713FB" w:rsidRPr="00E81B1B" w:rsidDel="009737A6" w:rsidRDefault="007713FB" w:rsidP="007713FB">
            <w:pPr>
              <w:spacing w:after="240"/>
              <w:jc w:val="center"/>
              <w:rPr>
                <w:del w:id="4146" w:author="Carsten Hein" w:date="2022-01-03T08:40:00Z"/>
                <w:sz w:val="18"/>
                <w:szCs w:val="18"/>
              </w:rPr>
            </w:pPr>
            <w:del w:id="4147" w:author="Carsten Hein" w:date="2022-01-03T08:40:00Z">
              <w:r w:rsidRPr="00E81B1B" w:rsidDel="009737A6">
                <w:rPr>
                  <w:sz w:val="18"/>
                  <w:szCs w:val="18"/>
                </w:rPr>
                <w:delText>280</w:delText>
              </w:r>
            </w:del>
          </w:p>
        </w:tc>
        <w:tc>
          <w:tcPr>
            <w:tcW w:w="0" w:type="auto"/>
            <w:noWrap/>
            <w:vAlign w:val="center"/>
          </w:tcPr>
          <w:p w14:paraId="4571B76A" w14:textId="678454F3" w:rsidR="007713FB" w:rsidRPr="00E81B1B" w:rsidDel="009737A6" w:rsidRDefault="007713FB" w:rsidP="007713FB">
            <w:pPr>
              <w:spacing w:after="240"/>
              <w:jc w:val="center"/>
              <w:rPr>
                <w:del w:id="4148" w:author="Carsten Hein" w:date="2022-01-03T08:40:00Z"/>
                <w:sz w:val="18"/>
                <w:szCs w:val="18"/>
              </w:rPr>
            </w:pPr>
            <w:del w:id="4149" w:author="Carsten Hein" w:date="2022-01-03T08:40:00Z">
              <w:r w:rsidRPr="00E81B1B" w:rsidDel="009737A6">
                <w:rPr>
                  <w:sz w:val="18"/>
                  <w:szCs w:val="18"/>
                </w:rPr>
                <w:delText>163</w:delText>
              </w:r>
            </w:del>
          </w:p>
        </w:tc>
        <w:tc>
          <w:tcPr>
            <w:tcW w:w="0" w:type="auto"/>
            <w:noWrap/>
            <w:vAlign w:val="center"/>
          </w:tcPr>
          <w:p w14:paraId="369648F5" w14:textId="5ABBD620" w:rsidR="007713FB" w:rsidRPr="00E81B1B" w:rsidDel="009737A6" w:rsidRDefault="007713FB" w:rsidP="007713FB">
            <w:pPr>
              <w:spacing w:after="240"/>
              <w:jc w:val="center"/>
              <w:rPr>
                <w:del w:id="4150" w:author="Carsten Hein" w:date="2022-01-03T08:40:00Z"/>
                <w:sz w:val="18"/>
                <w:szCs w:val="18"/>
              </w:rPr>
            </w:pPr>
            <w:del w:id="4151" w:author="Carsten Hein" w:date="2022-01-03T08:40:00Z">
              <w:r w:rsidRPr="00E81B1B" w:rsidDel="009737A6">
                <w:rPr>
                  <w:sz w:val="18"/>
                  <w:szCs w:val="18"/>
                </w:rPr>
                <w:delText>10</w:delText>
              </w:r>
            </w:del>
          </w:p>
        </w:tc>
        <w:tc>
          <w:tcPr>
            <w:tcW w:w="0" w:type="auto"/>
            <w:noWrap/>
            <w:vAlign w:val="center"/>
          </w:tcPr>
          <w:p w14:paraId="3E79A49D" w14:textId="73128062" w:rsidR="007713FB" w:rsidRPr="00E81B1B" w:rsidDel="009737A6" w:rsidRDefault="007713FB" w:rsidP="007713FB">
            <w:pPr>
              <w:spacing w:after="240"/>
              <w:jc w:val="center"/>
              <w:rPr>
                <w:del w:id="4152" w:author="Carsten Hein" w:date="2022-01-03T08:40:00Z"/>
                <w:sz w:val="18"/>
                <w:szCs w:val="18"/>
              </w:rPr>
            </w:pPr>
            <w:del w:id="4153" w:author="Carsten Hein" w:date="2022-01-03T08:40:00Z">
              <w:r w:rsidRPr="00E81B1B" w:rsidDel="009737A6">
                <w:rPr>
                  <w:sz w:val="18"/>
                  <w:szCs w:val="18"/>
                </w:rPr>
                <w:delText>37</w:delText>
              </w:r>
            </w:del>
          </w:p>
        </w:tc>
        <w:tc>
          <w:tcPr>
            <w:tcW w:w="0" w:type="auto"/>
            <w:noWrap/>
            <w:vAlign w:val="center"/>
          </w:tcPr>
          <w:p w14:paraId="5BACEB0F" w14:textId="27D42BFC" w:rsidR="007713FB" w:rsidRPr="00E81B1B" w:rsidDel="009737A6" w:rsidRDefault="007713FB" w:rsidP="007713FB">
            <w:pPr>
              <w:spacing w:after="240"/>
              <w:jc w:val="center"/>
              <w:rPr>
                <w:del w:id="4154" w:author="Carsten Hein" w:date="2022-01-03T08:40:00Z"/>
                <w:sz w:val="18"/>
                <w:szCs w:val="18"/>
              </w:rPr>
            </w:pPr>
            <w:del w:id="4155" w:author="Carsten Hein" w:date="2022-01-03T08:40:00Z">
              <w:r w:rsidRPr="00E81B1B" w:rsidDel="009737A6">
                <w:rPr>
                  <w:sz w:val="18"/>
                  <w:szCs w:val="18"/>
                </w:rPr>
                <w:delText>13.25</w:delText>
              </w:r>
            </w:del>
          </w:p>
        </w:tc>
      </w:tr>
      <w:tr w:rsidR="007713FB" w:rsidRPr="00E81B1B" w:rsidDel="009737A6" w14:paraId="3EF9B273" w14:textId="77777777" w:rsidTr="00634E1F">
        <w:trPr>
          <w:trHeight w:val="20"/>
          <w:del w:id="4156" w:author="Carsten Hein" w:date="2022-01-03T08:40:00Z"/>
        </w:trPr>
        <w:tc>
          <w:tcPr>
            <w:tcW w:w="0" w:type="auto"/>
            <w:noWrap/>
            <w:vAlign w:val="center"/>
            <w:hideMark/>
          </w:tcPr>
          <w:p w14:paraId="7ED7A59A" w14:textId="77777777" w:rsidR="007713FB" w:rsidRPr="00E81B1B" w:rsidDel="009737A6" w:rsidRDefault="007713FB" w:rsidP="007713FB">
            <w:pPr>
              <w:spacing w:after="240"/>
              <w:jc w:val="center"/>
              <w:rPr>
                <w:del w:id="4157" w:author="Carsten Hein" w:date="2022-01-03T08:40:00Z"/>
                <w:sz w:val="18"/>
                <w:szCs w:val="18"/>
              </w:rPr>
            </w:pPr>
            <w:del w:id="4158" w:author="Carsten Hein" w:date="2022-01-03T08:40:00Z">
              <w:r w:rsidRPr="00E81B1B" w:rsidDel="009737A6">
                <w:rPr>
                  <w:sz w:val="18"/>
                  <w:szCs w:val="18"/>
                </w:rPr>
                <w:delText>SB-DIN-10-280</w:delText>
              </w:r>
            </w:del>
          </w:p>
        </w:tc>
        <w:tc>
          <w:tcPr>
            <w:tcW w:w="0" w:type="auto"/>
            <w:noWrap/>
            <w:vAlign w:val="center"/>
            <w:hideMark/>
          </w:tcPr>
          <w:p w14:paraId="31F91017" w14:textId="77777777" w:rsidR="007713FB" w:rsidRPr="00E81B1B" w:rsidDel="009737A6" w:rsidRDefault="007713FB" w:rsidP="007713FB">
            <w:pPr>
              <w:spacing w:after="240"/>
              <w:jc w:val="center"/>
              <w:rPr>
                <w:del w:id="4159" w:author="Carsten Hein" w:date="2022-01-03T08:40:00Z"/>
                <w:sz w:val="18"/>
                <w:szCs w:val="18"/>
              </w:rPr>
            </w:pPr>
            <w:del w:id="4160" w:author="Carsten Hein" w:date="2022-01-03T08:40:00Z">
              <w:r w:rsidRPr="00E81B1B" w:rsidDel="009737A6">
                <w:rPr>
                  <w:sz w:val="18"/>
                  <w:szCs w:val="18"/>
                </w:rPr>
                <w:delText>Holzschraube nach DIN 571 (Teilgewinde)</w:delText>
              </w:r>
            </w:del>
          </w:p>
        </w:tc>
        <w:tc>
          <w:tcPr>
            <w:tcW w:w="0" w:type="auto"/>
            <w:noWrap/>
            <w:vAlign w:val="center"/>
            <w:hideMark/>
          </w:tcPr>
          <w:p w14:paraId="3AEB01AC" w14:textId="77777777" w:rsidR="007713FB" w:rsidRPr="00E81B1B" w:rsidDel="009737A6" w:rsidRDefault="007713FB" w:rsidP="007713FB">
            <w:pPr>
              <w:spacing w:after="240"/>
              <w:jc w:val="center"/>
              <w:rPr>
                <w:del w:id="4161" w:author="Carsten Hein" w:date="2022-01-03T08:40:00Z"/>
                <w:sz w:val="18"/>
                <w:szCs w:val="18"/>
              </w:rPr>
            </w:pPr>
            <w:del w:id="4162" w:author="Carsten Hein" w:date="2022-01-03T08:40:00Z">
              <w:r w:rsidRPr="00E81B1B" w:rsidDel="009737A6">
                <w:rPr>
                  <w:sz w:val="18"/>
                  <w:szCs w:val="18"/>
                </w:rPr>
                <w:delText>10</w:delText>
              </w:r>
            </w:del>
          </w:p>
        </w:tc>
        <w:tc>
          <w:tcPr>
            <w:tcW w:w="0" w:type="auto"/>
            <w:noWrap/>
            <w:vAlign w:val="center"/>
            <w:hideMark/>
          </w:tcPr>
          <w:p w14:paraId="64ABE99E" w14:textId="77777777" w:rsidR="007713FB" w:rsidRPr="00E81B1B" w:rsidDel="009737A6" w:rsidRDefault="007713FB" w:rsidP="007713FB">
            <w:pPr>
              <w:spacing w:after="240"/>
              <w:jc w:val="center"/>
              <w:rPr>
                <w:del w:id="4163" w:author="Carsten Hein" w:date="2022-01-03T08:40:00Z"/>
                <w:sz w:val="18"/>
                <w:szCs w:val="18"/>
              </w:rPr>
            </w:pPr>
            <w:del w:id="4164" w:author="Carsten Hein" w:date="2022-01-03T08:40:00Z">
              <w:r w:rsidRPr="00E81B1B" w:rsidDel="009737A6">
                <w:rPr>
                  <w:sz w:val="18"/>
                  <w:szCs w:val="18"/>
                </w:rPr>
                <w:delText>280</w:delText>
              </w:r>
            </w:del>
          </w:p>
        </w:tc>
        <w:tc>
          <w:tcPr>
            <w:tcW w:w="0" w:type="auto"/>
            <w:noWrap/>
            <w:vAlign w:val="center"/>
            <w:hideMark/>
          </w:tcPr>
          <w:p w14:paraId="322E2CD7" w14:textId="77777777" w:rsidR="007713FB" w:rsidRPr="00E81B1B" w:rsidDel="009737A6" w:rsidRDefault="007713FB" w:rsidP="007713FB">
            <w:pPr>
              <w:spacing w:after="240"/>
              <w:jc w:val="center"/>
              <w:rPr>
                <w:del w:id="4165" w:author="Carsten Hein" w:date="2022-01-03T08:40:00Z"/>
                <w:sz w:val="18"/>
                <w:szCs w:val="18"/>
              </w:rPr>
            </w:pPr>
            <w:del w:id="4166" w:author="Carsten Hein" w:date="2022-01-03T08:40:00Z">
              <w:r w:rsidRPr="00E81B1B" w:rsidDel="009737A6">
                <w:rPr>
                  <w:sz w:val="18"/>
                  <w:szCs w:val="18"/>
                </w:rPr>
                <w:delText>163</w:delText>
              </w:r>
            </w:del>
          </w:p>
        </w:tc>
        <w:tc>
          <w:tcPr>
            <w:tcW w:w="0" w:type="auto"/>
            <w:noWrap/>
            <w:vAlign w:val="center"/>
            <w:hideMark/>
          </w:tcPr>
          <w:p w14:paraId="307AF0CC" w14:textId="77777777" w:rsidR="007713FB" w:rsidRPr="00E81B1B" w:rsidDel="009737A6" w:rsidRDefault="007713FB" w:rsidP="007713FB">
            <w:pPr>
              <w:spacing w:after="240"/>
              <w:jc w:val="center"/>
              <w:rPr>
                <w:del w:id="4167" w:author="Carsten Hein" w:date="2022-01-03T08:40:00Z"/>
                <w:sz w:val="18"/>
                <w:szCs w:val="18"/>
              </w:rPr>
            </w:pPr>
            <w:del w:id="4168" w:author="Carsten Hein" w:date="2022-01-03T08:40:00Z">
              <w:r w:rsidRPr="00E81B1B" w:rsidDel="009737A6">
                <w:rPr>
                  <w:sz w:val="18"/>
                  <w:szCs w:val="18"/>
                </w:rPr>
                <w:delText>10.6</w:delText>
              </w:r>
            </w:del>
          </w:p>
        </w:tc>
        <w:tc>
          <w:tcPr>
            <w:tcW w:w="0" w:type="auto"/>
            <w:noWrap/>
            <w:vAlign w:val="center"/>
            <w:hideMark/>
          </w:tcPr>
          <w:p w14:paraId="7774A0E4" w14:textId="77777777" w:rsidR="007713FB" w:rsidRPr="00E81B1B" w:rsidDel="009737A6" w:rsidRDefault="007713FB" w:rsidP="007713FB">
            <w:pPr>
              <w:spacing w:after="240"/>
              <w:jc w:val="center"/>
              <w:rPr>
                <w:del w:id="4169" w:author="Carsten Hein" w:date="2022-01-03T08:40:00Z"/>
                <w:sz w:val="18"/>
                <w:szCs w:val="18"/>
              </w:rPr>
            </w:pPr>
            <w:del w:id="4170" w:author="Carsten Hein" w:date="2022-01-03T08:40:00Z">
              <w:r w:rsidRPr="00E81B1B" w:rsidDel="009737A6">
                <w:rPr>
                  <w:sz w:val="18"/>
                  <w:szCs w:val="18"/>
                </w:rPr>
                <w:delText>23.6</w:delText>
              </w:r>
            </w:del>
          </w:p>
        </w:tc>
        <w:tc>
          <w:tcPr>
            <w:tcW w:w="0" w:type="auto"/>
            <w:noWrap/>
            <w:vAlign w:val="center"/>
            <w:hideMark/>
          </w:tcPr>
          <w:p w14:paraId="504D426A" w14:textId="77777777" w:rsidR="007713FB" w:rsidRPr="00E81B1B" w:rsidDel="009737A6" w:rsidRDefault="007713FB" w:rsidP="007713FB">
            <w:pPr>
              <w:spacing w:after="240"/>
              <w:jc w:val="center"/>
              <w:rPr>
                <w:del w:id="4171" w:author="Carsten Hein" w:date="2022-01-03T08:40:00Z"/>
                <w:sz w:val="18"/>
                <w:szCs w:val="18"/>
              </w:rPr>
            </w:pPr>
            <w:del w:id="4172" w:author="Carsten Hein" w:date="2022-01-03T08:40:00Z">
              <w:r w:rsidRPr="00E81B1B" w:rsidDel="009737A6">
                <w:rPr>
                  <w:sz w:val="18"/>
                  <w:szCs w:val="18"/>
                </w:rPr>
                <w:delText>14.04</w:delText>
              </w:r>
            </w:del>
          </w:p>
        </w:tc>
      </w:tr>
      <w:tr w:rsidR="007713FB" w:rsidRPr="00E81B1B" w:rsidDel="009737A6" w14:paraId="5D2BD4FB" w14:textId="77777777" w:rsidTr="00634E1F">
        <w:trPr>
          <w:trHeight w:val="20"/>
          <w:del w:id="4173" w:author="Carsten Hein" w:date="2022-01-03T08:40:00Z"/>
        </w:trPr>
        <w:tc>
          <w:tcPr>
            <w:tcW w:w="0" w:type="auto"/>
            <w:noWrap/>
            <w:vAlign w:val="center"/>
            <w:hideMark/>
          </w:tcPr>
          <w:p w14:paraId="0C3FCCBB" w14:textId="77777777" w:rsidR="007713FB" w:rsidRPr="00E81B1B" w:rsidDel="009737A6" w:rsidRDefault="007713FB" w:rsidP="007713FB">
            <w:pPr>
              <w:spacing w:after="240"/>
              <w:jc w:val="center"/>
              <w:rPr>
                <w:del w:id="4174" w:author="Carsten Hein" w:date="2022-01-03T08:40:00Z"/>
                <w:sz w:val="18"/>
                <w:szCs w:val="18"/>
              </w:rPr>
            </w:pPr>
            <w:del w:id="4175" w:author="Carsten Hein" w:date="2022-01-03T08:40:00Z">
              <w:r w:rsidRPr="00E81B1B" w:rsidDel="009737A6">
                <w:rPr>
                  <w:sz w:val="18"/>
                  <w:szCs w:val="18"/>
                </w:rPr>
                <w:delText>SB-DIN-16-280</w:delText>
              </w:r>
            </w:del>
          </w:p>
        </w:tc>
        <w:tc>
          <w:tcPr>
            <w:tcW w:w="0" w:type="auto"/>
            <w:noWrap/>
            <w:vAlign w:val="center"/>
            <w:hideMark/>
          </w:tcPr>
          <w:p w14:paraId="069DEB71" w14:textId="77777777" w:rsidR="007713FB" w:rsidRPr="00E81B1B" w:rsidDel="009737A6" w:rsidRDefault="007713FB" w:rsidP="007713FB">
            <w:pPr>
              <w:spacing w:after="240"/>
              <w:jc w:val="center"/>
              <w:rPr>
                <w:del w:id="4176" w:author="Carsten Hein" w:date="2022-01-03T08:40:00Z"/>
                <w:sz w:val="18"/>
                <w:szCs w:val="18"/>
              </w:rPr>
            </w:pPr>
            <w:del w:id="4177" w:author="Carsten Hein" w:date="2022-01-03T08:40:00Z">
              <w:r w:rsidRPr="00E81B1B" w:rsidDel="009737A6">
                <w:rPr>
                  <w:sz w:val="18"/>
                  <w:szCs w:val="18"/>
                </w:rPr>
                <w:delText>Holzschraube nach DIN 571 (Teilgewinde)</w:delText>
              </w:r>
            </w:del>
          </w:p>
        </w:tc>
        <w:tc>
          <w:tcPr>
            <w:tcW w:w="0" w:type="auto"/>
            <w:noWrap/>
            <w:vAlign w:val="center"/>
            <w:hideMark/>
          </w:tcPr>
          <w:p w14:paraId="735E08CB" w14:textId="77777777" w:rsidR="007713FB" w:rsidRPr="00E81B1B" w:rsidDel="009737A6" w:rsidRDefault="007713FB" w:rsidP="007713FB">
            <w:pPr>
              <w:spacing w:after="240"/>
              <w:jc w:val="center"/>
              <w:rPr>
                <w:del w:id="4178" w:author="Carsten Hein" w:date="2022-01-03T08:40:00Z"/>
                <w:sz w:val="18"/>
                <w:szCs w:val="18"/>
              </w:rPr>
            </w:pPr>
            <w:del w:id="4179" w:author="Carsten Hein" w:date="2022-01-03T08:40:00Z">
              <w:r w:rsidRPr="00E81B1B" w:rsidDel="009737A6">
                <w:rPr>
                  <w:sz w:val="18"/>
                  <w:szCs w:val="18"/>
                </w:rPr>
                <w:delText>16</w:delText>
              </w:r>
            </w:del>
          </w:p>
        </w:tc>
        <w:tc>
          <w:tcPr>
            <w:tcW w:w="0" w:type="auto"/>
            <w:noWrap/>
            <w:vAlign w:val="center"/>
            <w:hideMark/>
          </w:tcPr>
          <w:p w14:paraId="79843D2B" w14:textId="77777777" w:rsidR="007713FB" w:rsidRPr="00E81B1B" w:rsidDel="009737A6" w:rsidRDefault="007713FB" w:rsidP="007713FB">
            <w:pPr>
              <w:spacing w:after="240"/>
              <w:jc w:val="center"/>
              <w:rPr>
                <w:del w:id="4180" w:author="Carsten Hein" w:date="2022-01-03T08:40:00Z"/>
                <w:sz w:val="18"/>
                <w:szCs w:val="18"/>
              </w:rPr>
            </w:pPr>
            <w:del w:id="4181" w:author="Carsten Hein" w:date="2022-01-03T08:40:00Z">
              <w:r w:rsidRPr="00E81B1B" w:rsidDel="009737A6">
                <w:rPr>
                  <w:sz w:val="18"/>
                  <w:szCs w:val="18"/>
                </w:rPr>
                <w:delText>280</w:delText>
              </w:r>
            </w:del>
          </w:p>
        </w:tc>
        <w:tc>
          <w:tcPr>
            <w:tcW w:w="0" w:type="auto"/>
            <w:noWrap/>
            <w:vAlign w:val="center"/>
            <w:hideMark/>
          </w:tcPr>
          <w:p w14:paraId="612B8A56" w14:textId="77777777" w:rsidR="007713FB" w:rsidRPr="00E81B1B" w:rsidDel="009737A6" w:rsidRDefault="007713FB" w:rsidP="007713FB">
            <w:pPr>
              <w:spacing w:after="240"/>
              <w:jc w:val="center"/>
              <w:rPr>
                <w:del w:id="4182" w:author="Carsten Hein" w:date="2022-01-03T08:40:00Z"/>
                <w:sz w:val="18"/>
                <w:szCs w:val="18"/>
              </w:rPr>
            </w:pPr>
            <w:del w:id="4183" w:author="Carsten Hein" w:date="2022-01-03T08:40:00Z">
              <w:r w:rsidRPr="00E81B1B" w:rsidDel="009737A6">
                <w:rPr>
                  <w:sz w:val="18"/>
                  <w:szCs w:val="18"/>
                </w:rPr>
                <w:delText>163</w:delText>
              </w:r>
            </w:del>
          </w:p>
        </w:tc>
        <w:tc>
          <w:tcPr>
            <w:tcW w:w="0" w:type="auto"/>
            <w:noWrap/>
            <w:vAlign w:val="center"/>
            <w:hideMark/>
          </w:tcPr>
          <w:p w14:paraId="5E66FED9" w14:textId="77777777" w:rsidR="007713FB" w:rsidRPr="00E81B1B" w:rsidDel="009737A6" w:rsidRDefault="007713FB" w:rsidP="007713FB">
            <w:pPr>
              <w:spacing w:after="240"/>
              <w:jc w:val="center"/>
              <w:rPr>
                <w:del w:id="4184" w:author="Carsten Hein" w:date="2022-01-03T08:40:00Z"/>
                <w:sz w:val="18"/>
                <w:szCs w:val="18"/>
              </w:rPr>
            </w:pPr>
            <w:del w:id="4185" w:author="Carsten Hein" w:date="2022-01-03T08:40:00Z">
              <w:r w:rsidRPr="00E81B1B" w:rsidDel="009737A6">
                <w:rPr>
                  <w:sz w:val="18"/>
                  <w:szCs w:val="18"/>
                </w:rPr>
                <w:delText>10</w:delText>
              </w:r>
            </w:del>
          </w:p>
        </w:tc>
        <w:tc>
          <w:tcPr>
            <w:tcW w:w="0" w:type="auto"/>
            <w:noWrap/>
            <w:vAlign w:val="center"/>
            <w:hideMark/>
          </w:tcPr>
          <w:p w14:paraId="304BC378" w14:textId="77777777" w:rsidR="007713FB" w:rsidRPr="00E81B1B" w:rsidDel="009737A6" w:rsidRDefault="007713FB" w:rsidP="007713FB">
            <w:pPr>
              <w:spacing w:after="240"/>
              <w:jc w:val="center"/>
              <w:rPr>
                <w:del w:id="4186" w:author="Carsten Hein" w:date="2022-01-03T08:40:00Z"/>
                <w:sz w:val="18"/>
                <w:szCs w:val="18"/>
              </w:rPr>
            </w:pPr>
            <w:del w:id="4187" w:author="Carsten Hein" w:date="2022-01-03T08:40:00Z">
              <w:r w:rsidRPr="00E81B1B" w:rsidDel="009737A6">
                <w:rPr>
                  <w:sz w:val="18"/>
                  <w:szCs w:val="18"/>
                </w:rPr>
                <w:delText>75.3</w:delText>
              </w:r>
            </w:del>
          </w:p>
        </w:tc>
        <w:tc>
          <w:tcPr>
            <w:tcW w:w="0" w:type="auto"/>
            <w:noWrap/>
            <w:vAlign w:val="center"/>
            <w:hideMark/>
          </w:tcPr>
          <w:p w14:paraId="65969700" w14:textId="77777777" w:rsidR="007713FB" w:rsidRPr="00E81B1B" w:rsidDel="009737A6" w:rsidRDefault="007713FB" w:rsidP="007713FB">
            <w:pPr>
              <w:spacing w:after="240"/>
              <w:jc w:val="center"/>
              <w:rPr>
                <w:del w:id="4188" w:author="Carsten Hein" w:date="2022-01-03T08:40:00Z"/>
                <w:sz w:val="18"/>
                <w:szCs w:val="18"/>
              </w:rPr>
            </w:pPr>
            <w:del w:id="4189" w:author="Carsten Hein" w:date="2022-01-03T08:40:00Z">
              <w:r w:rsidRPr="00E81B1B" w:rsidDel="009737A6">
                <w:rPr>
                  <w:sz w:val="18"/>
                  <w:szCs w:val="18"/>
                </w:rPr>
                <w:delText>21.20</w:delText>
              </w:r>
            </w:del>
          </w:p>
        </w:tc>
      </w:tr>
    </w:tbl>
    <w:p w14:paraId="7596964B" w14:textId="77777777" w:rsidR="002A78D1" w:rsidRPr="00E81B1B" w:rsidRDefault="002A78D1" w:rsidP="002A78D1">
      <w:pPr>
        <w:spacing w:after="240"/>
        <w:rPr>
          <w:szCs w:val="24"/>
        </w:rPr>
      </w:pPr>
      <w:r w:rsidRPr="00E81B1B">
        <w:rPr>
          <w:szCs w:val="24"/>
        </w:rPr>
        <w:fldChar w:fldCharType="end"/>
      </w:r>
    </w:p>
    <w:p w14:paraId="2D10B7C7" w14:textId="77777777" w:rsidR="002A78D1" w:rsidRPr="00E81B1B" w:rsidRDefault="5A07D185" w:rsidP="002A78D1">
      <w:pPr>
        <w:jc w:val="center"/>
      </w:pPr>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9">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p>
    <w:p w14:paraId="76BEEC01" w14:textId="6183EE69" w:rsidR="00492FF4" w:rsidRPr="00E81B1B" w:rsidRDefault="00634E1F" w:rsidP="00634E1F">
      <w:pPr>
        <w:pStyle w:val="Beschriftung"/>
      </w:pPr>
      <w:bookmarkStart w:id="4190" w:name="_Ref79771080"/>
      <w:bookmarkStart w:id="4191" w:name="_Toc93048341"/>
      <w:r w:rsidRPr="00E81B1B">
        <w:t xml:space="preserve">Abbildung </w:t>
      </w:r>
      <w:r>
        <w:fldChar w:fldCharType="begin"/>
      </w:r>
      <w:r>
        <w:instrText>SEQ Abbildung \* ARABIC</w:instrText>
      </w:r>
      <w:r>
        <w:fldChar w:fldCharType="separate"/>
      </w:r>
      <w:ins w:id="4192" w:author="Carsten Hein" w:date="2022-01-14T10:15:00Z">
        <w:r w:rsidR="00916225">
          <w:rPr>
            <w:noProof/>
          </w:rPr>
          <w:t>11</w:t>
        </w:r>
      </w:ins>
      <w:del w:id="4193" w:author="Carsten Hein" w:date="2021-12-28T15:52:00Z">
        <w:r w:rsidR="00950524" w:rsidRPr="00E81B1B" w:rsidDel="0010707D">
          <w:rPr>
            <w:noProof/>
          </w:rPr>
          <w:delText>13</w:delText>
        </w:r>
      </w:del>
      <w:r>
        <w:fldChar w:fldCharType="end"/>
      </w:r>
      <w:bookmarkEnd w:id="4190"/>
      <w:r w:rsidRPr="00E81B1B">
        <w:t xml:space="preserve"> </w:t>
      </w:r>
      <w:commentRangeStart w:id="4194"/>
      <w:r w:rsidRPr="00E81B1B">
        <w:t>Prüfkörpergeometrie</w:t>
      </w:r>
      <w:commentRangeEnd w:id="4194"/>
      <w:r>
        <w:commentReference w:id="4194"/>
      </w:r>
      <w:r w:rsidRPr="00E81B1B">
        <w:t xml:space="preserve"> der geschraubten Scherversuchskörper</w:t>
      </w:r>
      <w:bookmarkEnd w:id="4191"/>
    </w:p>
    <w:p w14:paraId="7B69D9D9" w14:textId="13B5DD06" w:rsidR="00E057EF" w:rsidRPr="00E81B1B" w:rsidRDefault="5621AB4B">
      <w:pPr>
        <w:pStyle w:val="berschrift3"/>
        <w:numPr>
          <w:ilvl w:val="3"/>
          <w:numId w:val="29"/>
        </w:numPr>
        <w:rPr>
          <w:noProof w:val="0"/>
          <w:lang w:val="de-DE"/>
        </w:rPr>
        <w:pPrChange w:id="4195" w:author="Carsten Hein" w:date="2022-01-03T11:42:00Z">
          <w:pPr>
            <w:pStyle w:val="berschrift3"/>
            <w:numPr>
              <w:ilvl w:val="2"/>
              <w:numId w:val="29"/>
            </w:numPr>
            <w:ind w:left="720" w:hanging="720"/>
          </w:pPr>
        </w:pPrChange>
      </w:pPr>
      <w:bookmarkStart w:id="4196" w:name="_Toc92091696"/>
      <w:bookmarkStart w:id="4197" w:name="_Toc92092138"/>
      <w:bookmarkStart w:id="4198" w:name="_Toc92092250"/>
      <w:bookmarkStart w:id="4199" w:name="_Toc93048233"/>
      <w:r w:rsidRPr="64B3F377">
        <w:rPr>
          <w:noProof w:val="0"/>
          <w:lang w:val="de-DE"/>
        </w:rPr>
        <w:t>Herstell</w:t>
      </w:r>
      <w:ins w:id="4200" w:author="Jan Wenker" w:date="2021-12-10T13:02:00Z">
        <w:r w:rsidR="071C3C10" w:rsidRPr="64B3F377">
          <w:rPr>
            <w:noProof w:val="0"/>
            <w:lang w:val="de-DE"/>
          </w:rPr>
          <w:t>u</w:t>
        </w:r>
      </w:ins>
      <w:r w:rsidRPr="64B3F377">
        <w:rPr>
          <w:noProof w:val="0"/>
          <w:lang w:val="de-DE"/>
        </w:rPr>
        <w:t xml:space="preserve">ng und </w:t>
      </w:r>
      <w:r w:rsidR="2303D03D" w:rsidRPr="64B3F377">
        <w:rPr>
          <w:noProof w:val="0"/>
          <w:lang w:val="de-DE"/>
        </w:rPr>
        <w:t>Versuchsdurchführung</w:t>
      </w:r>
      <w:bookmarkEnd w:id="4196"/>
      <w:bookmarkEnd w:id="4197"/>
      <w:bookmarkEnd w:id="4198"/>
      <w:bookmarkEnd w:id="4199"/>
    </w:p>
    <w:p w14:paraId="1FBC42DE" w14:textId="70F56608" w:rsidR="00133618" w:rsidRPr="00E81B1B" w:rsidRDefault="00AA25E2" w:rsidP="00E057EF">
      <w:r w:rsidRPr="00E81B1B">
        <w:t xml:space="preserve">Die Probekörper wurden im Fertigteilwerk der Firma Brüninghoff gefertigt. </w:t>
      </w:r>
      <w:del w:id="4201" w:author="Stefan Behring" w:date="2021-12-20T21:08:00Z">
        <w:r w:rsidRPr="00E81B1B">
          <w:delText>Die</w:delText>
        </w:r>
      </w:del>
      <w:r w:rsidR="00133618" w:rsidRPr="00E81B1B">
        <w:t xml:space="preserve"> </w:t>
      </w:r>
      <w:r w:rsidR="00133618" w:rsidRPr="00E81B1B">
        <w:fldChar w:fldCharType="begin"/>
      </w:r>
      <w:r w:rsidR="00133618" w:rsidRPr="00E81B1B">
        <w:instrText xml:space="preserve"> REF _Ref80184492 \h </w:instrText>
      </w:r>
      <w:r w:rsidR="00133618" w:rsidRPr="00E81B1B">
        <w:fldChar w:fldCharType="separate"/>
      </w:r>
      <w:ins w:id="4202" w:author="Carsten Hein" w:date="2022-01-14T10:17:00Z">
        <w:r w:rsidR="00916225" w:rsidRPr="00E81B1B">
          <w:t xml:space="preserve">Abbildung </w:t>
        </w:r>
        <w:r w:rsidR="00916225">
          <w:rPr>
            <w:noProof/>
          </w:rPr>
          <w:t>12</w:t>
        </w:r>
      </w:ins>
      <w:del w:id="4203" w:author="Carsten Hein" w:date="2022-01-03T08:40:00Z">
        <w:r w:rsidR="009F1E24" w:rsidRPr="00E81B1B" w:rsidDel="009737A6">
          <w:delText>Abbildung 14</w:delText>
        </w:r>
      </w:del>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916225">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ins w:id="4204" w:author="Carsten Hein" w:date="2022-01-14T10:17:00Z">
        <w:r w:rsidR="00916225" w:rsidRPr="00E81B1B">
          <w:t xml:space="preserve">Tabelle </w:t>
        </w:r>
        <w:r w:rsidR="00916225">
          <w:rPr>
            <w:noProof/>
          </w:rPr>
          <w:t>5</w:t>
        </w:r>
      </w:ins>
      <w:del w:id="4205" w:author="Carsten Hein" w:date="2022-01-03T08:40:00Z">
        <w:r w:rsidR="00133618" w:rsidRPr="00E81B1B" w:rsidDel="009737A6">
          <w:delText>Tabelle 11</w:delText>
        </w:r>
      </w:del>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60"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61"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6B62E259" w:rsidR="00235D8A" w:rsidRPr="00E81B1B" w:rsidRDefault="00235D8A" w:rsidP="00235D8A">
            <w:pPr>
              <w:pStyle w:val="Beschriftung"/>
            </w:pPr>
            <w:bookmarkStart w:id="4206" w:name="_Ref80184492"/>
            <w:bookmarkStart w:id="4207" w:name="_Toc93048342"/>
            <w:r w:rsidRPr="00E81B1B">
              <w:t xml:space="preserve">Abbildung </w:t>
            </w:r>
            <w:r>
              <w:fldChar w:fldCharType="begin"/>
            </w:r>
            <w:r>
              <w:instrText>SEQ Abbildung \* ARABIC</w:instrText>
            </w:r>
            <w:r>
              <w:fldChar w:fldCharType="separate"/>
            </w:r>
            <w:ins w:id="4208" w:author="Carsten Hein" w:date="2022-01-14T10:17:00Z">
              <w:r w:rsidR="00916225">
                <w:rPr>
                  <w:noProof/>
                </w:rPr>
                <w:t>12</w:t>
              </w:r>
            </w:ins>
            <w:del w:id="4209" w:author="Carsten Hein" w:date="2021-12-28T15:52:00Z">
              <w:r w:rsidR="00950524" w:rsidRPr="00E81B1B" w:rsidDel="0010707D">
                <w:rPr>
                  <w:noProof/>
                </w:rPr>
                <w:delText>14</w:delText>
              </w:r>
            </w:del>
            <w:r>
              <w:fldChar w:fldCharType="end"/>
            </w:r>
            <w:bookmarkEnd w:id="4206"/>
            <w:r w:rsidRPr="00E81B1B">
              <w:t xml:space="preserve"> Scherversuchskörper mit FT-Verbindern von Würth vor der Betonage</w:t>
            </w:r>
            <w:bookmarkEnd w:id="4207"/>
          </w:p>
        </w:tc>
        <w:tc>
          <w:tcPr>
            <w:tcW w:w="4530" w:type="dxa"/>
            <w:vAlign w:val="center"/>
          </w:tcPr>
          <w:p w14:paraId="7DC2BF1C" w14:textId="040C930D" w:rsidR="00235D8A" w:rsidRPr="00E81B1B" w:rsidRDefault="00235D8A" w:rsidP="00235D8A">
            <w:pPr>
              <w:pStyle w:val="Beschriftung"/>
            </w:pPr>
            <w:bookmarkStart w:id="4210" w:name="_Toc93048343"/>
            <w:r w:rsidRPr="00E81B1B">
              <w:t xml:space="preserve">Abbildung </w:t>
            </w:r>
            <w:r>
              <w:fldChar w:fldCharType="begin"/>
            </w:r>
            <w:r>
              <w:instrText>SEQ Abbildung \* ARABIC</w:instrText>
            </w:r>
            <w:r>
              <w:fldChar w:fldCharType="separate"/>
            </w:r>
            <w:ins w:id="4211" w:author="Carsten Hein" w:date="2022-01-14T10:17:00Z">
              <w:r w:rsidR="00916225">
                <w:rPr>
                  <w:noProof/>
                </w:rPr>
                <w:t>13</w:t>
              </w:r>
            </w:ins>
            <w:del w:id="4212" w:author="Carsten Hein" w:date="2021-12-28T15:52:00Z">
              <w:r w:rsidR="00950524" w:rsidRPr="00E81B1B" w:rsidDel="0010707D">
                <w:rPr>
                  <w:noProof/>
                </w:rPr>
                <w:delText>15</w:delText>
              </w:r>
            </w:del>
            <w:r>
              <w:fldChar w:fldCharType="end"/>
            </w:r>
            <w:r w:rsidRPr="00E81B1B">
              <w:t xml:space="preserve"> </w:t>
            </w:r>
            <w:commentRangeStart w:id="4213"/>
            <w:commentRangeStart w:id="4214"/>
            <w:r w:rsidRPr="00E81B1B">
              <w:t>Prüfkörper</w:t>
            </w:r>
            <w:commentRangeEnd w:id="4213"/>
            <w:r>
              <w:commentReference w:id="4213"/>
            </w:r>
            <w:commentRangeEnd w:id="4214"/>
            <w:r w:rsidR="00E92E09">
              <w:rPr>
                <w:rStyle w:val="Kommentarzeichen"/>
                <w:iCs w:val="0"/>
              </w:rPr>
              <w:commentReference w:id="4214"/>
            </w:r>
            <w:r w:rsidRPr="00E81B1B">
              <w:t xml:space="preserve"> in der Prüfeinrichtung</w:t>
            </w:r>
            <w:bookmarkEnd w:id="4210"/>
          </w:p>
        </w:tc>
      </w:tr>
    </w:tbl>
    <w:p w14:paraId="57994674" w14:textId="2F3FA6FB" w:rsidR="007C6A67" w:rsidRPr="00E81B1B" w:rsidRDefault="16E9E708">
      <w:pPr>
        <w:pStyle w:val="berschrift3"/>
        <w:numPr>
          <w:ilvl w:val="3"/>
          <w:numId w:val="29"/>
        </w:numPr>
        <w:rPr>
          <w:noProof w:val="0"/>
          <w:lang w:val="de-DE"/>
        </w:rPr>
        <w:pPrChange w:id="4215" w:author="Carsten Hein" w:date="2022-01-03T11:42:00Z">
          <w:pPr>
            <w:pStyle w:val="berschrift3"/>
            <w:numPr>
              <w:ilvl w:val="2"/>
              <w:numId w:val="29"/>
            </w:numPr>
            <w:ind w:left="720" w:hanging="720"/>
          </w:pPr>
        </w:pPrChange>
      </w:pPr>
      <w:del w:id="4216" w:author="Stefan Behring [2]" w:date="2021-12-21T18:02:00Z">
        <w:r w:rsidRPr="64B3F377" w:rsidDel="00E82669">
          <w:rPr>
            <w:noProof w:val="0"/>
            <w:lang w:val="de-DE"/>
          </w:rPr>
          <w:delText>Beobach</w:delText>
        </w:r>
      </w:del>
      <w:bookmarkStart w:id="4217" w:name="_Toc92091697"/>
      <w:bookmarkStart w:id="4218" w:name="_Toc92092139"/>
      <w:bookmarkStart w:id="4219" w:name="_Toc92092251"/>
      <w:bookmarkStart w:id="4220" w:name="_Toc93048234"/>
      <w:ins w:id="4221" w:author="Stefan Behring [2]" w:date="2021-12-21T18:02:00Z">
        <w:r w:rsidR="002F2F08">
          <w:rPr>
            <w:noProof w:val="0"/>
            <w:lang w:val="de-DE"/>
          </w:rPr>
          <w:t>Ver</w:t>
        </w:r>
      </w:ins>
      <w:ins w:id="4222" w:author="Stefan Behring [2]" w:date="2021-12-21T18:03:00Z">
        <w:r w:rsidR="002F2F08">
          <w:rPr>
            <w:noProof w:val="0"/>
            <w:lang w:val="de-DE"/>
          </w:rPr>
          <w:t>suchsauswer</w:t>
        </w:r>
      </w:ins>
      <w:r w:rsidRPr="64B3F377">
        <w:rPr>
          <w:noProof w:val="0"/>
          <w:lang w:val="de-DE"/>
        </w:rPr>
        <w:t>tung</w:t>
      </w:r>
      <w:del w:id="4223" w:author="Stefan Behring [2]" w:date="2021-12-21T18:03:00Z">
        <w:r w:rsidRPr="64B3F377" w:rsidDel="002F2F08">
          <w:rPr>
            <w:noProof w:val="0"/>
            <w:lang w:val="de-DE"/>
          </w:rPr>
          <w:delText>en</w:delText>
        </w:r>
      </w:del>
      <w:r w:rsidRPr="64B3F377">
        <w:rPr>
          <w:noProof w:val="0"/>
          <w:lang w:val="de-DE"/>
        </w:rPr>
        <w:t xml:space="preserve"> und Ergebnisse</w:t>
      </w:r>
      <w:bookmarkEnd w:id="4217"/>
      <w:bookmarkEnd w:id="4218"/>
      <w:bookmarkEnd w:id="4219"/>
      <w:bookmarkEnd w:id="4220"/>
    </w:p>
    <w:p w14:paraId="5FF6A126" w14:textId="7823CC56" w:rsidR="003D5052" w:rsidRPr="00E81B1B" w:rsidRDefault="003D5052" w:rsidP="003D5052">
      <w:r w:rsidRPr="00E81B1B">
        <w:t xml:space="preserve">Die Probekörper versagten in den meisten Fällen duktil durch </w:t>
      </w:r>
      <w:del w:id="4224" w:author="Stefan Behring" w:date="2021-12-20T21:10:00Z">
        <w:r w:rsidRPr="00E81B1B">
          <w:delText>ein</w:delText>
        </w:r>
      </w:del>
      <w:r w:rsidRPr="00E81B1B">
        <w:t xml:space="preserve"> Herausziehen der </w:t>
      </w:r>
      <w:r>
        <w:t>Schra</w:t>
      </w:r>
      <w:ins w:id="4225" w:author="Stefan Behring" w:date="2021-12-20T21:10:00Z">
        <w:r w:rsidR="141172E6">
          <w:t>u</w:t>
        </w:r>
      </w:ins>
      <w:r>
        <w:t>b</w:t>
      </w:r>
      <w:del w:id="4226" w:author="Stefan Behring" w:date="2021-12-20T21:10:00Z">
        <w:r w:rsidDel="003D5052">
          <w:delText>u</w:delText>
        </w:r>
      </w:del>
      <w:r>
        <w:t>en</w:t>
      </w:r>
      <w:r w:rsidRPr="00E81B1B">
        <w:t xml:space="preserve"> aus dem Holz</w:t>
      </w:r>
      <w:ins w:id="4227" w:author="Stefan Behring" w:date="2021-12-20T21:10:00Z">
        <w:r w:rsidR="083740EA">
          <w:t>.</w:t>
        </w:r>
      </w:ins>
      <w:del w:id="4228" w:author="Stefan Behring" w:date="2021-12-20T21:10:00Z">
        <w:r w:rsidDel="00235D8A">
          <w:delText>,</w:delText>
        </w:r>
      </w:del>
      <w:r w:rsidR="00235D8A">
        <w:t xml:space="preserve"> </w:t>
      </w:r>
      <w:ins w:id="4229" w:author="Stefan Behring" w:date="2021-12-20T21:10:00Z">
        <w:r w:rsidR="1B9EA3DB">
          <w:t>Dieses Versag</w:t>
        </w:r>
      </w:ins>
      <w:ins w:id="4230" w:author="Stefan Behring" w:date="2021-12-20T21:11:00Z">
        <w:r w:rsidR="1B9EA3DB">
          <w:t>en ist</w:t>
        </w:r>
        <w:r w:rsidR="00235D8A" w:rsidRPr="00E81B1B">
          <w:t xml:space="preserve"> </w:t>
        </w:r>
      </w:ins>
      <w:r w:rsidR="00235D8A" w:rsidRPr="00E81B1B">
        <w:t xml:space="preserve">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ins w:id="4231" w:author="Carsten Hein" w:date="2022-01-14T10:17:00Z">
        <w:r w:rsidR="00916225" w:rsidRPr="00E81B1B">
          <w:t xml:space="preserve">Abbildung </w:t>
        </w:r>
        <w:r w:rsidR="00916225">
          <w:rPr>
            <w:noProof/>
          </w:rPr>
          <w:t>16</w:t>
        </w:r>
      </w:ins>
      <w:del w:id="4232" w:author="Carsten Hein" w:date="2022-01-03T08:40:00Z">
        <w:r w:rsidR="00235D8A" w:rsidRPr="00E81B1B" w:rsidDel="009737A6">
          <w:delText>Abbildung 18</w:delText>
        </w:r>
      </w:del>
      <w:r w:rsidR="00235D8A" w:rsidRPr="00E81B1B">
        <w:fldChar w:fldCharType="end"/>
      </w:r>
      <w:r w:rsidR="00235D8A" w:rsidRPr="00E81B1B">
        <w:t xml:space="preserve"> zu </w:t>
      </w:r>
      <w:commentRangeStart w:id="4233"/>
      <w:del w:id="4234" w:author="Stefan Behring" w:date="2021-12-20T21:11:00Z">
        <w:r w:rsidR="00235D8A" w:rsidRPr="00E81B1B">
          <w:delText>sehen</w:delText>
        </w:r>
      </w:del>
      <w:ins w:id="4235" w:author="Stefan Behring" w:date="2021-12-20T21:11:00Z">
        <w:r w:rsidR="56CE512A">
          <w:t>gezeigt</w:t>
        </w:r>
      </w:ins>
      <w:commentRangeEnd w:id="4233"/>
      <w:r>
        <w:commentReference w:id="4233"/>
      </w:r>
      <w:r>
        <w:t>.</w:t>
      </w:r>
      <w:r w:rsidRPr="00E81B1B">
        <w:t xml:space="preserve"> Im </w:t>
      </w:r>
      <w:del w:id="4236" w:author="Jan Wenker" w:date="2021-12-16T11:54:00Z">
        <w:r w:rsidRPr="00E81B1B" w:rsidDel="005977F0">
          <w:delText>Falle</w:delText>
        </w:r>
      </w:del>
      <w:ins w:id="4237" w:author="Jan Wenker" w:date="2021-12-16T11:54:00Z">
        <w:r w:rsidR="005977F0">
          <w:t>Fall</w:t>
        </w:r>
      </w:ins>
      <w:r w:rsidRPr="00E81B1B">
        <w:t xml:space="preserve"> der</w:t>
      </w:r>
      <w:del w:id="4238" w:author="Stefan Behring" w:date="2021-12-20T21:13:00Z">
        <w:r w:rsidRPr="00E81B1B">
          <w:delText xml:space="preserve"> DIN</w:delText>
        </w:r>
      </w:del>
      <w:r w:rsidRPr="00E81B1B">
        <w:t xml:space="preserve"> Schrauben</w:t>
      </w:r>
      <w:ins w:id="4239" w:author="Stefan Behring" w:date="2021-12-20T21:13:00Z">
        <w:r w:rsidRPr="00E81B1B">
          <w:t xml:space="preserve"> </w:t>
        </w:r>
        <w:r w:rsidR="0BE7A1B1">
          <w:t>nach DIN bla</w:t>
        </w:r>
      </w:ins>
      <w:r>
        <w:t xml:space="preserve"> </w:t>
      </w:r>
      <w:r w:rsidRPr="00E81B1B">
        <w:t>trat zum Teil ein sprödes Versagen durch ein Abreißen der Schrauben auf</w:t>
      </w:r>
      <w:r w:rsidR="00235D8A" w:rsidRPr="00E81B1B">
        <w:t xml:space="preserve">, </w:t>
      </w:r>
      <w:commentRangeStart w:id="4240"/>
      <w:r w:rsidR="00235D8A" w:rsidRPr="00E81B1B">
        <w:t>siehe</w:t>
      </w:r>
      <w:commentRangeEnd w:id="4240"/>
      <w:r>
        <w:commentReference w:id="4240"/>
      </w:r>
      <w:r w:rsidR="00235D8A" w:rsidRPr="00E81B1B">
        <w:t xml:space="preserve"> </w:t>
      </w:r>
      <w:r w:rsidR="00235D8A" w:rsidRPr="00E81B1B">
        <w:fldChar w:fldCharType="begin"/>
      </w:r>
      <w:r w:rsidR="00235D8A" w:rsidRPr="00E81B1B">
        <w:instrText xml:space="preserve"> REF _Ref80186137 \h </w:instrText>
      </w:r>
      <w:r w:rsidR="00235D8A" w:rsidRPr="00E81B1B">
        <w:fldChar w:fldCharType="separate"/>
      </w:r>
      <w:ins w:id="4241" w:author="Carsten Hein" w:date="2022-01-14T10:17:00Z">
        <w:r w:rsidR="00916225" w:rsidRPr="00E81B1B">
          <w:t xml:space="preserve">Abbildung </w:t>
        </w:r>
        <w:r w:rsidR="00916225">
          <w:rPr>
            <w:noProof/>
          </w:rPr>
          <w:t>17</w:t>
        </w:r>
      </w:ins>
      <w:del w:id="4242" w:author="Carsten Hein" w:date="2022-01-03T08:40:00Z">
        <w:r w:rsidR="00235D8A" w:rsidRPr="00E81B1B" w:rsidDel="009737A6">
          <w:delText>Abbildung 19</w:delText>
        </w:r>
      </w:del>
      <w:r w:rsidR="00235D8A" w:rsidRPr="00E81B1B">
        <w:fldChar w:fldCharType="end"/>
      </w:r>
      <w:r w:rsidRPr="00E81B1B">
        <w:t>.</w:t>
      </w:r>
    </w:p>
    <w:p w14:paraId="295982E4" w14:textId="22A63505" w:rsidR="00594C2A" w:rsidRPr="00E81B1B" w:rsidRDefault="00594C2A" w:rsidP="003D5052">
      <w:pPr>
        <w:rPr>
          <w:ins w:id="4243" w:author="Stefan Behring" w:date="2021-12-20T21:25:00Z"/>
        </w:rPr>
      </w:pPr>
      <w:r w:rsidRPr="00E81B1B">
        <w:t>Um die Bruchlasten vergleichbar zu machen, wurde</w:t>
      </w:r>
      <w:ins w:id="4244" w:author="Jan Wenker" w:date="2021-12-10T13:03:00Z">
        <w:r w:rsidR="00A85021">
          <w:t>n</w:t>
        </w:r>
      </w:ins>
      <w:r w:rsidRPr="00E81B1B">
        <w:t xml:space="preserve"> diese in Relation zu den Durchmessern der Schrauben </w:t>
      </w:r>
      <w:commentRangeStart w:id="4245"/>
      <w:r w:rsidRPr="00E81B1B">
        <w:t>gesetzt</w:t>
      </w:r>
      <w:commentRangeEnd w:id="4245"/>
      <w:r>
        <w:commentReference w:id="4245"/>
      </w:r>
      <w:r w:rsidRPr="00E81B1B">
        <w:t>. Die Bruchlasten</w:t>
      </w:r>
      <w:r w:rsidR="006C7175" w:rsidRPr="00E81B1B">
        <w:t xml:space="preserve"> </w:t>
      </w:r>
      <w:commentRangeStart w:id="4246"/>
      <w:r w:rsidR="00451F5B" w:rsidRPr="00E81B1B">
        <w:t>in</w:t>
      </w:r>
      <w:commentRangeEnd w:id="4246"/>
      <w:r>
        <w:commentReference w:id="4246"/>
      </w:r>
      <w:r w:rsidR="00451F5B" w:rsidRPr="00E81B1B">
        <w:t xml:space="preserve"> </w:t>
      </w:r>
      <w:r w:rsidR="00451F5B" w:rsidRPr="00E81B1B">
        <w:fldChar w:fldCharType="begin"/>
      </w:r>
      <w:r w:rsidR="00451F5B" w:rsidRPr="00E81B1B">
        <w:instrText xml:space="preserve"> REF _Ref80182684 \h </w:instrText>
      </w:r>
      <w:r w:rsidR="00451F5B" w:rsidRPr="00E81B1B">
        <w:fldChar w:fldCharType="separate"/>
      </w:r>
      <w:ins w:id="4247" w:author="Carsten Hein" w:date="2022-01-14T10:17:00Z">
        <w:r w:rsidR="00916225" w:rsidRPr="00E81B1B">
          <w:t xml:space="preserve">Abbildung </w:t>
        </w:r>
        <w:r w:rsidR="00916225">
          <w:rPr>
            <w:noProof/>
          </w:rPr>
          <w:t>14</w:t>
        </w:r>
      </w:ins>
      <w:del w:id="4248" w:author="Carsten Hein" w:date="2022-01-03T08:40:00Z">
        <w:r w:rsidR="00451F5B" w:rsidRPr="00E81B1B" w:rsidDel="009737A6">
          <w:delText>Abbildung 15</w:delText>
        </w:r>
      </w:del>
      <w:r w:rsidR="00451F5B" w:rsidRPr="00E81B1B">
        <w:fldChar w:fldCharType="end"/>
      </w:r>
      <w:r w:rsidR="00451F5B" w:rsidRPr="00E81B1B">
        <w:t xml:space="preserve"> sind pro Schraube und Millimeter Durchmesser dargestellt.</w:t>
      </w:r>
    </w:p>
    <w:p w14:paraId="08916A77" w14:textId="4A0F0CF8" w:rsidR="00594C2A" w:rsidRPr="00E81B1B" w:rsidRDefault="49D00F34" w:rsidP="18B1E0E3">
      <w:pPr>
        <w:rPr>
          <w:ins w:id="4249" w:author="Stefan Behring" w:date="2021-12-20T21:24:00Z"/>
          <w:rFonts w:eastAsia="Calibri"/>
          <w:szCs w:val="20"/>
        </w:rPr>
      </w:pPr>
      <w:ins w:id="4250" w:author="Stefan Behring" w:date="2021-12-20T21:30:00Z">
        <w:r>
          <w:t>Bei den Vollgewindeschrauben ist e</w:t>
        </w:r>
      </w:ins>
      <w:ins w:id="4251" w:author="Stefan Behring" w:date="2021-12-20T21:25:00Z">
        <w:r w:rsidR="6DBFE0E6">
          <w:t xml:space="preserve">ine Abhängigkeit der Bruchlast vom Vorhandensein einer Unterlegscheibe oder der </w:t>
        </w:r>
        <w:commentRangeStart w:id="4252"/>
        <w:r w:rsidR="6DBFE0E6">
          <w:t>Gewindeausführung</w:t>
        </w:r>
      </w:ins>
      <w:commentRangeEnd w:id="4252"/>
      <w:r w:rsidR="00594C2A">
        <w:commentReference w:id="4252"/>
      </w:r>
      <w:ins w:id="4253" w:author="Stefan Behring" w:date="2021-12-20T21:25:00Z">
        <w:r w:rsidR="6DBFE0E6">
          <w:t xml:space="preserve"> </w:t>
        </w:r>
      </w:ins>
      <w:ins w:id="4254" w:author="Stefan Behring" w:date="2021-12-20T21:30:00Z">
        <w:r w:rsidR="4626DECB">
          <w:t>nicht</w:t>
        </w:r>
      </w:ins>
      <w:ins w:id="4255" w:author="Stefan Behring" w:date="2021-12-20T21:25:00Z">
        <w:r w:rsidR="6DBFE0E6">
          <w:t xml:space="preserve">  zu erkennen.</w:t>
        </w:r>
      </w:ins>
    </w:p>
    <w:p w14:paraId="4643580F" w14:textId="2026481C" w:rsidR="00594C2A" w:rsidRPr="00E81B1B" w:rsidRDefault="00451F5B" w:rsidP="003D5052">
      <w:r w:rsidRPr="00E81B1B">
        <w:t xml:space="preserve"> </w:t>
      </w:r>
      <w:r w:rsidR="00A8170F" w:rsidRPr="00E81B1B">
        <w:t xml:space="preserve">Obwohl es sich </w:t>
      </w:r>
      <w:del w:id="4256" w:author="Stefan Behring" w:date="2021-12-20T21:31:00Z">
        <w:r w:rsidR="00A8170F" w:rsidRPr="00E81B1B">
          <w:delText xml:space="preserve">mit Ausnahme </w:delText>
        </w:r>
      </w:del>
      <w:del w:id="4257" w:author="Jan Wenker" w:date="2021-12-10T13:03:00Z">
        <w:r w:rsidR="00A8170F" w:rsidRPr="00E81B1B" w:rsidDel="00361914">
          <w:delText>von den</w:delText>
        </w:r>
      </w:del>
      <w:ins w:id="4258" w:author="Jan Wenker" w:date="2021-12-10T13:03:00Z">
        <w:del w:id="4259" w:author="Stefan Behring" w:date="2021-12-20T21:31:00Z">
          <w:r w:rsidR="00361914">
            <w:delText>der</w:delText>
          </w:r>
        </w:del>
      </w:ins>
      <w:del w:id="4260" w:author="Stefan Behring" w:date="2021-12-20T21:31:00Z">
        <w:r w:rsidR="00A8170F" w:rsidRPr="00E81B1B">
          <w:delText xml:space="preserve"> DIN </w:delText>
        </w:r>
        <w:commentRangeStart w:id="4261"/>
        <w:r w:rsidR="00A8170F" w:rsidRPr="00E81B1B">
          <w:delText>Schrauben</w:delText>
        </w:r>
      </w:del>
      <w:commentRangeEnd w:id="4261"/>
      <w:r w:rsidR="00594C2A">
        <w:commentReference w:id="4261"/>
      </w:r>
      <w:r w:rsidR="00A8170F" w:rsidRPr="00E81B1B">
        <w:t xml:space="preserve"> </w:t>
      </w:r>
      <w:commentRangeStart w:id="4262"/>
      <w:r w:rsidR="00A8170F" w:rsidRPr="00E81B1B">
        <w:t>um nahezu</w:t>
      </w:r>
      <w:commentRangeEnd w:id="4262"/>
      <w:r w:rsidR="00594C2A">
        <w:commentReference w:id="4262"/>
      </w:r>
      <w:r w:rsidR="00A8170F" w:rsidRPr="00E81B1B">
        <w:t xml:space="preserve"> die gleichen Schrauben handelt, zumindest in Bezug auf den im Holz liegenden Gewindeteil, weichen die Ergebnisse zum Teil deutlich voneinander ab. </w:t>
      </w:r>
      <w:del w:id="4263" w:author="Stefan Behring" w:date="2021-12-20T21:25:00Z">
        <w:r w:rsidR="00A8170F" w:rsidRPr="00E81B1B">
          <w:delText>Es ist jedoch keine Abhängigkeit der Bruchlast von dem Vorhandensein einer Unterlegscheibe oder der Gewindeausführung zu erkennen.</w:delText>
        </w:r>
      </w:del>
      <w:r w:rsidR="00A8170F" w:rsidRPr="00E81B1B">
        <w:t xml:space="preserve"> Da der Bruch in den </w:t>
      </w:r>
      <w:r w:rsidR="00361914" w:rsidRPr="00E81B1B">
        <w:t>meisten</w:t>
      </w:r>
      <w:r w:rsidR="00A8170F" w:rsidRPr="00E81B1B">
        <w:t xml:space="preserve"> Fällen im Holz durch Herausziehen der Schrauben erfolgt, ist es möglich, dass die Schwankungen der Bruchlasten durch die </w:t>
      </w:r>
      <w:del w:id="4264" w:author="Jan Wenker" w:date="2021-12-14T12:46:00Z">
        <w:r w:rsidR="00A8170F" w:rsidRPr="00E81B1B" w:rsidDel="00CC76BD">
          <w:delText xml:space="preserve">natürlichen </w:delText>
        </w:r>
      </w:del>
      <w:ins w:id="4265" w:author="Jan Wenker" w:date="2021-12-14T12:46:00Z">
        <w:r w:rsidR="00CC76BD">
          <w:t>im Rahmen der maschinellen Sortierung zulässigen</w:t>
        </w:r>
        <w:r w:rsidR="00CC76BD" w:rsidRPr="00E81B1B">
          <w:t xml:space="preserve"> </w:t>
        </w:r>
      </w:ins>
      <w:r w:rsidR="00A8170F" w:rsidRPr="00E81B1B">
        <w:t xml:space="preserve">Schwankungen der </w:t>
      </w:r>
      <w:del w:id="4266" w:author="Jan Wenker" w:date="2021-12-14T12:46:00Z">
        <w:r w:rsidR="00A8170F" w:rsidRPr="00E81B1B" w:rsidDel="00CC76BD">
          <w:delText xml:space="preserve">Holzgüte </w:delText>
        </w:r>
      </w:del>
      <w:ins w:id="4267" w:author="Jan Wenker" w:date="2021-12-14T12:46:00Z">
        <w:r w:rsidR="00CC76BD">
          <w:t>Holzfestigkeit</w:t>
        </w:r>
        <w:r w:rsidR="00CC76BD" w:rsidRPr="00E81B1B">
          <w:t xml:space="preserve"> </w:t>
        </w:r>
      </w:ins>
      <w:r w:rsidR="00A8170F" w:rsidRPr="00E81B1B">
        <w:t>verursacht werden. Die gleiche</w:t>
      </w:r>
      <w:ins w:id="4268" w:author="Jan Wenker" w:date="2021-12-10T13:03:00Z">
        <w:r w:rsidR="00361914">
          <w:t xml:space="preserve"> </w:t>
        </w:r>
      </w:ins>
      <w:r w:rsidR="00A8170F" w:rsidRPr="00E81B1B">
        <w:t xml:space="preserve">Aussage gilt für den Vergleich der Verschiebungsmoduln. Im </w:t>
      </w:r>
      <w:del w:id="4269" w:author="Jan Wenker" w:date="2021-12-16T11:54:00Z">
        <w:r w:rsidR="00A8170F" w:rsidRPr="00E81B1B" w:rsidDel="005977F0">
          <w:delText>Falle</w:delText>
        </w:r>
      </w:del>
      <w:ins w:id="4270" w:author="Jan Wenker" w:date="2021-12-16T11:54:00Z">
        <w:r w:rsidR="005977F0">
          <w:t>Fall</w:t>
        </w:r>
      </w:ins>
      <w:r w:rsidR="00A8170F" w:rsidRPr="00E81B1B">
        <w:t xml:space="preserve"> der Vollgewinde bzw. Teilgewindeschrauben der Fa. Würth erscheint es eher vorteilhaft für die Steifigkeit, wenn das Gewinde im Beton liegt. Die DIN </w:t>
      </w:r>
      <w:commentRangeStart w:id="4271"/>
      <w:r w:rsidR="00A8170F" w:rsidRPr="00E81B1B">
        <w:t>Schrauben</w:t>
      </w:r>
      <w:commentRangeEnd w:id="4271"/>
      <w:r w:rsidR="00594C2A">
        <w:commentReference w:id="4271"/>
      </w:r>
      <w:r w:rsidR="00A8170F" w:rsidRPr="00E81B1B">
        <w:t xml:space="preserve"> mit nur einem geringen Anteil des Gewindes im Beton überschreiten jedoch die Verschiebungsmoduln der anderen Varianten.</w:t>
      </w:r>
    </w:p>
    <w:p w14:paraId="1C30ED44" w14:textId="7C2A626F" w:rsidR="00A8170F" w:rsidRPr="00E81B1B" w:rsidRDefault="00A8170F" w:rsidP="003D5052">
      <w:r w:rsidRPr="00E81B1B">
        <w:t xml:space="preserve">Durch das spröde Versagen der DIN Schrauben wird </w:t>
      </w:r>
      <w:ins w:id="4272" w:author="Jan Wenker" w:date="2021-12-10T13:04:00Z">
        <w:r w:rsidR="00377572">
          <w:t xml:space="preserve">im Folgenden </w:t>
        </w:r>
      </w:ins>
      <w:r w:rsidRPr="00E81B1B">
        <w:t xml:space="preserve">von dieser Variante </w:t>
      </w:r>
      <w:del w:id="4273" w:author="Stefan Behring" w:date="2021-12-20T21:35:00Z">
        <w:r w:rsidRPr="00E81B1B">
          <w:delText>abgesehen</w:delText>
        </w:r>
      </w:del>
      <w:ins w:id="4274" w:author="Stefan Behring" w:date="2021-12-20T21:35:00Z">
        <w:r w:rsidR="6807BDE0">
          <w:t>nicht weiter betrachet</w:t>
        </w:r>
      </w:ins>
      <w:r>
        <w:t>.</w:t>
      </w:r>
      <w:r w:rsidRPr="00E81B1B">
        <w:t xml:space="preserve"> Ein direkter Verguss der Schrauben ist vorteilhafter in Bezug auf die Tragfähigkeit und Steifigkeit als die Montage mit dem FT-Verbinder. Hier ist jedoch zu beachten, dass der </w:t>
      </w:r>
      <w:commentRangeStart w:id="4275"/>
      <w:r w:rsidRPr="00E81B1B">
        <w:t xml:space="preserve">FT- Verbinder ggf. prozessuale Vorteile </w:t>
      </w:r>
      <w:commentRangeEnd w:id="4275"/>
      <w:r w:rsidR="00B75438">
        <w:commentReference w:id="4275"/>
      </w:r>
      <w:r w:rsidRPr="00E81B1B">
        <w:t>mit sich bringen kann.</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70CF9D97" w:rsidR="006C7175" w:rsidRPr="00E81B1B" w:rsidRDefault="006C7175" w:rsidP="006C7175">
      <w:pPr>
        <w:pStyle w:val="Beschriftung"/>
      </w:pPr>
      <w:bookmarkStart w:id="4276" w:name="_Ref80182684"/>
      <w:bookmarkStart w:id="4277" w:name="_Toc93048344"/>
      <w:r w:rsidRPr="00E81B1B">
        <w:t xml:space="preserve">Abbildung </w:t>
      </w:r>
      <w:r>
        <w:fldChar w:fldCharType="begin"/>
      </w:r>
      <w:r>
        <w:instrText>SEQ Abbildung \* ARABIC</w:instrText>
      </w:r>
      <w:r>
        <w:fldChar w:fldCharType="separate"/>
      </w:r>
      <w:ins w:id="4278" w:author="Carsten Hein" w:date="2022-01-14T10:17:00Z">
        <w:r w:rsidR="00916225">
          <w:rPr>
            <w:noProof/>
          </w:rPr>
          <w:t>14</w:t>
        </w:r>
      </w:ins>
      <w:del w:id="4279" w:author="Carsten Hein" w:date="2021-12-28T15:52:00Z">
        <w:r w:rsidR="00950524" w:rsidRPr="00E81B1B" w:rsidDel="0010707D">
          <w:rPr>
            <w:noProof/>
          </w:rPr>
          <w:delText>16</w:delText>
        </w:r>
      </w:del>
      <w:r>
        <w:fldChar w:fldCharType="end"/>
      </w:r>
      <w:bookmarkEnd w:id="4276"/>
      <w:r w:rsidRPr="00E81B1B">
        <w:t xml:space="preserve"> Vergleich der Bruchlasten der Scherversuche an Schraubverbindungen</w:t>
      </w:r>
      <w:r w:rsidR="00A8170F" w:rsidRPr="00E81B1B">
        <w:t>; Angabe pro Schraube und pro mm Durchmesser</w:t>
      </w:r>
      <w:bookmarkEnd w:id="4277"/>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2E7527B9" w:rsidR="00235D8A" w:rsidRPr="00E81B1B" w:rsidRDefault="006C7175" w:rsidP="00235D8A">
      <w:pPr>
        <w:pStyle w:val="Beschriftung"/>
      </w:pPr>
      <w:bookmarkStart w:id="4280" w:name="_Toc93048345"/>
      <w:r w:rsidRPr="00E81B1B">
        <w:t xml:space="preserve">Abbildung </w:t>
      </w:r>
      <w:r>
        <w:fldChar w:fldCharType="begin"/>
      </w:r>
      <w:r>
        <w:instrText>SEQ Abbildung \* ARABIC</w:instrText>
      </w:r>
      <w:r>
        <w:fldChar w:fldCharType="separate"/>
      </w:r>
      <w:ins w:id="4281" w:author="Carsten Hein" w:date="2022-01-14T10:17:00Z">
        <w:r w:rsidR="00916225">
          <w:rPr>
            <w:noProof/>
          </w:rPr>
          <w:t>15</w:t>
        </w:r>
      </w:ins>
      <w:del w:id="4282" w:author="Carsten Hein" w:date="2021-12-28T15:52:00Z">
        <w:r w:rsidR="00950524" w:rsidRPr="00E81B1B" w:rsidDel="0010707D">
          <w:rPr>
            <w:noProof/>
          </w:rPr>
          <w:delText>17</w:delText>
        </w:r>
      </w:del>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428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64"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01A9DF36" w:rsidR="00235D8A" w:rsidRPr="00E81B1B" w:rsidRDefault="00235D8A" w:rsidP="00235D8A">
            <w:pPr>
              <w:pStyle w:val="Beschriftung"/>
              <w:jc w:val="center"/>
            </w:pPr>
            <w:bookmarkStart w:id="4283" w:name="_Ref80186173"/>
            <w:bookmarkStart w:id="4284" w:name="_Toc93048346"/>
            <w:r w:rsidRPr="00E81B1B">
              <w:lastRenderedPageBreak/>
              <w:t xml:space="preserve">Abbildung </w:t>
            </w:r>
            <w:r>
              <w:fldChar w:fldCharType="begin"/>
            </w:r>
            <w:r>
              <w:instrText>SEQ Abbildung \* ARABIC</w:instrText>
            </w:r>
            <w:r>
              <w:fldChar w:fldCharType="separate"/>
            </w:r>
            <w:ins w:id="4285" w:author="Carsten Hein" w:date="2022-01-14T10:17:00Z">
              <w:r w:rsidR="00916225">
                <w:rPr>
                  <w:noProof/>
                </w:rPr>
                <w:t>16</w:t>
              </w:r>
            </w:ins>
            <w:del w:id="4286" w:author="Carsten Hein" w:date="2021-12-28T15:52:00Z">
              <w:r w:rsidR="00950524" w:rsidRPr="00E81B1B" w:rsidDel="0010707D">
                <w:rPr>
                  <w:noProof/>
                </w:rPr>
                <w:delText>18</w:delText>
              </w:r>
            </w:del>
            <w:r>
              <w:fldChar w:fldCharType="end"/>
            </w:r>
            <w:bookmarkEnd w:id="4283"/>
            <w:r w:rsidRPr="00E81B1B">
              <w:t xml:space="preserve"> </w:t>
            </w:r>
            <w:commentRangeStart w:id="4287"/>
            <w:r w:rsidRPr="00E81B1B">
              <w:t>Verschiebung</w:t>
            </w:r>
            <w:commentRangeEnd w:id="4287"/>
            <w:r>
              <w:commentReference w:id="4287"/>
            </w:r>
            <w:r w:rsidRPr="00E81B1B">
              <w:t xml:space="preserve"> zwischen Holz und Beton durch Herausziehen der Schrauben</w:t>
            </w:r>
            <w:bookmarkEnd w:id="4284"/>
          </w:p>
        </w:tc>
        <w:tc>
          <w:tcPr>
            <w:tcW w:w="4530" w:type="dxa"/>
          </w:tcPr>
          <w:p w14:paraId="2EF0AF4F" w14:textId="4985BD21" w:rsidR="00235D8A" w:rsidRPr="00E81B1B" w:rsidRDefault="00235D8A" w:rsidP="00235D8A">
            <w:pPr>
              <w:pStyle w:val="Beschriftung"/>
              <w:jc w:val="center"/>
            </w:pPr>
            <w:bookmarkStart w:id="4288" w:name="_Ref80186137"/>
            <w:bookmarkStart w:id="4289" w:name="_Toc93048347"/>
            <w:r w:rsidRPr="00E81B1B">
              <w:t xml:space="preserve">Abbildung </w:t>
            </w:r>
            <w:r>
              <w:fldChar w:fldCharType="begin"/>
            </w:r>
            <w:r>
              <w:instrText>SEQ Abbildung \* ARABIC</w:instrText>
            </w:r>
            <w:r>
              <w:fldChar w:fldCharType="separate"/>
            </w:r>
            <w:ins w:id="4290" w:author="Carsten Hein" w:date="2022-01-14T10:17:00Z">
              <w:r w:rsidR="00916225">
                <w:rPr>
                  <w:noProof/>
                </w:rPr>
                <w:t>17</w:t>
              </w:r>
            </w:ins>
            <w:del w:id="4291" w:author="Carsten Hein" w:date="2021-12-28T15:52:00Z">
              <w:r w:rsidR="00950524" w:rsidRPr="00E81B1B" w:rsidDel="0010707D">
                <w:rPr>
                  <w:noProof/>
                </w:rPr>
                <w:delText>19</w:delText>
              </w:r>
            </w:del>
            <w:r>
              <w:fldChar w:fldCharType="end"/>
            </w:r>
            <w:bookmarkEnd w:id="4288"/>
            <w:r w:rsidRPr="00E81B1B">
              <w:t xml:space="preserve"> In der </w:t>
            </w:r>
            <w:commentRangeStart w:id="4292"/>
            <w:r w:rsidRPr="00E81B1B">
              <w:t>Verbundfuge</w:t>
            </w:r>
            <w:commentRangeEnd w:id="4292"/>
            <w:r>
              <w:commentReference w:id="4292"/>
            </w:r>
            <w:r w:rsidRPr="00E81B1B">
              <w:t xml:space="preserve"> gerissene Schrauben</w:t>
            </w:r>
            <w:bookmarkEnd w:id="4289"/>
          </w:p>
        </w:tc>
      </w:tr>
    </w:tbl>
    <w:p w14:paraId="4148B912" w14:textId="24A38B4B" w:rsidR="009F4443" w:rsidRPr="00E81B1B" w:rsidRDefault="4C11F93A">
      <w:pPr>
        <w:pStyle w:val="berschrift2"/>
        <w:numPr>
          <w:ilvl w:val="1"/>
          <w:numId w:val="29"/>
        </w:numPr>
        <w:pPrChange w:id="4293" w:author="Carsten Hein" w:date="2022-01-03T11:43:00Z">
          <w:pPr>
            <w:pStyle w:val="berschrift1"/>
            <w:numPr>
              <w:numId w:val="29"/>
            </w:numPr>
            <w:ind w:left="432" w:hanging="432"/>
          </w:pPr>
        </w:pPrChange>
      </w:pPr>
      <w:bookmarkStart w:id="4294" w:name="_Toc92091698"/>
      <w:bookmarkStart w:id="4295" w:name="_Toc92092140"/>
      <w:bookmarkStart w:id="4296" w:name="_Toc92092252"/>
      <w:bookmarkStart w:id="4297" w:name="_Toc93048235"/>
      <w:commentRangeStart w:id="4298"/>
      <w:r>
        <w:t>Versuche</w:t>
      </w:r>
      <w:commentRangeEnd w:id="4298"/>
      <w:r w:rsidR="09FE39E8">
        <w:rPr>
          <w:rStyle w:val="Kommentarzeichen"/>
        </w:rPr>
        <w:commentReference w:id="4298"/>
      </w:r>
      <w:r>
        <w:t xml:space="preserve"> an geklebten Holz-Beton-Verbund-Bauteilen</w:t>
      </w:r>
      <w:bookmarkEnd w:id="4294"/>
      <w:bookmarkEnd w:id="4295"/>
      <w:bookmarkEnd w:id="4296"/>
      <w:bookmarkEnd w:id="4297"/>
    </w:p>
    <w:p w14:paraId="2F8A486F" w14:textId="19E9A408"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del w:id="4299" w:author="Jan Wenker" w:date="2021-12-14T12:48:00Z">
        <w:r w:rsidRPr="00E81B1B" w:rsidDel="00650163">
          <w:delText xml:space="preserve">Decken </w:delText>
        </w:r>
      </w:del>
      <w:ins w:id="4300" w:author="Jan Wenker" w:date="2021-12-14T12:48:00Z">
        <w:r w:rsidR="00650163">
          <w:t>Holz-Beton Verbindungen</w:t>
        </w:r>
        <w:r w:rsidR="00650163" w:rsidRPr="00E81B1B">
          <w:t xml:space="preserve"> </w:t>
        </w:r>
      </w:ins>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ins w:id="4301" w:author="Stefan Behring" w:date="2021-12-20T22:05:00Z">
        <w:r w:rsidR="29F59393">
          <w:t>-</w:t>
        </w:r>
      </w:ins>
      <w:del w:id="4302" w:author="Stefan Behring" w:date="2021-12-20T22:05:00Z">
        <w:r w:rsidR="00A118EC" w:rsidRPr="00E81B1B">
          <w:delText xml:space="preserve"> </w:delText>
        </w:r>
      </w:del>
      <w:r w:rsidR="00A118EC" w:rsidRPr="00E81B1B">
        <w:t xml:space="preserve">Decken sind, können bei geklebten Decken kleinere </w:t>
      </w:r>
      <w:ins w:id="4303" w:author="Stefan Behring" w:date="2021-12-20T22:05:00Z">
        <w:r w:rsidR="26524267">
          <w:t>Holz</w:t>
        </w:r>
      </w:ins>
      <w:r w:rsidR="56F5B65B">
        <w:t>Querschnitte</w:t>
      </w:r>
      <w:r w:rsidR="00A118EC" w:rsidRPr="00E81B1B">
        <w:t xml:space="preserve"> eingesetzt werden als bei mechanischen Verbindungsmitteln.</w:t>
      </w:r>
    </w:p>
    <w:p w14:paraId="35C41192" w14:textId="656463D0"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kann </w:t>
      </w:r>
      <w:ins w:id="4304" w:author="Jan Wenker" w:date="2021-12-14T12:50:00Z">
        <w:r w:rsidR="00BE4F6C" w:rsidRPr="579B4DCE">
          <w:rPr>
            <w:rFonts w:eastAsia="Calibri"/>
          </w:rPr>
          <w:t>grundsätzlich</w:t>
        </w:r>
      </w:ins>
      <w:ins w:id="4305" w:author="Jan Wenker" w:date="2021-12-14T12:49:00Z">
        <w:r w:rsidR="00BE4F6C" w:rsidRPr="579B4DCE">
          <w:rPr>
            <w:rFonts w:eastAsia="Calibri"/>
          </w:rPr>
          <w:t xml:space="preserve"> </w:t>
        </w:r>
      </w:ins>
      <w:r w:rsidR="00152BCC" w:rsidRPr="579B4DCE">
        <w:rPr>
          <w:rFonts w:eastAsia="Calibri"/>
        </w:rPr>
        <w:t xml:space="preserve">zwischen zwei </w:t>
      </w:r>
      <w:del w:id="4306" w:author="Jan Wenker" w:date="2021-12-14T12:49:00Z">
        <w:r w:rsidR="00152BCC" w:rsidRPr="579B4DCE" w:rsidDel="00BE4F6C">
          <w:rPr>
            <w:rFonts w:eastAsia="Calibri"/>
          </w:rPr>
          <w:delText xml:space="preserve">generellen </w:delText>
        </w:r>
      </w:del>
      <w:r w:rsidR="00152BCC" w:rsidRPr="579B4DCE">
        <w:rPr>
          <w:rFonts w:eastAsia="Calibri"/>
        </w:rPr>
        <w:t xml:space="preserve">Verfahren </w:t>
      </w:r>
      <w:del w:id="4307" w:author="Stefan Behring" w:date="2021-12-20T22:06:00Z">
        <w:r w:rsidR="00152BCC" w:rsidRPr="579B4DCE">
          <w:rPr>
            <w:rFonts w:eastAsia="Calibri"/>
          </w:rPr>
          <w:delText>gewählt</w:delText>
        </w:r>
      </w:del>
      <w:ins w:id="4308" w:author="Stefan Behring" w:date="2021-12-20T22:06:00Z">
        <w:r w:rsidR="014D6FD2" w:rsidRPr="579B4DCE">
          <w:rPr>
            <w:rFonts w:eastAsia="Calibri"/>
          </w:rPr>
          <w:t>unterschieden</w:t>
        </w:r>
      </w:ins>
      <w:r w:rsidR="00152BCC" w:rsidRPr="579B4DCE">
        <w:rPr>
          <w:rFonts w:eastAsia="Calibri"/>
        </w:rPr>
        <w:t xml:space="preserve"> werden: Der Nass-in-Nass-Klebung sowie der Verklebung von </w:t>
      </w:r>
      <w:ins w:id="4309" w:author="Jan Wenker" w:date="2021-12-14T12:52:00Z">
        <w:r w:rsidR="009B6AF0" w:rsidRPr="579B4DCE">
          <w:rPr>
            <w:rFonts w:eastAsia="Calibri"/>
          </w:rPr>
          <w:t>zuvor hergestellten Beton-</w:t>
        </w:r>
      </w:ins>
      <w:r w:rsidR="00152BCC" w:rsidRPr="579B4DCE">
        <w:rPr>
          <w:rFonts w:eastAsia="Calibri"/>
        </w:rPr>
        <w:t xml:space="preserve">Fertigteilen. Bei der Nass-in-Nass-Klebung </w:t>
      </w:r>
      <w:del w:id="4310" w:author="Stefan Behring" w:date="2021-12-20T22:07:00Z">
        <w:r w:rsidR="00152BCC" w:rsidRPr="579B4DCE">
          <w:rPr>
            <w:rFonts w:eastAsia="Calibri"/>
          </w:rPr>
          <w:delText>binden</w:delText>
        </w:r>
      </w:del>
      <w:ins w:id="4311" w:author="Stefan Behring" w:date="2021-12-20T22:07:00Z">
        <w:r w:rsidR="7F10DA11" w:rsidRPr="579B4DCE">
          <w:rPr>
            <w:rFonts w:eastAsia="Calibri"/>
          </w:rPr>
          <w:t>erhärten</w:t>
        </w:r>
      </w:ins>
      <w:r w:rsidR="00152BCC" w:rsidRPr="579B4DCE">
        <w:rPr>
          <w:rFonts w:eastAsia="Calibri"/>
        </w:rPr>
        <w:t xml:space="preserve"> Beton und Klebstoff gleichzeitig</w:t>
      </w:r>
      <w:del w:id="4312" w:author="Stefan Behring" w:date="2021-12-20T22:07:00Z">
        <w:r w:rsidR="00152BCC" w:rsidRPr="579B4DCE">
          <w:rPr>
            <w:rFonts w:eastAsia="Calibri"/>
          </w:rPr>
          <w:delText xml:space="preserve"> au</w:delText>
        </w:r>
      </w:del>
      <w:r w:rsidR="00152BCC" w:rsidRPr="579B4DCE">
        <w:rPr>
          <w:rFonts w:eastAsia="Calibri"/>
        </w:rPr>
        <w:t xml:space="preserve">s; die Betonage erfolgt auf den mit Klebstoff </w:t>
      </w:r>
      <w:del w:id="4313" w:author="Stefan Behring" w:date="2021-12-20T22:08:00Z">
        <w:r w:rsidR="00152BCC" w:rsidRPr="579B4DCE">
          <w:rPr>
            <w:rFonts w:eastAsia="Calibri"/>
          </w:rPr>
          <w:delText>bestrichenen</w:delText>
        </w:r>
      </w:del>
      <w:ins w:id="4314" w:author="Stefan Behring" w:date="2021-12-20T22:08:00Z">
        <w:r w:rsidR="24C95B58" w:rsidRPr="579B4DCE">
          <w:rPr>
            <w:rFonts w:eastAsia="Calibri"/>
          </w:rPr>
          <w:t>benetzten</w:t>
        </w:r>
      </w:ins>
      <w:r w:rsidR="00152BCC" w:rsidRPr="579B4DCE">
        <w:rPr>
          <w:rFonts w:eastAsia="Calibri"/>
        </w:rPr>
        <w:t xml:space="preserve"> Balken. Bei der Verklebung von Fertigteilen werden Betonfertigteile auf den mit Klebstoff </w:t>
      </w:r>
      <w:del w:id="4315" w:author="Stefan Behring" w:date="2021-12-20T22:08:00Z">
        <w:r w:rsidR="00152BCC" w:rsidRPr="579B4DCE">
          <w:rPr>
            <w:rFonts w:eastAsia="Calibri"/>
          </w:rPr>
          <w:delText>bestrichenen</w:delText>
        </w:r>
      </w:del>
      <w:ins w:id="4316" w:author="Stefan Behring" w:date="2021-12-20T22:08:00Z">
        <w:r w:rsidR="74CDF6DC" w:rsidRPr="579B4DCE">
          <w:rPr>
            <w:rFonts w:eastAsia="Calibri"/>
          </w:rPr>
          <w:t>benetzten</w:t>
        </w:r>
      </w:ins>
      <w:r w:rsidR="00152BCC" w:rsidRPr="579B4DCE">
        <w:rPr>
          <w:rFonts w:eastAsia="Calibri"/>
        </w:rPr>
        <w:t xml:space="preserve"> Balken positioniert. </w:t>
      </w:r>
      <w:ins w:id="4317" w:author="Stefan Behring" w:date="2021-12-20T22:09:00Z">
        <w:r w:rsidR="041BCDF1" w:rsidRPr="579B4DCE">
          <w:rPr>
            <w:rFonts w:eastAsia="Calibri"/>
          </w:rPr>
          <w:t xml:space="preserve">Im Idealfall erzeugt </w:t>
        </w:r>
      </w:ins>
      <w:del w:id="4318" w:author="Stefan Behring" w:date="2021-12-20T22:09:00Z">
        <w:r w:rsidRPr="579B4DCE" w:rsidDel="490AAFB0">
          <w:rPr>
            <w:rFonts w:eastAsia="Calibri"/>
          </w:rPr>
          <w:delText>D</w:delText>
        </w:r>
      </w:del>
      <w:ins w:id="4319" w:author="Stefan Behring" w:date="2021-12-20T22:09:00Z">
        <w:r w:rsidR="3750D7D4" w:rsidRPr="579B4DCE">
          <w:rPr>
            <w:rFonts w:eastAsia="Calibri"/>
          </w:rPr>
          <w:t>d</w:t>
        </w:r>
      </w:ins>
      <w:r w:rsidR="490AAFB0" w:rsidRPr="579B4DCE">
        <w:rPr>
          <w:rFonts w:eastAsia="Calibri"/>
        </w:rPr>
        <w:t>as</w:t>
      </w:r>
      <w:r w:rsidR="00152BCC" w:rsidRPr="579B4DCE">
        <w:rPr>
          <w:rFonts w:eastAsia="Calibri"/>
        </w:rPr>
        <w:t xml:space="preserve"> Gewicht des Betons </w:t>
      </w:r>
      <w:del w:id="4320" w:author="Stefan Behring" w:date="2021-12-20T22:09:00Z">
        <w:r w:rsidR="00152BCC" w:rsidRPr="579B4DCE">
          <w:rPr>
            <w:rFonts w:eastAsia="Calibri"/>
          </w:rPr>
          <w:delText>erzeugt</w:delText>
        </w:r>
      </w:del>
      <w:r w:rsidR="00152BCC" w:rsidRPr="579B4DCE">
        <w:rPr>
          <w:rFonts w:eastAsia="Calibri"/>
        </w:rPr>
        <w:t xml:space="preserve"> den notwendigen Anpressdruck. Aus Gründen der Lesbarkeit werden im Folgenden die Begriffe Nassklebung</w:t>
      </w:r>
      <w:ins w:id="4321" w:author="Stefan Behring" w:date="2021-12-20T22:09:00Z">
        <w:r w:rsidR="00152BCC" w:rsidRPr="579B4DCE">
          <w:rPr>
            <w:rFonts w:eastAsia="Calibri"/>
          </w:rPr>
          <w:t xml:space="preserve"> </w:t>
        </w:r>
        <w:r w:rsidR="218EF399" w:rsidRPr="579B4DCE">
          <w:rPr>
            <w:rFonts w:eastAsia="Calibri"/>
          </w:rPr>
          <w:t>(für Nass-in-N</w:t>
        </w:r>
      </w:ins>
      <w:ins w:id="4322" w:author="Stefan Behring" w:date="2021-12-20T22:10:00Z">
        <w:r w:rsidR="218EF399" w:rsidRPr="579B4DCE">
          <w:rPr>
            <w:rFonts w:eastAsia="Calibri"/>
          </w:rPr>
          <w:t>ass)</w:t>
        </w:r>
      </w:ins>
      <w:r w:rsidR="490AAFB0" w:rsidRPr="579B4DCE">
        <w:rPr>
          <w:rFonts w:eastAsia="Calibri"/>
        </w:rPr>
        <w:t xml:space="preserve"> </w:t>
      </w:r>
      <w:r w:rsidR="00152BCC" w:rsidRPr="579B4DCE">
        <w:rPr>
          <w:rFonts w:eastAsia="Calibri"/>
        </w:rPr>
        <w:t>und Trockenklebung</w:t>
      </w:r>
      <w:ins w:id="4323" w:author="Stefan Behring" w:date="2021-12-20T22:10:00Z">
        <w:r w:rsidR="00152BCC" w:rsidRPr="579B4DCE">
          <w:rPr>
            <w:rFonts w:eastAsia="Calibri"/>
          </w:rPr>
          <w:t xml:space="preserve"> </w:t>
        </w:r>
        <w:r w:rsidR="7E775878" w:rsidRPr="579B4DCE">
          <w:rPr>
            <w:rFonts w:eastAsia="Calibri"/>
          </w:rPr>
          <w:t>(für Verklebung von Fertigteilen)</w:t>
        </w:r>
      </w:ins>
      <w:r w:rsidR="490AAFB0" w:rsidRPr="579B4DCE">
        <w:rPr>
          <w:rFonts w:eastAsia="Calibri"/>
        </w:rPr>
        <w:t xml:space="preserve"> </w:t>
      </w:r>
      <w:r w:rsidR="00152BCC" w:rsidRPr="579B4DCE">
        <w:rPr>
          <w:rFonts w:eastAsia="Calibri"/>
        </w:rPr>
        <w:t>verwendet.</w:t>
      </w:r>
    </w:p>
    <w:p w14:paraId="4BB89246" w14:textId="22370756" w:rsidR="005F574C" w:rsidRPr="00E81B1B" w:rsidRDefault="6E7E6C3D" w:rsidP="002A78D1">
      <w:r w:rsidRPr="00E81B1B">
        <w:t>Wie der folgende Überblick über den aktuellen Forschungsstand</w:t>
      </w:r>
      <w:ins w:id="4324" w:author="Jan Wenker" w:date="2021-12-14T12:53:00Z">
        <w:r w:rsidR="0012706B">
          <w:t xml:space="preserve"> </w:t>
        </w:r>
        <w:r w:rsidR="00FC5552">
          <w:t>im Detail zeigt</w:t>
        </w:r>
      </w:ins>
      <w:del w:id="4325" w:author="Jan Wenker" w:date="2021-12-14T12:53:00Z">
        <w:r w:rsidRPr="00E81B1B" w:rsidDel="00FC5552">
          <w:delText xml:space="preserve"> zeigen wird,</w:delText>
        </w:r>
      </w:del>
      <w:ins w:id="4326" w:author="Jan Wenker" w:date="2021-12-14T12:53:00Z">
        <w:r w:rsidR="00FC5552">
          <w:t>,</w:t>
        </w:r>
      </w:ins>
      <w:r w:rsidRPr="00E81B1B">
        <w:t xml:space="preserve"> wurden bislang </w:t>
      </w:r>
      <w:r w:rsidR="00152BCC" w:rsidRPr="00E81B1B">
        <w:t>Trockenk</w:t>
      </w:r>
      <w:r w:rsidRPr="00E81B1B">
        <w:t xml:space="preserve">lebungen von Fertigteilen aus </w:t>
      </w:r>
      <w:commentRangeStart w:id="4327"/>
      <w:r w:rsidRPr="00E81B1B">
        <w:t xml:space="preserve">Normalbeton </w:t>
      </w:r>
      <w:commentRangeEnd w:id="4327"/>
      <w:r w:rsidR="00FC5552">
        <w:commentReference w:id="4327"/>
      </w:r>
      <w:r w:rsidRPr="00E81B1B">
        <w:t>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del w:id="4328" w:author="Stefan Behring" w:date="2021-12-20T22:11:00Z">
        <w:r w:rsidR="00152BCC" w:rsidRPr="00E81B1B">
          <w:delText>Untersuchungen, bei denen Normalbetone untersucht wurden, sind nur in geringem Maße vorhanden</w:delText>
        </w:r>
      </w:del>
      <w:r w:rsidR="00152BCC" w:rsidRPr="00E81B1B">
        <w:t xml:space="preserve">. </w:t>
      </w:r>
      <w:r w:rsidRPr="00E81B1B">
        <w:t xml:space="preserve">Die </w:t>
      </w:r>
      <w:del w:id="4329" w:author="Stefan Behring" w:date="2021-12-20T22:11:00Z">
        <w:r w:rsidRPr="00E81B1B">
          <w:delText>Experimente</w:delText>
        </w:r>
      </w:del>
      <w:ins w:id="4330" w:author="Stefan Behring" w:date="2021-12-20T22:11:00Z">
        <w:r w:rsidR="4AAE4AF7">
          <w:t>Versuche</w:t>
        </w:r>
      </w:ins>
      <w:r w:rsidRPr="00E81B1B">
        <w:t xml:space="preserve"> in diesem Forschungsprojekt</w:t>
      </w:r>
      <w:r w:rsidR="00F7428B" w:rsidRPr="00E81B1B">
        <w:t xml:space="preserve"> leisten</w:t>
      </w:r>
      <w:r w:rsidRPr="00E81B1B">
        <w:t xml:space="preserve"> einen Beitrag zum Schließen dieser Lücke. </w:t>
      </w:r>
    </w:p>
    <w:p w14:paraId="4D760122" w14:textId="25265B04" w:rsidR="00A118EC" w:rsidRPr="00E81B1B" w:rsidRDefault="70863812" w:rsidP="00AD7C08">
      <w:pPr>
        <w:pStyle w:val="berschrift2"/>
        <w:numPr>
          <w:ilvl w:val="1"/>
          <w:numId w:val="29"/>
        </w:numPr>
      </w:pPr>
      <w:bookmarkStart w:id="4331" w:name="_Toc92091699"/>
      <w:bookmarkStart w:id="4332" w:name="_Toc92092141"/>
      <w:bookmarkStart w:id="4333" w:name="_Toc92092253"/>
      <w:bookmarkStart w:id="4334" w:name="_Toc93048236"/>
      <w:r>
        <w:t xml:space="preserve">Stand der </w:t>
      </w:r>
      <w:commentRangeStart w:id="4335"/>
      <w:r>
        <w:t>Forschung</w:t>
      </w:r>
      <w:commentRangeEnd w:id="4335"/>
      <w:r w:rsidR="0023306A">
        <w:commentReference w:id="4335"/>
      </w:r>
      <w:r>
        <w:t xml:space="preserve"> und Technik</w:t>
      </w:r>
      <w:bookmarkEnd w:id="4331"/>
      <w:bookmarkEnd w:id="4332"/>
      <w:bookmarkEnd w:id="4333"/>
      <w:ins w:id="4336" w:author="Carsten Hein" w:date="2022-01-03T11:43:00Z">
        <w:r w:rsidR="004D61ED">
          <w:t xml:space="preserve"> zur </w:t>
        </w:r>
        <w:r w:rsidR="00A63BF2">
          <w:t>geklebten Verbindung zwischen Holz und Beton</w:t>
        </w:r>
      </w:ins>
      <w:bookmarkEnd w:id="4334"/>
    </w:p>
    <w:p w14:paraId="046FF597" w14:textId="2322B9B7" w:rsidR="008904CE" w:rsidRPr="00E81B1B" w:rsidRDefault="000629A1"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916225">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et in wet process“).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916225">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w:t>
      </w:r>
      <w:del w:id="4337" w:author="Jan Wenker" w:date="2021-12-14T12:54:00Z">
        <w:r w:rsidR="0023306A" w:rsidRPr="00E81B1B" w:rsidDel="007D7549">
          <w:delText xml:space="preserve">tatsächlich </w:delText>
        </w:r>
      </w:del>
      <w:r w:rsidR="0023306A" w:rsidRPr="00E81B1B">
        <w:t>kontraproduktiv ist, da</w:t>
      </w:r>
      <w:r w:rsidR="008904CE" w:rsidRPr="00E81B1B">
        <w:t xml:space="preserve"> die Überschreitung der Topfzeit zu einer mangelhaften Adhäsion führt</w:t>
      </w:r>
      <w:del w:id="4338" w:author="Jan Wenker" w:date="2021-12-14T12:55:00Z">
        <w:r w:rsidR="008904CE" w:rsidRPr="00E81B1B" w:rsidDel="007E7633">
          <w:delText>.</w:delText>
        </w:r>
      </w:del>
      <w:r w:rsidR="008904CE" w:rsidRPr="00E81B1B">
        <w:t xml:space="preserve">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916225">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97D1A65" w14:textId="4190705B" w:rsidR="008904CE" w:rsidRPr="00E81B1B" w:rsidRDefault="008904CE" w:rsidP="0023306A">
      <w:r w:rsidRPr="00E81B1B">
        <w:rPr>
          <w:noProof/>
          <w:lang w:eastAsia="de-DE"/>
        </w:rPr>
        <w:lastRenderedPageBreak/>
        <w:drawing>
          <wp:inline distT="0" distB="0" distL="0" distR="0" wp14:anchorId="603FDFA9" wp14:editId="2AADC105">
            <wp:extent cx="2048256" cy="1577941"/>
            <wp:effectExtent l="0" t="0" r="0" b="381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058715" cy="1585998"/>
                    </a:xfrm>
                    <a:prstGeom prst="rect">
                      <a:avLst/>
                    </a:prstGeom>
                  </pic:spPr>
                </pic:pic>
              </a:graphicData>
            </a:graphic>
          </wp:inline>
        </w:drawing>
      </w:r>
      <w:r w:rsidRPr="00E81B1B">
        <w:t xml:space="preserve"> </w:t>
      </w:r>
      <w:commentRangeStart w:id="4339"/>
      <w:commentRangeEnd w:id="4339"/>
      <w:r w:rsidR="00102E43">
        <w:rPr>
          <w:rStyle w:val="Kommentarzeichen"/>
        </w:rPr>
        <w:commentReference w:id="4339"/>
      </w:r>
    </w:p>
    <w:p w14:paraId="5D331931" w14:textId="705EDE7A" w:rsidR="008904CE" w:rsidRPr="00E81B1B" w:rsidRDefault="008904CE" w:rsidP="008904CE">
      <w:pPr>
        <w:pStyle w:val="Beschriftung"/>
      </w:pPr>
      <w:bookmarkStart w:id="4340" w:name="_Toc93048348"/>
      <w:r w:rsidRPr="00E81B1B">
        <w:t xml:space="preserve">Abbildung </w:t>
      </w:r>
      <w:r>
        <w:fldChar w:fldCharType="begin"/>
      </w:r>
      <w:r>
        <w:instrText>SEQ Abbildung \* ARABIC</w:instrText>
      </w:r>
      <w:r>
        <w:fldChar w:fldCharType="separate"/>
      </w:r>
      <w:ins w:id="4341" w:author="Carsten Hein" w:date="2022-01-14T10:17:00Z">
        <w:r w:rsidR="00916225">
          <w:rPr>
            <w:noProof/>
          </w:rPr>
          <w:t>18</w:t>
        </w:r>
      </w:ins>
      <w:del w:id="4342" w:author="Carsten Hein" w:date="2021-12-28T15:52:00Z">
        <w:r w:rsidR="00950524" w:rsidRPr="00E81B1B" w:rsidDel="0010707D">
          <w:rPr>
            <w:noProof/>
          </w:rPr>
          <w:delText>20</w:delText>
        </w:r>
      </w:del>
      <w:r>
        <w:fldChar w:fldCharType="end"/>
      </w:r>
      <w:r w:rsidRPr="00E81B1B">
        <w:t xml:space="preserve"> Schnitt durch eine mittels Nassklebung hergestellte </w:t>
      </w:r>
      <w:commentRangeStart w:id="4343"/>
      <w:r w:rsidRPr="00E81B1B">
        <w:t>Verbundfuge</w:t>
      </w:r>
      <w:commentRangeEnd w:id="4343"/>
      <w:r>
        <w:commentReference w:id="4343"/>
      </w:r>
      <w:r w:rsidRPr="00E81B1B">
        <w:t xml:space="preserve"> mit rot eingefärbtem Klebstoff </w:t>
      </w:r>
      <w:sdt>
        <w:sdtPr>
          <w:id w:val="1068999070"/>
          <w:citation/>
        </w:sdtPr>
        <w:sdtContent>
          <w:r w:rsidRPr="00E81B1B">
            <w:fldChar w:fldCharType="begin"/>
          </w:r>
          <w:r w:rsidRPr="00E81B1B">
            <w:instrText xml:space="preserve"> CITATION Bru07 \l 1031 </w:instrText>
          </w:r>
          <w:r w:rsidRPr="00E81B1B">
            <w:fldChar w:fldCharType="separate"/>
          </w:r>
          <w:r w:rsidR="00916225">
            <w:rPr>
              <w:noProof/>
            </w:rPr>
            <w:t>(Brunner, Romer, &amp; Schnüriger, 2007)</w:t>
          </w:r>
          <w:r w:rsidRPr="00E81B1B">
            <w:fldChar w:fldCharType="end"/>
          </w:r>
        </w:sdtContent>
      </w:sdt>
      <w:bookmarkEnd w:id="4340"/>
    </w:p>
    <w:p w14:paraId="5D86CB9C" w14:textId="2CCDA26F" w:rsidR="00EA7100" w:rsidRPr="00E81B1B" w:rsidRDefault="000629A1"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ins w:id="4344" w:author="Carsten Hein" w:date="2022-01-14T10:17:00Z">
            <w:r w:rsidR="00916225">
              <w:rPr>
                <w:noProof/>
              </w:rPr>
              <w:t>(de Oliveira Negrao, de Oliveira, de Oliveira, &amp; Cachim, 2010)</w:t>
            </w:r>
          </w:ins>
          <w:del w:id="4345" w:author="Carsten Hein" w:date="2022-01-03T08:40:00Z">
            <w:r w:rsidR="00D84E86" w:rsidRPr="00E81B1B" w:rsidDel="009737A6">
              <w:rPr>
                <w:noProof/>
              </w:rPr>
              <w:delText xml:space="preserve"> (de Oliveira Negrao, de Oliveira, de Oliveira, &amp; Cachim, 2010)</w:delText>
            </w:r>
          </w:del>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 xml:space="preserve">zwei verschiedene Epoxidharze der SIKA AG.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4346"/>
      <w:r w:rsidR="00D84E86" w:rsidRPr="00E81B1B">
        <w:t xml:space="preserve">Feuchtklima </w:t>
      </w:r>
      <w:commentRangeEnd w:id="4346"/>
      <w:r w:rsidR="0058303C">
        <w:rPr>
          <w:rStyle w:val="Kommentarzeichen"/>
        </w:rPr>
        <w:commentReference w:id="4346"/>
      </w:r>
      <w:r w:rsidR="00D84E86" w:rsidRPr="00E81B1B">
        <w:t xml:space="preserve">und Normalklima erzielt. Die </w:t>
      </w:r>
      <w:del w:id="4347" w:author="Jan Wenker" w:date="2021-12-14T12:57:00Z">
        <w:r w:rsidR="00D84E86" w:rsidRPr="00E81B1B" w:rsidDel="0058303C">
          <w:delText xml:space="preserve">erzeugten </w:delText>
        </w:r>
      </w:del>
      <w:ins w:id="4348" w:author="Jan Wenker" w:date="2021-12-14T12:57:00Z">
        <w:r w:rsidR="0058303C">
          <w:t>dabei erreichte</w:t>
        </w:r>
      </w:ins>
      <w:ins w:id="4349" w:author="Jan Wenker" w:date="2021-12-14T12:58:00Z">
        <w:r w:rsidR="0058303C">
          <w:t xml:space="preserve"> </w:t>
        </w:r>
      </w:ins>
      <w:r w:rsidR="00D84E86" w:rsidRPr="00E81B1B">
        <w:t>Holzfeucht</w:t>
      </w:r>
      <w:ins w:id="4350" w:author="Jan Wenker" w:date="2021-12-14T12:58:00Z">
        <w:r w:rsidR="0058303C">
          <w:t>e</w:t>
        </w:r>
      </w:ins>
      <w:del w:id="4351" w:author="Jan Wenker" w:date="2021-12-14T12:57:00Z">
        <w:r w:rsidR="00D84E86" w:rsidRPr="00E81B1B" w:rsidDel="0058303C">
          <w:delText>en</w:delText>
        </w:r>
      </w:del>
      <w:r w:rsidR="00D84E86" w:rsidRPr="00E81B1B">
        <w:t xml:space="preserve"> </w:t>
      </w:r>
      <w:r w:rsidR="00A130A0" w:rsidRPr="00E81B1B">
        <w:t>lag</w:t>
      </w:r>
      <w:del w:id="4352" w:author="Jan Wenker" w:date="2021-12-14T12:58:00Z">
        <w:r w:rsidR="00A130A0" w:rsidRPr="00E81B1B" w:rsidDel="0058303C">
          <w:delText>en</w:delText>
        </w:r>
      </w:del>
      <w:r w:rsidR="00A130A0" w:rsidRPr="00E81B1B">
        <w:t xml:space="preserve"> </w:t>
      </w:r>
      <w:r w:rsidR="00D84E86" w:rsidRPr="00E81B1B">
        <w:t>bei 12</w:t>
      </w:r>
      <w:ins w:id="4353" w:author="Jan Wenker" w:date="2021-12-14T12:58:00Z">
        <w:r w:rsidR="0058303C">
          <w:t xml:space="preserve"> % bzw. </w:t>
        </w:r>
      </w:ins>
      <w:del w:id="4354" w:author="Jan Wenker" w:date="2021-12-14T12:58:00Z">
        <w:r w:rsidR="00D84E86" w:rsidRPr="00E81B1B" w:rsidDel="0058303C">
          <w:delText xml:space="preserve"> und </w:delText>
        </w:r>
      </w:del>
      <w:r w:rsidR="00D84E86" w:rsidRPr="00E81B1B">
        <w:t xml:space="preserve">20%. Die Versuche </w:t>
      </w:r>
      <w:r w:rsidR="00A130A0" w:rsidRPr="00E81B1B">
        <w:t xml:space="preserve">wurden </w:t>
      </w:r>
      <w:r w:rsidR="00D84E86" w:rsidRPr="00E81B1B">
        <w:t>als Push-Out-Versuch (</w:t>
      </w:r>
      <w:r w:rsidR="4EF7F050" w:rsidRPr="00E81B1B">
        <w:t>s</w:t>
      </w:r>
      <w:ins w:id="4355" w:author="Stefan Behring" w:date="2021-12-20T22:17:00Z">
        <w:r w:rsidR="2917FFBF" w:rsidRPr="00E81B1B">
          <w:t>iehe</w:t>
        </w:r>
      </w:ins>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ins w:id="4356" w:author="Carsten Hein" w:date="2022-01-14T10:17:00Z">
        <w:r w:rsidR="00916225" w:rsidRPr="00E81B1B">
          <w:t xml:space="preserve">Abbildung </w:t>
        </w:r>
        <w:r w:rsidR="00916225">
          <w:rPr>
            <w:noProof/>
          </w:rPr>
          <w:t>19</w:t>
        </w:r>
      </w:ins>
      <w:del w:id="4357" w:author="Carsten Hein" w:date="2022-01-03T08:40:00Z">
        <w:r w:rsidR="00257410" w:rsidRPr="00E81B1B" w:rsidDel="009737A6">
          <w:delText>Abbildung 21</w:delText>
        </w:r>
      </w:del>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Adhäsives Versagen </w:t>
      </w:r>
      <w:r w:rsidR="00A130A0" w:rsidRPr="00E81B1B">
        <w:t xml:space="preserve">wurde </w:t>
      </w:r>
      <w:r w:rsidR="00EA7100" w:rsidRPr="00E81B1B">
        <w:t xml:space="preserve">nur in geringem Maße beobachtet. Die mittleren Bruchlasten der Serien </w:t>
      </w:r>
      <w:r w:rsidR="00A130A0" w:rsidRPr="00E81B1B">
        <w:t xml:space="preserve">lagen </w:t>
      </w:r>
      <w:r w:rsidR="00EA7100" w:rsidRPr="00E81B1B">
        <w:t xml:space="preserve">zwischen 1,16 </w:t>
      </w:r>
      <w:ins w:id="4358" w:author="Jan Wenker" w:date="2021-12-14T12:58:00Z">
        <w:r w:rsidR="001C4A97" w:rsidRPr="00E81B1B">
          <w:t xml:space="preserve">N/mm² </w:t>
        </w:r>
      </w:ins>
      <w:r w:rsidR="00EA7100" w:rsidRPr="00E81B1B">
        <w:t>und 5,21 N/mm². Auffällig ist die hohe Streuung der Ergebnisse mit Variationskoeffizienten von ca. 50</w:t>
      </w:r>
      <w:ins w:id="4359" w:author="Jan Wenker" w:date="2021-12-14T12:59:00Z">
        <w:r w:rsidR="00AB5BCE">
          <w:t xml:space="preserve"> </w:t>
        </w:r>
      </w:ins>
      <w:r w:rsidR="00EA7100" w:rsidRPr="00E81B1B">
        <w:t xml:space="preserve">% innerhalb einiger der Serien, trotz zum Teil bereits aussortierter Ausreißer. </w:t>
      </w:r>
    </w:p>
    <w:p w14:paraId="67D845B8" w14:textId="120041F4" w:rsidR="00EA7100" w:rsidRPr="00E81B1B" w:rsidRDefault="00EA7100" w:rsidP="008904CE">
      <w:pPr>
        <w:tabs>
          <w:tab w:val="left" w:pos="2627"/>
        </w:tabs>
      </w:pPr>
      <w:commentRangeStart w:id="4360"/>
      <w:r w:rsidRPr="00E81B1B">
        <w:t xml:space="preserve">Das gezielte Quellen und Schwinden des Holzes </w:t>
      </w:r>
      <w:commentRangeEnd w:id="4360"/>
      <w:r w:rsidR="00AB4EF3">
        <w:rPr>
          <w:rStyle w:val="Kommentarzeichen"/>
        </w:rPr>
        <w:commentReference w:id="4360"/>
      </w:r>
      <w:r w:rsidRPr="00E81B1B">
        <w:t>führt</w:t>
      </w:r>
      <w:r w:rsidR="00A130A0" w:rsidRPr="00E81B1B">
        <w:t>e</w:t>
      </w:r>
      <w:r w:rsidRPr="00E81B1B">
        <w:t xml:space="preserve"> im Allgemeinen zu einer Abminderung der Festigkeit. Lediglich im </w:t>
      </w:r>
      <w:del w:id="4361" w:author="Jan Wenker" w:date="2021-12-16T11:54:00Z">
        <w:r w:rsidRPr="00E81B1B" w:rsidDel="005977F0">
          <w:delText>Falle</w:delText>
        </w:r>
      </w:del>
      <w:ins w:id="4362" w:author="Jan Wenker" w:date="2021-12-16T11:54:00Z">
        <w:r w:rsidR="005977F0">
          <w:t>Fall</w:t>
        </w:r>
      </w:ins>
      <w:r w:rsidRPr="00E81B1B">
        <w:t xml:space="preserve"> der Nassklebung erw</w:t>
      </w:r>
      <w:r w:rsidR="00A130A0" w:rsidRPr="00E81B1B">
        <w:t>ies</w:t>
      </w:r>
      <w:r w:rsidRPr="00E81B1B">
        <w:t xml:space="preserve"> sich eine Erhöhung der Holzfeuchte während des Abbindens als förderlich für die </w:t>
      </w:r>
      <w:commentRangeStart w:id="4363"/>
      <w:r w:rsidRPr="00E81B1B">
        <w:t>Verbundfestigkeit</w:t>
      </w:r>
      <w:commentRangeEnd w:id="4363"/>
      <w:r w:rsidR="007B2225">
        <w:rPr>
          <w:rStyle w:val="Kommentarzeichen"/>
        </w:rPr>
        <w:commentReference w:id="4363"/>
      </w:r>
      <w:r w:rsidRPr="00E81B1B">
        <w:t>. Es wird vermutet, dass dies dadurch begründet ist, dass das feuchte Klima vor allem auf die Hydratation des Betons einen positiven Effekt hatte.</w:t>
      </w:r>
    </w:p>
    <w:p w14:paraId="3D4319AC" w14:textId="3711F576" w:rsidR="00EA7100" w:rsidRPr="00E81B1B" w:rsidRDefault="00EA7100" w:rsidP="008904CE">
      <w:pPr>
        <w:tabs>
          <w:tab w:val="left" w:pos="2627"/>
        </w:tabs>
      </w:pPr>
      <w:r w:rsidRPr="00E81B1B">
        <w:t>Bei Annahme einer mittleren Scherfestigkeit von GL24h von 10</w:t>
      </w:r>
      <w:ins w:id="4364" w:author="Jan Wenker" w:date="2021-12-14T13:01:00Z">
        <w:r w:rsidR="00215E95">
          <w:t xml:space="preserve"> N</w:t>
        </w:r>
      </w:ins>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916225">
            <w:rPr>
              <w:noProof/>
            </w:rPr>
            <w:t>(DIN 68364:2003-05, 2003)</w:t>
          </w:r>
          <w:r w:rsidR="00257410" w:rsidRPr="00E81B1B">
            <w:fldChar w:fldCharType="end"/>
          </w:r>
        </w:sdtContent>
      </w:sdt>
      <w:r w:rsidR="00257410" w:rsidRPr="00E81B1B">
        <w:t xml:space="preserve"> </w:t>
      </w:r>
      <w:r w:rsidRPr="00E81B1B">
        <w:t xml:space="preserve">sind die beobachteten Bruchspannungen als eher gering einzustufen. Ursächlich hierfür sind jedoch die scharfen klimatischen Bedingungen einiger Versuchsserien sowie das </w:t>
      </w:r>
      <w:del w:id="4365" w:author="Jan Wenker" w:date="2021-12-14T13:10:00Z">
        <w:r w:rsidRPr="00E81B1B" w:rsidDel="00733ED8">
          <w:delText xml:space="preserve">Vorhandensein </w:delText>
        </w:r>
      </w:del>
      <w:ins w:id="4366" w:author="Jan Wenker" w:date="2021-12-14T13:10:00Z">
        <w:r w:rsidR="00733ED8">
          <w:t>Auftreten</w:t>
        </w:r>
        <w:r w:rsidR="00733ED8" w:rsidRPr="00E81B1B">
          <w:t xml:space="preserve"> </w:t>
        </w:r>
      </w:ins>
      <w:r w:rsidRPr="00E81B1B">
        <w:t xml:space="preserve">von Querzugspannungen </w:t>
      </w:r>
      <w:del w:id="4367" w:author="Jan Wenker" w:date="2021-12-14T13:10:00Z">
        <w:r w:rsidRPr="00E81B1B" w:rsidDel="00733ED8">
          <w:delText>aus dem</w:delText>
        </w:r>
      </w:del>
      <w:ins w:id="4368" w:author="Jan Wenker" w:date="2021-12-14T13:10:00Z">
        <w:r w:rsidR="00733ED8">
          <w:t>bedingt durch den</w:t>
        </w:r>
      </w:ins>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52126" cy="2195328"/>
                    </a:xfrm>
                    <a:prstGeom prst="rect">
                      <a:avLst/>
                    </a:prstGeom>
                  </pic:spPr>
                </pic:pic>
              </a:graphicData>
            </a:graphic>
          </wp:inline>
        </w:drawing>
      </w:r>
      <w:r w:rsidRPr="00E81B1B">
        <w:t xml:space="preserve"> </w:t>
      </w:r>
    </w:p>
    <w:p w14:paraId="721E44B3" w14:textId="37C467B1" w:rsidR="00D84E86" w:rsidRPr="00E81B1B" w:rsidRDefault="00D84E86" w:rsidP="00D84E86">
      <w:pPr>
        <w:pStyle w:val="Beschriftung"/>
      </w:pPr>
      <w:bookmarkStart w:id="4369" w:name="_Ref80025171"/>
      <w:bookmarkStart w:id="4370" w:name="_Toc93048349"/>
      <w:r w:rsidRPr="00E81B1B">
        <w:t xml:space="preserve">Abbildung </w:t>
      </w:r>
      <w:r>
        <w:fldChar w:fldCharType="begin"/>
      </w:r>
      <w:r>
        <w:instrText>SEQ Abbildung \* ARABIC</w:instrText>
      </w:r>
      <w:r>
        <w:fldChar w:fldCharType="separate"/>
      </w:r>
      <w:ins w:id="4371" w:author="Carsten Hein" w:date="2022-01-14T10:17:00Z">
        <w:r w:rsidR="00916225">
          <w:rPr>
            <w:noProof/>
          </w:rPr>
          <w:t>19</w:t>
        </w:r>
      </w:ins>
      <w:del w:id="4372" w:author="Carsten Hein" w:date="2021-12-28T15:52:00Z">
        <w:r w:rsidR="00950524" w:rsidRPr="00E81B1B" w:rsidDel="0010707D">
          <w:rPr>
            <w:noProof/>
          </w:rPr>
          <w:delText>21</w:delText>
        </w:r>
      </w:del>
      <w:r>
        <w:fldChar w:fldCharType="end"/>
      </w:r>
      <w:bookmarkEnd w:id="4369"/>
      <w:r w:rsidRPr="00E81B1B">
        <w:t xml:space="preserve"> Schematische Abbildung des Push-Out-Versuchs und des Lastabtrags</w:t>
      </w:r>
      <w:bookmarkEnd w:id="4370"/>
    </w:p>
    <w:p w14:paraId="0C4B141B" w14:textId="557D718B" w:rsidR="0023306A" w:rsidRPr="00E81B1B" w:rsidRDefault="000629A1"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916225">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 xml:space="preserve">sen </w:t>
      </w:r>
      <w:r w:rsidR="00967234" w:rsidRPr="00E81B1B">
        <w:lastRenderedPageBreak/>
        <w:t>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183DF45F" w:rsidR="00967234" w:rsidRPr="00E81B1B" w:rsidRDefault="000629A1"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16225">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000BB4" w:rsidRPr="00E81B1B">
        <w:t>, die mittels Trockenklebung gefügt w</w:t>
      </w:r>
      <w:r w:rsidR="00246EE0" w:rsidRPr="00E81B1B">
        <w:t>urden</w:t>
      </w:r>
      <w:r w:rsidR="00000BB4" w:rsidRPr="00E81B1B">
        <w:t xml:space="preserve">. In kleinformatigen Versuchen </w:t>
      </w:r>
      <w:r w:rsidR="00D50D96" w:rsidRPr="00E81B1B">
        <w:t>w</w:t>
      </w:r>
      <w:r w:rsidR="00246EE0" w:rsidRPr="00E81B1B">
        <w:t>ur</w:t>
      </w:r>
      <w:r w:rsidR="00D50D96" w:rsidRPr="00E81B1B">
        <w:t xml:space="preserve">den verschiedene Klebstoffe und Oberflächenbeschaffenheiten der Fügeteile untersucht, wobei stets </w:t>
      </w:r>
      <w:commentRangeStart w:id="4373"/>
      <w:r w:rsidR="00D50D96" w:rsidRPr="00E81B1B">
        <w:t xml:space="preserve">UHPC </w:t>
      </w:r>
      <w:commentRangeEnd w:id="4373"/>
      <w:r w:rsidR="00B04B43">
        <w:rPr>
          <w:rStyle w:val="Kommentarzeichen"/>
        </w:rPr>
        <w:commentReference w:id="4373"/>
      </w:r>
      <w:r w:rsidR="00D50D96" w:rsidRPr="00E81B1B">
        <w:t>und Fichtenholz verwendet w</w:t>
      </w:r>
      <w:r w:rsidR="00246EE0" w:rsidRPr="00E81B1B">
        <w:t>u</w:t>
      </w:r>
      <w:r w:rsidR="00D50D96" w:rsidRPr="00E81B1B">
        <w:t xml:space="preserve">rden. Neben </w:t>
      </w:r>
      <w:commentRangeStart w:id="4374"/>
      <w:r w:rsidR="00D50D96" w:rsidRPr="00E81B1B">
        <w:t xml:space="preserve">Epoxidharzen </w:t>
      </w:r>
      <w:commentRangeEnd w:id="4374"/>
      <w:r w:rsidR="001466B9">
        <w:rPr>
          <w:rStyle w:val="Kommentarzeichen"/>
        </w:rPr>
        <w:commentReference w:id="4374"/>
      </w:r>
      <w:r w:rsidR="00D50D96" w:rsidRPr="00E81B1B">
        <w:t>wurden Resorcinharze und Melaminharze untersucht, wobei letztere aufgrund von vermehrtem Adhäsionsversagen ausgeschlossen wurde</w:t>
      </w:r>
      <w:r w:rsidR="00246EE0" w:rsidRPr="00E81B1B">
        <w:t>n</w:t>
      </w:r>
      <w:r w:rsidR="00D50D96" w:rsidRPr="00E81B1B">
        <w:t>. Die Resorcinharze zeig</w:t>
      </w:r>
      <w:r w:rsidR="00246EE0" w:rsidRPr="00E81B1B">
        <w:t>t</w:t>
      </w:r>
      <w:r w:rsidR="00D50D96" w:rsidRPr="00E81B1B">
        <w:t>en ein gemischtes Versagensbild mit anteiligem Adhäsionsversagen, sodass alle weiteren Versuche mit Epoxidharz durchgeführt wurden.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ins w:id="4375" w:author="Jan Wenker" w:date="2021-12-14T13:13:00Z">
        <w:r w:rsidR="00C56203">
          <w:t xml:space="preserve"> der erzielten Festigkeiten</w:t>
        </w:r>
      </w:ins>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B0206D" w:rsidRPr="00E81B1B">
        <w:t xml:space="preserve">kamen </w:t>
      </w:r>
      <w:r w:rsidR="00D50D96" w:rsidRPr="00E81B1B">
        <w:t xml:space="preserve">auch Buchenholz und </w:t>
      </w:r>
      <w:commentRangeStart w:id="4376"/>
      <w:r w:rsidR="00D50D96" w:rsidRPr="00E81B1B">
        <w:t>Furnierschichtholz</w:t>
      </w:r>
      <w:commentRangeEnd w:id="4376"/>
      <w:r w:rsidR="00EE1C24">
        <w:rPr>
          <w:rStyle w:val="Kommentarzeichen"/>
        </w:rPr>
        <w:commentReference w:id="4376"/>
      </w:r>
      <w:r w:rsidR="00D50D96" w:rsidRPr="00E81B1B">
        <w:t>, sowie hochfester Beton</w:t>
      </w:r>
      <w:r w:rsidR="00B0206D" w:rsidRPr="00E81B1B">
        <w:t xml:space="preserve"> zum Einsatz</w:t>
      </w:r>
      <w:r w:rsidR="00D50D96" w:rsidRPr="00E81B1B">
        <w:t xml:space="preserve">. Als Klebstoffe wurden </w:t>
      </w:r>
      <w:r w:rsidR="00B0206D" w:rsidRPr="00E81B1B">
        <w:t xml:space="preserve">nun </w:t>
      </w:r>
      <w:r w:rsidR="00D50D96" w:rsidRPr="00E81B1B">
        <w:t xml:space="preserve">lediglich Epoxidharze, Sikadur 330 der SIKA AG sowie WEVO EP20 P1 der WEVO-CHEMIE GmbH, </w:t>
      </w:r>
      <w:r w:rsidR="00246EE0" w:rsidRPr="00E81B1B">
        <w:t>verwendet</w:t>
      </w:r>
      <w:r w:rsidR="00D50D96" w:rsidRPr="00E81B1B">
        <w:t xml:space="preserve">, wobei die Dicke der Klebschicht zwischen 0,5 </w:t>
      </w:r>
      <w:ins w:id="4377" w:author="Jan Wenker" w:date="2021-12-14T13:14:00Z">
        <w:r w:rsidR="005232BE">
          <w:t xml:space="preserve">mm </w:t>
        </w:r>
      </w:ins>
      <w:r w:rsidR="00D50D96" w:rsidRPr="00E81B1B">
        <w:t>und 3 mm variiert w</w:t>
      </w:r>
      <w:r w:rsidR="00246EE0" w:rsidRPr="00E81B1B">
        <w:t>u</w:t>
      </w:r>
      <w:r w:rsidR="00D50D96" w:rsidRPr="00E81B1B">
        <w:t>rd</w:t>
      </w:r>
      <w:r w:rsidR="00246EE0" w:rsidRPr="00E81B1B">
        <w:t>e</w:t>
      </w:r>
      <w:r w:rsidR="00D50D96" w:rsidRPr="00E81B1B">
        <w:t xml:space="preserve">.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del w:id="4378" w:author="Jan Wenker" w:date="2021-12-16T11:54:00Z">
        <w:r w:rsidR="00B0206D" w:rsidRPr="00E81B1B" w:rsidDel="005977F0">
          <w:delText>Falle</w:delText>
        </w:r>
      </w:del>
      <w:ins w:id="4379" w:author="Jan Wenker" w:date="2021-12-16T11:54:00Z">
        <w:r w:rsidR="005977F0">
          <w:t>Fall</w:t>
        </w:r>
      </w:ins>
      <w:r w:rsidR="00B0206D" w:rsidRPr="00E81B1B">
        <w:t xml:space="preserve"> von Fichten- und Furnierschichtholz traten die Brüche fast ausschließlich im Holz auf, bei mittleren Bruchspannungen von </w:t>
      </w:r>
      <w:commentRangeStart w:id="4380"/>
      <w:r w:rsidR="00B0206D" w:rsidRPr="00E81B1B">
        <w:t xml:space="preserve">11,45 </w:t>
      </w:r>
      <w:commentRangeEnd w:id="4380"/>
      <w:r w:rsidR="005232BE">
        <w:rPr>
          <w:rStyle w:val="Kommentarzeichen"/>
        </w:rPr>
        <w:commentReference w:id="4380"/>
      </w:r>
      <w:r w:rsidR="00B0206D" w:rsidRPr="00E81B1B">
        <w:t xml:space="preserve">bzw. 11,76 N/mm². Im </w:t>
      </w:r>
      <w:del w:id="4381" w:author="Jan Wenker" w:date="2021-12-16T11:54:00Z">
        <w:r w:rsidR="00B0206D" w:rsidRPr="00E81B1B" w:rsidDel="005977F0">
          <w:delText>Falle</w:delText>
        </w:r>
      </w:del>
      <w:ins w:id="4382" w:author="Jan Wenker" w:date="2021-12-16T11:54:00Z">
        <w:r w:rsidR="005977F0">
          <w:t>Fall</w:t>
        </w:r>
      </w:ins>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Sikadur 330 für die weiteren Versuche ausgewählt wurde.</w:t>
      </w:r>
    </w:p>
    <w:p w14:paraId="0E49D576" w14:textId="26C18AD3" w:rsidR="00B0206D" w:rsidRPr="00E81B1B" w:rsidRDefault="009B352F" w:rsidP="0023306A">
      <w:r w:rsidRPr="00E81B1B">
        <w:t xml:space="preserve">In </w:t>
      </w:r>
      <w:r w:rsidR="00B0206D" w:rsidRPr="00E81B1B">
        <w:t xml:space="preserve">den folgenden </w:t>
      </w:r>
      <w:commentRangeStart w:id="4383"/>
      <w:r w:rsidR="00B0206D" w:rsidRPr="00E81B1B">
        <w:t xml:space="preserve">mittelformatigen </w:t>
      </w:r>
      <w:commentRangeEnd w:id="4383"/>
      <w:r w:rsidR="00E3312A">
        <w:rPr>
          <w:rStyle w:val="Kommentarzeichen"/>
        </w:rPr>
        <w:commentReference w:id="4383"/>
      </w:r>
      <w:r w:rsidR="00B0206D" w:rsidRPr="00E81B1B">
        <w:t>Scherversuche</w:t>
      </w:r>
      <w:r w:rsidRPr="00E81B1B">
        <w:t>n w</w:t>
      </w:r>
      <w:r w:rsidR="00246EE0" w:rsidRPr="00E81B1B">
        <w:t>u</w:t>
      </w:r>
      <w:r w:rsidRPr="00E81B1B">
        <w:t>rden die gleichen Parameter untersucht; lediglich die Klebstoffsorte und eine Klebschichtdicke von</w:t>
      </w:r>
      <w:ins w:id="4384" w:author="Jan Wenker" w:date="2021-12-14T13:23:00Z">
        <w:r w:rsidR="00F95771">
          <w:t xml:space="preserve"> </w:t>
        </w:r>
      </w:ins>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ins w:id="4385" w:author="Carsten Hein" w:date="2022-01-14T10:17:00Z">
        <w:r w:rsidR="00916225" w:rsidRPr="00E81B1B">
          <w:t xml:space="preserve">Abbildung </w:t>
        </w:r>
        <w:r w:rsidR="00916225">
          <w:rPr>
            <w:noProof/>
          </w:rPr>
          <w:t>20</w:t>
        </w:r>
      </w:ins>
      <w:del w:id="4386" w:author="Carsten Hein" w:date="2022-01-03T08:40:00Z">
        <w:r w:rsidR="00246EE0" w:rsidRPr="00E81B1B" w:rsidDel="009737A6">
          <w:delText>Abbildung 22</w:delText>
        </w:r>
      </w:del>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126762" cy="4570801"/>
                    </a:xfrm>
                    <a:prstGeom prst="rect">
                      <a:avLst/>
                    </a:prstGeom>
                  </pic:spPr>
                </pic:pic>
              </a:graphicData>
            </a:graphic>
          </wp:inline>
        </w:drawing>
      </w:r>
    </w:p>
    <w:p w14:paraId="70795210" w14:textId="7D13267C" w:rsidR="00246EE0" w:rsidRPr="00E81B1B" w:rsidRDefault="00246EE0" w:rsidP="00246EE0">
      <w:pPr>
        <w:pStyle w:val="Beschriftung"/>
      </w:pPr>
      <w:bookmarkStart w:id="4387" w:name="_Ref82257385"/>
      <w:bookmarkStart w:id="4388" w:name="_Toc93048350"/>
      <w:r w:rsidRPr="00E81B1B">
        <w:t xml:space="preserve">Abbildung </w:t>
      </w:r>
      <w:r>
        <w:fldChar w:fldCharType="begin"/>
      </w:r>
      <w:r>
        <w:instrText>SEQ Abbildung \* ARABIC</w:instrText>
      </w:r>
      <w:r>
        <w:fldChar w:fldCharType="separate"/>
      </w:r>
      <w:ins w:id="4389" w:author="Carsten Hein" w:date="2022-01-14T10:17:00Z">
        <w:r w:rsidR="00916225">
          <w:rPr>
            <w:noProof/>
          </w:rPr>
          <w:t>20</w:t>
        </w:r>
      </w:ins>
      <w:del w:id="4390" w:author="Carsten Hein" w:date="2021-12-28T15:52:00Z">
        <w:r w:rsidR="00950524" w:rsidRPr="00E81B1B" w:rsidDel="0010707D">
          <w:rPr>
            <w:noProof/>
          </w:rPr>
          <w:delText>22</w:delText>
        </w:r>
      </w:del>
      <w:r>
        <w:fldChar w:fldCharType="end"/>
      </w:r>
      <w:bookmarkEnd w:id="4387"/>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ins w:id="4391" w:author="Carsten Hein" w:date="2022-01-14T10:17:00Z">
            <w:r w:rsidR="00916225">
              <w:rPr>
                <w:noProof/>
              </w:rPr>
              <w:t xml:space="preserve"> (Schäfers, 2010)</w:t>
            </w:r>
          </w:ins>
          <w:del w:id="4392" w:author="Carsten Hein" w:date="2022-01-03T08:40:00Z">
            <w:r w:rsidRPr="00E81B1B" w:rsidDel="009737A6">
              <w:rPr>
                <w:noProof/>
              </w:rPr>
              <w:delText xml:space="preserve"> (Schäfers, 2010)</w:delText>
            </w:r>
          </w:del>
          <w:r w:rsidRPr="00E81B1B">
            <w:fldChar w:fldCharType="end"/>
          </w:r>
        </w:sdtContent>
      </w:sdt>
      <w:bookmarkEnd w:id="4388"/>
    </w:p>
    <w:p w14:paraId="1F896B34" w14:textId="45D83A27" w:rsidR="0079790D" w:rsidRPr="00E81B1B" w:rsidRDefault="0079790D" w:rsidP="0023306A">
      <w:r w:rsidRPr="00E81B1B">
        <w:t xml:space="preserve">Wie zuvor bei den Kleinversuchen erreichten Fichtenholz und </w:t>
      </w:r>
      <w:commentRangeStart w:id="4393"/>
      <w:r w:rsidRPr="00E81B1B">
        <w:t xml:space="preserve">Furnierschichtholz </w:t>
      </w:r>
      <w:commentRangeEnd w:id="4393"/>
      <w:r w:rsidR="00F95771">
        <w:commentReference w:id="4393"/>
      </w:r>
      <w:r w:rsidRPr="00E81B1B">
        <w:t>im Mittel gleiche Bruchlasten und zeigten ein vorwiegendes Versagen im Holz. Lediglich die Streuung der Ergebnisse der Furnierschichtholz</w:t>
      </w:r>
      <w:ins w:id="4394" w:author="Jan Wenker" w:date="2021-12-14T13:24:00Z">
        <w:r w:rsidR="002D78BA">
          <w:t>-</w:t>
        </w:r>
      </w:ins>
      <w:del w:id="4395" w:author="Jan Wenker" w:date="2021-12-14T13:24:00Z">
        <w:r w:rsidRPr="00E81B1B" w:rsidDel="002D78BA">
          <w:delText xml:space="preserve"> </w:delText>
        </w:r>
      </w:del>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ins w:id="4396" w:author="Jan Wenker" w:date="2021-12-14T13:24:00Z">
        <w:r w:rsidR="002D78BA">
          <w:t xml:space="preserve">möglicher </w:t>
        </w:r>
      </w:ins>
      <w:r w:rsidRPr="00E81B1B">
        <w:t xml:space="preserve">Einfluss aus der Betonoberfläche wurde nicht beobachtet. Die Verbundlänge hat einen Einfluss auf die Tragfähigkeit der Verbindung, wobei ab einer Länge von </w:t>
      </w:r>
      <w:commentRangeStart w:id="4397"/>
      <w:r w:rsidRPr="00E81B1B">
        <w:t>400</w:t>
      </w:r>
      <w:commentRangeEnd w:id="4397"/>
      <w:r>
        <w:commentReference w:id="4397"/>
      </w:r>
      <w:r w:rsidRPr="00E81B1B">
        <w:t xml:space="preserve"> mm kein Anstieg der Bruchlast mehr beobachtet werden konnte. </w:t>
      </w:r>
    </w:p>
    <w:p w14:paraId="5F02FF49" w14:textId="0C56B240"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del w:id="4398" w:author="Stefan Behring" w:date="2021-12-20T22:31:00Z">
        <w:r w:rsidDel="11876A67">
          <w:delText>Bauteil</w:delText>
        </w:r>
      </w:del>
      <w:ins w:id="4399" w:author="Stefan Behring" w:date="2021-12-20T22:31:00Z">
        <w:r w:rsidR="461175F4">
          <w:t>Verbund</w:t>
        </w:r>
      </w:ins>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D540F46" w:rsidR="00EF08D0" w:rsidRPr="00E81B1B" w:rsidRDefault="000629A1"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916225">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916225">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916225">
            <w:rPr>
              <w:noProof/>
            </w:rPr>
            <w:t>(Schäfers, 2010)</w:t>
          </w:r>
          <w:r w:rsidR="00A745A9" w:rsidRPr="00E81B1B">
            <w:fldChar w:fldCharType="end"/>
          </w:r>
        </w:sdtContent>
      </w:sdt>
      <w:r w:rsidR="00A745A9" w:rsidRPr="00E81B1B">
        <w:t xml:space="preserve"> w</w:t>
      </w:r>
      <w:r w:rsidR="00486A15" w:rsidRPr="00E81B1B">
        <w:t>u</w:t>
      </w:r>
      <w:r w:rsidR="00A745A9" w:rsidRPr="00E81B1B">
        <w:t>rden kleinformatige, mittelformatige und großformatige Versuche durchgeführt. Die kleinformatigen und mittelformatigen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ins w:id="4400" w:author="Stefan Behring" w:date="2021-12-20T22:37:00Z">
        <w:r w:rsidR="14564AA6" w:rsidRPr="00E81B1B">
          <w:t>Klima</w:t>
        </w:r>
      </w:ins>
      <w:del w:id="4401" w:author="Stefan Behring" w:date="2021-12-20T22:37:00Z">
        <w:r w:rsidR="002C5E1A" w:rsidDel="72919E0F">
          <w:delText>B</w:delText>
        </w:r>
      </w:del>
      <w:ins w:id="4402" w:author="Stefan Behring" w:date="2021-12-20T22:37:00Z">
        <w:r w:rsidR="3B4B0226" w:rsidRPr="00E81B1B">
          <w:t>b</w:t>
        </w:r>
      </w:ins>
      <w:r w:rsidR="72919E0F" w:rsidRPr="00E81B1B">
        <w:t>elastung</w:t>
      </w:r>
      <w:r w:rsidR="00A745A9" w:rsidRPr="00E81B1B">
        <w:t xml:space="preserve"> ausgesetzt </w:t>
      </w:r>
      <w:r w:rsidR="00A745A9" w:rsidRPr="00E81B1B">
        <w:lastRenderedPageBreak/>
        <w:t>waren</w:t>
      </w:r>
      <w:del w:id="4403" w:author="Stefan Behring" w:date="2021-12-20T22:37:00Z">
        <w:r w:rsidR="00A745A9" w:rsidRPr="00E81B1B">
          <w:delText>,</w:delText>
        </w:r>
      </w:del>
      <w:r w:rsidR="00A745A9" w:rsidRPr="00E81B1B">
        <w:t xml:space="preserve"> </w:t>
      </w:r>
      <w:ins w:id="4404" w:author="Stefan Behring" w:date="2021-12-20T22:37:00Z">
        <w:r w:rsidR="730C0044" w:rsidRPr="00E81B1B">
          <w:t>(</w:t>
        </w:r>
      </w:ins>
      <w:r w:rsidR="00A745A9" w:rsidRPr="00E81B1B">
        <w:t>434 Tage</w:t>
      </w:r>
      <w:del w:id="4405" w:author="Stefan Behring" w:date="2021-12-20T22:37:00Z">
        <w:r w:rsidR="00A745A9" w:rsidRPr="00E81B1B">
          <w:delText>,</w:delText>
        </w:r>
      </w:del>
      <w:ins w:id="4406" w:author="Stefan Behring" w:date="2021-12-20T22:37:00Z">
        <w:r w:rsidR="7E07C2CC" w:rsidRPr="00E81B1B">
          <w:t>)</w:t>
        </w:r>
      </w:ins>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ins w:id="4407" w:author="Stefan Behring" w:date="2021-12-20T22:38:00Z">
        <w:r w:rsidR="09E94F9A" w:rsidRPr="00E81B1B">
          <w:t xml:space="preserve"> auch</w:t>
        </w:r>
      </w:ins>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w:t>
      </w:r>
      <w:ins w:id="4408" w:author="Stefan Behring" w:date="2021-12-20T22:39:00Z">
        <w:r w:rsidR="00A745A9" w:rsidRPr="00E81B1B">
          <w:t xml:space="preserve"> </w:t>
        </w:r>
        <w:r w:rsidR="69A3300B" w:rsidRPr="00E81B1B">
          <w:t>(4-Punkt Biegeversuch)</w:t>
        </w:r>
      </w:ins>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235BE3C1" w:rsidR="003274EB" w:rsidRPr="00E81B1B" w:rsidRDefault="000629A1"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916225">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vier verschiedene Herstellungstechnologien untersucht: Nassklebung mit Betonage auf den Balken, Nassklebung mit Auflegen des Balkens auf die Betonoberseite, </w:t>
      </w:r>
      <w:commentRangeStart w:id="4409"/>
      <w:r w:rsidR="00EF08D0" w:rsidRPr="00E81B1B">
        <w:t>Trockenklebung</w:t>
      </w:r>
      <w:commentRangeEnd w:id="4409"/>
      <w:r w:rsidR="002C5E1A">
        <w:commentReference w:id="4409"/>
      </w:r>
      <w:r w:rsidR="00EF08D0" w:rsidRPr="00E81B1B">
        <w:t xml:space="preserve">. Bei der Trockenklebung wurde das Fertigteil zunächst bearbeitet, indem die wenig tragfähige oberste Betonschicht entfernt wurde. Bei den verwendeten Klebstoffen handelte es sich um die Epoxidharze Sikadur 31 CF Rapid und Sikdadur 330 der SIKA AG. Die Fugendicke wurde zwischen 1 und 3 mm variiert. Die Holzkomponente bestand stets aus GL24h, während beim Beton entweder LC30/33 oder LC35/38 eingesetzt wurde. </w:t>
      </w:r>
    </w:p>
    <w:p w14:paraId="5FAF8B8B" w14:textId="6EBE5323"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del w:id="4410" w:author="Stefan Behring" w:date="2021-12-20T22:41:00Z">
        <w:r w:rsidR="00BE3087" w:rsidRPr="00E81B1B">
          <w:delText>bestrichenen</w:delText>
        </w:r>
      </w:del>
      <w:ins w:id="4411" w:author="Stefan Behring" w:date="2021-12-20T22:41:00Z">
        <w:r w:rsidR="1B90FFA7">
          <w:t>benetzten</w:t>
        </w:r>
      </w:ins>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del w:id="4412" w:author="Jan Wenker" w:date="2021-12-16T11:54:00Z">
        <w:r w:rsidR="00BE3087" w:rsidRPr="00E81B1B" w:rsidDel="005977F0">
          <w:delText>Falle</w:delText>
        </w:r>
      </w:del>
      <w:ins w:id="4413" w:author="Jan Wenker" w:date="2021-12-16T11:54:00Z">
        <w:r w:rsidR="005977F0">
          <w:t>Fall</w:t>
        </w:r>
      </w:ins>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del w:id="4414" w:author="Jan Wenker" w:date="2021-12-14T14:06:00Z">
        <w:r w:rsidR="00BE3087" w:rsidRPr="00E81B1B" w:rsidDel="007A0B0C">
          <w:delText xml:space="preserve">Meter </w:delText>
        </w:r>
      </w:del>
      <w:ins w:id="4415" w:author="Jan Wenker" w:date="2021-12-14T14:06:00Z">
        <w:r w:rsidR="007A0B0C">
          <w:t>m</w:t>
        </w:r>
        <w:r w:rsidR="007A0B0C" w:rsidRPr="00E81B1B">
          <w:t xml:space="preserve"> </w:t>
        </w:r>
      </w:ins>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del w:id="4416" w:author="Jan Wenker" w:date="2021-12-16T11:54:00Z">
        <w:r w:rsidR="00BE3087" w:rsidRPr="00E81B1B" w:rsidDel="005977F0">
          <w:delText>Falle</w:delText>
        </w:r>
      </w:del>
      <w:ins w:id="4417" w:author="Jan Wenker" w:date="2021-12-16T11:54:00Z">
        <w:r w:rsidR="005977F0">
          <w:t>Fall</w:t>
        </w:r>
      </w:ins>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del w:id="4418" w:author="Jan Wenker" w:date="2021-12-16T11:54:00Z">
        <w:r w:rsidR="00BE3087" w:rsidRPr="00E81B1B" w:rsidDel="005977F0">
          <w:delText>Falle</w:delText>
        </w:r>
      </w:del>
      <w:ins w:id="4419" w:author="Jan Wenker" w:date="2021-12-16T11:54:00Z">
        <w:r w:rsidR="005977F0">
          <w:t>Fall</w:t>
        </w:r>
      </w:ins>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del w:id="4420" w:author="Jan Wenker" w:date="2021-12-14T14:06:00Z">
        <w:r w:rsidR="00BE3087" w:rsidRPr="00E81B1B" w:rsidDel="00272791">
          <w:delText xml:space="preserve">Metern </w:delText>
        </w:r>
      </w:del>
      <w:ins w:id="4421" w:author="Jan Wenker" w:date="2021-12-14T14:06:00Z">
        <w:r w:rsidR="00272791">
          <w:t>m</w:t>
        </w:r>
        <w:r w:rsidR="00272791" w:rsidRPr="00E81B1B">
          <w:t xml:space="preserve"> </w:t>
        </w:r>
      </w:ins>
      <w:r w:rsidR="00BE3087" w:rsidRPr="00E81B1B">
        <w:t>weiter untersucht. In den Versuchen trat stets ein Biegezugversagen des Holzes auf.</w:t>
      </w:r>
    </w:p>
    <w:p w14:paraId="54DC7BEC" w14:textId="491DEF62" w:rsidR="00152BCC" w:rsidRPr="00E81B1B" w:rsidRDefault="000629A1"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916225">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916225">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916225">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ins w:id="4422" w:author="Jan Wenker" w:date="2021-12-14T14:07:00Z">
        <w:r w:rsidR="00AB67E4" w:rsidRPr="00E81B1B">
          <w:t xml:space="preserve">Beton </w:t>
        </w:r>
      </w:ins>
      <w:del w:id="4423" w:author="Jan Wenker" w:date="2021-12-14T14:07:00Z">
        <w:r w:rsidR="005265CF" w:rsidRPr="00E81B1B" w:rsidDel="00AB67E4">
          <w:delText xml:space="preserve">Mit in </w:delText>
        </w:r>
      </w:del>
      <w:ins w:id="4424" w:author="Jan Wenker" w:date="2021-12-14T14:07:00Z">
        <w:r w:rsidR="00731D16">
          <w:t xml:space="preserve">aus </w:t>
        </w:r>
      </w:ins>
      <w:r w:rsidR="005265CF" w:rsidRPr="00E81B1B">
        <w:t xml:space="preserve">Stahlschalungen mit Trennmitteln </w:t>
      </w:r>
      <w:del w:id="4425" w:author="Jan Wenker" w:date="2021-12-14T14:07:00Z">
        <w:r w:rsidR="005265CF" w:rsidRPr="00E81B1B" w:rsidDel="00731D16">
          <w:delText xml:space="preserve">geschaltem </w:delText>
        </w:r>
        <w:r w:rsidR="005265CF" w:rsidRPr="00E81B1B" w:rsidDel="00AB67E4">
          <w:delText xml:space="preserve">Beton </w:delText>
        </w:r>
        <w:r w:rsidR="005265CF" w:rsidRPr="00E81B1B" w:rsidDel="00731D16">
          <w:delText xml:space="preserve">wurden </w:delText>
        </w:r>
      </w:del>
      <w:ins w:id="4426" w:author="Jan Wenker" w:date="2021-12-14T14:07:00Z">
        <w:r w:rsidR="00731D16" w:rsidRPr="00E81B1B">
          <w:t>erzielt</w:t>
        </w:r>
        <w:r w:rsidR="00731D16">
          <w:t>e</w:t>
        </w:r>
        <w:r w:rsidR="00731D16" w:rsidRPr="00E81B1B">
          <w:t xml:space="preserve"> </w:t>
        </w:r>
      </w:ins>
      <w:r w:rsidR="005265CF" w:rsidRPr="00E81B1B">
        <w:t>deutlich geringere Festigkeiten</w:t>
      </w:r>
      <w:del w:id="4427" w:author="Jan Wenker" w:date="2021-12-14T14:07:00Z">
        <w:r w:rsidR="005265CF" w:rsidRPr="00E81B1B" w:rsidDel="00731D16">
          <w:delText xml:space="preserve"> erzielt</w:delText>
        </w:r>
      </w:del>
      <w:r w:rsidR="005265CF" w:rsidRPr="00E81B1B">
        <w:t xml:space="preserve">.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w:t>
      </w:r>
      <w:r w:rsidR="005265CF" w:rsidRPr="00E81B1B">
        <w:lastRenderedPageBreak/>
        <w:t xml:space="preserve">durchgeführt. Die Ergebnisse lassen darauf schließen, dass eine dauerhafte Verklebung mit den schalglatten Betonoberflächen möglich ist, sofern kein Trennmittel eingesetzt </w:t>
      </w:r>
      <w:r w:rsidR="7C1DED70" w:rsidRPr="00E81B1B">
        <w:t>w</w:t>
      </w:r>
      <w:del w:id="4428" w:author="Stefan Behring" w:date="2021-12-20T22:43:00Z">
        <w:r w:rsidR="002C5E1A" w:rsidDel="7C1DED70">
          <w:delText>u</w:delText>
        </w:r>
      </w:del>
      <w:ins w:id="4429" w:author="Stefan Behring" w:date="2021-12-20T22:43:00Z">
        <w:r w:rsidR="710ED3D1" w:rsidRPr="00E81B1B">
          <w:t>i</w:t>
        </w:r>
      </w:ins>
      <w:r w:rsidR="7C1DED70" w:rsidRPr="00E81B1B">
        <w:t xml:space="preserve">rde. </w:t>
      </w:r>
    </w:p>
    <w:p w14:paraId="7E583E3C" w14:textId="3BFF214D" w:rsidR="005F574C" w:rsidRPr="00E81B1B" w:rsidRDefault="35DB3432" w:rsidP="00AD7C08">
      <w:pPr>
        <w:pStyle w:val="berschrift2"/>
        <w:numPr>
          <w:ilvl w:val="1"/>
          <w:numId w:val="29"/>
        </w:numPr>
      </w:pPr>
      <w:bookmarkStart w:id="4430" w:name="_Toc92091700"/>
      <w:bookmarkStart w:id="4431" w:name="_Toc92092142"/>
      <w:bookmarkStart w:id="4432" w:name="_Toc92092254"/>
      <w:bookmarkStart w:id="4433" w:name="_Toc93048237"/>
      <w:r>
        <w:t>Überlegungen zur Herstellungstechnologie</w:t>
      </w:r>
      <w:bookmarkEnd w:id="4430"/>
      <w:bookmarkEnd w:id="4431"/>
      <w:bookmarkEnd w:id="4432"/>
      <w:bookmarkEnd w:id="4433"/>
    </w:p>
    <w:p w14:paraId="07C9E0D9" w14:textId="62A39A70" w:rsidR="6E7E6C3D" w:rsidRPr="00E81B1B" w:rsidRDefault="1071532C" w:rsidP="64B3F377">
      <w:pPr>
        <w:rPr>
          <w:rFonts w:eastAsia="Calibri"/>
        </w:rPr>
      </w:pPr>
      <w:r w:rsidRPr="64B3F377">
        <w:rPr>
          <w:rFonts w:eastAsia="Calibri"/>
        </w:rPr>
        <w:t>Wie bereits</w:t>
      </w:r>
      <w:ins w:id="4434" w:author="Stefan Behring" w:date="2021-12-21T09:52:00Z">
        <w:r w:rsidR="7481A451" w:rsidRPr="64B3F377">
          <w:rPr>
            <w:rFonts w:eastAsia="Calibri"/>
          </w:rPr>
          <w:t xml:space="preserve"> in Abschnitt bla</w:t>
        </w:r>
      </w:ins>
      <w:r w:rsidRPr="64B3F377">
        <w:rPr>
          <w:rFonts w:eastAsia="Calibri"/>
        </w:rPr>
        <w:t xml:space="preserve"> erläutert</w:t>
      </w:r>
      <w:ins w:id="4435" w:author="Stefan Behring" w:date="2021-12-21T09:52:00Z">
        <w:r w:rsidR="1724DF76" w:rsidRPr="64B3F377">
          <w:rPr>
            <w:rFonts w:eastAsia="Calibri"/>
          </w:rPr>
          <w:t>,</w:t>
        </w:r>
      </w:ins>
      <w:r w:rsidRPr="64B3F377">
        <w:rPr>
          <w:rFonts w:eastAsia="Calibri"/>
        </w:rPr>
        <w:t xml:space="preserve"> existieren </w:t>
      </w:r>
      <w:del w:id="4436" w:author="Stefan Behring" w:date="2021-12-21T09:53:00Z">
        <w:r w:rsidR="00152BCC" w:rsidRPr="64B3F377" w:rsidDel="1071532C">
          <w:rPr>
            <w:rFonts w:eastAsia="Calibri"/>
          </w:rPr>
          <w:delText>zwei</w:delText>
        </w:r>
      </w:del>
      <w:r w:rsidRPr="64B3F377">
        <w:rPr>
          <w:rFonts w:eastAsia="Calibri"/>
        </w:rPr>
        <w:t xml:space="preserve"> grundsätzlich</w:t>
      </w:r>
      <w:del w:id="4437" w:author="Stefan Behring" w:date="2021-12-21T09:53:00Z">
        <w:r w:rsidR="00152BCC" w:rsidRPr="64B3F377" w:rsidDel="1071532C">
          <w:rPr>
            <w:rFonts w:eastAsia="Calibri"/>
          </w:rPr>
          <w:delText>e</w:delText>
        </w:r>
      </w:del>
      <w:r w:rsidRPr="64B3F377">
        <w:rPr>
          <w:rFonts w:eastAsia="Calibri"/>
        </w:rPr>
        <w:t xml:space="preserve"> </w:t>
      </w:r>
      <w:ins w:id="4438" w:author="Stefan Behring" w:date="2021-12-21T09:53:00Z">
        <w:r w:rsidR="4D4203F9" w:rsidRPr="64B3F377">
          <w:rPr>
            <w:rFonts w:eastAsia="Calibri"/>
          </w:rPr>
          <w:t xml:space="preserve">zwei </w:t>
        </w:r>
      </w:ins>
      <w:r w:rsidRPr="64B3F377">
        <w:rPr>
          <w:rFonts w:eastAsia="Calibri"/>
        </w:rPr>
        <w:t xml:space="preserve">Herstellungsmethoden zur Verklebung von Holz und Beton: Die Trockenklebung von Fertigteilen und die Nassklebung. </w:t>
      </w:r>
      <w:r w:rsidR="35DB3432" w:rsidRPr="64B3F377">
        <w:rPr>
          <w:rFonts w:eastAsia="Calibri"/>
        </w:rPr>
        <w:t xml:space="preserve">Beide Verfahren </w:t>
      </w:r>
      <w:del w:id="4439" w:author="Stefan Behring" w:date="2021-12-21T09:46:00Z">
        <w:r w:rsidR="00152BCC" w:rsidRPr="64B3F377" w:rsidDel="35DB3432">
          <w:rPr>
            <w:rFonts w:eastAsia="Calibri"/>
          </w:rPr>
          <w:delText>bringen</w:delText>
        </w:r>
      </w:del>
      <w:ins w:id="4440" w:author="Stefan Behring" w:date="2021-12-21T09:46:00Z">
        <w:r w:rsidR="740F06BB" w:rsidRPr="64B3F377">
          <w:rPr>
            <w:rFonts w:eastAsia="Calibri"/>
          </w:rPr>
          <w:t>weisen</w:t>
        </w:r>
      </w:ins>
      <w:r w:rsidR="35DB3432" w:rsidRPr="64B3F377">
        <w:rPr>
          <w:rFonts w:eastAsia="Calibri"/>
        </w:rPr>
        <w:t xml:space="preserve"> Vor- und Nachteile </w:t>
      </w:r>
      <w:del w:id="4441" w:author="Stefan Behring" w:date="2021-12-21T09:47:00Z">
        <w:r w:rsidR="00152BCC" w:rsidRPr="64B3F377" w:rsidDel="35DB3432">
          <w:rPr>
            <w:rFonts w:eastAsia="Calibri"/>
          </w:rPr>
          <w:delText>mit sich</w:delText>
        </w:r>
      </w:del>
      <w:ins w:id="4442" w:author="Stefan Behring" w:date="2021-12-21T09:47:00Z">
        <w:r w:rsidR="65FE9919" w:rsidRPr="64B3F377">
          <w:rPr>
            <w:rFonts w:eastAsia="Calibri"/>
          </w:rPr>
          <w:t>auf</w:t>
        </w:r>
      </w:ins>
      <w:r w:rsidRPr="64B3F377">
        <w:rPr>
          <w:rFonts w:eastAsia="Calibri"/>
        </w:rPr>
        <w:t>, die im Folgenden</w:t>
      </w:r>
      <w:ins w:id="4443" w:author="Stefan Behring" w:date="2021-12-21T09:47:00Z">
        <w:r w:rsidR="2598000B" w:rsidRPr="64B3F377">
          <w:rPr>
            <w:rFonts w:eastAsia="Calibri"/>
          </w:rPr>
          <w:t xml:space="preserve"> kurz</w:t>
        </w:r>
      </w:ins>
      <w:r w:rsidRPr="64B3F377">
        <w:rPr>
          <w:rFonts w:eastAsia="Calibri"/>
        </w:rPr>
        <w:t xml:space="preserve"> gegenübergestellt werden.</w:t>
      </w:r>
    </w:p>
    <w:p w14:paraId="58E56657" w14:textId="09FF8FD8" w:rsidR="6E7E6C3D" w:rsidRPr="00E81B1B" w:rsidRDefault="19023B21" w:rsidP="64B3F377">
      <w:pPr>
        <w:rPr>
          <w:del w:id="4444" w:author="Stefan Behring" w:date="2021-12-21T09:59:00Z"/>
          <w:rFonts w:eastAsia="Calibri"/>
        </w:rPr>
      </w:pPr>
      <w:r w:rsidRPr="64B3F377">
        <w:rPr>
          <w:rFonts w:eastAsia="Calibri"/>
        </w:rPr>
        <w:t xml:space="preserve">Bei der Trockenklebung </w:t>
      </w:r>
      <w:del w:id="4445" w:author="Stefan Behring" w:date="2021-12-21T09:53:00Z">
        <w:r w:rsidR="760CF52A" w:rsidRPr="64B3F377" w:rsidDel="19023B21">
          <w:rPr>
            <w:rFonts w:eastAsia="Calibri"/>
          </w:rPr>
          <w:delText>wird</w:delText>
        </w:r>
      </w:del>
      <w:ins w:id="4446" w:author="Stefan Behring" w:date="2021-12-21T09:53:00Z">
        <w:r w:rsidR="692B114D" w:rsidRPr="64B3F377">
          <w:rPr>
            <w:rFonts w:eastAsia="Calibri"/>
          </w:rPr>
          <w:t>i</w:t>
        </w:r>
      </w:ins>
      <w:ins w:id="4447" w:author="Stefan Behring" w:date="2021-12-21T09:54:00Z">
        <w:r w:rsidR="692B114D" w:rsidRPr="64B3F377">
          <w:rPr>
            <w:rFonts w:eastAsia="Calibri"/>
          </w:rPr>
          <w:t>st</w:t>
        </w:r>
      </w:ins>
      <w:r w:rsidRPr="64B3F377">
        <w:rPr>
          <w:rFonts w:eastAsia="Calibri"/>
        </w:rPr>
        <w:t xml:space="preserve"> ein Teil des Betonschwindens</w:t>
      </w:r>
      <w:ins w:id="4448" w:author="Stefan Behring" w:date="2021-12-21T09:54:00Z">
        <w:r w:rsidR="22F61298" w:rsidRPr="64B3F377">
          <w:rPr>
            <w:rFonts w:eastAsia="Calibri"/>
          </w:rPr>
          <w:t xml:space="preserve">  bereits vor dem Fügen abgeklungen</w:t>
        </w:r>
      </w:ins>
      <w:del w:id="4449" w:author="Stefan Behring" w:date="2021-12-21T09:54:00Z">
        <w:r w:rsidR="760CF52A" w:rsidRPr="64B3F377" w:rsidDel="19023B21">
          <w:rPr>
            <w:rFonts w:eastAsia="Calibri"/>
          </w:rPr>
          <w:delText xml:space="preserve"> vorweggenommen</w:delText>
        </w:r>
      </w:del>
      <w:r w:rsidRPr="64B3F377">
        <w:rPr>
          <w:rFonts w:eastAsia="Calibri"/>
        </w:rPr>
        <w:t xml:space="preserve">. Dies wirkt sich positiv auf die Eigenspannungen </w:t>
      </w:r>
      <w:ins w:id="4450" w:author="Stefan Behring" w:date="2021-12-21T09:55:00Z">
        <w:r w:rsidR="781C0876" w:rsidRPr="64B3F377">
          <w:rPr>
            <w:rFonts w:eastAsia="Calibri"/>
          </w:rPr>
          <w:t xml:space="preserve">und die Verformugen des </w:t>
        </w:r>
      </w:ins>
      <w:del w:id="4451" w:author="Stefan Behring" w:date="2021-12-21T09:55:00Z">
        <w:r w:rsidR="760CF52A" w:rsidRPr="64B3F377" w:rsidDel="19023B21">
          <w:rPr>
            <w:rFonts w:eastAsia="Calibri"/>
          </w:rPr>
          <w:delText>im</w:delText>
        </w:r>
      </w:del>
      <w:r w:rsidRPr="64B3F377">
        <w:rPr>
          <w:rFonts w:eastAsia="Calibri"/>
        </w:rPr>
        <w:t xml:space="preserve"> Verbundbauteil</w:t>
      </w:r>
      <w:ins w:id="4452" w:author="Stefan Behring" w:date="2021-12-21T09:55:00Z">
        <w:r w:rsidR="3A6A1E11" w:rsidRPr="64B3F377">
          <w:rPr>
            <w:rFonts w:eastAsia="Calibri"/>
          </w:rPr>
          <w:t>s</w:t>
        </w:r>
      </w:ins>
      <w:r w:rsidRPr="64B3F377">
        <w:rPr>
          <w:rFonts w:eastAsia="Calibri"/>
        </w:rPr>
        <w:t xml:space="preserve"> aus. </w:t>
      </w:r>
      <w:ins w:id="4453" w:author="Stefan Behring" w:date="2021-12-21T10:46:00Z">
        <w:r w:rsidR="0D3289DD" w:rsidRPr="64B3F377">
          <w:rPr>
            <w:rFonts w:eastAsia="Calibri"/>
          </w:rPr>
          <w:t>Dieser Aspekt wurde in der fr</w:t>
        </w:r>
      </w:ins>
      <w:ins w:id="4454" w:author="Stefan Behring" w:date="2021-12-21T10:47:00Z">
        <w:r w:rsidR="0D3289DD" w:rsidRPr="64B3F377">
          <w:rPr>
            <w:rFonts w:eastAsia="Calibri"/>
          </w:rPr>
          <w:t>ühen Projektphase als entscheidender Vorteil angesehen und entsprechend darauf fokussiert.</w:t>
        </w:r>
      </w:ins>
      <w:ins w:id="4455" w:author="Stefan Behring" w:date="2021-12-21T10:48:00Z">
        <w:r w:rsidR="628A9F20" w:rsidRPr="64B3F377">
          <w:rPr>
            <w:rFonts w:eastAsia="Calibri"/>
          </w:rPr>
          <w:t xml:space="preserve"> Im Projektverlauf zeigte sich jedoch, dass mit dieser </w:t>
        </w:r>
      </w:ins>
      <w:ins w:id="4456" w:author="Stefan Behring" w:date="2021-12-21T10:49:00Z">
        <w:r w:rsidR="628A9F20" w:rsidRPr="64B3F377">
          <w:rPr>
            <w:rFonts w:eastAsia="Calibri"/>
          </w:rPr>
          <w:t>Technologie ein erheblicher Mehraufw</w:t>
        </w:r>
        <w:r w:rsidR="06645B2D" w:rsidRPr="64B3F377">
          <w:rPr>
            <w:rFonts w:eastAsia="Calibri"/>
          </w:rPr>
          <w:t xml:space="preserve">and in der Produktion verbunden ist. Zu nennen </w:t>
        </w:r>
      </w:ins>
      <w:ins w:id="4457" w:author="Stefan Behring" w:date="2021-12-21T10:50:00Z">
        <w:r w:rsidR="131C1E7D" w:rsidRPr="64B3F377">
          <w:rPr>
            <w:rFonts w:eastAsia="Calibri"/>
          </w:rPr>
          <w:t>sind</w:t>
        </w:r>
      </w:ins>
      <w:ins w:id="4458" w:author="Stefan Behring" w:date="2021-12-21T10:49:00Z">
        <w:r w:rsidR="06645B2D" w:rsidRPr="64B3F377">
          <w:rPr>
            <w:rFonts w:eastAsia="Calibri"/>
          </w:rPr>
          <w:t xml:space="preserve"> hier</w:t>
        </w:r>
      </w:ins>
      <w:del w:id="4459" w:author="Stefan Behring" w:date="2021-12-21T10:49:00Z">
        <w:r w:rsidR="760CF52A" w:rsidRPr="64B3F377" w:rsidDel="19023B21">
          <w:rPr>
            <w:rFonts w:eastAsia="Calibri"/>
          </w:rPr>
          <w:delText>Allerdings gehen da</w:delText>
        </w:r>
      </w:del>
      <w:del w:id="4460" w:author="Stefan Behring" w:date="2021-12-21T10:50:00Z">
        <w:r w:rsidR="760CF52A" w:rsidRPr="64B3F377" w:rsidDel="19023B21">
          <w:rPr>
            <w:rFonts w:eastAsia="Calibri"/>
          </w:rPr>
          <w:delText>mit auch eine</w:delText>
        </w:r>
      </w:del>
      <w:ins w:id="4461" w:author="Stefan Behring" w:date="2021-12-21T10:50:00Z">
        <w:r w:rsidR="00179A45" w:rsidRPr="64B3F377">
          <w:rPr>
            <w:rFonts w:eastAsia="Calibri"/>
          </w:rPr>
          <w:t xml:space="preserve">die </w:t>
        </w:r>
      </w:ins>
      <w:r w:rsidRPr="64B3F377">
        <w:rPr>
          <w:rFonts w:eastAsia="Calibri"/>
        </w:rPr>
        <w:t xml:space="preserve"> Zwischenlagerung der Fertigteile vor dem Fügen sowie zusätzliche Hebe- und Arbeitsprozesse</w:t>
      </w:r>
      <w:del w:id="4462" w:author="Stefan Behring" w:date="2021-12-21T10:50:00Z">
        <w:r w:rsidR="760CF52A" w:rsidRPr="64B3F377" w:rsidDel="19023B21">
          <w:rPr>
            <w:rFonts w:eastAsia="Calibri"/>
          </w:rPr>
          <w:delText xml:space="preserve"> einher</w:delText>
        </w:r>
      </w:del>
      <w:r w:rsidRPr="64B3F377">
        <w:rPr>
          <w:rFonts w:eastAsia="Calibri"/>
        </w:rPr>
        <w:t xml:space="preserve">. In Hinblick auf einen schnellen Bauablauf bietet die Nassklebung deutliche Vorteile, da Klebung und Betonage in einem Schritt erfolgen und beide Baustoffe zeitgleich </w:t>
      </w:r>
      <w:del w:id="4463" w:author="Stefan Behring" w:date="2021-12-21T09:55:00Z">
        <w:r w:rsidR="760CF52A" w:rsidRPr="64B3F377" w:rsidDel="19023B21">
          <w:rPr>
            <w:rFonts w:eastAsia="Calibri"/>
          </w:rPr>
          <w:delText>abbinden</w:delText>
        </w:r>
      </w:del>
      <w:ins w:id="4464" w:author="Stefan Behring" w:date="2021-12-21T09:55:00Z">
        <w:r w:rsidR="74B60E6D" w:rsidRPr="64B3F377">
          <w:rPr>
            <w:rFonts w:eastAsia="Calibri"/>
          </w:rPr>
          <w:t>erhärten</w:t>
        </w:r>
      </w:ins>
      <w:r w:rsidRPr="64B3F377">
        <w:rPr>
          <w:rFonts w:eastAsia="Calibri"/>
        </w:rPr>
        <w:t>. Die Nassklebung bietet den zusätzlichen Vorteil, dass keine Toleranzen durch den Klebstoff zu überbrücken sind</w:t>
      </w:r>
      <w:ins w:id="4465" w:author="Stefan Behring" w:date="2021-12-21T09:57:00Z">
        <w:r w:rsidR="4D8EEECD" w:rsidRPr="64B3F377">
          <w:rPr>
            <w:rFonts w:eastAsia="Calibri"/>
          </w:rPr>
          <w:t>, wodurch ein erheblicher Teil des Klebstoffs eingespart werden kann</w:t>
        </w:r>
      </w:ins>
      <w:ins w:id="4466" w:author="Stefan Behring" w:date="2021-12-21T09:58:00Z">
        <w:r w:rsidR="39A4E8DF" w:rsidRPr="64B3F377">
          <w:rPr>
            <w:rFonts w:eastAsia="Calibri"/>
          </w:rPr>
          <w:t xml:space="preserve">. Bei entsprechender Technologie </w:t>
        </w:r>
      </w:ins>
      <w:ins w:id="4467" w:author="Stefan Behring" w:date="2021-12-21T09:59:00Z">
        <w:r w:rsidR="39A4E8DF" w:rsidRPr="64B3F377">
          <w:rPr>
            <w:rFonts w:eastAsia="Calibri"/>
          </w:rPr>
          <w:t>kann eine vollflächige Verklebung</w:t>
        </w:r>
      </w:ins>
      <w:ins w:id="4468" w:author="Stefan Behring" w:date="2021-12-21T10:50:00Z">
        <w:r w:rsidR="17498108" w:rsidRPr="64B3F377">
          <w:rPr>
            <w:rFonts w:eastAsia="Calibri"/>
          </w:rPr>
          <w:t xml:space="preserve"> einfach</w:t>
        </w:r>
      </w:ins>
      <w:ins w:id="4469" w:author="Stefan Behring" w:date="2021-12-21T09:59:00Z">
        <w:r w:rsidR="39A4E8DF" w:rsidRPr="64B3F377">
          <w:rPr>
            <w:rFonts w:eastAsia="Calibri"/>
          </w:rPr>
          <w:t xml:space="preserve"> </w:t>
        </w:r>
        <w:r w:rsidR="3C4CE562" w:rsidRPr="64B3F377">
          <w:rPr>
            <w:rFonts w:eastAsia="Calibri"/>
          </w:rPr>
          <w:t>gar</w:t>
        </w:r>
      </w:ins>
      <w:ins w:id="4470" w:author="Stefan Behring" w:date="2021-12-21T10:00:00Z">
        <w:r w:rsidR="3C4CE562" w:rsidRPr="64B3F377">
          <w:rPr>
            <w:rFonts w:eastAsia="Calibri"/>
          </w:rPr>
          <w:t>a</w:t>
        </w:r>
      </w:ins>
      <w:ins w:id="4471" w:author="Stefan Behring" w:date="2021-12-21T09:59:00Z">
        <w:r w:rsidR="3C4CE562" w:rsidRPr="64B3F377">
          <w:rPr>
            <w:rFonts w:eastAsia="Calibri"/>
          </w:rPr>
          <w:t>n</w:t>
        </w:r>
      </w:ins>
      <w:ins w:id="4472" w:author="Stefan Behring" w:date="2021-12-21T10:00:00Z">
        <w:r w:rsidR="3C4CE562" w:rsidRPr="64B3F377">
          <w:rPr>
            <w:rFonts w:eastAsia="Calibri"/>
          </w:rPr>
          <w:t>tiert</w:t>
        </w:r>
      </w:ins>
      <w:ins w:id="4473" w:author="Stefan Behring" w:date="2021-12-21T09:59:00Z">
        <w:r w:rsidR="39A4E8DF" w:rsidRPr="64B3F377">
          <w:rPr>
            <w:rFonts w:eastAsia="Calibri"/>
          </w:rPr>
          <w:t xml:space="preserve"> werden.</w:t>
        </w:r>
      </w:ins>
      <w:r w:rsidRPr="64B3F377">
        <w:rPr>
          <w:rFonts w:eastAsia="Calibri"/>
        </w:rPr>
        <w:t xml:space="preserve"> </w:t>
      </w:r>
      <w:del w:id="4474" w:author="Stefan Behring" w:date="2021-12-21T09:59:00Z">
        <w:r w:rsidR="760CF52A" w:rsidRPr="64B3F377" w:rsidDel="19023B21">
          <w:rPr>
            <w:rFonts w:eastAsia="Calibri"/>
          </w:rPr>
          <w:delText>und die Klebung stets vollflächig ist.</w:delText>
        </w:r>
      </w:del>
    </w:p>
    <w:p w14:paraId="747B5966" w14:textId="370578FF" w:rsidR="760CF52A" w:rsidRPr="00E81B1B" w:rsidRDefault="19023B21" w:rsidP="64B3F377">
      <w:pPr>
        <w:rPr>
          <w:ins w:id="4475" w:author="Stefan Behring" w:date="2021-12-21T10:11:00Z"/>
          <w:rFonts w:eastAsia="Calibri"/>
        </w:rPr>
      </w:pPr>
      <w:r w:rsidRPr="64B3F377">
        <w:rPr>
          <w:rFonts w:eastAsia="Calibri"/>
        </w:rPr>
        <w:t xml:space="preserve">Die Arbeitsschritte zur Herstellung eines geklebten Holz-Beton-Verbundbauteils sind in </w:t>
      </w:r>
      <w:r w:rsidR="00743CBC" w:rsidRPr="64B3F377">
        <w:rPr>
          <w:rFonts w:eastAsia="Calibri"/>
        </w:rPr>
        <w:fldChar w:fldCharType="begin"/>
      </w:r>
      <w:r w:rsidR="00743CBC" w:rsidRPr="64B3F377">
        <w:rPr>
          <w:rFonts w:eastAsia="Calibri"/>
        </w:rPr>
        <w:instrText xml:space="preserve"> REF _Ref79771462 \h </w:instrText>
      </w:r>
      <w:r w:rsidR="00743CBC" w:rsidRPr="64B3F377">
        <w:rPr>
          <w:rFonts w:eastAsia="Calibri"/>
        </w:rPr>
      </w:r>
      <w:r w:rsidR="00743CBC" w:rsidRPr="64B3F377">
        <w:rPr>
          <w:rFonts w:eastAsia="Calibri"/>
        </w:rPr>
        <w:fldChar w:fldCharType="separate"/>
      </w:r>
      <w:ins w:id="4476" w:author="Carsten Hein" w:date="2022-01-14T10:17:00Z">
        <w:r w:rsidR="00916225">
          <w:t xml:space="preserve">Abbildung </w:t>
        </w:r>
        <w:r w:rsidR="00916225">
          <w:rPr>
            <w:noProof/>
          </w:rPr>
          <w:t>21</w:t>
        </w:r>
      </w:ins>
      <w:del w:id="4477" w:author="Carsten Hein" w:date="2022-01-03T08:40:00Z">
        <w:r w:rsidR="1071532C" w:rsidRPr="00E81B1B" w:rsidDel="009737A6">
          <w:delText>Abbildung 23</w:delText>
        </w:r>
      </w:del>
      <w:r w:rsidR="00743CBC" w:rsidRPr="64B3F377">
        <w:rPr>
          <w:rFonts w:eastAsia="Calibri"/>
        </w:rPr>
        <w:fldChar w:fldCharType="end"/>
      </w:r>
      <w:r w:rsidR="67E7CAEA" w:rsidRPr="64B3F377">
        <w:rPr>
          <w:rFonts w:eastAsia="Calibri"/>
        </w:rPr>
        <w:t xml:space="preserve"> </w:t>
      </w:r>
      <w:r w:rsidRPr="64B3F377">
        <w:rPr>
          <w:rFonts w:eastAsia="Calibri"/>
        </w:rPr>
        <w:t>dargestellt.</w:t>
      </w:r>
      <w:ins w:id="4478" w:author="Stefan Behring" w:date="2021-12-21T10:09:00Z">
        <w:r w:rsidR="108AA2DB" w:rsidRPr="64B3F377">
          <w:rPr>
            <w:rFonts w:eastAsia="Calibri"/>
          </w:rPr>
          <w:t xml:space="preserve"> Wie in Abbbbb    da</w:t>
        </w:r>
      </w:ins>
      <w:ins w:id="4479" w:author="Stefan Behring" w:date="2021-12-21T10:10:00Z">
        <w:r w:rsidR="108AA2DB" w:rsidRPr="64B3F377">
          <w:rPr>
            <w:rFonts w:eastAsia="Calibri"/>
          </w:rPr>
          <w:t>rgestellt, sind bei der Nassklebung die Arbeitsschritte Schalen</w:t>
        </w:r>
      </w:ins>
      <w:ins w:id="4480" w:author="Stefan Behring" w:date="2021-12-21T10:11:00Z">
        <w:r w:rsidR="23C7EB4E" w:rsidRPr="64B3F377">
          <w:rPr>
            <w:rFonts w:eastAsia="Calibri"/>
          </w:rPr>
          <w:t xml:space="preserve"> und Bewehren,</w:t>
        </w:r>
      </w:ins>
      <w:ins w:id="4481" w:author="Stefan Behring" w:date="2021-12-21T10:10:00Z">
        <w:r w:rsidR="108AA2DB" w:rsidRPr="64B3F377">
          <w:rPr>
            <w:rFonts w:eastAsia="Calibri"/>
          </w:rPr>
          <w:t xml:space="preserve"> Klebstoffauftrag und anschließendes</w:t>
        </w:r>
        <w:r w:rsidR="0474F0FF" w:rsidRPr="64B3F377">
          <w:rPr>
            <w:rFonts w:eastAsia="Calibri"/>
          </w:rPr>
          <w:t xml:space="preserve"> Betonieren not</w:t>
        </w:r>
      </w:ins>
      <w:ins w:id="4482" w:author="Stefan Behring" w:date="2021-12-21T10:11:00Z">
        <w:r w:rsidR="0474F0FF" w:rsidRPr="64B3F377">
          <w:rPr>
            <w:rFonts w:eastAsia="Calibri"/>
          </w:rPr>
          <w:t>wendig.</w:t>
        </w:r>
        <w:r w:rsidR="789A9642" w:rsidRPr="64B3F377">
          <w:rPr>
            <w:rFonts w:eastAsia="Calibri"/>
          </w:rPr>
          <w:t xml:space="preserve"> (so oder so ähnlich)   </w:t>
        </w:r>
      </w:ins>
    </w:p>
    <w:p w14:paraId="4C61D58C" w14:textId="2A588F95" w:rsidR="760CF52A" w:rsidRPr="00E81B1B" w:rsidRDefault="789A9642" w:rsidP="64B3F377">
      <w:pPr>
        <w:rPr>
          <w:ins w:id="4483" w:author="Stefan Behring" w:date="2021-12-21T10:09:00Z"/>
          <w:rFonts w:eastAsia="Calibri"/>
          <w:szCs w:val="20"/>
        </w:rPr>
      </w:pPr>
      <w:ins w:id="4484" w:author="Stefan Behring" w:date="2021-12-21T10:11:00Z">
        <w:r w:rsidRPr="64B3F377">
          <w:rPr>
            <w:rFonts w:eastAsia="Calibri"/>
            <w:szCs w:val="20"/>
          </w:rPr>
          <w:t>Bei der Trockenklebung</w:t>
        </w:r>
      </w:ins>
      <w:ins w:id="4485" w:author="Stefan Behring" w:date="2021-12-21T10:12:00Z">
        <w:r w:rsidRPr="64B3F377">
          <w:rPr>
            <w:rFonts w:eastAsia="Calibri"/>
            <w:szCs w:val="20"/>
          </w:rPr>
          <w:t xml:space="preserve"> sind die Arbeit</w:t>
        </w:r>
      </w:ins>
      <w:ins w:id="4486" w:author="Stefan Behring" w:date="2021-12-21T10:18:00Z">
        <w:r w:rsidR="4885C16D" w:rsidRPr="64B3F377">
          <w:rPr>
            <w:rFonts w:eastAsia="Calibri"/>
            <w:szCs w:val="20"/>
          </w:rPr>
          <w:t>s</w:t>
        </w:r>
      </w:ins>
      <w:ins w:id="4487" w:author="Stefan Behring" w:date="2021-12-21T10:12:00Z">
        <w:r w:rsidRPr="64B3F377">
          <w:rPr>
            <w:rFonts w:eastAsia="Calibri"/>
            <w:szCs w:val="20"/>
          </w:rPr>
          <w:t>schritte         notwendig.      Wie in Abschnitt  Nr</w:t>
        </w:r>
        <w:r w:rsidR="5623D5D9" w:rsidRPr="64B3F377">
          <w:rPr>
            <w:rFonts w:eastAsia="Calibri"/>
            <w:szCs w:val="20"/>
          </w:rPr>
          <w:t xml:space="preserve">        beschrieben, hat </w:t>
        </w:r>
      </w:ins>
      <w:ins w:id="4488" w:author="Stefan Behring" w:date="2021-12-21T10:13:00Z">
        <w:r w:rsidR="5623D5D9" w:rsidRPr="64B3F377">
          <w:rPr>
            <w:rFonts w:eastAsia="Calibri"/>
            <w:szCs w:val="20"/>
          </w:rPr>
          <w:t>die Vorbehandlung der Betonoberfläche einen erheblichen Einfluss auf d</w:t>
        </w:r>
        <w:r w:rsidR="09EF1556" w:rsidRPr="64B3F377">
          <w:rPr>
            <w:rFonts w:eastAsia="Calibri"/>
            <w:szCs w:val="20"/>
          </w:rPr>
          <w:t xml:space="preserve">ie </w:t>
        </w:r>
      </w:ins>
      <w:ins w:id="4489" w:author="Stefan Behring" w:date="2021-12-21T10:14:00Z">
        <w:r w:rsidR="09EF1556" w:rsidRPr="64B3F377">
          <w:rPr>
            <w:rFonts w:eastAsia="Calibri"/>
            <w:szCs w:val="20"/>
          </w:rPr>
          <w:t>Klebefugenfestigkeit (oder wie immer du das nennen magst). Im Rahmen des Projektes wurden da</w:t>
        </w:r>
        <w:r w:rsidR="5CF88D48" w:rsidRPr="64B3F377">
          <w:rPr>
            <w:rFonts w:eastAsia="Calibri"/>
            <w:szCs w:val="20"/>
          </w:rPr>
          <w:t>zu folgende Untersuchun</w:t>
        </w:r>
      </w:ins>
      <w:ins w:id="4490" w:author="Stefan Behring" w:date="2021-12-21T10:15:00Z">
        <w:r w:rsidR="5CF88D48" w:rsidRPr="64B3F377">
          <w:rPr>
            <w:rFonts w:eastAsia="Calibri"/>
            <w:szCs w:val="20"/>
          </w:rPr>
          <w:t>gen              geführt</w:t>
        </w:r>
      </w:ins>
      <w:ins w:id="4491" w:author="Stefan Behring" w:date="2021-12-21T10:17:00Z">
        <w:r w:rsidR="757C497A" w:rsidRPr="64B3F377">
          <w:rPr>
            <w:rFonts w:eastAsia="Calibri"/>
            <w:szCs w:val="20"/>
          </w:rPr>
          <w:t xml:space="preserve">, siehe Abschnitt   </w:t>
        </w:r>
      </w:ins>
      <w:ins w:id="4492" w:author="Stefan Behring" w:date="2021-12-21T10:18:00Z">
        <w:r w:rsidR="757C497A" w:rsidRPr="64B3F377">
          <w:rPr>
            <w:rFonts w:eastAsia="Calibri"/>
            <w:szCs w:val="20"/>
          </w:rPr>
          <w:t>Nr</w:t>
        </w:r>
      </w:ins>
      <w:ins w:id="4493" w:author="Stefan Behring" w:date="2021-12-21T10:15:00Z">
        <w:r w:rsidR="5CF88D48" w:rsidRPr="64B3F377">
          <w:rPr>
            <w:rFonts w:eastAsia="Calibri"/>
            <w:szCs w:val="20"/>
          </w:rPr>
          <w:t>.</w:t>
        </w:r>
      </w:ins>
      <w:ins w:id="4494" w:author="Stefan Behring" w:date="2021-12-21T10:16:00Z">
        <w:r w:rsidR="0F5477D4" w:rsidRPr="64B3F377">
          <w:rPr>
            <w:rFonts w:eastAsia="Calibri"/>
            <w:szCs w:val="20"/>
          </w:rPr>
          <w:t xml:space="preserve">  Aus produktionstechnischer Sicht wäre es wünschenswert,</w:t>
        </w:r>
      </w:ins>
      <w:ins w:id="4495" w:author="Stefan Behring" w:date="2021-12-21T10:17:00Z">
        <w:r w:rsidR="26E5393A" w:rsidRPr="64B3F377">
          <w:rPr>
            <w:rFonts w:eastAsia="Calibri"/>
            <w:szCs w:val="20"/>
          </w:rPr>
          <w:t xml:space="preserve"> wenn</w:t>
        </w:r>
      </w:ins>
      <w:ins w:id="4496" w:author="Stefan Behring" w:date="2021-12-21T10:16:00Z">
        <w:r w:rsidR="0F5477D4" w:rsidRPr="64B3F377">
          <w:rPr>
            <w:rFonts w:eastAsia="Calibri"/>
            <w:szCs w:val="20"/>
          </w:rPr>
          <w:t xml:space="preserve"> vor dem Verkleben keine zusätzlic</w:t>
        </w:r>
      </w:ins>
      <w:ins w:id="4497" w:author="Stefan Behring" w:date="2021-12-21T10:17:00Z">
        <w:r w:rsidR="0F5477D4" w:rsidRPr="64B3F377">
          <w:rPr>
            <w:rFonts w:eastAsia="Calibri"/>
            <w:szCs w:val="20"/>
          </w:rPr>
          <w:t xml:space="preserve">hen </w:t>
        </w:r>
        <w:r w:rsidR="72D19F12" w:rsidRPr="64B3F377">
          <w:rPr>
            <w:rFonts w:eastAsia="Calibri"/>
            <w:szCs w:val="20"/>
          </w:rPr>
          <w:t>Maßnahmen</w:t>
        </w:r>
      </w:ins>
      <w:ins w:id="4498" w:author="Stefan Behring" w:date="2021-12-21T10:32:00Z">
        <w:r w:rsidR="003A4809" w:rsidRPr="64B3F377">
          <w:rPr>
            <w:rFonts w:eastAsia="Calibri"/>
            <w:szCs w:val="20"/>
          </w:rPr>
          <w:t xml:space="preserve"> zur Behandlung der Betonoberfläche</w:t>
        </w:r>
      </w:ins>
      <w:ins w:id="4499" w:author="Stefan Behring" w:date="2021-12-21T10:17:00Z">
        <w:r w:rsidR="72D19F12" w:rsidRPr="64B3F377">
          <w:rPr>
            <w:rFonts w:eastAsia="Calibri"/>
            <w:szCs w:val="20"/>
          </w:rPr>
          <w:t xml:space="preserve"> notwendig sind. </w:t>
        </w:r>
      </w:ins>
      <w:ins w:id="4500" w:author="Stefan Behring" w:date="2021-12-21T10:33:00Z">
        <w:r w:rsidR="40A99869" w:rsidRPr="64B3F377">
          <w:rPr>
            <w:rFonts w:eastAsia="Calibri"/>
            <w:szCs w:val="20"/>
          </w:rPr>
          <w:t>Im Rahmen dieses Projektes</w:t>
        </w:r>
      </w:ins>
      <w:ins w:id="4501" w:author="Stefan Behring" w:date="2021-12-21T10:34:00Z">
        <w:r w:rsidR="40A99869" w:rsidRPr="64B3F377">
          <w:rPr>
            <w:rFonts w:eastAsia="Calibri"/>
            <w:szCs w:val="20"/>
          </w:rPr>
          <w:t xml:space="preserve"> w</w:t>
        </w:r>
      </w:ins>
      <w:ins w:id="4502" w:author="Stefan Behring" w:date="2021-12-21T10:35:00Z">
        <w:r w:rsidR="77A1AE29" w:rsidRPr="64B3F377">
          <w:rPr>
            <w:rFonts w:eastAsia="Calibri"/>
            <w:szCs w:val="20"/>
          </w:rPr>
          <w:t>urde</w:t>
        </w:r>
      </w:ins>
      <w:ins w:id="4503" w:author="Stefan Behring" w:date="2021-12-21T10:34:00Z">
        <w:r w:rsidR="40A99869" w:rsidRPr="64B3F377">
          <w:rPr>
            <w:rFonts w:eastAsia="Calibri"/>
            <w:szCs w:val="20"/>
          </w:rPr>
          <w:t xml:space="preserve"> daher </w:t>
        </w:r>
      </w:ins>
      <w:ins w:id="4504" w:author="Stefan Behring" w:date="2021-12-21T10:35:00Z">
        <w:r w:rsidR="51C0C85C" w:rsidRPr="64B3F377">
          <w:rPr>
            <w:rFonts w:eastAsia="Calibri"/>
            <w:szCs w:val="20"/>
          </w:rPr>
          <w:t>eine</w:t>
        </w:r>
      </w:ins>
      <w:ins w:id="4505" w:author="Stefan Behring" w:date="2021-12-21T10:34:00Z">
        <w:r w:rsidR="40A99869" w:rsidRPr="64B3F377">
          <w:rPr>
            <w:rFonts w:eastAsia="Calibri"/>
            <w:szCs w:val="20"/>
          </w:rPr>
          <w:t xml:space="preserve"> Verklebung </w:t>
        </w:r>
      </w:ins>
      <w:ins w:id="4506" w:author="Stefan Behring" w:date="2021-12-21T10:35:00Z">
        <w:r w:rsidR="5436BAC7" w:rsidRPr="64B3F377">
          <w:rPr>
            <w:rFonts w:eastAsia="Calibri"/>
            <w:szCs w:val="20"/>
          </w:rPr>
          <w:t xml:space="preserve">von </w:t>
        </w:r>
      </w:ins>
      <w:ins w:id="4507" w:author="Stefan Behring" w:date="2021-12-21T10:34:00Z">
        <w:r w:rsidR="40A99869" w:rsidRPr="64B3F377">
          <w:rPr>
            <w:rFonts w:eastAsia="Calibri"/>
            <w:szCs w:val="20"/>
          </w:rPr>
          <w:t>schalglatte</w:t>
        </w:r>
      </w:ins>
      <w:ins w:id="4508" w:author="Stefan Behring" w:date="2021-12-21T10:35:00Z">
        <w:r w:rsidR="774E16D8" w:rsidRPr="64B3F377">
          <w:rPr>
            <w:rFonts w:eastAsia="Calibri"/>
            <w:szCs w:val="20"/>
          </w:rPr>
          <w:t>n</w:t>
        </w:r>
      </w:ins>
      <w:ins w:id="4509" w:author="Stefan Behring" w:date="2021-12-21T10:34:00Z">
        <w:r w:rsidR="40A99869" w:rsidRPr="64B3F377">
          <w:rPr>
            <w:rFonts w:eastAsia="Calibri"/>
            <w:szCs w:val="20"/>
          </w:rPr>
          <w:t xml:space="preserve"> Oberfläche</w:t>
        </w:r>
      </w:ins>
      <w:ins w:id="4510" w:author="Stefan Behring" w:date="2021-12-21T10:35:00Z">
        <w:r w:rsidR="307AEF47" w:rsidRPr="64B3F377">
          <w:rPr>
            <w:rFonts w:eastAsia="Calibri"/>
            <w:szCs w:val="20"/>
          </w:rPr>
          <w:t>n</w:t>
        </w:r>
      </w:ins>
      <w:ins w:id="4511" w:author="Stefan Behring" w:date="2021-12-21T10:34:00Z">
        <w:r w:rsidR="40A99869" w:rsidRPr="64B3F377">
          <w:rPr>
            <w:rFonts w:eastAsia="Calibri"/>
            <w:szCs w:val="20"/>
          </w:rPr>
          <w:t xml:space="preserve"> </w:t>
        </w:r>
      </w:ins>
      <w:commentRangeStart w:id="4512"/>
      <w:ins w:id="4513" w:author="Stefan Behring" w:date="2021-12-21T10:36:00Z">
        <w:r w:rsidR="4D984AAB" w:rsidRPr="64B3F377">
          <w:rPr>
            <w:rFonts w:eastAsia="Calibri"/>
            <w:szCs w:val="20"/>
          </w:rPr>
          <w:t>angestrebt</w:t>
        </w:r>
      </w:ins>
      <w:commentRangeEnd w:id="4512"/>
      <w:r w:rsidR="760CF52A">
        <w:commentReference w:id="4512"/>
      </w:r>
      <w:ins w:id="4514" w:author="Stefan Behring" w:date="2021-12-21T10:36:00Z">
        <w:r w:rsidR="4D984AAB" w:rsidRPr="64B3F377">
          <w:rPr>
            <w:rFonts w:eastAsia="Calibri"/>
            <w:szCs w:val="20"/>
          </w:rPr>
          <w:t xml:space="preserve">.   </w:t>
        </w:r>
      </w:ins>
      <w:ins w:id="4515" w:author="Stefan Behring" w:date="2021-12-21T10:38:00Z">
        <w:r w:rsidR="5DC97FD0" w:rsidRPr="64B3F377">
          <w:rPr>
            <w:rFonts w:eastAsia="Calibri"/>
            <w:szCs w:val="20"/>
          </w:rPr>
          <w:t>Die Ergebnisse hierzu we</w:t>
        </w:r>
      </w:ins>
      <w:ins w:id="4516" w:author="Stefan Behring" w:date="2021-12-21T10:51:00Z">
        <w:r w:rsidR="4B6FD6C2" w:rsidRPr="64B3F377">
          <w:rPr>
            <w:rFonts w:eastAsia="Calibri"/>
            <w:szCs w:val="20"/>
          </w:rPr>
          <w:t>r</w:t>
        </w:r>
      </w:ins>
      <w:ins w:id="4517" w:author="Stefan Behring" w:date="2021-12-21T10:38:00Z">
        <w:r w:rsidR="5DC97FD0" w:rsidRPr="64B3F377">
          <w:rPr>
            <w:rFonts w:eastAsia="Calibri"/>
            <w:szCs w:val="20"/>
          </w:rPr>
          <w:t>den in Abschnitt Nr    diskutiert.</w:t>
        </w:r>
      </w:ins>
    </w:p>
    <w:p w14:paraId="765863A7" w14:textId="6AC5D016" w:rsidR="760CF52A" w:rsidRPr="00E81B1B" w:rsidRDefault="760CF52A" w:rsidP="64B3F377">
      <w:pPr>
        <w:rPr>
          <w:ins w:id="4518" w:author="Stefan Behring" w:date="2021-12-21T10:09:00Z"/>
          <w:rFonts w:eastAsia="Calibri"/>
        </w:rPr>
      </w:pPr>
    </w:p>
    <w:p w14:paraId="25B53700" w14:textId="4AD08729" w:rsidR="760CF52A" w:rsidRPr="00E81B1B" w:rsidRDefault="19023B21" w:rsidP="64B3F377">
      <w:pPr>
        <w:rPr>
          <w:rFonts w:eastAsia="Calibri"/>
        </w:rPr>
      </w:pPr>
      <w:r w:rsidRPr="64B3F377">
        <w:rPr>
          <w:rFonts w:eastAsia="Calibri"/>
        </w:rPr>
        <w:t xml:space="preserve"> </w:t>
      </w:r>
      <w:del w:id="4519" w:author="Stefan Behring" w:date="2021-12-21T10:00:00Z">
        <w:r w:rsidR="760CF52A" w:rsidRPr="64B3F377" w:rsidDel="19023B21">
          <w:rPr>
            <w:rFonts w:eastAsia="Calibri"/>
          </w:rPr>
          <w:delText>Neben der Nassklebung und der Trockenklebung ist z</w:delText>
        </w:r>
      </w:del>
      <w:ins w:id="4520" w:author="Stefan Behring" w:date="2021-12-21T10:00:00Z">
        <w:r w:rsidR="473A3D83" w:rsidRPr="64B3F377">
          <w:rPr>
            <w:rFonts w:eastAsia="Calibri"/>
          </w:rPr>
          <w:t>Z</w:t>
        </w:r>
      </w:ins>
      <w:r w:rsidRPr="64B3F377">
        <w:rPr>
          <w:rFonts w:eastAsia="Calibri"/>
        </w:rPr>
        <w:t>usätzlich</w:t>
      </w:r>
      <w:ins w:id="4521" w:author="Stefan Behring" w:date="2021-12-21T10:00:00Z">
        <w:r w:rsidR="1F926442" w:rsidRPr="64B3F377">
          <w:rPr>
            <w:rFonts w:eastAsia="Calibri"/>
          </w:rPr>
          <w:t xml:space="preserve"> ist</w:t>
        </w:r>
      </w:ins>
      <w:r w:rsidRPr="64B3F377">
        <w:rPr>
          <w:rFonts w:eastAsia="Calibri"/>
        </w:rPr>
        <w:t xml:space="preserve"> </w:t>
      </w:r>
      <w:ins w:id="4522" w:author="Stefan Behring" w:date="2021-12-21T10:39:00Z">
        <w:r w:rsidR="71424823" w:rsidRPr="64B3F377">
          <w:rPr>
            <w:rFonts w:eastAsia="Calibri"/>
          </w:rPr>
          <w:t xml:space="preserve">in ABBBB   </w:t>
        </w:r>
      </w:ins>
      <w:r w:rsidRPr="64B3F377">
        <w:rPr>
          <w:rFonts w:eastAsia="Calibri"/>
        </w:rPr>
        <w:t xml:space="preserve">der Prozess einer Trockenklebung mit vorheriger </w:t>
      </w:r>
      <w:del w:id="4523" w:author="Stefan Behring" w:date="2021-12-21T10:39:00Z">
        <w:r w:rsidR="760CF52A" w:rsidRPr="64B3F377" w:rsidDel="19023B21">
          <w:rPr>
            <w:rFonts w:eastAsia="Calibri"/>
          </w:rPr>
          <w:delText>Oberflächenbehandlung</w:delText>
        </w:r>
      </w:del>
      <w:ins w:id="4524" w:author="Stefan Behring" w:date="2021-12-21T10:39:00Z">
        <w:r w:rsidR="18EAC667" w:rsidRPr="64B3F377">
          <w:rPr>
            <w:rFonts w:eastAsia="Calibri"/>
          </w:rPr>
          <w:t>Beahndlung der Betonoberfläche</w:t>
        </w:r>
      </w:ins>
      <w:r w:rsidRPr="64B3F377">
        <w:rPr>
          <w:rFonts w:eastAsia="Calibri"/>
        </w:rPr>
        <w:t xml:space="preserve"> dargestellt. </w:t>
      </w:r>
      <w:del w:id="4525" w:author="Stefan Behring" w:date="2021-12-21T10:39:00Z">
        <w:r w:rsidR="760CF52A" w:rsidRPr="64B3F377" w:rsidDel="19023B21">
          <w:rPr>
            <w:rFonts w:eastAsia="Calibri"/>
          </w:rPr>
          <w:delText>Auf</w:delText>
        </w:r>
        <w:r w:rsidR="760CF52A" w:rsidRPr="64B3F377" w:rsidDel="67E7CAEA">
          <w:rPr>
            <w:rFonts w:eastAsia="Calibri"/>
          </w:rPr>
          <w:delText xml:space="preserve"> die </w:delText>
        </w:r>
        <w:r w:rsidR="760CF52A" w:rsidRPr="64B3F377" w:rsidDel="5D0F834A">
          <w:rPr>
            <w:rFonts w:eastAsia="Calibri"/>
          </w:rPr>
          <w:delText xml:space="preserve">verschiedenen </w:delText>
        </w:r>
        <w:r w:rsidR="760CF52A" w:rsidRPr="64B3F377" w:rsidDel="67E7CAEA">
          <w:rPr>
            <w:rFonts w:eastAsia="Calibri"/>
          </w:rPr>
          <w:delText>Oberflächenbehandlung</w:delText>
        </w:r>
        <w:r w:rsidR="760CF52A" w:rsidRPr="64B3F377" w:rsidDel="5D0F834A">
          <w:rPr>
            <w:rFonts w:eastAsia="Calibri"/>
          </w:rPr>
          <w:delText xml:space="preserve">en und deren Relevanz </w:delText>
        </w:r>
        <w:r w:rsidR="760CF52A" w:rsidRPr="64B3F377" w:rsidDel="67E7CAEA">
          <w:rPr>
            <w:rFonts w:eastAsia="Calibri"/>
          </w:rPr>
          <w:delText xml:space="preserve">wird in den folgenden Kapiteln näher </w:delText>
        </w:r>
        <w:r w:rsidR="760CF52A" w:rsidRPr="64B3F377" w:rsidDel="19023B21">
          <w:rPr>
            <w:rFonts w:eastAsia="Calibri"/>
          </w:rPr>
          <w:delText>eingegangen.</w:delText>
        </w:r>
      </w:del>
      <w:ins w:id="4526" w:author="Stefan Behring" w:date="2021-12-21T10:40:00Z">
        <w:r w:rsidR="4CEB8A53" w:rsidRPr="64B3F377">
          <w:rPr>
            <w:rFonts w:eastAsia="Calibri"/>
          </w:rPr>
          <w:t xml:space="preserve"> Prinzipiell wäre es auch denkbar, die</w:t>
        </w:r>
      </w:ins>
      <w:ins w:id="4527" w:author="Stefan Behring" w:date="2021-12-21T10:41:00Z">
        <w:r w:rsidR="4CEB8A53" w:rsidRPr="64B3F377">
          <w:rPr>
            <w:rFonts w:eastAsia="Calibri"/>
          </w:rPr>
          <w:t xml:space="preserve"> Rippen auf der Plattenobe</w:t>
        </w:r>
        <w:r w:rsidR="5D60D817" w:rsidRPr="64B3F377">
          <w:rPr>
            <w:rFonts w:eastAsia="Calibri"/>
          </w:rPr>
          <w:t xml:space="preserve">rseite zu vekleben. Die Ergebnisse sind in aufgeführt. </w:t>
        </w:r>
      </w:ins>
      <w:ins w:id="4528" w:author="Stefan Behring" w:date="2021-12-21T10:42:00Z">
        <w:r w:rsidR="5D60D817" w:rsidRPr="64B3F377">
          <w:rPr>
            <w:rFonts w:eastAsia="Calibri"/>
          </w:rPr>
          <w:t>Neben der wesentlich schlechteren</w:t>
        </w:r>
        <w:r w:rsidR="5A277FC5" w:rsidRPr="64B3F377">
          <w:rPr>
            <w:rFonts w:eastAsia="Calibri"/>
          </w:rPr>
          <w:t xml:space="preserve"> Klebefugenfestigkeit ist ein </w:t>
        </w:r>
      </w:ins>
      <w:ins w:id="4529" w:author="Stefan Behring" w:date="2021-12-21T10:43:00Z">
        <w:r w:rsidR="5A277FC5" w:rsidRPr="64B3F377">
          <w:rPr>
            <w:rFonts w:eastAsia="Calibri"/>
          </w:rPr>
          <w:t>zusätzlicher Wendevorgang des HBV-Deckenelements notwendig.</w:t>
        </w:r>
      </w:ins>
      <w:r w:rsidRPr="64B3F377">
        <w:rPr>
          <w:rFonts w:eastAsia="Calibri"/>
        </w:rPr>
        <w:t xml:space="preserve"> E</w:t>
      </w:r>
      <w:del w:id="4530" w:author="Stefan Behring" w:date="2021-12-21T10:44:00Z">
        <w:r w:rsidR="760CF52A" w:rsidRPr="64B3F377" w:rsidDel="19023B21">
          <w:rPr>
            <w:rFonts w:eastAsia="Calibri"/>
          </w:rPr>
          <w:delText>ine weitere Option bietet die Verklebung der abgezogenen Oberseite des Fertigteils. Diese unterscheidet sich nur in Hinblick auf die Wendeprozesse von den dargestellten Varianten und wurde nicht zusätzlich abgebildet.</w:delText>
        </w:r>
      </w:del>
    </w:p>
    <w:p w14:paraId="1F67017E" w14:textId="0D95E539" w:rsidR="760CF52A" w:rsidRPr="00E81B1B" w:rsidRDefault="2F53BFD4" w:rsidP="64B3F377">
      <w:pPr>
        <w:rPr>
          <w:rFonts w:eastAsia="Calibri"/>
        </w:rPr>
      </w:pPr>
      <w:ins w:id="4531" w:author="Stefan Behring" w:date="2021-12-21T10:52:00Z">
        <w:r w:rsidRPr="64B3F377">
          <w:rPr>
            <w:rFonts w:eastAsia="Calibri"/>
          </w:rPr>
          <w:t xml:space="preserve">Aus </w:t>
        </w:r>
      </w:ins>
      <w:ins w:id="4532" w:author="Stefan Behring" w:date="2021-12-21T10:53:00Z">
        <w:r w:rsidRPr="64B3F377">
          <w:rPr>
            <w:rFonts w:eastAsia="Calibri"/>
          </w:rPr>
          <w:t xml:space="preserve">genannten Gründen wurde zusätzlich zur Trockenklebung die Nassklebung untersucht. Die Aspekte beider Varianten werden in Abschnitt     </w:t>
        </w:r>
        <w:commentRangeStart w:id="4533"/>
        <w:r w:rsidRPr="64B3F377">
          <w:rPr>
            <w:rFonts w:eastAsia="Calibri"/>
          </w:rPr>
          <w:t>disku</w:t>
        </w:r>
        <w:r w:rsidR="04966BA0" w:rsidRPr="64B3F377">
          <w:rPr>
            <w:rFonts w:eastAsia="Calibri"/>
          </w:rPr>
          <w:t>tiert</w:t>
        </w:r>
      </w:ins>
      <w:commentRangeEnd w:id="4533"/>
      <w:r w:rsidR="760CF52A">
        <w:commentReference w:id="4533"/>
      </w:r>
      <w:ins w:id="4534" w:author="Stefan Behring" w:date="2021-12-21T10:53:00Z">
        <w:r w:rsidR="04966BA0" w:rsidRPr="64B3F377">
          <w:rPr>
            <w:rFonts w:eastAsia="Calibri"/>
          </w:rPr>
          <w:t>.</w:t>
        </w:r>
      </w:ins>
      <w:r w:rsidR="19023B21" w:rsidRPr="64B3F377">
        <w:rPr>
          <w:rFonts w:eastAsia="Calibri"/>
        </w:rPr>
        <w:t>Au</w:t>
      </w:r>
      <w:del w:id="4535" w:author="Stefan Behring" w:date="2021-12-21T10:56:00Z">
        <w:r w:rsidR="760CF52A" w:rsidRPr="64B3F377" w:rsidDel="19023B21">
          <w:rPr>
            <w:rFonts w:eastAsia="Calibri"/>
          </w:rPr>
          <w:delText xml:space="preserve">fgrund der genannten Aspekte wurde sowohl die Nassklebung als auch die Trockenklebung </w:delText>
        </w:r>
        <w:r w:rsidR="760CF52A" w:rsidRPr="64B3F377" w:rsidDel="67E7CAEA">
          <w:rPr>
            <w:rFonts w:eastAsia="Calibri"/>
          </w:rPr>
          <w:delText xml:space="preserve">experimentell </w:delText>
        </w:r>
        <w:r w:rsidR="760CF52A" w:rsidRPr="64B3F377" w:rsidDel="19023B21">
          <w:rPr>
            <w:rFonts w:eastAsia="Calibri"/>
          </w:rPr>
          <w:delText xml:space="preserve">untersucht. Bei der Trockenklebung lag der Fokus des Projekts auf einer Klebung ohne Vorbereitung der Oberfläche. Aus den </w:delText>
        </w:r>
        <w:commentRangeStart w:id="4536"/>
        <w:r w:rsidR="760CF52A" w:rsidRPr="64B3F377" w:rsidDel="19023B21">
          <w:rPr>
            <w:rFonts w:eastAsia="Calibri"/>
          </w:rPr>
          <w:delText xml:space="preserve">im folgenden </w:delText>
        </w:r>
      </w:del>
      <w:commentRangeEnd w:id="4536"/>
      <w:r w:rsidR="760CF52A">
        <w:commentReference w:id="4536"/>
      </w:r>
      <w:del w:id="4537" w:author="Stefan Behring" w:date="2021-12-21T10:56:00Z">
        <w:r w:rsidR="760CF52A" w:rsidRPr="64B3F377" w:rsidDel="19023B21">
          <w:rPr>
            <w:rFonts w:eastAsia="Calibri"/>
          </w:rPr>
          <w:delText>genannten Gründen wurde jedoch eine Vorbereitung der Oberfläche im Verlauf des Projekts wieder in das Versuchsprogramm aufgenommen.</w:delText>
        </w:r>
      </w:del>
    </w:p>
    <w:p w14:paraId="013BA7BE" w14:textId="128D017E" w:rsidR="00A118EC" w:rsidRPr="00E81B1B" w:rsidRDefault="760CF52A" w:rsidP="64B3F377">
      <w:pPr>
        <w:rPr>
          <w:rFonts w:eastAsia="Calibri"/>
        </w:rPr>
      </w:pPr>
      <w:del w:id="4538" w:author="Stefan Behring" w:date="2021-12-21T10:57:00Z">
        <w:r w:rsidRPr="64B3F377" w:rsidDel="19023B21">
          <w:rPr>
            <w:rFonts w:eastAsia="Calibri"/>
          </w:rPr>
          <w:delText xml:space="preserve">Ein </w:delText>
        </w:r>
      </w:del>
      <w:del w:id="4539" w:author="Jan Wenker" w:date="2021-12-14T14:10:00Z">
        <w:r w:rsidRPr="64B3F377" w:rsidDel="19023B21">
          <w:rPr>
            <w:rFonts w:eastAsia="Calibri"/>
          </w:rPr>
          <w:delText>Aspekt</w:delText>
        </w:r>
      </w:del>
      <w:ins w:id="4540" w:author="Jan Wenker" w:date="2021-12-14T14:10:00Z">
        <w:del w:id="4541" w:author="Stefan Behring" w:date="2021-12-21T10:57:00Z">
          <w:r w:rsidRPr="64B3F377" w:rsidDel="7668EE0D">
            <w:rPr>
              <w:rFonts w:eastAsia="Calibri"/>
            </w:rPr>
            <w:delText>Aspekt,</w:delText>
          </w:r>
        </w:del>
      </w:ins>
      <w:del w:id="4542" w:author="Stefan Behring" w:date="2021-12-21T10:57:00Z">
        <w:r w:rsidRPr="64B3F377" w:rsidDel="19023B21">
          <w:rPr>
            <w:rFonts w:eastAsia="Calibri"/>
          </w:rPr>
          <w:delText xml:space="preserve"> der </w:delText>
        </w:r>
        <w:commentRangeStart w:id="4543"/>
        <w:r w:rsidRPr="64B3F377" w:rsidDel="19023B21">
          <w:rPr>
            <w:rFonts w:eastAsia="Calibri"/>
          </w:rPr>
          <w:delText>erst</w:delText>
        </w:r>
      </w:del>
      <w:commentRangeEnd w:id="4543"/>
      <w:r>
        <w:commentReference w:id="4543"/>
      </w:r>
      <w:del w:id="4544" w:author="Stefan Behring" w:date="2021-12-21T10:57:00Z">
        <w:r w:rsidRPr="64B3F377" w:rsidDel="19023B21">
          <w:rPr>
            <w:rFonts w:eastAsia="Calibri"/>
          </w:rPr>
          <w:delText xml:space="preserve"> im späteren Projektverlauf beobachtet wurde, ist, dass für die Verankerung der Hebepunkte im Betonfertigteil viel Bewehrung notwendig wird, insbesondere bei größeren Spannweiten. Bei Nassklebungen können derartige </w:delText>
        </w:r>
        <w:commentRangeStart w:id="4545"/>
        <w:r w:rsidRPr="64B3F377" w:rsidDel="19023B21">
          <w:rPr>
            <w:rFonts w:eastAsia="Calibri"/>
          </w:rPr>
          <w:delText xml:space="preserve">Hebepunkte </w:delText>
        </w:r>
      </w:del>
      <w:commentRangeEnd w:id="4545"/>
      <w:r>
        <w:commentReference w:id="4545"/>
      </w:r>
      <w:del w:id="4546" w:author="Stefan Behring" w:date="2021-12-21T10:57:00Z">
        <w:r w:rsidRPr="64B3F377" w:rsidDel="19023B21">
          <w:rPr>
            <w:rFonts w:eastAsia="Calibri"/>
          </w:rPr>
          <w:delText>und zusätzliche Bewehrung naturgemäß entfallen.</w:delText>
        </w:r>
      </w:del>
    </w:p>
    <w:p w14:paraId="54E602B1" w14:textId="380DEB0C" w:rsidR="760CF52A" w:rsidRPr="00E81B1B" w:rsidRDefault="19023B21" w:rsidP="760CF52A">
      <w:pPr>
        <w:rPr>
          <w:rFonts w:eastAsia="Calibri"/>
        </w:rPr>
      </w:pPr>
      <w:r>
        <w:rPr>
          <w:noProof/>
          <w:lang w:eastAsia="de-DE"/>
        </w:rPr>
        <w:lastRenderedPageBreak/>
        <w:drawing>
          <wp:inline distT="0" distB="0" distL="0" distR="0" wp14:anchorId="44611B4C" wp14:editId="5D7C42A8">
            <wp:extent cx="5515446" cy="7252504"/>
            <wp:effectExtent l="0" t="0" r="0" b="0"/>
            <wp:docPr id="2099777386" name="Grafik 2099777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99777386"/>
                    <pic:cNvPicPr/>
                  </pic:nvPicPr>
                  <pic:blipFill>
                    <a:blip r:embed="rId69">
                      <a:extLst>
                        <a:ext uri="{28A0092B-C50C-407E-A947-70E740481C1C}">
                          <a14:useLocalDpi xmlns:a14="http://schemas.microsoft.com/office/drawing/2010/main" val="0"/>
                        </a:ext>
                      </a:extLst>
                    </a:blip>
                    <a:srcRect l="3611" t="6458" r="10833" b="9166"/>
                    <a:stretch>
                      <a:fillRect/>
                    </a:stretch>
                  </pic:blipFill>
                  <pic:spPr>
                    <a:xfrm>
                      <a:off x="0" y="0"/>
                      <a:ext cx="5515446" cy="7252504"/>
                    </a:xfrm>
                    <a:prstGeom prst="rect">
                      <a:avLst/>
                    </a:prstGeom>
                  </pic:spPr>
                </pic:pic>
              </a:graphicData>
            </a:graphic>
          </wp:inline>
        </w:drawing>
      </w:r>
    </w:p>
    <w:p w14:paraId="08FF09EC" w14:textId="49D653CE" w:rsidR="00634E1F" w:rsidRPr="00E81B1B" w:rsidRDefault="6CAE8D72" w:rsidP="64B3F377">
      <w:pPr>
        <w:pStyle w:val="Beschriftung"/>
        <w:rPr>
          <w:rFonts w:eastAsia="Calibri"/>
        </w:rPr>
      </w:pPr>
      <w:bookmarkStart w:id="4547" w:name="_Ref79771462"/>
      <w:bookmarkStart w:id="4548" w:name="_Toc93048351"/>
      <w:r>
        <w:t xml:space="preserve">Abbildung </w:t>
      </w:r>
      <w:r w:rsidR="00634E1F">
        <w:fldChar w:fldCharType="begin"/>
      </w:r>
      <w:r w:rsidR="00634E1F">
        <w:instrText>SEQ Abbildung \* ARABIC</w:instrText>
      </w:r>
      <w:r w:rsidR="00634E1F">
        <w:fldChar w:fldCharType="separate"/>
      </w:r>
      <w:ins w:id="4549" w:author="Carsten Hein" w:date="2022-01-14T10:17:00Z">
        <w:r w:rsidR="00916225">
          <w:rPr>
            <w:noProof/>
          </w:rPr>
          <w:t>21</w:t>
        </w:r>
      </w:ins>
      <w:del w:id="4550" w:author="Carsten Hein" w:date="2021-12-28T15:52:00Z">
        <w:r w:rsidR="338034F4" w:rsidDel="0010707D">
          <w:rPr>
            <w:noProof/>
          </w:rPr>
          <w:delText>23</w:delText>
        </w:r>
      </w:del>
      <w:r w:rsidR="00634E1F">
        <w:fldChar w:fldCharType="end"/>
      </w:r>
      <w:bookmarkEnd w:id="4547"/>
      <w:r>
        <w:t xml:space="preserve"> </w:t>
      </w:r>
      <w:commentRangeStart w:id="4551"/>
      <w:r>
        <w:t>Arbeitsschritte</w:t>
      </w:r>
      <w:commentRangeEnd w:id="4551"/>
      <w:r w:rsidR="00634E1F">
        <w:commentReference w:id="4551"/>
      </w:r>
      <w:r>
        <w:t xml:space="preserve"> bei der Herstellung einer geklebten Holz-Beton-Verbunddecke in Abhängigkeit der </w:t>
      </w:r>
      <w:commentRangeStart w:id="4552"/>
      <w:r>
        <w:t>Fertigungsmethode</w:t>
      </w:r>
      <w:commentRangeEnd w:id="4552"/>
      <w:r w:rsidR="00634E1F">
        <w:commentReference w:id="4552"/>
      </w:r>
      <w:bookmarkEnd w:id="4548"/>
    </w:p>
    <w:p w14:paraId="3D7F56A3" w14:textId="024FD0BF" w:rsidR="6E7E6C3D" w:rsidRPr="00E81B1B" w:rsidRDefault="35DB3432" w:rsidP="00AD7C08">
      <w:pPr>
        <w:pStyle w:val="berschrift3"/>
        <w:numPr>
          <w:ilvl w:val="2"/>
          <w:numId w:val="29"/>
        </w:numPr>
        <w:rPr>
          <w:lang w:val="de-DE"/>
        </w:rPr>
      </w:pPr>
      <w:bookmarkStart w:id="4553" w:name="_Toc92091701"/>
      <w:bookmarkStart w:id="4554" w:name="_Toc92092143"/>
      <w:bookmarkStart w:id="4555" w:name="_Toc92092255"/>
      <w:bookmarkStart w:id="4556" w:name="_Toc93048238"/>
      <w:r w:rsidRPr="64B3F377">
        <w:rPr>
          <w:lang w:val="de-DE"/>
        </w:rPr>
        <w:t>Vorbereitung der Fügeteil-Oberflächen</w:t>
      </w:r>
      <w:bookmarkEnd w:id="4553"/>
      <w:bookmarkEnd w:id="4554"/>
      <w:bookmarkEnd w:id="4555"/>
      <w:bookmarkEnd w:id="4556"/>
    </w:p>
    <w:p w14:paraId="536259D4" w14:textId="5D7FB9FD" w:rsidR="6E7E6C3D" w:rsidRPr="00E81B1B" w:rsidRDefault="463698BD">
      <w:pPr>
        <w:rPr>
          <w:ins w:id="4557" w:author="Stefan Behring" w:date="2021-12-21T11:05:00Z"/>
        </w:rPr>
      </w:pPr>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916225">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ins w:id="4558" w:author="Carsten Hein" w:date="2022-01-14T10:17:00Z">
            <w:r w:rsidR="00916225">
              <w:rPr>
                <w:noProof/>
              </w:rPr>
              <w:t xml:space="preserve"> (Habenicht, 2009)</w:t>
            </w:r>
          </w:ins>
          <w:del w:id="4559" w:author="Carsten Hein" w:date="2022-01-03T08:40:00Z">
            <w:r w:rsidR="307E7064" w:rsidRPr="00E81B1B" w:rsidDel="009737A6">
              <w:rPr>
                <w:noProof/>
              </w:rPr>
              <w:delText xml:space="preserve"> (Habenicht, 2009)</w:delText>
            </w:r>
          </w:del>
          <w:r w:rsidR="006B0146" w:rsidRPr="00E81B1B">
            <w:fldChar w:fldCharType="end"/>
          </w:r>
        </w:sdtContent>
      </w:sdt>
      <w:r w:rsidRPr="00E81B1B">
        <w:t xml:space="preserve">. Im Idealfall ist die Oberfläche </w:t>
      </w:r>
      <w:del w:id="4560" w:author="Stefan Behring" w:date="2021-12-21T11:02:00Z">
        <w:r w:rsidR="110D9B1D" w:rsidDel="463698BD">
          <w:delText>komplett</w:delText>
        </w:r>
      </w:del>
      <w:ins w:id="4561" w:author="Stefan Behring" w:date="2021-12-21T11:02:00Z">
        <w:r w:rsidR="3E7E0B81" w:rsidRPr="00E81B1B">
          <w:t>vollständig</w:t>
        </w:r>
      </w:ins>
      <w:r w:rsidRPr="00E81B1B">
        <w:t xml:space="preserve"> staub- und fettfrei. Wie die bisherige Forschung zu Holz-Beton-Klebungen gezeigt ha</w:t>
      </w:r>
      <w:del w:id="4562" w:author="Stefan Behring" w:date="2021-12-21T11:02:00Z">
        <w:r w:rsidR="110D9B1D" w:rsidDel="463698BD">
          <w:delText>ben</w:delText>
        </w:r>
      </w:del>
      <w:ins w:id="4563" w:author="Stefan Behring" w:date="2021-12-21T11:02:00Z">
        <w:r w:rsidR="2D25EAE3" w:rsidRPr="00E81B1B">
          <w:t>t</w:t>
        </w:r>
      </w:ins>
      <w:r w:rsidRPr="00E81B1B">
        <w:t xml:space="preserve">, kann die Anhaftung des Klebstoffs an das Holz bei Verwendung von </w:t>
      </w:r>
      <w:del w:id="4564" w:author="Stefan Behring" w:date="2021-12-21T11:04:00Z">
        <w:r w:rsidR="110D9B1D" w:rsidDel="463698BD">
          <w:delText xml:space="preserve">üblichem </w:delText>
        </w:r>
        <w:r w:rsidR="110D9B1D" w:rsidDel="463698BD">
          <w:lastRenderedPageBreak/>
          <w:delText>Bauholz</w:delText>
        </w:r>
      </w:del>
      <w:ins w:id="4565" w:author="Stefan Behring" w:date="2021-12-21T11:04:00Z">
        <w:r w:rsidR="5D6CEB84" w:rsidRPr="00E81B1B">
          <w:t>Brettschichtholz ohne Verunreinigung</w:t>
        </w:r>
      </w:ins>
      <w:r w:rsidRPr="00E81B1B">
        <w:t xml:space="preserve"> meist ohne eine aufwändige Vorbereitung gewährleistet werden. </w:t>
      </w:r>
      <w:del w:id="4566" w:author="Stefan Behring" w:date="2021-12-21T11:03:00Z">
        <w:r w:rsidR="110D9B1D" w:rsidDel="463698BD">
          <w:delText>Im Allgemeinen reicht ein Abwischen oder Absaugen des Holzes ist, sofern dieses nicht ungewöhnlich verschmutzt ist.</w:delText>
        </w:r>
      </w:del>
      <w:r w:rsidRPr="00E81B1B">
        <w:t xml:space="preserve"> Die Beschaffenheit der Betonoberfläche wird jedoch stark durch die vorausgegangen Schalarbeiten beeinflusst. Neben verschiedenen Schalhäuten sind auf dem Markt eine Vielzahl von Trennmitteln verfügbar. </w:t>
      </w:r>
      <w:del w:id="4567" w:author="Stefan Behring" w:date="2021-12-21T11:05:00Z">
        <w:r w:rsidR="110D9B1D" w:rsidDel="463698BD">
          <w:delText>Ebenso ist eine Vorbereitung der Oberfläche durch Sandstrahlen, Schleifen oder Primern denkbar.</w:delText>
        </w:r>
      </w:del>
      <w:r w:rsidRPr="00E81B1B">
        <w:t xml:space="preserve">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jedoch meist fetthaltig, sodass das Risiko besteht, dass Trennmittelreste die Adhäsion des Klebstoffs an der Betonoberfläche beeinträchtigen. </w:t>
      </w:r>
    </w:p>
    <w:p w14:paraId="0AD2609E" w14:textId="281F6F9A" w:rsidR="74FDACEA" w:rsidRDefault="74FDACEA" w:rsidP="64B3F377">
      <w:ins w:id="4568" w:author="Stefan Behring" w:date="2021-12-21T11:05:00Z">
        <w:r>
          <w:t>Prinzipiell wäre</w:t>
        </w:r>
      </w:ins>
      <w:ins w:id="4569" w:author="Stefan Behring" w:date="2021-12-21T11:06:00Z">
        <w:r>
          <w:t xml:space="preserve"> </w:t>
        </w:r>
      </w:ins>
      <w:ins w:id="4570" w:author="Stefan Behring" w:date="2021-12-21T11:05:00Z">
        <w:r>
          <w:t>eine Vorbereitung der Oberfläche durch Sandstrahlen, Schleifen oder Primern denkbar</w:t>
        </w:r>
      </w:ins>
      <w:ins w:id="4571" w:author="Stefan Behring" w:date="2021-12-21T11:10:00Z">
        <w:r w:rsidR="2C94C5E0">
          <w:t>, ist in der Produktion jedoch mit erhöhtem Aufwand verbunden.</w:t>
        </w:r>
      </w:ins>
    </w:p>
    <w:p w14:paraId="700352FB" w14:textId="182596A4" w:rsidR="6E7E6C3D" w:rsidRPr="00E81B1B" w:rsidRDefault="6E7E6C3D" w:rsidP="64B3F377">
      <w:pPr>
        <w:rPr>
          <w:rFonts w:eastAsia="Calibri"/>
        </w:rPr>
      </w:pPr>
      <w:del w:id="4572" w:author="Stefan Behring" w:date="2021-12-21T11:11:00Z">
        <w:r w:rsidRPr="64B3F377" w:rsidDel="35DB3432">
          <w:rPr>
            <w:rFonts w:eastAsia="Calibri"/>
          </w:rPr>
          <w:delText>Wie</w:delText>
        </w:r>
        <w:r w:rsidRPr="64B3F377" w:rsidDel="307E7064">
          <w:rPr>
            <w:rFonts w:eastAsia="Calibri"/>
          </w:rPr>
          <w:delText xml:space="preserve"> </w:delText>
        </w:r>
      </w:del>
      <w:r w:rsidR="006B0146" w:rsidRPr="64B3F377">
        <w:rPr>
          <w:rFonts w:eastAsia="Calibri"/>
        </w:rPr>
        <w:fldChar w:fldCharType="begin"/>
      </w:r>
      <w:r w:rsidR="006B0146" w:rsidRPr="64B3F377">
        <w:rPr>
          <w:rFonts w:eastAsia="Calibri"/>
        </w:rPr>
        <w:instrText xml:space="preserve"> REF _Ref79771462 \h </w:instrText>
      </w:r>
      <w:r w:rsidR="006B0146" w:rsidRPr="64B3F377">
        <w:rPr>
          <w:rFonts w:eastAsia="Calibri"/>
        </w:rPr>
      </w:r>
      <w:r w:rsidR="006B0146" w:rsidRPr="64B3F377">
        <w:rPr>
          <w:rFonts w:eastAsia="Calibri"/>
        </w:rPr>
        <w:fldChar w:fldCharType="separate"/>
      </w:r>
      <w:ins w:id="4573" w:author="Carsten Hein" w:date="2022-01-14T10:17:00Z">
        <w:r w:rsidR="00916225">
          <w:t xml:space="preserve">Abbildung </w:t>
        </w:r>
        <w:r w:rsidR="00916225">
          <w:rPr>
            <w:noProof/>
          </w:rPr>
          <w:t>21</w:t>
        </w:r>
      </w:ins>
      <w:del w:id="4574" w:author="Carsten Hein" w:date="2022-01-03T08:40:00Z">
        <w:r w:rsidDel="009737A6">
          <w:delText>Abbildung 23</w:delText>
        </w:r>
      </w:del>
      <w:r w:rsidR="006B0146" w:rsidRPr="64B3F377">
        <w:rPr>
          <w:rFonts w:eastAsia="Calibri"/>
        </w:rPr>
        <w:fldChar w:fldCharType="end"/>
      </w:r>
      <w:del w:id="4575" w:author="Stefan Behring" w:date="2021-12-21T11:11:00Z">
        <w:r w:rsidRPr="64B3F377" w:rsidDel="35DB3432">
          <w:rPr>
            <w:rFonts w:eastAsia="Calibri"/>
          </w:rPr>
          <w:delText xml:space="preserve"> zeigt, bringt die Vorbehandlung einen deutlichen Mehraufwand mit sich.</w:delText>
        </w:r>
      </w:del>
      <w:r w:rsidR="35DB3432" w:rsidRPr="64B3F377">
        <w:rPr>
          <w:rFonts w:eastAsia="Calibri"/>
        </w:rPr>
        <w:t xml:space="preserve"> Aus diesen Gründen wurde innerhalb des Forschungsprojekts der Fokus auf Klebungen ohne </w:t>
      </w:r>
      <w:del w:id="4576" w:author="Jan Wenker" w:date="2021-12-14T14:13:00Z">
        <w:r w:rsidRPr="64B3F377" w:rsidDel="35DB3432">
          <w:rPr>
            <w:rFonts w:eastAsia="Calibri"/>
          </w:rPr>
          <w:delText xml:space="preserve">Vorbereitung </w:delText>
        </w:r>
      </w:del>
      <w:ins w:id="4577" w:author="Jan Wenker" w:date="2021-12-14T14:13:00Z">
        <w:r w:rsidR="353380B0" w:rsidRPr="64B3F377">
          <w:rPr>
            <w:rFonts w:eastAsia="Calibri"/>
          </w:rPr>
          <w:t xml:space="preserve">Vorbehandlung </w:t>
        </w:r>
      </w:ins>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im weiteren als Matrizenschalung bezeichnet. Die erzeugte Betonoberfläche west eine geringe Rauigkeit auf.</w:t>
      </w:r>
    </w:p>
    <w:p w14:paraId="10EB919A" w14:textId="4E906A32" w:rsidR="6E7E6C3D" w:rsidRPr="00E81B1B" w:rsidRDefault="35DB3432" w:rsidP="64B3F377">
      <w:pPr>
        <w:rPr>
          <w:rFonts w:eastAsia="Calibri"/>
          <w:color w:val="FF0000"/>
        </w:rPr>
      </w:pPr>
      <w:r w:rsidRPr="64B3F377">
        <w:rPr>
          <w:rFonts w:eastAsia="Calibri"/>
        </w:rPr>
        <w:t xml:space="preserve">In ersten Scherversuchen wurden </w:t>
      </w:r>
      <w:del w:id="4578" w:author="Stefan Behring" w:date="2021-12-21T11:12:00Z">
        <w:r w:rsidR="6E7E6C3D" w:rsidRPr="64B3F377" w:rsidDel="35DB3432">
          <w:rPr>
            <w:rFonts w:eastAsia="Calibri"/>
          </w:rPr>
          <w:delText>verschiedene</w:delText>
        </w:r>
      </w:del>
      <w:ins w:id="4579" w:author="Stefan Behring" w:date="2021-12-21T11:12:00Z">
        <w:r w:rsidR="0D878A0E" w:rsidRPr="64B3F377">
          <w:rPr>
            <w:rFonts w:eastAsia="Calibri"/>
          </w:rPr>
          <w:t>folgende</w:t>
        </w:r>
      </w:ins>
      <w:r w:rsidRPr="64B3F377">
        <w:rPr>
          <w:rFonts w:eastAsia="Calibri"/>
        </w:rPr>
        <w:t xml:space="preserve"> Varianten untersucht:</w:t>
      </w:r>
    </w:p>
    <w:p w14:paraId="6801C025" w14:textId="77777777"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p>
    <w:p w14:paraId="28BCE36B" w14:textId="49A20760"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p>
    <w:p w14:paraId="30DB6600" w14:textId="77777777" w:rsidR="00A118EC" w:rsidRPr="00E81B1B" w:rsidRDefault="6E7E6C3D" w:rsidP="0023306A">
      <w:pPr>
        <w:pStyle w:val="Listenabsatz"/>
        <w:numPr>
          <w:ilvl w:val="0"/>
          <w:numId w:val="5"/>
        </w:numPr>
        <w:rPr>
          <w:rFonts w:ascii="Myriad Pro" w:eastAsiaTheme="minorEastAsia" w:hAnsi="Myriad Pro"/>
          <w:szCs w:val="20"/>
        </w:rPr>
      </w:pPr>
      <w:r w:rsidRPr="00E81B1B">
        <w:rPr>
          <w:rFonts w:ascii="Myriad Pro" w:eastAsia="Myriad Pro" w:hAnsi="Myriad Pro" w:cs="Myriad Pro"/>
          <w:szCs w:val="20"/>
        </w:rPr>
        <w:t>Matrizenschalung mit gerauter Oberfläche</w:t>
      </w:r>
    </w:p>
    <w:p w14:paraId="75FE8FBA" w14:textId="36B80BEC" w:rsidR="006B0146" w:rsidRPr="00E81B1B" w:rsidRDefault="35DB3432" w:rsidP="64B3F377">
      <w:pPr>
        <w:pStyle w:val="Listenabsatz"/>
        <w:numPr>
          <w:ilvl w:val="0"/>
          <w:numId w:val="5"/>
        </w:numPr>
        <w:rPr>
          <w:rFonts w:ascii="Myriad Pro" w:eastAsia="Myriad Pro" w:hAnsi="Myriad Pro" w:cs="Myriad Pro"/>
        </w:rPr>
      </w:pPr>
      <w:r w:rsidRPr="64B3F377">
        <w:rPr>
          <w:rFonts w:ascii="Myriad Pro" w:eastAsia="Myriad Pro" w:hAnsi="Myriad Pro" w:cs="Myriad Pro"/>
        </w:rPr>
        <w:t>Verklebung der schalungsabgewandten rau abgezogenen Betonoberseite</w:t>
      </w:r>
      <w:ins w:id="4580" w:author="Stefan Behring" w:date="2021-12-21T11:13:00Z">
        <w:r w:rsidR="6161CBE7" w:rsidRPr="64B3F377">
          <w:rPr>
            <w:rFonts w:ascii="Myriad Pro" w:eastAsia="Myriad Pro" w:hAnsi="Myriad Pro" w:cs="Myriad Pro"/>
          </w:rPr>
          <w:t xml:space="preserve"> (Plattenoberseite)</w:t>
        </w:r>
      </w:ins>
    </w:p>
    <w:p w14:paraId="08C2B9E7" w14:textId="77777777" w:rsidR="001B1DE3" w:rsidRPr="00E81B1B" w:rsidRDefault="001B1DE3" w:rsidP="001B1DE3">
      <w:pPr>
        <w:spacing w:after="240"/>
        <w:rPr>
          <w:rFonts w:eastAsia="Myriad Pro" w:cs="Myriad Pro"/>
          <w:szCs w:val="20"/>
        </w:rPr>
      </w:pPr>
    </w:p>
    <w:p w14:paraId="4F6ABB9E" w14:textId="361350BE"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m folgenden Abschnitt</w:t>
      </w:r>
      <w:ins w:id="4581" w:author="Stefan Behring" w:date="2021-12-21T11:16:00Z">
        <w:r w:rsidR="11E6E255" w:rsidRPr="64B3F377">
          <w:rPr>
            <w:rFonts w:eastAsia="Myriad Pro" w:cs="Myriad Pro"/>
          </w:rPr>
          <w:t xml:space="preserve"> (Verweis)</w:t>
        </w:r>
      </w:ins>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67E7CAEA" w:rsidRPr="64B3F377">
        <w:rPr>
          <w:rFonts w:eastAsia="Myriad Pro" w:cs="Myriad Pro"/>
        </w:rPr>
        <w:t>J</w:t>
      </w:r>
      <w:r w:rsidRPr="64B3F377">
        <w:rPr>
          <w:rFonts w:eastAsia="Myriad Pro" w:cs="Myriad Pro"/>
        </w:rPr>
        <w:t xml:space="preserve">edoch erwies sich die Verklebung der rauen Betonoberseite als problematisch, da zum Teil </w:t>
      </w:r>
      <w:commentRangeStart w:id="4582"/>
      <w:r w:rsidRPr="64B3F377">
        <w:rPr>
          <w:rFonts w:eastAsia="Myriad Pro" w:cs="Myriad Pro"/>
        </w:rPr>
        <w:t xml:space="preserve">lokale Unebenheiten </w:t>
      </w:r>
      <w:commentRangeEnd w:id="4582"/>
      <w:r w:rsidR="760CF52A">
        <w:commentReference w:id="4582"/>
      </w:r>
      <w:r w:rsidRPr="64B3F377">
        <w:rPr>
          <w:rFonts w:eastAsia="Myriad Pro" w:cs="Myriad Pro"/>
        </w:rPr>
        <w:t>vorliegen, die die vollflächige Verklebung erschweren. Die Variante wurde daher verworfen.</w:t>
      </w:r>
    </w:p>
    <w:tbl>
      <w:tblPr>
        <w:tblStyle w:val="Tabellenraster"/>
        <w:tblW w:w="0" w:type="auto"/>
        <w:tblLook w:val="04A0" w:firstRow="1" w:lastRow="0" w:firstColumn="1" w:lastColumn="0" w:noHBand="0" w:noVBand="1"/>
      </w:tblPr>
      <w:tblGrid>
        <w:gridCol w:w="2265"/>
        <w:gridCol w:w="2265"/>
        <w:gridCol w:w="2265"/>
        <w:gridCol w:w="2265"/>
      </w:tblGrid>
      <w:tr w:rsidR="006B0146" w:rsidRPr="00E81B1B" w14:paraId="513967B8" w14:textId="77777777" w:rsidTr="006B0146">
        <w:tc>
          <w:tcPr>
            <w:tcW w:w="2265" w:type="dxa"/>
          </w:tcPr>
          <w:p w14:paraId="0591CE96" w14:textId="77777777" w:rsidR="006B0146" w:rsidRPr="00E81B1B" w:rsidRDefault="006B0146" w:rsidP="760CF52A">
            <w:pPr>
              <w:rPr>
                <w:rFonts w:eastAsia="Calibri"/>
                <w:szCs w:val="20"/>
              </w:rPr>
            </w:pPr>
          </w:p>
        </w:tc>
        <w:tc>
          <w:tcPr>
            <w:tcW w:w="2265" w:type="dxa"/>
          </w:tcPr>
          <w:p w14:paraId="45AEFB34" w14:textId="77777777" w:rsidR="006B0146" w:rsidRPr="00E81B1B" w:rsidRDefault="006B0146" w:rsidP="760CF52A">
            <w:pPr>
              <w:rPr>
                <w:rFonts w:eastAsia="Calibri"/>
                <w:szCs w:val="20"/>
              </w:rPr>
            </w:pPr>
          </w:p>
        </w:tc>
        <w:tc>
          <w:tcPr>
            <w:tcW w:w="2265" w:type="dxa"/>
          </w:tcPr>
          <w:p w14:paraId="64E7C1E5" w14:textId="77777777" w:rsidR="006B0146" w:rsidRPr="00E81B1B" w:rsidRDefault="006B0146" w:rsidP="760CF52A">
            <w:pPr>
              <w:rPr>
                <w:rFonts w:eastAsia="Calibri"/>
                <w:szCs w:val="20"/>
              </w:rPr>
            </w:pPr>
          </w:p>
        </w:tc>
        <w:tc>
          <w:tcPr>
            <w:tcW w:w="2265" w:type="dxa"/>
          </w:tcPr>
          <w:p w14:paraId="2A065D63" w14:textId="77777777" w:rsidR="006B0146" w:rsidRPr="00E81B1B" w:rsidRDefault="006B0146" w:rsidP="760CF52A">
            <w:pPr>
              <w:rPr>
                <w:rFonts w:eastAsia="Calibri"/>
                <w:szCs w:val="20"/>
              </w:rPr>
            </w:pPr>
          </w:p>
        </w:tc>
      </w:tr>
      <w:tr w:rsidR="006B0146" w:rsidRPr="00E81B1B" w14:paraId="1531191D" w14:textId="77777777" w:rsidTr="006B0146">
        <w:tc>
          <w:tcPr>
            <w:tcW w:w="2265" w:type="dxa"/>
          </w:tcPr>
          <w:p w14:paraId="40B73318" w14:textId="77777777" w:rsidR="006B0146" w:rsidRPr="00E81B1B" w:rsidRDefault="006B0146" w:rsidP="760CF52A">
            <w:pPr>
              <w:rPr>
                <w:rFonts w:eastAsia="Calibri"/>
                <w:szCs w:val="20"/>
              </w:rPr>
            </w:pPr>
          </w:p>
        </w:tc>
        <w:tc>
          <w:tcPr>
            <w:tcW w:w="2265" w:type="dxa"/>
          </w:tcPr>
          <w:p w14:paraId="4F2FEFD1" w14:textId="77777777" w:rsidR="006B0146" w:rsidRPr="00E81B1B" w:rsidRDefault="006B0146" w:rsidP="760CF52A">
            <w:pPr>
              <w:rPr>
                <w:rFonts w:eastAsia="Calibri"/>
                <w:szCs w:val="20"/>
              </w:rPr>
            </w:pPr>
          </w:p>
        </w:tc>
        <w:tc>
          <w:tcPr>
            <w:tcW w:w="2265" w:type="dxa"/>
          </w:tcPr>
          <w:p w14:paraId="7D10056E" w14:textId="77777777" w:rsidR="006B0146" w:rsidRPr="00E81B1B" w:rsidRDefault="006B0146" w:rsidP="760CF52A">
            <w:pPr>
              <w:rPr>
                <w:rFonts w:eastAsia="Calibri"/>
                <w:szCs w:val="20"/>
              </w:rPr>
            </w:pPr>
          </w:p>
        </w:tc>
        <w:tc>
          <w:tcPr>
            <w:tcW w:w="2265" w:type="dxa"/>
          </w:tcPr>
          <w:p w14:paraId="6AAD4B5D" w14:textId="77777777" w:rsidR="006B0146" w:rsidRPr="00E81B1B" w:rsidRDefault="006B0146" w:rsidP="760CF52A">
            <w:pPr>
              <w:rPr>
                <w:rFonts w:eastAsia="Calibri"/>
                <w:szCs w:val="20"/>
              </w:rPr>
            </w:pPr>
          </w:p>
        </w:tc>
      </w:tr>
    </w:tbl>
    <w:p w14:paraId="227E59A0" w14:textId="5A7FEE4B" w:rsidR="6E7E6C3D" w:rsidRPr="00E81B1B" w:rsidRDefault="3523E212" w:rsidP="64B3F377">
      <w:pPr>
        <w:rPr>
          <w:rFonts w:eastAsia="Myriad Pro" w:cs="Myriad Pro"/>
        </w:rPr>
      </w:pPr>
      <w:r w:rsidRPr="64B3F377">
        <w:rPr>
          <w:rFonts w:eastAsia="Myriad Pro" w:cs="Myriad Pro"/>
        </w:rPr>
        <w:t xml:space="preserve">Trotz der </w:t>
      </w:r>
      <w:del w:id="4583" w:author="Stefan Behring" w:date="2021-12-21T11:17:00Z">
        <w:r w:rsidR="007036A9" w:rsidRPr="64B3F377" w:rsidDel="3523E212">
          <w:rPr>
            <w:rFonts w:eastAsia="Myriad Pro" w:cs="Myriad Pro"/>
          </w:rPr>
          <w:delText xml:space="preserve">positiven Ergebnisse </w:delText>
        </w:r>
      </w:del>
      <w:ins w:id="4584" w:author="Stefan Behring" w:date="2021-12-21T11:17:00Z">
        <w:r w:rsidR="4671D5D3" w:rsidRPr="64B3F377">
          <w:rPr>
            <w:rFonts w:eastAsia="Myriad Pro" w:cs="Myriad Pro"/>
          </w:rPr>
          <w:t xml:space="preserve">prinzipiellen </w:t>
        </w:r>
      </w:ins>
      <w:ins w:id="4585" w:author="Stefan Behring" w:date="2021-12-21T11:18:00Z">
        <w:r w:rsidR="4671D5D3" w:rsidRPr="64B3F377">
          <w:rPr>
            <w:rFonts w:eastAsia="Myriad Pro" w:cs="Myriad Pro"/>
          </w:rPr>
          <w:t xml:space="preserve">Eignung </w:t>
        </w:r>
      </w:ins>
      <w:r w:rsidRPr="64B3F377">
        <w:rPr>
          <w:rFonts w:eastAsia="Myriad Pro" w:cs="Myriad Pro"/>
        </w:rPr>
        <w:t xml:space="preserve">wurde von den Varianten mit Trennmittel Abstand genommen, da </w:t>
      </w:r>
      <w:del w:id="4586" w:author="Jan Wenker" w:date="2021-12-14T14:14:00Z">
        <w:r w:rsidR="007036A9" w:rsidRPr="64B3F377" w:rsidDel="3523E212">
          <w:rPr>
            <w:rFonts w:eastAsia="Myriad Pro" w:cs="Myriad Pro"/>
          </w:rPr>
          <w:delText>d</w:delText>
        </w:r>
        <w:r w:rsidR="007036A9" w:rsidRPr="64B3F377" w:rsidDel="19023B21">
          <w:rPr>
            <w:rFonts w:eastAsia="Myriad Pro" w:cs="Myriad Pro"/>
          </w:rPr>
          <w:delText xml:space="preserve">a </w:delText>
        </w:r>
      </w:del>
      <w:r w:rsidR="19023B21" w:rsidRPr="64B3F377">
        <w:rPr>
          <w:rFonts w:eastAsia="Myriad Pro" w:cs="Myriad Pro"/>
        </w:rPr>
        <w:t>die Anwendung von Trennmittel</w:t>
      </w:r>
      <w:r w:rsidRPr="64B3F377">
        <w:rPr>
          <w:rFonts w:eastAsia="Myriad Pro" w:cs="Myriad Pro"/>
        </w:rPr>
        <w:t xml:space="preserve">n </w:t>
      </w:r>
      <w:del w:id="4587" w:author="Jan Wenker" w:date="2021-12-14T14:14:00Z">
        <w:r w:rsidR="007036A9" w:rsidRPr="64B3F377" w:rsidDel="19023B21">
          <w:rPr>
            <w:rFonts w:eastAsia="Myriad Pro" w:cs="Myriad Pro"/>
          </w:rPr>
          <w:delText xml:space="preserve">Unsicherheiten </w:delText>
        </w:r>
      </w:del>
      <w:ins w:id="4588" w:author="Jan Wenker" w:date="2021-12-14T14:14:00Z">
        <w:r w:rsidR="5D4D2B33" w:rsidRPr="64B3F377">
          <w:rPr>
            <w:rFonts w:eastAsia="Myriad Pro" w:cs="Myriad Pro"/>
          </w:rPr>
          <w:t xml:space="preserve">viele auf die Verklebung wirkende Variablen </w:t>
        </w:r>
      </w:ins>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ins w:id="4589" w:author="Stefan Behring" w:date="2021-12-21T11:21:00Z">
        <w:r w:rsidR="3FDF9A24" w:rsidRPr="64B3F377">
          <w:rPr>
            <w:rFonts w:eastAsia="Myriad Pro" w:cs="Myriad Pro"/>
          </w:rPr>
          <w:t xml:space="preserve"> Der erhöhte Aufwand beim Ausschalen und die geringere Standzeit der Schalung wurde damit in Kauf genommen.</w:t>
        </w:r>
      </w:ins>
      <w:r w:rsidR="19023B21" w:rsidRPr="64B3F377">
        <w:rPr>
          <w:rFonts w:eastAsia="Myriad Pro" w:cs="Myriad Pro"/>
        </w:rPr>
        <w:t xml:space="preserve"> </w:t>
      </w:r>
      <w:commentRangeStart w:id="4590"/>
      <w:del w:id="4591" w:author="Stefan Behring" w:date="2021-12-21T11:19:00Z">
        <w:r w:rsidR="007036A9" w:rsidRPr="64B3F377" w:rsidDel="19023B21">
          <w:rPr>
            <w:rFonts w:eastAsia="Myriad Pro" w:cs="Myriad Pro"/>
          </w:rPr>
          <w:delText xml:space="preserve">Es wurde geschlossen, dass das Trennmittel eher negativen Einfluss auf die Klebung haben sollte </w:delText>
        </w:r>
      </w:del>
      <w:commentRangeEnd w:id="4590"/>
      <w:r w:rsidR="007036A9">
        <w:commentReference w:id="4590"/>
      </w:r>
      <w:del w:id="4592" w:author="Stefan Behring" w:date="2021-12-21T11:19:00Z">
        <w:r w:rsidR="007036A9" w:rsidRPr="64B3F377" w:rsidDel="19023B21">
          <w:rPr>
            <w:rFonts w:eastAsia="Myriad Pro" w:cs="Myriad Pro"/>
          </w:rPr>
          <w:delText>und ein Verzicht auf Trennmittel keine Nachteile nach sich ziehen sollten.</w:delText>
        </w:r>
      </w:del>
      <w:r w:rsidR="19023B21" w:rsidRPr="64B3F377">
        <w:rPr>
          <w:rFonts w:eastAsia="Myriad Pro" w:cs="Myriad Pro"/>
        </w:rPr>
        <w:t xml:space="preserve"> </w:t>
      </w:r>
      <w:del w:id="4593" w:author="Stefan Behring" w:date="2021-12-21T11:21:00Z">
        <w:r w:rsidR="007036A9" w:rsidRPr="64B3F377" w:rsidDel="19023B21">
          <w:rPr>
            <w:rFonts w:eastAsia="Myriad Pro" w:cs="Myriad Pro"/>
          </w:rPr>
          <w:delText>Zumal m</w:delText>
        </w:r>
      </w:del>
      <w:ins w:id="4594" w:author="Stefan Behring" w:date="2021-12-21T11:22:00Z">
        <w:r w:rsidR="440CFCAF" w:rsidRPr="64B3F377">
          <w:rPr>
            <w:rFonts w:eastAsia="Myriad Pro" w:cs="Myriad Pro"/>
          </w:rPr>
          <w:t>M</w:t>
        </w:r>
      </w:ins>
      <w:r w:rsidR="19023B21" w:rsidRPr="64B3F377">
        <w:rPr>
          <w:rFonts w:eastAsia="Myriad Pro" w:cs="Myriad Pro"/>
        </w:rPr>
        <w:t xml:space="preserve">it der Matrizenschalung, </w:t>
      </w:r>
      <w:del w:id="4595" w:author="Stefan Behring" w:date="2021-12-21T11:22:00Z">
        <w:r w:rsidR="007036A9" w:rsidRPr="64B3F377" w:rsidDel="19023B21">
          <w:rPr>
            <w:rFonts w:eastAsia="Myriad Pro" w:cs="Myriad Pro"/>
          </w:rPr>
          <w:delText>also ebenfalls</w:delText>
        </w:r>
      </w:del>
      <w:r w:rsidR="19023B21" w:rsidRPr="64B3F377">
        <w:rPr>
          <w:rFonts w:eastAsia="Myriad Pro" w:cs="Myriad Pro"/>
        </w:rPr>
        <w:t xml:space="preserve"> einer</w:t>
      </w:r>
      <w:ins w:id="4596" w:author="Stefan Behring" w:date="2021-12-21T11:22:00Z">
        <w:r w:rsidR="7A7B08CC" w:rsidRPr="64B3F377">
          <w:rPr>
            <w:rFonts w:eastAsia="Myriad Pro" w:cs="Myriad Pro"/>
          </w:rPr>
          <w:t xml:space="preserve"> ebenfalls</w:t>
        </w:r>
      </w:ins>
      <w:r w:rsidR="19023B21" w:rsidRPr="64B3F377">
        <w:rPr>
          <w:rFonts w:eastAsia="Myriad Pro" w:cs="Myriad Pro"/>
        </w:rPr>
        <w:t xml:space="preserve"> trennmittelfreien Variante, </w:t>
      </w:r>
      <w:ins w:id="4597" w:author="Stefan Behring" w:date="2021-12-21T11:22:00Z">
        <w:r w:rsidR="7E847F55" w:rsidRPr="64B3F377">
          <w:rPr>
            <w:rFonts w:eastAsia="Myriad Pro" w:cs="Myriad Pro"/>
          </w:rPr>
          <w:t xml:space="preserve">konnten gleichfalls </w:t>
        </w:r>
      </w:ins>
      <w:r w:rsidR="19023B21" w:rsidRPr="64B3F377">
        <w:rPr>
          <w:rFonts w:eastAsia="Myriad Pro" w:cs="Myriad Pro"/>
        </w:rPr>
        <w:t xml:space="preserve">gute Ergebnisse erzielt wurden. </w:t>
      </w:r>
    </w:p>
    <w:p w14:paraId="31EC8810" w14:textId="515FF300" w:rsidR="6E7E6C3D" w:rsidRPr="00E81B1B" w:rsidRDefault="7DFA8F81" w:rsidP="64B3F377">
      <w:pPr>
        <w:rPr>
          <w:rFonts w:eastAsia="Calibri"/>
        </w:rPr>
      </w:pPr>
      <w:ins w:id="4598" w:author="Stefan Behring" w:date="2021-12-21T11:24:00Z">
        <w:r w:rsidRPr="64B3F377">
          <w:rPr>
            <w:rFonts w:eastAsia="Myriad Pro" w:cs="Myriad Pro"/>
          </w:rPr>
          <w:t xml:space="preserve">Da nach den oben beschriebenen Vorversuchen </w:t>
        </w:r>
      </w:ins>
      <w:ins w:id="4599" w:author="Stefan Behring" w:date="2021-12-21T11:25:00Z">
        <w:r w:rsidRPr="64B3F377">
          <w:rPr>
            <w:rFonts w:eastAsia="Myriad Pro" w:cs="Myriad Pro"/>
          </w:rPr>
          <w:t>mit schalg</w:t>
        </w:r>
      </w:ins>
      <w:ins w:id="4600" w:author="Stefan Behring" w:date="2021-12-21T11:27:00Z">
        <w:r w:rsidR="061D57FB" w:rsidRPr="64B3F377">
          <w:rPr>
            <w:rFonts w:eastAsia="Myriad Pro" w:cs="Myriad Pro"/>
          </w:rPr>
          <w:t>la</w:t>
        </w:r>
      </w:ins>
      <w:ins w:id="4601" w:author="Stefan Behring" w:date="2021-12-21T11:25:00Z">
        <w:r w:rsidRPr="64B3F377">
          <w:rPr>
            <w:rFonts w:eastAsia="Myriad Pro" w:cs="Myriad Pro"/>
          </w:rPr>
          <w:t xml:space="preserve">tter Oberfläche </w:t>
        </w:r>
      </w:ins>
      <w:del w:id="4602" w:author="Stefan Behring" w:date="2021-12-21T11:25:00Z">
        <w:r w:rsidR="760CF52A" w:rsidRPr="64B3F377" w:rsidDel="19023B21">
          <w:rPr>
            <w:rFonts w:eastAsia="Myriad Pro" w:cs="Myriad Pro"/>
          </w:rPr>
          <w:delText>Da</w:delText>
        </w:r>
      </w:del>
      <w:r w:rsidR="19023B21" w:rsidRPr="64B3F377">
        <w:rPr>
          <w:rFonts w:eastAsia="Myriad Pro" w:cs="Myriad Pro"/>
        </w:rPr>
        <w:t xml:space="preserve"> im weiteren Projektverlauf vermehrt ein adhäsives Versagen zwischen Beton und Klebstoff auftrat, wurde </w:t>
      </w:r>
      <w:ins w:id="4603" w:author="Stefan Behring" w:date="2021-12-21T11:26:00Z">
        <w:r w:rsidR="30567A0D" w:rsidRPr="64B3F377">
          <w:rPr>
            <w:rFonts w:eastAsia="Myriad Pro" w:cs="Myriad Pro"/>
          </w:rPr>
          <w:t xml:space="preserve">beschlossen den sehr zeit- und arbeitsaufwändigen </w:t>
        </w:r>
      </w:ins>
      <w:ins w:id="4604" w:author="Stefan Behring" w:date="2021-12-21T11:27:00Z">
        <w:r w:rsidR="30567A0D" w:rsidRPr="64B3F377">
          <w:rPr>
            <w:rFonts w:eastAsia="Myriad Pro" w:cs="Myriad Pro"/>
          </w:rPr>
          <w:t xml:space="preserve">Zusatzschritt </w:t>
        </w:r>
      </w:ins>
      <w:ins w:id="4605" w:author="Stefan Behring" w:date="2021-12-21T11:26:00Z">
        <w:r w:rsidR="30567A0D" w:rsidRPr="64B3F377">
          <w:rPr>
            <w:rFonts w:eastAsia="Myriad Pro" w:cs="Myriad Pro"/>
          </w:rPr>
          <w:t xml:space="preserve"> </w:t>
        </w:r>
      </w:ins>
      <w:del w:id="4606" w:author="Stefan Behring" w:date="2021-12-21T11:27:00Z">
        <w:r w:rsidR="760CF52A" w:rsidRPr="64B3F377" w:rsidDel="19023B21">
          <w:rPr>
            <w:rFonts w:eastAsia="Myriad Pro" w:cs="Myriad Pro"/>
          </w:rPr>
          <w:delText>für die Großversuche auf eine</w:delText>
        </w:r>
      </w:del>
      <w:ins w:id="4607" w:author="Stefan Behring" w:date="2021-12-21T11:27:00Z">
        <w:r w:rsidR="1A81EABC" w:rsidRPr="64B3F377">
          <w:rPr>
            <w:rFonts w:eastAsia="Myriad Pro" w:cs="Myriad Pro"/>
          </w:rPr>
          <w:t xml:space="preserve">der </w:t>
        </w:r>
      </w:ins>
      <w:r w:rsidR="19023B21" w:rsidRPr="64B3F377">
        <w:rPr>
          <w:rFonts w:eastAsia="Myriad Pro" w:cs="Myriad Pro"/>
        </w:rPr>
        <w:t xml:space="preserve"> Vorbehandlung durch Anschleifen der </w:t>
      </w:r>
      <w:r w:rsidR="19023B21" w:rsidRPr="64B3F377">
        <w:rPr>
          <w:rFonts w:eastAsia="Myriad Pro" w:cs="Myriad Pro"/>
        </w:rPr>
        <w:lastRenderedPageBreak/>
        <w:t>Betonoberfläche</w:t>
      </w:r>
      <w:ins w:id="4608" w:author="Stefan Behring" w:date="2021-12-21T11:27:00Z">
        <w:r w:rsidR="3923E97F" w:rsidRPr="64B3F377">
          <w:rPr>
            <w:rFonts w:eastAsia="Myriad Pro" w:cs="Myriad Pro"/>
          </w:rPr>
          <w:t xml:space="preserve"> auszuführen.</w:t>
        </w:r>
      </w:ins>
      <w:r w:rsidR="19023B21" w:rsidRPr="64B3F377">
        <w:rPr>
          <w:rFonts w:eastAsia="Myriad Pro" w:cs="Myriad Pro"/>
        </w:rPr>
        <w:t xml:space="preserve"> </w:t>
      </w:r>
      <w:ins w:id="4609" w:author="Stefan Behring" w:date="2021-12-21T11:28:00Z">
        <w:r w:rsidR="3E5BA6C8" w:rsidRPr="64B3F377">
          <w:rPr>
            <w:rFonts w:eastAsia="Myriad Pro" w:cs="Myriad Pro"/>
          </w:rPr>
          <w:t>Dies gilt insbesondere für die Großvesu</w:t>
        </w:r>
      </w:ins>
      <w:ins w:id="4610" w:author="Stefan Behring" w:date="2021-12-21T11:29:00Z">
        <w:r w:rsidR="3E5BA6C8" w:rsidRPr="64B3F377">
          <w:rPr>
            <w:rFonts w:eastAsia="Myriad Pro" w:cs="Myriad Pro"/>
          </w:rPr>
          <w:t xml:space="preserve">che (Schub- und Biegebalken). </w:t>
        </w:r>
      </w:ins>
      <w:del w:id="4611" w:author="Stefan Behring" w:date="2021-12-21T11:28:00Z">
        <w:r w:rsidR="760CF52A" w:rsidRPr="64B3F377" w:rsidDel="19023B21">
          <w:rPr>
            <w:rFonts w:eastAsia="Myriad Pro" w:cs="Myriad Pro"/>
          </w:rPr>
          <w:delText>ausgewichen.</w:delText>
        </w:r>
      </w:del>
      <w:r w:rsidR="19023B21" w:rsidRPr="64B3F377">
        <w:rPr>
          <w:rFonts w:eastAsia="Myriad Pro" w:cs="Myriad Pro"/>
        </w:rPr>
        <w:t xml:space="preserve"> Die Fertigteile wurden mit einer Diamantschleifscheibe </w:t>
      </w:r>
      <w:del w:id="4612" w:author="Stefan Behring" w:date="2021-12-21T11:29:00Z">
        <w:r w:rsidR="760CF52A" w:rsidRPr="64B3F377" w:rsidDel="19023B21">
          <w:rPr>
            <w:rFonts w:eastAsia="Myriad Pro" w:cs="Myriad Pro"/>
          </w:rPr>
          <w:delText>soweit</w:delText>
        </w:r>
      </w:del>
      <w:r w:rsidR="19023B21" w:rsidRPr="64B3F377">
        <w:rPr>
          <w:rFonts w:eastAsia="Myriad Pro" w:cs="Myriad Pro"/>
        </w:rPr>
        <w:t xml:space="preserve"> angeschliffen, </w:t>
      </w:r>
      <w:ins w:id="4613" w:author="Stefan Behring" w:date="2021-12-21T11:29:00Z">
        <w:r w:rsidR="02E2F03C" w:rsidRPr="64B3F377">
          <w:rPr>
            <w:rFonts w:eastAsia="Myriad Pro" w:cs="Myriad Pro"/>
          </w:rPr>
          <w:t>so</w:t>
        </w:r>
      </w:ins>
      <w:r w:rsidR="19023B21" w:rsidRPr="64B3F377">
        <w:rPr>
          <w:rFonts w:eastAsia="Myriad Pro" w:cs="Myriad Pro"/>
        </w:rPr>
        <w:t xml:space="preserve">dass die </w:t>
      </w:r>
      <w:del w:id="4614" w:author="Stefan Behring" w:date="2021-12-21T11:29:00Z">
        <w:r w:rsidR="760CF52A" w:rsidRPr="64B3F377" w:rsidDel="19023B21">
          <w:rPr>
            <w:rFonts w:eastAsia="Myriad Pro" w:cs="Myriad Pro"/>
          </w:rPr>
          <w:delText>untere</w:delText>
        </w:r>
      </w:del>
      <w:r w:rsidR="19023B21" w:rsidRPr="64B3F377">
        <w:rPr>
          <w:rFonts w:eastAsia="Myriad Pro" w:cs="Myriad Pro"/>
        </w:rPr>
        <w:t xml:space="preserve"> Betonhaut </w:t>
      </w:r>
      <w:ins w:id="4615" w:author="Stefan Behring" w:date="2021-12-21T11:30:00Z">
        <w:r w:rsidR="15928146" w:rsidRPr="64B3F377">
          <w:rPr>
            <w:rFonts w:eastAsia="Myriad Pro" w:cs="Myriad Pro"/>
          </w:rPr>
          <w:t xml:space="preserve"> bis auf den Zuschlag </w:t>
        </w:r>
      </w:ins>
      <w:r w:rsidR="19023B21" w:rsidRPr="64B3F377">
        <w:rPr>
          <w:rFonts w:eastAsia="Myriad Pro" w:cs="Myriad Pro"/>
        </w:rPr>
        <w:t xml:space="preserve">entfernt </w:t>
      </w:r>
      <w:del w:id="4616" w:author="Stefan Behring" w:date="2021-12-21T11:30:00Z">
        <w:r w:rsidR="760CF52A" w:rsidRPr="64B3F377" w:rsidDel="19023B21">
          <w:rPr>
            <w:rFonts w:eastAsia="Myriad Pro" w:cs="Myriad Pro"/>
          </w:rPr>
          <w:delText>und der Zuschlag sichtbar</w:delText>
        </w:r>
      </w:del>
      <w:r w:rsidR="19023B21" w:rsidRPr="64B3F377">
        <w:rPr>
          <w:rFonts w:eastAsia="Myriad Pro" w:cs="Myriad Pro"/>
        </w:rPr>
        <w:t xml:space="preserve"> wurde. </w:t>
      </w:r>
    </w:p>
    <w:p w14:paraId="490FB162" w14:textId="0F9E2B6A" w:rsidR="760CF52A" w:rsidRPr="00E81B1B" w:rsidRDefault="760CF52A" w:rsidP="760CF52A">
      <w:pPr>
        <w:rPr>
          <w:rFonts w:eastAsia="Calibri"/>
          <w:szCs w:val="20"/>
        </w:rPr>
      </w:pPr>
      <w:r w:rsidRPr="00E81B1B">
        <w:rPr>
          <w:rFonts w:eastAsia="Myriad Pro" w:cs="Myriad Pro"/>
          <w:szCs w:val="20"/>
        </w:rPr>
        <w:t xml:space="preserve">Im </w:t>
      </w:r>
      <w:del w:id="4617" w:author="Jan Wenker" w:date="2021-12-16T11:54:00Z">
        <w:r w:rsidRPr="00E81B1B" w:rsidDel="005977F0">
          <w:rPr>
            <w:rFonts w:eastAsia="Myriad Pro" w:cs="Myriad Pro"/>
            <w:szCs w:val="20"/>
          </w:rPr>
          <w:delText>Falle</w:delText>
        </w:r>
      </w:del>
      <w:ins w:id="4618" w:author="Jan Wenker" w:date="2021-12-16T11:54:00Z">
        <w:r w:rsidR="005977F0">
          <w:rPr>
            <w:rFonts w:eastAsia="Myriad Pro" w:cs="Myriad Pro"/>
            <w:szCs w:val="20"/>
          </w:rPr>
          <w:t>Fall</w:t>
        </w:r>
      </w:ins>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AD7C08">
      <w:pPr>
        <w:pStyle w:val="berschrift3"/>
        <w:numPr>
          <w:ilvl w:val="2"/>
          <w:numId w:val="29"/>
        </w:numPr>
        <w:rPr>
          <w:lang w:val="de-DE"/>
        </w:rPr>
      </w:pPr>
      <w:bookmarkStart w:id="4619" w:name="_Toc92091702"/>
      <w:bookmarkStart w:id="4620" w:name="_Toc92092144"/>
      <w:bookmarkStart w:id="4621" w:name="_Toc92092256"/>
      <w:bookmarkStart w:id="4622" w:name="_Toc93048239"/>
      <w:r w:rsidRPr="64B3F377">
        <w:rPr>
          <w:lang w:val="de-DE"/>
        </w:rPr>
        <w:t>Anforderungen an den Klebstoff</w:t>
      </w:r>
      <w:bookmarkEnd w:id="4619"/>
      <w:bookmarkEnd w:id="4620"/>
      <w:bookmarkEnd w:id="4621"/>
      <w:bookmarkEnd w:id="4622"/>
      <w:r w:rsidRPr="64B3F377">
        <w:rPr>
          <w:lang w:val="de-DE"/>
        </w:rPr>
        <w:t xml:space="preserve"> </w:t>
      </w:r>
    </w:p>
    <w:p w14:paraId="2F51B0BE" w14:textId="2BAA4B49" w:rsidR="6E7E6C3D" w:rsidRPr="00E81B1B" w:rsidRDefault="19023B21" w:rsidP="64B3F377">
      <w:pPr>
        <w:rPr>
          <w:rFonts w:eastAsia="Myriad Pro" w:cs="Myriad Pro"/>
        </w:rPr>
      </w:pPr>
      <w:r w:rsidRPr="64B3F377">
        <w:rPr>
          <w:rFonts w:eastAsia="Myriad Pro" w:cs="Myriad Pro"/>
        </w:rPr>
        <w:t xml:space="preserve">Unebenheiten und </w:t>
      </w:r>
      <w:del w:id="4623" w:author="Stefan Behring" w:date="2021-12-21T11:34:00Z">
        <w:r w:rsidR="760CF52A" w:rsidRPr="64B3F377" w:rsidDel="19023B21">
          <w:rPr>
            <w:rFonts w:eastAsia="Myriad Pro" w:cs="Myriad Pro"/>
          </w:rPr>
          <w:delText>Krümmungen</w:delText>
        </w:r>
      </w:del>
      <w:ins w:id="4624" w:author="Stefan Behring" w:date="2021-12-21T11:34:00Z">
        <w:r w:rsidR="0F1426E3" w:rsidRPr="64B3F377">
          <w:rPr>
            <w:rFonts w:eastAsia="Myriad Pro" w:cs="Myriad Pro"/>
          </w:rPr>
          <w:t>und Toleranzen im Bereic</w:t>
        </w:r>
      </w:ins>
      <w:ins w:id="4625" w:author="Stefan Behring" w:date="2021-12-21T11:35:00Z">
        <w:r w:rsidR="0F1426E3" w:rsidRPr="64B3F377">
          <w:rPr>
            <w:rFonts w:eastAsia="Myriad Pro" w:cs="Myriad Pro"/>
          </w:rPr>
          <w:t>h der Klebefuge</w:t>
        </w:r>
      </w:ins>
      <w:r w:rsidRPr="64B3F377">
        <w:rPr>
          <w:rFonts w:eastAsia="Myriad Pro" w:cs="Myriad Pro"/>
        </w:rPr>
        <w:t xml:space="preserve"> sind sowohl bei Holzbalken als auch bei Betonfertigteilen </w:t>
      </w:r>
      <w:del w:id="4626" w:author="Stefan Behring" w:date="2021-12-21T11:35:00Z">
        <w:r w:rsidR="760CF52A" w:rsidRPr="64B3F377" w:rsidDel="19023B21">
          <w:rPr>
            <w:rFonts w:eastAsia="Myriad Pro" w:cs="Myriad Pro"/>
          </w:rPr>
          <w:delText>in gewissem Maße</w:delText>
        </w:r>
      </w:del>
      <w:r w:rsidRPr="64B3F377">
        <w:rPr>
          <w:rFonts w:eastAsia="Myriad Pro" w:cs="Myriad Pro"/>
        </w:rPr>
        <w:t xml:space="preserve"> unvermeidbar. Im ungünstigsten Fall </w:t>
      </w:r>
      <w:del w:id="4627" w:author="Stefan Behring" w:date="2021-12-21T11:36:00Z">
        <w:r w:rsidR="760CF52A" w:rsidRPr="64B3F377" w:rsidDel="19023B21">
          <w:rPr>
            <w:rFonts w:eastAsia="Myriad Pro" w:cs="Myriad Pro"/>
          </w:rPr>
          <w:delText xml:space="preserve">sind </w:delText>
        </w:r>
      </w:del>
      <w:ins w:id="4628" w:author="Stefan Behring" w:date="2021-12-21T11:36:00Z">
        <w:r w:rsidR="6AD1C31D" w:rsidRPr="64B3F377">
          <w:rPr>
            <w:rFonts w:eastAsia="Myriad Pro" w:cs="Myriad Pro"/>
          </w:rPr>
          <w:t xml:space="preserve">weisen </w:t>
        </w:r>
      </w:ins>
      <w:r w:rsidRPr="64B3F377">
        <w:rPr>
          <w:rFonts w:eastAsia="Myriad Pro" w:cs="Myriad Pro"/>
        </w:rPr>
        <w:t xml:space="preserve">die Bauteile </w:t>
      </w:r>
      <w:del w:id="4629" w:author="Stefan Behring" w:date="2021-12-21T11:35:00Z">
        <w:r w:rsidR="760CF52A" w:rsidRPr="64B3F377" w:rsidDel="19023B21">
          <w:rPr>
            <w:rFonts w:eastAsia="Myriad Pro" w:cs="Myriad Pro"/>
          </w:rPr>
          <w:delText>im entgegengesetzten Sinn gekrümmt</w:delText>
        </w:r>
      </w:del>
      <w:ins w:id="4630" w:author="Stefan Behring" w:date="2021-12-21T11:36:00Z">
        <w:r w:rsidR="1466AAFC" w:rsidRPr="64B3F377">
          <w:rPr>
            <w:rFonts w:eastAsia="Myriad Pro" w:cs="Myriad Pro"/>
          </w:rPr>
          <w:t>entgegengesetzte</w:t>
        </w:r>
        <w:r w:rsidR="034F5E5F" w:rsidRPr="64B3F377">
          <w:rPr>
            <w:rFonts w:eastAsia="Myriad Pro" w:cs="Myriad Pro"/>
          </w:rPr>
          <w:t xml:space="preserve"> Verformungen auf</w:t>
        </w:r>
      </w:ins>
      <w:r w:rsidRPr="64B3F377">
        <w:rPr>
          <w:rFonts w:eastAsia="Myriad Pro" w:cs="Myriad Pro"/>
        </w:rPr>
        <w:t xml:space="preserve">, sodass der Klebstoff </w:t>
      </w:r>
      <w:del w:id="4631" w:author="Jan Wenker" w:date="2021-12-14T14:16:00Z">
        <w:r w:rsidR="760CF52A" w:rsidRPr="64B3F377" w:rsidDel="19023B21">
          <w:rPr>
            <w:rFonts w:eastAsia="Myriad Pro" w:cs="Myriad Pro"/>
          </w:rPr>
          <w:delText xml:space="preserve">recht </w:delText>
        </w:r>
      </w:del>
      <w:del w:id="4632" w:author="Stefan Behring" w:date="2021-12-21T11:37:00Z">
        <w:r w:rsidR="760CF52A" w:rsidRPr="64B3F377" w:rsidDel="19023B21">
          <w:rPr>
            <w:rFonts w:eastAsia="Myriad Pro" w:cs="Myriad Pro"/>
          </w:rPr>
          <w:delText>große Spalte</w:delText>
        </w:r>
      </w:del>
      <w:ins w:id="4633" w:author="Stefan Behring" w:date="2021-12-21T11:37:00Z">
        <w:r w:rsidR="6908675B" w:rsidRPr="64B3F377">
          <w:rPr>
            <w:rFonts w:eastAsia="Myriad Pro" w:cs="Myriad Pro"/>
          </w:rPr>
          <w:t>dicke Fugen</w:t>
        </w:r>
      </w:ins>
      <w:r w:rsidRPr="64B3F377">
        <w:rPr>
          <w:rFonts w:eastAsia="Myriad Pro" w:cs="Myriad Pro"/>
        </w:rPr>
        <w:t xml:space="preserve"> füllen muss. </w:t>
      </w:r>
      <w:del w:id="4634" w:author="Stefan Behring" w:date="2021-12-21T11:37:00Z">
        <w:r w:rsidR="760CF52A" w:rsidRPr="64B3F377" w:rsidDel="19023B21">
          <w:rPr>
            <w:rFonts w:eastAsia="Myriad Pro" w:cs="Myriad Pro"/>
          </w:rPr>
          <w:delText xml:space="preserve">Es ist jedoch </w:delText>
        </w:r>
      </w:del>
      <w:del w:id="4635" w:author="Jan Wenker" w:date="2021-12-14T14:16:00Z">
        <w:r w:rsidR="760CF52A" w:rsidRPr="64B3F377" w:rsidDel="19023B21">
          <w:rPr>
            <w:rFonts w:eastAsia="Myriad Pro" w:cs="Myriad Pro"/>
          </w:rPr>
          <w:delText xml:space="preserve">auch </w:delText>
        </w:r>
      </w:del>
      <w:del w:id="4636" w:author="Stefan Behring" w:date="2021-12-21T11:37:00Z">
        <w:r w:rsidR="760CF52A" w:rsidRPr="64B3F377" w:rsidDel="19023B21">
          <w:rPr>
            <w:rFonts w:eastAsia="Myriad Pro" w:cs="Myriad Pro"/>
          </w:rPr>
          <w:delText>zu erwarten, dass</w:delText>
        </w:r>
      </w:del>
      <w:ins w:id="4637" w:author="Stefan Behring" w:date="2021-12-21T11:37:00Z">
        <w:r w:rsidR="2D8FB0CF" w:rsidRPr="64B3F377">
          <w:rPr>
            <w:rFonts w:eastAsia="Myriad Pro" w:cs="Myriad Pro"/>
          </w:rPr>
          <w:t>Im günstigsten Fall kann</w:t>
        </w:r>
      </w:ins>
      <w:r w:rsidRPr="64B3F377">
        <w:rPr>
          <w:rFonts w:eastAsia="Myriad Pro" w:cs="Myriad Pro"/>
        </w:rPr>
        <w:t xml:space="preserve"> die Betonplatte durch ihr Eigengewicht und</w:t>
      </w:r>
      <w:ins w:id="4638" w:author="Stefan Behring" w:date="2021-12-21T11:38:00Z">
        <w:r w:rsidR="4B02D677" w:rsidRPr="64B3F377">
          <w:rPr>
            <w:rFonts w:eastAsia="Myriad Pro" w:cs="Myriad Pro"/>
          </w:rPr>
          <w:t xml:space="preserve"> ihre</w:t>
        </w:r>
      </w:ins>
      <w:r w:rsidRPr="64B3F377">
        <w:rPr>
          <w:rFonts w:eastAsia="Myriad Pro" w:cs="Myriad Pro"/>
        </w:rPr>
        <w:t xml:space="preserve"> Schlankheit diesem Effekt entgegenwirk</w:t>
      </w:r>
      <w:del w:id="4639" w:author="Stefan Behring" w:date="2021-12-21T11:38:00Z">
        <w:r w:rsidR="760CF52A" w:rsidRPr="64B3F377" w:rsidDel="19023B21">
          <w:rPr>
            <w:rFonts w:eastAsia="Myriad Pro" w:cs="Myriad Pro"/>
          </w:rPr>
          <w:delText>t</w:delText>
        </w:r>
      </w:del>
      <w:ins w:id="4640" w:author="Stefan Behring" w:date="2021-12-21T11:38:00Z">
        <w:r w:rsidR="174FAAA8" w:rsidRPr="64B3F377">
          <w:rPr>
            <w:rFonts w:eastAsia="Myriad Pro" w:cs="Myriad Pro"/>
          </w:rPr>
          <w:t>en</w:t>
        </w:r>
      </w:ins>
      <w:r w:rsidRPr="64B3F377">
        <w:rPr>
          <w:rFonts w:eastAsia="Myriad Pro" w:cs="Myriad Pro"/>
        </w:rPr>
        <w:t xml:space="preserve">. </w:t>
      </w:r>
    </w:p>
    <w:p w14:paraId="5B52FF5C" w14:textId="08520F6A" w:rsidR="6E7E6C3D" w:rsidRPr="00E81B1B" w:rsidRDefault="33C4A724" w:rsidP="64B3F377">
      <w:pPr>
        <w:rPr>
          <w:rFonts w:eastAsia="Calibri"/>
        </w:rPr>
      </w:pPr>
      <w:ins w:id="4641" w:author="Stefan Behring" w:date="2021-12-21T11:39:00Z">
        <w:r w:rsidRPr="64B3F377">
          <w:rPr>
            <w:rFonts w:eastAsia="Calibri"/>
          </w:rPr>
          <w:t>Unter Berücksicht</w:t>
        </w:r>
      </w:ins>
      <w:ins w:id="4642" w:author="Stefan Behring" w:date="2021-12-21T11:40:00Z">
        <w:r w:rsidRPr="64B3F377">
          <w:rPr>
            <w:rFonts w:eastAsia="Calibri"/>
          </w:rPr>
          <w:t>igung der produktionstechnischen Gegebenheiten wurde die Fugenstärke mit 4 mm festgelegt.</w:t>
        </w:r>
      </w:ins>
      <w:del w:id="4643" w:author="Stefan Behring" w:date="2021-12-21T11:41:00Z">
        <w:r w:rsidR="760CF52A" w:rsidRPr="64B3F377" w:rsidDel="19023B21">
          <w:rPr>
            <w:rFonts w:eastAsia="Calibri"/>
          </w:rPr>
          <w:delText xml:space="preserve">Die Mindeststärke der Fuge wird </w:delText>
        </w:r>
        <w:r w:rsidR="760CF52A" w:rsidRPr="64B3F377" w:rsidDel="64F7601C">
          <w:rPr>
            <w:rFonts w:eastAsia="Calibri"/>
          </w:rPr>
          <w:delText xml:space="preserve">für die Versuche </w:delText>
        </w:r>
        <w:r w:rsidR="760CF52A" w:rsidRPr="64B3F377" w:rsidDel="19023B21">
          <w:rPr>
            <w:rFonts w:eastAsia="Calibri"/>
          </w:rPr>
          <w:delText>auf etwa 4 mm festgelegt.</w:delText>
        </w:r>
      </w:del>
      <w:r w:rsidR="19023B21" w:rsidRPr="64B3F377">
        <w:rPr>
          <w:rFonts w:eastAsia="Calibri"/>
        </w:rPr>
        <w:t xml:space="preserve"> Derartige Fugenstärken und flächige Verklebungen sind aus</w:t>
      </w:r>
      <w:r w:rsidR="64F7601C" w:rsidRPr="64B3F377">
        <w:rPr>
          <w:rFonts w:eastAsia="Calibri"/>
        </w:rPr>
        <w:t xml:space="preserve"> wirtschaftlichen Gründen</w:t>
      </w:r>
      <w:r w:rsidR="19023B21" w:rsidRPr="64B3F377">
        <w:rPr>
          <w:rFonts w:eastAsia="Calibri"/>
        </w:rPr>
        <w:t xml:space="preserve"> nur mit gefüllten Klebstoffen möglich. Das Füllen von Klebstoffen wirkt sich außerdem positiv auf die offene Zeit des Klebstoffs sowie das Schwindverhalten aus. Des Weiteren lassen sich gezielt gewisse 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ins w:id="4644" w:author="Carsten Hein" w:date="2022-01-14T10:17:00Z">
            <w:r w:rsidR="00916225" w:rsidRPr="00916225">
              <w:rPr>
                <w:rFonts w:eastAsia="Calibri"/>
                <w:noProof/>
                <w:rPrChange w:id="4645" w:author="Carsten Hein" w:date="2022-01-14T10:17:00Z">
                  <w:rPr/>
                </w:rPrChange>
              </w:rPr>
              <w:t>(Klingen, 2019)</w:t>
            </w:r>
          </w:ins>
          <w:del w:id="4646" w:author="Carsten Hein" w:date="2022-01-03T08:40:00Z">
            <w:r w:rsidR="67E7CAEA" w:rsidRPr="64B3F377" w:rsidDel="009737A6">
              <w:rPr>
                <w:rFonts w:eastAsia="Calibri"/>
                <w:noProof/>
              </w:rPr>
              <w:delText>(Klingen, 2019)</w:delText>
            </w:r>
          </w:del>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ins w:id="4647" w:author="Carsten Hein" w:date="2022-01-14T10:17:00Z">
            <w:r w:rsidR="00916225">
              <w:rPr>
                <w:rFonts w:eastAsia="Calibri"/>
                <w:noProof/>
              </w:rPr>
              <w:t xml:space="preserve"> </w:t>
            </w:r>
            <w:r w:rsidR="00916225" w:rsidRPr="00916225">
              <w:rPr>
                <w:rFonts w:eastAsia="Calibri"/>
                <w:noProof/>
                <w:rPrChange w:id="4648" w:author="Carsten Hein" w:date="2022-01-14T10:17:00Z">
                  <w:rPr/>
                </w:rPrChange>
              </w:rPr>
              <w:t>(Habenicht, 2009)</w:t>
            </w:r>
          </w:ins>
          <w:del w:id="4649" w:author="Carsten Hein" w:date="2022-01-03T08:40:00Z">
            <w:r w:rsidR="67E7CAEA" w:rsidRPr="64B3F377" w:rsidDel="009737A6">
              <w:rPr>
                <w:rFonts w:eastAsia="Calibri"/>
                <w:noProof/>
              </w:rPr>
              <w:delText xml:space="preserve"> (Habenicht, 2009)</w:delText>
            </w:r>
          </w:del>
          <w:r w:rsidR="00A118EC" w:rsidRPr="64B3F377">
            <w:rPr>
              <w:rFonts w:eastAsia="Calibri"/>
            </w:rPr>
            <w:fldChar w:fldCharType="end"/>
          </w:r>
        </w:sdtContent>
      </w:sdt>
      <w:r w:rsidR="19023B21" w:rsidRPr="64B3F377">
        <w:rPr>
          <w:rFonts w:eastAsia="Calibri"/>
        </w:rPr>
        <w:t>. Dies ist insbesondere bei dem Einsatz von Füllstoffen mit hoher spezifischer Oberfläche problematisch.</w:t>
      </w:r>
    </w:p>
    <w:p w14:paraId="6D9BD710" w14:textId="1534FBAA" w:rsidR="6E7E6C3D" w:rsidRPr="00E81B1B" w:rsidRDefault="19023B21" w:rsidP="64B3F377">
      <w:pPr>
        <w:rPr>
          <w:rFonts w:eastAsia="Calibri"/>
        </w:rPr>
      </w:pPr>
      <w:r w:rsidRPr="64B3F377">
        <w:rPr>
          <w:rFonts w:eastAsia="Calibri"/>
        </w:rPr>
        <w:t>Die Verklebung von Fertigteilen erfordert eine Viskosität des Klebstoffs, die einerseits einen einfachen Auftrag ermöglicht und andererseits ein Wegfließen des Klebstoffs</w:t>
      </w:r>
      <w:ins w:id="4650" w:author="Stefan Behring" w:date="2021-12-21T11:41:00Z">
        <w:r w:rsidR="00FF0573" w:rsidRPr="64B3F377">
          <w:rPr>
            <w:rFonts w:eastAsia="Calibri"/>
          </w:rPr>
          <w:t xml:space="preserve"> vor dem Fügen</w:t>
        </w:r>
      </w:ins>
      <w:r w:rsidRPr="64B3F377">
        <w:rPr>
          <w:rFonts w:eastAsia="Calibri"/>
        </w:rPr>
        <w:t xml:space="preserve"> verhindert. </w:t>
      </w:r>
      <w:del w:id="4651" w:author="Stefan Behring" w:date="2021-12-21T11:42:00Z">
        <w:r w:rsidR="760CF52A" w:rsidRPr="64B3F377" w:rsidDel="19023B21">
          <w:rPr>
            <w:rFonts w:eastAsia="Calibri"/>
          </w:rPr>
          <w:delText>Da der Auftrag zügig erfolgen muss, ist ein Auftrag mit einem Mörtelschlitten empfehlenswert.</w:delText>
        </w:r>
      </w:del>
      <w:ins w:id="4652" w:author="Stefan Behring" w:date="2021-12-21T11:42:00Z">
        <w:r w:rsidR="310C52AD" w:rsidRPr="64B3F377">
          <w:rPr>
            <w:rFonts w:eastAsia="Calibri"/>
          </w:rPr>
          <w:t>Bei der D</w:t>
        </w:r>
      </w:ins>
      <w:ins w:id="4653" w:author="Stefan Behring" w:date="2021-12-21T11:43:00Z">
        <w:r w:rsidR="310C52AD" w:rsidRPr="64B3F377">
          <w:rPr>
            <w:rFonts w:eastAsia="Calibri"/>
          </w:rPr>
          <w:t>urchführung des Projektes wurde zum Auftragen des Klebstoffs ein Mörtelschli</w:t>
        </w:r>
        <w:r w:rsidR="424BE727" w:rsidRPr="64B3F377">
          <w:rPr>
            <w:rFonts w:eastAsia="Calibri"/>
          </w:rPr>
          <w:t>tte</w:t>
        </w:r>
      </w:ins>
      <w:ins w:id="4654" w:author="Stefan Behring" w:date="2021-12-21T11:44:00Z">
        <w:r w:rsidR="424BE727" w:rsidRPr="64B3F377">
          <w:rPr>
            <w:rFonts w:eastAsia="Calibri"/>
          </w:rPr>
          <w:t>n verwendet.</w:t>
        </w:r>
      </w:ins>
      <w:r w:rsidRPr="64B3F377">
        <w:rPr>
          <w:rFonts w:eastAsia="Calibri"/>
        </w:rPr>
        <w:t xml:space="preserve"> Aufgrund der gewählten Fugendicke wurde eine Zahnung von 8 mm gewählt</w:t>
      </w:r>
      <w:r w:rsidR="67E7CAEA" w:rsidRPr="64B3F377">
        <w:rPr>
          <w:rFonts w:eastAsia="Calibri"/>
        </w:rPr>
        <w:t xml:space="preserve"> und die </w:t>
      </w:r>
      <w:ins w:id="4655" w:author="Stefan Behring" w:date="2021-12-21T11:44:00Z">
        <w:r w:rsidR="45CA6822" w:rsidRPr="64B3F377">
          <w:rPr>
            <w:rFonts w:eastAsia="Calibri"/>
          </w:rPr>
          <w:t xml:space="preserve">Viskosität der </w:t>
        </w:r>
      </w:ins>
      <w:r w:rsidR="67E7CAEA" w:rsidRPr="64B3F377">
        <w:rPr>
          <w:rFonts w:eastAsia="Calibri"/>
        </w:rPr>
        <w:t xml:space="preserve">Klebstoffe entsprechend eingestellt. </w:t>
      </w:r>
    </w:p>
    <w:p w14:paraId="2068FDC7" w14:textId="65B2EC95" w:rsidR="6E7E6C3D" w:rsidRPr="00E81B1B" w:rsidRDefault="19023B21" w:rsidP="64B3F377">
      <w:pPr>
        <w:rPr>
          <w:ins w:id="4656" w:author="Stefan Behring" w:date="2021-12-21T11:45:00Z"/>
          <w:rFonts w:eastAsia="Calibri"/>
        </w:rPr>
      </w:pPr>
      <w:r w:rsidRPr="64B3F377">
        <w:rPr>
          <w:rFonts w:eastAsia="Calibri"/>
        </w:rPr>
        <w:t xml:space="preserve">Im </w:t>
      </w:r>
      <w:del w:id="4657" w:author="Jan Wenker" w:date="2021-12-16T11:54:00Z">
        <w:r w:rsidR="760CF52A" w:rsidRPr="64B3F377" w:rsidDel="19023B21">
          <w:rPr>
            <w:rFonts w:eastAsia="Calibri"/>
          </w:rPr>
          <w:delText>Falle</w:delText>
        </w:r>
      </w:del>
      <w:ins w:id="4658" w:author="Jan Wenker" w:date="2021-12-16T11:54:00Z">
        <w:r w:rsidR="5DECF389" w:rsidRPr="64B3F377">
          <w:rPr>
            <w:rFonts w:eastAsia="Calibri"/>
          </w:rPr>
          <w:t>Fall</w:t>
        </w:r>
      </w:ins>
      <w:r w:rsidRPr="64B3F377">
        <w:rPr>
          <w:rFonts w:eastAsia="Calibri"/>
        </w:rPr>
        <w:t xml:space="preserve"> der Nassklebung </w:t>
      </w:r>
      <w:del w:id="4659" w:author="Stefan Behring" w:date="2021-12-21T11:44:00Z">
        <w:r w:rsidR="760CF52A" w:rsidRPr="64B3F377" w:rsidDel="19023B21">
          <w:rPr>
            <w:rFonts w:eastAsia="Calibri"/>
          </w:rPr>
          <w:delText xml:space="preserve">sind </w:delText>
        </w:r>
      </w:del>
      <w:ins w:id="4660" w:author="Stefan Behring" w:date="2021-12-21T11:44:00Z">
        <w:r w:rsidR="6FC6A156" w:rsidRPr="64B3F377">
          <w:rPr>
            <w:rFonts w:eastAsia="Calibri"/>
          </w:rPr>
          <w:t xml:space="preserve">müssen </w:t>
        </w:r>
      </w:ins>
      <w:r w:rsidRPr="64B3F377">
        <w:rPr>
          <w:rFonts w:eastAsia="Calibri"/>
        </w:rPr>
        <w:t>keine Toleranzen auszugleichen</w:t>
      </w:r>
      <w:ins w:id="4661" w:author="Stefan Behring" w:date="2021-12-21T11:44:00Z">
        <w:r w:rsidR="593F4123" w:rsidRPr="64B3F377">
          <w:rPr>
            <w:rFonts w:eastAsia="Calibri"/>
          </w:rPr>
          <w:t xml:space="preserve"> werden</w:t>
        </w:r>
      </w:ins>
      <w:r w:rsidRPr="64B3F377">
        <w:rPr>
          <w:rFonts w:eastAsia="Calibri"/>
        </w:rPr>
        <w:t xml:space="preserve">, sodass die Dicke der Klebschicht auf ein Minimum reduziert werden kann. </w:t>
      </w:r>
      <w:del w:id="4662" w:author="Stefan Behring" w:date="2021-12-21T11:45:00Z">
        <w:r w:rsidR="760CF52A" w:rsidRPr="64B3F377" w:rsidDel="19023B21">
          <w:rPr>
            <w:rFonts w:eastAsia="Calibri"/>
          </w:rPr>
          <w:delText>Es</w:delText>
        </w:r>
      </w:del>
      <w:ins w:id="4663" w:author="Stefan Behring" w:date="2021-12-21T11:45:00Z">
        <w:r w:rsidR="1982C1A5" w:rsidRPr="64B3F377">
          <w:rPr>
            <w:rFonts w:eastAsia="Calibri"/>
          </w:rPr>
          <w:t>Hier</w:t>
        </w:r>
      </w:ins>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del w:id="4664" w:author="Stefan Behring" w:date="2021-12-21T11:45:00Z">
        <w:r w:rsidR="760CF52A" w:rsidRPr="64B3F377" w:rsidDel="19023B21">
          <w:rPr>
            <w:rFonts w:eastAsia="Calibri"/>
          </w:rPr>
          <w:delText xml:space="preserve">Der Auftrag mit einem Mörtelschlitten ist auch hier empfehlenswert, jedoch ohne </w:delText>
        </w:r>
      </w:del>
      <w:del w:id="4665" w:author="Jan Wenker" w:date="2021-12-14T14:17:00Z">
        <w:r w:rsidR="760CF52A" w:rsidRPr="64B3F377" w:rsidDel="19023B21">
          <w:rPr>
            <w:rFonts w:eastAsia="Calibri"/>
          </w:rPr>
          <w:delText xml:space="preserve">eine </w:delText>
        </w:r>
      </w:del>
      <w:del w:id="4666" w:author="Stefan Behring" w:date="2021-12-21T11:45:00Z">
        <w:r w:rsidR="760CF52A" w:rsidRPr="64B3F377" w:rsidDel="19023B21">
          <w:rPr>
            <w:rFonts w:eastAsia="Calibri"/>
          </w:rPr>
          <w:delText>Zahnung, um eine vollflächige Verteilung zu erzielen.</w:delText>
        </w:r>
      </w:del>
    </w:p>
    <w:p w14:paraId="7AE6B944" w14:textId="5227A60A" w:rsidR="6E7E6C3D" w:rsidRPr="00E81B1B" w:rsidRDefault="5BD0D73F" w:rsidP="64B3F377">
      <w:pPr>
        <w:rPr>
          <w:rFonts w:eastAsia="Calibri"/>
        </w:rPr>
      </w:pPr>
      <w:ins w:id="4667" w:author="Stefan Behring" w:date="2021-12-21T11:45:00Z">
        <w:r w:rsidRPr="64B3F377">
          <w:rPr>
            <w:rFonts w:eastAsia="Calibri"/>
          </w:rPr>
          <w:t xml:space="preserve">Die </w:t>
        </w:r>
      </w:ins>
      <w:ins w:id="4668" w:author="Stefan Behring" w:date="2021-12-21T11:46:00Z">
        <w:r w:rsidRPr="64B3F377">
          <w:rPr>
            <w:rFonts w:eastAsia="Calibri"/>
          </w:rPr>
          <w:t xml:space="preserve">Konsistenz </w:t>
        </w:r>
      </w:ins>
      <w:ins w:id="4669" w:author="Stefan Behring [2]" w:date="2021-12-21T18:16:00Z">
        <w:r w:rsidR="00FE753D">
          <w:rPr>
            <w:rFonts w:eastAsia="Calibri"/>
          </w:rPr>
          <w:t>des Klebstoffs ist so einzustellen</w:t>
        </w:r>
      </w:ins>
      <w:r w:rsidR="19023B21" w:rsidRPr="64B3F377">
        <w:rPr>
          <w:rFonts w:eastAsia="Calibri"/>
        </w:rPr>
        <w:t xml:space="preserve"> </w:t>
      </w:r>
      <w:del w:id="4670" w:author="Stefan Behring [2]" w:date="2021-12-21T18:17:00Z">
        <w:r w:rsidR="19023B21" w:rsidRPr="64B3F377" w:rsidDel="00B07294">
          <w:rPr>
            <w:rFonts w:eastAsia="Calibri"/>
          </w:rPr>
          <w:delText>Wichtig ist hier</w:delText>
        </w:r>
      </w:del>
      <w:r w:rsidR="19023B21" w:rsidRPr="64B3F377">
        <w:rPr>
          <w:rFonts w:eastAsia="Calibri"/>
        </w:rPr>
        <w:t xml:space="preserve">, dass der Klebstoff steif genug ist, um nicht </w:t>
      </w:r>
      <w:ins w:id="4671" w:author="Stefan Behring" w:date="2021-12-21T11:33:00Z">
        <w:r w:rsidR="2B2E971B" w:rsidRPr="64B3F377">
          <w:rPr>
            <w:rFonts w:eastAsia="Calibri"/>
          </w:rPr>
          <w:t xml:space="preserve">beim Betoniervorgang </w:t>
        </w:r>
      </w:ins>
      <w:r w:rsidR="19023B21" w:rsidRPr="64B3F377">
        <w:rPr>
          <w:rFonts w:eastAsia="Calibri"/>
        </w:rPr>
        <w:t>durch aufprallenden Beton verdrängt zu werden.</w:t>
      </w:r>
    </w:p>
    <w:p w14:paraId="0052CC5C" w14:textId="74B8E3B4" w:rsidR="008F3C89" w:rsidRPr="00E81B1B" w:rsidRDefault="008F3C89" w:rsidP="008F3C89">
      <w:pPr>
        <w:pStyle w:val="berschrift2"/>
        <w:numPr>
          <w:ilvl w:val="1"/>
          <w:numId w:val="29"/>
        </w:numPr>
        <w:rPr>
          <w:ins w:id="4672" w:author="Stefan Behring [2]" w:date="2021-12-21T18:19:00Z"/>
        </w:rPr>
      </w:pPr>
      <w:bookmarkStart w:id="4673" w:name="_Toc92091703"/>
      <w:bookmarkStart w:id="4674" w:name="_Toc92092145"/>
      <w:bookmarkStart w:id="4675" w:name="_Toc92092257"/>
      <w:bookmarkStart w:id="4676" w:name="_Toc93048240"/>
      <w:ins w:id="4677" w:author="Stefan Behring [2]" w:date="2021-12-21T18:19:00Z">
        <w:r>
          <w:t>Materialien</w:t>
        </w:r>
        <w:bookmarkStart w:id="4678" w:name="_Ref82337501"/>
        <w:bookmarkEnd w:id="4673"/>
        <w:bookmarkEnd w:id="4674"/>
        <w:bookmarkEnd w:id="4675"/>
        <w:bookmarkEnd w:id="4676"/>
      </w:ins>
    </w:p>
    <w:p w14:paraId="3B6F2B5C" w14:textId="15779D6B" w:rsidR="003A241C" w:rsidRPr="00974FE6" w:rsidRDefault="00974FE6">
      <w:pPr>
        <w:pStyle w:val="Listenabsatz"/>
        <w:numPr>
          <w:ilvl w:val="2"/>
          <w:numId w:val="29"/>
        </w:numPr>
        <w:rPr>
          <w:ins w:id="4679" w:author="Stefan Behring [2]" w:date="2021-12-21T18:22:00Z"/>
          <w:rFonts w:eastAsia="Calibri"/>
          <w:szCs w:val="20"/>
          <w:rPrChange w:id="4680" w:author="Stefan Behring [2]" w:date="2021-12-21T18:22:00Z">
            <w:rPr>
              <w:ins w:id="4681" w:author="Stefan Behring [2]" w:date="2021-12-21T18:22:00Z"/>
            </w:rPr>
          </w:rPrChange>
        </w:rPr>
        <w:pPrChange w:id="4682" w:author="Stefan Behring [2]" w:date="2021-12-21T18:22:00Z">
          <w:pPr/>
        </w:pPrChange>
      </w:pPr>
      <w:ins w:id="4683" w:author="Stefan Behring [2]" w:date="2021-12-21T18:22:00Z">
        <w:r w:rsidRPr="00974FE6">
          <w:rPr>
            <w:rFonts w:eastAsia="Calibri"/>
            <w:szCs w:val="20"/>
            <w:rPrChange w:id="4684" w:author="Stefan Behring [2]" w:date="2021-12-21T18:22:00Z">
              <w:rPr/>
            </w:rPrChange>
          </w:rPr>
          <w:t>Klebstoff</w:t>
        </w:r>
      </w:ins>
    </w:p>
    <w:p w14:paraId="2DA70C76" w14:textId="53642574" w:rsidR="00CA667E" w:rsidRDefault="00CA667E" w:rsidP="00B447E5">
      <w:pPr>
        <w:rPr>
          <w:ins w:id="4685" w:author="Stefan Behring [2]" w:date="2021-12-21T18:57:00Z"/>
          <w:rFonts w:eastAsia="Calibri"/>
          <w:szCs w:val="20"/>
        </w:rPr>
      </w:pPr>
      <w:ins w:id="4686" w:author="Stefan Behring [2]" w:date="2021-12-21T18:57:00Z">
        <w:r w:rsidRPr="00CA667E">
          <w:rPr>
            <w:rFonts w:eastAsia="Calibri"/>
            <w:szCs w:val="20"/>
          </w:rPr>
          <w:t>Die Kleinversuche (Sliplockversuche siehe AABBB) waren in erster Linie dafür gedacht, einen geeigneten Klebstoff, eine geeignete Klebstoffkonsistenz sowie eine geeignete Betonoberfläche zu identifizieren.</w:t>
        </w:r>
      </w:ins>
    </w:p>
    <w:p w14:paraId="78AAD70A" w14:textId="0C9E3D6C" w:rsidR="00B447E5" w:rsidRPr="00B447E5" w:rsidRDefault="00B447E5" w:rsidP="00B447E5">
      <w:pPr>
        <w:rPr>
          <w:ins w:id="4687" w:author="Stefan Behring [2]" w:date="2021-12-21T18:23:00Z"/>
          <w:rFonts w:eastAsia="Calibri"/>
          <w:szCs w:val="20"/>
        </w:rPr>
      </w:pPr>
      <w:ins w:id="4688" w:author="Stefan Behring [2]" w:date="2021-12-21T18:23:00Z">
        <w:r w:rsidRPr="00B447E5">
          <w:rPr>
            <w:rFonts w:eastAsia="Calibri"/>
            <w:szCs w:val="20"/>
          </w:rPr>
          <w:t xml:space="preserve">Die ersten Versuche zur Verklebung verschiedener Betonoberflächen wurden mit einen zwei-komponentigen (2K) Polyurethanklebstoff der Firma Collano sowie den 2K-Epoxidharzklebstoff Compono der Firma Bennert. Letzterer wird von Bennert als zusammen mit Zuschlagstoffen als Polymerbeton zur Sanierung von Holzbalkendecken eingesetzt und ist bauaufsichtlich zugelassen. Die Zuschlagmischung der Fa. Bennert enthält ein Größtkorn von 3  </w:t>
        </w:r>
        <w:commentRangeStart w:id="4689"/>
        <w:r w:rsidRPr="00B447E5">
          <w:rPr>
            <w:rFonts w:eastAsia="Calibri"/>
            <w:szCs w:val="20"/>
          </w:rPr>
          <w:t>mm</w:t>
        </w:r>
        <w:commentRangeEnd w:id="4689"/>
        <w:r>
          <w:rPr>
            <w:rStyle w:val="Kommentarzeichen"/>
          </w:rPr>
          <w:commentReference w:id="4689"/>
        </w:r>
        <w:r w:rsidRPr="00B447E5">
          <w:rPr>
            <w:rFonts w:eastAsia="Calibri"/>
            <w:szCs w:val="20"/>
          </w:rPr>
          <w:t xml:space="preserve">.. Für die Kleinversuche erfolgte der Auftrag flächig mit einer Kelle. </w:t>
        </w:r>
      </w:ins>
    </w:p>
    <w:p w14:paraId="4D088B79" w14:textId="77777777" w:rsidR="00B447E5" w:rsidRPr="00B447E5" w:rsidRDefault="00B447E5" w:rsidP="00B447E5">
      <w:pPr>
        <w:rPr>
          <w:ins w:id="4690" w:author="Stefan Behring [2]" w:date="2021-12-21T18:23:00Z"/>
          <w:rFonts w:eastAsia="Calibri"/>
          <w:szCs w:val="20"/>
        </w:rPr>
      </w:pPr>
      <w:ins w:id="4691" w:author="Stefan Behring [2]" w:date="2021-12-21T18:23:00Z">
        <w:r w:rsidRPr="00B447E5">
          <w:rPr>
            <w:rFonts w:eastAsia="Calibri"/>
            <w:szCs w:val="20"/>
          </w:rPr>
          <w:t xml:space="preserve">Zielstellung bei der Konsistenzeinstellung war die Verarbeitbarkeit mit einem Mörtelschlitten. Die Einstellung der Konsistenz erfolgte im ersten Schritt über ein Tixotropiermittel. Im zweiten, aus Kostengründen, durch eine Erhöhung des Feinsandanteils. </w:t>
        </w:r>
      </w:ins>
    </w:p>
    <w:p w14:paraId="5BDB9013" w14:textId="77777777" w:rsidR="00B447E5" w:rsidRPr="00B447E5" w:rsidRDefault="00B447E5" w:rsidP="00B447E5">
      <w:pPr>
        <w:rPr>
          <w:ins w:id="4692" w:author="Stefan Behring [2]" w:date="2021-12-21T18:23:00Z"/>
          <w:rFonts w:eastAsia="Calibri"/>
          <w:szCs w:val="20"/>
        </w:rPr>
      </w:pPr>
      <w:ins w:id="4693" w:author="Stefan Behring [2]" w:date="2021-12-21T18:23:00Z">
        <w:r w:rsidRPr="00B447E5">
          <w:rPr>
            <w:rFonts w:eastAsia="Calibri"/>
            <w:szCs w:val="20"/>
          </w:rPr>
          <w:lastRenderedPageBreak/>
          <w:t>Hier kommt deine Tabelle mit den Klebstoffen. Beschreibe anschließend, was du meinst und zwar für jeden Klebstoff deiner Tabelle. Beschreibe hier auch ganz kurz, warum du den Rampf mit aufnimmst, mit Verweis auf das entsprechende Kapitel.</w:t>
        </w:r>
      </w:ins>
    </w:p>
    <w:p w14:paraId="26487619" w14:textId="1133110E" w:rsidR="00B2141D" w:rsidRDefault="00B447E5" w:rsidP="00B447E5">
      <w:pPr>
        <w:rPr>
          <w:ins w:id="4694" w:author="Stefan Behring [2]" w:date="2021-12-21T18:22:00Z"/>
          <w:rFonts w:eastAsia="Calibri"/>
          <w:szCs w:val="20"/>
        </w:rPr>
      </w:pPr>
      <w:ins w:id="4695" w:author="Stefan Behring [2]" w:date="2021-12-21T18:23:00Z">
        <w:r w:rsidRPr="00B447E5">
          <w:rPr>
            <w:rFonts w:eastAsia="Calibri"/>
            <w:szCs w:val="20"/>
          </w:rPr>
          <w:t>Auf die Mischungen dieses Klebstoffs wird im Weiteren wie folgt Bezug genommen: C1 für die Mischung nach Herstellerangaben Fa. Bennert, C2 für die modifizierte Mischung mit Thixotropiermittel, C3 für die modifizierte Mischung ohne Thixotropiermittel.</w:t>
        </w:r>
      </w:ins>
    </w:p>
    <w:p w14:paraId="03768D70" w14:textId="10B931E7" w:rsidR="008F3C89" w:rsidRPr="00E81B1B" w:rsidRDefault="008F3C89" w:rsidP="008F3C89">
      <w:pPr>
        <w:rPr>
          <w:ins w:id="4696" w:author="Stefan Behring [2]" w:date="2021-12-21T18:19:00Z"/>
          <w:rFonts w:eastAsia="Calibri"/>
          <w:szCs w:val="20"/>
        </w:rPr>
      </w:pPr>
      <w:ins w:id="4697" w:author="Stefan Behring [2]" w:date="2021-12-21T18:19:00Z">
        <w:r w:rsidRPr="00E81B1B">
          <w:rPr>
            <w:rFonts w:eastAsia="Calibri"/>
            <w:szCs w:val="20"/>
          </w:rPr>
          <w:t xml:space="preserve">Wie bereits in Abschnitt </w:t>
        </w:r>
        <w:r w:rsidRPr="00E81B1B">
          <w:rPr>
            <w:rFonts w:eastAsia="Calibri"/>
            <w:szCs w:val="20"/>
          </w:rPr>
          <w:fldChar w:fldCharType="begin"/>
        </w:r>
        <w:r w:rsidRPr="00E81B1B">
          <w:rPr>
            <w:rFonts w:eastAsia="Calibri"/>
            <w:szCs w:val="20"/>
          </w:rPr>
          <w:instrText xml:space="preserve"> REF _Ref82337501 \r \h </w:instrText>
        </w:r>
      </w:ins>
      <w:r w:rsidRPr="00E81B1B">
        <w:rPr>
          <w:rFonts w:eastAsia="Calibri"/>
          <w:szCs w:val="20"/>
        </w:rPr>
      </w:r>
      <w:ins w:id="4698" w:author="Stefan Behring [2]" w:date="2021-12-21T18:19:00Z">
        <w:r w:rsidRPr="00E81B1B">
          <w:rPr>
            <w:rFonts w:eastAsia="Calibri"/>
            <w:szCs w:val="20"/>
          </w:rPr>
          <w:fldChar w:fldCharType="separate"/>
        </w:r>
      </w:ins>
      <w:ins w:id="4699" w:author="Carsten Hein" w:date="2022-01-14T10:17:00Z">
        <w:r w:rsidR="00916225">
          <w:rPr>
            <w:rFonts w:eastAsia="Calibri"/>
            <w:szCs w:val="20"/>
          </w:rPr>
          <w:t>3.10</w:t>
        </w:r>
      </w:ins>
      <w:ins w:id="4700" w:author="Stefan Behring [2]" w:date="2021-12-21T18:19:00Z">
        <w:del w:id="4701" w:author="Carsten Hein" w:date="2022-01-03T08:40:00Z">
          <w:r w:rsidDel="009737A6">
            <w:rPr>
              <w:rFonts w:eastAsia="Calibri"/>
              <w:szCs w:val="20"/>
            </w:rPr>
            <w:delText>8.3</w:delText>
          </w:r>
        </w:del>
        <w:r w:rsidRPr="00E81B1B">
          <w:rPr>
            <w:rFonts w:eastAsia="Calibri"/>
            <w:szCs w:val="20"/>
          </w:rPr>
          <w:fldChar w:fldCharType="end"/>
        </w:r>
        <w:r w:rsidRPr="00E81B1B">
          <w:rPr>
            <w:rFonts w:eastAsia="Calibri"/>
            <w:szCs w:val="20"/>
          </w:rPr>
          <w:t xml:space="preserve"> erläutert kamen drei unterschiedliche Klebstoffe zum Einsatz. Diese wurden zum Teil modif</w:t>
        </w:r>
        <w:r>
          <w:rPr>
            <w:rFonts w:eastAsia="Calibri"/>
            <w:szCs w:val="20"/>
          </w:rPr>
          <w:t>i</w:t>
        </w:r>
        <w:r w:rsidRPr="00E81B1B">
          <w:rPr>
            <w:rFonts w:eastAsia="Calibri"/>
            <w:szCs w:val="20"/>
          </w:rPr>
          <w:t xml:space="preserve">ziert, um gewisse Eigenschaften zu erzielen. </w:t>
        </w:r>
      </w:ins>
    </w:p>
    <w:p w14:paraId="761CB503" w14:textId="77777777" w:rsidR="008F3C89" w:rsidRPr="00E81B1B" w:rsidRDefault="008F3C89" w:rsidP="008F3C89">
      <w:pPr>
        <w:spacing w:after="240"/>
        <w:rPr>
          <w:ins w:id="4702" w:author="Stefan Behring [2]" w:date="2021-12-21T18:19:00Z"/>
          <w:rFonts w:eastAsia="Calibri"/>
          <w:szCs w:val="20"/>
        </w:rPr>
      </w:pPr>
      <w:ins w:id="4703" w:author="Stefan Behring [2]" w:date="2021-12-21T18:19:00Z">
        <w:r w:rsidRPr="00E81B1B">
          <w:rPr>
            <w:rFonts w:eastAsia="Calibri"/>
            <w:szCs w:val="20"/>
          </w:rPr>
          <w:t>Die folgende Tabelle zeigt einen Überblick über die Klebstoffe.</w:t>
        </w:r>
      </w:ins>
    </w:p>
    <w:p w14:paraId="46592C8F" w14:textId="0320BD29" w:rsidR="008F3C89" w:rsidRPr="00E81B1B" w:rsidRDefault="008F3C89" w:rsidP="008F3C89">
      <w:pPr>
        <w:pStyle w:val="Beschriftung"/>
        <w:spacing w:after="240"/>
        <w:rPr>
          <w:ins w:id="4704" w:author="Stefan Behring [2]" w:date="2021-12-21T18:19:00Z"/>
          <w:rFonts w:eastAsia="Calibri"/>
          <w:szCs w:val="20"/>
        </w:rPr>
      </w:pPr>
      <w:bookmarkStart w:id="4705" w:name="_Toc92091858"/>
      <w:ins w:id="4706" w:author="Stefan Behring [2]" w:date="2021-12-21T18:19:00Z">
        <w:r w:rsidRPr="00E81B1B">
          <w:t xml:space="preserve">Tabelle </w:t>
        </w:r>
        <w:r>
          <w:fldChar w:fldCharType="begin"/>
        </w:r>
        <w:r>
          <w:instrText>SEQ Tabelle \* ARABIC</w:instrText>
        </w:r>
        <w:r>
          <w:fldChar w:fldCharType="separate"/>
        </w:r>
      </w:ins>
      <w:ins w:id="4707" w:author="Carsten Hein" w:date="2022-01-14T10:17:00Z">
        <w:r w:rsidR="00916225">
          <w:rPr>
            <w:noProof/>
          </w:rPr>
          <w:t>6</w:t>
        </w:r>
      </w:ins>
      <w:ins w:id="4708" w:author="Stefan Behring [2]" w:date="2021-12-21T18:19:00Z">
        <w:r>
          <w:fldChar w:fldCharType="end"/>
        </w:r>
        <w:r w:rsidRPr="00E81B1B">
          <w:t xml:space="preserve"> Übersicht über die untersuchten Klebstoffe</w:t>
        </w:r>
        <w:bookmarkEnd w:id="4705"/>
      </w:ins>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0629A1">
        <w:trPr>
          <w:ins w:id="4709" w:author="Stefan Behring [2]" w:date="2021-12-21T18:19:00Z"/>
        </w:trPr>
        <w:tc>
          <w:tcPr>
            <w:tcW w:w="1696" w:type="dxa"/>
          </w:tcPr>
          <w:p w14:paraId="660F565E" w14:textId="77777777" w:rsidR="008F3C89" w:rsidRPr="00E81B1B" w:rsidRDefault="008F3C89" w:rsidP="000629A1">
            <w:pPr>
              <w:jc w:val="left"/>
              <w:rPr>
                <w:ins w:id="4710" w:author="Stefan Behring [2]" w:date="2021-12-21T18:19:00Z"/>
                <w:rFonts w:eastAsia="Calibri"/>
                <w:szCs w:val="20"/>
              </w:rPr>
            </w:pPr>
            <w:ins w:id="4711" w:author="Stefan Behring [2]" w:date="2021-12-21T18:19:00Z">
              <w:r w:rsidRPr="00E81B1B">
                <w:rPr>
                  <w:rFonts w:eastAsia="Calibri"/>
                  <w:szCs w:val="20"/>
                </w:rPr>
                <w:t>Bezeichnung innerhalb der Versuchsserien</w:t>
              </w:r>
            </w:ins>
          </w:p>
        </w:tc>
        <w:tc>
          <w:tcPr>
            <w:tcW w:w="2268" w:type="dxa"/>
          </w:tcPr>
          <w:p w14:paraId="75714DFB" w14:textId="77777777" w:rsidR="008F3C89" w:rsidRPr="00E81B1B" w:rsidRDefault="008F3C89" w:rsidP="000629A1">
            <w:pPr>
              <w:jc w:val="left"/>
              <w:rPr>
                <w:ins w:id="4712" w:author="Stefan Behring [2]" w:date="2021-12-21T18:19:00Z"/>
                <w:rFonts w:eastAsia="Calibri"/>
                <w:szCs w:val="20"/>
              </w:rPr>
            </w:pPr>
            <w:ins w:id="4713" w:author="Stefan Behring [2]" w:date="2021-12-21T18:19:00Z">
              <w:r w:rsidRPr="00E81B1B">
                <w:rPr>
                  <w:rFonts w:eastAsia="Calibri"/>
                  <w:szCs w:val="20"/>
                </w:rPr>
                <w:t>Hersteller</w:t>
              </w:r>
            </w:ins>
          </w:p>
        </w:tc>
        <w:tc>
          <w:tcPr>
            <w:tcW w:w="3119" w:type="dxa"/>
          </w:tcPr>
          <w:p w14:paraId="16C97D5D" w14:textId="77777777" w:rsidR="008F3C89" w:rsidRPr="00E81B1B" w:rsidRDefault="008F3C89" w:rsidP="000629A1">
            <w:pPr>
              <w:jc w:val="left"/>
              <w:rPr>
                <w:ins w:id="4714" w:author="Stefan Behring [2]" w:date="2021-12-21T18:19:00Z"/>
                <w:rFonts w:eastAsia="Calibri"/>
                <w:szCs w:val="20"/>
              </w:rPr>
            </w:pPr>
            <w:ins w:id="4715" w:author="Stefan Behring [2]" w:date="2021-12-21T18:19:00Z">
              <w:r w:rsidRPr="00E81B1B">
                <w:rPr>
                  <w:rFonts w:eastAsia="Calibri"/>
                  <w:szCs w:val="20"/>
                </w:rPr>
                <w:t>Zusammensetzung</w:t>
              </w:r>
            </w:ins>
          </w:p>
        </w:tc>
        <w:tc>
          <w:tcPr>
            <w:tcW w:w="1977" w:type="dxa"/>
          </w:tcPr>
          <w:p w14:paraId="4ADB10E8" w14:textId="77777777" w:rsidR="008F3C89" w:rsidRPr="00E81B1B" w:rsidRDefault="008F3C89" w:rsidP="000629A1">
            <w:pPr>
              <w:jc w:val="left"/>
              <w:rPr>
                <w:ins w:id="4716" w:author="Stefan Behring [2]" w:date="2021-12-21T18:19:00Z"/>
                <w:rFonts w:eastAsia="Calibri"/>
                <w:szCs w:val="20"/>
              </w:rPr>
            </w:pPr>
            <w:ins w:id="4717" w:author="Stefan Behring [2]" w:date="2021-12-21T18:19:00Z">
              <w:r w:rsidRPr="00E81B1B">
                <w:rPr>
                  <w:rFonts w:eastAsia="Calibri"/>
                  <w:szCs w:val="20"/>
                </w:rPr>
                <w:t>Eigenschaften</w:t>
              </w:r>
            </w:ins>
          </w:p>
        </w:tc>
      </w:tr>
      <w:tr w:rsidR="008F3C89" w:rsidRPr="00E81B1B" w14:paraId="6392E817" w14:textId="77777777" w:rsidTr="000629A1">
        <w:trPr>
          <w:ins w:id="4718" w:author="Stefan Behring [2]" w:date="2021-12-21T18:19:00Z"/>
        </w:trPr>
        <w:tc>
          <w:tcPr>
            <w:tcW w:w="1696" w:type="dxa"/>
          </w:tcPr>
          <w:p w14:paraId="7DE949B2" w14:textId="77777777" w:rsidR="008F3C89" w:rsidRPr="00E81B1B" w:rsidRDefault="008F3C89" w:rsidP="000629A1">
            <w:pPr>
              <w:rPr>
                <w:ins w:id="4719" w:author="Stefan Behring [2]" w:date="2021-12-21T18:19:00Z"/>
                <w:rFonts w:eastAsia="Calibri"/>
                <w:szCs w:val="20"/>
              </w:rPr>
            </w:pPr>
            <w:ins w:id="4720" w:author="Stefan Behring [2]" w:date="2021-12-21T18:19:00Z">
              <w:r w:rsidRPr="00E81B1B">
                <w:rPr>
                  <w:rFonts w:eastAsia="Calibri"/>
                  <w:szCs w:val="20"/>
                </w:rPr>
                <w:t>PU</w:t>
              </w:r>
            </w:ins>
          </w:p>
        </w:tc>
        <w:tc>
          <w:tcPr>
            <w:tcW w:w="2268" w:type="dxa"/>
          </w:tcPr>
          <w:p w14:paraId="79BD3D7A" w14:textId="77777777" w:rsidR="008F3C89" w:rsidRPr="00E81B1B" w:rsidRDefault="008F3C89" w:rsidP="000629A1">
            <w:pPr>
              <w:jc w:val="left"/>
              <w:rPr>
                <w:ins w:id="4721" w:author="Stefan Behring [2]" w:date="2021-12-21T18:19:00Z"/>
                <w:rFonts w:eastAsia="Calibri"/>
                <w:szCs w:val="20"/>
              </w:rPr>
            </w:pPr>
            <w:ins w:id="4722" w:author="Stefan Behring [2]" w:date="2021-12-21T18:19:00Z">
              <w:r w:rsidRPr="00E81B1B">
                <w:rPr>
                  <w:rFonts w:eastAsia="Calibri"/>
                  <w:szCs w:val="20"/>
                </w:rPr>
                <w:t>Collano</w:t>
              </w:r>
            </w:ins>
          </w:p>
        </w:tc>
        <w:tc>
          <w:tcPr>
            <w:tcW w:w="3119" w:type="dxa"/>
          </w:tcPr>
          <w:p w14:paraId="6BEC6F6C" w14:textId="77777777" w:rsidR="008F3C89" w:rsidRPr="00E81B1B" w:rsidRDefault="008F3C89" w:rsidP="000629A1">
            <w:pPr>
              <w:jc w:val="left"/>
              <w:rPr>
                <w:ins w:id="4723" w:author="Stefan Behring [2]" w:date="2021-12-21T18:19:00Z"/>
                <w:rFonts w:eastAsia="Calibri"/>
                <w:szCs w:val="20"/>
              </w:rPr>
            </w:pPr>
            <w:ins w:id="4724" w:author="Stefan Behring [2]" w:date="2021-12-21T18:19:00Z">
              <w:r w:rsidRPr="00E81B1B">
                <w:rPr>
                  <w:rFonts w:eastAsia="Calibri"/>
                  <w:szCs w:val="20"/>
                </w:rPr>
                <w:t>2K-Polyurethanklebstoff, herstellerseitig gefüllt</w:t>
              </w:r>
            </w:ins>
          </w:p>
        </w:tc>
        <w:tc>
          <w:tcPr>
            <w:tcW w:w="1977" w:type="dxa"/>
          </w:tcPr>
          <w:p w14:paraId="687B770C" w14:textId="77777777" w:rsidR="008F3C89" w:rsidRPr="00E81B1B" w:rsidRDefault="008F3C89" w:rsidP="000629A1">
            <w:pPr>
              <w:jc w:val="left"/>
              <w:rPr>
                <w:ins w:id="4725" w:author="Stefan Behring [2]" w:date="2021-12-21T18:19:00Z"/>
                <w:rFonts w:eastAsia="Calibri"/>
                <w:szCs w:val="20"/>
              </w:rPr>
            </w:pPr>
            <w:ins w:id="4726" w:author="Stefan Behring [2]" w:date="2021-12-21T18:19:00Z">
              <w:r w:rsidRPr="00E81B1B">
                <w:rPr>
                  <w:rFonts w:eastAsia="Calibri"/>
                  <w:szCs w:val="20"/>
                </w:rPr>
                <w:t>Feine, zäh fließfähige Paste</w:t>
              </w:r>
            </w:ins>
          </w:p>
        </w:tc>
      </w:tr>
      <w:tr w:rsidR="008F3C89" w:rsidRPr="00E81B1B" w14:paraId="7221F09C" w14:textId="77777777" w:rsidTr="000629A1">
        <w:trPr>
          <w:ins w:id="4727" w:author="Stefan Behring [2]" w:date="2021-12-21T18:19:00Z"/>
        </w:trPr>
        <w:tc>
          <w:tcPr>
            <w:tcW w:w="1696" w:type="dxa"/>
          </w:tcPr>
          <w:p w14:paraId="15DEA74E" w14:textId="77777777" w:rsidR="008F3C89" w:rsidRPr="00E81B1B" w:rsidRDefault="008F3C89" w:rsidP="000629A1">
            <w:pPr>
              <w:rPr>
                <w:ins w:id="4728" w:author="Stefan Behring [2]" w:date="2021-12-21T18:19:00Z"/>
                <w:rFonts w:eastAsia="Calibri"/>
                <w:szCs w:val="20"/>
              </w:rPr>
            </w:pPr>
            <w:ins w:id="4729" w:author="Stefan Behring [2]" w:date="2021-12-21T18:19:00Z">
              <w:r w:rsidRPr="00E81B1B">
                <w:rPr>
                  <w:rFonts w:eastAsia="Calibri"/>
                  <w:szCs w:val="20"/>
                </w:rPr>
                <w:t>C1</w:t>
              </w:r>
            </w:ins>
          </w:p>
        </w:tc>
        <w:tc>
          <w:tcPr>
            <w:tcW w:w="2268" w:type="dxa"/>
          </w:tcPr>
          <w:p w14:paraId="19C512DC" w14:textId="77777777" w:rsidR="008F3C89" w:rsidRPr="00E81B1B" w:rsidRDefault="008F3C89" w:rsidP="000629A1">
            <w:pPr>
              <w:jc w:val="left"/>
              <w:rPr>
                <w:ins w:id="4730" w:author="Stefan Behring [2]" w:date="2021-12-21T18:19:00Z"/>
                <w:rFonts w:eastAsia="Calibri"/>
                <w:szCs w:val="20"/>
              </w:rPr>
            </w:pPr>
            <w:ins w:id="4731" w:author="Stefan Behring [2]" w:date="2021-12-21T18:19:00Z">
              <w:r w:rsidRPr="00E81B1B">
                <w:rPr>
                  <w:rFonts w:eastAsia="Calibri"/>
                  <w:szCs w:val="20"/>
                </w:rPr>
                <w:t>Compono (Fa. Bennert)</w:t>
              </w:r>
            </w:ins>
          </w:p>
        </w:tc>
        <w:tc>
          <w:tcPr>
            <w:tcW w:w="3119" w:type="dxa"/>
          </w:tcPr>
          <w:p w14:paraId="38714C40" w14:textId="77777777" w:rsidR="008F3C89" w:rsidRPr="00E81B1B" w:rsidRDefault="008F3C89" w:rsidP="000629A1">
            <w:pPr>
              <w:jc w:val="left"/>
              <w:rPr>
                <w:ins w:id="4732" w:author="Stefan Behring [2]" w:date="2021-12-21T18:19:00Z"/>
                <w:rFonts w:eastAsia="Calibri"/>
                <w:szCs w:val="20"/>
              </w:rPr>
            </w:pPr>
            <w:ins w:id="4733" w:author="Stefan Behring [2]" w:date="2021-12-21T18:19:00Z">
              <w:r w:rsidRPr="00E81B1B">
                <w:rPr>
                  <w:rFonts w:eastAsia="Calibri"/>
                  <w:szCs w:val="20"/>
                </w:rPr>
                <w:t>2K-Epoxidharz mit mineralischen Zuschlägen (Größtkorn 3 mm)</w:t>
              </w:r>
            </w:ins>
          </w:p>
        </w:tc>
        <w:tc>
          <w:tcPr>
            <w:tcW w:w="1977" w:type="dxa"/>
          </w:tcPr>
          <w:p w14:paraId="6D871448" w14:textId="77777777" w:rsidR="008F3C89" w:rsidRPr="00E81B1B" w:rsidRDefault="008F3C89" w:rsidP="000629A1">
            <w:pPr>
              <w:jc w:val="left"/>
              <w:rPr>
                <w:ins w:id="4734" w:author="Stefan Behring [2]" w:date="2021-12-21T18:19:00Z"/>
                <w:rFonts w:eastAsia="Calibri"/>
                <w:szCs w:val="20"/>
              </w:rPr>
            </w:pPr>
            <w:ins w:id="4735" w:author="Stefan Behring [2]" w:date="2021-12-21T18:19:00Z">
              <w:r w:rsidRPr="00E81B1B">
                <w:rPr>
                  <w:rFonts w:eastAsia="Calibri"/>
                  <w:szCs w:val="20"/>
                </w:rPr>
                <w:t>Steife, grobkörnige Mischung</w:t>
              </w:r>
            </w:ins>
          </w:p>
        </w:tc>
      </w:tr>
      <w:tr w:rsidR="008F3C89" w:rsidRPr="00E81B1B" w14:paraId="71EF0D42" w14:textId="77777777" w:rsidTr="000629A1">
        <w:trPr>
          <w:ins w:id="4736" w:author="Stefan Behring [2]" w:date="2021-12-21T18:19:00Z"/>
        </w:trPr>
        <w:tc>
          <w:tcPr>
            <w:tcW w:w="1696" w:type="dxa"/>
          </w:tcPr>
          <w:p w14:paraId="1B188497" w14:textId="77777777" w:rsidR="008F3C89" w:rsidRPr="00E81B1B" w:rsidRDefault="008F3C89" w:rsidP="000629A1">
            <w:pPr>
              <w:rPr>
                <w:ins w:id="4737" w:author="Stefan Behring [2]" w:date="2021-12-21T18:19:00Z"/>
                <w:rFonts w:eastAsia="Calibri"/>
                <w:szCs w:val="20"/>
              </w:rPr>
            </w:pPr>
            <w:ins w:id="4738" w:author="Stefan Behring [2]" w:date="2021-12-21T18:19:00Z">
              <w:r w:rsidRPr="00E81B1B">
                <w:rPr>
                  <w:rFonts w:eastAsia="Calibri"/>
                  <w:szCs w:val="20"/>
                </w:rPr>
                <w:t>C2</w:t>
              </w:r>
            </w:ins>
          </w:p>
        </w:tc>
        <w:tc>
          <w:tcPr>
            <w:tcW w:w="2268" w:type="dxa"/>
          </w:tcPr>
          <w:p w14:paraId="16A34856" w14:textId="77777777" w:rsidR="008F3C89" w:rsidRPr="00E81B1B" w:rsidRDefault="008F3C89" w:rsidP="000629A1">
            <w:pPr>
              <w:jc w:val="left"/>
              <w:rPr>
                <w:ins w:id="4739" w:author="Stefan Behring [2]" w:date="2021-12-21T18:19:00Z"/>
                <w:rFonts w:eastAsia="Calibri"/>
                <w:szCs w:val="20"/>
              </w:rPr>
            </w:pPr>
            <w:ins w:id="4740" w:author="Stefan Behring [2]" w:date="2021-12-21T18:19:00Z">
              <w:r w:rsidRPr="00E81B1B">
                <w:rPr>
                  <w:rFonts w:eastAsia="Calibri"/>
                  <w:szCs w:val="20"/>
                </w:rPr>
                <w:t>Compono (Fa. Bennert)</w:t>
              </w:r>
            </w:ins>
          </w:p>
        </w:tc>
        <w:tc>
          <w:tcPr>
            <w:tcW w:w="3119" w:type="dxa"/>
          </w:tcPr>
          <w:p w14:paraId="111AB68E" w14:textId="77777777" w:rsidR="008F3C89" w:rsidRPr="00E81B1B" w:rsidRDefault="008F3C89" w:rsidP="000629A1">
            <w:pPr>
              <w:jc w:val="left"/>
              <w:rPr>
                <w:ins w:id="4741" w:author="Stefan Behring [2]" w:date="2021-12-21T18:19:00Z"/>
                <w:rFonts w:eastAsia="Calibri"/>
                <w:szCs w:val="20"/>
              </w:rPr>
            </w:pPr>
            <w:ins w:id="4742" w:author="Stefan Behring [2]" w:date="2021-12-21T18:19:00Z">
              <w:r w:rsidRPr="00E81B1B">
                <w:rPr>
                  <w:rFonts w:eastAsia="Calibri"/>
                  <w:szCs w:val="20"/>
                </w:rPr>
                <w:t>2K-Epoxidharz mit feinen mineralischen Zuschlägen (&lt; 0.2 mm) und Thixotropiermittel</w:t>
              </w:r>
            </w:ins>
          </w:p>
        </w:tc>
        <w:tc>
          <w:tcPr>
            <w:tcW w:w="1977" w:type="dxa"/>
          </w:tcPr>
          <w:p w14:paraId="48DA189D" w14:textId="77777777" w:rsidR="008F3C89" w:rsidRPr="00E81B1B" w:rsidRDefault="008F3C89" w:rsidP="000629A1">
            <w:pPr>
              <w:jc w:val="left"/>
              <w:rPr>
                <w:ins w:id="4743" w:author="Stefan Behring [2]" w:date="2021-12-21T18:19:00Z"/>
                <w:rFonts w:eastAsia="Calibri"/>
                <w:szCs w:val="20"/>
              </w:rPr>
            </w:pPr>
            <w:ins w:id="4744" w:author="Stefan Behring [2]" w:date="2021-12-21T18:19:00Z">
              <w:r w:rsidRPr="00E81B1B">
                <w:rPr>
                  <w:rFonts w:eastAsia="Calibri"/>
                  <w:szCs w:val="20"/>
                </w:rPr>
                <w:t>Feiner Mörtel, ähnlich einer Spachtelmasse</w:t>
              </w:r>
            </w:ins>
          </w:p>
        </w:tc>
      </w:tr>
      <w:tr w:rsidR="008F3C89" w:rsidRPr="00E81B1B" w14:paraId="51E593D8" w14:textId="77777777" w:rsidTr="000629A1">
        <w:trPr>
          <w:ins w:id="4745" w:author="Stefan Behring [2]" w:date="2021-12-21T18:19:00Z"/>
        </w:trPr>
        <w:tc>
          <w:tcPr>
            <w:tcW w:w="1696" w:type="dxa"/>
          </w:tcPr>
          <w:p w14:paraId="7ADC8F17" w14:textId="77777777" w:rsidR="008F3C89" w:rsidRPr="00E81B1B" w:rsidRDefault="008F3C89" w:rsidP="000629A1">
            <w:pPr>
              <w:rPr>
                <w:ins w:id="4746" w:author="Stefan Behring [2]" w:date="2021-12-21T18:19:00Z"/>
                <w:rFonts w:eastAsia="Calibri"/>
                <w:szCs w:val="20"/>
              </w:rPr>
            </w:pPr>
            <w:ins w:id="4747" w:author="Stefan Behring [2]" w:date="2021-12-21T18:19:00Z">
              <w:r w:rsidRPr="00E81B1B">
                <w:rPr>
                  <w:rFonts w:eastAsia="Calibri"/>
                  <w:szCs w:val="20"/>
                </w:rPr>
                <w:t>C3</w:t>
              </w:r>
            </w:ins>
          </w:p>
        </w:tc>
        <w:tc>
          <w:tcPr>
            <w:tcW w:w="2268" w:type="dxa"/>
          </w:tcPr>
          <w:p w14:paraId="7A6A57C5" w14:textId="77777777" w:rsidR="008F3C89" w:rsidRPr="00E81B1B" w:rsidRDefault="008F3C89" w:rsidP="000629A1">
            <w:pPr>
              <w:jc w:val="left"/>
              <w:rPr>
                <w:ins w:id="4748" w:author="Stefan Behring [2]" w:date="2021-12-21T18:19:00Z"/>
                <w:rFonts w:eastAsia="Calibri"/>
                <w:szCs w:val="20"/>
              </w:rPr>
            </w:pPr>
            <w:ins w:id="4749" w:author="Stefan Behring [2]" w:date="2021-12-21T18:19:00Z">
              <w:r w:rsidRPr="00E81B1B">
                <w:rPr>
                  <w:rFonts w:eastAsia="Calibri"/>
                  <w:szCs w:val="20"/>
                </w:rPr>
                <w:t>Compono (Fa. Bennert)</w:t>
              </w:r>
            </w:ins>
          </w:p>
        </w:tc>
        <w:tc>
          <w:tcPr>
            <w:tcW w:w="3119" w:type="dxa"/>
          </w:tcPr>
          <w:p w14:paraId="5CB6087E" w14:textId="77777777" w:rsidR="008F3C89" w:rsidRPr="00E81B1B" w:rsidRDefault="008F3C89" w:rsidP="000629A1">
            <w:pPr>
              <w:jc w:val="left"/>
              <w:rPr>
                <w:ins w:id="4750" w:author="Stefan Behring [2]" w:date="2021-12-21T18:19:00Z"/>
                <w:rFonts w:eastAsia="Calibri"/>
                <w:szCs w:val="20"/>
              </w:rPr>
            </w:pPr>
            <w:ins w:id="4751" w:author="Stefan Behring [2]" w:date="2021-12-21T18:19:00Z">
              <w:r w:rsidRPr="00E81B1B">
                <w:rPr>
                  <w:rFonts w:eastAsia="Calibri"/>
                  <w:szCs w:val="20"/>
                </w:rPr>
                <w:t>2K-Epoxidharz mit feinen mineralischen Zuschlägen (&lt; 0.2 mm)</w:t>
              </w:r>
            </w:ins>
          </w:p>
        </w:tc>
        <w:tc>
          <w:tcPr>
            <w:tcW w:w="1977" w:type="dxa"/>
          </w:tcPr>
          <w:p w14:paraId="4E70A137" w14:textId="77777777" w:rsidR="008F3C89" w:rsidRPr="00E81B1B" w:rsidRDefault="008F3C89" w:rsidP="000629A1">
            <w:pPr>
              <w:jc w:val="left"/>
              <w:rPr>
                <w:ins w:id="4752" w:author="Stefan Behring [2]" w:date="2021-12-21T18:19:00Z"/>
                <w:rFonts w:eastAsia="Calibri"/>
                <w:szCs w:val="20"/>
              </w:rPr>
            </w:pPr>
            <w:ins w:id="4753" w:author="Stefan Behring [2]" w:date="2021-12-21T18:19:00Z">
              <w:r w:rsidRPr="00E81B1B">
                <w:rPr>
                  <w:rFonts w:eastAsia="Calibri"/>
                  <w:szCs w:val="20"/>
                </w:rPr>
                <w:t>Feiner Mörtel, ähnlich einer Spachtelmasse</w:t>
              </w:r>
            </w:ins>
          </w:p>
        </w:tc>
      </w:tr>
      <w:tr w:rsidR="008F3C89" w:rsidRPr="00E81B1B" w14:paraId="13BB8DA3" w14:textId="77777777" w:rsidTr="000629A1">
        <w:trPr>
          <w:ins w:id="4754" w:author="Stefan Behring [2]" w:date="2021-12-21T18:19:00Z"/>
        </w:trPr>
        <w:tc>
          <w:tcPr>
            <w:tcW w:w="1696" w:type="dxa"/>
          </w:tcPr>
          <w:p w14:paraId="6F65AFA4" w14:textId="77777777" w:rsidR="008F3C89" w:rsidRPr="00E81B1B" w:rsidRDefault="008F3C89" w:rsidP="000629A1">
            <w:pPr>
              <w:rPr>
                <w:ins w:id="4755" w:author="Stefan Behring [2]" w:date="2021-12-21T18:19:00Z"/>
                <w:rFonts w:eastAsia="Calibri"/>
                <w:szCs w:val="20"/>
              </w:rPr>
            </w:pPr>
            <w:ins w:id="4756" w:author="Stefan Behring [2]" w:date="2021-12-21T18:19:00Z">
              <w:r w:rsidRPr="00E81B1B">
                <w:rPr>
                  <w:rFonts w:eastAsia="Calibri"/>
                  <w:szCs w:val="20"/>
                </w:rPr>
                <w:t>E3</w:t>
              </w:r>
            </w:ins>
          </w:p>
        </w:tc>
        <w:tc>
          <w:tcPr>
            <w:tcW w:w="2268" w:type="dxa"/>
          </w:tcPr>
          <w:p w14:paraId="2B100F2E" w14:textId="77777777" w:rsidR="008F3C89" w:rsidRPr="00E81B1B" w:rsidRDefault="008F3C89" w:rsidP="000629A1">
            <w:pPr>
              <w:jc w:val="left"/>
              <w:rPr>
                <w:ins w:id="4757" w:author="Stefan Behring [2]" w:date="2021-12-21T18:19:00Z"/>
                <w:rFonts w:eastAsia="Calibri"/>
                <w:szCs w:val="20"/>
              </w:rPr>
            </w:pPr>
            <w:ins w:id="4758" w:author="Stefan Behring [2]" w:date="2021-12-21T18:19:00Z">
              <w:r w:rsidRPr="00E81B1B">
                <w:rPr>
                  <w:rFonts w:eastAsia="Calibri"/>
                  <w:szCs w:val="20"/>
                </w:rPr>
                <w:t>Rampf</w:t>
              </w:r>
            </w:ins>
          </w:p>
        </w:tc>
        <w:tc>
          <w:tcPr>
            <w:tcW w:w="3119" w:type="dxa"/>
          </w:tcPr>
          <w:p w14:paraId="22232111" w14:textId="77777777" w:rsidR="008F3C89" w:rsidRPr="00E81B1B" w:rsidRDefault="008F3C89" w:rsidP="000629A1">
            <w:pPr>
              <w:jc w:val="left"/>
              <w:rPr>
                <w:ins w:id="4759" w:author="Stefan Behring [2]" w:date="2021-12-21T18:19:00Z"/>
                <w:rFonts w:eastAsia="Calibri"/>
                <w:szCs w:val="20"/>
              </w:rPr>
            </w:pPr>
            <w:ins w:id="4760" w:author="Stefan Behring [2]" w:date="2021-12-21T18:19:00Z">
              <w:r w:rsidRPr="00E81B1B">
                <w:rPr>
                  <w:rFonts w:eastAsia="Calibri"/>
                  <w:szCs w:val="20"/>
                </w:rPr>
                <w:t>2K-Epoxidharz mit feinen und groben mineralischen Zuschlägen (Größtkorn 1.6 mm)</w:t>
              </w:r>
            </w:ins>
          </w:p>
        </w:tc>
        <w:tc>
          <w:tcPr>
            <w:tcW w:w="1977" w:type="dxa"/>
          </w:tcPr>
          <w:p w14:paraId="38B85C59" w14:textId="77777777" w:rsidR="008F3C89" w:rsidRPr="00E81B1B" w:rsidRDefault="008F3C89" w:rsidP="000629A1">
            <w:pPr>
              <w:jc w:val="left"/>
              <w:rPr>
                <w:ins w:id="4761" w:author="Stefan Behring [2]" w:date="2021-12-21T18:19:00Z"/>
                <w:rFonts w:eastAsia="Calibri"/>
                <w:szCs w:val="20"/>
              </w:rPr>
            </w:pPr>
            <w:ins w:id="4762" w:author="Stefan Behring [2]" w:date="2021-12-21T18:19:00Z">
              <w:r w:rsidRPr="00E81B1B">
                <w:rPr>
                  <w:rFonts w:eastAsia="Calibri"/>
                  <w:szCs w:val="20"/>
                </w:rPr>
                <w:t>Mörtelartige Masse</w:t>
              </w:r>
            </w:ins>
          </w:p>
        </w:tc>
      </w:tr>
    </w:tbl>
    <w:p w14:paraId="1D356EBF" w14:textId="77777777" w:rsidR="008F3C89" w:rsidRPr="00E81B1B" w:rsidRDefault="008F3C89" w:rsidP="008F3C89">
      <w:pPr>
        <w:rPr>
          <w:ins w:id="4763" w:author="Stefan Behring [2]" w:date="2021-12-21T18:19:00Z"/>
          <w:rFonts w:eastAsia="Calibri"/>
          <w:szCs w:val="20"/>
        </w:rPr>
      </w:pPr>
      <w:ins w:id="4764" w:author="Stefan Behring [2]" w:date="2021-12-21T18:19:00Z">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w:t>
        </w:r>
        <w:r>
          <w:rPr>
            <w:rFonts w:eastAsia="Calibri"/>
            <w:szCs w:val="20"/>
          </w:rPr>
          <w:t xml:space="preserve">unter Laborbedingungen </w:t>
        </w:r>
        <w:r w:rsidRPr="00E81B1B">
          <w:rPr>
            <w:rFonts w:eastAsia="Calibri"/>
            <w:szCs w:val="20"/>
          </w:rPr>
          <w:t xml:space="preserve">an der TU Berlin statt. Dabei 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4765"/>
        <w:r w:rsidRPr="00E81B1B">
          <w:rPr>
            <w:rFonts w:eastAsia="Calibri"/>
            <w:szCs w:val="20"/>
          </w:rPr>
          <w:t xml:space="preserve">Probewürfeln überprüft </w:t>
        </w:r>
        <w:commentRangeEnd w:id="4765"/>
        <w:r w:rsidRPr="00E81B1B">
          <w:rPr>
            <w:rStyle w:val="Kommentarzeichen"/>
          </w:rPr>
          <w:commentReference w:id="4765"/>
        </w:r>
        <w:r w:rsidRPr="00E81B1B">
          <w:rPr>
            <w:rFonts w:eastAsia="Calibri"/>
            <w:szCs w:val="20"/>
          </w:rPr>
          <w:t>und nur mit wenigen Ausnahmen in geringem Maße unterschritten</w:t>
        </w:r>
        <w:r>
          <w:rPr>
            <w:rFonts w:eastAsia="Calibri"/>
            <w:szCs w:val="20"/>
          </w:rPr>
          <w:t>.</w:t>
        </w:r>
      </w:ins>
    </w:p>
    <w:p w14:paraId="25E668A2" w14:textId="09B7881F" w:rsidR="008F3C89" w:rsidRPr="00E81B1B" w:rsidRDefault="008F3C89" w:rsidP="008F3C89">
      <w:pPr>
        <w:rPr>
          <w:ins w:id="4766" w:author="Stefan Behring [2]" w:date="2021-12-21T18:19:00Z"/>
          <w:rFonts w:eastAsia="Calibri"/>
          <w:szCs w:val="20"/>
        </w:rPr>
      </w:pPr>
      <w:ins w:id="4767" w:author="Stefan Behring [2]" w:date="2021-12-21T18:19:00Z">
        <w:r w:rsidRPr="00E81B1B">
          <w:rPr>
            <w:rFonts w:eastAsia="Calibri"/>
            <w:szCs w:val="20"/>
          </w:rPr>
          <w:t xml:space="preserve">Die einzige Ausnahme bilden die Biegeversuche in der Variante Nassklebung. Für diese wurde </w:t>
        </w:r>
        <w:commentRangeStart w:id="4768"/>
        <w:r w:rsidRPr="00E81B1B">
          <w:rPr>
            <w:rFonts w:eastAsia="Calibri"/>
            <w:szCs w:val="20"/>
          </w:rPr>
          <w:t xml:space="preserve">Transportbeton </w:t>
        </w:r>
        <w:commentRangeEnd w:id="4768"/>
        <w:r>
          <w:rPr>
            <w:rStyle w:val="Kommentarzeichen"/>
          </w:rPr>
          <w:commentReference w:id="4768"/>
        </w:r>
        <w:r w:rsidRPr="00E81B1B">
          <w:rPr>
            <w:rFonts w:eastAsia="Calibri"/>
            <w:szCs w:val="20"/>
          </w:rPr>
          <w:t>bestellt. Hier wurde jedoch ebenfalls ein C40/50 mit der gleichen Zementsorte und gleichem Größtkorn</w:t>
        </w:r>
      </w:ins>
      <w:ins w:id="4769" w:author="Stefan Behring [2]" w:date="2021-12-21T18:41:00Z">
        <w:r w:rsidR="002D11DA">
          <w:rPr>
            <w:rFonts w:eastAsia="Calibri"/>
            <w:szCs w:val="20"/>
          </w:rPr>
          <w:t xml:space="preserve"> (16mm)</w:t>
        </w:r>
      </w:ins>
      <w:ins w:id="4770" w:author="Stefan Behring [2]" w:date="2021-12-21T18:19:00Z">
        <w:r w:rsidRPr="00E81B1B">
          <w:rPr>
            <w:rFonts w:eastAsia="Calibri"/>
            <w:szCs w:val="20"/>
          </w:rPr>
          <w:t xml:space="preserve"> bestellt. </w:t>
        </w:r>
        <w:commentRangeStart w:id="4771"/>
        <w:commentRangeEnd w:id="4771"/>
        <w:r>
          <w:rPr>
            <w:rStyle w:val="Kommentarzeichen"/>
          </w:rPr>
          <w:commentReference w:id="4771"/>
        </w:r>
      </w:ins>
    </w:p>
    <w:p w14:paraId="3181EAEC" w14:textId="57A92E01" w:rsidR="002D11DA" w:rsidRPr="003F67D7" w:rsidRDefault="003F67D7">
      <w:pPr>
        <w:pStyle w:val="Listenabsatz"/>
        <w:numPr>
          <w:ilvl w:val="2"/>
          <w:numId w:val="29"/>
        </w:numPr>
        <w:rPr>
          <w:ins w:id="4772" w:author="Stefan Behring [2]" w:date="2021-12-21T18:42:00Z"/>
          <w:rFonts w:eastAsia="Calibri"/>
          <w:szCs w:val="20"/>
          <w:rPrChange w:id="4773" w:author="Stefan Behring [2]" w:date="2021-12-21T18:42:00Z">
            <w:rPr>
              <w:ins w:id="4774" w:author="Stefan Behring [2]" w:date="2021-12-21T18:42:00Z"/>
            </w:rPr>
          </w:rPrChange>
        </w:rPr>
        <w:pPrChange w:id="4775" w:author="Stefan Behring [2]" w:date="2021-12-21T18:42:00Z">
          <w:pPr/>
        </w:pPrChange>
      </w:pPr>
      <w:ins w:id="4776" w:author="Stefan Behring [2]" w:date="2021-12-21T18:42:00Z">
        <w:r w:rsidRPr="003F67D7">
          <w:rPr>
            <w:rFonts w:eastAsia="Calibri"/>
            <w:szCs w:val="20"/>
            <w:rPrChange w:id="4777" w:author="Stefan Behring [2]" w:date="2021-12-21T18:42:00Z">
              <w:rPr/>
            </w:rPrChange>
          </w:rPr>
          <w:t>Holz</w:t>
        </w:r>
      </w:ins>
    </w:p>
    <w:p w14:paraId="324FDAFE" w14:textId="7C9E5933" w:rsidR="001B1AD8" w:rsidRDefault="0037257A" w:rsidP="008F3C89">
      <w:pPr>
        <w:rPr>
          <w:ins w:id="4778" w:author="Stefan Behring [2]" w:date="2021-12-21T18:48:00Z"/>
          <w:rFonts w:eastAsia="Calibri"/>
          <w:szCs w:val="20"/>
        </w:rPr>
      </w:pPr>
      <w:ins w:id="4779" w:author="Stefan Behring [2]" w:date="2021-12-21T18:44:00Z">
        <w:r>
          <w:rPr>
            <w:rFonts w:eastAsia="Calibri"/>
            <w:szCs w:val="20"/>
          </w:rPr>
          <w:t xml:space="preserve">Für die </w:t>
        </w:r>
      </w:ins>
      <w:ins w:id="4780" w:author="Stefan Behring [2]" w:date="2021-12-21T18:45:00Z">
        <w:r w:rsidR="006B4DB4">
          <w:rPr>
            <w:rFonts w:eastAsia="Calibri"/>
            <w:szCs w:val="20"/>
          </w:rPr>
          <w:t xml:space="preserve">Kleinversuche </w:t>
        </w:r>
        <w:r w:rsidR="00976F86">
          <w:rPr>
            <w:rFonts w:eastAsia="Calibri"/>
            <w:szCs w:val="20"/>
          </w:rPr>
          <w:t xml:space="preserve">(Slipblock) </w:t>
        </w:r>
      </w:ins>
      <w:ins w:id="4781" w:author="Stefan Behring [2]" w:date="2021-12-21T18:46:00Z">
        <w:r w:rsidR="00976F86">
          <w:rPr>
            <w:rFonts w:eastAsia="Calibri"/>
            <w:szCs w:val="20"/>
          </w:rPr>
          <w:t>wurde GL 24 h</w:t>
        </w:r>
        <w:r w:rsidR="005E03E3">
          <w:rPr>
            <w:rFonts w:eastAsia="Calibri"/>
            <w:szCs w:val="20"/>
          </w:rPr>
          <w:t xml:space="preserve"> bzw. C 24</w:t>
        </w:r>
        <w:r w:rsidR="00976F86">
          <w:rPr>
            <w:rFonts w:eastAsia="Calibri"/>
            <w:szCs w:val="20"/>
          </w:rPr>
          <w:t xml:space="preserve"> </w:t>
        </w:r>
        <w:commentRangeStart w:id="4782"/>
        <w:r w:rsidR="005E03E3">
          <w:rPr>
            <w:rFonts w:eastAsia="Calibri"/>
            <w:szCs w:val="20"/>
          </w:rPr>
          <w:t>verwendet</w:t>
        </w:r>
      </w:ins>
      <w:commentRangeEnd w:id="4782"/>
      <w:ins w:id="4783" w:author="Stefan Behring [2]" w:date="2021-12-21T18:49:00Z">
        <w:r w:rsidR="00243B6C">
          <w:rPr>
            <w:rStyle w:val="Kommentarzeichen"/>
          </w:rPr>
          <w:commentReference w:id="4782"/>
        </w:r>
      </w:ins>
      <w:ins w:id="4784" w:author="Stefan Behring [2]" w:date="2021-12-21T18:46:00Z">
        <w:r w:rsidR="005E03E3">
          <w:rPr>
            <w:rFonts w:eastAsia="Calibri"/>
            <w:szCs w:val="20"/>
          </w:rPr>
          <w:t>. Der Wechsel von Gl 24 h auf C24</w:t>
        </w:r>
      </w:ins>
      <w:ins w:id="4785" w:author="Stefan Behring [2]" w:date="2021-12-21T18:47:00Z">
        <w:r w:rsidR="000C3A92">
          <w:rPr>
            <w:rFonts w:eastAsia="Calibri"/>
            <w:szCs w:val="20"/>
          </w:rPr>
          <w:t xml:space="preserve"> erfolgte wegen der schwierigen Lieferbedingungen</w:t>
        </w:r>
      </w:ins>
      <w:ins w:id="4786" w:author="Stefan Behring [2]" w:date="2021-12-21T18:48:00Z">
        <w:r w:rsidR="001B1AD8">
          <w:rPr>
            <w:rFonts w:eastAsia="Calibri"/>
            <w:szCs w:val="20"/>
          </w:rPr>
          <w:t xml:space="preserve"> im Frühjahr / Sommer 2021. </w:t>
        </w:r>
      </w:ins>
    </w:p>
    <w:p w14:paraId="737F5BDE" w14:textId="3876FA20" w:rsidR="00865D03" w:rsidRDefault="0076163A" w:rsidP="008F3C89">
      <w:pPr>
        <w:rPr>
          <w:ins w:id="4787" w:author="Stefan Behring [2]" w:date="2021-12-21T18:54:00Z"/>
          <w:rFonts w:eastAsia="Calibri"/>
          <w:szCs w:val="20"/>
        </w:rPr>
      </w:pPr>
      <w:ins w:id="4788" w:author="Stefan Behring [2]" w:date="2021-12-21T18:49:00Z">
        <w:r>
          <w:rPr>
            <w:rFonts w:eastAsia="Calibri"/>
            <w:szCs w:val="20"/>
          </w:rPr>
          <w:t>D</w:t>
        </w:r>
      </w:ins>
      <w:ins w:id="4789" w:author="Stefan Behring [2]" w:date="2021-12-21T18:19:00Z">
        <w:r w:rsidR="008F3C89" w:rsidRPr="00E81B1B">
          <w:rPr>
            <w:rFonts w:eastAsia="Calibri"/>
            <w:szCs w:val="20"/>
          </w:rPr>
          <w:t>ie</w:t>
        </w:r>
      </w:ins>
      <w:ins w:id="4790" w:author="Stefan Behring [2]" w:date="2021-12-21T18:49:00Z">
        <w:r>
          <w:rPr>
            <w:rFonts w:eastAsia="Calibri"/>
            <w:szCs w:val="20"/>
          </w:rPr>
          <w:t xml:space="preserve"> erste Serie</w:t>
        </w:r>
      </w:ins>
      <w:ins w:id="4791" w:author="Stefan Behring [2]" w:date="2021-12-21T18:19:00Z">
        <w:r w:rsidR="008F3C89" w:rsidRPr="00E81B1B">
          <w:rPr>
            <w:rFonts w:eastAsia="Calibri"/>
            <w:szCs w:val="20"/>
          </w:rPr>
          <w:t xml:space="preserve"> Schub-Biege-Versuche wurde</w:t>
        </w:r>
      </w:ins>
      <w:ins w:id="4792" w:author="Stefan Behring [2]" w:date="2021-12-21T18:49:00Z">
        <w:r w:rsidR="00243B6C">
          <w:rPr>
            <w:rFonts w:eastAsia="Calibri"/>
            <w:szCs w:val="20"/>
          </w:rPr>
          <w:t xml:space="preserve"> mit </w:t>
        </w:r>
      </w:ins>
      <w:ins w:id="4793" w:author="Stefan Behring [2]" w:date="2021-12-21T18:19:00Z">
        <w:r w:rsidR="008F3C89" w:rsidRPr="00E81B1B">
          <w:rPr>
            <w:rFonts w:eastAsia="Calibri"/>
            <w:szCs w:val="20"/>
          </w:rPr>
          <w:t>GL30h</w:t>
        </w:r>
      </w:ins>
      <w:ins w:id="4794" w:author="Stefan Behring [2]" w:date="2021-12-21T18:50:00Z">
        <w:r w:rsidR="00191230">
          <w:rPr>
            <w:rFonts w:eastAsia="Calibri"/>
            <w:szCs w:val="20"/>
          </w:rPr>
          <w:t xml:space="preserve"> hergestellt.</w:t>
        </w:r>
      </w:ins>
      <w:ins w:id="4795" w:author="Stefan Behring [2]" w:date="2021-12-21T18:51:00Z">
        <w:r w:rsidR="001B233D">
          <w:rPr>
            <w:rFonts w:eastAsia="Calibri"/>
            <w:szCs w:val="20"/>
          </w:rPr>
          <w:t xml:space="preserve"> Es wurden zusätzliche (außerplanmäß</w:t>
        </w:r>
        <w:r w:rsidR="004755A1">
          <w:rPr>
            <w:rFonts w:eastAsia="Calibri"/>
            <w:szCs w:val="20"/>
          </w:rPr>
          <w:t>i</w:t>
        </w:r>
        <w:r w:rsidR="001B233D">
          <w:rPr>
            <w:rFonts w:eastAsia="Calibri"/>
            <w:szCs w:val="20"/>
          </w:rPr>
          <w:t>ge</w:t>
        </w:r>
        <w:r w:rsidR="004755A1">
          <w:rPr>
            <w:rFonts w:eastAsia="Calibri"/>
            <w:szCs w:val="20"/>
          </w:rPr>
          <w:t>) Schubbalken hergestellt</w:t>
        </w:r>
      </w:ins>
      <w:ins w:id="4796" w:author="Stefan Behring [2]" w:date="2021-12-21T18:52:00Z">
        <w:r w:rsidR="00330769">
          <w:rPr>
            <w:rFonts w:eastAsia="Calibri"/>
            <w:szCs w:val="20"/>
          </w:rPr>
          <w:t xml:space="preserve">. </w:t>
        </w:r>
        <w:r w:rsidR="00ED23DE">
          <w:rPr>
            <w:rFonts w:eastAsia="Calibri"/>
            <w:szCs w:val="20"/>
          </w:rPr>
          <w:t xml:space="preserve">Da bei den ersten Schubbalken der </w:t>
        </w:r>
      </w:ins>
      <w:ins w:id="4797" w:author="Stefan Behring [2]" w:date="2021-12-21T18:53:00Z">
        <w:r w:rsidR="00ED23DE">
          <w:rPr>
            <w:rFonts w:eastAsia="Calibri"/>
            <w:szCs w:val="20"/>
          </w:rPr>
          <w:t>Bruch in der Fuge auftrat</w:t>
        </w:r>
        <w:r w:rsidR="00E91406">
          <w:rPr>
            <w:rFonts w:eastAsia="Calibri"/>
            <w:szCs w:val="20"/>
          </w:rPr>
          <w:t xml:space="preserve"> und wegen der schwierigen Lieferbedingungen wurde</w:t>
        </w:r>
      </w:ins>
      <w:ins w:id="4798" w:author="Stefan Behring [2]" w:date="2021-12-21T18:19:00Z">
        <w:r w:rsidR="008F3C89" w:rsidRPr="00E81B1B">
          <w:rPr>
            <w:rFonts w:eastAsia="Calibri"/>
            <w:szCs w:val="20"/>
          </w:rPr>
          <w:t xml:space="preserve"> und GL</w:t>
        </w:r>
        <w:r w:rsidR="008F3C89">
          <w:rPr>
            <w:rFonts w:eastAsia="Calibri"/>
            <w:szCs w:val="20"/>
          </w:rPr>
          <w:t>24</w:t>
        </w:r>
        <w:r w:rsidR="008F3C89" w:rsidRPr="00E81B1B">
          <w:rPr>
            <w:rFonts w:eastAsia="Calibri"/>
            <w:szCs w:val="20"/>
          </w:rPr>
          <w:t>c</w:t>
        </w:r>
        <w:r w:rsidR="008F3C89">
          <w:rPr>
            <w:rFonts w:eastAsia="Calibri"/>
            <w:szCs w:val="20"/>
          </w:rPr>
          <w:t xml:space="preserve"> verwendet</w:t>
        </w:r>
      </w:ins>
      <w:ins w:id="4799" w:author="Stefan Behring [2]" w:date="2021-12-21T18:53:00Z">
        <w:r w:rsidR="00865D03">
          <w:rPr>
            <w:rFonts w:eastAsia="Calibri"/>
            <w:szCs w:val="20"/>
          </w:rPr>
          <w:t xml:space="preserve"> (</w:t>
        </w:r>
      </w:ins>
      <w:ins w:id="4800" w:author="Stefan Behring [2]" w:date="2021-12-21T18:54:00Z">
        <w:r w:rsidR="00865D03">
          <w:rPr>
            <w:rFonts w:eastAsia="Calibri"/>
            <w:szCs w:val="20"/>
          </w:rPr>
          <w:t>ode</w:t>
        </w:r>
        <w:r w:rsidR="00B0004F">
          <w:rPr>
            <w:rFonts w:eastAsia="Calibri"/>
            <w:szCs w:val="20"/>
          </w:rPr>
          <w:t>r</w:t>
        </w:r>
        <w:r w:rsidR="00865D03">
          <w:rPr>
            <w:rFonts w:eastAsia="Calibri"/>
            <w:szCs w:val="20"/>
          </w:rPr>
          <w:t xml:space="preserve"> so ähnlich</w:t>
        </w:r>
        <w:r w:rsidR="00B0004F">
          <w:rPr>
            <w:rFonts w:eastAsia="Calibri"/>
            <w:szCs w:val="20"/>
          </w:rPr>
          <w:t xml:space="preserve"> </w:t>
        </w:r>
      </w:ins>
      <w:ins w:id="4801" w:author="Stefan Behring [2]" w:date="2021-12-21T18:53:00Z">
        <w:r w:rsidR="00865D03">
          <w:rPr>
            <w:rFonts w:eastAsia="Calibri"/>
            <w:szCs w:val="20"/>
          </w:rPr>
          <w:t>lass dir was einfa</w:t>
        </w:r>
      </w:ins>
      <w:ins w:id="4802" w:author="Stefan Behring [2]" w:date="2021-12-21T18:54:00Z">
        <w:r w:rsidR="00865D03">
          <w:rPr>
            <w:rFonts w:eastAsia="Calibri"/>
            <w:szCs w:val="20"/>
          </w:rPr>
          <w:t>llen)</w:t>
        </w:r>
      </w:ins>
      <w:ins w:id="4803" w:author="Stefan Behring [2]" w:date="2021-12-21T18:19:00Z">
        <w:r w:rsidR="008F3C89" w:rsidRPr="00E81B1B">
          <w:rPr>
            <w:rFonts w:eastAsia="Calibri"/>
            <w:szCs w:val="20"/>
          </w:rPr>
          <w:t>.</w:t>
        </w:r>
      </w:ins>
    </w:p>
    <w:p w14:paraId="27D5C430" w14:textId="17881100" w:rsidR="6E7E6C3D" w:rsidRPr="00E81B1B" w:rsidRDefault="760CF52A">
      <w:pPr>
        <w:pStyle w:val="berschrift2"/>
        <w:numPr>
          <w:ilvl w:val="1"/>
          <w:numId w:val="29"/>
        </w:numPr>
      </w:pPr>
      <w:del w:id="4804" w:author="Stefan Behring" w:date="2021-12-21T12:18:00Z">
        <w:r w:rsidDel="4C11F93A">
          <w:lastRenderedPageBreak/>
          <w:delText>Erläuterung zum Versuchsablauf</w:delText>
        </w:r>
      </w:del>
      <w:bookmarkStart w:id="4805" w:name="_Toc92091704"/>
      <w:bookmarkStart w:id="4806" w:name="_Toc92092146"/>
      <w:bookmarkStart w:id="4807" w:name="_Toc92092258"/>
      <w:bookmarkStart w:id="4808" w:name="_Toc93048241"/>
      <w:bookmarkEnd w:id="4678"/>
      <w:ins w:id="4809" w:author="Stefan Behring" w:date="2021-12-21T12:18:00Z">
        <w:r w:rsidR="4C11F93A">
          <w:t>Versuchsprogramm</w:t>
        </w:r>
      </w:ins>
      <w:bookmarkEnd w:id="4805"/>
      <w:bookmarkEnd w:id="4806"/>
      <w:bookmarkEnd w:id="4807"/>
      <w:bookmarkEnd w:id="4808"/>
    </w:p>
    <w:p w14:paraId="4C4946A8" w14:textId="41876A6C" w:rsidR="01F59E99" w:rsidRDefault="01F59E99">
      <w:pPr>
        <w:rPr>
          <w:ins w:id="4810" w:author="Stefan Behring" w:date="2021-12-21T12:44:00Z"/>
        </w:rPr>
      </w:pPr>
      <w:ins w:id="4811" w:author="Stefan Behring" w:date="2021-12-21T12:44:00Z">
        <w:r>
          <w:t>(neuer Unter</w:t>
        </w:r>
      </w:ins>
      <w:ins w:id="4812" w:author="Stefan Behring" w:date="2021-12-21T12:45:00Z">
        <w:r w:rsidR="36304E5E">
          <w:t>abschnitt</w:t>
        </w:r>
      </w:ins>
      <w:ins w:id="4813" w:author="Stefan Behring" w:date="2021-12-21T12:44:00Z">
        <w:r>
          <w:t>) Allgemeines zum Versuchsprogramm</w:t>
        </w:r>
      </w:ins>
    </w:p>
    <w:p w14:paraId="443B77DC" w14:textId="1396E066" w:rsidR="7A13B18D" w:rsidRDefault="7A13B18D">
      <w:pPr>
        <w:rPr>
          <w:ins w:id="4814" w:author="Stefan Behring" w:date="2021-12-21T12:28:00Z"/>
        </w:rPr>
      </w:pPr>
      <w:ins w:id="4815" w:author="Stefan Behring" w:date="2021-12-21T12:24:00Z">
        <w:r>
          <w:t>D</w:t>
        </w:r>
      </w:ins>
      <w:ins w:id="4816" w:author="Stefan Behring" w:date="2021-12-21T12:25:00Z">
        <w:r>
          <w:t xml:space="preserve">as </w:t>
        </w:r>
        <w:commentRangeStart w:id="4817"/>
        <w:r>
          <w:t>Versuchsprogramm</w:t>
        </w:r>
      </w:ins>
      <w:commentRangeEnd w:id="4817"/>
      <w:r>
        <w:commentReference w:id="4817"/>
      </w:r>
      <w:ins w:id="4818" w:author="Stefan Behring" w:date="2021-12-21T12:25:00Z">
        <w:r>
          <w:t xml:space="preserve"> g</w:t>
        </w:r>
      </w:ins>
      <w:ins w:id="4819" w:author="Stefan Behring" w:date="2021-12-21T12:27:00Z">
        <w:r w:rsidR="17CB6BCC">
          <w:t xml:space="preserve">liedert sich </w:t>
        </w:r>
      </w:ins>
      <w:ins w:id="4820" w:author="Stefan Behring" w:date="2021-12-21T12:28:00Z">
        <w:r w:rsidR="17CB6BCC">
          <w:t>wie folgt:</w:t>
        </w:r>
      </w:ins>
    </w:p>
    <w:p w14:paraId="40A90E78" w14:textId="72FDA6F4" w:rsidR="17CB6BCC" w:rsidRDefault="17CB6BCC" w:rsidP="64B3F377">
      <w:pPr>
        <w:rPr>
          <w:ins w:id="4821" w:author="Stefan Behring" w:date="2021-12-21T12:28:00Z"/>
          <w:rFonts w:eastAsia="Calibri"/>
          <w:szCs w:val="20"/>
        </w:rPr>
      </w:pPr>
      <w:ins w:id="4822" w:author="Stefan Behring" w:date="2021-12-21T12:28:00Z">
        <w:r w:rsidRPr="64B3F377">
          <w:rPr>
            <w:rFonts w:eastAsia="Calibri"/>
            <w:szCs w:val="20"/>
          </w:rPr>
          <w:t>Kleinversuche als Slipblockversuche mit der Zielsetzung  (...beschreiben)</w:t>
        </w:r>
      </w:ins>
    </w:p>
    <w:p w14:paraId="47597170" w14:textId="5D91E356" w:rsidR="17CB6BCC" w:rsidRDefault="17CB6BCC" w:rsidP="64B3F377">
      <w:pPr>
        <w:rPr>
          <w:ins w:id="4823" w:author="Stefan Behring" w:date="2021-12-21T12:29:00Z"/>
          <w:rFonts w:eastAsia="Calibri"/>
          <w:szCs w:val="20"/>
        </w:rPr>
      </w:pPr>
      <w:ins w:id="4824" w:author="Stefan Behring" w:date="2021-12-21T12:28:00Z">
        <w:r w:rsidRPr="64B3F377">
          <w:rPr>
            <w:rFonts w:eastAsia="Calibri"/>
            <w:szCs w:val="20"/>
          </w:rPr>
          <w:t>Sc</w:t>
        </w:r>
      </w:ins>
      <w:ins w:id="4825" w:author="Stefan Behring" w:date="2021-12-21T12:29:00Z">
        <w:r w:rsidRPr="64B3F377">
          <w:rPr>
            <w:rFonts w:eastAsia="Calibri"/>
            <w:szCs w:val="20"/>
          </w:rPr>
          <w:t>hubbalken</w:t>
        </w:r>
      </w:ins>
    </w:p>
    <w:p w14:paraId="34FBA842" w14:textId="24554B27" w:rsidR="17CB6BCC" w:rsidRDefault="17CB6BCC" w:rsidP="64B3F377">
      <w:pPr>
        <w:rPr>
          <w:ins w:id="4826" w:author="Stefan Behring" w:date="2021-12-21T12:24:00Z"/>
          <w:rFonts w:eastAsia="Calibri"/>
          <w:szCs w:val="20"/>
        </w:rPr>
      </w:pPr>
      <w:ins w:id="4827" w:author="Stefan Behring" w:date="2021-12-21T12:29:00Z">
        <w:r w:rsidRPr="64B3F377">
          <w:rPr>
            <w:rFonts w:eastAsia="Calibri"/>
            <w:szCs w:val="20"/>
          </w:rPr>
          <w:t>Biegebalken   (Deine Zeichnung ist schon eher Auswertung, trenne das sauber)</w:t>
        </w:r>
      </w:ins>
    </w:p>
    <w:p w14:paraId="17DDA9EE" w14:textId="3735D251" w:rsidR="64B3F377" w:rsidRDefault="64B3F377">
      <w:pPr>
        <w:rPr>
          <w:ins w:id="4828" w:author="Stefan Behring" w:date="2021-12-21T12:44:00Z"/>
        </w:rPr>
      </w:pPr>
    </w:p>
    <w:p w14:paraId="33B8E9AF" w14:textId="7A925650" w:rsidR="10E695C2" w:rsidRDefault="10E695C2" w:rsidP="64B3F377">
      <w:pPr>
        <w:rPr>
          <w:ins w:id="4829" w:author="Stefan Behring" w:date="2021-12-21T12:24:00Z"/>
          <w:rFonts w:eastAsia="Calibri"/>
          <w:szCs w:val="20"/>
        </w:rPr>
      </w:pPr>
      <w:ins w:id="4830" w:author="Stefan Behring" w:date="2021-12-21T12:44:00Z">
        <w:r w:rsidRPr="64B3F377">
          <w:rPr>
            <w:rFonts w:eastAsia="Calibri"/>
            <w:szCs w:val="20"/>
          </w:rPr>
          <w:t>(</w:t>
        </w:r>
        <w:del w:id="4831" w:author="Stefan Behring [2]" w:date="2021-12-21T18:56:00Z">
          <w:r w:rsidRPr="64B3F377" w:rsidDel="00CA667E">
            <w:rPr>
              <w:rFonts w:eastAsia="Calibri"/>
              <w:szCs w:val="20"/>
            </w:rPr>
            <w:delText>n</w:delText>
          </w:r>
        </w:del>
      </w:ins>
      <w:ins w:id="4832" w:author="Stefan Behring" w:date="2021-12-21T12:45:00Z">
        <w:del w:id="4833" w:author="Stefan Behring [2]" w:date="2021-12-21T18:56:00Z">
          <w:r w:rsidRPr="64B3F377" w:rsidDel="00CA667E">
            <w:rPr>
              <w:rFonts w:eastAsia="Calibri"/>
              <w:szCs w:val="20"/>
            </w:rPr>
            <w:delText>euer Unter</w:delText>
          </w:r>
          <w:r w:rsidR="21B2C19D" w:rsidRPr="64B3F377" w:rsidDel="00CA667E">
            <w:rPr>
              <w:rFonts w:eastAsia="Calibri"/>
              <w:szCs w:val="20"/>
            </w:rPr>
            <w:delText>abschnitt</w:delText>
          </w:r>
          <w:r w:rsidRPr="64B3F377" w:rsidDel="00CA667E">
            <w:rPr>
              <w:rFonts w:eastAsia="Calibri"/>
              <w:szCs w:val="20"/>
            </w:rPr>
            <w:delText>) Auswahl des Klebstoffs</w:delText>
          </w:r>
        </w:del>
      </w:ins>
    </w:p>
    <w:p w14:paraId="468B71F5" w14:textId="16DED697" w:rsidR="086E9EA3" w:rsidDel="00534225" w:rsidRDefault="086E9EA3">
      <w:pPr>
        <w:rPr>
          <w:ins w:id="4834" w:author="Stefan Behring" w:date="2021-12-21T12:24:00Z"/>
          <w:del w:id="4835" w:author="Stefan Behring [2]" w:date="2021-12-21T18:56:00Z"/>
        </w:rPr>
      </w:pPr>
      <w:ins w:id="4836" w:author="Stefan Behring" w:date="2021-12-21T12:30:00Z">
        <w:del w:id="4837" w:author="Stefan Behring [2]" w:date="2021-12-21T18:56:00Z">
          <w:r w:rsidDel="00534225">
            <w:delText xml:space="preserve">Die </w:delText>
          </w:r>
        </w:del>
      </w:ins>
      <w:ins w:id="4838" w:author="Stefan Behring" w:date="2021-12-21T12:31:00Z">
        <w:del w:id="4839" w:author="Stefan Behring [2]" w:date="2021-12-21T18:56:00Z">
          <w:r w:rsidDel="00534225">
            <w:delText>Kleinversuche (Sliplockversuche siehe AABBB) ware</w:delText>
          </w:r>
          <w:r w:rsidR="6E123E27" w:rsidDel="00534225">
            <w:delText>n in erster Linie dafür gedacht, einen geeigneten Klebstoff</w:delText>
          </w:r>
        </w:del>
      </w:ins>
      <w:ins w:id="4840" w:author="Stefan Behring" w:date="2021-12-21T12:34:00Z">
        <w:del w:id="4841" w:author="Stefan Behring [2]" w:date="2021-12-21T18:56:00Z">
          <w:r w:rsidR="7FD604C3" w:rsidDel="00534225">
            <w:delText>,</w:delText>
          </w:r>
        </w:del>
      </w:ins>
      <w:ins w:id="4842" w:author="Stefan Behring" w:date="2021-12-21T12:32:00Z">
        <w:del w:id="4843" w:author="Stefan Behring [2]" w:date="2021-12-21T18:56:00Z">
          <w:r w:rsidR="6E123E27" w:rsidDel="00534225">
            <w:delText xml:space="preserve"> eine geeignete Klebstoffkonsistenz</w:delText>
          </w:r>
        </w:del>
      </w:ins>
      <w:ins w:id="4844" w:author="Stefan Behring" w:date="2021-12-21T12:33:00Z">
        <w:del w:id="4845" w:author="Stefan Behring [2]" w:date="2021-12-21T18:56:00Z">
          <w:r w:rsidR="313EF483" w:rsidDel="00534225">
            <w:delText xml:space="preserve"> sowie eine geeignete Be</w:delText>
          </w:r>
        </w:del>
      </w:ins>
      <w:ins w:id="4846" w:author="Stefan Behring" w:date="2021-12-21T12:34:00Z">
        <w:del w:id="4847" w:author="Stefan Behring [2]" w:date="2021-12-21T18:56:00Z">
          <w:r w:rsidR="313EF483" w:rsidDel="00534225">
            <w:delText>tonoberfläche</w:delText>
          </w:r>
        </w:del>
      </w:ins>
      <w:ins w:id="4848" w:author="Stefan Behring" w:date="2021-12-21T12:32:00Z">
        <w:del w:id="4849" w:author="Stefan Behring [2]" w:date="2021-12-21T18:56:00Z">
          <w:r w:rsidR="6E123E27" w:rsidDel="00534225">
            <w:delText xml:space="preserve"> zu identifizieren.</w:delText>
          </w:r>
        </w:del>
      </w:ins>
    </w:p>
    <w:p w14:paraId="2C6FACF1" w14:textId="689CA237" w:rsidR="6E7E6C3D" w:rsidRPr="00E81B1B" w:rsidDel="00B2141D" w:rsidRDefault="760CF52A" w:rsidP="64B3F377">
      <w:pPr>
        <w:rPr>
          <w:ins w:id="4850" w:author="Stefan Behring" w:date="2021-12-21T12:39:00Z"/>
          <w:del w:id="4851" w:author="Stefan Behring [2]" w:date="2021-12-21T18:22:00Z"/>
          <w:rFonts w:eastAsia="Calibri"/>
        </w:rPr>
      </w:pPr>
      <w:del w:id="4852" w:author="Stefan Behring [2]" w:date="2021-12-21T18:22:00Z">
        <w:r w:rsidDel="00B2141D">
          <w:delText>Bei den Klebstoffen für d</w:delText>
        </w:r>
      </w:del>
      <w:ins w:id="4853" w:author="Stefan Behring" w:date="2021-12-21T12:34:00Z">
        <w:del w:id="4854" w:author="Stefan Behring [2]" w:date="2021-12-21T18:22:00Z">
          <w:r w:rsidR="0875CF01" w:rsidDel="00B2141D">
            <w:delText>D</w:delText>
          </w:r>
        </w:del>
      </w:ins>
      <w:del w:id="4855" w:author="Stefan Behring [2]" w:date="2021-12-21T18:22:00Z">
        <w:r w:rsidR="19023B21" w:rsidDel="00B2141D">
          <w:delText xml:space="preserve">ie ersten Versuche zur </w:delText>
        </w:r>
        <w:r w:rsidDel="00B2141D">
          <w:delText>Oberfläche des Betons</w:delText>
        </w:r>
      </w:del>
      <w:ins w:id="4856" w:author="Jan Wenker" w:date="2021-12-14T14:17:00Z">
        <w:del w:id="4857" w:author="Stefan Behring [2]" w:date="2021-12-21T18:22:00Z">
          <w:r w:rsidR="34D0DF37" w:rsidDel="00B2141D">
            <w:delText>Verkl</w:delText>
          </w:r>
        </w:del>
      </w:ins>
      <w:ins w:id="4858" w:author="Jan Wenker" w:date="2021-12-14T14:18:00Z">
        <w:del w:id="4859" w:author="Stefan Behring [2]" w:date="2021-12-21T18:22:00Z">
          <w:r w:rsidR="34D0DF37" w:rsidDel="00B2141D">
            <w:delText>ebung verschiedener Betonoberflächen</w:delText>
          </w:r>
        </w:del>
      </w:ins>
      <w:del w:id="4860" w:author="Stefan Behring [2]" w:date="2021-12-21T18:22:00Z">
        <w:r w:rsidR="19023B21" w:rsidDel="00B2141D">
          <w:delText xml:space="preserve"> </w:delText>
        </w:r>
        <w:r w:rsidDel="00B2141D">
          <w:delText>handelte es sich um</w:delText>
        </w:r>
      </w:del>
      <w:ins w:id="4861" w:author="Stefan Behring" w:date="2021-12-21T12:34:00Z">
        <w:del w:id="4862" w:author="Stefan Behring [2]" w:date="2021-12-21T18:22:00Z">
          <w:r w:rsidR="1C08426E" w:rsidDel="00B2141D">
            <w:delText>wurden mi</w:delText>
          </w:r>
        </w:del>
      </w:ins>
      <w:ins w:id="4863" w:author="Stefan Behring" w:date="2021-12-21T12:35:00Z">
        <w:del w:id="4864" w:author="Stefan Behring [2]" w:date="2021-12-21T18:22:00Z">
          <w:r w:rsidR="1C08426E" w:rsidDel="00B2141D">
            <w:delText>t</w:delText>
          </w:r>
        </w:del>
      </w:ins>
      <w:del w:id="4865" w:author="Stefan Behring [2]" w:date="2021-12-21T18:22:00Z">
        <w:r w:rsidR="19023B21" w:rsidDel="00B2141D">
          <w:delText xml:space="preserve"> einen zwei-komponentigen (2K) Polyurethanklebstoff der Firma Collano sowie den 2K-Epoxidharzklebstoff Compo</w:delText>
        </w:r>
        <w:r w:rsidR="73EB0D88" w:rsidDel="00B2141D">
          <w:delText>n</w:delText>
        </w:r>
        <w:r w:rsidR="19023B21" w:rsidDel="00B2141D">
          <w:delText xml:space="preserve">o der Firma Bennert. Letzterer wird von Bennert als zusammen mit Zuschlagstoffen als Polymerbeton zur Sanierung von Holzbalkendecken </w:delText>
        </w:r>
        <w:r w:rsidDel="00B2141D">
          <w:delText>vertrieben</w:delText>
        </w:r>
      </w:del>
      <w:ins w:id="4866" w:author="Stefan Behring" w:date="2021-12-21T12:35:00Z">
        <w:del w:id="4867" w:author="Stefan Behring [2]" w:date="2021-12-21T18:22:00Z">
          <w:r w:rsidR="4F364C4D" w:rsidDel="00B2141D">
            <w:delText>eingesetzt</w:delText>
          </w:r>
        </w:del>
      </w:ins>
      <w:del w:id="4868" w:author="Stefan Behring [2]" w:date="2021-12-21T18:22:00Z">
        <w:r w:rsidR="19023B21" w:rsidDel="00B2141D">
          <w:delText xml:space="preserve"> und ist bauaufsichtlich zugelassen. Die Zuschlagmischung der Fa. Bennert enthält ein Größtkorn von </w:delText>
        </w:r>
        <w:commentRangeStart w:id="4869"/>
        <w:r w:rsidR="19023B21" w:rsidDel="00B2141D">
          <w:delText>3</w:delText>
        </w:r>
        <w:commentRangeEnd w:id="4869"/>
        <w:r w:rsidDel="00B2141D">
          <w:commentReference w:id="4869"/>
        </w:r>
        <w:r w:rsidR="19023B21" w:rsidDel="00B2141D">
          <w:delText xml:space="preserve"> mm</w:delText>
        </w:r>
      </w:del>
      <w:ins w:id="4870" w:author="Stefan Behring" w:date="2021-12-21T12:38:00Z">
        <w:del w:id="4871" w:author="Stefan Behring [2]" w:date="2021-12-21T18:22:00Z">
          <w:r w:rsidR="4BCF91A0" w:rsidDel="00B2141D">
            <w:delText>.</w:delText>
          </w:r>
        </w:del>
      </w:ins>
      <w:del w:id="4872" w:author="Stefan Behring [2]" w:date="2021-12-21T18:22:00Z">
        <w:r w:rsidDel="00B2141D">
          <w:delText xml:space="preserve"> und erweist sich für den Auftrag mit einem Mörtelschlitten als unpraktikabel</w:delText>
        </w:r>
        <w:r w:rsidR="64F7601C" w:rsidDel="00B2141D">
          <w:delText>.</w:delText>
        </w:r>
        <w:r w:rsidR="19023B21" w:rsidDel="00B2141D">
          <w:delText xml:space="preserve"> Für die Kleinversuche erfolgte der Auftrag </w:delText>
        </w:r>
        <w:r w:rsidDel="00B2141D">
          <w:delText>daher</w:delText>
        </w:r>
        <w:r w:rsidR="73EB0D88" w:rsidDel="00B2141D">
          <w:delText xml:space="preserve"> </w:delText>
        </w:r>
        <w:r w:rsidR="19023B21" w:rsidDel="00B2141D">
          <w:delText xml:space="preserve">flächig mit einer Kelle. </w:delText>
        </w:r>
      </w:del>
    </w:p>
    <w:p w14:paraId="2A4F504B" w14:textId="07F3ACE5" w:rsidR="6E7E6C3D" w:rsidRPr="00E81B1B" w:rsidDel="00B2141D" w:rsidRDefault="60B85683" w:rsidP="64B3F377">
      <w:pPr>
        <w:rPr>
          <w:ins w:id="4873" w:author="Stefan Behring" w:date="2021-12-21T12:46:00Z"/>
          <w:del w:id="4874" w:author="Stefan Behring [2]" w:date="2021-12-21T18:22:00Z"/>
          <w:rFonts w:eastAsia="Calibri"/>
        </w:rPr>
      </w:pPr>
      <w:ins w:id="4875" w:author="Stefan Behring" w:date="2021-12-21T12:39:00Z">
        <w:del w:id="4876" w:author="Stefan Behring [2]" w:date="2021-12-21T18:22:00Z">
          <w:r w:rsidDel="00B2141D">
            <w:delText>Zielstellung bei der Konsistenzeinstellung war die Verarbeitbarkeit mit einem Mörtelschlitten.</w:delText>
          </w:r>
        </w:del>
      </w:ins>
      <w:ins w:id="4877" w:author="Stefan Behring" w:date="2021-12-21T12:40:00Z">
        <w:del w:id="4878" w:author="Stefan Behring [2]" w:date="2021-12-21T18:22:00Z">
          <w:r w:rsidDel="00B2141D">
            <w:delText xml:space="preserve"> </w:delText>
          </w:r>
          <w:r w:rsidR="0E8C6FE5" w:rsidDel="00B2141D">
            <w:delText>Die Einstellung der Konsistenz erfolgte im ersten Schritt über ein Tixotropiermittel</w:delText>
          </w:r>
        </w:del>
      </w:ins>
      <w:ins w:id="4879" w:author="Stefan Behring" w:date="2021-12-21T12:41:00Z">
        <w:del w:id="4880" w:author="Stefan Behring [2]" w:date="2021-12-21T18:22:00Z">
          <w:r w:rsidR="0E8C6FE5" w:rsidDel="00B2141D">
            <w:delText>. Im zwei</w:delText>
          </w:r>
          <w:r w:rsidR="4B528FDC" w:rsidDel="00B2141D">
            <w:delText>ten, aus Kostengründen</w:delText>
          </w:r>
        </w:del>
      </w:ins>
      <w:ins w:id="4881" w:author="Stefan Behring" w:date="2021-12-21T12:42:00Z">
        <w:del w:id="4882" w:author="Stefan Behring [2]" w:date="2021-12-21T18:22:00Z">
          <w:r w:rsidR="45DEF444" w:rsidDel="00B2141D">
            <w:delText>,</w:delText>
          </w:r>
        </w:del>
      </w:ins>
      <w:ins w:id="4883" w:author="Stefan Behring" w:date="2021-12-21T12:41:00Z">
        <w:del w:id="4884" w:author="Stefan Behring [2]" w:date="2021-12-21T18:22:00Z">
          <w:r w:rsidR="4B528FDC" w:rsidDel="00B2141D">
            <w:delText xml:space="preserve"> durch eine Erhöhung des Feinsandanteils.</w:delText>
          </w:r>
        </w:del>
      </w:ins>
      <w:del w:id="4885" w:author="Stefan Behring [2]" w:date="2021-12-21T18:22:00Z">
        <w:r w:rsidR="760CF52A" w:rsidDel="00B2141D">
          <w:delText xml:space="preserve">Da sich diese Methode als recht zeitaufwändig erwies, </w:delText>
        </w:r>
        <w:r w:rsidR="760CF52A" w:rsidRPr="64B3F377" w:rsidDel="00B2141D">
          <w:rPr>
            <w:rFonts w:eastAsia="Calibri"/>
          </w:rPr>
          <w:delText>wurde das zugrunde liegende Epoxidharzsystem mit feinkörnigeren Zuschlägen sowie einem Thixotropiermittel modifiziert, sodass der Auftrag mit einem Mörtelschlitten möglich wurde. Später wurde aus Kostengründen auf das Thixotropiermittel verzichtet und stattdessen der Anteil der anderen Zuschläge leicht erhöht.</w:delText>
        </w:r>
        <w:r w:rsidR="19023B21" w:rsidRPr="64B3F377" w:rsidDel="00B2141D">
          <w:rPr>
            <w:rFonts w:eastAsia="Calibri"/>
          </w:rPr>
          <w:delText xml:space="preserve"> </w:delText>
        </w:r>
      </w:del>
    </w:p>
    <w:p w14:paraId="3C2B488C" w14:textId="13472A05" w:rsidR="6E7E6C3D" w:rsidRPr="00E81B1B" w:rsidDel="00B2141D" w:rsidRDefault="681D703F" w:rsidP="64B3F377">
      <w:pPr>
        <w:rPr>
          <w:ins w:id="4886" w:author="Stefan Behring" w:date="2021-12-21T12:46:00Z"/>
          <w:del w:id="4887" w:author="Stefan Behring [2]" w:date="2021-12-21T18:22:00Z"/>
          <w:rFonts w:eastAsia="Calibri"/>
        </w:rPr>
      </w:pPr>
      <w:ins w:id="4888" w:author="Stefan Behring" w:date="2021-12-21T12:46:00Z">
        <w:del w:id="4889" w:author="Stefan Behring [2]" w:date="2021-12-21T18:22:00Z">
          <w:r w:rsidRPr="64B3F377" w:rsidDel="00B2141D">
            <w:rPr>
              <w:rFonts w:eastAsia="Calibri"/>
            </w:rPr>
            <w:delText>Hier kommt deine Tabelle mit den Klebstoffen. Beschreibe anschließend, was du meinst</w:delText>
          </w:r>
        </w:del>
      </w:ins>
      <w:ins w:id="4890" w:author="Stefan Behring" w:date="2021-12-21T12:48:00Z">
        <w:del w:id="4891" w:author="Stefan Behring [2]" w:date="2021-12-21T18:22:00Z">
          <w:r w:rsidR="4DD6793C" w:rsidRPr="64B3F377" w:rsidDel="00B2141D">
            <w:rPr>
              <w:rFonts w:eastAsia="Calibri"/>
            </w:rPr>
            <w:delText xml:space="preserve"> und zwar für jeden Klebstoff deiner Tabelle. Beschreibe hier auch ganz kurz, warum du den Rampf mit aufnimmst, mit Verweis au</w:delText>
          </w:r>
        </w:del>
      </w:ins>
      <w:ins w:id="4892" w:author="Stefan Behring" w:date="2021-12-21T12:51:00Z">
        <w:del w:id="4893" w:author="Stefan Behring [2]" w:date="2021-12-21T18:22:00Z">
          <w:r w:rsidR="5CBC6592" w:rsidRPr="64B3F377" w:rsidDel="00B2141D">
            <w:rPr>
              <w:rFonts w:eastAsia="Calibri"/>
            </w:rPr>
            <w:delText>f</w:delText>
          </w:r>
        </w:del>
      </w:ins>
      <w:ins w:id="4894" w:author="Stefan Behring" w:date="2021-12-21T12:48:00Z">
        <w:del w:id="4895" w:author="Stefan Behring [2]" w:date="2021-12-21T18:22:00Z">
          <w:r w:rsidR="4DD6793C" w:rsidRPr="64B3F377" w:rsidDel="00B2141D">
            <w:rPr>
              <w:rFonts w:eastAsia="Calibri"/>
            </w:rPr>
            <w:delText xml:space="preserve"> das</w:delText>
          </w:r>
        </w:del>
      </w:ins>
      <w:ins w:id="4896" w:author="Stefan Behring" w:date="2021-12-21T12:49:00Z">
        <w:del w:id="4897" w:author="Stefan Behring [2]" w:date="2021-12-21T18:22:00Z">
          <w:r w:rsidR="4DD6793C" w:rsidRPr="64B3F377" w:rsidDel="00B2141D">
            <w:rPr>
              <w:rFonts w:eastAsia="Calibri"/>
            </w:rPr>
            <w:delText xml:space="preserve"> </w:delText>
          </w:r>
        </w:del>
      </w:ins>
      <w:ins w:id="4898" w:author="Stefan Behring" w:date="2021-12-21T12:51:00Z">
        <w:del w:id="4899" w:author="Stefan Behring [2]" w:date="2021-12-21T18:22:00Z">
          <w:r w:rsidR="302F05F1" w:rsidRPr="64B3F377" w:rsidDel="00B2141D">
            <w:rPr>
              <w:rFonts w:eastAsia="Calibri"/>
            </w:rPr>
            <w:delText xml:space="preserve">entsprechende </w:delText>
          </w:r>
        </w:del>
      </w:ins>
      <w:ins w:id="4900" w:author="Stefan Behring" w:date="2021-12-21T12:49:00Z">
        <w:del w:id="4901" w:author="Stefan Behring [2]" w:date="2021-12-21T18:22:00Z">
          <w:r w:rsidR="4DD6793C" w:rsidRPr="64B3F377" w:rsidDel="00B2141D">
            <w:rPr>
              <w:rFonts w:eastAsia="Calibri"/>
            </w:rPr>
            <w:delText>Kapi</w:delText>
          </w:r>
          <w:r w:rsidR="214EB9D9" w:rsidRPr="64B3F377" w:rsidDel="00B2141D">
            <w:rPr>
              <w:rFonts w:eastAsia="Calibri"/>
            </w:rPr>
            <w:delText>tel.</w:delText>
          </w:r>
        </w:del>
      </w:ins>
    </w:p>
    <w:p w14:paraId="44482DD6" w14:textId="094EE172" w:rsidR="6E7E6C3D" w:rsidRPr="00E81B1B" w:rsidDel="00B2141D" w:rsidRDefault="19023B21" w:rsidP="64B3F377">
      <w:pPr>
        <w:rPr>
          <w:ins w:id="4902" w:author="Stefan Behring" w:date="2021-12-21T12:47:00Z"/>
          <w:del w:id="4903" w:author="Stefan Behring [2]" w:date="2021-12-21T18:22:00Z"/>
          <w:rFonts w:eastAsia="Calibri"/>
        </w:rPr>
      </w:pPr>
      <w:del w:id="4904" w:author="Stefan Behring [2]" w:date="2021-12-21T18:22:00Z">
        <w:r w:rsidRPr="64B3F377" w:rsidDel="00B2141D">
          <w:rPr>
            <w:rFonts w:eastAsia="Calibri"/>
          </w:rPr>
          <w:delText xml:space="preserve">Auf die Mischungen dieses Klebstoffs wird im Weiteren wie folgt Bezug genommen: C1 für die Mischung </w:delText>
        </w:r>
        <w:r w:rsidR="760CF52A" w:rsidRPr="64B3F377" w:rsidDel="00B2141D">
          <w:rPr>
            <w:rFonts w:eastAsia="Calibri"/>
          </w:rPr>
          <w:delText>vom Hersteller</w:delText>
        </w:r>
      </w:del>
      <w:ins w:id="4905" w:author="Jan Wenker" w:date="2021-12-14T14:19:00Z">
        <w:del w:id="4906" w:author="Stefan Behring [2]" w:date="2021-12-21T18:22:00Z">
          <w:r w:rsidR="654F3C3A" w:rsidRPr="64B3F377" w:rsidDel="00B2141D">
            <w:rPr>
              <w:rFonts w:eastAsia="Calibri"/>
            </w:rPr>
            <w:delText>nach Herstellerangaben Fa. Bennert</w:delText>
          </w:r>
        </w:del>
      </w:ins>
      <w:del w:id="4907" w:author="Stefan Behring [2]" w:date="2021-12-21T18:22:00Z">
        <w:r w:rsidRPr="64B3F377" w:rsidDel="00B2141D">
          <w:rPr>
            <w:rFonts w:eastAsia="Calibri"/>
          </w:rPr>
          <w:delText>, C2 für die modifizierte Mischung mit Thixotropiermittel, C3 für die modif</w:delText>
        </w:r>
        <w:r w:rsidR="47C4BA2A" w:rsidRPr="64B3F377" w:rsidDel="00B2141D">
          <w:rPr>
            <w:rFonts w:eastAsia="Calibri"/>
          </w:rPr>
          <w:delText>i</w:delText>
        </w:r>
        <w:r w:rsidRPr="64B3F377" w:rsidDel="00B2141D">
          <w:rPr>
            <w:rFonts w:eastAsia="Calibri"/>
          </w:rPr>
          <w:delText>zierte Mischung ohne Thixotropiermittel.</w:delText>
        </w:r>
      </w:del>
    </w:p>
    <w:p w14:paraId="3FD6F244" w14:textId="0249D9BB" w:rsidR="64B3F377" w:rsidRDefault="64B3F377" w:rsidP="64B3F377">
      <w:pPr>
        <w:rPr>
          <w:ins w:id="4908" w:author="Stefan Behring" w:date="2021-12-21T12:47:00Z"/>
          <w:rFonts w:eastAsia="Calibri"/>
          <w:szCs w:val="20"/>
        </w:rPr>
      </w:pPr>
    </w:p>
    <w:p w14:paraId="33F7FB53" w14:textId="07481E1D" w:rsidR="58B13E48" w:rsidDel="00F40552" w:rsidRDefault="58B13E48" w:rsidP="64B3F377">
      <w:pPr>
        <w:rPr>
          <w:del w:id="4909" w:author="Stefan Behring [2]" w:date="2021-12-21T19:00:00Z"/>
          <w:rFonts w:eastAsia="Calibri"/>
          <w:szCs w:val="20"/>
        </w:rPr>
      </w:pPr>
      <w:ins w:id="4910" w:author="Stefan Behring" w:date="2021-12-21T12:52:00Z">
        <w:del w:id="4911" w:author="Stefan Behring [2]" w:date="2021-12-21T19:00:00Z">
          <w:r w:rsidRPr="64B3F377" w:rsidDel="00F40552">
            <w:rPr>
              <w:rFonts w:eastAsia="Calibri"/>
              <w:szCs w:val="20"/>
            </w:rPr>
            <w:delText>(neuer Unterabschnitt) Aus</w:delText>
          </w:r>
        </w:del>
      </w:ins>
    </w:p>
    <w:p w14:paraId="3A74F886" w14:textId="44AB5E5E" w:rsidR="6E7E6C3D" w:rsidRPr="005B6B00" w:rsidRDefault="760CF52A" w:rsidP="760CF52A">
      <w:pPr>
        <w:rPr>
          <w:highlight w:val="yellow"/>
          <w:rPrChange w:id="4912" w:author="Stefan Behring [2]" w:date="2021-12-21T19:01:00Z">
            <w:rPr/>
          </w:rPrChange>
        </w:rPr>
      </w:pPr>
      <w:commentRangeStart w:id="4913"/>
      <w:commentRangeStart w:id="4914"/>
      <w:r w:rsidRPr="005B6B00">
        <w:rPr>
          <w:highlight w:val="yellow"/>
          <w:rPrChange w:id="4915" w:author="Stefan Behring [2]" w:date="2021-12-21T19:01:00Z">
            <w:rPr/>
          </w:rPrChange>
        </w:rPr>
        <w:t xml:space="preserve">Durch diese Anpassung ist eine Abminderung der Adhäsionsfähigkeit nicht auszuschließen. Die neue Zusammensetzung wurde in der Serie SB-TK-C3-S1 in Verbindung mit einer mit Schalöl geschalten Betonoberfläche überprüft. Da bei den Versuchen mit der ursprünglichen Zusammensetzung C1 unabhängig 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Schalöl behandelte Oberfläche den ungünstigsten Fall darstellt. Da ebenfalls kein adhäsives Versagen und sehr hohe Bruchlasten erzielt werden konnten, wurde der Klebstoff C3 für die weitern Versuche, die Schub-Biege-Versuche, verwendet. </w:t>
      </w:r>
    </w:p>
    <w:p w14:paraId="1B163448" w14:textId="26F47A50" w:rsidR="6E7E6C3D" w:rsidRPr="005B6B00" w:rsidRDefault="760CF52A" w:rsidP="760CF52A">
      <w:pPr>
        <w:rPr>
          <w:rFonts w:eastAsia="Calibri"/>
          <w:szCs w:val="20"/>
          <w:highlight w:val="yellow"/>
          <w:rPrChange w:id="4916" w:author="Stefan Behring [2]" w:date="2021-12-21T19:01:00Z">
            <w:rPr>
              <w:rFonts w:eastAsia="Calibri"/>
              <w:szCs w:val="20"/>
            </w:rPr>
          </w:rPrChange>
        </w:rPr>
      </w:pPr>
      <w:commentRangeStart w:id="4917"/>
      <w:r w:rsidRPr="005B6B00">
        <w:rPr>
          <w:rFonts w:eastAsia="Calibri"/>
          <w:szCs w:val="20"/>
          <w:highlight w:val="yellow"/>
          <w:rPrChange w:id="4918" w:author="Stefan Behring [2]" w:date="2021-12-21T19:01:00Z">
            <w:rPr>
              <w:rFonts w:eastAsia="Calibri"/>
              <w:szCs w:val="20"/>
            </w:rPr>
          </w:rPrChange>
        </w:rPr>
        <w:t>Dabei trat in einigen Fällen ein adhäsives Versagen auf, welches zunächst auf die recht geringe offene Zeit des Epoxidharze</w:t>
      </w:r>
      <w:r w:rsidR="00E81B1B" w:rsidRPr="005B6B00">
        <w:rPr>
          <w:rFonts w:eastAsia="Calibri"/>
          <w:szCs w:val="20"/>
          <w:highlight w:val="yellow"/>
          <w:rPrChange w:id="4919" w:author="Stefan Behring [2]" w:date="2021-12-21T19:01:00Z">
            <w:rPr>
              <w:rFonts w:eastAsia="Calibri"/>
              <w:szCs w:val="20"/>
            </w:rPr>
          </w:rPrChange>
        </w:rPr>
        <w:t xml:space="preserve">s oder </w:t>
      </w:r>
      <w:r w:rsidRPr="005B6B00">
        <w:rPr>
          <w:rFonts w:eastAsia="Calibri"/>
          <w:szCs w:val="20"/>
          <w:highlight w:val="yellow"/>
          <w:rPrChange w:id="4920" w:author="Stefan Behring [2]" w:date="2021-12-21T19:01:00Z">
            <w:rPr>
              <w:rFonts w:eastAsia="Calibri"/>
              <w:szCs w:val="20"/>
            </w:rPr>
          </w:rPrChange>
        </w:rPr>
        <w:t xml:space="preserve">ungünstige Umwelteinflüsse bei der Verklebung zurückgeführt wurde. Auf den Einfluss klimatischer Bedingungen bei der Verklebung wird im Abschnitt </w:t>
      </w:r>
      <w:r w:rsidR="006C43E5" w:rsidRPr="005B6B00">
        <w:rPr>
          <w:rFonts w:eastAsia="Calibri"/>
          <w:szCs w:val="20"/>
          <w:highlight w:val="yellow"/>
          <w:rPrChange w:id="4921" w:author="Stefan Behring [2]" w:date="2021-12-21T19:01:00Z">
            <w:rPr>
              <w:rFonts w:eastAsia="Calibri"/>
              <w:szCs w:val="20"/>
            </w:rPr>
          </w:rPrChange>
        </w:rPr>
        <w:fldChar w:fldCharType="begin"/>
      </w:r>
      <w:r w:rsidR="006C43E5" w:rsidRPr="005B6B00">
        <w:rPr>
          <w:rFonts w:eastAsia="Calibri"/>
          <w:szCs w:val="20"/>
          <w:highlight w:val="yellow"/>
          <w:rPrChange w:id="4922" w:author="Stefan Behring [2]" w:date="2021-12-21T19:01:00Z">
            <w:rPr>
              <w:rFonts w:eastAsia="Calibri"/>
              <w:szCs w:val="20"/>
            </w:rPr>
          </w:rPrChange>
        </w:rPr>
        <w:instrText xml:space="preserve"> REF _Ref82263605 \r \h </w:instrText>
      </w:r>
      <w:r w:rsidR="005B6B00">
        <w:rPr>
          <w:rFonts w:eastAsia="Calibri"/>
          <w:szCs w:val="20"/>
          <w:highlight w:val="yellow"/>
        </w:rPr>
        <w:instrText xml:space="preserve"> \* MERGEFORMAT </w:instrText>
      </w:r>
      <w:r w:rsidR="006C43E5" w:rsidRPr="00F669BA">
        <w:rPr>
          <w:rFonts w:eastAsia="Calibri"/>
          <w:szCs w:val="20"/>
          <w:highlight w:val="yellow"/>
        </w:rPr>
      </w:r>
      <w:r w:rsidR="006C43E5" w:rsidRPr="005B6B00">
        <w:rPr>
          <w:rFonts w:eastAsia="Calibri"/>
          <w:szCs w:val="20"/>
          <w:highlight w:val="yellow"/>
          <w:rPrChange w:id="4923" w:author="Stefan Behring [2]" w:date="2021-12-21T19:01:00Z">
            <w:rPr>
              <w:rFonts w:eastAsia="Calibri"/>
              <w:szCs w:val="20"/>
            </w:rPr>
          </w:rPrChange>
        </w:rPr>
        <w:fldChar w:fldCharType="separate"/>
      </w:r>
      <w:ins w:id="4924" w:author="Carsten Hein" w:date="2022-01-14T10:17:00Z">
        <w:r w:rsidR="00916225">
          <w:rPr>
            <w:rFonts w:eastAsia="Calibri"/>
            <w:szCs w:val="20"/>
            <w:highlight w:val="yellow"/>
          </w:rPr>
          <w:t>3.13</w:t>
        </w:r>
      </w:ins>
      <w:del w:id="4925" w:author="Carsten Hein" w:date="2022-01-03T08:40:00Z">
        <w:r w:rsidR="006C43E5" w:rsidRPr="005B6B00" w:rsidDel="009737A6">
          <w:rPr>
            <w:rFonts w:eastAsia="Calibri"/>
            <w:szCs w:val="20"/>
            <w:highlight w:val="yellow"/>
            <w:rPrChange w:id="4926" w:author="Stefan Behring [2]" w:date="2021-12-21T19:01:00Z">
              <w:rPr>
                <w:rFonts w:eastAsia="Calibri"/>
                <w:szCs w:val="20"/>
              </w:rPr>
            </w:rPrChange>
          </w:rPr>
          <w:delText>8.6</w:delText>
        </w:r>
      </w:del>
      <w:r w:rsidR="006C43E5" w:rsidRPr="005B6B00">
        <w:rPr>
          <w:rFonts w:eastAsia="Calibri"/>
          <w:szCs w:val="20"/>
          <w:highlight w:val="yellow"/>
          <w:rPrChange w:id="4927" w:author="Stefan Behring [2]" w:date="2021-12-21T19:01:00Z">
            <w:rPr>
              <w:rFonts w:eastAsia="Calibri"/>
              <w:szCs w:val="20"/>
            </w:rPr>
          </w:rPrChange>
        </w:rPr>
        <w:fldChar w:fldCharType="end"/>
      </w:r>
      <w:r w:rsidR="006C43E5" w:rsidRPr="005B6B00">
        <w:rPr>
          <w:rFonts w:eastAsia="Calibri"/>
          <w:szCs w:val="20"/>
          <w:highlight w:val="yellow"/>
          <w:rPrChange w:id="4928" w:author="Stefan Behring [2]" w:date="2021-12-21T19:01:00Z">
            <w:rPr>
              <w:rFonts w:eastAsia="Calibri"/>
              <w:szCs w:val="20"/>
            </w:rPr>
          </w:rPrChange>
        </w:rPr>
        <w:t xml:space="preserve"> </w:t>
      </w:r>
      <w:r w:rsidRPr="005B6B00">
        <w:rPr>
          <w:rFonts w:eastAsia="Calibri"/>
          <w:szCs w:val="20"/>
          <w:highlight w:val="yellow"/>
          <w:rPrChange w:id="4929" w:author="Stefan Behring [2]" w:date="2021-12-21T19:01:00Z">
            <w:rPr>
              <w:rFonts w:eastAsia="Calibri"/>
              <w:szCs w:val="20"/>
            </w:rPr>
          </w:rPrChange>
        </w:rPr>
        <w:t xml:space="preserve">weiter eingegangen. Eine Wiederholung der Versuche unter Laborbedingungen unter strenger Einhaltung der Topfzeit führte jedoch </w:t>
      </w:r>
      <w:r w:rsidRPr="005B6B00">
        <w:rPr>
          <w:rFonts w:eastAsia="Calibri"/>
          <w:szCs w:val="20"/>
          <w:highlight w:val="yellow"/>
          <w:rPrChange w:id="4930" w:author="Stefan Behring [2]" w:date="2021-12-21T19:01:00Z">
            <w:rPr>
              <w:rFonts w:eastAsia="Calibri"/>
              <w:szCs w:val="20"/>
            </w:rPr>
          </w:rPrChange>
        </w:rPr>
        <w:lastRenderedPageBreak/>
        <w:t>nur zu einer geringen Verbesserung. Somit konnten Umwelteinflüsse</w:t>
      </w:r>
      <w:r w:rsidR="00B913AA" w:rsidRPr="005B6B00">
        <w:rPr>
          <w:rFonts w:eastAsia="Calibri"/>
          <w:szCs w:val="20"/>
          <w:highlight w:val="yellow"/>
          <w:rPrChange w:id="4931" w:author="Stefan Behring [2]" w:date="2021-12-21T19:01:00Z">
            <w:rPr>
              <w:rFonts w:eastAsia="Calibri"/>
              <w:szCs w:val="20"/>
            </w:rPr>
          </w:rPrChange>
        </w:rPr>
        <w:t xml:space="preserve"> und ein Überschreiten der Topfzeit</w:t>
      </w:r>
      <w:r w:rsidRPr="005B6B00">
        <w:rPr>
          <w:rFonts w:eastAsia="Calibri"/>
          <w:szCs w:val="20"/>
          <w:highlight w:val="yellow"/>
          <w:rPrChange w:id="4932" w:author="Stefan Behring [2]" w:date="2021-12-21T19:01:00Z">
            <w:rPr>
              <w:rFonts w:eastAsia="Calibri"/>
              <w:szCs w:val="20"/>
            </w:rPr>
          </w:rPrChange>
        </w:rPr>
        <w:t xml:space="preserve"> als Grund für das adhäsive Versagen ausgeschlossen werden. </w:t>
      </w:r>
      <w:commentRangeEnd w:id="4917"/>
      <w:r w:rsidR="008F5DCD" w:rsidRPr="005B6B00">
        <w:rPr>
          <w:rStyle w:val="Kommentarzeichen"/>
          <w:highlight w:val="yellow"/>
          <w:rPrChange w:id="4933" w:author="Stefan Behring [2]" w:date="2021-12-21T19:01:00Z">
            <w:rPr>
              <w:rStyle w:val="Kommentarzeichen"/>
            </w:rPr>
          </w:rPrChange>
        </w:rPr>
        <w:commentReference w:id="4917"/>
      </w:r>
      <w:r w:rsidRPr="005B6B00">
        <w:rPr>
          <w:rFonts w:eastAsia="Calibri"/>
          <w:szCs w:val="20"/>
          <w:highlight w:val="yellow"/>
          <w:rPrChange w:id="4934" w:author="Stefan Behring [2]" w:date="2021-12-21T19:01:00Z">
            <w:rPr>
              <w:rFonts w:eastAsia="Calibri"/>
              <w:szCs w:val="20"/>
            </w:rPr>
          </w:rPrChange>
        </w:rPr>
        <w:t>Da die modifizierte Variante recht große Anteile feiner Bestandteile ist eine Abminderung der Adhäsion</w:t>
      </w:r>
      <w:r w:rsidR="00E81B1B" w:rsidRPr="005B6B00">
        <w:rPr>
          <w:rFonts w:eastAsia="Calibri"/>
          <w:szCs w:val="20"/>
          <w:highlight w:val="yellow"/>
          <w:rPrChange w:id="4935" w:author="Stefan Behring [2]" w:date="2021-12-21T19:01:00Z">
            <w:rPr>
              <w:rFonts w:eastAsia="Calibri"/>
              <w:szCs w:val="20"/>
            </w:rPr>
          </w:rPrChange>
        </w:rPr>
        <w:t>s</w:t>
      </w:r>
      <w:r w:rsidRPr="005B6B00">
        <w:rPr>
          <w:rFonts w:eastAsia="Calibri"/>
          <w:szCs w:val="20"/>
          <w:highlight w:val="yellow"/>
          <w:rPrChange w:id="4936" w:author="Stefan Behring [2]" w:date="2021-12-21T19:01:00Z">
            <w:rPr>
              <w:rFonts w:eastAsia="Calibri"/>
              <w:szCs w:val="20"/>
            </w:rPr>
          </w:rPrChange>
        </w:rPr>
        <w:t xml:space="preserve">fähigkeit nicht auszuschließen. Da das adhäsive Versagen jedoch nur in Kombination mit der trennmittelfreien Oberfläche auftrat, wird </w:t>
      </w:r>
      <w:commentRangeStart w:id="4937"/>
      <w:r w:rsidRPr="005B6B00">
        <w:rPr>
          <w:rFonts w:eastAsia="Calibri"/>
          <w:szCs w:val="20"/>
          <w:highlight w:val="yellow"/>
          <w:rPrChange w:id="4938" w:author="Stefan Behring [2]" w:date="2021-12-21T19:01:00Z">
            <w:rPr>
              <w:rFonts w:eastAsia="Calibri"/>
              <w:szCs w:val="20"/>
            </w:rPr>
          </w:rPrChange>
        </w:rPr>
        <w:t>geschlossen</w:t>
      </w:r>
      <w:commentRangeEnd w:id="4937"/>
      <w:r w:rsidR="005B708A" w:rsidRPr="005B6B00">
        <w:rPr>
          <w:rStyle w:val="Kommentarzeichen"/>
          <w:highlight w:val="yellow"/>
          <w:rPrChange w:id="4939" w:author="Stefan Behring [2]" w:date="2021-12-21T19:01:00Z">
            <w:rPr>
              <w:rStyle w:val="Kommentarzeichen"/>
            </w:rPr>
          </w:rPrChange>
        </w:rPr>
        <w:commentReference w:id="4937"/>
      </w:r>
      <w:r w:rsidRPr="005B6B00">
        <w:rPr>
          <w:rFonts w:eastAsia="Calibri"/>
          <w:szCs w:val="20"/>
          <w:highlight w:val="yellow"/>
          <w:rPrChange w:id="4940" w:author="Stefan Behring [2]" w:date="2021-12-21T19:01:00Z">
            <w:rPr>
              <w:rFonts w:eastAsia="Calibri"/>
              <w:szCs w:val="20"/>
            </w:rPr>
          </w:rPrChange>
        </w:rPr>
        <w:t xml:space="preserve">, dass die trennmittelfreie </w:t>
      </w:r>
      <w:r w:rsidR="00B913AA" w:rsidRPr="005B6B00">
        <w:rPr>
          <w:rFonts w:eastAsia="Calibri"/>
          <w:szCs w:val="20"/>
          <w:highlight w:val="yellow"/>
          <w:rPrChange w:id="4941" w:author="Stefan Behring [2]" w:date="2021-12-21T19:01:00Z">
            <w:rPr>
              <w:rFonts w:eastAsia="Calibri"/>
              <w:szCs w:val="20"/>
            </w:rPr>
          </w:rPrChange>
        </w:rPr>
        <w:t>Filmschalungs-</w:t>
      </w:r>
      <w:r w:rsidRPr="005B6B00">
        <w:rPr>
          <w:rFonts w:eastAsia="Calibri"/>
          <w:szCs w:val="20"/>
          <w:highlight w:val="yellow"/>
          <w:rPrChange w:id="4942" w:author="Stefan Behring [2]" w:date="2021-12-21T19:01:00Z">
            <w:rPr>
              <w:rFonts w:eastAsia="Calibri"/>
              <w:szCs w:val="20"/>
            </w:rPr>
          </w:rPrChange>
        </w:rPr>
        <w:t>Oberfläche oder die Kombination dieser beiden Parameter ursächlich für das ursächlich für das adhäsive Versagen ist.</w:t>
      </w:r>
    </w:p>
    <w:p w14:paraId="0973D447" w14:textId="34E48F0D" w:rsidR="6E7E6C3D" w:rsidRPr="005B6B00" w:rsidRDefault="760CF52A" w:rsidP="760CF52A">
      <w:pPr>
        <w:rPr>
          <w:rFonts w:eastAsia="Calibri"/>
          <w:szCs w:val="20"/>
          <w:highlight w:val="yellow"/>
          <w:rPrChange w:id="4943" w:author="Stefan Behring [2]" w:date="2021-12-21T19:01:00Z">
            <w:rPr>
              <w:rFonts w:eastAsia="Calibri"/>
              <w:szCs w:val="20"/>
            </w:rPr>
          </w:rPrChange>
        </w:rPr>
      </w:pPr>
      <w:r w:rsidRPr="005B6B00">
        <w:rPr>
          <w:rFonts w:eastAsia="Calibri"/>
          <w:szCs w:val="20"/>
          <w:highlight w:val="yellow"/>
          <w:rPrChange w:id="4944" w:author="Stefan Behring [2]" w:date="2021-12-21T19:01:00Z">
            <w:rPr>
              <w:rFonts w:eastAsia="Calibri"/>
              <w:szCs w:val="20"/>
            </w:rPr>
          </w:rPrChange>
        </w:rPr>
        <w:t>Um zu untersuchen, ob die Kombination aus Klebstoff C3 und der trennmittelfreien Betonoberfläche oder die trennmittelfreie Oberfläche allein das adhäsive Versagen begünstigt, wurden Scherversuche mit der Variante C1 und der trennmittelfreien Oberfläche nachgeholt.</w:t>
      </w:r>
      <w:r w:rsidR="00B913AA" w:rsidRPr="005B6B00">
        <w:rPr>
          <w:rFonts w:eastAsia="Calibri"/>
          <w:szCs w:val="20"/>
          <w:highlight w:val="yellow"/>
          <w:rPrChange w:id="4945" w:author="Stefan Behring [2]" w:date="2021-12-21T19:01:00Z">
            <w:rPr>
              <w:rFonts w:eastAsia="Calibri"/>
              <w:szCs w:val="20"/>
            </w:rPr>
          </w:rPrChange>
        </w:rPr>
        <w:t xml:space="preserve"> Zusätzlich</w:t>
      </w:r>
      <w:r w:rsidRPr="005B6B00">
        <w:rPr>
          <w:rFonts w:eastAsia="Calibri"/>
          <w:szCs w:val="20"/>
          <w:highlight w:val="yellow"/>
          <w:rPrChange w:id="4946" w:author="Stefan Behring [2]" w:date="2021-12-21T19:01:00Z">
            <w:rPr>
              <w:rFonts w:eastAsia="Calibri"/>
              <w:szCs w:val="20"/>
            </w:rPr>
          </w:rPrChange>
        </w:rPr>
        <w:t xml:space="preserve"> wurde ein weiterer Klebstoff dem Versuchsprogramm zugefügt</w:t>
      </w:r>
      <w:r w:rsidR="00B913AA" w:rsidRPr="005B6B00">
        <w:rPr>
          <w:rFonts w:eastAsia="Calibri"/>
          <w:szCs w:val="20"/>
          <w:highlight w:val="yellow"/>
          <w:rPrChange w:id="4947" w:author="Stefan Behring [2]" w:date="2021-12-21T19:01:00Z">
            <w:rPr>
              <w:rFonts w:eastAsia="Calibri"/>
              <w:szCs w:val="20"/>
            </w:rPr>
          </w:rPrChange>
        </w:rPr>
        <w:t xml:space="preserve">. </w:t>
      </w:r>
      <w:r w:rsidRPr="005B6B00">
        <w:rPr>
          <w:rFonts w:eastAsia="Calibri"/>
          <w:szCs w:val="20"/>
          <w:highlight w:val="yellow"/>
          <w:rPrChange w:id="4948" w:author="Stefan Behring [2]" w:date="2021-12-21T19:01:00Z">
            <w:rPr>
              <w:rFonts w:eastAsia="Calibri"/>
              <w:szCs w:val="20"/>
            </w:rPr>
          </w:rPrChange>
        </w:rPr>
        <w:t xml:space="preserve">Dieser wurde von der Firma Rampf in Absprache mit der TU Berlin und Brüninghoff speziell für den Fall der Holz-Beton-Verbundklebung </w:t>
      </w:r>
      <w:del w:id="4949" w:author="Jan Wenker" w:date="2021-12-14T14:22:00Z">
        <w:r w:rsidRPr="005B6B00" w:rsidDel="00C41186">
          <w:rPr>
            <w:rFonts w:eastAsia="Calibri"/>
            <w:szCs w:val="20"/>
            <w:highlight w:val="yellow"/>
            <w:rPrChange w:id="4950" w:author="Stefan Behring [2]" w:date="2021-12-21T19:01:00Z">
              <w:rPr>
                <w:rFonts w:eastAsia="Calibri"/>
                <w:szCs w:val="20"/>
              </w:rPr>
            </w:rPrChange>
          </w:rPr>
          <w:delText xml:space="preserve">speziell </w:delText>
        </w:r>
      </w:del>
      <w:r w:rsidRPr="005B6B00">
        <w:rPr>
          <w:rFonts w:eastAsia="Calibri"/>
          <w:szCs w:val="20"/>
          <w:highlight w:val="yellow"/>
          <w:rPrChange w:id="4951" w:author="Stefan Behring [2]" w:date="2021-12-21T19:01:00Z">
            <w:rPr>
              <w:rFonts w:eastAsia="Calibri"/>
              <w:szCs w:val="20"/>
            </w:rPr>
          </w:rPrChange>
        </w:rPr>
        <w:t>entwickelt. Der entstandene Klebstoff wird im Weiteren als E3 bezeichnet.</w:t>
      </w:r>
      <w:r w:rsidR="00B913AA" w:rsidRPr="005B6B00">
        <w:rPr>
          <w:rFonts w:eastAsia="Calibri"/>
          <w:szCs w:val="20"/>
          <w:highlight w:val="yellow"/>
          <w:rPrChange w:id="4952" w:author="Stefan Behring [2]" w:date="2021-12-21T19:01:00Z">
            <w:rPr>
              <w:rFonts w:eastAsia="Calibri"/>
              <w:szCs w:val="20"/>
            </w:rPr>
          </w:rPrChange>
        </w:rPr>
        <w:t xml:space="preserve"> Die Verarbeitungseigenschaften erwiesen sich im weiteren Projektverlauf als günstiger als die der anderen getesteten Klebstoffe.</w:t>
      </w:r>
    </w:p>
    <w:p w14:paraId="3222A687" w14:textId="15DE7425" w:rsidR="760CF52A" w:rsidRPr="00E81B1B" w:rsidRDefault="760CF52A" w:rsidP="760CF52A">
      <w:pPr>
        <w:rPr>
          <w:rFonts w:eastAsia="Calibri"/>
          <w:szCs w:val="20"/>
        </w:rPr>
      </w:pPr>
      <w:r w:rsidRPr="005B6B00">
        <w:rPr>
          <w:rFonts w:eastAsia="Calibri"/>
          <w:szCs w:val="20"/>
          <w:highlight w:val="yellow"/>
          <w:rPrChange w:id="4953" w:author="Stefan Behring [2]" w:date="2021-12-21T19:01:00Z">
            <w:rPr>
              <w:rFonts w:eastAsia="Calibri"/>
              <w:szCs w:val="20"/>
            </w:rPr>
          </w:rPrChange>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commentRangeEnd w:id="4913"/>
      <w:r w:rsidR="005B6B00" w:rsidRPr="005B6B00">
        <w:rPr>
          <w:rStyle w:val="Kommentarzeichen"/>
          <w:highlight w:val="yellow"/>
          <w:rPrChange w:id="4954" w:author="Stefan Behring [2]" w:date="2021-12-21T19:01:00Z">
            <w:rPr>
              <w:rStyle w:val="Kommentarzeichen"/>
            </w:rPr>
          </w:rPrChange>
        </w:rPr>
        <w:commentReference w:id="4913"/>
      </w:r>
      <w:commentRangeEnd w:id="4914"/>
      <w:r w:rsidR="005B6B00" w:rsidRPr="005B6B00">
        <w:rPr>
          <w:rStyle w:val="Kommentarzeichen"/>
          <w:highlight w:val="yellow"/>
          <w:rPrChange w:id="4955" w:author="Stefan Behring [2]" w:date="2021-12-21T19:01:00Z">
            <w:rPr>
              <w:rStyle w:val="Kommentarzeichen"/>
            </w:rPr>
          </w:rPrChange>
        </w:rPr>
        <w:commentReference w:id="4914"/>
      </w:r>
    </w:p>
    <w:p w14:paraId="0B91F1F5" w14:textId="634B0617" w:rsidR="1E305A1F" w:rsidRPr="00E81B1B" w:rsidRDefault="1E305A1F" w:rsidP="1E305A1F">
      <w:pPr>
        <w:spacing w:after="240"/>
        <w:rPr>
          <w:rFonts w:eastAsia="Calibri"/>
          <w:szCs w:val="20"/>
        </w:rPr>
      </w:pPr>
    </w:p>
    <w:p w14:paraId="7BFACB62" w14:textId="1B438258" w:rsidR="1581E7A9" w:rsidRPr="00E81B1B" w:rsidRDefault="1581E7A9" w:rsidP="760CF52A">
      <w:pPr>
        <w:spacing w:after="240"/>
        <w:rPr>
          <w:rFonts w:eastAsia="Calibri"/>
        </w:rPr>
      </w:pPr>
      <w:r w:rsidRPr="00E81B1B">
        <w:rPr>
          <w:noProof/>
          <w:lang w:eastAsia="de-DE"/>
        </w:rPr>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70">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p>
    <w:p w14:paraId="38BB16E1" w14:textId="32D2C5AE" w:rsidR="00834289" w:rsidRPr="00E81B1B" w:rsidRDefault="008B1DF4" w:rsidP="760CF52A">
      <w:pPr>
        <w:spacing w:after="240"/>
        <w:rPr>
          <w:rFonts w:eastAsia="Calibri"/>
        </w:rPr>
      </w:pPr>
      <w:commentRangeStart w:id="4956"/>
      <w:commentRangeEnd w:id="4956"/>
      <w:r>
        <w:rPr>
          <w:rStyle w:val="Kommentarzeichen"/>
        </w:rPr>
        <w:commentReference w:id="4956"/>
      </w:r>
      <w:ins w:id="4957" w:author="Stefan Behring [2]" w:date="2021-12-21T19:08:00Z">
        <w:r w:rsidR="00FF5B28">
          <w:rPr>
            <w:rFonts w:eastAsia="Calibri"/>
          </w:rPr>
          <w:t>Überschrift ist bitte: Aufbau des Versuchsprogramms</w:t>
        </w:r>
      </w:ins>
      <w:ins w:id="4958" w:author="Stefan Behring [2]" w:date="2021-12-21T19:09:00Z">
        <w:r w:rsidR="002D2655">
          <w:rPr>
            <w:rFonts w:eastAsia="Calibri"/>
          </w:rPr>
          <w:t>, (die Zeitachse was soll das?)</w:t>
        </w:r>
        <w:r w:rsidR="00834289">
          <w:rPr>
            <w:rFonts w:eastAsia="Calibri"/>
          </w:rPr>
          <w:t xml:space="preserve"> Die</w:t>
        </w:r>
      </w:ins>
      <w:ins w:id="4959" w:author="Stefan Behring [2]" w:date="2021-12-21T19:10:00Z">
        <w:r w:rsidR="00834289">
          <w:rPr>
            <w:rFonts w:eastAsia="Calibri"/>
          </w:rPr>
          <w:t>se</w:t>
        </w:r>
      </w:ins>
      <w:ins w:id="4960" w:author="Stefan Behring [2]" w:date="2021-12-21T19:09:00Z">
        <w:r w:rsidR="00834289">
          <w:rPr>
            <w:rFonts w:eastAsia="Calibri"/>
          </w:rPr>
          <w:t xml:space="preserve"> Grafik geh</w:t>
        </w:r>
      </w:ins>
      <w:ins w:id="4961" w:author="Stefan Behring [2]" w:date="2021-12-21T19:10:00Z">
        <w:r w:rsidR="00834289">
          <w:rPr>
            <w:rFonts w:eastAsia="Calibri"/>
          </w:rPr>
          <w:t>ört dann auch in den Auswertungsteil.</w:t>
        </w:r>
        <w:r w:rsidR="00B16290">
          <w:rPr>
            <w:rFonts w:eastAsia="Calibri"/>
          </w:rPr>
          <w:t xml:space="preserve"> Hier kommt bitte eine Gesamtübersicht über alle Versuche</w:t>
        </w:r>
      </w:ins>
      <w:ins w:id="4962" w:author="Stefan Behring [2]" w:date="2021-12-21T19:55:00Z">
        <w:r w:rsidR="005F0D17">
          <w:rPr>
            <w:rFonts w:eastAsia="Calibri"/>
          </w:rPr>
          <w:t>, kann ähnlich wie diese hier sein</w:t>
        </w:r>
      </w:ins>
      <w:ins w:id="4963" w:author="Stefan Behring [2]" w:date="2021-12-21T19:10:00Z">
        <w:r w:rsidR="00B16290">
          <w:rPr>
            <w:rFonts w:eastAsia="Calibri"/>
          </w:rPr>
          <w:t>.</w:t>
        </w:r>
      </w:ins>
    </w:p>
    <w:p w14:paraId="4671E733" w14:textId="0985D5BC" w:rsidR="760CF52A" w:rsidRPr="00E81B1B" w:rsidDel="008F3C89" w:rsidRDefault="19023B21" w:rsidP="00F130FE">
      <w:pPr>
        <w:pStyle w:val="berschrift2"/>
        <w:numPr>
          <w:ilvl w:val="1"/>
          <w:numId w:val="29"/>
        </w:numPr>
        <w:rPr>
          <w:del w:id="4964" w:author="Stefan Behring [2]" w:date="2021-12-21T18:19:00Z"/>
        </w:rPr>
      </w:pPr>
      <w:del w:id="4965" w:author="Stefan Behring [2]" w:date="2021-12-21T18:19:00Z">
        <w:r w:rsidDel="4C11F93A">
          <w:lastRenderedPageBreak/>
          <w:delText>Materialien</w:delText>
        </w:r>
        <w:bookmarkStart w:id="4966" w:name="_Toc92091593"/>
        <w:bookmarkStart w:id="4967" w:name="_Toc92091705"/>
        <w:bookmarkStart w:id="4968" w:name="_Toc92092147"/>
        <w:bookmarkStart w:id="4969" w:name="_Toc92092259"/>
        <w:bookmarkStart w:id="4970" w:name="_Toc92102618"/>
        <w:bookmarkStart w:id="4971" w:name="_Toc93048242"/>
        <w:bookmarkEnd w:id="4966"/>
        <w:bookmarkEnd w:id="4967"/>
        <w:bookmarkEnd w:id="4968"/>
        <w:bookmarkEnd w:id="4969"/>
        <w:bookmarkEnd w:id="4970"/>
        <w:bookmarkEnd w:id="4971"/>
      </w:del>
    </w:p>
    <w:p w14:paraId="114FA936" w14:textId="0C4C7C23" w:rsidR="760CF52A" w:rsidRPr="00E81B1B" w:rsidDel="008F3C89" w:rsidRDefault="760CF52A" w:rsidP="760CF52A">
      <w:pPr>
        <w:rPr>
          <w:del w:id="4972" w:author="Stefan Behring [2]" w:date="2021-12-21T18:19:00Z"/>
          <w:rFonts w:eastAsia="Calibri"/>
          <w:szCs w:val="20"/>
        </w:rPr>
      </w:pPr>
      <w:del w:id="4973" w:author="Stefan Behring [2]" w:date="2021-12-21T18:19:00Z">
        <w:r w:rsidRPr="00E81B1B" w:rsidDel="008F3C89">
          <w:rPr>
            <w:rFonts w:eastAsia="Calibri"/>
            <w:szCs w:val="20"/>
          </w:rPr>
          <w:delText xml:space="preserve">Wie bereits in Abschnitt </w:delText>
        </w:r>
        <w:r w:rsidR="00005DCA" w:rsidRPr="00E81B1B" w:rsidDel="008F3C89">
          <w:rPr>
            <w:rFonts w:eastAsia="Calibri"/>
            <w:szCs w:val="20"/>
          </w:rPr>
          <w:fldChar w:fldCharType="begin"/>
        </w:r>
        <w:r w:rsidR="00005DCA" w:rsidRPr="00E81B1B" w:rsidDel="008F3C89">
          <w:rPr>
            <w:rFonts w:eastAsia="Calibri"/>
            <w:szCs w:val="20"/>
          </w:rPr>
          <w:delInstrText xml:space="preserve"> REF _Ref82337501 \r \h </w:delInstrText>
        </w:r>
        <w:r w:rsidR="00005DCA" w:rsidRPr="00E81B1B" w:rsidDel="008F3C89">
          <w:rPr>
            <w:rFonts w:eastAsia="Calibri"/>
            <w:szCs w:val="20"/>
          </w:rPr>
        </w:r>
        <w:r w:rsidR="00005DCA" w:rsidRPr="00E81B1B" w:rsidDel="008F3C89">
          <w:rPr>
            <w:rFonts w:eastAsia="Calibri"/>
            <w:szCs w:val="20"/>
          </w:rPr>
          <w:fldChar w:fldCharType="separate"/>
        </w:r>
        <w:r w:rsidR="00756F07" w:rsidDel="008F3C89">
          <w:rPr>
            <w:rFonts w:eastAsia="Calibri"/>
            <w:szCs w:val="20"/>
          </w:rPr>
          <w:delText>8.3</w:delText>
        </w:r>
        <w:r w:rsidR="00005DCA" w:rsidRPr="00E81B1B" w:rsidDel="008F3C89">
          <w:rPr>
            <w:rFonts w:eastAsia="Calibri"/>
            <w:szCs w:val="20"/>
          </w:rPr>
          <w:fldChar w:fldCharType="end"/>
        </w:r>
        <w:r w:rsidRPr="00E81B1B" w:rsidDel="008F3C89">
          <w:rPr>
            <w:rFonts w:eastAsia="Calibri"/>
            <w:szCs w:val="20"/>
          </w:rPr>
          <w:delText xml:space="preserve"> erläutert kamen drei unterschiedliche Klebstoffe zum Einsatz. Diese wurden zum Teil modif</w:delText>
        </w:r>
        <w:r w:rsidR="00756F07" w:rsidDel="008F3C89">
          <w:rPr>
            <w:rFonts w:eastAsia="Calibri"/>
            <w:szCs w:val="20"/>
          </w:rPr>
          <w:delText>i</w:delText>
        </w:r>
        <w:r w:rsidRPr="00E81B1B" w:rsidDel="008F3C89">
          <w:rPr>
            <w:rFonts w:eastAsia="Calibri"/>
            <w:szCs w:val="20"/>
          </w:rPr>
          <w:delText xml:space="preserve">ziert, um gewisse Eigenschaften zu erzielen. </w:delText>
        </w:r>
        <w:bookmarkStart w:id="4974" w:name="_Toc92091594"/>
        <w:bookmarkStart w:id="4975" w:name="_Toc92091706"/>
        <w:bookmarkStart w:id="4976" w:name="_Toc92092148"/>
        <w:bookmarkStart w:id="4977" w:name="_Toc92092260"/>
        <w:bookmarkStart w:id="4978" w:name="_Toc92102619"/>
        <w:bookmarkStart w:id="4979" w:name="_Toc93048243"/>
        <w:bookmarkEnd w:id="4974"/>
        <w:bookmarkEnd w:id="4975"/>
        <w:bookmarkEnd w:id="4976"/>
        <w:bookmarkEnd w:id="4977"/>
        <w:bookmarkEnd w:id="4978"/>
        <w:bookmarkEnd w:id="4979"/>
      </w:del>
    </w:p>
    <w:p w14:paraId="4CD72F51" w14:textId="40D8F00C" w:rsidR="760CF52A" w:rsidRPr="00E81B1B" w:rsidDel="008F3C89" w:rsidRDefault="760CF52A" w:rsidP="005B6FA5">
      <w:pPr>
        <w:spacing w:after="240"/>
        <w:rPr>
          <w:del w:id="4980" w:author="Stefan Behring [2]" w:date="2021-12-21T18:19:00Z"/>
          <w:rFonts w:eastAsia="Calibri"/>
          <w:szCs w:val="20"/>
        </w:rPr>
      </w:pPr>
      <w:del w:id="4981" w:author="Stefan Behring [2]" w:date="2021-12-21T18:19:00Z">
        <w:r w:rsidRPr="00E81B1B" w:rsidDel="008F3C89">
          <w:rPr>
            <w:rFonts w:eastAsia="Calibri"/>
            <w:szCs w:val="20"/>
          </w:rPr>
          <w:delText>Die folgende Tabelle zeigt einen Überblick über die Klebstoffe.</w:delText>
        </w:r>
        <w:bookmarkStart w:id="4982" w:name="_Toc92091595"/>
        <w:bookmarkStart w:id="4983" w:name="_Toc92091707"/>
        <w:bookmarkStart w:id="4984" w:name="_Toc92092149"/>
        <w:bookmarkStart w:id="4985" w:name="_Toc92092261"/>
        <w:bookmarkStart w:id="4986" w:name="_Toc92102620"/>
        <w:bookmarkStart w:id="4987" w:name="_Toc93048244"/>
        <w:bookmarkEnd w:id="4982"/>
        <w:bookmarkEnd w:id="4983"/>
        <w:bookmarkEnd w:id="4984"/>
        <w:bookmarkEnd w:id="4985"/>
        <w:bookmarkEnd w:id="4986"/>
        <w:bookmarkEnd w:id="4987"/>
      </w:del>
    </w:p>
    <w:p w14:paraId="155B86CB" w14:textId="537CF6BD" w:rsidR="005B6FA5" w:rsidRPr="00E81B1B" w:rsidDel="008F3C89" w:rsidRDefault="005B6FA5" w:rsidP="00E81B1B">
      <w:pPr>
        <w:pStyle w:val="Beschriftung"/>
        <w:spacing w:after="240"/>
        <w:rPr>
          <w:del w:id="4988" w:author="Stefan Behring [2]" w:date="2021-12-21T18:19:00Z"/>
          <w:rFonts w:eastAsia="Calibri"/>
          <w:szCs w:val="20"/>
        </w:rPr>
      </w:pPr>
      <w:del w:id="4989" w:author="Stefan Behring [2]" w:date="2021-12-21T18:19:00Z">
        <w:r w:rsidRPr="00E81B1B" w:rsidDel="008F3C89">
          <w:delText xml:space="preserve">Tabelle </w:delText>
        </w:r>
        <w:r w:rsidDel="008F3C89">
          <w:fldChar w:fldCharType="begin"/>
        </w:r>
        <w:r w:rsidDel="008F3C89">
          <w:delInstrText>SEQ Tabelle \* ARABIC</w:delInstrText>
        </w:r>
        <w:r w:rsidDel="008F3C89">
          <w:fldChar w:fldCharType="separate"/>
        </w:r>
        <w:r w:rsidR="0039347C" w:rsidRPr="00E81B1B" w:rsidDel="008F3C89">
          <w:delText>12</w:delText>
        </w:r>
        <w:r w:rsidDel="008F3C89">
          <w:fldChar w:fldCharType="end"/>
        </w:r>
        <w:r w:rsidRPr="00E81B1B" w:rsidDel="008F3C89">
          <w:delText xml:space="preserve"> Übersicht über die untersuchten Klebstoffe</w:delText>
        </w:r>
        <w:bookmarkStart w:id="4990" w:name="_Toc92091596"/>
        <w:bookmarkStart w:id="4991" w:name="_Toc92091708"/>
        <w:bookmarkStart w:id="4992" w:name="_Toc92092150"/>
        <w:bookmarkStart w:id="4993" w:name="_Toc92092262"/>
        <w:bookmarkStart w:id="4994" w:name="_Toc92102621"/>
        <w:bookmarkStart w:id="4995" w:name="_Toc93048245"/>
        <w:bookmarkEnd w:id="4990"/>
        <w:bookmarkEnd w:id="4991"/>
        <w:bookmarkEnd w:id="4992"/>
        <w:bookmarkEnd w:id="4993"/>
        <w:bookmarkEnd w:id="4994"/>
        <w:bookmarkEnd w:id="4995"/>
      </w:del>
    </w:p>
    <w:tbl>
      <w:tblPr>
        <w:tblStyle w:val="Tabellenraster"/>
        <w:tblW w:w="0" w:type="auto"/>
        <w:tblLook w:val="04A0" w:firstRow="1" w:lastRow="0" w:firstColumn="1" w:lastColumn="0" w:noHBand="0" w:noVBand="1"/>
      </w:tblPr>
      <w:tblGrid>
        <w:gridCol w:w="1696"/>
        <w:gridCol w:w="2268"/>
        <w:gridCol w:w="3119"/>
        <w:gridCol w:w="1977"/>
      </w:tblGrid>
      <w:tr w:rsidR="00724AF6" w:rsidRPr="00E81B1B" w:rsidDel="008F3C89" w14:paraId="461117D1" w14:textId="1DF786D4" w:rsidTr="005B6FA5">
        <w:trPr>
          <w:del w:id="4996" w:author="Stefan Behring [2]" w:date="2021-12-21T18:19:00Z"/>
        </w:trPr>
        <w:tc>
          <w:tcPr>
            <w:tcW w:w="1696" w:type="dxa"/>
          </w:tcPr>
          <w:p w14:paraId="1C544EF9" w14:textId="6E2FE3FB" w:rsidR="00724AF6" w:rsidRPr="00E81B1B" w:rsidDel="008F3C89" w:rsidRDefault="00724AF6" w:rsidP="005B6FA5">
            <w:pPr>
              <w:jc w:val="left"/>
              <w:rPr>
                <w:del w:id="4997" w:author="Stefan Behring [2]" w:date="2021-12-21T18:19:00Z"/>
                <w:rFonts w:eastAsia="Calibri"/>
                <w:szCs w:val="20"/>
              </w:rPr>
            </w:pPr>
            <w:del w:id="4998" w:author="Stefan Behring [2]" w:date="2021-12-21T18:19:00Z">
              <w:r w:rsidRPr="00E81B1B" w:rsidDel="008F3C89">
                <w:rPr>
                  <w:rFonts w:eastAsia="Calibri"/>
                  <w:szCs w:val="20"/>
                </w:rPr>
                <w:delText>Bezeichnung innerhalb der Versuchsserien</w:delText>
              </w:r>
              <w:bookmarkStart w:id="4999" w:name="_Toc92091597"/>
              <w:bookmarkStart w:id="5000" w:name="_Toc92091709"/>
              <w:bookmarkStart w:id="5001" w:name="_Toc92092151"/>
              <w:bookmarkStart w:id="5002" w:name="_Toc92092263"/>
              <w:bookmarkStart w:id="5003" w:name="_Toc92102622"/>
              <w:bookmarkStart w:id="5004" w:name="_Toc93048246"/>
              <w:bookmarkEnd w:id="4999"/>
              <w:bookmarkEnd w:id="5000"/>
              <w:bookmarkEnd w:id="5001"/>
              <w:bookmarkEnd w:id="5002"/>
              <w:bookmarkEnd w:id="5003"/>
              <w:bookmarkEnd w:id="5004"/>
            </w:del>
          </w:p>
        </w:tc>
        <w:tc>
          <w:tcPr>
            <w:tcW w:w="2268" w:type="dxa"/>
          </w:tcPr>
          <w:p w14:paraId="69666ADD" w14:textId="1467F9E8" w:rsidR="00724AF6" w:rsidRPr="00E81B1B" w:rsidDel="008F3C89" w:rsidRDefault="00724AF6" w:rsidP="005B6FA5">
            <w:pPr>
              <w:jc w:val="left"/>
              <w:rPr>
                <w:del w:id="5005" w:author="Stefan Behring [2]" w:date="2021-12-21T18:19:00Z"/>
                <w:rFonts w:eastAsia="Calibri"/>
                <w:szCs w:val="20"/>
              </w:rPr>
            </w:pPr>
            <w:del w:id="5006" w:author="Stefan Behring [2]" w:date="2021-12-21T18:19:00Z">
              <w:r w:rsidRPr="00E81B1B" w:rsidDel="008F3C89">
                <w:rPr>
                  <w:rFonts w:eastAsia="Calibri"/>
                  <w:szCs w:val="20"/>
                </w:rPr>
                <w:delText>Hersteller</w:delText>
              </w:r>
              <w:bookmarkStart w:id="5007" w:name="_Toc92091598"/>
              <w:bookmarkStart w:id="5008" w:name="_Toc92091710"/>
              <w:bookmarkStart w:id="5009" w:name="_Toc92092152"/>
              <w:bookmarkStart w:id="5010" w:name="_Toc92092264"/>
              <w:bookmarkStart w:id="5011" w:name="_Toc92102623"/>
              <w:bookmarkStart w:id="5012" w:name="_Toc93048247"/>
              <w:bookmarkEnd w:id="5007"/>
              <w:bookmarkEnd w:id="5008"/>
              <w:bookmarkEnd w:id="5009"/>
              <w:bookmarkEnd w:id="5010"/>
              <w:bookmarkEnd w:id="5011"/>
              <w:bookmarkEnd w:id="5012"/>
            </w:del>
          </w:p>
        </w:tc>
        <w:tc>
          <w:tcPr>
            <w:tcW w:w="3119" w:type="dxa"/>
          </w:tcPr>
          <w:p w14:paraId="191E9A45" w14:textId="16D45CCA" w:rsidR="00724AF6" w:rsidRPr="00E81B1B" w:rsidDel="008F3C89" w:rsidRDefault="00724AF6" w:rsidP="005B6FA5">
            <w:pPr>
              <w:jc w:val="left"/>
              <w:rPr>
                <w:del w:id="5013" w:author="Stefan Behring [2]" w:date="2021-12-21T18:19:00Z"/>
                <w:rFonts w:eastAsia="Calibri"/>
                <w:szCs w:val="20"/>
              </w:rPr>
            </w:pPr>
            <w:del w:id="5014" w:author="Stefan Behring [2]" w:date="2021-12-21T18:19:00Z">
              <w:r w:rsidRPr="00E81B1B" w:rsidDel="008F3C89">
                <w:rPr>
                  <w:rFonts w:eastAsia="Calibri"/>
                  <w:szCs w:val="20"/>
                </w:rPr>
                <w:delText>Zusammensetzung</w:delText>
              </w:r>
              <w:bookmarkStart w:id="5015" w:name="_Toc92091599"/>
              <w:bookmarkStart w:id="5016" w:name="_Toc92091711"/>
              <w:bookmarkStart w:id="5017" w:name="_Toc92092153"/>
              <w:bookmarkStart w:id="5018" w:name="_Toc92092265"/>
              <w:bookmarkStart w:id="5019" w:name="_Toc92102624"/>
              <w:bookmarkStart w:id="5020" w:name="_Toc93048248"/>
              <w:bookmarkEnd w:id="5015"/>
              <w:bookmarkEnd w:id="5016"/>
              <w:bookmarkEnd w:id="5017"/>
              <w:bookmarkEnd w:id="5018"/>
              <w:bookmarkEnd w:id="5019"/>
              <w:bookmarkEnd w:id="5020"/>
            </w:del>
          </w:p>
        </w:tc>
        <w:tc>
          <w:tcPr>
            <w:tcW w:w="1977" w:type="dxa"/>
          </w:tcPr>
          <w:p w14:paraId="037E9F9F" w14:textId="346190AA" w:rsidR="00724AF6" w:rsidRPr="00E81B1B" w:rsidDel="008F3C89" w:rsidRDefault="00724AF6" w:rsidP="005B6FA5">
            <w:pPr>
              <w:jc w:val="left"/>
              <w:rPr>
                <w:del w:id="5021" w:author="Stefan Behring [2]" w:date="2021-12-21T18:19:00Z"/>
                <w:rFonts w:eastAsia="Calibri"/>
                <w:szCs w:val="20"/>
              </w:rPr>
            </w:pPr>
            <w:del w:id="5022" w:author="Stefan Behring [2]" w:date="2021-12-21T18:19:00Z">
              <w:r w:rsidRPr="00E81B1B" w:rsidDel="008F3C89">
                <w:rPr>
                  <w:rFonts w:eastAsia="Calibri"/>
                  <w:szCs w:val="20"/>
                </w:rPr>
                <w:delText>Eigenschaften</w:delText>
              </w:r>
              <w:bookmarkStart w:id="5023" w:name="_Toc92091600"/>
              <w:bookmarkStart w:id="5024" w:name="_Toc92091712"/>
              <w:bookmarkStart w:id="5025" w:name="_Toc92092154"/>
              <w:bookmarkStart w:id="5026" w:name="_Toc92092266"/>
              <w:bookmarkStart w:id="5027" w:name="_Toc92102625"/>
              <w:bookmarkStart w:id="5028" w:name="_Toc93048249"/>
              <w:bookmarkEnd w:id="5023"/>
              <w:bookmarkEnd w:id="5024"/>
              <w:bookmarkEnd w:id="5025"/>
              <w:bookmarkEnd w:id="5026"/>
              <w:bookmarkEnd w:id="5027"/>
              <w:bookmarkEnd w:id="5028"/>
            </w:del>
          </w:p>
        </w:tc>
        <w:bookmarkStart w:id="5029" w:name="_Toc92091601"/>
        <w:bookmarkStart w:id="5030" w:name="_Toc92091713"/>
        <w:bookmarkStart w:id="5031" w:name="_Toc92092155"/>
        <w:bookmarkStart w:id="5032" w:name="_Toc92092267"/>
        <w:bookmarkStart w:id="5033" w:name="_Toc92102626"/>
        <w:bookmarkStart w:id="5034" w:name="_Toc93048250"/>
        <w:bookmarkEnd w:id="5029"/>
        <w:bookmarkEnd w:id="5030"/>
        <w:bookmarkEnd w:id="5031"/>
        <w:bookmarkEnd w:id="5032"/>
        <w:bookmarkEnd w:id="5033"/>
        <w:bookmarkEnd w:id="5034"/>
      </w:tr>
      <w:tr w:rsidR="00724AF6" w:rsidRPr="00E81B1B" w:rsidDel="008F3C89" w14:paraId="7560A37D" w14:textId="616D2F31" w:rsidTr="005B6FA5">
        <w:trPr>
          <w:del w:id="5035" w:author="Stefan Behring [2]" w:date="2021-12-21T18:19:00Z"/>
        </w:trPr>
        <w:tc>
          <w:tcPr>
            <w:tcW w:w="1696" w:type="dxa"/>
          </w:tcPr>
          <w:p w14:paraId="18CB8319" w14:textId="53941EFD" w:rsidR="00724AF6" w:rsidRPr="00E81B1B" w:rsidDel="008F3C89" w:rsidRDefault="00724AF6" w:rsidP="760CF52A">
            <w:pPr>
              <w:rPr>
                <w:del w:id="5036" w:author="Stefan Behring [2]" w:date="2021-12-21T18:19:00Z"/>
                <w:rFonts w:eastAsia="Calibri"/>
                <w:szCs w:val="20"/>
              </w:rPr>
            </w:pPr>
            <w:del w:id="5037" w:author="Stefan Behring [2]" w:date="2021-12-21T18:19:00Z">
              <w:r w:rsidRPr="00E81B1B" w:rsidDel="008F3C89">
                <w:rPr>
                  <w:rFonts w:eastAsia="Calibri"/>
                  <w:szCs w:val="20"/>
                </w:rPr>
                <w:delText>PU</w:delText>
              </w:r>
              <w:bookmarkStart w:id="5038" w:name="_Toc92091602"/>
              <w:bookmarkStart w:id="5039" w:name="_Toc92091714"/>
              <w:bookmarkStart w:id="5040" w:name="_Toc92092156"/>
              <w:bookmarkStart w:id="5041" w:name="_Toc92092268"/>
              <w:bookmarkStart w:id="5042" w:name="_Toc92102627"/>
              <w:bookmarkStart w:id="5043" w:name="_Toc93048251"/>
              <w:bookmarkEnd w:id="5038"/>
              <w:bookmarkEnd w:id="5039"/>
              <w:bookmarkEnd w:id="5040"/>
              <w:bookmarkEnd w:id="5041"/>
              <w:bookmarkEnd w:id="5042"/>
              <w:bookmarkEnd w:id="5043"/>
            </w:del>
          </w:p>
        </w:tc>
        <w:tc>
          <w:tcPr>
            <w:tcW w:w="2268" w:type="dxa"/>
          </w:tcPr>
          <w:p w14:paraId="52710536" w14:textId="60B05FE9" w:rsidR="00724AF6" w:rsidRPr="00E81B1B" w:rsidDel="008F3C89" w:rsidRDefault="00724AF6" w:rsidP="005B6FA5">
            <w:pPr>
              <w:jc w:val="left"/>
              <w:rPr>
                <w:del w:id="5044" w:author="Stefan Behring [2]" w:date="2021-12-21T18:19:00Z"/>
                <w:rFonts w:eastAsia="Calibri"/>
                <w:szCs w:val="20"/>
              </w:rPr>
            </w:pPr>
            <w:del w:id="5045" w:author="Stefan Behring [2]" w:date="2021-12-21T18:19:00Z">
              <w:r w:rsidRPr="00E81B1B" w:rsidDel="008F3C89">
                <w:rPr>
                  <w:rFonts w:eastAsia="Calibri"/>
                  <w:szCs w:val="20"/>
                </w:rPr>
                <w:delText>Collano</w:delText>
              </w:r>
              <w:bookmarkStart w:id="5046" w:name="_Toc92091603"/>
              <w:bookmarkStart w:id="5047" w:name="_Toc92091715"/>
              <w:bookmarkStart w:id="5048" w:name="_Toc92092157"/>
              <w:bookmarkStart w:id="5049" w:name="_Toc92092269"/>
              <w:bookmarkStart w:id="5050" w:name="_Toc92102628"/>
              <w:bookmarkStart w:id="5051" w:name="_Toc93048252"/>
              <w:bookmarkEnd w:id="5046"/>
              <w:bookmarkEnd w:id="5047"/>
              <w:bookmarkEnd w:id="5048"/>
              <w:bookmarkEnd w:id="5049"/>
              <w:bookmarkEnd w:id="5050"/>
              <w:bookmarkEnd w:id="5051"/>
            </w:del>
          </w:p>
        </w:tc>
        <w:tc>
          <w:tcPr>
            <w:tcW w:w="3119" w:type="dxa"/>
          </w:tcPr>
          <w:p w14:paraId="54E1CC1F" w14:textId="194DF6C0" w:rsidR="00724AF6" w:rsidRPr="00E81B1B" w:rsidDel="008F3C89" w:rsidRDefault="00724AF6" w:rsidP="005B6FA5">
            <w:pPr>
              <w:jc w:val="left"/>
              <w:rPr>
                <w:del w:id="5052" w:author="Stefan Behring [2]" w:date="2021-12-21T18:19:00Z"/>
                <w:rFonts w:eastAsia="Calibri"/>
                <w:szCs w:val="20"/>
              </w:rPr>
            </w:pPr>
            <w:del w:id="5053" w:author="Stefan Behring [2]" w:date="2021-12-21T18:19:00Z">
              <w:r w:rsidRPr="00E81B1B" w:rsidDel="008F3C89">
                <w:rPr>
                  <w:rFonts w:eastAsia="Calibri"/>
                  <w:szCs w:val="20"/>
                </w:rPr>
                <w:delText>2K-Polyurethanklebstoff, herstellerseitig gefüllt</w:delText>
              </w:r>
              <w:bookmarkStart w:id="5054" w:name="_Toc92091604"/>
              <w:bookmarkStart w:id="5055" w:name="_Toc92091716"/>
              <w:bookmarkStart w:id="5056" w:name="_Toc92092158"/>
              <w:bookmarkStart w:id="5057" w:name="_Toc92092270"/>
              <w:bookmarkStart w:id="5058" w:name="_Toc92102629"/>
              <w:bookmarkStart w:id="5059" w:name="_Toc93048253"/>
              <w:bookmarkEnd w:id="5054"/>
              <w:bookmarkEnd w:id="5055"/>
              <w:bookmarkEnd w:id="5056"/>
              <w:bookmarkEnd w:id="5057"/>
              <w:bookmarkEnd w:id="5058"/>
              <w:bookmarkEnd w:id="5059"/>
            </w:del>
          </w:p>
        </w:tc>
        <w:tc>
          <w:tcPr>
            <w:tcW w:w="1977" w:type="dxa"/>
          </w:tcPr>
          <w:p w14:paraId="3E91B391" w14:textId="17F65D7C" w:rsidR="00724AF6" w:rsidRPr="00E81B1B" w:rsidDel="008F3C89" w:rsidRDefault="00724AF6" w:rsidP="005B6FA5">
            <w:pPr>
              <w:jc w:val="left"/>
              <w:rPr>
                <w:del w:id="5060" w:author="Stefan Behring [2]" w:date="2021-12-21T18:19:00Z"/>
                <w:rFonts w:eastAsia="Calibri"/>
                <w:szCs w:val="20"/>
              </w:rPr>
            </w:pPr>
            <w:del w:id="5061" w:author="Stefan Behring [2]" w:date="2021-12-21T18:19:00Z">
              <w:r w:rsidRPr="00E81B1B" w:rsidDel="008F3C89">
                <w:rPr>
                  <w:rFonts w:eastAsia="Calibri"/>
                  <w:szCs w:val="20"/>
                </w:rPr>
                <w:delText>Feine, zäh fließfähige Paste</w:delText>
              </w:r>
              <w:bookmarkStart w:id="5062" w:name="_Toc92091605"/>
              <w:bookmarkStart w:id="5063" w:name="_Toc92091717"/>
              <w:bookmarkStart w:id="5064" w:name="_Toc92092159"/>
              <w:bookmarkStart w:id="5065" w:name="_Toc92092271"/>
              <w:bookmarkStart w:id="5066" w:name="_Toc92102630"/>
              <w:bookmarkStart w:id="5067" w:name="_Toc93048254"/>
              <w:bookmarkEnd w:id="5062"/>
              <w:bookmarkEnd w:id="5063"/>
              <w:bookmarkEnd w:id="5064"/>
              <w:bookmarkEnd w:id="5065"/>
              <w:bookmarkEnd w:id="5066"/>
              <w:bookmarkEnd w:id="5067"/>
            </w:del>
          </w:p>
        </w:tc>
        <w:bookmarkStart w:id="5068" w:name="_Toc92091606"/>
        <w:bookmarkStart w:id="5069" w:name="_Toc92091718"/>
        <w:bookmarkStart w:id="5070" w:name="_Toc92092160"/>
        <w:bookmarkStart w:id="5071" w:name="_Toc92092272"/>
        <w:bookmarkStart w:id="5072" w:name="_Toc92102631"/>
        <w:bookmarkStart w:id="5073" w:name="_Toc93048255"/>
        <w:bookmarkEnd w:id="5068"/>
        <w:bookmarkEnd w:id="5069"/>
        <w:bookmarkEnd w:id="5070"/>
        <w:bookmarkEnd w:id="5071"/>
        <w:bookmarkEnd w:id="5072"/>
        <w:bookmarkEnd w:id="5073"/>
      </w:tr>
      <w:tr w:rsidR="00724AF6" w:rsidRPr="00E81B1B" w:rsidDel="008F3C89" w14:paraId="75C57208" w14:textId="3609BF5E" w:rsidTr="005B6FA5">
        <w:trPr>
          <w:del w:id="5074" w:author="Stefan Behring [2]" w:date="2021-12-21T18:19:00Z"/>
        </w:trPr>
        <w:tc>
          <w:tcPr>
            <w:tcW w:w="1696" w:type="dxa"/>
          </w:tcPr>
          <w:p w14:paraId="176CF7A3" w14:textId="204D09CA" w:rsidR="00724AF6" w:rsidRPr="00E81B1B" w:rsidDel="008F3C89" w:rsidRDefault="00724AF6" w:rsidP="760CF52A">
            <w:pPr>
              <w:rPr>
                <w:del w:id="5075" w:author="Stefan Behring [2]" w:date="2021-12-21T18:19:00Z"/>
                <w:rFonts w:eastAsia="Calibri"/>
                <w:szCs w:val="20"/>
              </w:rPr>
            </w:pPr>
            <w:del w:id="5076" w:author="Stefan Behring [2]" w:date="2021-12-21T18:19:00Z">
              <w:r w:rsidRPr="00E81B1B" w:rsidDel="008F3C89">
                <w:rPr>
                  <w:rFonts w:eastAsia="Calibri"/>
                  <w:szCs w:val="20"/>
                </w:rPr>
                <w:delText>C1</w:delText>
              </w:r>
              <w:bookmarkStart w:id="5077" w:name="_Toc92091607"/>
              <w:bookmarkStart w:id="5078" w:name="_Toc92091719"/>
              <w:bookmarkStart w:id="5079" w:name="_Toc92092161"/>
              <w:bookmarkStart w:id="5080" w:name="_Toc92092273"/>
              <w:bookmarkStart w:id="5081" w:name="_Toc92102632"/>
              <w:bookmarkStart w:id="5082" w:name="_Toc93048256"/>
              <w:bookmarkEnd w:id="5077"/>
              <w:bookmarkEnd w:id="5078"/>
              <w:bookmarkEnd w:id="5079"/>
              <w:bookmarkEnd w:id="5080"/>
              <w:bookmarkEnd w:id="5081"/>
              <w:bookmarkEnd w:id="5082"/>
            </w:del>
          </w:p>
        </w:tc>
        <w:tc>
          <w:tcPr>
            <w:tcW w:w="2268" w:type="dxa"/>
          </w:tcPr>
          <w:p w14:paraId="4A64DA31" w14:textId="50F9AD38" w:rsidR="00724AF6" w:rsidRPr="00E81B1B" w:rsidDel="008F3C89" w:rsidRDefault="005B6FA5" w:rsidP="005B6FA5">
            <w:pPr>
              <w:jc w:val="left"/>
              <w:rPr>
                <w:del w:id="5083" w:author="Stefan Behring [2]" w:date="2021-12-21T18:19:00Z"/>
                <w:rFonts w:eastAsia="Calibri"/>
                <w:szCs w:val="20"/>
              </w:rPr>
            </w:pPr>
            <w:del w:id="5084" w:author="Stefan Behring [2]" w:date="2021-12-21T18:19:00Z">
              <w:r w:rsidRPr="00E81B1B" w:rsidDel="008F3C89">
                <w:rPr>
                  <w:rFonts w:eastAsia="Calibri"/>
                  <w:szCs w:val="20"/>
                </w:rPr>
                <w:delText>Compono (Fa. Bennert)</w:delText>
              </w:r>
              <w:bookmarkStart w:id="5085" w:name="_Toc92091608"/>
              <w:bookmarkStart w:id="5086" w:name="_Toc92091720"/>
              <w:bookmarkStart w:id="5087" w:name="_Toc92092162"/>
              <w:bookmarkStart w:id="5088" w:name="_Toc92092274"/>
              <w:bookmarkStart w:id="5089" w:name="_Toc92102633"/>
              <w:bookmarkStart w:id="5090" w:name="_Toc93048257"/>
              <w:bookmarkEnd w:id="5085"/>
              <w:bookmarkEnd w:id="5086"/>
              <w:bookmarkEnd w:id="5087"/>
              <w:bookmarkEnd w:id="5088"/>
              <w:bookmarkEnd w:id="5089"/>
              <w:bookmarkEnd w:id="5090"/>
            </w:del>
          </w:p>
        </w:tc>
        <w:tc>
          <w:tcPr>
            <w:tcW w:w="3119" w:type="dxa"/>
          </w:tcPr>
          <w:p w14:paraId="1A136990" w14:textId="146DDB80" w:rsidR="00724AF6" w:rsidRPr="00E81B1B" w:rsidDel="008F3C89" w:rsidRDefault="005B6FA5" w:rsidP="005B6FA5">
            <w:pPr>
              <w:jc w:val="left"/>
              <w:rPr>
                <w:del w:id="5091" w:author="Stefan Behring [2]" w:date="2021-12-21T18:19:00Z"/>
                <w:rFonts w:eastAsia="Calibri"/>
                <w:szCs w:val="20"/>
              </w:rPr>
            </w:pPr>
            <w:del w:id="5092" w:author="Stefan Behring [2]" w:date="2021-12-21T18:19:00Z">
              <w:r w:rsidRPr="00E81B1B" w:rsidDel="008F3C89">
                <w:rPr>
                  <w:rFonts w:eastAsia="Calibri"/>
                  <w:szCs w:val="20"/>
                </w:rPr>
                <w:delText>2K-Epoxidharz mit mineralischen Zuschlägen (Größtkorn 3 mm)</w:delText>
              </w:r>
              <w:bookmarkStart w:id="5093" w:name="_Toc92091609"/>
              <w:bookmarkStart w:id="5094" w:name="_Toc92091721"/>
              <w:bookmarkStart w:id="5095" w:name="_Toc92092163"/>
              <w:bookmarkStart w:id="5096" w:name="_Toc92092275"/>
              <w:bookmarkStart w:id="5097" w:name="_Toc92102634"/>
              <w:bookmarkStart w:id="5098" w:name="_Toc93048258"/>
              <w:bookmarkEnd w:id="5093"/>
              <w:bookmarkEnd w:id="5094"/>
              <w:bookmarkEnd w:id="5095"/>
              <w:bookmarkEnd w:id="5096"/>
              <w:bookmarkEnd w:id="5097"/>
              <w:bookmarkEnd w:id="5098"/>
            </w:del>
          </w:p>
        </w:tc>
        <w:tc>
          <w:tcPr>
            <w:tcW w:w="1977" w:type="dxa"/>
          </w:tcPr>
          <w:p w14:paraId="5401AD7B" w14:textId="3BB551A3" w:rsidR="00724AF6" w:rsidRPr="00E81B1B" w:rsidDel="008F3C89" w:rsidRDefault="00724AF6" w:rsidP="005B6FA5">
            <w:pPr>
              <w:jc w:val="left"/>
              <w:rPr>
                <w:del w:id="5099" w:author="Stefan Behring [2]" w:date="2021-12-21T18:19:00Z"/>
                <w:rFonts w:eastAsia="Calibri"/>
                <w:szCs w:val="20"/>
              </w:rPr>
            </w:pPr>
            <w:del w:id="5100" w:author="Stefan Behring [2]" w:date="2021-12-21T18:19:00Z">
              <w:r w:rsidRPr="00E81B1B" w:rsidDel="008F3C89">
                <w:rPr>
                  <w:rFonts w:eastAsia="Calibri"/>
                  <w:szCs w:val="20"/>
                </w:rPr>
                <w:delText>Steife, grobkörnige Mischung</w:delText>
              </w:r>
              <w:bookmarkStart w:id="5101" w:name="_Toc92091610"/>
              <w:bookmarkStart w:id="5102" w:name="_Toc92091722"/>
              <w:bookmarkStart w:id="5103" w:name="_Toc92092164"/>
              <w:bookmarkStart w:id="5104" w:name="_Toc92092276"/>
              <w:bookmarkStart w:id="5105" w:name="_Toc92102635"/>
              <w:bookmarkStart w:id="5106" w:name="_Toc93048259"/>
              <w:bookmarkEnd w:id="5101"/>
              <w:bookmarkEnd w:id="5102"/>
              <w:bookmarkEnd w:id="5103"/>
              <w:bookmarkEnd w:id="5104"/>
              <w:bookmarkEnd w:id="5105"/>
              <w:bookmarkEnd w:id="5106"/>
            </w:del>
          </w:p>
        </w:tc>
        <w:bookmarkStart w:id="5107" w:name="_Toc92091611"/>
        <w:bookmarkStart w:id="5108" w:name="_Toc92091723"/>
        <w:bookmarkStart w:id="5109" w:name="_Toc92092165"/>
        <w:bookmarkStart w:id="5110" w:name="_Toc92092277"/>
        <w:bookmarkStart w:id="5111" w:name="_Toc92102636"/>
        <w:bookmarkStart w:id="5112" w:name="_Toc93048260"/>
        <w:bookmarkEnd w:id="5107"/>
        <w:bookmarkEnd w:id="5108"/>
        <w:bookmarkEnd w:id="5109"/>
        <w:bookmarkEnd w:id="5110"/>
        <w:bookmarkEnd w:id="5111"/>
        <w:bookmarkEnd w:id="5112"/>
      </w:tr>
      <w:tr w:rsidR="00724AF6" w:rsidRPr="00E81B1B" w:rsidDel="008F3C89" w14:paraId="73824970" w14:textId="6E943ABD" w:rsidTr="005B6FA5">
        <w:trPr>
          <w:del w:id="5113" w:author="Stefan Behring [2]" w:date="2021-12-21T18:19:00Z"/>
        </w:trPr>
        <w:tc>
          <w:tcPr>
            <w:tcW w:w="1696" w:type="dxa"/>
          </w:tcPr>
          <w:p w14:paraId="32B48A01" w14:textId="155BB75C" w:rsidR="00724AF6" w:rsidRPr="00E81B1B" w:rsidDel="008F3C89" w:rsidRDefault="00724AF6" w:rsidP="760CF52A">
            <w:pPr>
              <w:rPr>
                <w:del w:id="5114" w:author="Stefan Behring [2]" w:date="2021-12-21T18:19:00Z"/>
                <w:rFonts w:eastAsia="Calibri"/>
                <w:szCs w:val="20"/>
              </w:rPr>
            </w:pPr>
            <w:del w:id="5115" w:author="Stefan Behring [2]" w:date="2021-12-21T18:19:00Z">
              <w:r w:rsidRPr="00E81B1B" w:rsidDel="008F3C89">
                <w:rPr>
                  <w:rFonts w:eastAsia="Calibri"/>
                  <w:szCs w:val="20"/>
                </w:rPr>
                <w:delText>C2</w:delText>
              </w:r>
              <w:bookmarkStart w:id="5116" w:name="_Toc92091612"/>
              <w:bookmarkStart w:id="5117" w:name="_Toc92091724"/>
              <w:bookmarkStart w:id="5118" w:name="_Toc92092166"/>
              <w:bookmarkStart w:id="5119" w:name="_Toc92092278"/>
              <w:bookmarkStart w:id="5120" w:name="_Toc92102637"/>
              <w:bookmarkStart w:id="5121" w:name="_Toc93048261"/>
              <w:bookmarkEnd w:id="5116"/>
              <w:bookmarkEnd w:id="5117"/>
              <w:bookmarkEnd w:id="5118"/>
              <w:bookmarkEnd w:id="5119"/>
              <w:bookmarkEnd w:id="5120"/>
              <w:bookmarkEnd w:id="5121"/>
            </w:del>
          </w:p>
        </w:tc>
        <w:tc>
          <w:tcPr>
            <w:tcW w:w="2268" w:type="dxa"/>
          </w:tcPr>
          <w:p w14:paraId="531F0DD2" w14:textId="286764FD" w:rsidR="00724AF6" w:rsidRPr="00E81B1B" w:rsidDel="008F3C89" w:rsidRDefault="005B6FA5" w:rsidP="005B6FA5">
            <w:pPr>
              <w:jc w:val="left"/>
              <w:rPr>
                <w:del w:id="5122" w:author="Stefan Behring [2]" w:date="2021-12-21T18:19:00Z"/>
                <w:rFonts w:eastAsia="Calibri"/>
                <w:szCs w:val="20"/>
              </w:rPr>
            </w:pPr>
            <w:del w:id="5123" w:author="Stefan Behring [2]" w:date="2021-12-21T18:19:00Z">
              <w:r w:rsidRPr="00E81B1B" w:rsidDel="008F3C89">
                <w:rPr>
                  <w:rFonts w:eastAsia="Calibri"/>
                  <w:szCs w:val="20"/>
                </w:rPr>
                <w:delText>Compono (Fa. Bennert)</w:delText>
              </w:r>
              <w:bookmarkStart w:id="5124" w:name="_Toc92091613"/>
              <w:bookmarkStart w:id="5125" w:name="_Toc92091725"/>
              <w:bookmarkStart w:id="5126" w:name="_Toc92092167"/>
              <w:bookmarkStart w:id="5127" w:name="_Toc92092279"/>
              <w:bookmarkStart w:id="5128" w:name="_Toc92102638"/>
              <w:bookmarkStart w:id="5129" w:name="_Toc93048262"/>
              <w:bookmarkEnd w:id="5124"/>
              <w:bookmarkEnd w:id="5125"/>
              <w:bookmarkEnd w:id="5126"/>
              <w:bookmarkEnd w:id="5127"/>
              <w:bookmarkEnd w:id="5128"/>
              <w:bookmarkEnd w:id="5129"/>
            </w:del>
          </w:p>
        </w:tc>
        <w:tc>
          <w:tcPr>
            <w:tcW w:w="3119" w:type="dxa"/>
          </w:tcPr>
          <w:p w14:paraId="696219BD" w14:textId="4A52FD1B" w:rsidR="00724AF6" w:rsidRPr="00E81B1B" w:rsidDel="008F3C89" w:rsidRDefault="005B6FA5" w:rsidP="005B6FA5">
            <w:pPr>
              <w:jc w:val="left"/>
              <w:rPr>
                <w:del w:id="5130" w:author="Stefan Behring [2]" w:date="2021-12-21T18:19:00Z"/>
                <w:rFonts w:eastAsia="Calibri"/>
                <w:szCs w:val="20"/>
              </w:rPr>
            </w:pPr>
            <w:del w:id="5131" w:author="Stefan Behring [2]" w:date="2021-12-21T18:19:00Z">
              <w:r w:rsidRPr="00E81B1B" w:rsidDel="008F3C89">
                <w:rPr>
                  <w:rFonts w:eastAsia="Calibri"/>
                  <w:szCs w:val="20"/>
                </w:rPr>
                <w:delText>2K-Epoxidharz mit feinen mineralischen Zuschlägen (&lt; 0.2 mm) und Thixotropiermittel</w:delText>
              </w:r>
              <w:bookmarkStart w:id="5132" w:name="_Toc92091614"/>
              <w:bookmarkStart w:id="5133" w:name="_Toc92091726"/>
              <w:bookmarkStart w:id="5134" w:name="_Toc92092168"/>
              <w:bookmarkStart w:id="5135" w:name="_Toc92092280"/>
              <w:bookmarkStart w:id="5136" w:name="_Toc92102639"/>
              <w:bookmarkStart w:id="5137" w:name="_Toc93048263"/>
              <w:bookmarkEnd w:id="5132"/>
              <w:bookmarkEnd w:id="5133"/>
              <w:bookmarkEnd w:id="5134"/>
              <w:bookmarkEnd w:id="5135"/>
              <w:bookmarkEnd w:id="5136"/>
              <w:bookmarkEnd w:id="5137"/>
            </w:del>
          </w:p>
        </w:tc>
        <w:tc>
          <w:tcPr>
            <w:tcW w:w="1977" w:type="dxa"/>
          </w:tcPr>
          <w:p w14:paraId="62B2FB42" w14:textId="56ED7451" w:rsidR="00724AF6" w:rsidRPr="00E81B1B" w:rsidDel="008F3C89" w:rsidRDefault="00724AF6" w:rsidP="005B6FA5">
            <w:pPr>
              <w:jc w:val="left"/>
              <w:rPr>
                <w:del w:id="5138" w:author="Stefan Behring [2]" w:date="2021-12-21T18:19:00Z"/>
                <w:rFonts w:eastAsia="Calibri"/>
                <w:szCs w:val="20"/>
              </w:rPr>
            </w:pPr>
            <w:del w:id="5139" w:author="Stefan Behring [2]" w:date="2021-12-21T18:19:00Z">
              <w:r w:rsidRPr="00E81B1B" w:rsidDel="008F3C89">
                <w:rPr>
                  <w:rFonts w:eastAsia="Calibri"/>
                  <w:szCs w:val="20"/>
                </w:rPr>
                <w:delText>Feiner Mörtel, ähnlich einer Spachtelmasse</w:delText>
              </w:r>
              <w:bookmarkStart w:id="5140" w:name="_Toc92091615"/>
              <w:bookmarkStart w:id="5141" w:name="_Toc92091727"/>
              <w:bookmarkStart w:id="5142" w:name="_Toc92092169"/>
              <w:bookmarkStart w:id="5143" w:name="_Toc92092281"/>
              <w:bookmarkStart w:id="5144" w:name="_Toc92102640"/>
              <w:bookmarkStart w:id="5145" w:name="_Toc93048264"/>
              <w:bookmarkEnd w:id="5140"/>
              <w:bookmarkEnd w:id="5141"/>
              <w:bookmarkEnd w:id="5142"/>
              <w:bookmarkEnd w:id="5143"/>
              <w:bookmarkEnd w:id="5144"/>
              <w:bookmarkEnd w:id="5145"/>
            </w:del>
          </w:p>
        </w:tc>
        <w:bookmarkStart w:id="5146" w:name="_Toc92091616"/>
        <w:bookmarkStart w:id="5147" w:name="_Toc92091728"/>
        <w:bookmarkStart w:id="5148" w:name="_Toc92092170"/>
        <w:bookmarkStart w:id="5149" w:name="_Toc92092282"/>
        <w:bookmarkStart w:id="5150" w:name="_Toc92102641"/>
        <w:bookmarkStart w:id="5151" w:name="_Toc93048265"/>
        <w:bookmarkEnd w:id="5146"/>
        <w:bookmarkEnd w:id="5147"/>
        <w:bookmarkEnd w:id="5148"/>
        <w:bookmarkEnd w:id="5149"/>
        <w:bookmarkEnd w:id="5150"/>
        <w:bookmarkEnd w:id="5151"/>
      </w:tr>
      <w:tr w:rsidR="00724AF6" w:rsidRPr="00E81B1B" w:rsidDel="008F3C89" w14:paraId="049F7551" w14:textId="70447D69" w:rsidTr="005B6FA5">
        <w:trPr>
          <w:del w:id="5152" w:author="Stefan Behring [2]" w:date="2021-12-21T18:19:00Z"/>
        </w:trPr>
        <w:tc>
          <w:tcPr>
            <w:tcW w:w="1696" w:type="dxa"/>
          </w:tcPr>
          <w:p w14:paraId="68484F76" w14:textId="1FF2823E" w:rsidR="00724AF6" w:rsidRPr="00E81B1B" w:rsidDel="008F3C89" w:rsidRDefault="00724AF6" w:rsidP="760CF52A">
            <w:pPr>
              <w:rPr>
                <w:del w:id="5153" w:author="Stefan Behring [2]" w:date="2021-12-21T18:19:00Z"/>
                <w:rFonts w:eastAsia="Calibri"/>
                <w:szCs w:val="20"/>
              </w:rPr>
            </w:pPr>
            <w:del w:id="5154" w:author="Stefan Behring [2]" w:date="2021-12-21T18:19:00Z">
              <w:r w:rsidRPr="00E81B1B" w:rsidDel="008F3C89">
                <w:rPr>
                  <w:rFonts w:eastAsia="Calibri"/>
                  <w:szCs w:val="20"/>
                </w:rPr>
                <w:delText>C3</w:delText>
              </w:r>
              <w:bookmarkStart w:id="5155" w:name="_Toc92091617"/>
              <w:bookmarkStart w:id="5156" w:name="_Toc92091729"/>
              <w:bookmarkStart w:id="5157" w:name="_Toc92092171"/>
              <w:bookmarkStart w:id="5158" w:name="_Toc92092283"/>
              <w:bookmarkStart w:id="5159" w:name="_Toc92102642"/>
              <w:bookmarkStart w:id="5160" w:name="_Toc93048266"/>
              <w:bookmarkEnd w:id="5155"/>
              <w:bookmarkEnd w:id="5156"/>
              <w:bookmarkEnd w:id="5157"/>
              <w:bookmarkEnd w:id="5158"/>
              <w:bookmarkEnd w:id="5159"/>
              <w:bookmarkEnd w:id="5160"/>
            </w:del>
          </w:p>
        </w:tc>
        <w:tc>
          <w:tcPr>
            <w:tcW w:w="2268" w:type="dxa"/>
          </w:tcPr>
          <w:p w14:paraId="391D52C9" w14:textId="5550B074" w:rsidR="00724AF6" w:rsidRPr="00E81B1B" w:rsidDel="008F3C89" w:rsidRDefault="005B6FA5" w:rsidP="005B6FA5">
            <w:pPr>
              <w:jc w:val="left"/>
              <w:rPr>
                <w:del w:id="5161" w:author="Stefan Behring [2]" w:date="2021-12-21T18:19:00Z"/>
                <w:rFonts w:eastAsia="Calibri"/>
                <w:szCs w:val="20"/>
              </w:rPr>
            </w:pPr>
            <w:del w:id="5162" w:author="Stefan Behring [2]" w:date="2021-12-21T18:19:00Z">
              <w:r w:rsidRPr="00E81B1B" w:rsidDel="008F3C89">
                <w:rPr>
                  <w:rFonts w:eastAsia="Calibri"/>
                  <w:szCs w:val="20"/>
                </w:rPr>
                <w:delText>Compono (Fa. Bennert)</w:delText>
              </w:r>
              <w:bookmarkStart w:id="5163" w:name="_Toc92091618"/>
              <w:bookmarkStart w:id="5164" w:name="_Toc92091730"/>
              <w:bookmarkStart w:id="5165" w:name="_Toc92092172"/>
              <w:bookmarkStart w:id="5166" w:name="_Toc92092284"/>
              <w:bookmarkStart w:id="5167" w:name="_Toc92102643"/>
              <w:bookmarkStart w:id="5168" w:name="_Toc93048267"/>
              <w:bookmarkEnd w:id="5163"/>
              <w:bookmarkEnd w:id="5164"/>
              <w:bookmarkEnd w:id="5165"/>
              <w:bookmarkEnd w:id="5166"/>
              <w:bookmarkEnd w:id="5167"/>
              <w:bookmarkEnd w:id="5168"/>
            </w:del>
          </w:p>
        </w:tc>
        <w:tc>
          <w:tcPr>
            <w:tcW w:w="3119" w:type="dxa"/>
          </w:tcPr>
          <w:p w14:paraId="34FDB898" w14:textId="50766B24" w:rsidR="00724AF6" w:rsidRPr="00E81B1B" w:rsidDel="008F3C89" w:rsidRDefault="005B6FA5" w:rsidP="005B6FA5">
            <w:pPr>
              <w:jc w:val="left"/>
              <w:rPr>
                <w:del w:id="5169" w:author="Stefan Behring [2]" w:date="2021-12-21T18:19:00Z"/>
                <w:rFonts w:eastAsia="Calibri"/>
                <w:szCs w:val="20"/>
              </w:rPr>
            </w:pPr>
            <w:del w:id="5170" w:author="Stefan Behring [2]" w:date="2021-12-21T18:19:00Z">
              <w:r w:rsidRPr="00E81B1B" w:rsidDel="008F3C89">
                <w:rPr>
                  <w:rFonts w:eastAsia="Calibri"/>
                  <w:szCs w:val="20"/>
                </w:rPr>
                <w:delText>2K-Epoxidharz mit feinen mineralischen Zuschlägen (&lt; 0.2 mm)</w:delText>
              </w:r>
              <w:bookmarkStart w:id="5171" w:name="_Toc92091619"/>
              <w:bookmarkStart w:id="5172" w:name="_Toc92091731"/>
              <w:bookmarkStart w:id="5173" w:name="_Toc92092173"/>
              <w:bookmarkStart w:id="5174" w:name="_Toc92092285"/>
              <w:bookmarkStart w:id="5175" w:name="_Toc92102644"/>
              <w:bookmarkStart w:id="5176" w:name="_Toc93048268"/>
              <w:bookmarkEnd w:id="5171"/>
              <w:bookmarkEnd w:id="5172"/>
              <w:bookmarkEnd w:id="5173"/>
              <w:bookmarkEnd w:id="5174"/>
              <w:bookmarkEnd w:id="5175"/>
              <w:bookmarkEnd w:id="5176"/>
            </w:del>
          </w:p>
        </w:tc>
        <w:tc>
          <w:tcPr>
            <w:tcW w:w="1977" w:type="dxa"/>
          </w:tcPr>
          <w:p w14:paraId="3D46B213" w14:textId="5B29DE5D" w:rsidR="00724AF6" w:rsidRPr="00E81B1B" w:rsidDel="008F3C89" w:rsidRDefault="00724AF6" w:rsidP="005B6FA5">
            <w:pPr>
              <w:jc w:val="left"/>
              <w:rPr>
                <w:del w:id="5177" w:author="Stefan Behring [2]" w:date="2021-12-21T18:19:00Z"/>
                <w:rFonts w:eastAsia="Calibri"/>
                <w:szCs w:val="20"/>
              </w:rPr>
            </w:pPr>
            <w:del w:id="5178" w:author="Stefan Behring [2]" w:date="2021-12-21T18:19:00Z">
              <w:r w:rsidRPr="00E81B1B" w:rsidDel="008F3C89">
                <w:rPr>
                  <w:rFonts w:eastAsia="Calibri"/>
                  <w:szCs w:val="20"/>
                </w:rPr>
                <w:delText>Feiner Mörtel, ähnlich einer Spachtelmasse</w:delText>
              </w:r>
              <w:bookmarkStart w:id="5179" w:name="_Toc92091620"/>
              <w:bookmarkStart w:id="5180" w:name="_Toc92091732"/>
              <w:bookmarkStart w:id="5181" w:name="_Toc92092174"/>
              <w:bookmarkStart w:id="5182" w:name="_Toc92092286"/>
              <w:bookmarkStart w:id="5183" w:name="_Toc92102645"/>
              <w:bookmarkStart w:id="5184" w:name="_Toc93048269"/>
              <w:bookmarkEnd w:id="5179"/>
              <w:bookmarkEnd w:id="5180"/>
              <w:bookmarkEnd w:id="5181"/>
              <w:bookmarkEnd w:id="5182"/>
              <w:bookmarkEnd w:id="5183"/>
              <w:bookmarkEnd w:id="5184"/>
            </w:del>
          </w:p>
        </w:tc>
        <w:bookmarkStart w:id="5185" w:name="_Toc92091621"/>
        <w:bookmarkStart w:id="5186" w:name="_Toc92091733"/>
        <w:bookmarkStart w:id="5187" w:name="_Toc92092175"/>
        <w:bookmarkStart w:id="5188" w:name="_Toc92092287"/>
        <w:bookmarkStart w:id="5189" w:name="_Toc92102646"/>
        <w:bookmarkStart w:id="5190" w:name="_Toc93048270"/>
        <w:bookmarkEnd w:id="5185"/>
        <w:bookmarkEnd w:id="5186"/>
        <w:bookmarkEnd w:id="5187"/>
        <w:bookmarkEnd w:id="5188"/>
        <w:bookmarkEnd w:id="5189"/>
        <w:bookmarkEnd w:id="5190"/>
      </w:tr>
      <w:tr w:rsidR="00724AF6" w:rsidRPr="00E81B1B" w:rsidDel="008F3C89" w14:paraId="3C4BA602" w14:textId="634BB82F" w:rsidTr="005B6FA5">
        <w:trPr>
          <w:del w:id="5191" w:author="Stefan Behring [2]" w:date="2021-12-21T18:19:00Z"/>
        </w:trPr>
        <w:tc>
          <w:tcPr>
            <w:tcW w:w="1696" w:type="dxa"/>
          </w:tcPr>
          <w:p w14:paraId="305AC3BD" w14:textId="2CF56D88" w:rsidR="00724AF6" w:rsidRPr="00E81B1B" w:rsidDel="008F3C89" w:rsidRDefault="00724AF6" w:rsidP="760CF52A">
            <w:pPr>
              <w:rPr>
                <w:del w:id="5192" w:author="Stefan Behring [2]" w:date="2021-12-21T18:19:00Z"/>
                <w:rFonts w:eastAsia="Calibri"/>
                <w:szCs w:val="20"/>
              </w:rPr>
            </w:pPr>
            <w:del w:id="5193" w:author="Stefan Behring [2]" w:date="2021-12-21T18:19:00Z">
              <w:r w:rsidRPr="00E81B1B" w:rsidDel="008F3C89">
                <w:rPr>
                  <w:rFonts w:eastAsia="Calibri"/>
                  <w:szCs w:val="20"/>
                </w:rPr>
                <w:delText>E3</w:delText>
              </w:r>
              <w:bookmarkStart w:id="5194" w:name="_Toc92091622"/>
              <w:bookmarkStart w:id="5195" w:name="_Toc92091734"/>
              <w:bookmarkStart w:id="5196" w:name="_Toc92092176"/>
              <w:bookmarkStart w:id="5197" w:name="_Toc92092288"/>
              <w:bookmarkStart w:id="5198" w:name="_Toc92102647"/>
              <w:bookmarkStart w:id="5199" w:name="_Toc93048271"/>
              <w:bookmarkEnd w:id="5194"/>
              <w:bookmarkEnd w:id="5195"/>
              <w:bookmarkEnd w:id="5196"/>
              <w:bookmarkEnd w:id="5197"/>
              <w:bookmarkEnd w:id="5198"/>
              <w:bookmarkEnd w:id="5199"/>
            </w:del>
          </w:p>
        </w:tc>
        <w:tc>
          <w:tcPr>
            <w:tcW w:w="2268" w:type="dxa"/>
          </w:tcPr>
          <w:p w14:paraId="2513F8C9" w14:textId="35447000" w:rsidR="00724AF6" w:rsidRPr="00E81B1B" w:rsidDel="008F3C89" w:rsidRDefault="005B6FA5" w:rsidP="005B6FA5">
            <w:pPr>
              <w:jc w:val="left"/>
              <w:rPr>
                <w:del w:id="5200" w:author="Stefan Behring [2]" w:date="2021-12-21T18:19:00Z"/>
                <w:rFonts w:eastAsia="Calibri"/>
                <w:szCs w:val="20"/>
              </w:rPr>
            </w:pPr>
            <w:del w:id="5201" w:author="Stefan Behring [2]" w:date="2021-12-21T18:19:00Z">
              <w:r w:rsidRPr="00E81B1B" w:rsidDel="008F3C89">
                <w:rPr>
                  <w:rFonts w:eastAsia="Calibri"/>
                  <w:szCs w:val="20"/>
                </w:rPr>
                <w:delText>Rampf</w:delText>
              </w:r>
              <w:bookmarkStart w:id="5202" w:name="_Toc92091623"/>
              <w:bookmarkStart w:id="5203" w:name="_Toc92091735"/>
              <w:bookmarkStart w:id="5204" w:name="_Toc92092177"/>
              <w:bookmarkStart w:id="5205" w:name="_Toc92092289"/>
              <w:bookmarkStart w:id="5206" w:name="_Toc92102648"/>
              <w:bookmarkStart w:id="5207" w:name="_Toc93048272"/>
              <w:bookmarkEnd w:id="5202"/>
              <w:bookmarkEnd w:id="5203"/>
              <w:bookmarkEnd w:id="5204"/>
              <w:bookmarkEnd w:id="5205"/>
              <w:bookmarkEnd w:id="5206"/>
              <w:bookmarkEnd w:id="5207"/>
            </w:del>
          </w:p>
        </w:tc>
        <w:tc>
          <w:tcPr>
            <w:tcW w:w="3119" w:type="dxa"/>
          </w:tcPr>
          <w:p w14:paraId="0A3C09AB" w14:textId="3F7FBA07" w:rsidR="00724AF6" w:rsidRPr="00E81B1B" w:rsidDel="008F3C89" w:rsidRDefault="005B6FA5" w:rsidP="005B6FA5">
            <w:pPr>
              <w:jc w:val="left"/>
              <w:rPr>
                <w:del w:id="5208" w:author="Stefan Behring [2]" w:date="2021-12-21T18:19:00Z"/>
                <w:rFonts w:eastAsia="Calibri"/>
                <w:szCs w:val="20"/>
              </w:rPr>
            </w:pPr>
            <w:del w:id="5209" w:author="Stefan Behring [2]" w:date="2021-12-21T18:19:00Z">
              <w:r w:rsidRPr="00E81B1B" w:rsidDel="008F3C89">
                <w:rPr>
                  <w:rFonts w:eastAsia="Calibri"/>
                  <w:szCs w:val="20"/>
                </w:rPr>
                <w:delText>2K-Epoxidharz mit feinen und groben mineralischen Zuschlägen (Größtkorn 1.6 mm)</w:delText>
              </w:r>
              <w:bookmarkStart w:id="5210" w:name="_Toc92091624"/>
              <w:bookmarkStart w:id="5211" w:name="_Toc92091736"/>
              <w:bookmarkStart w:id="5212" w:name="_Toc92092178"/>
              <w:bookmarkStart w:id="5213" w:name="_Toc92092290"/>
              <w:bookmarkStart w:id="5214" w:name="_Toc92102649"/>
              <w:bookmarkStart w:id="5215" w:name="_Toc93048273"/>
              <w:bookmarkEnd w:id="5210"/>
              <w:bookmarkEnd w:id="5211"/>
              <w:bookmarkEnd w:id="5212"/>
              <w:bookmarkEnd w:id="5213"/>
              <w:bookmarkEnd w:id="5214"/>
              <w:bookmarkEnd w:id="5215"/>
            </w:del>
          </w:p>
        </w:tc>
        <w:tc>
          <w:tcPr>
            <w:tcW w:w="1977" w:type="dxa"/>
          </w:tcPr>
          <w:p w14:paraId="61376B0E" w14:textId="21CA2720" w:rsidR="00724AF6" w:rsidRPr="00E81B1B" w:rsidDel="008F3C89" w:rsidRDefault="00724AF6" w:rsidP="005B6FA5">
            <w:pPr>
              <w:jc w:val="left"/>
              <w:rPr>
                <w:del w:id="5216" w:author="Stefan Behring [2]" w:date="2021-12-21T18:19:00Z"/>
                <w:rFonts w:eastAsia="Calibri"/>
                <w:szCs w:val="20"/>
              </w:rPr>
            </w:pPr>
            <w:del w:id="5217" w:author="Stefan Behring [2]" w:date="2021-12-21T18:19:00Z">
              <w:r w:rsidRPr="00E81B1B" w:rsidDel="008F3C89">
                <w:rPr>
                  <w:rFonts w:eastAsia="Calibri"/>
                  <w:szCs w:val="20"/>
                </w:rPr>
                <w:delText>Mörtel</w:delText>
              </w:r>
              <w:r w:rsidR="005B6FA5" w:rsidRPr="00E81B1B" w:rsidDel="008F3C89">
                <w:rPr>
                  <w:rFonts w:eastAsia="Calibri"/>
                  <w:szCs w:val="20"/>
                </w:rPr>
                <w:delText>artige Masse</w:delText>
              </w:r>
              <w:bookmarkStart w:id="5218" w:name="_Toc92091625"/>
              <w:bookmarkStart w:id="5219" w:name="_Toc92091737"/>
              <w:bookmarkStart w:id="5220" w:name="_Toc92092179"/>
              <w:bookmarkStart w:id="5221" w:name="_Toc92092291"/>
              <w:bookmarkStart w:id="5222" w:name="_Toc92102650"/>
              <w:bookmarkStart w:id="5223" w:name="_Toc93048274"/>
              <w:bookmarkEnd w:id="5218"/>
              <w:bookmarkEnd w:id="5219"/>
              <w:bookmarkEnd w:id="5220"/>
              <w:bookmarkEnd w:id="5221"/>
              <w:bookmarkEnd w:id="5222"/>
              <w:bookmarkEnd w:id="5223"/>
            </w:del>
          </w:p>
        </w:tc>
        <w:bookmarkStart w:id="5224" w:name="_Toc92091626"/>
        <w:bookmarkStart w:id="5225" w:name="_Toc92091738"/>
        <w:bookmarkStart w:id="5226" w:name="_Toc92092180"/>
        <w:bookmarkStart w:id="5227" w:name="_Toc92092292"/>
        <w:bookmarkStart w:id="5228" w:name="_Toc92102651"/>
        <w:bookmarkStart w:id="5229" w:name="_Toc93048275"/>
        <w:bookmarkEnd w:id="5224"/>
        <w:bookmarkEnd w:id="5225"/>
        <w:bookmarkEnd w:id="5226"/>
        <w:bookmarkEnd w:id="5227"/>
        <w:bookmarkEnd w:id="5228"/>
        <w:bookmarkEnd w:id="5229"/>
      </w:tr>
    </w:tbl>
    <w:p w14:paraId="2E1665BA" w14:textId="2F5F0E12" w:rsidR="760CF52A" w:rsidRPr="00E81B1B" w:rsidDel="008F3C89" w:rsidRDefault="760CF52A" w:rsidP="760CF52A">
      <w:pPr>
        <w:rPr>
          <w:del w:id="5230" w:author="Stefan Behring [2]" w:date="2021-12-21T18:19:00Z"/>
          <w:rFonts w:eastAsia="Calibri"/>
          <w:szCs w:val="20"/>
        </w:rPr>
      </w:pPr>
      <w:del w:id="5231" w:author="Stefan Behring [2]" w:date="2021-12-21T18:19:00Z">
        <w:r w:rsidRPr="00E81B1B" w:rsidDel="008F3C89">
          <w:rPr>
            <w:rFonts w:eastAsia="Calibri"/>
            <w:szCs w:val="20"/>
          </w:rPr>
          <w:delText xml:space="preserve">Die Betonierarbeiten fanden zum Teil im </w:delText>
        </w:r>
      </w:del>
      <w:ins w:id="5232" w:author="Jan Wenker" w:date="2021-12-14T14:23:00Z">
        <w:del w:id="5233" w:author="Stefan Behring [2]" w:date="2021-12-21T18:19:00Z">
          <w:r w:rsidR="00467E93" w:rsidDel="008F3C89">
            <w:rPr>
              <w:rFonts w:eastAsia="Calibri"/>
              <w:szCs w:val="20"/>
            </w:rPr>
            <w:delText xml:space="preserve">Brüninghoff </w:delText>
          </w:r>
        </w:del>
      </w:ins>
      <w:del w:id="5234" w:author="Stefan Behring [2]" w:date="2021-12-21T18:19:00Z">
        <w:r w:rsidRPr="00E81B1B" w:rsidDel="008F3C89">
          <w:rPr>
            <w:rFonts w:eastAsia="Calibri"/>
            <w:szCs w:val="20"/>
          </w:rPr>
          <w:delText xml:space="preserve">Fertigteilwerk in Heiden und zum Teil </w:delText>
        </w:r>
      </w:del>
      <w:ins w:id="5235" w:author="Jan Wenker" w:date="2021-12-14T14:23:00Z">
        <w:del w:id="5236" w:author="Stefan Behring [2]" w:date="2021-12-21T18:19:00Z">
          <w:r w:rsidR="006E6EEA" w:rsidDel="008F3C89">
            <w:rPr>
              <w:rFonts w:eastAsia="Calibri"/>
              <w:szCs w:val="20"/>
            </w:rPr>
            <w:delText xml:space="preserve">unter Laborbedingungen </w:delText>
          </w:r>
        </w:del>
      </w:ins>
      <w:del w:id="5237" w:author="Stefan Behring [2]" w:date="2021-12-21T18:19:00Z">
        <w:r w:rsidRPr="00E81B1B" w:rsidDel="008F3C89">
          <w:rPr>
            <w:rFonts w:eastAsia="Calibri"/>
            <w:szCs w:val="20"/>
          </w:rPr>
          <w:delText xml:space="preserve">an der TU Berlin statt. Dabei wurde stets die Betonrezeptur von Brüninghoff verwendet, allerdings ohne den Einsatz von Betonzusatzmitteln. Der Beton wurde somit stets aus CEM I 42,5 R bei einem w/z-Wert von 0,41 und Zuschlägen mit einem Größtkorn von 16 mm hergestellt. Die angestrebte Festigkeitsklasse war ein C40/50. Die Festigkeit wurde anhand von </w:delText>
        </w:r>
        <w:commentRangeStart w:id="5238"/>
        <w:r w:rsidRPr="00E81B1B" w:rsidDel="008F3C89">
          <w:rPr>
            <w:rFonts w:eastAsia="Calibri"/>
            <w:szCs w:val="20"/>
          </w:rPr>
          <w:delText xml:space="preserve">Probewürfeln überprüft </w:delText>
        </w:r>
        <w:commentRangeEnd w:id="5238"/>
        <w:r w:rsidR="00005DCA" w:rsidRPr="00E81B1B" w:rsidDel="008F3C89">
          <w:rPr>
            <w:rStyle w:val="Kommentarzeichen"/>
          </w:rPr>
          <w:commentReference w:id="5238"/>
        </w:r>
        <w:r w:rsidRPr="00E81B1B" w:rsidDel="008F3C89">
          <w:rPr>
            <w:rFonts w:eastAsia="Calibri"/>
            <w:szCs w:val="20"/>
          </w:rPr>
          <w:delText xml:space="preserve">und </w:delText>
        </w:r>
        <w:r w:rsidR="005B6FA5" w:rsidRPr="00E81B1B" w:rsidDel="008F3C89">
          <w:rPr>
            <w:rFonts w:eastAsia="Calibri"/>
            <w:szCs w:val="20"/>
          </w:rPr>
          <w:delText>nur mit wenigen Ausnahmen in geringem Maße unterschritten</w:delText>
        </w:r>
        <w:r w:rsidR="00537FEF" w:rsidDel="008F3C89">
          <w:rPr>
            <w:rFonts w:eastAsia="Calibri"/>
            <w:szCs w:val="20"/>
          </w:rPr>
          <w:delText>.</w:delText>
        </w:r>
        <w:bookmarkStart w:id="5239" w:name="_Toc92091627"/>
        <w:bookmarkStart w:id="5240" w:name="_Toc92091739"/>
        <w:bookmarkStart w:id="5241" w:name="_Toc92092181"/>
        <w:bookmarkStart w:id="5242" w:name="_Toc92092293"/>
        <w:bookmarkStart w:id="5243" w:name="_Toc92102652"/>
        <w:bookmarkStart w:id="5244" w:name="_Toc93048276"/>
        <w:bookmarkEnd w:id="5239"/>
        <w:bookmarkEnd w:id="5240"/>
        <w:bookmarkEnd w:id="5241"/>
        <w:bookmarkEnd w:id="5242"/>
        <w:bookmarkEnd w:id="5243"/>
        <w:bookmarkEnd w:id="5244"/>
      </w:del>
    </w:p>
    <w:p w14:paraId="15CD9889" w14:textId="53793735" w:rsidR="760CF52A" w:rsidRPr="00E81B1B" w:rsidDel="008F3C89" w:rsidRDefault="760CF52A" w:rsidP="760CF52A">
      <w:pPr>
        <w:rPr>
          <w:del w:id="5245" w:author="Stefan Behring [2]" w:date="2021-12-21T18:19:00Z"/>
          <w:rFonts w:eastAsia="Calibri"/>
          <w:szCs w:val="20"/>
        </w:rPr>
      </w:pPr>
      <w:del w:id="5246" w:author="Stefan Behring [2]" w:date="2021-12-21T18:19:00Z">
        <w:r w:rsidRPr="00E81B1B" w:rsidDel="008F3C89">
          <w:rPr>
            <w:rFonts w:eastAsia="Calibri"/>
            <w:szCs w:val="20"/>
          </w:rPr>
          <w:delText xml:space="preserve">Die einzige Ausnahme bilden die Biegeversuche in der Variante Nassklebung. Für diese wurde </w:delText>
        </w:r>
        <w:commentRangeStart w:id="5247"/>
        <w:r w:rsidRPr="00E81B1B" w:rsidDel="008F3C89">
          <w:rPr>
            <w:rFonts w:eastAsia="Calibri"/>
            <w:szCs w:val="20"/>
          </w:rPr>
          <w:delText xml:space="preserve">Transportbeton </w:delText>
        </w:r>
        <w:commentRangeEnd w:id="5247"/>
        <w:r w:rsidR="000B49CF" w:rsidDel="008F3C89">
          <w:rPr>
            <w:rStyle w:val="Kommentarzeichen"/>
          </w:rPr>
          <w:commentReference w:id="5247"/>
        </w:r>
        <w:r w:rsidRPr="00E81B1B" w:rsidDel="008F3C89">
          <w:rPr>
            <w:rFonts w:eastAsia="Calibri"/>
            <w:szCs w:val="20"/>
          </w:rPr>
          <w:delText xml:space="preserve">bestellt. Hier wurde jedoch ebenfalls ein C40/50 mit der gleichen Zementsorte und gleichem Größtkorn bestellt. </w:delText>
        </w:r>
      </w:del>
      <w:del w:id="5248" w:author="Stefan Behring [2]" w:date="2021-12-21T18:08:00Z">
        <w:r w:rsidRPr="00E81B1B" w:rsidDel="001B7903">
          <w:rPr>
            <w:rFonts w:eastAsia="Calibri"/>
            <w:szCs w:val="20"/>
          </w:rPr>
          <w:delText xml:space="preserve">Die Festigkeit konnte hier nicht überprüft werden, da der enge Zeitraum bei der Nassklebung ein Fertigen von Würfeln nicht mehr </w:delText>
        </w:r>
        <w:commentRangeStart w:id="5249"/>
        <w:r w:rsidRPr="00E81B1B" w:rsidDel="001B7903">
          <w:rPr>
            <w:rFonts w:eastAsia="Calibri"/>
            <w:szCs w:val="20"/>
          </w:rPr>
          <w:delText>zuließ</w:delText>
        </w:r>
      </w:del>
      <w:commentRangeEnd w:id="5249"/>
      <w:del w:id="5250" w:author="Stefan Behring [2]" w:date="2021-12-21T18:19:00Z">
        <w:r w:rsidR="00F22D40" w:rsidDel="008F3C89">
          <w:rPr>
            <w:rStyle w:val="Kommentarzeichen"/>
          </w:rPr>
          <w:commentReference w:id="5249"/>
        </w:r>
      </w:del>
      <w:del w:id="5251" w:author="Stefan Behring [2]" w:date="2021-12-21T18:08:00Z">
        <w:r w:rsidRPr="00E81B1B" w:rsidDel="001B7903">
          <w:rPr>
            <w:rFonts w:eastAsia="Calibri"/>
            <w:szCs w:val="20"/>
          </w:rPr>
          <w:delText>.</w:delText>
        </w:r>
      </w:del>
      <w:bookmarkStart w:id="5252" w:name="_Toc92091628"/>
      <w:bookmarkStart w:id="5253" w:name="_Toc92091740"/>
      <w:bookmarkStart w:id="5254" w:name="_Toc92092182"/>
      <w:bookmarkStart w:id="5255" w:name="_Toc92092294"/>
      <w:bookmarkStart w:id="5256" w:name="_Toc92102653"/>
      <w:bookmarkStart w:id="5257" w:name="_Toc93048277"/>
      <w:bookmarkEnd w:id="5252"/>
      <w:bookmarkEnd w:id="5253"/>
      <w:bookmarkEnd w:id="5254"/>
      <w:bookmarkEnd w:id="5255"/>
      <w:bookmarkEnd w:id="5256"/>
      <w:bookmarkEnd w:id="5257"/>
    </w:p>
    <w:p w14:paraId="5C566DDF" w14:textId="29F07D27" w:rsidR="760CF52A" w:rsidRPr="00E81B1B" w:rsidDel="008F3C89" w:rsidRDefault="005B6FA5" w:rsidP="760CF52A">
      <w:pPr>
        <w:rPr>
          <w:del w:id="5258" w:author="Stefan Behring [2]" w:date="2021-12-21T18:19:00Z"/>
          <w:rFonts w:eastAsia="Calibri"/>
          <w:szCs w:val="20"/>
        </w:rPr>
      </w:pPr>
      <w:del w:id="5259" w:author="Stefan Behring [2]" w:date="2021-12-21T18:19:00Z">
        <w:r w:rsidRPr="00E81B1B" w:rsidDel="008F3C89">
          <w:rPr>
            <w:rFonts w:eastAsia="Calibri"/>
            <w:szCs w:val="20"/>
          </w:rPr>
          <w:delText xml:space="preserve">Bei den verwendeten Hölzern handelte es sich stets um Fichtenholz. Im </w:delText>
        </w:r>
        <w:r w:rsidR="00B73731" w:rsidRPr="00E81B1B" w:rsidDel="008F3C89">
          <w:rPr>
            <w:rFonts w:eastAsia="Calibri"/>
            <w:szCs w:val="20"/>
          </w:rPr>
          <w:delText xml:space="preserve">Allgemeinen wurde </w:delText>
        </w:r>
        <w:r w:rsidR="760CF52A" w:rsidRPr="00E81B1B" w:rsidDel="008F3C89">
          <w:rPr>
            <w:rFonts w:eastAsia="Calibri"/>
            <w:szCs w:val="20"/>
          </w:rPr>
          <w:delText xml:space="preserve">Brettschichtholz GL24h </w:delText>
        </w:r>
        <w:r w:rsidR="00B73731" w:rsidRPr="00E81B1B" w:rsidDel="008F3C89">
          <w:rPr>
            <w:rFonts w:eastAsia="Calibri"/>
            <w:szCs w:val="20"/>
          </w:rPr>
          <w:delText>verwendet</w:delText>
        </w:r>
        <w:r w:rsidR="760CF52A" w:rsidRPr="00E81B1B" w:rsidDel="008F3C89">
          <w:rPr>
            <w:rFonts w:eastAsia="Calibri"/>
            <w:szCs w:val="20"/>
          </w:rPr>
          <w:delText xml:space="preserve">. </w:delText>
        </w:r>
        <w:r w:rsidR="000754C6" w:rsidRPr="00E81B1B" w:rsidDel="008F3C89">
          <w:rPr>
            <w:rFonts w:eastAsia="Calibri"/>
            <w:szCs w:val="20"/>
          </w:rPr>
          <w:delText>Lediglich für die Schub-Biege-Versuche wurde</w:delText>
        </w:r>
        <w:r w:rsidR="00537FEF" w:rsidDel="008F3C89">
          <w:rPr>
            <w:rFonts w:eastAsia="Calibri"/>
            <w:szCs w:val="20"/>
          </w:rPr>
          <w:delText>n</w:delText>
        </w:r>
        <w:r w:rsidR="000754C6" w:rsidRPr="00E81B1B" w:rsidDel="008F3C89">
          <w:rPr>
            <w:rFonts w:eastAsia="Calibri"/>
            <w:szCs w:val="20"/>
          </w:rPr>
          <w:delText xml:space="preserve"> </w:delText>
        </w:r>
        <w:r w:rsidR="00537FEF" w:rsidDel="008F3C89">
          <w:rPr>
            <w:rFonts w:eastAsia="Calibri"/>
            <w:szCs w:val="20"/>
          </w:rPr>
          <w:delText xml:space="preserve">teilweise andere </w:delText>
        </w:r>
        <w:r w:rsidR="000754C6" w:rsidRPr="00E81B1B" w:rsidDel="008F3C89">
          <w:rPr>
            <w:rFonts w:eastAsia="Calibri"/>
            <w:szCs w:val="20"/>
          </w:rPr>
          <w:delText>Festigkeitsklasse</w:delText>
        </w:r>
        <w:r w:rsidR="00537FEF" w:rsidDel="008F3C89">
          <w:rPr>
            <w:rFonts w:eastAsia="Calibri"/>
            <w:szCs w:val="20"/>
          </w:rPr>
          <w:delText>n</w:delText>
        </w:r>
        <w:r w:rsidR="000754C6" w:rsidRPr="00E81B1B" w:rsidDel="008F3C89">
          <w:rPr>
            <w:rFonts w:eastAsia="Calibri"/>
            <w:szCs w:val="20"/>
          </w:rPr>
          <w:delText>, GL30h und GL</w:delText>
        </w:r>
        <w:r w:rsidR="00537FEF" w:rsidDel="008F3C89">
          <w:rPr>
            <w:rFonts w:eastAsia="Calibri"/>
            <w:szCs w:val="20"/>
          </w:rPr>
          <w:delText>24</w:delText>
        </w:r>
        <w:r w:rsidR="000754C6" w:rsidRPr="00E81B1B" w:rsidDel="008F3C89">
          <w:rPr>
            <w:rFonts w:eastAsia="Calibri"/>
            <w:szCs w:val="20"/>
          </w:rPr>
          <w:delText>c,</w:delText>
        </w:r>
        <w:r w:rsidR="00537FEF" w:rsidDel="008F3C89">
          <w:rPr>
            <w:rFonts w:eastAsia="Calibri"/>
            <w:szCs w:val="20"/>
          </w:rPr>
          <w:delText xml:space="preserve"> verwendet</w:delText>
        </w:r>
        <w:r w:rsidR="000754C6" w:rsidRPr="00E81B1B" w:rsidDel="008F3C89">
          <w:rPr>
            <w:rFonts w:eastAsia="Calibri"/>
            <w:szCs w:val="20"/>
          </w:rPr>
          <w:delText xml:space="preserve">. </w:delText>
        </w:r>
        <w:r w:rsidR="760CF52A" w:rsidRPr="00E81B1B" w:rsidDel="008F3C89">
          <w:rPr>
            <w:rFonts w:eastAsia="Calibri"/>
            <w:szCs w:val="20"/>
          </w:rPr>
          <w:delText>Für einige der späteren Scherversuche wurde auch C24 Vollholz eingesetzt, da infolge der großen Nachfrage auf dem Holzmarkt im Jahr 2021 häufig Lieferzeiten von mehreren Monaten auftraten. In den Auflistungen der Probekörper ist angegeben, welche</w:delText>
        </w:r>
        <w:r w:rsidR="00B73731" w:rsidRPr="00E81B1B" w:rsidDel="008F3C89">
          <w:rPr>
            <w:rFonts w:eastAsia="Calibri"/>
            <w:szCs w:val="20"/>
          </w:rPr>
          <w:delText xml:space="preserve"> Holzsorte</w:delText>
        </w:r>
        <w:r w:rsidR="760CF52A" w:rsidRPr="00E81B1B" w:rsidDel="008F3C89">
          <w:rPr>
            <w:rFonts w:eastAsia="Calibri"/>
            <w:szCs w:val="20"/>
          </w:rPr>
          <w:delText xml:space="preserve"> </w:delText>
        </w:r>
      </w:del>
      <w:ins w:id="5260" w:author="Jan Wenker" w:date="2021-12-14T14:25:00Z">
        <w:del w:id="5261" w:author="Stefan Behring [2]" w:date="2021-12-21T18:19:00Z">
          <w:r w:rsidR="004D59E6" w:rsidDel="008F3C89">
            <w:rPr>
              <w:rFonts w:eastAsia="Calibri"/>
              <w:szCs w:val="20"/>
            </w:rPr>
            <w:delText>Festigkeitsklasse des Holzes</w:delText>
          </w:r>
          <w:r w:rsidR="004D59E6" w:rsidRPr="00E81B1B" w:rsidDel="008F3C89">
            <w:rPr>
              <w:rFonts w:eastAsia="Calibri"/>
              <w:szCs w:val="20"/>
            </w:rPr>
            <w:delText xml:space="preserve"> </w:delText>
          </w:r>
        </w:del>
      </w:ins>
      <w:del w:id="5262" w:author="Stefan Behring [2]" w:date="2021-12-21T18:19:00Z">
        <w:r w:rsidR="760CF52A" w:rsidRPr="00E81B1B" w:rsidDel="008F3C89">
          <w:rPr>
            <w:rFonts w:eastAsia="Calibri"/>
            <w:szCs w:val="20"/>
          </w:rPr>
          <w:delText>zum Einsatz kam.</w:delText>
        </w:r>
        <w:bookmarkStart w:id="5263" w:name="_Toc92091629"/>
        <w:bookmarkStart w:id="5264" w:name="_Toc92091741"/>
        <w:bookmarkStart w:id="5265" w:name="_Toc92092183"/>
        <w:bookmarkStart w:id="5266" w:name="_Toc92092295"/>
        <w:bookmarkStart w:id="5267" w:name="_Toc92102654"/>
        <w:bookmarkStart w:id="5268" w:name="_Toc93048278"/>
        <w:bookmarkEnd w:id="5263"/>
        <w:bookmarkEnd w:id="5264"/>
        <w:bookmarkEnd w:id="5265"/>
        <w:bookmarkEnd w:id="5266"/>
        <w:bookmarkEnd w:id="5267"/>
        <w:bookmarkEnd w:id="5268"/>
      </w:del>
    </w:p>
    <w:p w14:paraId="7492DDC3" w14:textId="4556E684" w:rsidR="00D65E53" w:rsidRPr="00E81B1B" w:rsidRDefault="4C11F93A" w:rsidP="00F130FE">
      <w:pPr>
        <w:pStyle w:val="berschrift2"/>
        <w:numPr>
          <w:ilvl w:val="1"/>
          <w:numId w:val="29"/>
        </w:numPr>
      </w:pPr>
      <w:bookmarkStart w:id="5269" w:name="_Ref80021482"/>
      <w:bookmarkStart w:id="5270" w:name="_Toc92091742"/>
      <w:bookmarkStart w:id="5271" w:name="_Toc92092184"/>
      <w:bookmarkStart w:id="5272" w:name="_Toc92092296"/>
      <w:bookmarkStart w:id="5273" w:name="_Toc93048279"/>
      <w:commentRangeStart w:id="5274"/>
      <w:r>
        <w:t>Scherversuche</w:t>
      </w:r>
      <w:bookmarkEnd w:id="5269"/>
      <w:commentRangeEnd w:id="5274"/>
      <w:r w:rsidR="658A584D">
        <w:rPr>
          <w:rStyle w:val="Kommentarzeichen"/>
        </w:rPr>
        <w:commentReference w:id="5274"/>
      </w:r>
      <w:bookmarkEnd w:id="5270"/>
      <w:bookmarkEnd w:id="5271"/>
      <w:bookmarkEnd w:id="5272"/>
      <w:bookmarkEnd w:id="5273"/>
    </w:p>
    <w:p w14:paraId="4B5ABAD4" w14:textId="64E71FB9" w:rsidR="001D724B" w:rsidRDefault="004C1C05" w:rsidP="00C60957">
      <w:pPr>
        <w:rPr>
          <w:ins w:id="5275" w:author="Stefan Behring [2]" w:date="2021-12-21T18:59:00Z"/>
          <w:szCs w:val="24"/>
        </w:rPr>
      </w:pPr>
      <w:ins w:id="5276" w:author="Stefan Behring [2]" w:date="2021-12-21T18:59:00Z">
        <w:r w:rsidRPr="004C1C05">
          <w:rPr>
            <w:szCs w:val="24"/>
          </w:rPr>
          <w:t>Die Kleinversuche (Sliplockversuche siehe AABBB) waren in erster Linie dafür gedacht, einen geeigneten Klebstoff, eine geeignete Klebstoffkonsistenz sowie eine geeignete Betonoberfläche zu identifizieren.</w:t>
        </w:r>
      </w:ins>
    </w:p>
    <w:p w14:paraId="3E03C7ED" w14:textId="7CFB8A06"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ins w:id="5277" w:author="Carsten Hein" w:date="2022-01-14T10:17:00Z">
        <w:r w:rsidR="00916225" w:rsidRPr="00E81B1B">
          <w:t xml:space="preserve">Abbildung </w:t>
        </w:r>
        <w:r w:rsidR="00916225">
          <w:rPr>
            <w:noProof/>
          </w:rPr>
          <w:t>22</w:t>
        </w:r>
      </w:ins>
      <w:del w:id="5278" w:author="Carsten Hein" w:date="2022-01-03T08:40:00Z">
        <w:r w:rsidR="00537FEF" w:rsidRPr="00E81B1B" w:rsidDel="009737A6">
          <w:delText>Abbildung 24</w:delText>
        </w:r>
      </w:del>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separate"/>
      </w:r>
      <w:ins w:id="5279" w:author="Carsten Hein" w:date="2022-01-14T10:17:00Z">
        <w:r w:rsidR="00916225" w:rsidRPr="0085095D">
          <w:rPr>
            <w:b/>
            <w:bCs/>
            <w:szCs w:val="24"/>
            <w:rPrChange w:id="5280" w:author="Carsten Hein" w:date="2022-01-14T10:19:00Z">
              <w:rPr>
                <w:b/>
                <w:bCs/>
                <w:szCs w:val="24"/>
                <w:lang w:val="en-US"/>
              </w:rPr>
            </w:rPrChange>
          </w:rPr>
          <w:t>Error! Reference source not found.</w:t>
        </w:r>
      </w:ins>
      <w:r w:rsidRPr="00E81B1B">
        <w:rPr>
          <w:szCs w:val="24"/>
        </w:rPr>
        <w:fldChar w:fldCharType="end"/>
      </w:r>
      <w:r w:rsidRPr="00E81B1B">
        <w:rPr>
          <w:szCs w:val="24"/>
        </w:rPr>
        <w:t>.</w:t>
      </w:r>
      <w:r w:rsidR="00C60957" w:rsidRPr="00E81B1B">
        <w:t xml:space="preserve"> Die resultierende Prüfkraft </w:t>
      </w:r>
      <w:r w:rsidR="00C60957" w:rsidRPr="00E81B1B">
        <w:lastRenderedPageBreak/>
        <w:t xml:space="preserve">verläuft senkrecht und </w:t>
      </w:r>
      <w:del w:id="5281" w:author="Jan Wenker" w:date="2021-12-14T14:26:00Z">
        <w:r w:rsidR="00C60957" w:rsidRPr="00E81B1B" w:rsidDel="00ED6DC6">
          <w:delText xml:space="preserve">wird </w:delText>
        </w:r>
      </w:del>
      <w:ins w:id="5282" w:author="Jan Wenker" w:date="2021-12-14T14:26:00Z">
        <w:r w:rsidR="00ED6DC6">
          <w:t>teilt sich auf</w:t>
        </w:r>
        <w:r w:rsidR="00ED6DC6" w:rsidRPr="00E81B1B">
          <w:t xml:space="preserve"> </w:t>
        </w:r>
      </w:ins>
      <w:r w:rsidR="00C60957" w:rsidRPr="00E81B1B">
        <w:t xml:space="preserve">in eine parallel zur Fuge wirkende Kraft sowie eine senkrecht dazu wirkende </w:t>
      </w:r>
      <w:commentRangeStart w:id="5283"/>
      <w:r w:rsidR="00C60957" w:rsidRPr="00E81B1B">
        <w:t>Druckkraft</w:t>
      </w:r>
      <w:commentRangeEnd w:id="5283"/>
      <w:r w:rsidR="00384E29">
        <w:rPr>
          <w:rStyle w:val="Kommentarzeichen"/>
        </w:rPr>
        <w:commentReference w:id="5283"/>
      </w:r>
      <w:del w:id="5284" w:author="Jan Wenker" w:date="2021-12-14T14:26:00Z">
        <w:r w:rsidR="00C60957" w:rsidRPr="00E81B1B" w:rsidDel="00ED6DC6">
          <w:delText xml:space="preserve"> </w:delText>
        </w:r>
        <w:r w:rsidR="00C60957" w:rsidRPr="00E81B1B" w:rsidDel="00602280">
          <w:delText>gespalten</w:delText>
        </w:r>
      </w:del>
      <w:r w:rsidR="00C60957" w:rsidRPr="00E81B1B">
        <w:t xml:space="preserve">. Die Druckkraft wirkt sich positiv auf die </w:t>
      </w:r>
      <w:ins w:id="5285" w:author="Stefan Behring [2]" w:date="2021-12-21T19:56:00Z">
        <w:r w:rsidR="005B4761">
          <w:t>Schub</w:t>
        </w:r>
      </w:ins>
      <w:r w:rsidR="00C60957" w:rsidRPr="00E81B1B">
        <w:t>Tragfähigkeit der Fuge aus, sodass die</w:t>
      </w:r>
      <w:ins w:id="5286" w:author="Stefan Behring [2]" w:date="2021-12-21T19:56:00Z">
        <w:r w:rsidR="0042016C">
          <w:t>se</w:t>
        </w:r>
      </w:ins>
      <w:r w:rsidR="00C60957" w:rsidRPr="00E81B1B">
        <w:t xml:space="preserve"> </w:t>
      </w:r>
      <w:del w:id="5287" w:author="Stefan Behring [2]" w:date="2021-12-21T19:56:00Z">
        <w:r w:rsidR="00C60957" w:rsidRPr="00E81B1B" w:rsidDel="0042016C">
          <w:delText>Tragfähigkeit</w:delText>
        </w:r>
      </w:del>
      <w:r w:rsidR="00C60957" w:rsidRPr="00E81B1B">
        <w:t xml:space="preserve"> im Vergleich zur tatsächlichen Belastung im </w:t>
      </w:r>
      <w:del w:id="5288" w:author="Stefan Behring [2]" w:date="2021-12-21T19:56:00Z">
        <w:r w:rsidR="00C60957" w:rsidRPr="00E81B1B" w:rsidDel="0042016C">
          <w:delText xml:space="preserve">Bauwerk </w:delText>
        </w:r>
      </w:del>
      <w:ins w:id="5289" w:author="Stefan Behring [2]" w:date="2021-12-21T19:56:00Z">
        <w:r w:rsidR="0042016C">
          <w:t>Decke</w:t>
        </w:r>
        <w:r w:rsidR="003C69E1">
          <w:t>nbauteil</w:t>
        </w:r>
        <w:r w:rsidR="0042016C" w:rsidRPr="00E81B1B">
          <w:t xml:space="preserve"> </w:t>
        </w:r>
      </w:ins>
      <w:r w:rsidR="00C60957" w:rsidRPr="00E81B1B">
        <w:t xml:space="preserve">leicht überschätzt wird. </w:t>
      </w:r>
    </w:p>
    <w:p w14:paraId="40104638" w14:textId="769D1308" w:rsidR="760CF52A" w:rsidRPr="00E81B1B" w:rsidRDefault="00B73731" w:rsidP="00B73731">
      <w:r w:rsidRPr="00E81B1B">
        <w:t>Die Verbundlänge wurde zu 475 mm gewählt.</w:t>
      </w:r>
      <w:r w:rsidR="760CF52A" w:rsidRPr="00E81B1B">
        <w:t xml:space="preserve"> In späteren Versuchen wurde der Versuchsaufbau </w:t>
      </w:r>
      <w:del w:id="5290" w:author="Stefan Behring [2]" w:date="2021-12-21T19:58:00Z">
        <w:r w:rsidR="760CF52A" w:rsidRPr="00E81B1B" w:rsidDel="00B81AA2">
          <w:delText xml:space="preserve">aufgrund von Lieferengpässen </w:delText>
        </w:r>
        <w:r w:rsidRPr="00E81B1B" w:rsidDel="00B81AA2">
          <w:delText xml:space="preserve">so </w:delText>
        </w:r>
        <w:r w:rsidR="760CF52A" w:rsidRPr="00E81B1B" w:rsidDel="00B81AA2">
          <w:delText>angepasst</w:delText>
        </w:r>
      </w:del>
      <w:ins w:id="5291" w:author="Stefan Behring [2]" w:date="2021-12-21T19:58:00Z">
        <w:r w:rsidR="00B81AA2">
          <w:t>dahingeh</w:t>
        </w:r>
        <w:r w:rsidR="00585399">
          <w:t>end modifiziert</w:t>
        </w:r>
      </w:ins>
      <w:r w:rsidRPr="00E81B1B">
        <w:t>, dass quadratische Querschnitte 10</w:t>
      </w:r>
      <w:r w:rsidR="00537FEF">
        <w:t>0</w:t>
      </w:r>
      <w:r w:rsidRPr="00E81B1B">
        <w:t>x1</w:t>
      </w:r>
      <w:r w:rsidR="00537FEF">
        <w:t>0</w:t>
      </w:r>
      <w:r w:rsidRPr="00E81B1B">
        <w:t xml:space="preserve">0 </w:t>
      </w:r>
      <w:r w:rsidR="00537FEF">
        <w:t>m</w:t>
      </w:r>
      <w:r w:rsidRPr="00E81B1B">
        <w:t>m</w:t>
      </w:r>
      <w:ins w:id="5292" w:author="Jan Wenker" w:date="2021-12-14T14:27:00Z">
        <w:r w:rsidR="00A80F66">
          <w:t>²</w:t>
        </w:r>
      </w:ins>
      <w:r w:rsidRPr="00E81B1B">
        <w:t xml:space="preserve">, verwendet werden konnten. Aus geometrischen Gründen </w:t>
      </w:r>
      <w:del w:id="5293" w:author="Stefan Behring [2]" w:date="2021-12-21T19:59:00Z">
        <w:r w:rsidRPr="00E81B1B" w:rsidDel="00DD13DA">
          <w:delText xml:space="preserve">musste </w:delText>
        </w:r>
      </w:del>
      <w:ins w:id="5294" w:author="Stefan Behring [2]" w:date="2021-12-21T19:59:00Z">
        <w:r w:rsidR="00DD13DA">
          <w:t>wurde</w:t>
        </w:r>
        <w:r w:rsidR="00DD13DA" w:rsidRPr="00E81B1B">
          <w:t xml:space="preserve"> </w:t>
        </w:r>
      </w:ins>
      <w:r w:rsidRPr="00E81B1B">
        <w:t>die Verbundlänge daher auf</w:t>
      </w:r>
      <w:r w:rsidR="760CF52A" w:rsidRPr="00E81B1B">
        <w:t xml:space="preserve"> 392 mm</w:t>
      </w:r>
      <w:r w:rsidRPr="00E81B1B">
        <w:t xml:space="preserve"> angepasst</w:t>
      </w:r>
      <w:del w:id="5295" w:author="Stefan Behring [2]" w:date="2021-12-21T20:00:00Z">
        <w:r w:rsidRPr="00E81B1B" w:rsidDel="001B5BD9">
          <w:delText xml:space="preserve"> werden, da sonst die Prüfkraft außermittig auf die Probekörper gewirkt </w:delText>
        </w:r>
      </w:del>
      <w:ins w:id="5296" w:author="Jan Wenker" w:date="2021-12-14T14:27:00Z">
        <w:del w:id="5297" w:author="Stefan Behring [2]" w:date="2021-12-21T20:00:00Z">
          <w:r w:rsidR="00E96E3D" w:rsidRPr="00E81B1B" w:rsidDel="001B5BD9">
            <w:delText xml:space="preserve">hätte </w:delText>
          </w:r>
        </w:del>
      </w:ins>
      <w:del w:id="5298" w:author="Stefan Behring [2]" w:date="2021-12-21T20:00:00Z">
        <w:r w:rsidRPr="00E81B1B" w:rsidDel="001B5BD9">
          <w:delText>und das Ergebnis verfälscht</w:delText>
        </w:r>
      </w:del>
      <w:ins w:id="5299" w:author="Jan Wenker" w:date="2021-12-14T14:27:00Z">
        <w:del w:id="5300" w:author="Stefan Behring [2]" w:date="2021-12-21T20:00:00Z">
          <w:r w:rsidR="00E96E3D" w:rsidDel="001B5BD9">
            <w:delText xml:space="preserve"> worden wäre</w:delText>
          </w:r>
        </w:del>
      </w:ins>
      <w:del w:id="5301" w:author="Stefan Behring [2]" w:date="2021-12-21T20:00:00Z">
        <w:r w:rsidRPr="00E81B1B" w:rsidDel="001B5BD9">
          <w:delText xml:space="preserve"> hätte</w:delText>
        </w:r>
      </w:del>
      <w:r w:rsidRPr="00E81B1B">
        <w:t xml:space="preserve">. Die Ergebnisse sind stets auf die Verbundfläche skaliert oder direkt als Schubspannung wiedergegeben, sodass eine Vergleichbarkeit zwischen den beiden Aufbauten </w:t>
      </w:r>
      <w:del w:id="5302" w:author="Stefan Behring [2]" w:date="2021-12-21T20:00:00Z">
        <w:r w:rsidRPr="00E81B1B" w:rsidDel="001B5BD9">
          <w:delText xml:space="preserve">gegeben </w:delText>
        </w:r>
      </w:del>
      <w:ins w:id="5303" w:author="Stefan Behring [2]" w:date="2021-12-21T20:00:00Z">
        <w:r w:rsidR="001B5BD9">
          <w:t xml:space="preserve">gewährleistet </w:t>
        </w:r>
      </w:ins>
      <w:r w:rsidRPr="00E81B1B">
        <w:t xml:space="preserve">ist. </w:t>
      </w:r>
      <w:r w:rsidR="760CF52A" w:rsidRPr="00E81B1B">
        <w:rPr>
          <w:rFonts w:eastAsia="Calibri"/>
        </w:rPr>
        <w:t xml:space="preserve">Die Schubspannung in der Fuge wird nach </w:t>
      </w:r>
      <w:del w:id="5304" w:author="Stefan Behring [2]" w:date="2021-12-21T20:00:00Z">
        <w:r w:rsidR="760CF52A" w:rsidRPr="00E81B1B" w:rsidDel="008101B0">
          <w:rPr>
            <w:rFonts w:eastAsia="Calibri"/>
          </w:rPr>
          <w:delText>folgender Formel</w:delText>
        </w:r>
      </w:del>
      <w:ins w:id="5305" w:author="Stefan Behring [2]" w:date="2021-12-21T20:00:00Z">
        <w:r w:rsidR="008101B0">
          <w:rPr>
            <w:rFonts w:eastAsia="Calibri"/>
          </w:rPr>
          <w:t>GL15</w:t>
        </w:r>
      </w:ins>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5E892628" w:rsidR="00F130FE" w:rsidRPr="00E81B1B" w:rsidRDefault="00F130FE" w:rsidP="00F130FE">
            <w:pPr>
              <w:pStyle w:val="Beschriftung"/>
              <w:jc w:val="center"/>
            </w:pPr>
            <w:r w:rsidRPr="00E81B1B">
              <w:t xml:space="preserve">Gl. </w:t>
            </w:r>
            <w:r>
              <w:fldChar w:fldCharType="begin"/>
            </w:r>
            <w:r>
              <w:instrText>SEQ Formel \* ARABIC</w:instrText>
            </w:r>
            <w:r>
              <w:fldChar w:fldCharType="separate"/>
            </w:r>
            <w:ins w:id="5306" w:author="Carsten Hein" w:date="2022-01-14T10:17:00Z">
              <w:r w:rsidR="00916225">
                <w:rPr>
                  <w:noProof/>
                </w:rPr>
                <w:t>13</w:t>
              </w:r>
            </w:ins>
            <w:del w:id="5307" w:author="Carsten Hein" w:date="2022-01-14T10:17:00Z">
              <w:r w:rsidR="009737A6" w:rsidDel="00916225">
                <w:rPr>
                  <w:noProof/>
                </w:rPr>
                <w:delText>15</w:delText>
              </w:r>
            </w:del>
            <w:r>
              <w:fldChar w:fldCharType="end"/>
            </w:r>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64B3F377">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71"/>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882B75B" w14:textId="77777777" w:rsidR="009C12A5" w:rsidRPr="00E81B1B" w:rsidRDefault="08E4C02F" w:rsidP="009C12A5">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73">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76549796" w:rsidR="00F130FE" w:rsidRPr="00E81B1B" w:rsidRDefault="00F130FE" w:rsidP="00F130FE">
      <w:pPr>
        <w:pStyle w:val="Beschriftung"/>
      </w:pPr>
      <w:bookmarkStart w:id="5308" w:name="_Ref82264977"/>
      <w:bookmarkStart w:id="5309" w:name="_Toc93048352"/>
      <w:r w:rsidRPr="00E81B1B">
        <w:t xml:space="preserve">Abbildung </w:t>
      </w:r>
      <w:r>
        <w:fldChar w:fldCharType="begin"/>
      </w:r>
      <w:r>
        <w:instrText>SEQ Abbildung \* ARABIC</w:instrText>
      </w:r>
      <w:r>
        <w:fldChar w:fldCharType="separate"/>
      </w:r>
      <w:ins w:id="5310" w:author="Carsten Hein" w:date="2022-01-14T10:17:00Z">
        <w:r w:rsidR="00916225">
          <w:rPr>
            <w:noProof/>
          </w:rPr>
          <w:t>22</w:t>
        </w:r>
      </w:ins>
      <w:del w:id="5311" w:author="Carsten Hein" w:date="2021-12-28T15:52:00Z">
        <w:r w:rsidR="00950524" w:rsidRPr="00E81B1B" w:rsidDel="0010707D">
          <w:rPr>
            <w:noProof/>
          </w:rPr>
          <w:delText>24</w:delText>
        </w:r>
      </w:del>
      <w:r>
        <w:fldChar w:fldCharType="end"/>
      </w:r>
      <w:bookmarkEnd w:id="5308"/>
      <w:r w:rsidRPr="00E81B1B">
        <w:t xml:space="preserve"> Abmessungen der Scherprüfkörper (links) sowie Prüfkörper in der Prüfeinrichtung (rechts)</w:t>
      </w:r>
      <w:bookmarkEnd w:id="5309"/>
    </w:p>
    <w:p w14:paraId="38BC228A" w14:textId="2D7A0563" w:rsidR="009C12A5" w:rsidRPr="00E81B1B" w:rsidRDefault="0A2C1E8B" w:rsidP="00C75E88">
      <w:pPr>
        <w:pStyle w:val="berschrift3"/>
        <w:numPr>
          <w:ilvl w:val="2"/>
          <w:numId w:val="29"/>
        </w:numPr>
        <w:rPr>
          <w:noProof w:val="0"/>
          <w:lang w:val="de-DE"/>
        </w:rPr>
      </w:pPr>
      <w:bookmarkStart w:id="5312" w:name="_Toc92091743"/>
      <w:bookmarkStart w:id="5313" w:name="_Toc92092185"/>
      <w:bookmarkStart w:id="5314" w:name="_Toc92092297"/>
      <w:bookmarkStart w:id="5315" w:name="_Toc93048280"/>
      <w:r w:rsidRPr="64B3F377">
        <w:rPr>
          <w:noProof w:val="0"/>
          <w:lang w:val="de-DE"/>
        </w:rPr>
        <w:t xml:space="preserve">Versuchsprogramm und </w:t>
      </w:r>
      <w:r w:rsidR="4AFB18F3" w:rsidRPr="64B3F377">
        <w:rPr>
          <w:noProof w:val="0"/>
          <w:lang w:val="de-DE"/>
        </w:rPr>
        <w:t>Herstellung der Probekörper</w:t>
      </w:r>
      <w:ins w:id="5316" w:author="Stefan Behring [2]" w:date="2021-12-21T20:01:00Z">
        <w:r w:rsidR="00FC6881">
          <w:rPr>
            <w:noProof w:val="0"/>
            <w:lang w:val="de-DE"/>
          </w:rPr>
          <w:t xml:space="preserve"> der Slipblockversuche</w:t>
        </w:r>
      </w:ins>
      <w:bookmarkEnd w:id="5312"/>
      <w:bookmarkEnd w:id="5313"/>
      <w:bookmarkEnd w:id="5314"/>
      <w:bookmarkEnd w:id="5315"/>
    </w:p>
    <w:p w14:paraId="2485CF3E" w14:textId="391D5CA3" w:rsidR="009C12A5" w:rsidRPr="00E81B1B" w:rsidRDefault="00847BC8" w:rsidP="009C12A5">
      <w:pPr>
        <w:spacing w:after="240"/>
      </w:pPr>
      <w:ins w:id="5317" w:author="Stefan Behring [2]" w:date="2021-12-21T20:19:00Z">
        <w:r>
          <w:t>Wie in Abschnitt   beschreiben, wur</w:t>
        </w:r>
      </w:ins>
      <w:ins w:id="5318" w:author="Stefan Behring [2]" w:date="2021-12-21T20:20:00Z">
        <w:r>
          <w:t xml:space="preserve">den </w:t>
        </w:r>
      </w:ins>
      <w:del w:id="5319" w:author="Stefan Behring [2]" w:date="2021-12-21T20:20:00Z">
        <w:r w:rsidR="760CF52A" w:rsidRPr="00E81B1B" w:rsidDel="00847BC8">
          <w:delText>D</w:delText>
        </w:r>
      </w:del>
      <w:ins w:id="5320" w:author="Stefan Behring [2]" w:date="2021-12-21T20:20:00Z">
        <w:r>
          <w:t>d</w:t>
        </w:r>
      </w:ins>
      <w:r w:rsidR="760CF52A" w:rsidRPr="00E81B1B">
        <w:t>ie Holzkörper wurden aus Brettschichtholz der Güteklasse GL24h bzw. C24 hergestellt. Der Beton wurde zum Teil im Fertigteilwerk der Firma Brüninghoff oder an der TU Berlin hergestellt. Die Übersicht über das</w:t>
      </w:r>
      <w:ins w:id="5321" w:author="Stefan Behring [2]" w:date="2021-12-21T20:01:00Z">
        <w:r w:rsidR="00EA78A6">
          <w:t xml:space="preserve"> vollständige</w:t>
        </w:r>
      </w:ins>
      <w:r w:rsidR="760CF52A" w:rsidRPr="00E81B1B">
        <w:t xml:space="preserve"> Versuchsprogramm</w:t>
      </w:r>
      <w:ins w:id="5322" w:author="Stefan Behring [2]" w:date="2021-12-21T20:02:00Z">
        <w:r w:rsidR="007A70E0">
          <w:t xml:space="preserve"> mit den</w:t>
        </w:r>
      </w:ins>
      <w:ins w:id="5323" w:author="Stefan Behring [2]" w:date="2021-12-21T20:20:00Z">
        <w:r w:rsidR="00925E6E">
          <w:t xml:space="preserve"> zugehörigen</w:t>
        </w:r>
      </w:ins>
      <w:ins w:id="5324" w:author="Stefan Behring [2]" w:date="2021-12-21T20:02:00Z">
        <w:r w:rsidR="007A70E0">
          <w:t xml:space="preserve"> Bezeichnungen der Prüfkörper ist</w:t>
        </w:r>
      </w:ins>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ins w:id="5325" w:author="Carsten Hein" w:date="2022-01-14T10:17:00Z">
        <w:r w:rsidR="00916225" w:rsidRPr="00E81B1B">
          <w:t xml:space="preserve">Tabelle </w:t>
        </w:r>
        <w:r w:rsidR="00916225">
          <w:rPr>
            <w:noProof/>
          </w:rPr>
          <w:t>7</w:t>
        </w:r>
      </w:ins>
      <w:del w:id="5326" w:author="Carsten Hein" w:date="2022-01-03T08:40:00Z">
        <w:r w:rsidR="00F130FE" w:rsidRPr="00E81B1B" w:rsidDel="009737A6">
          <w:delText>Tabelle 13</w:delText>
        </w:r>
      </w:del>
      <w:r w:rsidR="00F130FE" w:rsidRPr="00E81B1B">
        <w:fldChar w:fldCharType="end"/>
      </w:r>
      <w:r w:rsidR="760CF52A" w:rsidRPr="00E81B1B">
        <w:t xml:space="preserve"> </w:t>
      </w:r>
      <w:ins w:id="5327" w:author="Stefan Behring [2]" w:date="2021-12-21T20:02:00Z">
        <w:r w:rsidR="0003629D">
          <w:t>aufgeführt.</w:t>
        </w:r>
      </w:ins>
      <w:del w:id="5328" w:author="Stefan Behring [2]" w:date="2021-12-21T20:02:00Z">
        <w:r w:rsidR="760CF52A" w:rsidRPr="00E81B1B" w:rsidDel="0003629D">
          <w:delText xml:space="preserve">enthält </w:delText>
        </w:r>
        <w:r w:rsidR="00537FEF" w:rsidDel="0003629D">
          <w:delText>einen Überblick über das gesamte Versuchsprogramm sowie eine Erläuterung der Abkürzungen.</w:delText>
        </w:r>
      </w:del>
      <w:r w:rsidR="00537FEF">
        <w:t xml:space="preserve"> Informationen zu den verwendeten </w:t>
      </w:r>
      <w:commentRangeStart w:id="5329"/>
      <w:r w:rsidR="00537FEF">
        <w:t>Baustoffen</w:t>
      </w:r>
      <w:commentRangeEnd w:id="5329"/>
      <w:r w:rsidR="007D1ED1">
        <w:rPr>
          <w:rStyle w:val="Kommentarzeichen"/>
        </w:rPr>
        <w:commentReference w:id="5329"/>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ins w:id="5330" w:author="Carsten Hein" w:date="2022-01-14T10:17:00Z">
        <w:r w:rsidR="00916225" w:rsidRPr="00E81B1B">
          <w:t xml:space="preserve">Tabelle </w:t>
        </w:r>
        <w:r w:rsidR="00916225">
          <w:rPr>
            <w:noProof/>
          </w:rPr>
          <w:t>8</w:t>
        </w:r>
      </w:ins>
      <w:del w:id="5331" w:author="Carsten Hein" w:date="2022-01-03T08:40:00Z">
        <w:r w:rsidR="00537FEF" w:rsidRPr="00E81B1B" w:rsidDel="009737A6">
          <w:delText>Tabelle 14</w:delText>
        </w:r>
      </w:del>
      <w:r w:rsidR="00537FEF">
        <w:fldChar w:fldCharType="end"/>
      </w:r>
      <w:r w:rsidR="00537FEF">
        <w:t xml:space="preserve">) zu entnehmen </w:t>
      </w:r>
    </w:p>
    <w:p w14:paraId="39C6A7D6" w14:textId="00BD8EBA" w:rsidR="008E3F0D" w:rsidRPr="00E81B1B" w:rsidRDefault="008E3F0D" w:rsidP="008E3F0D">
      <w:pPr>
        <w:pStyle w:val="Beschriftung"/>
      </w:pPr>
      <w:bookmarkStart w:id="5332" w:name="_Ref80102042"/>
      <w:bookmarkStart w:id="5333" w:name="_Toc92091859"/>
      <w:r w:rsidRPr="00E81B1B">
        <w:t xml:space="preserve">Tabelle </w:t>
      </w:r>
      <w:r w:rsidRPr="00E81B1B">
        <w:fldChar w:fldCharType="begin"/>
      </w:r>
      <w:r w:rsidRPr="00E81B1B">
        <w:instrText>SEQ Tabelle \* ARABIC</w:instrText>
      </w:r>
      <w:r w:rsidRPr="00E81B1B">
        <w:fldChar w:fldCharType="separate"/>
      </w:r>
      <w:ins w:id="5334" w:author="Carsten Hein" w:date="2022-01-14T10:17:00Z">
        <w:r w:rsidR="00916225">
          <w:rPr>
            <w:noProof/>
          </w:rPr>
          <w:t>7</w:t>
        </w:r>
      </w:ins>
      <w:del w:id="5335" w:author="Carsten Hein" w:date="2022-01-14T10:17:00Z">
        <w:r w:rsidR="009737A6" w:rsidDel="00916225">
          <w:rPr>
            <w:noProof/>
          </w:rPr>
          <w:delText>13</w:delText>
        </w:r>
      </w:del>
      <w:r w:rsidRPr="00E81B1B">
        <w:fldChar w:fldCharType="end"/>
      </w:r>
      <w:bookmarkEnd w:id="5332"/>
      <w:r w:rsidRPr="00E81B1B">
        <w:t xml:space="preserve"> Gesamtes Versuchsprogramm: Scherversuche</w:t>
      </w:r>
      <w:bookmarkEnd w:id="5333"/>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lastRenderedPageBreak/>
              <w:t>Dritte Stelle: Klebstoff</w:t>
            </w:r>
          </w:p>
          <w:p w14:paraId="7F4911C7" w14:textId="57BCE48F" w:rsidR="00CF66FF" w:rsidRPr="00E81B1B" w:rsidRDefault="00CF66FF" w:rsidP="00CF66FF">
            <w:pPr>
              <w:ind w:left="709"/>
            </w:pPr>
            <w:r w:rsidRPr="00E81B1B">
              <w:t>C1 … Compono Mischung 1 (2K Epoxidharz, GK 3 mm)</w:t>
            </w:r>
          </w:p>
          <w:p w14:paraId="674EFFCB" w14:textId="36BBFBB1" w:rsidR="00CF66FF" w:rsidRPr="00E81B1B" w:rsidRDefault="00CF66FF" w:rsidP="00CF66FF">
            <w:pPr>
              <w:ind w:left="709"/>
            </w:pPr>
            <w:r w:rsidRPr="00E81B1B">
              <w:t>C3 … Compono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PU … 2K Polyurethan Klebstoff von Collano</w:t>
            </w:r>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commentRangeStart w:id="5336"/>
            <w:r w:rsidRPr="00E81B1B">
              <w:t xml:space="preserve">FU </w:t>
            </w:r>
            <w:commentRangeEnd w:id="5336"/>
            <w:r w:rsidR="00E32AC0">
              <w:rPr>
                <w:rStyle w:val="Kommentarzeichen"/>
              </w:rPr>
              <w:commentReference w:id="5336"/>
            </w:r>
            <w:r w:rsidRPr="00E81B1B">
              <w:t>…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lastRenderedPageBreak/>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3C6C3F76" w14:textId="5295878C" w:rsidR="009C12A5" w:rsidRPr="00E81B1B" w:rsidRDefault="760CF52A" w:rsidP="009C12A5">
      <w:pPr>
        <w:spacing w:after="240"/>
      </w:pPr>
      <w:r w:rsidRPr="00E81B1B">
        <w:t xml:space="preserve">Die Verklebung erfolgte stets in den Werkstätten der TU Berlin. Zur </w:t>
      </w:r>
      <w:ins w:id="5337" w:author="Stefan Behring [2]" w:date="2021-12-21T20:24:00Z">
        <w:r w:rsidR="00AA1B15">
          <w:t>Sicher</w:t>
        </w:r>
        <w:r w:rsidR="000F2D54">
          <w:t>stellung der Klebefugendicke für die Klebstoffe Kompono (C1)</w:t>
        </w:r>
        <w:r w:rsidR="000D5B61">
          <w:t xml:space="preserve"> etc.</w:t>
        </w:r>
      </w:ins>
      <w:ins w:id="5338" w:author="Stefan Behring [2]" w:date="2021-12-21T20:25:00Z">
        <w:r w:rsidR="000D5B61">
          <w:t xml:space="preserve"> (zähle alle auf)</w:t>
        </w:r>
      </w:ins>
      <w:ins w:id="5339" w:author="Stefan Behring [2]" w:date="2021-12-21T20:24:00Z">
        <w:r w:rsidR="000D5B61">
          <w:t xml:space="preserve"> </w:t>
        </w:r>
      </w:ins>
      <w:ins w:id="5340" w:author="Stefan Behring [2]" w:date="2021-12-21T20:25:00Z">
        <w:r w:rsidR="000D5B61">
          <w:t xml:space="preserve">wurden </w:t>
        </w:r>
        <w:commentRangeStart w:id="5341"/>
        <w:r w:rsidR="00E34357">
          <w:t>Distanzplättchen</w:t>
        </w:r>
      </w:ins>
      <w:commentRangeEnd w:id="5341"/>
      <w:ins w:id="5342" w:author="Stefan Behring [2]" w:date="2021-12-21T20:27:00Z">
        <w:r w:rsidR="000F5A45">
          <w:rPr>
            <w:rStyle w:val="Kommentarzeichen"/>
          </w:rPr>
          <w:commentReference w:id="5341"/>
        </w:r>
      </w:ins>
      <w:ins w:id="5343" w:author="Stefan Behring [2]" w:date="2021-12-21T20:25:00Z">
        <w:r w:rsidR="00E34357">
          <w:t xml:space="preserve"> der Dicke 4 mm auf die Klebefuge gelegt</w:t>
        </w:r>
      </w:ins>
      <w:ins w:id="5344" w:author="Stefan Behring [2]" w:date="2021-12-21T20:26:00Z">
        <w:r w:rsidR="006D245C">
          <w:t>. Anschließende erfolgte der Auftrag des Polymerbetons</w:t>
        </w:r>
        <w:r w:rsidR="000F5A45">
          <w:t xml:space="preserve"> mit einer Glättkelle.</w:t>
        </w:r>
      </w:ins>
      <w:ins w:id="5345" w:author="Stefan Behring [2]" w:date="2021-12-21T20:27:00Z">
        <w:r w:rsidR="000F5A45">
          <w:t xml:space="preserve"> </w:t>
        </w:r>
      </w:ins>
      <w:del w:id="5346" w:author="Stefan Behring [2]" w:date="2021-12-21T20:28:00Z">
        <w:r w:rsidRPr="00E81B1B" w:rsidDel="00560F87">
          <w:delText>Einstellung der Klebschichtdicke wurden im Falle</w:delText>
        </w:r>
      </w:del>
      <w:ins w:id="5347" w:author="Jan Wenker" w:date="2021-12-16T11:54:00Z">
        <w:del w:id="5348" w:author="Stefan Behring [2]" w:date="2021-12-21T20:28:00Z">
          <w:r w:rsidR="005977F0" w:rsidDel="00560F87">
            <w:delText>Fall</w:delText>
          </w:r>
        </w:del>
      </w:ins>
      <w:del w:id="5349" w:author="Stefan Behring [2]" w:date="2021-12-21T20:28:00Z">
        <w:r w:rsidRPr="00E81B1B" w:rsidDel="00560F87">
          <w:delText xml:space="preserve"> der Verklebung mit Klebstoff C1 Schrauben so tief in das Holz geschraubt, dass sie 4 mm weit herausragten. Danach wurde der Polymerbeton mit Kellen aufgetragen, verteilt und die Betonkörper aufgelegt. Überschüssiger Polymerbeton wurde durch leichten Druck aus der Fuge gepresst. </w:delText>
        </w:r>
      </w:del>
    </w:p>
    <w:p w14:paraId="6F7C1B1B" w14:textId="58CA20C1" w:rsidR="06D714A2" w:rsidRPr="00E81B1B" w:rsidRDefault="760CF52A" w:rsidP="760CF52A">
      <w:r w:rsidRPr="00E81B1B">
        <w:t>Für die Verklebung mit dem 2k-Polyurethan-Klebstoff</w:t>
      </w:r>
      <w:ins w:id="5350" w:author="Stefan Behring [2]" w:date="2021-12-21T20:28:00Z">
        <w:r w:rsidR="00560F87">
          <w:t xml:space="preserve"> (C_irgenwas)</w:t>
        </w:r>
      </w:ins>
      <w:r w:rsidRPr="00E81B1B">
        <w:t xml:space="preserve"> der Collano AG erwies sich dieses Vorgehen als ungeeignet, da der Klebstoff zu flüssig war. Zur Einstellung der Fugendicke wurde stattdessen Schaumstoffdichtband</w:t>
      </w:r>
      <w:ins w:id="5351" w:author="Stefan Behring [2]" w:date="2021-12-21T20:29:00Z">
        <w:r w:rsidR="00041786">
          <w:t xml:space="preserve"> der Dicke 4mm</w:t>
        </w:r>
      </w:ins>
      <w:r w:rsidRPr="00E81B1B">
        <w:t xml:space="preserve"> seitlich auf den langen Rand der Holzkörper geklebt (</w:t>
      </w:r>
      <w:r w:rsidR="00537FEF">
        <w:fldChar w:fldCharType="begin"/>
      </w:r>
      <w:r w:rsidR="00537FEF">
        <w:instrText xml:space="preserve"> REF _Ref83842897 \h </w:instrText>
      </w:r>
      <w:r w:rsidR="00537FEF">
        <w:fldChar w:fldCharType="separate"/>
      </w:r>
      <w:ins w:id="5352" w:author="Carsten Hein" w:date="2022-01-14T10:17:00Z">
        <w:r w:rsidR="00916225" w:rsidRPr="00E81B1B">
          <w:t xml:space="preserve">Abbildung </w:t>
        </w:r>
        <w:r w:rsidR="00916225">
          <w:rPr>
            <w:noProof/>
          </w:rPr>
          <w:t>23</w:t>
        </w:r>
      </w:ins>
      <w:del w:id="5353" w:author="Carsten Hein" w:date="2022-01-03T08:40:00Z">
        <w:r w:rsidR="00537FEF" w:rsidRPr="00E81B1B" w:rsidDel="009737A6">
          <w:delText>Abbildung 25</w:delText>
        </w:r>
      </w:del>
      <w:r w:rsidR="00537FEF">
        <w:fldChar w:fldCharType="end"/>
      </w:r>
      <w:r w:rsidR="00537FEF">
        <w:t xml:space="preserve">). </w:t>
      </w:r>
      <w:del w:id="5354" w:author="Stefan Behring [2]" w:date="2021-12-21T20:29:00Z">
        <w:r w:rsidRPr="00E81B1B" w:rsidDel="00CC7D8F">
          <w:delText xml:space="preserve">Durch vorheriges Auflegen der Betonkörper wurde ermittelt, dass sich dieses etwa auf </w:delText>
        </w:r>
        <w:r w:rsidR="00537FEF" w:rsidDel="00CC7D8F">
          <w:delText xml:space="preserve">etwa </w:delText>
        </w:r>
        <w:r w:rsidR="00D979E8" w:rsidRPr="00E81B1B" w:rsidDel="00CC7D8F">
          <w:delText>4</w:delText>
        </w:r>
        <w:r w:rsidRPr="00E81B1B" w:rsidDel="00CC7D8F">
          <w:delText xml:space="preserve"> mm Höhe zusammendrücken lässt. </w:delText>
        </w:r>
      </w:del>
      <w:r w:rsidRPr="00E81B1B">
        <w:t xml:space="preserve">Auf eine Abdichtung der kurzen Seiten wurde verzichtet, um Lufteinschluss zu vermeiden und den Versuchsaufbau nicht zu beeinflussen. </w:t>
      </w:r>
    </w:p>
    <w:p w14:paraId="62C08A27" w14:textId="6119F678" w:rsidR="06D714A2" w:rsidRPr="00E81B1B" w:rsidRDefault="760CF52A" w:rsidP="00D979E8">
      <w:pPr>
        <w:spacing w:after="240"/>
        <w:rPr>
          <w:rFonts w:eastAsia="Calibri"/>
          <w:szCs w:val="20"/>
        </w:rPr>
      </w:pPr>
      <w:del w:id="5355" w:author="Stefan Behring [2]" w:date="2021-12-21T20:27:00Z">
        <w:r w:rsidRPr="00E81B1B" w:rsidDel="000F5A45">
          <w:rPr>
            <w:rFonts w:eastAsia="Calibri"/>
            <w:szCs w:val="20"/>
          </w:rPr>
          <w:delText xml:space="preserve">Bei der Verklebung mit den Klebstoffen C3 und E3 wurden Metallstifte </w:delText>
        </w:r>
        <w:r w:rsidR="00537FEF" w:rsidDel="000F5A45">
          <w:rPr>
            <w:rFonts w:eastAsia="Calibri"/>
            <w:szCs w:val="20"/>
          </w:rPr>
          <w:delText xml:space="preserve">oder Kunststoffplättchen </w:delText>
        </w:r>
        <w:r w:rsidR="00D979E8" w:rsidRPr="00E81B1B" w:rsidDel="000F5A45">
          <w:rPr>
            <w:rFonts w:eastAsia="Calibri"/>
            <w:szCs w:val="20"/>
          </w:rPr>
          <w:delText xml:space="preserve">als </w:delText>
        </w:r>
        <w:r w:rsidRPr="00E81B1B" w:rsidDel="000F5A45">
          <w:rPr>
            <w:rFonts w:eastAsia="Calibri"/>
            <w:szCs w:val="20"/>
          </w:rPr>
          <w:delText>Abstandhalter</w:delText>
        </w:r>
        <w:r w:rsidR="00D979E8" w:rsidRPr="00E81B1B" w:rsidDel="000F5A45">
          <w:rPr>
            <w:rFonts w:eastAsia="Calibri"/>
            <w:szCs w:val="20"/>
          </w:rPr>
          <w:delText xml:space="preserve"> in den Klebstoff gedrückt</w:delText>
        </w:r>
        <w:r w:rsidRPr="00E81B1B" w:rsidDel="000F5A45">
          <w:rPr>
            <w:rFonts w:eastAsia="Calibri"/>
            <w:szCs w:val="20"/>
          </w:rPr>
          <w:delText>, da Schrauben oder Schaumstoffband beim Auftrag mit dem Zahnspachtel im Weg gewesen wären.</w:delText>
        </w:r>
      </w:del>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74">
                            <a:extLst>
                              <a:ext uri="{BEBA8EAE-BF5A-486C-A8C5-ECC9F3942E4B}">
                                <a14:imgProps xmlns:a14="http://schemas.microsoft.com/office/drawing/2010/main">
                                  <a14:imgLayer r:embed="rId75">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AF2CF50" w:rsidR="760CF52A" w:rsidRPr="00E81B1B" w:rsidRDefault="00F130FE" w:rsidP="00F130FE">
            <w:pPr>
              <w:pStyle w:val="Beschriftung"/>
              <w:rPr>
                <w:rFonts w:eastAsia="Calibri"/>
              </w:rPr>
            </w:pPr>
            <w:bookmarkStart w:id="5356" w:name="_Ref83842897"/>
            <w:bookmarkStart w:id="5357" w:name="_Toc93048353"/>
            <w:r w:rsidRPr="00E81B1B">
              <w:lastRenderedPageBreak/>
              <w:t xml:space="preserve">Abbildung </w:t>
            </w:r>
            <w:r>
              <w:fldChar w:fldCharType="begin"/>
            </w:r>
            <w:r>
              <w:instrText>SEQ Abbildung \* ARABIC</w:instrText>
            </w:r>
            <w:r>
              <w:fldChar w:fldCharType="separate"/>
            </w:r>
            <w:ins w:id="5358" w:author="Carsten Hein" w:date="2022-01-14T10:17:00Z">
              <w:r w:rsidR="00916225">
                <w:rPr>
                  <w:noProof/>
                </w:rPr>
                <w:t>23</w:t>
              </w:r>
            </w:ins>
            <w:del w:id="5359" w:author="Carsten Hein" w:date="2021-12-28T15:52:00Z">
              <w:r w:rsidR="00950524" w:rsidRPr="00E81B1B" w:rsidDel="0010707D">
                <w:rPr>
                  <w:noProof/>
                </w:rPr>
                <w:delText>25</w:delText>
              </w:r>
            </w:del>
            <w:r>
              <w:fldChar w:fldCharType="end"/>
            </w:r>
            <w:bookmarkEnd w:id="5356"/>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5357"/>
          </w:p>
        </w:tc>
        <w:tc>
          <w:tcPr>
            <w:tcW w:w="4570" w:type="dxa"/>
          </w:tcPr>
          <w:p w14:paraId="5236A5D5" w14:textId="593C7F81" w:rsidR="760CF52A" w:rsidRPr="00E81B1B" w:rsidRDefault="00D979E8" w:rsidP="00D979E8">
            <w:pPr>
              <w:pStyle w:val="Beschriftung"/>
            </w:pPr>
            <w:bookmarkStart w:id="5360" w:name="_Toc93048354"/>
            <w:r w:rsidRPr="00E81B1B">
              <w:t xml:space="preserve">Abbildung </w:t>
            </w:r>
            <w:r>
              <w:fldChar w:fldCharType="begin"/>
            </w:r>
            <w:r>
              <w:instrText>SEQ Abbildung \* ARABIC</w:instrText>
            </w:r>
            <w:r>
              <w:fldChar w:fldCharType="separate"/>
            </w:r>
            <w:ins w:id="5361" w:author="Carsten Hein" w:date="2022-01-14T10:17:00Z">
              <w:r w:rsidR="00916225">
                <w:rPr>
                  <w:noProof/>
                </w:rPr>
                <w:t>24</w:t>
              </w:r>
            </w:ins>
            <w:del w:id="5362" w:author="Carsten Hein" w:date="2021-12-28T15:52:00Z">
              <w:r w:rsidR="00950524" w:rsidRPr="00E81B1B" w:rsidDel="0010707D">
                <w:rPr>
                  <w:noProof/>
                </w:rPr>
                <w:delText>26</w:delText>
              </w:r>
            </w:del>
            <w:r>
              <w:fldChar w:fldCharType="end"/>
            </w:r>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5363"/>
            <w:r w:rsidR="00BD00BA" w:rsidRPr="00E81B1B">
              <w:t>Klebstoff</w:t>
            </w:r>
            <w:commentRangeEnd w:id="5363"/>
            <w:r w:rsidR="00D66746">
              <w:rPr>
                <w:rStyle w:val="Kommentarzeichen"/>
                <w:iCs w:val="0"/>
              </w:rPr>
              <w:commentReference w:id="5363"/>
            </w:r>
            <w:ins w:id="5364" w:author="Stefan Behring [2]" w:date="2021-12-21T20:30:00Z">
              <w:r w:rsidR="00D66746">
                <w:t xml:space="preserve"> Kompono?</w:t>
              </w:r>
            </w:ins>
            <w:r w:rsidR="00BD00BA" w:rsidRPr="00E81B1B">
              <w:t xml:space="preserve"> C1</w:t>
            </w:r>
            <w:bookmarkEnd w:id="5360"/>
          </w:p>
        </w:tc>
      </w:tr>
    </w:tbl>
    <w:p w14:paraId="4FB43B12" w14:textId="07209D42" w:rsidR="00F34650" w:rsidRPr="00E81B1B" w:rsidRDefault="7837ACB6" w:rsidP="00F130FE">
      <w:pPr>
        <w:pStyle w:val="berschrift3"/>
        <w:numPr>
          <w:ilvl w:val="2"/>
          <w:numId w:val="29"/>
        </w:numPr>
        <w:rPr>
          <w:noProof w:val="0"/>
          <w:lang w:val="de-DE"/>
        </w:rPr>
      </w:pPr>
      <w:bookmarkStart w:id="5365" w:name="_Toc92091744"/>
      <w:bookmarkStart w:id="5366" w:name="_Toc92092186"/>
      <w:bookmarkStart w:id="5367" w:name="_Toc92092298"/>
      <w:bookmarkStart w:id="5368" w:name="_Toc93048281"/>
      <w:r w:rsidRPr="64B3F377">
        <w:rPr>
          <w:noProof w:val="0"/>
          <w:lang w:val="de-DE"/>
        </w:rPr>
        <w:t>Versuchsdurchführung</w:t>
      </w:r>
      <w:bookmarkEnd w:id="5365"/>
      <w:bookmarkEnd w:id="5366"/>
      <w:bookmarkEnd w:id="5367"/>
      <w:bookmarkEnd w:id="5368"/>
    </w:p>
    <w:p w14:paraId="75DC73A4" w14:textId="0900BE50" w:rsidR="00D979E8" w:rsidRPr="00E81B1B" w:rsidRDefault="00D979E8" w:rsidP="00D979E8">
      <w:r w:rsidRPr="00E81B1B">
        <w:t xml:space="preserve">Die Prüfungen fanden an der Toni Zwick </w:t>
      </w:r>
      <w:commentRangeStart w:id="5369"/>
      <w:r w:rsidRPr="00E81B1B">
        <w:t>Prüfmaschine</w:t>
      </w:r>
      <w:commentRangeEnd w:id="5369"/>
      <w:r w:rsidR="00B9152F">
        <w:rPr>
          <w:rStyle w:val="Kommentarzeichen"/>
        </w:rPr>
        <w:commentReference w:id="5369"/>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916225">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ins w:id="5370" w:author="Jan Wenker" w:date="2021-12-14T14:30:00Z">
        <w:r w:rsidR="00AC56FC">
          <w:t xml:space="preserve">jeweils gegenüberliegenden </w:t>
        </w:r>
      </w:ins>
      <w:r w:rsidRPr="00E81B1B">
        <w:t xml:space="preserve">Verbundpartner </w:t>
      </w:r>
      <w:ins w:id="5371" w:author="Jan Wenker" w:date="2021-12-14T14:31:00Z">
        <w:r w:rsidR="00AC56FC">
          <w:t xml:space="preserve">Holz und Beton </w:t>
        </w:r>
      </w:ins>
      <w:r w:rsidRPr="00E81B1B">
        <w:t>eingeleitet.</w:t>
      </w:r>
      <w:r w:rsidR="00537FEF">
        <w:t xml:space="preserve"> </w:t>
      </w:r>
      <w:r w:rsidR="00537FEF">
        <w:fldChar w:fldCharType="begin"/>
      </w:r>
      <w:r w:rsidR="00537FEF">
        <w:instrText xml:space="preserve"> REF _Ref83843019 \h </w:instrText>
      </w:r>
      <w:r w:rsidR="00537FEF">
        <w:fldChar w:fldCharType="separate"/>
      </w:r>
      <w:ins w:id="5372" w:author="Carsten Hein" w:date="2022-01-14T10:17:00Z">
        <w:r w:rsidR="00916225" w:rsidRPr="00E81B1B">
          <w:t xml:space="preserve">Abbildung </w:t>
        </w:r>
        <w:r w:rsidR="00916225">
          <w:rPr>
            <w:noProof/>
          </w:rPr>
          <w:t>25</w:t>
        </w:r>
      </w:ins>
      <w:del w:id="5373" w:author="Carsten Hein" w:date="2022-01-03T08:40:00Z">
        <w:r w:rsidR="00537FEF" w:rsidRPr="00E81B1B" w:rsidDel="009737A6">
          <w:delText>Abbildung 27</w:delText>
        </w:r>
      </w:del>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77"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p>
    <w:p w14:paraId="79061CB7" w14:textId="6EF17FC1" w:rsidR="00D979E8" w:rsidRPr="00E81B1B" w:rsidRDefault="00D979E8" w:rsidP="00D979E8">
      <w:pPr>
        <w:pStyle w:val="Beschriftung"/>
      </w:pPr>
      <w:bookmarkStart w:id="5374" w:name="_Ref83843019"/>
      <w:bookmarkStart w:id="5375" w:name="_Toc93048355"/>
      <w:r w:rsidRPr="00E81B1B">
        <w:t xml:space="preserve">Abbildung </w:t>
      </w:r>
      <w:r>
        <w:fldChar w:fldCharType="begin"/>
      </w:r>
      <w:r>
        <w:instrText>SEQ Abbildung \* ARABIC</w:instrText>
      </w:r>
      <w:r>
        <w:fldChar w:fldCharType="separate"/>
      </w:r>
      <w:ins w:id="5376" w:author="Carsten Hein" w:date="2022-01-14T10:17:00Z">
        <w:r w:rsidR="00916225">
          <w:rPr>
            <w:noProof/>
          </w:rPr>
          <w:t>25</w:t>
        </w:r>
      </w:ins>
      <w:del w:id="5377" w:author="Carsten Hein" w:date="2021-12-28T15:52:00Z">
        <w:r w:rsidR="00950524" w:rsidRPr="00E81B1B" w:rsidDel="0010707D">
          <w:rPr>
            <w:noProof/>
          </w:rPr>
          <w:delText>27</w:delText>
        </w:r>
      </w:del>
      <w:r>
        <w:fldChar w:fldCharType="end"/>
      </w:r>
      <w:bookmarkEnd w:id="5374"/>
      <w:r w:rsidRPr="00E81B1B">
        <w:t xml:space="preserve"> Scherversuchskörper in der Prüfeinrichtung</w:t>
      </w:r>
      <w:bookmarkEnd w:id="5375"/>
    </w:p>
    <w:p w14:paraId="1B8652E2" w14:textId="6018ADED" w:rsidR="06D714A2" w:rsidRPr="00E81B1B" w:rsidRDefault="19023B21" w:rsidP="00F130FE">
      <w:pPr>
        <w:pStyle w:val="berschrift3"/>
        <w:numPr>
          <w:ilvl w:val="2"/>
          <w:numId w:val="29"/>
        </w:numPr>
        <w:rPr>
          <w:lang w:val="de-DE"/>
        </w:rPr>
      </w:pPr>
      <w:del w:id="5378" w:author="Stefan Behring [2]" w:date="2021-12-21T22:50:00Z">
        <w:r w:rsidRPr="64B3F377" w:rsidDel="00805678">
          <w:rPr>
            <w:noProof w:val="0"/>
            <w:lang w:val="de-DE"/>
          </w:rPr>
          <w:delText xml:space="preserve">Beobachtungen </w:delText>
        </w:r>
      </w:del>
      <w:bookmarkStart w:id="5379" w:name="_Toc92091745"/>
      <w:bookmarkStart w:id="5380" w:name="_Toc92092187"/>
      <w:bookmarkStart w:id="5381" w:name="_Toc92092299"/>
      <w:bookmarkStart w:id="5382" w:name="_Toc93048282"/>
      <w:ins w:id="5383" w:author="Stefan Behring [2]" w:date="2021-12-21T22:50:00Z">
        <w:r w:rsidR="00805678">
          <w:rPr>
            <w:noProof w:val="0"/>
            <w:lang w:val="de-DE"/>
          </w:rPr>
          <w:t>Versuchsauswertung</w:t>
        </w:r>
        <w:r w:rsidR="00805678" w:rsidRPr="64B3F377">
          <w:rPr>
            <w:noProof w:val="0"/>
            <w:lang w:val="de-DE"/>
          </w:rPr>
          <w:t xml:space="preserve"> </w:t>
        </w:r>
      </w:ins>
      <w:r w:rsidRPr="64B3F377">
        <w:rPr>
          <w:noProof w:val="0"/>
          <w:lang w:val="de-DE"/>
        </w:rPr>
        <w:t>und Ergebnisse</w:t>
      </w:r>
      <w:bookmarkEnd w:id="5379"/>
      <w:bookmarkEnd w:id="5380"/>
      <w:bookmarkEnd w:id="5381"/>
      <w:bookmarkEnd w:id="5382"/>
    </w:p>
    <w:p w14:paraId="718B132C" w14:textId="4137FBB8" w:rsidR="006A4AC2" w:rsidRPr="00E81B1B" w:rsidRDefault="006C0D6D" w:rsidP="760CF52A">
      <w:pPr>
        <w:spacing w:after="240"/>
      </w:pPr>
      <w:ins w:id="5384" w:author="Stefan Behring [2]" w:date="2021-12-21T20:09:00Z">
        <w:r>
          <w:rPr>
            <w:rFonts w:eastAsia="Calibri"/>
            <w:szCs w:val="20"/>
          </w:rPr>
          <w:t xml:space="preserve">Infolge der </w:t>
        </w:r>
      </w:ins>
      <w:ins w:id="5385" w:author="Stefan Behring [2]" w:date="2021-12-21T20:10:00Z">
        <w:r>
          <w:rPr>
            <w:rFonts w:eastAsia="Calibri"/>
            <w:szCs w:val="20"/>
          </w:rPr>
          <w:t>fertigungsbedingt</w:t>
        </w:r>
        <w:r w:rsidR="003843E9">
          <w:rPr>
            <w:rFonts w:eastAsia="Calibri"/>
            <w:szCs w:val="20"/>
          </w:rPr>
          <w:t xml:space="preserve"> unterschiedlichen Klebefugengröße wurde</w:t>
        </w:r>
      </w:ins>
      <w:ins w:id="5386" w:author="Stefan Behring [2]" w:date="2021-12-21T20:33:00Z">
        <w:r w:rsidR="002A7168">
          <w:rPr>
            <w:rFonts w:eastAsia="Calibri"/>
            <w:szCs w:val="20"/>
          </w:rPr>
          <w:t>n die Bruchlas</w:t>
        </w:r>
      </w:ins>
      <w:ins w:id="5387" w:author="Stefan Behring [2]" w:date="2021-12-21T20:34:00Z">
        <w:r w:rsidR="002A7168">
          <w:rPr>
            <w:rFonts w:eastAsia="Calibri"/>
            <w:szCs w:val="20"/>
          </w:rPr>
          <w:t xml:space="preserve">ten </w:t>
        </w:r>
        <w:r w:rsidR="00707993">
          <w:rPr>
            <w:rFonts w:eastAsia="Calibri"/>
            <w:szCs w:val="20"/>
          </w:rPr>
          <w:t xml:space="preserve">auf die </w:t>
        </w:r>
      </w:ins>
      <w:ins w:id="5388" w:author="Stefan Behring [2]" w:date="2021-12-21T20:35:00Z">
        <w:r w:rsidR="008E6382">
          <w:rPr>
            <w:rFonts w:eastAsia="Calibri"/>
            <w:szCs w:val="20"/>
          </w:rPr>
          <w:t>v</w:t>
        </w:r>
      </w:ins>
      <w:ins w:id="5389" w:author="Stefan Behring [2]" w:date="2021-12-21T20:34:00Z">
        <w:r w:rsidR="008E6382">
          <w:rPr>
            <w:rFonts w:eastAsia="Calibri"/>
            <w:szCs w:val="20"/>
          </w:rPr>
          <w:t>orhandene</w:t>
        </w:r>
      </w:ins>
      <w:ins w:id="5390" w:author="Stefan Behring [2]" w:date="2021-12-21T20:35:00Z">
        <w:r w:rsidR="008E6382">
          <w:rPr>
            <w:rFonts w:eastAsia="Calibri"/>
            <w:szCs w:val="20"/>
          </w:rPr>
          <w:t xml:space="preserve"> Klebefuge bezogen und als </w:t>
        </w:r>
      </w:ins>
      <w:ins w:id="5391" w:author="Stefan Behring [2]" w:date="2021-12-21T20:10:00Z">
        <w:r w:rsidR="003843E9">
          <w:rPr>
            <w:rFonts w:eastAsia="Calibri"/>
            <w:szCs w:val="20"/>
          </w:rPr>
          <w:t xml:space="preserve">Spannung </w:t>
        </w:r>
      </w:ins>
      <w:ins w:id="5392" w:author="Stefan Behring [2]" w:date="2021-12-21T20:35:00Z">
        <w:r w:rsidR="008E6382">
          <w:rPr>
            <w:rFonts w:eastAsia="Calibri"/>
            <w:szCs w:val="20"/>
          </w:rPr>
          <w:t>angegeben.</w:t>
        </w:r>
      </w:ins>
      <w:ins w:id="5393" w:author="Stefan Behring [2]" w:date="2021-12-21T20:10:00Z">
        <w:r w:rsidR="003843E9">
          <w:rPr>
            <w:rFonts w:eastAsia="Calibri"/>
            <w:szCs w:val="20"/>
          </w:rPr>
          <w:t xml:space="preserve"> </w:t>
        </w:r>
      </w:ins>
      <w:ins w:id="5394" w:author="Stefan Behring [2]" w:date="2021-12-21T20:35:00Z">
        <w:r w:rsidR="00ED0918">
          <w:rPr>
            <w:rFonts w:eastAsia="Calibri"/>
            <w:szCs w:val="20"/>
          </w:rPr>
          <w:t>Somit ist ein Ver</w:t>
        </w:r>
      </w:ins>
      <w:ins w:id="5395" w:author="Stefan Behring [2]" w:date="2021-12-21T20:36:00Z">
        <w:r w:rsidR="00ED0918">
          <w:rPr>
            <w:rFonts w:eastAsia="Calibri"/>
            <w:szCs w:val="20"/>
          </w:rPr>
          <w:t>g</w:t>
        </w:r>
      </w:ins>
      <w:ins w:id="5396" w:author="Stefan Behring [2]" w:date="2021-12-21T20:35:00Z">
        <w:r w:rsidR="00ED0918">
          <w:rPr>
            <w:rFonts w:eastAsia="Calibri"/>
            <w:szCs w:val="20"/>
          </w:rPr>
          <w:t xml:space="preserve">leich </w:t>
        </w:r>
      </w:ins>
      <w:ins w:id="5397" w:author="Stefan Behring [2]" w:date="2021-12-21T20:36:00Z">
        <w:r w:rsidR="00ED0918">
          <w:rPr>
            <w:rFonts w:eastAsia="Calibri"/>
            <w:szCs w:val="20"/>
          </w:rPr>
          <w:t>möglich</w:t>
        </w:r>
      </w:ins>
      <w:del w:id="5398" w:author="Stefan Behring [2]" w:date="2021-12-21T20:36:00Z">
        <w:r w:rsidR="760CF52A" w:rsidRPr="00E81B1B" w:rsidDel="00ED0918">
          <w:rPr>
            <w:rFonts w:eastAsia="Calibri"/>
            <w:szCs w:val="20"/>
          </w:rPr>
          <w:delText xml:space="preserve">Da aufgrund der unterschiedlichen Verbundlängen der Probekörper und der zum Teil geringeren Breiten durch die Verwendung des Dichtbands die Klebeflächen verschieden groß ausfielen, </w:delText>
        </w:r>
      </w:del>
      <w:r w:rsidR="760CF52A" w:rsidRPr="00E81B1B">
        <w:rPr>
          <w:rFonts w:eastAsia="Calibri"/>
          <w:szCs w:val="20"/>
        </w:rPr>
        <w:t>werden in den Ergebnissen stets Schubspannungen verglichen</w:t>
      </w:r>
      <w:del w:id="5399" w:author="Stefan Behring [2]" w:date="2021-12-21T20:37:00Z">
        <w:r w:rsidR="760CF52A" w:rsidRPr="00E81B1B" w:rsidDel="009916F3">
          <w:rPr>
            <w:rFonts w:eastAsia="Calibri"/>
            <w:szCs w:val="20"/>
          </w:rPr>
          <w:delText>. Die Ergebnisse aus den Scherversuchen sowie die Versagensmodi sind in</w:delText>
        </w:r>
        <w:r w:rsidR="00D979E8" w:rsidRPr="00E81B1B" w:rsidDel="009916F3">
          <w:delText xml:space="preserve"> </w:delText>
        </w:r>
        <w:r w:rsidR="00D979E8" w:rsidRPr="00E81B1B" w:rsidDel="009916F3">
          <w:fldChar w:fldCharType="begin"/>
        </w:r>
        <w:r w:rsidR="00D979E8" w:rsidRPr="00E81B1B" w:rsidDel="009916F3">
          <w:delInstrText xml:space="preserve"> REF _Ref82266702 \h </w:delInstrText>
        </w:r>
        <w:r w:rsidR="00D979E8" w:rsidRPr="00E81B1B" w:rsidDel="009916F3">
          <w:fldChar w:fldCharType="separate"/>
        </w:r>
        <w:r w:rsidR="00537FEF" w:rsidRPr="00E81B1B" w:rsidDel="009916F3">
          <w:delText>Tabelle 14</w:delText>
        </w:r>
        <w:r w:rsidR="00D979E8" w:rsidRPr="00E81B1B" w:rsidDel="009916F3">
          <w:fldChar w:fldCharType="end"/>
        </w:r>
        <w:r w:rsidR="760CF52A" w:rsidRPr="00E81B1B" w:rsidDel="009916F3">
          <w:delText xml:space="preserve"> zusammengefasst.</w:delText>
        </w:r>
      </w:del>
      <w:r w:rsidR="760CF52A" w:rsidRPr="00E81B1B">
        <w:t xml:space="preserve"> </w:t>
      </w:r>
    </w:p>
    <w:p w14:paraId="7C223654" w14:textId="40D4963D" w:rsidR="000D75C2" w:rsidRDefault="000D75C2" w:rsidP="760CF52A">
      <w:pPr>
        <w:spacing w:after="240"/>
        <w:rPr>
          <w:ins w:id="5400" w:author="Stefan Behring [2]" w:date="2021-12-21T20:39:00Z"/>
        </w:rPr>
      </w:pPr>
      <w:r w:rsidRPr="00E81B1B">
        <w:t xml:space="preserve">Die Versagensmodi wurden angelehnt an </w:t>
      </w:r>
      <w:sdt>
        <w:sdtPr>
          <w:id w:val="-56323671"/>
          <w:citation/>
        </w:sdtPr>
        <w:sdtContent>
          <w:r w:rsidRPr="00E81B1B">
            <w:fldChar w:fldCharType="begin"/>
          </w:r>
          <w:r w:rsidRPr="00E81B1B">
            <w:instrText xml:space="preserve">CITATION ENI95 \l 1031 </w:instrText>
          </w:r>
          <w:r w:rsidRPr="00E81B1B">
            <w:fldChar w:fldCharType="separate"/>
          </w:r>
          <w:r w:rsidR="00916225">
            <w:rPr>
              <w:noProof/>
            </w:rPr>
            <w:t>(EN ISO 10365:1995, 1995)</w:t>
          </w:r>
          <w:r w:rsidRPr="00E81B1B">
            <w:fldChar w:fldCharType="end"/>
          </w:r>
        </w:sdtContent>
      </w:sdt>
      <w:r w:rsidRPr="00E81B1B">
        <w:t xml:space="preserve"> in Kategorien eingeteilt. Dabei wurde wie folgt vorgegangen: Versagte ein Probekörper ausschließlich durch Fügeteilversagen (</w:t>
      </w:r>
      <w:r w:rsidR="00F8756C">
        <w:rPr>
          <w:u w:val="single"/>
        </w:rPr>
        <w:t>s</w:t>
      </w:r>
      <w:r w:rsidRPr="00E81B1B">
        <w:t xml:space="preserve">ubstrate </w:t>
      </w:r>
      <w:r w:rsidR="00F8756C">
        <w:rPr>
          <w:u w:val="single"/>
        </w:rPr>
        <w:t>f</w:t>
      </w:r>
      <w:r w:rsidRPr="00E81B1B">
        <w:t xml:space="preserve">ailure), erhielt dieser die Kennzeichnung SF. Der folgende Buchstabe bezeichnet das Fügeteil, welches </w:t>
      </w:r>
      <w:r w:rsidR="00F8756C">
        <w:t>den</w:t>
      </w:r>
      <w:r w:rsidRPr="00E81B1B">
        <w:t xml:space="preserve"> Bruch dominierte</w:t>
      </w:r>
      <w:del w:id="5401" w:author="Jan Wenker" w:date="2021-12-14T14:32:00Z">
        <w:r w:rsidRPr="00E81B1B" w:rsidDel="00FF489B">
          <w:delText>:</w:delText>
        </w:r>
      </w:del>
      <w:ins w:id="5402" w:author="Jan Wenker" w:date="2021-12-14T14:32:00Z">
        <w:r w:rsidR="00FF489B">
          <w:t>.</w:t>
        </w:r>
      </w:ins>
      <w:r w:rsidRPr="00E81B1B">
        <w:t xml:space="preserve"> </w:t>
      </w:r>
      <w:ins w:id="5403" w:author="Jan Wenker" w:date="2021-12-14T14:32:00Z">
        <w:r w:rsidR="00FF489B">
          <w:t xml:space="preserve">Dabei </w:t>
        </w:r>
        <w:r w:rsidR="00FF489B" w:rsidRPr="00E81B1B">
          <w:t xml:space="preserve">steht </w:t>
        </w:r>
      </w:ins>
      <w:r w:rsidRPr="00E81B1B">
        <w:t xml:space="preserve">t (timber) </w:t>
      </w:r>
      <w:del w:id="5404" w:author="Jan Wenker" w:date="2021-12-14T14:32:00Z">
        <w:r w:rsidRPr="00E81B1B" w:rsidDel="00FF489B">
          <w:delText xml:space="preserve">steht </w:delText>
        </w:r>
      </w:del>
      <w:r w:rsidRPr="00E81B1B">
        <w:t xml:space="preserve">für </w:t>
      </w:r>
      <w:del w:id="5405" w:author="Jan Wenker" w:date="2021-12-14T14:31:00Z">
        <w:r w:rsidRPr="00E81B1B" w:rsidDel="004143C9">
          <w:delText xml:space="preserve">das </w:delText>
        </w:r>
      </w:del>
      <w:r w:rsidRPr="00E81B1B">
        <w:t xml:space="preserve">Holz und c (concrete) für </w:t>
      </w:r>
      <w:del w:id="5406" w:author="Jan Wenker" w:date="2021-12-14T14:31:00Z">
        <w:r w:rsidRPr="00E81B1B" w:rsidDel="004143C9">
          <w:delText>den</w:delText>
        </w:r>
      </w:del>
      <w:del w:id="5407" w:author="Jan Wenker" w:date="2021-12-14T14:32:00Z">
        <w:r w:rsidRPr="00E81B1B" w:rsidDel="004143C9">
          <w:delText xml:space="preserve"> </w:delText>
        </w:r>
      </w:del>
      <w:r w:rsidRPr="00E81B1B">
        <w:t>Beton. Im Beton wird von Fügeteil</w:t>
      </w:r>
      <w:r w:rsidR="00F8756C">
        <w:t>versagen</w:t>
      </w:r>
      <w:r w:rsidRPr="00E81B1B">
        <w:t xml:space="preserve"> nur dann gesprochen, wenn auch ein Bruch der Zuschläge vorlag und sich der Bruch nicht in der obersten Zementschicht befand. </w:t>
      </w:r>
      <w:r w:rsidR="00DE177B" w:rsidRPr="00E81B1B">
        <w:t>Dieses Versagen wird stattdessen mit „CSF_c“ bezeichnet (</w:t>
      </w:r>
      <w:r w:rsidR="00DE177B" w:rsidRPr="00F8756C">
        <w:rPr>
          <w:u w:val="single"/>
        </w:rPr>
        <w:t>c</w:t>
      </w:r>
      <w:r w:rsidR="00DE177B" w:rsidRPr="00E81B1B">
        <w:t xml:space="preserve">ohesive </w:t>
      </w:r>
      <w:r w:rsidR="00DE177B" w:rsidRPr="00E81B1B">
        <w:rPr>
          <w:u w:val="single"/>
        </w:rPr>
        <w:t>s</w:t>
      </w:r>
      <w:r w:rsidR="00DE177B" w:rsidRPr="00E81B1B">
        <w:t xml:space="preserve">ubstrate </w:t>
      </w:r>
      <w:r w:rsidR="00DE177B" w:rsidRPr="00E81B1B">
        <w:rPr>
          <w:u w:val="single"/>
        </w:rPr>
        <w:t>f</w:t>
      </w:r>
      <w:r w:rsidR="00DE177B" w:rsidRPr="00E81B1B">
        <w:t>ailure). Ein zu mehr als 80</w:t>
      </w:r>
      <w:ins w:id="5408" w:author="Jan Wenker" w:date="2021-12-14T14:32:00Z">
        <w:r w:rsidR="00144F9A">
          <w:t xml:space="preserve"> </w:t>
        </w:r>
      </w:ins>
      <w:r w:rsidR="00DE177B" w:rsidRPr="00E81B1B">
        <w:t>% adhäsives Versagen wird mit „AF“ (</w:t>
      </w:r>
      <w:r w:rsidR="00DE177B" w:rsidRPr="00F8756C">
        <w:rPr>
          <w:u w:val="single"/>
        </w:rPr>
        <w:t>a</w:t>
      </w:r>
      <w:r w:rsidR="00DE177B" w:rsidRPr="00E81B1B">
        <w:t xml:space="preserve">dhesive </w:t>
      </w:r>
      <w:r w:rsidR="00DE177B" w:rsidRPr="00F8756C">
        <w:rPr>
          <w:u w:val="single"/>
        </w:rPr>
        <w:t>f</w:t>
      </w:r>
      <w:r w:rsidR="00DE177B" w:rsidRPr="00E81B1B">
        <w:t>ailure) gekennzeichnet. Ein gemischtes Versagen, bei denen das adhäsive Versagen maximal 30</w:t>
      </w:r>
      <w:ins w:id="5409" w:author="Jan Wenker" w:date="2021-12-14T14:32:00Z">
        <w:r w:rsidR="00144F9A">
          <w:t xml:space="preserve"> </w:t>
        </w:r>
      </w:ins>
      <w:r w:rsidR="00DE177B" w:rsidRPr="00E81B1B">
        <w:t>% der Fläche einnimmt, und restliche Flächen durch die anderen bisher genannten Bruchbilder geprägt werden</w:t>
      </w:r>
      <w:del w:id="5410" w:author="Jan Wenker" w:date="2021-12-14T14:33:00Z">
        <w:r w:rsidR="00DE177B" w:rsidRPr="00E81B1B" w:rsidDel="001733C9">
          <w:delText>.</w:delText>
        </w:r>
      </w:del>
      <w:r w:rsidR="00DE177B" w:rsidRPr="00E81B1B">
        <w:t xml:space="preserve">,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ins w:id="5411" w:author="Jan Wenker" w:date="2021-12-14T14:33:00Z">
        <w:r w:rsidR="00144F9A">
          <w:t xml:space="preserve"> </w:t>
        </w:r>
      </w:ins>
      <w:r w:rsidR="00DE177B" w:rsidRPr="00E81B1B">
        <w:t>% aus adhäsive</w:t>
      </w:r>
      <w:r w:rsidR="00F8756C">
        <w:t xml:space="preserve">n </w:t>
      </w:r>
      <w:r w:rsidR="00DE177B" w:rsidRPr="00E81B1B">
        <w:t>Versagensanteile</w:t>
      </w:r>
      <w:r w:rsidR="00F8756C">
        <w:t>n bestehend</w:t>
      </w:r>
      <w:r w:rsidR="00DE177B" w:rsidRPr="00E81B1B">
        <w:t xml:space="preserve">, wird mit </w:t>
      </w:r>
      <w:r w:rsidR="00DE177B" w:rsidRPr="00E81B1B">
        <w:lastRenderedPageBreak/>
        <w:t xml:space="preserve">„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ins w:id="5412" w:author="Carsten Hein" w:date="2022-01-14T10:17:00Z">
        <w:r w:rsidR="00916225" w:rsidRPr="00E81B1B">
          <w:t xml:space="preserve">Abbildung </w:t>
        </w:r>
        <w:r w:rsidR="00916225">
          <w:rPr>
            <w:noProof/>
          </w:rPr>
          <w:t>29</w:t>
        </w:r>
      </w:ins>
      <w:del w:id="5413" w:author="Carsten Hein" w:date="2022-01-03T08:40:00Z">
        <w:r w:rsidR="00F8756C" w:rsidRPr="00E81B1B" w:rsidDel="009737A6">
          <w:delText>Abbildung 31</w:delText>
        </w:r>
      </w:del>
      <w:r w:rsidR="00DE177B" w:rsidRPr="00E81B1B">
        <w:fldChar w:fldCharType="end"/>
      </w:r>
      <w:r w:rsidR="00DE177B" w:rsidRPr="00E81B1B">
        <w:t xml:space="preserve"> </w:t>
      </w:r>
      <w:commentRangeStart w:id="5414"/>
      <w:r w:rsidR="00DE177B" w:rsidRPr="00E81B1B">
        <w:t>bis</w:t>
      </w:r>
      <w:commentRangeEnd w:id="5414"/>
      <w:r w:rsidR="00E4220D">
        <w:rPr>
          <w:rStyle w:val="Kommentarzeichen"/>
        </w:rPr>
        <w:commentReference w:id="5414"/>
      </w:r>
      <w:r w:rsidR="00DE177B" w:rsidRPr="00E81B1B">
        <w:t xml:space="preserve"> </w:t>
      </w:r>
      <w:r w:rsidR="00DE177B" w:rsidRPr="00E81B1B">
        <w:fldChar w:fldCharType="begin"/>
      </w:r>
      <w:r w:rsidR="00DE177B" w:rsidRPr="00E81B1B">
        <w:instrText xml:space="preserve"> REF _Ref82266870 \h </w:instrText>
      </w:r>
      <w:r w:rsidR="00DE177B" w:rsidRPr="00E81B1B">
        <w:fldChar w:fldCharType="separate"/>
      </w:r>
      <w:ins w:id="5415" w:author="Carsten Hein" w:date="2022-01-14T10:17:00Z">
        <w:r w:rsidR="00916225" w:rsidRPr="00E81B1B">
          <w:t xml:space="preserve">Abbildung </w:t>
        </w:r>
        <w:r w:rsidR="00916225">
          <w:rPr>
            <w:noProof/>
          </w:rPr>
          <w:t>32</w:t>
        </w:r>
      </w:ins>
      <w:del w:id="5416" w:author="Carsten Hein" w:date="2022-01-03T08:40:00Z">
        <w:r w:rsidR="00F8756C" w:rsidRPr="00E81B1B" w:rsidDel="009737A6">
          <w:delText>Abbildung 34</w:delText>
        </w:r>
      </w:del>
      <w:r w:rsidR="00DE177B" w:rsidRPr="00E81B1B">
        <w:fldChar w:fldCharType="end"/>
      </w:r>
      <w:r w:rsidR="00DE177B" w:rsidRPr="00E81B1B">
        <w:t>.</w:t>
      </w:r>
    </w:p>
    <w:p w14:paraId="443A462C" w14:textId="4B6A779E" w:rsidR="00EF2050" w:rsidRPr="00E81B1B" w:rsidRDefault="00EF2050" w:rsidP="760CF52A">
      <w:pPr>
        <w:spacing w:after="240"/>
      </w:pPr>
      <w:ins w:id="5417" w:author="Stefan Behring [2]" w:date="2021-12-21T20:39:00Z">
        <w:r w:rsidRPr="00E81B1B">
          <w:rPr>
            <w:rFonts w:eastAsia="Calibri"/>
            <w:szCs w:val="20"/>
          </w:rPr>
          <w:t>. 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ins>
      <w:ins w:id="5418" w:author="Stefan Behring [2]" w:date="2021-12-21T20:39:00Z">
        <w:r w:rsidRPr="00E81B1B">
          <w:fldChar w:fldCharType="separate"/>
        </w:r>
      </w:ins>
      <w:ins w:id="5419" w:author="Carsten Hein" w:date="2022-01-14T10:17:00Z">
        <w:r w:rsidR="00916225" w:rsidRPr="00E81B1B">
          <w:t xml:space="preserve">Tabelle </w:t>
        </w:r>
        <w:r w:rsidR="00916225">
          <w:rPr>
            <w:noProof/>
          </w:rPr>
          <w:t>8</w:t>
        </w:r>
      </w:ins>
      <w:ins w:id="5420" w:author="Stefan Behring [2]" w:date="2021-12-21T20:39:00Z">
        <w:del w:id="5421" w:author="Carsten Hein" w:date="2022-01-03T08:40:00Z">
          <w:r w:rsidRPr="00E81B1B" w:rsidDel="009737A6">
            <w:delText>Tabelle 14</w:delText>
          </w:r>
        </w:del>
        <w:r w:rsidRPr="00E81B1B">
          <w:fldChar w:fldCharType="end"/>
        </w:r>
        <w:r w:rsidRPr="00E81B1B">
          <w:t xml:space="preserve"> zusammengefasst.</w:t>
        </w:r>
      </w:ins>
    </w:p>
    <w:p w14:paraId="5F6CA995" w14:textId="2287F7CB" w:rsidR="00D979E8" w:rsidRPr="00E81B1B" w:rsidRDefault="00D979E8" w:rsidP="00D979E8">
      <w:pPr>
        <w:pStyle w:val="Beschriftung"/>
        <w:rPr>
          <w:rFonts w:eastAsia="Calibri"/>
          <w:szCs w:val="20"/>
        </w:rPr>
      </w:pPr>
      <w:bookmarkStart w:id="5422" w:name="_Ref82266702"/>
      <w:bookmarkStart w:id="5423" w:name="_Toc92091860"/>
      <w:r w:rsidRPr="00E81B1B">
        <w:t xml:space="preserve">Tabelle </w:t>
      </w:r>
      <w:r>
        <w:fldChar w:fldCharType="begin"/>
      </w:r>
      <w:r>
        <w:instrText>SEQ Tabelle \* ARABIC</w:instrText>
      </w:r>
      <w:r>
        <w:fldChar w:fldCharType="separate"/>
      </w:r>
      <w:ins w:id="5424" w:author="Carsten Hein" w:date="2022-01-14T10:17:00Z">
        <w:r w:rsidR="00916225">
          <w:rPr>
            <w:noProof/>
          </w:rPr>
          <w:t>8</w:t>
        </w:r>
      </w:ins>
      <w:del w:id="5425" w:author="Carsten Hein" w:date="2022-01-14T10:17:00Z">
        <w:r w:rsidR="009737A6" w:rsidDel="00916225">
          <w:rPr>
            <w:noProof/>
          </w:rPr>
          <w:delText>14</w:delText>
        </w:r>
      </w:del>
      <w:r>
        <w:fldChar w:fldCharType="end"/>
      </w:r>
      <w:bookmarkEnd w:id="5422"/>
      <w:r w:rsidRPr="00E81B1B">
        <w:t xml:space="preserve"> Bruch</w:t>
      </w:r>
      <w:r w:rsidR="00523393" w:rsidRPr="00E81B1B">
        <w:t>spannunge</w:t>
      </w:r>
      <w:r w:rsidRPr="00E81B1B">
        <w:t xml:space="preserve">n und </w:t>
      </w:r>
      <w:commentRangeStart w:id="5426"/>
      <w:r w:rsidRPr="00E81B1B">
        <w:t>Versagensmodi</w:t>
      </w:r>
      <w:commentRangeEnd w:id="5426"/>
      <w:r w:rsidR="00C87D9E">
        <w:rPr>
          <w:rStyle w:val="Kommentarzeichen"/>
          <w:iCs w:val="0"/>
        </w:rPr>
        <w:commentReference w:id="5426"/>
      </w:r>
      <w:r w:rsidRPr="00E81B1B">
        <w:t xml:space="preserve"> der Scherversuche</w:t>
      </w:r>
      <w:bookmarkEnd w:id="54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ittelwert 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5427"/>
            <w:r w:rsidRPr="00E81B1B">
              <w:rPr>
                <w:rFonts w:ascii="Calibri" w:eastAsia="Times New Roman" w:hAnsi="Calibri" w:cs="Calibri"/>
                <w:color w:val="000000"/>
                <w:szCs w:val="20"/>
                <w:lang w:eastAsia="de-DE"/>
              </w:rPr>
              <w:t>Stabw</w:t>
            </w:r>
            <w:commentRangeEnd w:id="5427"/>
            <w:r w:rsidR="008D4665">
              <w:rPr>
                <w:rStyle w:val="Kommentarzeichen"/>
              </w:rPr>
              <w:commentReference w:id="5427"/>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arK.</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5428"/>
            <w:commentRangeEnd w:id="5428"/>
            <w:r w:rsidRPr="00E81B1B">
              <w:rPr>
                <w:rStyle w:val="Kommentarzeichen"/>
              </w:rPr>
              <w:commentReference w:id="5428"/>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96BD28A" w14:textId="50E31BAB" w:rsidR="00D979E8" w:rsidRDefault="00D979E8" w:rsidP="760CF52A">
      <w:pPr>
        <w:spacing w:after="240"/>
        <w:rPr>
          <w:ins w:id="5429" w:author="Stefan Behring [2]" w:date="2021-12-21T22:06:00Z"/>
          <w:rFonts w:eastAsia="Calibri"/>
          <w:szCs w:val="20"/>
        </w:rPr>
      </w:pPr>
    </w:p>
    <w:p w14:paraId="649467BE" w14:textId="77777777" w:rsidR="0084406D" w:rsidRPr="00E81B1B" w:rsidRDefault="0084406D" w:rsidP="0084406D">
      <w:pPr>
        <w:spacing w:before="240"/>
        <w:rPr>
          <w:ins w:id="5430" w:author="Stefan Behring [2]" w:date="2021-12-21T22:06:00Z"/>
        </w:rPr>
      </w:pPr>
      <w:ins w:id="5431" w:author="Stefan Behring [2]" w:date="2021-12-21T22:06:00Z">
        <w:r w:rsidRPr="00E81B1B">
          <w:t xml:space="preserve">In allen Fällen trat das Versagen spröde ein und wurde zum Teil durch Knistern und Knacken im Holz angekündigt. </w:t>
        </w:r>
      </w:ins>
    </w:p>
    <w:p w14:paraId="33A94B82" w14:textId="5B76DE87" w:rsidR="0084406D" w:rsidRPr="00E81B1B" w:rsidDel="0084406D" w:rsidRDefault="0084406D" w:rsidP="760CF52A">
      <w:pPr>
        <w:spacing w:after="240"/>
        <w:rPr>
          <w:del w:id="5432" w:author="Stefan Behring [2]" w:date="2021-12-21T22:06:00Z"/>
          <w:rFonts w:eastAsia="Calibri"/>
          <w:szCs w:val="20"/>
        </w:rPr>
      </w:pPr>
    </w:p>
    <w:p w14:paraId="48C09091" w14:textId="76493BB5" w:rsidR="009C12A5" w:rsidRPr="00E81B1B" w:rsidRDefault="00742BFD" w:rsidP="760CF52A">
      <w:pPr>
        <w:spacing w:before="240"/>
      </w:pPr>
      <w:r w:rsidRPr="00E81B1B">
        <w:t xml:space="preserve">Bei Verklebung der mit Trennmittel geschalten Fertigteile (S1 </w:t>
      </w:r>
      <w:commentRangeStart w:id="5433"/>
      <w:r w:rsidRPr="00E81B1B">
        <w:t>und</w:t>
      </w:r>
      <w:commentRangeEnd w:id="5433"/>
      <w:r w:rsidR="005B068F">
        <w:rPr>
          <w:rStyle w:val="Kommentarzeichen"/>
        </w:rPr>
        <w:commentReference w:id="5433"/>
      </w:r>
      <w:r w:rsidRPr="00E81B1B">
        <w:t xml:space="preserve"> S2)</w:t>
      </w:r>
      <w:r w:rsidR="00F8756C">
        <w:t xml:space="preserve"> </w:t>
      </w:r>
      <w:r w:rsidRPr="00E81B1B">
        <w:t>wurde</w:t>
      </w:r>
      <w:r w:rsidR="00F8756C">
        <w:t xml:space="preserve">, </w:t>
      </w:r>
      <w:r w:rsidRPr="00E81B1B">
        <w:t xml:space="preserve">unabhängig vom Klebstoff, ein Versagen der Fügeteile, mehrheitlich des Holzes beobachtet. Dieses Versagensbild dominierte auch bei der Verwendung der Matrizenschalung (FM). Im </w:t>
      </w:r>
      <w:del w:id="5434" w:author="Jan Wenker" w:date="2021-12-16T11:54:00Z">
        <w:r w:rsidRPr="00E81B1B" w:rsidDel="005977F0">
          <w:delText>Falle</w:delText>
        </w:r>
      </w:del>
      <w:ins w:id="5435" w:author="Jan Wenker" w:date="2021-12-16T11:54:00Z">
        <w:r w:rsidR="005977F0">
          <w:t>Fall</w:t>
        </w:r>
      </w:ins>
      <w:r w:rsidRPr="00E81B1B">
        <w:t xml:space="preserve"> der Verklebung der </w:t>
      </w:r>
      <w:commentRangeStart w:id="5436"/>
      <w:r w:rsidRPr="00E81B1B">
        <w:t>unbehandelten</w:t>
      </w:r>
      <w:commentRangeEnd w:id="5436"/>
      <w:r w:rsidR="009555AF">
        <w:rPr>
          <w:rStyle w:val="Kommentarzeichen"/>
        </w:rPr>
        <w:commentReference w:id="5436"/>
      </w:r>
      <w:r w:rsidRPr="00E81B1B">
        <w:t xml:space="preserve"> Luftseite (LU) wurde entweder ein Fügeteilversagen des Holzes oder ein Versagen innerhalb der obersten Zementschicht des Betons beobachtet.</w:t>
      </w:r>
    </w:p>
    <w:p w14:paraId="667166CC" w14:textId="749C9D1C"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w:t>
      </w:r>
      <w:commentRangeStart w:id="5437"/>
      <w:r w:rsidRPr="00E81B1B">
        <w:t>oder</w:t>
      </w:r>
      <w:commentRangeEnd w:id="5437"/>
      <w:r w:rsidR="00CE777D">
        <w:rPr>
          <w:rStyle w:val="Kommentarzeichen"/>
        </w:rPr>
        <w:commentReference w:id="5437"/>
      </w:r>
      <w:r w:rsidRPr="00E81B1B">
        <w:t xml:space="preserve"> M2). </w:t>
      </w:r>
      <w:r w:rsidR="004569FC" w:rsidRPr="00E81B1B">
        <w:t xml:space="preserve">Ein typisches </w:t>
      </w:r>
      <w:commentRangeStart w:id="5438"/>
      <w:r w:rsidR="004569FC" w:rsidRPr="00E81B1B">
        <w:t xml:space="preserve">Bruchbild zeigt (siehe </w:t>
      </w:r>
      <w:r w:rsidR="004569FC" w:rsidRPr="00E81B1B">
        <w:fldChar w:fldCharType="begin"/>
      </w:r>
      <w:r w:rsidR="004569FC" w:rsidRPr="00E81B1B">
        <w:instrText xml:space="preserve"> REF _Ref82266867 \h </w:instrText>
      </w:r>
      <w:r w:rsidR="004569FC" w:rsidRPr="00E81B1B">
        <w:fldChar w:fldCharType="separate"/>
      </w:r>
      <w:ins w:id="5439" w:author="Carsten Hein" w:date="2022-01-14T10:17:00Z">
        <w:r w:rsidR="00916225" w:rsidRPr="00E81B1B">
          <w:t xml:space="preserve">Abbildung </w:t>
        </w:r>
        <w:r w:rsidR="00916225">
          <w:rPr>
            <w:noProof/>
          </w:rPr>
          <w:t>30</w:t>
        </w:r>
      </w:ins>
      <w:del w:id="5440" w:author="Carsten Hein" w:date="2022-01-03T08:40:00Z">
        <w:r w:rsidR="00D16EB9" w:rsidRPr="00E81B1B" w:rsidDel="009737A6">
          <w:delText>Abbildung 32</w:delText>
        </w:r>
      </w:del>
      <w:r w:rsidR="004569FC" w:rsidRPr="00E81B1B">
        <w:fldChar w:fldCharType="end"/>
      </w:r>
      <w:r w:rsidR="004569FC" w:rsidRPr="00E81B1B">
        <w:t xml:space="preserve"> und </w:t>
      </w:r>
      <w:r w:rsidR="004569FC" w:rsidRPr="00E81B1B">
        <w:fldChar w:fldCharType="begin"/>
      </w:r>
      <w:r w:rsidR="004569FC" w:rsidRPr="00E81B1B">
        <w:instrText xml:space="preserve"> REF _Ref82266870 \h </w:instrText>
      </w:r>
      <w:r w:rsidR="004569FC" w:rsidRPr="00E81B1B">
        <w:fldChar w:fldCharType="separate"/>
      </w:r>
      <w:ins w:id="5441" w:author="Carsten Hein" w:date="2022-01-14T10:17:00Z">
        <w:r w:rsidR="00916225" w:rsidRPr="00E81B1B">
          <w:t xml:space="preserve">Abbildung </w:t>
        </w:r>
        <w:r w:rsidR="00916225">
          <w:rPr>
            <w:noProof/>
          </w:rPr>
          <w:t>32</w:t>
        </w:r>
      </w:ins>
      <w:del w:id="5442" w:author="Carsten Hein" w:date="2022-01-03T08:40:00Z">
        <w:r w:rsidR="00D16EB9" w:rsidRPr="00E81B1B" w:rsidDel="009737A6">
          <w:delText>Abbildung 34</w:delText>
        </w:r>
      </w:del>
      <w:r w:rsidR="004569FC" w:rsidRPr="00E81B1B">
        <w:fldChar w:fldCharType="end"/>
      </w:r>
      <w:del w:id="5443" w:author="Stefan Behring [2]" w:date="2021-12-21T22:04:00Z">
        <w:r w:rsidR="004569FC" w:rsidRPr="00E81B1B" w:rsidDel="00D63EB4">
          <w:delText xml:space="preserve">). </w:delText>
        </w:r>
        <w:r w:rsidRPr="00E81B1B" w:rsidDel="00D63EB4">
          <w:delText>In se</w:delText>
        </w:r>
        <w:commentRangeEnd w:id="5438"/>
        <w:r w:rsidR="0075044F" w:rsidDel="00D63EB4">
          <w:rPr>
            <w:rStyle w:val="Kommentarzeichen"/>
          </w:rPr>
          <w:commentReference w:id="5438"/>
        </w:r>
        <w:r w:rsidRPr="00E81B1B" w:rsidDel="00D63EB4">
          <w:delText>ltenen Fällen trat ein Fügeteilversagen auf und in einigen Fällen ein rein adhäsives Versagen.</w:delText>
        </w:r>
      </w:del>
      <w:r w:rsidRPr="00E81B1B">
        <w:t xml:space="preserve"> Im Allgemeinen ist das Versagensbild </w:t>
      </w:r>
      <w:ins w:id="5444" w:author="Jan Wenker" w:date="2021-12-14T15:48:00Z">
        <w:r w:rsidR="009F61D0" w:rsidRPr="00E81B1B">
          <w:t xml:space="preserve">geprägt </w:t>
        </w:r>
      </w:ins>
      <w:r w:rsidRPr="00E81B1B">
        <w:t xml:space="preserve">von adhäsivem Versagen </w:t>
      </w:r>
      <w:r w:rsidR="00D16EB9">
        <w:t xml:space="preserve">gemischt mit </w:t>
      </w:r>
      <w:r w:rsidRPr="00E81B1B">
        <w:t>Versagen innerhalb der ersten Zementschicht des Betons</w:t>
      </w:r>
      <w:del w:id="5445" w:author="Jan Wenker" w:date="2021-12-14T15:48:00Z">
        <w:r w:rsidRPr="00E81B1B" w:rsidDel="009F61D0">
          <w:delText xml:space="preserve"> geprägt</w:delText>
        </w:r>
      </w:del>
      <w:r w:rsidRPr="00E81B1B">
        <w:t>.</w:t>
      </w:r>
      <w:r w:rsidR="004569FC" w:rsidRPr="00E81B1B">
        <w:t xml:space="preserve"> Dabei ist nicht entscheidend, welcher Klebstoff verwendet wurde.</w:t>
      </w:r>
      <w:r w:rsidRPr="00E81B1B">
        <w:t xml:space="preserve"> </w:t>
      </w:r>
      <w:r w:rsidR="0078355D" w:rsidRPr="00E81B1B">
        <w:t>Ein vorheriges Primern der Betonoberfläche (FP) führte zu keiner Verbesserung. Die Bruchflächen enthielten</w:t>
      </w:r>
      <w:r w:rsidR="00D16EB9">
        <w:t xml:space="preserve"> trotz der Vorbehandlung mit dem Primer</w:t>
      </w:r>
      <w:r w:rsidR="0078355D" w:rsidRPr="00E81B1B">
        <w:t xml:space="preserve"> große Anteile von </w:t>
      </w:r>
      <w:commentRangeStart w:id="5446"/>
      <w:r w:rsidR="0078355D" w:rsidRPr="00E81B1B">
        <w:t>adhäsivem</w:t>
      </w:r>
      <w:commentRangeEnd w:id="5446"/>
      <w:r w:rsidR="000237B9">
        <w:rPr>
          <w:rStyle w:val="Kommentarzeichen"/>
        </w:rPr>
        <w:commentReference w:id="5446"/>
      </w:r>
      <w:r w:rsidR="0078355D" w:rsidRPr="00E81B1B">
        <w:t xml:space="preserve"> Versagen. </w:t>
      </w:r>
    </w:p>
    <w:p w14:paraId="105E0F44" w14:textId="794E37A1" w:rsidR="0082540A" w:rsidRDefault="00742BFD" w:rsidP="760CF52A">
      <w:pPr>
        <w:spacing w:before="240"/>
        <w:rPr>
          <w:ins w:id="5447" w:author="Stefan Behring [2]" w:date="2021-12-21T22:05:00Z"/>
          <w:rFonts w:eastAsia="Calibri"/>
        </w:rPr>
      </w:pPr>
      <w:r w:rsidRPr="00E81B1B">
        <w:t xml:space="preserve">Probekörper </w:t>
      </w:r>
      <w:del w:id="5448" w:author="Stefan Behring [2]" w:date="2021-12-21T22:03:00Z">
        <w:r w:rsidRPr="00E81B1B" w:rsidDel="00801E12">
          <w:delText xml:space="preserve">aus </w:delText>
        </w:r>
      </w:del>
      <w:ins w:id="5449" w:author="Stefan Behring [2]" w:date="2021-12-21T22:03:00Z">
        <w:r w:rsidR="00801E12">
          <w:t>mit</w:t>
        </w:r>
        <w:r w:rsidR="00801E12" w:rsidRPr="00E81B1B">
          <w:t xml:space="preserve"> </w:t>
        </w:r>
      </w:ins>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ins w:id="5450" w:author="Jan Wenker" w:date="2021-12-14T15:49:00Z">
        <w:r w:rsidR="00597FA6">
          <w:t>örnung</w:t>
        </w:r>
      </w:ins>
      <w:del w:id="5451" w:author="Jan Wenker" w:date="2021-12-14T15:49:00Z">
        <w:r w:rsidRPr="00E81B1B" w:rsidDel="00597FA6">
          <w:delText>örner</w:delText>
        </w:r>
      </w:del>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ins w:id="5452" w:author="Carsten Hein" w:date="2022-01-14T10:17:00Z">
        <w:r w:rsidR="00916225" w:rsidRPr="00E81B1B">
          <w:t xml:space="preserve">Abbildung </w:t>
        </w:r>
        <w:r w:rsidR="00916225">
          <w:rPr>
            <w:noProof/>
          </w:rPr>
          <w:t>31</w:t>
        </w:r>
      </w:ins>
      <w:del w:id="5453" w:author="Carsten Hein" w:date="2022-01-03T08:40:00Z">
        <w:r w:rsidR="00D16EB9" w:rsidRPr="00E81B1B" w:rsidDel="009737A6">
          <w:delText>Abbildung 33</w:delText>
        </w:r>
      </w:del>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4994DCD4" w14:textId="34DA64CF" w:rsidR="00742BFD" w:rsidRPr="00E81B1B" w:rsidDel="00FD7616" w:rsidRDefault="0082540A" w:rsidP="760CF52A">
      <w:pPr>
        <w:spacing w:before="240"/>
        <w:rPr>
          <w:del w:id="5454" w:author="Jan Wenker" w:date="2021-12-14T15:49:00Z"/>
        </w:rPr>
      </w:pPr>
      <w:ins w:id="5455" w:author="Stefan Behring [2]" w:date="2021-12-21T22:05:00Z">
        <w:r>
          <w:rPr>
            <w:rFonts w:eastAsia="Calibri"/>
          </w:rPr>
          <w:t>Neuer Absatz:</w:t>
        </w:r>
      </w:ins>
      <w:r w:rsidR="00354D63" w:rsidRPr="00E81B1B">
        <w:t>Die nassgeklebten Probekörper versagten ausschließlich durch ein Fügeteilversagen des Holzes.</w:t>
      </w:r>
      <w:r w:rsidR="00742BFD" w:rsidRPr="00E81B1B">
        <w:t xml:space="preserve"> </w:t>
      </w:r>
    </w:p>
    <w:p w14:paraId="1DCFC840" w14:textId="0F55DBEC" w:rsidR="0067646D" w:rsidRPr="00E81B1B" w:rsidDel="0084406D" w:rsidRDefault="00354D63">
      <w:pPr>
        <w:spacing w:before="240"/>
        <w:rPr>
          <w:del w:id="5456" w:author="Stefan Behring [2]" w:date="2021-12-21T22:06:00Z"/>
        </w:rPr>
        <w:pPrChange w:id="5457" w:author="Jan Wenker" w:date="2021-12-14T15:49:00Z">
          <w:pPr/>
        </w:pPrChange>
      </w:pPr>
      <w:del w:id="5458" w:author="Stefan Behring [2]" w:date="2021-12-21T22:06:00Z">
        <w:r w:rsidRPr="00E81B1B" w:rsidDel="0084406D">
          <w:delText>In allen Fällen trat d</w:delText>
        </w:r>
        <w:r w:rsidR="760CF52A" w:rsidRPr="00E81B1B" w:rsidDel="0084406D">
          <w:delText xml:space="preserve">as Versagen trat spröde ein und wurde zum Teil durch Knistern und Knacken im Holz angekündigt. </w:delText>
        </w:r>
      </w:del>
    </w:p>
    <w:p w14:paraId="6BCFA171" w14:textId="77777777" w:rsidR="00916225" w:rsidRPr="00E81B1B" w:rsidRDefault="0078355D" w:rsidP="0067646D">
      <w:pPr>
        <w:pStyle w:val="Beschriftung"/>
        <w:rPr>
          <w:ins w:id="5459" w:author="Carsten Hein" w:date="2022-01-14T10:17:00Z"/>
        </w:rPr>
      </w:pPr>
      <w:r w:rsidRPr="00E81B1B">
        <w:rPr>
          <w:rFonts w:eastAsia="Calibri"/>
          <w:szCs w:val="20"/>
        </w:rPr>
        <w:lastRenderedPageBreak/>
        <w:t xml:space="preserve">Die Bruchlasten weisen große </w:t>
      </w:r>
      <w:commentRangeStart w:id="5460"/>
      <w:r w:rsidRPr="00E81B1B">
        <w:rPr>
          <w:rFonts w:eastAsia="Calibri"/>
          <w:szCs w:val="20"/>
        </w:rPr>
        <w:t>Schwankungen</w:t>
      </w:r>
      <w:commentRangeEnd w:id="5460"/>
      <w:r w:rsidR="00384987">
        <w:rPr>
          <w:rStyle w:val="Kommentarzeichen"/>
        </w:rPr>
        <w:commentReference w:id="5460"/>
      </w:r>
      <w:r w:rsidRPr="00E81B1B">
        <w:rPr>
          <w:rFonts w:eastAsia="Calibri"/>
          <w:szCs w:val="20"/>
        </w:rPr>
        <w:t xml:space="preserve"> auf. Dies ist unter anderem der Tatsache geschuldet, dass verschiedene Holzchargen verwendet wurden</w:t>
      </w:r>
      <w:r w:rsidR="00F174F2" w:rsidRPr="00E81B1B">
        <w:rPr>
          <w:rFonts w:eastAsia="Calibri"/>
          <w:szCs w:val="20"/>
        </w:rPr>
        <w:t>.</w:t>
      </w:r>
      <w:r w:rsidRPr="00E81B1B">
        <w:rPr>
          <w:rFonts w:eastAsia="Calibri"/>
          <w:szCs w:val="20"/>
        </w:rPr>
        <w:t xml:space="preserve"> </w:t>
      </w:r>
      <w:commentRangeStart w:id="5461"/>
      <w:r w:rsidR="00F174F2" w:rsidRPr="00E81B1B">
        <w:rPr>
          <w:rFonts w:eastAsia="Calibri"/>
          <w:szCs w:val="20"/>
        </w:rPr>
        <w:t>D</w:t>
      </w:r>
      <w:r w:rsidRPr="00E81B1B">
        <w:rPr>
          <w:rFonts w:eastAsia="Calibri"/>
          <w:szCs w:val="20"/>
        </w:rPr>
        <w:t xml:space="preserve">ie </w:t>
      </w:r>
      <w:r w:rsidR="00F174F2" w:rsidRPr="00E81B1B">
        <w:rPr>
          <w:rFonts w:eastAsia="Calibri"/>
          <w:szCs w:val="20"/>
        </w:rPr>
        <w:t xml:space="preserve">wiesen </w:t>
      </w:r>
      <w:r w:rsidRPr="00E81B1B">
        <w:rPr>
          <w:rFonts w:eastAsia="Calibri"/>
          <w:szCs w:val="20"/>
        </w:rPr>
        <w:t xml:space="preserve">offenbar große </w:t>
      </w:r>
      <w:ins w:id="5462" w:author="Jan Wenker" w:date="2021-12-14T15:51:00Z">
        <w:r w:rsidR="00560BBC">
          <w:rPr>
            <w:rFonts w:eastAsia="Calibri"/>
            <w:szCs w:val="20"/>
          </w:rPr>
          <w:t>Festigkeits</w:t>
        </w:r>
      </w:ins>
      <w:del w:id="5463" w:author="Jan Wenker" w:date="2021-12-14T15:51:00Z">
        <w:r w:rsidRPr="00E81B1B" w:rsidDel="00560BBC">
          <w:rPr>
            <w:rFonts w:eastAsia="Calibri"/>
            <w:szCs w:val="20"/>
          </w:rPr>
          <w:delText>Qualitäts</w:delText>
        </w:r>
      </w:del>
      <w:r w:rsidRPr="00E81B1B">
        <w:rPr>
          <w:rFonts w:eastAsia="Calibri"/>
          <w:szCs w:val="20"/>
        </w:rPr>
        <w:t>unterschiede</w:t>
      </w:r>
      <w:r w:rsidR="00F174F2" w:rsidRPr="00E81B1B">
        <w:rPr>
          <w:rFonts w:eastAsia="Calibri"/>
          <w:szCs w:val="20"/>
        </w:rPr>
        <w:t xml:space="preserve"> auf</w:t>
      </w:r>
      <w:r w:rsidRPr="00E81B1B">
        <w:rPr>
          <w:rFonts w:eastAsia="Calibri"/>
          <w:szCs w:val="20"/>
        </w:rPr>
        <w:t xml:space="preserve">, obwohl stets C24 bzw. Gl24h </w:t>
      </w:r>
      <w:r w:rsidR="00F174F2" w:rsidRPr="00E81B1B">
        <w:rPr>
          <w:rFonts w:eastAsia="Calibri"/>
          <w:szCs w:val="20"/>
        </w:rPr>
        <w:t xml:space="preserve">bestellt </w:t>
      </w:r>
      <w:r w:rsidRPr="00E81B1B">
        <w:rPr>
          <w:rFonts w:eastAsia="Calibri"/>
          <w:szCs w:val="20"/>
        </w:rPr>
        <w:t xml:space="preserve">wurde. </w:t>
      </w:r>
      <w:commentRangeEnd w:id="5461"/>
      <w:r w:rsidR="00560BBC">
        <w:rPr>
          <w:rStyle w:val="Kommentarzeichen"/>
        </w:rPr>
        <w:commentReference w:id="5461"/>
      </w:r>
      <w:r w:rsidRPr="00E81B1B">
        <w:rPr>
          <w:rFonts w:eastAsia="Calibri"/>
          <w:szCs w:val="20"/>
        </w:rPr>
        <w:t>Die Qualitätsunterschiede</w:t>
      </w:r>
      <w:ins w:id="5464" w:author="Jan Wenker" w:date="2021-12-14T15:52:00Z">
        <w:r w:rsidR="00342B86">
          <w:rPr>
            <w:rFonts w:eastAsia="Calibri"/>
            <w:szCs w:val="20"/>
          </w:rPr>
          <w:t xml:space="preserve"> des Holzes</w:t>
        </w:r>
      </w:ins>
      <w:r w:rsidRPr="00E81B1B">
        <w:rPr>
          <w:rFonts w:eastAsia="Calibri"/>
          <w:szCs w:val="20"/>
        </w:rPr>
        <w:t xml:space="preserve"> werden in </w:t>
      </w:r>
      <w:r w:rsidRPr="00E81B1B">
        <w:rPr>
          <w:rFonts w:eastAsia="Calibri"/>
          <w:szCs w:val="20"/>
        </w:rPr>
        <w:fldChar w:fldCharType="begin"/>
      </w:r>
      <w:r w:rsidRPr="00E81B1B">
        <w:rPr>
          <w:rFonts w:eastAsia="Calibri"/>
          <w:szCs w:val="20"/>
        </w:rPr>
        <w:instrText xml:space="preserve"> REF _Ref83158182 \h </w:instrText>
      </w:r>
      <w:r w:rsidRPr="00E81B1B">
        <w:rPr>
          <w:rFonts w:eastAsia="Calibri"/>
          <w:szCs w:val="20"/>
        </w:rPr>
      </w:r>
      <w:r w:rsidRPr="00E81B1B">
        <w:rPr>
          <w:rFonts w:eastAsia="Calibri"/>
          <w:szCs w:val="20"/>
        </w:rPr>
        <w:fldChar w:fldCharType="separate"/>
      </w:r>
      <w:ins w:id="5465" w:author="Carsten Hein" w:date="2022-01-14T10:17:00Z">
        <w:r w:rsidR="00916225" w:rsidRPr="00E81B1B">
          <w:rPr>
            <w:noProof/>
            <w:lang w:eastAsia="de-DE"/>
          </w:rPr>
          <w:drawing>
            <wp:inline distT="0" distB="0" distL="0" distR="0" wp14:anchorId="70C3BFDD" wp14:editId="20A4792C">
              <wp:extent cx="3599695" cy="2877318"/>
              <wp:effectExtent l="0" t="0" r="1270" b="0"/>
              <wp:docPr id="1079579652"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ins>
    </w:p>
    <w:p w14:paraId="0141B403" w14:textId="3D1DEECA" w:rsidR="00682825" w:rsidRPr="00E81B1B" w:rsidRDefault="00916225" w:rsidP="00DA55B3">
      <w:pPr>
        <w:rPr>
          <w:rFonts w:eastAsia="Calibri"/>
          <w:szCs w:val="20"/>
        </w:rPr>
      </w:pPr>
      <w:ins w:id="5466" w:author="Carsten Hein" w:date="2022-01-14T10:17:00Z">
        <w:r w:rsidRPr="00E81B1B">
          <w:t xml:space="preserve">Abbildung </w:t>
        </w:r>
        <w:r>
          <w:rPr>
            <w:noProof/>
          </w:rPr>
          <w:t>28</w:t>
        </w:r>
      </w:ins>
      <w:del w:id="5467" w:author="Carsten Hein" w:date="2022-01-03T08:40:00Z">
        <w:r w:rsidR="0078355D" w:rsidRPr="00E81B1B" w:rsidDel="009737A6">
          <w:delText>Abbildung 30</w:delText>
        </w:r>
      </w:del>
      <w:r w:rsidR="0078355D" w:rsidRPr="00E81B1B">
        <w:rPr>
          <w:rFonts w:eastAsia="Calibri"/>
          <w:szCs w:val="20"/>
        </w:rPr>
        <w:fldChar w:fldCharType="end"/>
      </w:r>
      <w:r w:rsidR="0078355D" w:rsidRPr="00E81B1B">
        <w:rPr>
          <w:rFonts w:eastAsia="Calibri"/>
          <w:szCs w:val="20"/>
        </w:rPr>
        <w:t xml:space="preserve"> sichtbar. In der Betrachtung wurden lediglich die Probekörper eingeschlossen, die im Holz versagten</w:t>
      </w:r>
      <w:r w:rsidR="00682825" w:rsidRPr="00E81B1B">
        <w:rPr>
          <w:rFonts w:eastAsia="Calibri"/>
          <w:szCs w:val="20"/>
        </w:rPr>
        <w:t>, und deren Bruchlasten nach Charge</w:t>
      </w:r>
      <w:r w:rsidR="00D16EB9">
        <w:rPr>
          <w:rFonts w:eastAsia="Calibri"/>
          <w:szCs w:val="20"/>
        </w:rPr>
        <w:t>n</w:t>
      </w:r>
      <w:r w:rsidR="00682825" w:rsidRPr="00E81B1B">
        <w:rPr>
          <w:rFonts w:eastAsia="Calibri"/>
          <w:szCs w:val="20"/>
        </w:rPr>
        <w:t xml:space="preserve"> gesondert vergleichen. Die mittlere Bruchlast der Charge SB1 übersteigt die der </w:t>
      </w:r>
      <w:commentRangeStart w:id="5468"/>
      <w:r w:rsidR="00682825" w:rsidRPr="00E81B1B">
        <w:rPr>
          <w:rFonts w:eastAsia="Calibri"/>
          <w:szCs w:val="20"/>
        </w:rPr>
        <w:t xml:space="preserve">Charge SB2 und SB3 um 10 </w:t>
      </w:r>
      <w:ins w:id="5469" w:author="Jan Wenker" w:date="2021-12-14T15:52:00Z">
        <w:r w:rsidR="00342B86">
          <w:rPr>
            <w:rFonts w:eastAsia="Calibri"/>
            <w:szCs w:val="20"/>
          </w:rPr>
          <w:t xml:space="preserve">% </w:t>
        </w:r>
      </w:ins>
      <w:r w:rsidR="00682825" w:rsidRPr="00E81B1B">
        <w:rPr>
          <w:rFonts w:eastAsia="Calibri"/>
          <w:szCs w:val="20"/>
        </w:rPr>
        <w:t xml:space="preserve">bzw. 20%. </w:t>
      </w:r>
      <w:commentRangeEnd w:id="5468"/>
      <w:r w:rsidR="00342B86">
        <w:rPr>
          <w:rStyle w:val="Kommentarzeichen"/>
        </w:rPr>
        <w:commentReference w:id="5468"/>
      </w:r>
      <w:r w:rsidR="00682825" w:rsidRPr="00E81B1B">
        <w:rPr>
          <w:rFonts w:eastAsia="Calibri"/>
          <w:szCs w:val="20"/>
        </w:rPr>
        <w:t xml:space="preserve">Die Charge SB4 liegt wiederum zwischen den Chargen SB1 und SB2, wobei anzumerken ist, dass hier die Anzahl der Proben wesentlich geringer ist. Die großen Schwankungen der Holzfestigkeit erschweren es eine Aussage über den Einfluss von Klebstoff und </w:t>
      </w:r>
      <w:r w:rsidR="00F174F2" w:rsidRPr="00E81B1B">
        <w:rPr>
          <w:rFonts w:eastAsia="Calibri"/>
          <w:szCs w:val="20"/>
        </w:rPr>
        <w:t>Betonoberfläche abzuleiten. Umso wichtiger ist die Analyse der Bruchbilder</w:t>
      </w:r>
      <w:r w:rsidR="00D9341B" w:rsidRPr="00E81B1B">
        <w:rPr>
          <w:rFonts w:eastAsia="Calibri"/>
          <w:szCs w:val="20"/>
        </w:rPr>
        <w:t xml:space="preserve"> mit in die Wertung einzubeziehen.</w:t>
      </w:r>
    </w:p>
    <w:p w14:paraId="30E09FF8" w14:textId="0B43E6E7" w:rsidR="00F174F2" w:rsidRPr="00E81B1B" w:rsidRDefault="00F174F2" w:rsidP="00DA55B3">
      <w:pPr>
        <w:rPr>
          <w:rFonts w:eastAsia="Calibri"/>
          <w:szCs w:val="20"/>
        </w:rPr>
      </w:pPr>
      <w:commentRangeStart w:id="5470"/>
      <w:r w:rsidRPr="00E81B1B">
        <w:rPr>
          <w:rFonts w:eastAsia="Calibri"/>
          <w:szCs w:val="20"/>
        </w:rPr>
        <w:t xml:space="preserve">So weist die Serie SB-TK-E3-FG eine sehr niedrige Bruchlast auf und zeigt große Anteile von Betonversagen, welches auf eine niedere Betongüte vermuten lässt. Die Bruchfläche verläuft jedoch in allen Fällen vom Holz in den Beton, sodass nicht ausgeschlossen werden kann, dass das Betonversagen erst nach Versagen des Holzes und die plötzliche Lastumlagerung auftrat. </w:t>
      </w:r>
      <w:r w:rsidR="00D9341B" w:rsidRPr="00E81B1B">
        <w:rPr>
          <w:rFonts w:eastAsia="Calibri"/>
          <w:szCs w:val="20"/>
        </w:rPr>
        <w:t>Diese These wird unter anderem dadurch gestützt, dass die Fertigteile der Serie SB-TK-C3-FG zu großen Teilen der gleichen Betoncharge entstammen wie die der Serie SB-TK-C3-FG. Hier wurden bei</w:t>
      </w:r>
      <w:r w:rsidR="00D16EB9">
        <w:rPr>
          <w:rFonts w:eastAsia="Calibri"/>
          <w:szCs w:val="20"/>
        </w:rPr>
        <w:t xml:space="preserve"> gleichem Versagensbild wesentlich</w:t>
      </w:r>
      <w:r w:rsidR="00D9341B" w:rsidRPr="00E81B1B">
        <w:rPr>
          <w:rFonts w:eastAsia="Calibri"/>
          <w:szCs w:val="20"/>
        </w:rPr>
        <w:t xml:space="preserve"> höhere Bruchlasten verzeichnet. </w:t>
      </w:r>
    </w:p>
    <w:commentRangeEnd w:id="5470"/>
    <w:p w14:paraId="5854CD69" w14:textId="77777777" w:rsidR="00D9341B" w:rsidRPr="00E81B1B" w:rsidRDefault="0051654E" w:rsidP="00DA55B3">
      <w:pPr>
        <w:rPr>
          <w:rFonts w:eastAsia="Calibri"/>
          <w:szCs w:val="20"/>
        </w:rPr>
      </w:pPr>
      <w:r>
        <w:rPr>
          <w:rStyle w:val="Kommentarzeichen"/>
        </w:rPr>
        <w:commentReference w:id="5470"/>
      </w:r>
    </w:p>
    <w:p w14:paraId="40A991B3" w14:textId="03D4D405" w:rsidR="0067646D" w:rsidRPr="00E81B1B" w:rsidRDefault="00DA0D06" w:rsidP="0067646D">
      <w:pPr>
        <w:rPr>
          <w:rFonts w:eastAsia="Calibri"/>
          <w:szCs w:val="20"/>
        </w:rPr>
      </w:pPr>
      <w:r w:rsidRPr="00E81B1B">
        <w:rPr>
          <w:noProof/>
          <w:lang w:eastAsia="de-DE"/>
        </w:rPr>
        <w:lastRenderedPageBreak/>
        <w:drawing>
          <wp:inline distT="0" distB="0" distL="0" distR="0" wp14:anchorId="16D67FB0" wp14:editId="3DED3B6F">
            <wp:extent cx="5757684" cy="2877318"/>
            <wp:effectExtent l="0" t="0" r="0" b="0"/>
            <wp:docPr id="1079579656" name="Grafik 1079579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6" name="SB-boxplot-serien.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444762C8" w14:textId="59EF087A" w:rsidR="0067646D" w:rsidRPr="00E81B1B" w:rsidRDefault="0067646D" w:rsidP="0067646D">
      <w:pPr>
        <w:pStyle w:val="Beschriftung"/>
      </w:pPr>
      <w:bookmarkStart w:id="5471" w:name="_Toc93048356"/>
      <w:r w:rsidRPr="00E81B1B">
        <w:t xml:space="preserve">Abbildung </w:t>
      </w:r>
      <w:r>
        <w:fldChar w:fldCharType="begin"/>
      </w:r>
      <w:r>
        <w:instrText>SEQ Abbildung \* ARABIC</w:instrText>
      </w:r>
      <w:r>
        <w:fldChar w:fldCharType="separate"/>
      </w:r>
      <w:ins w:id="5472" w:author="Carsten Hein" w:date="2022-01-14T10:17:00Z">
        <w:r w:rsidR="00916225">
          <w:rPr>
            <w:noProof/>
          </w:rPr>
          <w:t>26</w:t>
        </w:r>
      </w:ins>
      <w:del w:id="5473" w:author="Carsten Hein" w:date="2021-12-28T15:52:00Z">
        <w:r w:rsidR="00950524" w:rsidRPr="00E81B1B" w:rsidDel="0010707D">
          <w:rPr>
            <w:noProof/>
          </w:rPr>
          <w:delText>28</w:delText>
        </w:r>
      </w:del>
      <w:r>
        <w:fldChar w:fldCharType="end"/>
      </w:r>
      <w:r w:rsidRPr="00E81B1B">
        <w:t xml:space="preserve"> </w:t>
      </w:r>
      <w:r w:rsidR="00DA55B3" w:rsidRPr="00E81B1B">
        <w:t>Bruchspannungen der Scherversuche nach Oberflächenbehandlung bzw. Klebtechnik getrennt (FG=geschliffen, FM= Matrizenschalung, FP =  Filmschalung mit Primer, FU= Filmschalung unbehandelt, LU = Luftseite unbehandelt, NK = Nassklebung, S1 = Schalöl, S2 = Schalölemulsion)</w:t>
      </w:r>
      <w:bookmarkEnd w:id="5471"/>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00851234" w14:textId="77152E58" w:rsidR="00B35540" w:rsidRPr="00E81B1B" w:rsidRDefault="00B35540" w:rsidP="0067646D">
      <w:pPr>
        <w:pStyle w:val="Beschriftung"/>
      </w:pPr>
    </w:p>
    <w:p w14:paraId="51118480" w14:textId="01C5285E" w:rsidR="0067646D" w:rsidRPr="00E81B1B" w:rsidRDefault="0067646D" w:rsidP="0067646D">
      <w:pPr>
        <w:pStyle w:val="Beschriftung"/>
        <w:rPr>
          <w:rFonts w:eastAsia="Calibri"/>
          <w:szCs w:val="20"/>
        </w:rPr>
      </w:pPr>
      <w:bookmarkStart w:id="5474" w:name="_Toc93048357"/>
      <w:r w:rsidRPr="00E81B1B">
        <w:t xml:space="preserve">Abbildung </w:t>
      </w:r>
      <w:r>
        <w:fldChar w:fldCharType="begin"/>
      </w:r>
      <w:r>
        <w:instrText>SEQ Abbildung \* ARABIC</w:instrText>
      </w:r>
      <w:r>
        <w:fldChar w:fldCharType="separate"/>
      </w:r>
      <w:ins w:id="5475" w:author="Carsten Hein" w:date="2022-01-14T10:17:00Z">
        <w:r w:rsidR="00916225">
          <w:rPr>
            <w:noProof/>
          </w:rPr>
          <w:t>27</w:t>
        </w:r>
      </w:ins>
      <w:del w:id="5476" w:author="Carsten Hein" w:date="2021-12-28T15:52:00Z">
        <w:r w:rsidR="00950524" w:rsidRPr="00E81B1B" w:rsidDel="0010707D">
          <w:rPr>
            <w:noProof/>
          </w:rPr>
          <w:delText>29</w:delText>
        </w:r>
      </w:del>
      <w:r>
        <w:fldChar w:fldCharType="end"/>
      </w:r>
      <w:r w:rsidRPr="00E81B1B">
        <w:t xml:space="preserve"> </w:t>
      </w:r>
      <w:r w:rsidR="00D9341B" w:rsidRPr="00E81B1B">
        <w:t xml:space="preserve">Bruchspannungen </w:t>
      </w:r>
      <w:r w:rsidR="00D16EB9">
        <w:t xml:space="preserve">der Scherversuche </w:t>
      </w:r>
      <w:commentRangeStart w:id="5477"/>
      <w:r w:rsidR="00D16EB9">
        <w:t>unter</w:t>
      </w:r>
      <w:commentRangeEnd w:id="5477"/>
      <w:r w:rsidR="007D39DC">
        <w:rPr>
          <w:rStyle w:val="Kommentarzeichen"/>
          <w:iCs w:val="0"/>
        </w:rPr>
        <w:commentReference w:id="5477"/>
      </w:r>
      <w:r w:rsidR="00D16EB9">
        <w:t xml:space="preserve"> </w:t>
      </w:r>
      <w:r w:rsidR="00D9341B" w:rsidRPr="00E81B1B">
        <w:t>Einbeziehung der Bruchbilder</w:t>
      </w:r>
      <w:bookmarkEnd w:id="5474"/>
    </w:p>
    <w:p w14:paraId="729922F5" w14:textId="5CEE9E39" w:rsidR="0078355D" w:rsidRPr="00E81B1B" w:rsidRDefault="0078355D" w:rsidP="0067646D">
      <w:pPr>
        <w:pStyle w:val="Beschriftung"/>
      </w:pPr>
      <w:bookmarkStart w:id="5478" w:name="_Ref83158182"/>
      <w:r w:rsidRPr="00E81B1B">
        <w:rPr>
          <w:noProof/>
          <w:lang w:eastAsia="de-DE"/>
        </w:rPr>
        <w:drawing>
          <wp:inline distT="0" distB="0" distL="0" distR="0" wp14:anchorId="4938C587" wp14:editId="6EFFBD0A">
            <wp:extent cx="3599695" cy="2877318"/>
            <wp:effectExtent l="0" t="0" r="1270" b="0"/>
            <wp:docPr id="1079579651"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3514B09C" w14:textId="469996A8" w:rsidR="0067646D" w:rsidRPr="00E81B1B" w:rsidRDefault="0067646D" w:rsidP="0067646D">
      <w:pPr>
        <w:pStyle w:val="Beschriftung"/>
      </w:pPr>
      <w:bookmarkStart w:id="5479" w:name="_Toc93048358"/>
      <w:r w:rsidRPr="00E81B1B">
        <w:t xml:space="preserve">Abbildung </w:t>
      </w:r>
      <w:r w:rsidR="00420E44">
        <w:rPr>
          <w:noProof/>
        </w:rPr>
        <w:fldChar w:fldCharType="begin"/>
      </w:r>
      <w:r w:rsidR="00420E44">
        <w:rPr>
          <w:noProof/>
        </w:rPr>
        <w:instrText xml:space="preserve"> SEQ Abbildung \* ARABIC </w:instrText>
      </w:r>
      <w:r w:rsidR="00420E44">
        <w:rPr>
          <w:noProof/>
        </w:rPr>
        <w:fldChar w:fldCharType="separate"/>
      </w:r>
      <w:ins w:id="5480" w:author="Carsten Hein" w:date="2022-01-14T10:17:00Z">
        <w:r w:rsidR="00916225">
          <w:rPr>
            <w:noProof/>
          </w:rPr>
          <w:t>28</w:t>
        </w:r>
      </w:ins>
      <w:del w:id="5481" w:author="Carsten Hein" w:date="2021-12-28T15:52:00Z">
        <w:r w:rsidR="00D16EB9" w:rsidDel="0010707D">
          <w:rPr>
            <w:noProof/>
          </w:rPr>
          <w:delText>30</w:delText>
        </w:r>
      </w:del>
      <w:r w:rsidR="00420E44">
        <w:rPr>
          <w:noProof/>
        </w:rPr>
        <w:fldChar w:fldCharType="end"/>
      </w:r>
      <w:bookmarkEnd w:id="5478"/>
      <w:r w:rsidRPr="00E81B1B">
        <w:t xml:space="preserve"> </w:t>
      </w:r>
      <w:r w:rsidR="00D16EB9">
        <w:t>Bruchspannungen der im Holz versagten Probekörper nach Holzchargen</w:t>
      </w:r>
      <w:bookmarkEnd w:id="5479"/>
    </w:p>
    <w:p w14:paraId="4F2BA6D1" w14:textId="281CEAE8" w:rsidR="1E305A1F" w:rsidRPr="00E81B1B" w:rsidRDefault="1E305A1F" w:rsidP="00F130FE">
      <w:pPr>
        <w:pStyle w:val="Beschriftung"/>
      </w:pP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A534E9" w:rsidRPr="00E81B1B" w14:paraId="2CB7BE80" w14:textId="77777777" w:rsidTr="64B3F377">
        <w:tc>
          <w:tcPr>
            <w:tcW w:w="4305" w:type="dxa"/>
          </w:tcPr>
          <w:p w14:paraId="54FE6729" w14:textId="76E3C75A" w:rsidR="00A534E9" w:rsidRPr="00E81B1B" w:rsidRDefault="76376CC4" w:rsidP="009D07E5">
            <w:r>
              <w:rPr>
                <w:noProof/>
                <w:lang w:eastAsia="de-DE"/>
              </w:rPr>
              <w:drawing>
                <wp:inline distT="0" distB="0" distL="0" distR="0" wp14:anchorId="1B63B52B" wp14:editId="2ACF68F9">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81">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3EC87EDD" w14:textId="6E23D6E1" w:rsidR="00A534E9" w:rsidRPr="00E81B1B" w:rsidRDefault="186701E2" w:rsidP="760CF52A">
            <w:pPr>
              <w:rPr>
                <w:rFonts w:eastAsia="Calibri"/>
              </w:rPr>
            </w:pPr>
            <w:r>
              <w:rPr>
                <w:noProof/>
                <w:lang w:eastAsia="de-DE"/>
              </w:rPr>
              <w:drawing>
                <wp:inline distT="0" distB="0" distL="0" distR="0" wp14:anchorId="783F52F0" wp14:editId="316B42F7">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82">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A534E9" w:rsidRPr="00E81B1B" w14:paraId="072A833E" w14:textId="77777777" w:rsidTr="64B3F377">
        <w:tc>
          <w:tcPr>
            <w:tcW w:w="4305" w:type="dxa"/>
          </w:tcPr>
          <w:p w14:paraId="201402A7" w14:textId="384F60BC" w:rsidR="00A534E9" w:rsidRPr="00E81B1B" w:rsidRDefault="00F130FE" w:rsidP="00F130FE">
            <w:pPr>
              <w:pStyle w:val="Beschriftung"/>
            </w:pPr>
            <w:bookmarkStart w:id="5482" w:name="_Ref82266758"/>
            <w:bookmarkStart w:id="5483" w:name="_Toc93048359"/>
            <w:r w:rsidRPr="00E81B1B">
              <w:t xml:space="preserve">Abbildung </w:t>
            </w:r>
            <w:r>
              <w:fldChar w:fldCharType="begin"/>
            </w:r>
            <w:r>
              <w:instrText>SEQ Abbildung \* ARABIC</w:instrText>
            </w:r>
            <w:r>
              <w:fldChar w:fldCharType="separate"/>
            </w:r>
            <w:ins w:id="5484" w:author="Carsten Hein" w:date="2022-01-14T10:17:00Z">
              <w:r w:rsidR="00916225">
                <w:rPr>
                  <w:noProof/>
                </w:rPr>
                <w:t>29</w:t>
              </w:r>
            </w:ins>
            <w:del w:id="5485" w:author="Carsten Hein" w:date="2021-12-28T15:52:00Z">
              <w:r w:rsidR="00950524" w:rsidRPr="00E81B1B" w:rsidDel="0010707D">
                <w:rPr>
                  <w:noProof/>
                </w:rPr>
                <w:delText>31</w:delText>
              </w:r>
            </w:del>
            <w:r>
              <w:fldChar w:fldCharType="end"/>
            </w:r>
            <w:bookmarkEnd w:id="5482"/>
            <w:r w:rsidRPr="00E81B1B">
              <w:t xml:space="preserve"> Typisches </w:t>
            </w:r>
            <w:commentRangeStart w:id="5486"/>
            <w:r w:rsidRPr="00E81B1B">
              <w:t>Versagensbild</w:t>
            </w:r>
            <w:commentRangeEnd w:id="5486"/>
            <w:r w:rsidR="00C2501D">
              <w:rPr>
                <w:rStyle w:val="Kommentarzeichen"/>
                <w:iCs w:val="0"/>
              </w:rPr>
              <w:commentReference w:id="5486"/>
            </w:r>
            <w:r w:rsidRPr="00E81B1B">
              <w:t xml:space="preserve"> bei Holzversagen</w:t>
            </w:r>
            <w:r w:rsidR="00DE177B" w:rsidRPr="00E81B1B">
              <w:t xml:space="preserve"> (SF_t)</w:t>
            </w:r>
            <w:bookmarkEnd w:id="5483"/>
          </w:p>
        </w:tc>
        <w:tc>
          <w:tcPr>
            <w:tcW w:w="4755" w:type="dxa"/>
          </w:tcPr>
          <w:p w14:paraId="3AB68574" w14:textId="0700364D" w:rsidR="00A534E9" w:rsidRPr="00E81B1B" w:rsidRDefault="00F130FE" w:rsidP="00F130FE">
            <w:pPr>
              <w:pStyle w:val="Beschriftung"/>
            </w:pPr>
            <w:bookmarkStart w:id="5487" w:name="_Ref82266867"/>
            <w:bookmarkStart w:id="5488" w:name="_Toc93048360"/>
            <w:r w:rsidRPr="00E81B1B">
              <w:t xml:space="preserve">Abbildung </w:t>
            </w:r>
            <w:r>
              <w:fldChar w:fldCharType="begin"/>
            </w:r>
            <w:r>
              <w:instrText>SEQ Abbildung \* ARABIC</w:instrText>
            </w:r>
            <w:r>
              <w:fldChar w:fldCharType="separate"/>
            </w:r>
            <w:ins w:id="5489" w:author="Carsten Hein" w:date="2022-01-14T10:17:00Z">
              <w:r w:rsidR="00916225">
                <w:rPr>
                  <w:noProof/>
                </w:rPr>
                <w:t>30</w:t>
              </w:r>
            </w:ins>
            <w:del w:id="5490" w:author="Carsten Hein" w:date="2021-12-28T15:52:00Z">
              <w:r w:rsidR="00950524" w:rsidRPr="00E81B1B" w:rsidDel="0010707D">
                <w:rPr>
                  <w:noProof/>
                </w:rPr>
                <w:delText>32</w:delText>
              </w:r>
            </w:del>
            <w:r>
              <w:fldChar w:fldCharType="end"/>
            </w:r>
            <w:bookmarkEnd w:id="5487"/>
            <w:r w:rsidRPr="00E81B1B">
              <w:t xml:space="preserve"> Gemischtes Versagen mit Anteilen von Holz- und Beton- sowie Adhäsionsversagen</w:t>
            </w:r>
            <w:r w:rsidR="00DE177B" w:rsidRPr="00E81B1B">
              <w:t xml:space="preserve"> (M1)</w:t>
            </w:r>
            <w:bookmarkEnd w:id="5488"/>
          </w:p>
        </w:tc>
      </w:tr>
      <w:tr w:rsidR="00A534E9" w:rsidRPr="00E81B1B" w14:paraId="02465A26" w14:textId="77777777" w:rsidTr="64B3F377">
        <w:trPr>
          <w:trHeight w:val="3015"/>
        </w:trPr>
        <w:tc>
          <w:tcPr>
            <w:tcW w:w="4305" w:type="dxa"/>
          </w:tcPr>
          <w:p w14:paraId="04F99BAC" w14:textId="493DD6FB" w:rsidR="00A534E9" w:rsidRPr="00E81B1B" w:rsidRDefault="3E9DC14F" w:rsidP="009D07E5">
            <w:r w:rsidRPr="00E81B1B">
              <w:rPr>
                <w:noProof/>
                <w:lang w:eastAsia="de-DE"/>
              </w:rPr>
              <w:drawing>
                <wp:inline distT="0" distB="0" distL="0" distR="0" wp14:anchorId="388A065A" wp14:editId="22DA513F">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76D5C729" w14:textId="5F0B4996" w:rsidR="00A534E9" w:rsidRPr="00E81B1B" w:rsidRDefault="00A534E9" w:rsidP="009D07E5">
            <w:r w:rsidRPr="00E81B1B">
              <w:rPr>
                <w:noProof/>
                <w:lang w:eastAsia="de-DE"/>
              </w:rPr>
              <w:drawing>
                <wp:inline distT="0" distB="0" distL="0" distR="0" wp14:anchorId="0A5D2252" wp14:editId="60F469B7">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A534E9" w:rsidRPr="00E81B1B" w14:paraId="0FF11377" w14:textId="77777777" w:rsidTr="64B3F377">
        <w:tc>
          <w:tcPr>
            <w:tcW w:w="4305" w:type="dxa"/>
          </w:tcPr>
          <w:p w14:paraId="5FFD06CB" w14:textId="02DD0B3A" w:rsidR="00A534E9" w:rsidRPr="00E81B1B" w:rsidRDefault="00F130FE" w:rsidP="0053708A">
            <w:pPr>
              <w:pStyle w:val="Beschriftung"/>
            </w:pPr>
            <w:bookmarkStart w:id="5491" w:name="_Ref82266956"/>
            <w:bookmarkStart w:id="5492" w:name="_Toc93048361"/>
            <w:r w:rsidRPr="00E81B1B">
              <w:t xml:space="preserve">Abbildung </w:t>
            </w:r>
            <w:r>
              <w:fldChar w:fldCharType="begin"/>
            </w:r>
            <w:r>
              <w:instrText>SEQ Abbildung \* ARABIC</w:instrText>
            </w:r>
            <w:r>
              <w:fldChar w:fldCharType="separate"/>
            </w:r>
            <w:ins w:id="5493" w:author="Carsten Hein" w:date="2022-01-14T10:17:00Z">
              <w:r w:rsidR="00916225">
                <w:rPr>
                  <w:noProof/>
                </w:rPr>
                <w:t>31</w:t>
              </w:r>
            </w:ins>
            <w:del w:id="5494" w:author="Carsten Hein" w:date="2021-12-28T15:52:00Z">
              <w:r w:rsidR="00950524" w:rsidRPr="00E81B1B" w:rsidDel="0010707D">
                <w:rPr>
                  <w:noProof/>
                </w:rPr>
                <w:delText>33</w:delText>
              </w:r>
            </w:del>
            <w:r>
              <w:fldChar w:fldCharType="end"/>
            </w:r>
            <w:bookmarkEnd w:id="5491"/>
            <w:r w:rsidRPr="00E81B1B">
              <w:t xml:space="preserve"> Typisches Versagensbild bei vorwiegendem Betonversagen</w:t>
            </w:r>
            <w:r w:rsidR="00DE177B" w:rsidRPr="00E81B1B">
              <w:t xml:space="preserve"> (SF_c)</w:t>
            </w:r>
            <w:bookmarkEnd w:id="5492"/>
          </w:p>
        </w:tc>
        <w:tc>
          <w:tcPr>
            <w:tcW w:w="4755" w:type="dxa"/>
          </w:tcPr>
          <w:p w14:paraId="08FA9349" w14:textId="273BE104" w:rsidR="00A534E9" w:rsidRPr="00E81B1B" w:rsidRDefault="00F130FE" w:rsidP="0053708A">
            <w:pPr>
              <w:pStyle w:val="Beschriftung"/>
            </w:pPr>
            <w:bookmarkStart w:id="5495" w:name="_Ref82266870"/>
            <w:bookmarkStart w:id="5496" w:name="_Toc93048362"/>
            <w:r w:rsidRPr="00E81B1B">
              <w:t xml:space="preserve">Abbildung </w:t>
            </w:r>
            <w:r>
              <w:fldChar w:fldCharType="begin"/>
            </w:r>
            <w:r>
              <w:instrText>SEQ Abbildung \* ARABIC</w:instrText>
            </w:r>
            <w:r>
              <w:fldChar w:fldCharType="separate"/>
            </w:r>
            <w:ins w:id="5497" w:author="Carsten Hein" w:date="2022-01-14T10:17:00Z">
              <w:r w:rsidR="00916225">
                <w:rPr>
                  <w:noProof/>
                </w:rPr>
                <w:t>32</w:t>
              </w:r>
            </w:ins>
            <w:del w:id="5498" w:author="Carsten Hein" w:date="2021-12-28T15:52:00Z">
              <w:r w:rsidR="00950524" w:rsidRPr="00E81B1B" w:rsidDel="0010707D">
                <w:rPr>
                  <w:noProof/>
                </w:rPr>
                <w:delText>34</w:delText>
              </w:r>
            </w:del>
            <w:r>
              <w:fldChar w:fldCharType="end"/>
            </w:r>
            <w:bookmarkEnd w:id="5495"/>
            <w:r w:rsidRPr="00E81B1B">
              <w:t xml:space="preserve"> Typisches Versagensbild bei vorwiegendem Adhäsionsversagen</w:t>
            </w:r>
            <w:r w:rsidR="00DE177B" w:rsidRPr="00E81B1B">
              <w:t xml:space="preserve"> (M2)</w:t>
            </w:r>
            <w:bookmarkEnd w:id="5496"/>
          </w:p>
        </w:tc>
      </w:tr>
      <w:tr w:rsidR="006E7341" w:rsidRPr="00E81B1B" w14:paraId="1948D25A" w14:textId="77777777" w:rsidTr="64B3F377">
        <w:tc>
          <w:tcPr>
            <w:tcW w:w="4305" w:type="dxa"/>
          </w:tcPr>
          <w:p w14:paraId="26AC997E" w14:textId="77777777" w:rsidR="006E7341" w:rsidRPr="00E81B1B" w:rsidRDefault="006E7341" w:rsidP="0053708A">
            <w:pPr>
              <w:pStyle w:val="Beschriftung"/>
            </w:pPr>
          </w:p>
        </w:tc>
        <w:tc>
          <w:tcPr>
            <w:tcW w:w="4755" w:type="dxa"/>
          </w:tcPr>
          <w:p w14:paraId="4689387C" w14:textId="77777777" w:rsidR="006E7341" w:rsidRPr="00E81B1B" w:rsidRDefault="006E7341" w:rsidP="0053708A">
            <w:pPr>
              <w:pStyle w:val="Beschriftung"/>
            </w:pPr>
          </w:p>
        </w:tc>
      </w:tr>
    </w:tbl>
    <w:p w14:paraId="34A8880A" w14:textId="2F6C0B2D"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ins w:id="5499" w:author="Jan Wenker" w:date="2021-12-15T12:53:00Z">
        <w:r w:rsidR="00C454A2">
          <w:rPr>
            <w:rFonts w:eastAsia="Calibri"/>
          </w:rPr>
          <w:t>ober</w:t>
        </w:r>
      </w:ins>
      <w:r w:rsidR="006E7341" w:rsidRPr="00E81B1B">
        <w:rPr>
          <w:rFonts w:eastAsia="Calibri"/>
        </w:rPr>
        <w:t xml:space="preserve">fläche einen großen Einfluss auf die Tragfähigkeit der Fuge hat. Ebenso hat sich bei der Herstellung der Probekörper gezeigt, dass die Verarbeitungseigenschaften des Klebstoffs eine wichtige Rolle spielen, da nur so eine sichere Verarbeitung innerhalb der offenen Zeit ermöglicht werden kann. Des Weiteren können vorbereitende Arbeiten, wie </w:t>
      </w:r>
      <w:r w:rsidR="006E7341" w:rsidRPr="00E81B1B">
        <w:rPr>
          <w:rFonts w:eastAsia="Calibri"/>
        </w:rPr>
        <w:lastRenderedPageBreak/>
        <w:t xml:space="preserve">seitliches Abdichten mit Fugenband vermieden werden, wenn der Klebstoff eine ausreichend </w:t>
      </w:r>
      <w:del w:id="5500" w:author="Jan Wenker" w:date="2021-12-15T12:53:00Z">
        <w:r w:rsidR="006E7341" w:rsidRPr="00E81B1B" w:rsidDel="002F1C20">
          <w:rPr>
            <w:rFonts w:eastAsia="Calibri"/>
          </w:rPr>
          <w:delText>steife Konsistenz</w:delText>
        </w:r>
      </w:del>
      <w:ins w:id="5501" w:author="Jan Wenker" w:date="2021-12-15T12:53:00Z">
        <w:r w:rsidR="002F1C20">
          <w:rPr>
            <w:rFonts w:eastAsia="Calibri"/>
          </w:rPr>
          <w:t>hohe Viskosität</w:t>
        </w:r>
      </w:ins>
      <w:r w:rsidR="006E7341" w:rsidRPr="00E81B1B">
        <w:rPr>
          <w:rFonts w:eastAsia="Calibri"/>
        </w:rPr>
        <w:t xml:space="preserve"> hat.</w:t>
      </w:r>
    </w:p>
    <w:p w14:paraId="4077AF0A" w14:textId="32229380" w:rsidR="006E7341" w:rsidRPr="00E81B1B" w:rsidRDefault="006E7341" w:rsidP="006E7341">
      <w:pPr>
        <w:rPr>
          <w:rFonts w:eastAsia="Calibri"/>
        </w:rPr>
      </w:pPr>
      <w:del w:id="5502" w:author="Stefan Behring [2]" w:date="2021-12-21T22:39:00Z">
        <w:r w:rsidRPr="00E81B1B" w:rsidDel="00E45092">
          <w:rPr>
            <w:rFonts w:eastAsia="Calibri"/>
          </w:rPr>
          <w:delText xml:space="preserve">Insgesamt lassen die positiven Ergebnisse mit der Oberfläche S1 </w:delText>
        </w:r>
        <w:r w:rsidR="00D9341B" w:rsidRPr="00E81B1B" w:rsidDel="00E45092">
          <w:rPr>
            <w:rFonts w:eastAsia="Calibri"/>
          </w:rPr>
          <w:delText xml:space="preserve">und S2 </w:delText>
        </w:r>
        <w:r w:rsidRPr="00E81B1B" w:rsidDel="00E45092">
          <w:rPr>
            <w:rFonts w:eastAsia="Calibri"/>
          </w:rPr>
          <w:delText>schließen, dass</w:delText>
        </w:r>
        <w:r w:rsidR="00D9341B" w:rsidRPr="00E81B1B" w:rsidDel="00E45092">
          <w:rPr>
            <w:rFonts w:eastAsia="Calibri"/>
          </w:rPr>
          <w:delText xml:space="preserve"> die Verwendung von Schalöl nicht notwendigerweise </w:delText>
        </w:r>
      </w:del>
      <w:ins w:id="5503" w:author="Jan Wenker" w:date="2021-12-15T12:54:00Z">
        <w:del w:id="5504" w:author="Stefan Behring [2]" w:date="2021-12-21T22:39:00Z">
          <w:r w:rsidR="00B772EC" w:rsidDel="00E45092">
            <w:rPr>
              <w:rFonts w:eastAsia="Calibri"/>
            </w:rPr>
            <w:delText>zwangsläufig</w:delText>
          </w:r>
          <w:r w:rsidR="00B772EC" w:rsidRPr="00E81B1B" w:rsidDel="00E45092">
            <w:rPr>
              <w:rFonts w:eastAsia="Calibri"/>
            </w:rPr>
            <w:delText xml:space="preserve"> </w:delText>
          </w:r>
        </w:del>
      </w:ins>
      <w:del w:id="5505" w:author="Stefan Behring [2]" w:date="2021-12-21T22:39:00Z">
        <w:r w:rsidR="00D9341B" w:rsidRPr="00E81B1B" w:rsidDel="00E45092">
          <w:rPr>
            <w:rFonts w:eastAsia="Calibri"/>
          </w:rPr>
          <w:delText>nachteilig ist.</w:delText>
        </w:r>
      </w:del>
      <w:ins w:id="5506" w:author="Stefan Behring [2]" w:date="2021-12-21T22:39:00Z">
        <w:r w:rsidR="00E45092">
          <w:rPr>
            <w:rFonts w:eastAsia="Calibri"/>
          </w:rPr>
          <w:t xml:space="preserve">Trotz der positiven </w:t>
        </w:r>
        <w:r w:rsidR="00840F02">
          <w:rPr>
            <w:rFonts w:eastAsia="Calibri"/>
          </w:rPr>
          <w:t>Ergebnisse wird     diese nicht weiter verfolgt, da langzeitige</w:t>
        </w:r>
      </w:ins>
      <w:ins w:id="5507" w:author="Stefan Behring [2]" w:date="2021-12-21T22:40:00Z">
        <w:r w:rsidR="007B7D27">
          <w:rPr>
            <w:rFonts w:eastAsia="Calibri"/>
          </w:rPr>
          <w:t xml:space="preserve"> </w:t>
        </w:r>
      </w:ins>
      <w:ins w:id="5508" w:author="Stefan Behring [2]" w:date="2021-12-21T22:39:00Z">
        <w:r w:rsidR="007B7D27">
          <w:rPr>
            <w:rFonts w:eastAsia="Calibri"/>
          </w:rPr>
          <w:t>Wirkun</w:t>
        </w:r>
      </w:ins>
      <w:ins w:id="5509" w:author="Stefan Behring [2]" w:date="2021-12-21T22:40:00Z">
        <w:r w:rsidR="007B7D27">
          <w:rPr>
            <w:rFonts w:eastAsia="Calibri"/>
          </w:rPr>
          <w:t>gen des Trennmittels auf die Verklebung nicht ausgeschlossen werden können</w:t>
        </w:r>
      </w:ins>
      <w:ins w:id="5510" w:author="Stefan Behring [2]" w:date="2021-12-21T22:41:00Z">
        <w:r w:rsidR="007B7D27">
          <w:rPr>
            <w:rFonts w:eastAsia="Calibri"/>
          </w:rPr>
          <w:t>.</w:t>
        </w:r>
      </w:ins>
      <w:r w:rsidRPr="00E81B1B">
        <w:rPr>
          <w:rFonts w:eastAsia="Calibri"/>
        </w:rPr>
        <w:t xml:space="preserve"> Die </w:t>
      </w:r>
      <w:r w:rsidR="00D9341B" w:rsidRPr="00E81B1B">
        <w:rPr>
          <w:rFonts w:eastAsia="Calibri"/>
        </w:rPr>
        <w:t xml:space="preserve">Verklebung von schalglatten Betonoberflächen ohne Trennmittel führte entgegen der Erwartungen zu einer Verschlechterung. </w:t>
      </w:r>
      <w:r w:rsidR="00656512" w:rsidRPr="00E81B1B">
        <w:rPr>
          <w:rFonts w:eastAsia="Calibri"/>
        </w:rPr>
        <w:t>Auch d</w:t>
      </w:r>
      <w:r w:rsidR="00D9341B" w:rsidRPr="00E81B1B">
        <w:rPr>
          <w:rFonts w:eastAsia="Calibri"/>
        </w:rPr>
        <w:t xml:space="preserve">as Primern der schalglatten Oberfläche </w:t>
      </w:r>
      <w:r w:rsidR="00656512" w:rsidRPr="00E81B1B">
        <w:rPr>
          <w:rFonts w:eastAsia="Calibri"/>
        </w:rPr>
        <w:t>ohne Trennmittel führte zu keiner Verbesserung</w:t>
      </w:r>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r w:rsidR="00656512" w:rsidRPr="00E81B1B">
        <w:rPr>
          <w:rFonts w:eastAsia="Calibri"/>
        </w:rPr>
        <w:t xml:space="preserve">Die zum Teil niedrigen Bruchlasten der Serie mit geschliffenen Fertigteilen lassen </w:t>
      </w:r>
      <w:commentRangeStart w:id="5511"/>
      <w:r w:rsidR="00656512" w:rsidRPr="00E81B1B">
        <w:rPr>
          <w:rFonts w:eastAsia="Calibri"/>
        </w:rPr>
        <w:t>sich auf Schwankungen der Holzfestigkeit zurückführen</w:t>
      </w:r>
      <w:commentRangeEnd w:id="5511"/>
      <w:r w:rsidR="003734BE">
        <w:rPr>
          <w:rStyle w:val="Kommentarzeichen"/>
        </w:rPr>
        <w:commentReference w:id="5511"/>
      </w:r>
      <w:r w:rsidR="00656512" w:rsidRPr="00E81B1B">
        <w:rPr>
          <w:rFonts w:eastAsia="Calibri"/>
        </w:rPr>
        <w:t xml:space="preserve">. Es konnte in keinem Fall ein adhäsives Versagen beobachtet werden. </w:t>
      </w:r>
      <w:r w:rsidRPr="00E81B1B">
        <w:rPr>
          <w:rFonts w:eastAsia="Calibri"/>
        </w:rPr>
        <w:t xml:space="preserve">In Hinblick auf die Verarbeitbarkeit waren die Klebstoffe </w:t>
      </w:r>
      <w:commentRangeStart w:id="5512"/>
      <w:r w:rsidRPr="00E81B1B">
        <w:rPr>
          <w:rFonts w:eastAsia="Calibri"/>
        </w:rPr>
        <w:t>E3</w:t>
      </w:r>
      <w:commentRangeEnd w:id="5512"/>
      <w:r w:rsidR="00366BEC">
        <w:rPr>
          <w:rStyle w:val="Kommentarzeichen"/>
        </w:rPr>
        <w:commentReference w:id="5512"/>
      </w:r>
      <w:r w:rsidRPr="00E81B1B">
        <w:rPr>
          <w:rFonts w:eastAsia="Calibri"/>
        </w:rPr>
        <w:t xml:space="preserve"> und C3 am besten geeignet</w:t>
      </w:r>
      <w:del w:id="5513" w:author="Stefan Behring [2]" w:date="2021-12-21T22:36:00Z">
        <w:r w:rsidRPr="00E81B1B" w:rsidDel="00342E79">
          <w:rPr>
            <w:rFonts w:eastAsia="Calibri"/>
          </w:rPr>
          <w:delText xml:space="preserve">, da hier ein Auftrag mittels Zahnspachtel möglich war. </w:delText>
        </w:r>
      </w:del>
      <w:ins w:id="5514" w:author="Stefan Behring [2]" w:date="2021-12-21T22:36:00Z">
        <w:r w:rsidR="00342E79">
          <w:rPr>
            <w:rFonts w:eastAsia="Calibri"/>
          </w:rPr>
          <w:t>.</w:t>
        </w:r>
      </w:ins>
    </w:p>
    <w:p w14:paraId="6AB5EC4A" w14:textId="6C0F5041" w:rsidR="00E45E56" w:rsidRPr="00E81B1B" w:rsidRDefault="006E7341" w:rsidP="006E7341">
      <w:pPr>
        <w:spacing w:after="240"/>
      </w:pPr>
      <w:r w:rsidRPr="00E81B1B">
        <w:rPr>
          <w:rFonts w:eastAsia="Calibri"/>
        </w:rPr>
        <w:t xml:space="preserve">Bei der Nassklebung konnten für </w:t>
      </w:r>
      <w:del w:id="5515" w:author="Stefan Behring [2]" w:date="2021-12-21T22:36:00Z">
        <w:r w:rsidRPr="00E81B1B" w:rsidDel="00FE3328">
          <w:rPr>
            <w:rFonts w:eastAsia="Calibri"/>
          </w:rPr>
          <w:delText xml:space="preserve">beide </w:delText>
        </w:r>
      </w:del>
      <w:ins w:id="5516" w:author="Stefan Behring [2]" w:date="2021-12-21T22:36:00Z">
        <w:r w:rsidR="00FE3328">
          <w:rPr>
            <w:rFonts w:eastAsia="Calibri"/>
          </w:rPr>
          <w:t xml:space="preserve">die </w:t>
        </w:r>
      </w:ins>
      <w:r w:rsidRPr="00E81B1B">
        <w:rPr>
          <w:rFonts w:eastAsia="Calibri"/>
        </w:rPr>
        <w:t>Klebstoffe</w:t>
      </w:r>
      <w:ins w:id="5517" w:author="Stefan Behring [2]" w:date="2021-12-21T22:37:00Z">
        <w:r w:rsidR="00FE3328">
          <w:rPr>
            <w:rFonts w:eastAsia="Calibri"/>
          </w:rPr>
          <w:t xml:space="preserve"> 1 und 2</w:t>
        </w:r>
      </w:ins>
      <w:r w:rsidRPr="00E81B1B">
        <w:rPr>
          <w:rFonts w:eastAsia="Calibri"/>
        </w:rPr>
        <w:t xml:space="preserve"> positive Ergebnisse erzielt werden. Allerdings wurde bei Verwendung des Klebstoffs C3 weiß</w:t>
      </w:r>
      <w:del w:id="5518" w:author="Jan Wenker" w:date="2021-12-15T12:55:00Z">
        <w:r w:rsidRPr="00E81B1B" w:rsidDel="00892DA7">
          <w:rPr>
            <w:rFonts w:eastAsia="Calibri"/>
          </w:rPr>
          <w:delText>t</w:delText>
        </w:r>
      </w:del>
      <w:r w:rsidRPr="00E81B1B">
        <w:rPr>
          <w:rFonts w:eastAsia="Calibri"/>
        </w:rPr>
        <w:t>e Ausblühungen an der Grenzschicht zwischen Klebstoff und Beton beobachte</w:t>
      </w:r>
      <w:r w:rsidR="00ED1A29" w:rsidRPr="00E81B1B">
        <w:rPr>
          <w:rFonts w:eastAsia="Calibri"/>
        </w:rPr>
        <w:t>t (</w:t>
      </w:r>
      <w:r w:rsidR="00ED1A29" w:rsidRPr="00E81B1B">
        <w:rPr>
          <w:rFonts w:eastAsia="Calibri"/>
        </w:rPr>
        <w:fldChar w:fldCharType="begin"/>
      </w:r>
      <w:r w:rsidR="00ED1A29" w:rsidRPr="00E81B1B">
        <w:rPr>
          <w:rFonts w:eastAsia="Calibri"/>
        </w:rPr>
        <w:instrText xml:space="preserve"> REF _Ref82266870 \h </w:instrText>
      </w:r>
      <w:r w:rsidR="00ED1A29" w:rsidRPr="00E81B1B">
        <w:rPr>
          <w:rFonts w:eastAsia="Calibri"/>
        </w:rPr>
      </w:r>
      <w:r w:rsidR="00ED1A29" w:rsidRPr="00E81B1B">
        <w:rPr>
          <w:rFonts w:eastAsia="Calibri"/>
        </w:rPr>
        <w:fldChar w:fldCharType="separate"/>
      </w:r>
      <w:ins w:id="5519" w:author="Carsten Hein" w:date="2022-01-14T10:17:00Z">
        <w:r w:rsidR="00916225" w:rsidRPr="00E81B1B">
          <w:t xml:space="preserve">Abbildung </w:t>
        </w:r>
        <w:r w:rsidR="00916225">
          <w:rPr>
            <w:noProof/>
          </w:rPr>
          <w:t>32</w:t>
        </w:r>
      </w:ins>
      <w:del w:id="5520" w:author="Carsten Hein" w:date="2022-01-03T08:40:00Z">
        <w:r w:rsidR="00ED1A29" w:rsidRPr="00E81B1B" w:rsidDel="009737A6">
          <w:delText>Abbildung 31</w:delText>
        </w:r>
      </w:del>
      <w:r w:rsidR="00ED1A29" w:rsidRPr="00E81B1B">
        <w:rPr>
          <w:rFonts w:eastAsia="Calibri"/>
        </w:rPr>
        <w:fldChar w:fldCharType="end"/>
      </w:r>
      <w:r w:rsidR="00ED1A29" w:rsidRPr="00E81B1B">
        <w:rPr>
          <w:rFonts w:eastAsia="Calibri"/>
        </w:rPr>
        <w:t>)</w:t>
      </w:r>
      <w:r w:rsidRPr="00E81B1B">
        <w:rPr>
          <w:rFonts w:eastAsia="Calibri"/>
        </w:rPr>
        <w:t xml:space="preserve">. Es wird vermutet, dass es sich dabei um eine Reaktion zwischen Wasser und Epoxidharz handelt. </w:t>
      </w:r>
      <w:r w:rsidR="00ED1A29" w:rsidRPr="00E81B1B">
        <w:rPr>
          <w:rFonts w:eastAsia="Calibri"/>
        </w:rPr>
        <w:t xml:space="preserve">Bei der Verwendung des Klebstoffs E3 trat dieser Effekt nicht auf, wie </w:t>
      </w:r>
      <w:r w:rsidR="00ED1A29" w:rsidRPr="00E81B1B">
        <w:rPr>
          <w:rFonts w:eastAsia="Calibri"/>
        </w:rPr>
        <w:fldChar w:fldCharType="begin"/>
      </w:r>
      <w:r w:rsidR="00ED1A29" w:rsidRPr="00E81B1B">
        <w:rPr>
          <w:rFonts w:eastAsia="Calibri"/>
        </w:rPr>
        <w:instrText xml:space="preserve"> REF _Ref82377409 \h </w:instrText>
      </w:r>
      <w:r w:rsidR="00ED1A29" w:rsidRPr="00E81B1B">
        <w:rPr>
          <w:rFonts w:eastAsia="Calibri"/>
        </w:rPr>
      </w:r>
      <w:r w:rsidR="00ED1A29" w:rsidRPr="00E81B1B">
        <w:rPr>
          <w:rFonts w:eastAsia="Calibri"/>
        </w:rPr>
        <w:fldChar w:fldCharType="separate"/>
      </w:r>
      <w:ins w:id="5521" w:author="Carsten Hein" w:date="2022-01-14T10:17:00Z">
        <w:r w:rsidR="00916225" w:rsidRPr="00E81B1B">
          <w:t xml:space="preserve">Abbildung </w:t>
        </w:r>
        <w:r w:rsidR="00916225">
          <w:rPr>
            <w:noProof/>
          </w:rPr>
          <w:t>34</w:t>
        </w:r>
      </w:ins>
      <w:del w:id="5522" w:author="Carsten Hein" w:date="2022-01-03T08:40:00Z">
        <w:r w:rsidR="00ED1A29" w:rsidRPr="00E81B1B" w:rsidDel="009737A6">
          <w:delText>Abbildung 33</w:delText>
        </w:r>
      </w:del>
      <w:r w:rsidR="00ED1A29" w:rsidRPr="00E81B1B">
        <w:rPr>
          <w:rFonts w:eastAsia="Calibri"/>
        </w:rPr>
        <w:fldChar w:fldCharType="end"/>
      </w:r>
      <w:r w:rsidR="00ED1A29"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E45E56" w:rsidRPr="00E81B1B" w14:paraId="721B0EDA" w14:textId="77777777" w:rsidTr="006E7341">
        <w:tc>
          <w:tcPr>
            <w:tcW w:w="4530" w:type="dxa"/>
          </w:tcPr>
          <w:p w14:paraId="396C179F" w14:textId="13E292F8" w:rsidR="00E45E56" w:rsidRPr="00E81B1B" w:rsidRDefault="00E45E56" w:rsidP="002D7035">
            <w:r w:rsidRPr="00E81B1B">
              <w:rPr>
                <w:noProof/>
                <w:lang w:eastAsia="de-DE"/>
              </w:rPr>
              <w:drawing>
                <wp:inline distT="0" distB="0" distL="0" distR="0" wp14:anchorId="762D0025" wp14:editId="2230BF6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85"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02D2F559" w14:textId="46711932" w:rsidR="00E45E56" w:rsidRPr="00E81B1B" w:rsidRDefault="00E45E56" w:rsidP="002D7035">
            <w:r w:rsidRPr="00E81B1B">
              <w:rPr>
                <w:noProof/>
                <w:lang w:eastAsia="de-DE"/>
              </w:rPr>
              <w:drawing>
                <wp:inline distT="0" distB="0" distL="0" distR="0" wp14:anchorId="7BE0807B" wp14:editId="121AB95E">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86" cstate="print">
                            <a:extLst>
                              <a:ext uri="{BEBA8EAE-BF5A-486C-A8C5-ECC9F3942E4B}">
                                <a14:imgProps xmlns:a14="http://schemas.microsoft.com/office/drawing/2010/main">
                                  <a14:imgLayer r:embed="rId87">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E45E56" w:rsidRPr="00E81B1B" w14:paraId="03516CC4" w14:textId="77777777" w:rsidTr="006E7341">
        <w:tc>
          <w:tcPr>
            <w:tcW w:w="4530" w:type="dxa"/>
          </w:tcPr>
          <w:p w14:paraId="1315B1E5" w14:textId="663AFC6C" w:rsidR="00E45E56" w:rsidRPr="00E81B1B" w:rsidRDefault="006E7341" w:rsidP="006E7341">
            <w:pPr>
              <w:pStyle w:val="Beschriftung"/>
            </w:pPr>
            <w:bookmarkStart w:id="5523" w:name="_Toc93048363"/>
            <w:r w:rsidRPr="00E81B1B">
              <w:t xml:space="preserve">Abbildung </w:t>
            </w:r>
            <w:r>
              <w:fldChar w:fldCharType="begin"/>
            </w:r>
            <w:r>
              <w:instrText>SEQ Abbildung \* ARABIC</w:instrText>
            </w:r>
            <w:r>
              <w:fldChar w:fldCharType="separate"/>
            </w:r>
            <w:ins w:id="5524" w:author="Carsten Hein" w:date="2022-01-14T10:17:00Z">
              <w:r w:rsidR="00916225">
                <w:rPr>
                  <w:noProof/>
                </w:rPr>
                <w:t>33</w:t>
              </w:r>
            </w:ins>
            <w:del w:id="5525" w:author="Carsten Hein" w:date="2021-12-28T15:52:00Z">
              <w:r w:rsidR="00950524" w:rsidRPr="00E81B1B" w:rsidDel="0010707D">
                <w:rPr>
                  <w:noProof/>
                </w:rPr>
                <w:delText>35</w:delText>
              </w:r>
            </w:del>
            <w:r>
              <w:fldChar w:fldCharType="end"/>
            </w:r>
            <w:r w:rsidRPr="00E81B1B">
              <w:t xml:space="preserve"> Ausblühungen an der Grenzschicht der zwischen Klebstoff C3 und Beton bei der Nassklebung</w:t>
            </w:r>
            <w:bookmarkEnd w:id="5523"/>
          </w:p>
        </w:tc>
        <w:tc>
          <w:tcPr>
            <w:tcW w:w="4530" w:type="dxa"/>
          </w:tcPr>
          <w:p w14:paraId="42564993" w14:textId="2C4336F9" w:rsidR="00E45E56" w:rsidRPr="00E81B1B" w:rsidRDefault="006E7341" w:rsidP="006E7341">
            <w:pPr>
              <w:pStyle w:val="Beschriftung"/>
            </w:pPr>
            <w:bookmarkStart w:id="5526" w:name="_Ref82377409"/>
            <w:bookmarkStart w:id="5527" w:name="_Toc93048364"/>
            <w:r w:rsidRPr="00E81B1B">
              <w:t xml:space="preserve">Abbildung </w:t>
            </w:r>
            <w:r>
              <w:fldChar w:fldCharType="begin"/>
            </w:r>
            <w:r>
              <w:instrText>SEQ Abbildung \* ARABIC</w:instrText>
            </w:r>
            <w:r>
              <w:fldChar w:fldCharType="separate"/>
            </w:r>
            <w:ins w:id="5528" w:author="Carsten Hein" w:date="2022-01-14T10:17:00Z">
              <w:r w:rsidR="00916225">
                <w:rPr>
                  <w:noProof/>
                </w:rPr>
                <w:t>34</w:t>
              </w:r>
            </w:ins>
            <w:del w:id="5529" w:author="Carsten Hein" w:date="2021-12-28T15:52:00Z">
              <w:r w:rsidR="00950524" w:rsidRPr="00E81B1B" w:rsidDel="0010707D">
                <w:rPr>
                  <w:noProof/>
                </w:rPr>
                <w:delText>36</w:delText>
              </w:r>
            </w:del>
            <w:r>
              <w:fldChar w:fldCharType="end"/>
            </w:r>
            <w:bookmarkEnd w:id="5526"/>
            <w:r w:rsidRPr="00E81B1B">
              <w:t xml:space="preserve"> Nassklebung von Klebstoff E3 ohne Ausblühungen</w:t>
            </w:r>
            <w:bookmarkEnd w:id="5527"/>
          </w:p>
        </w:tc>
      </w:tr>
    </w:tbl>
    <w:p w14:paraId="05819F51" w14:textId="6B16063C" w:rsidR="00124A9D" w:rsidRPr="00E81B1B" w:rsidRDefault="4C11F93A" w:rsidP="001076D7">
      <w:pPr>
        <w:pStyle w:val="berschrift2"/>
        <w:numPr>
          <w:ilvl w:val="1"/>
          <w:numId w:val="29"/>
        </w:numPr>
      </w:pPr>
      <w:bookmarkStart w:id="5530" w:name="_Ref82263605"/>
      <w:bookmarkStart w:id="5531" w:name="_Toc92091746"/>
      <w:bookmarkStart w:id="5532" w:name="_Toc92092188"/>
      <w:bookmarkStart w:id="5533" w:name="_Toc92092300"/>
      <w:bookmarkStart w:id="5534" w:name="_Toc93048283"/>
      <w:r>
        <w:t>Schub-Biege-Versuche</w:t>
      </w:r>
      <w:bookmarkEnd w:id="5530"/>
      <w:bookmarkEnd w:id="5531"/>
      <w:bookmarkEnd w:id="5532"/>
      <w:bookmarkEnd w:id="5533"/>
      <w:bookmarkEnd w:id="5534"/>
    </w:p>
    <w:p w14:paraId="39E4FE70" w14:textId="01E1A3D3" w:rsidR="39052F6C" w:rsidRPr="00A51D01" w:rsidRDefault="760CF52A">
      <w:pPr>
        <w:rPr>
          <w:rFonts w:eastAsia="Calibri"/>
          <w:rPrChange w:id="5535" w:author="Jan Wenker" w:date="2021-12-15T12:56:00Z">
            <w:rPr/>
          </w:rPrChange>
        </w:rPr>
      </w:pPr>
      <w:r w:rsidRPr="00A51D01">
        <w:rPr>
          <w:rFonts w:eastAsia="Calibri"/>
          <w:rPrChange w:id="5536" w:author="Jan Wenker" w:date="2021-12-15T12:56:00Z">
            <w:rPr/>
          </w:rPrChange>
        </w:rPr>
        <w:t>Bei den Schub-Biege-Versuche</w:t>
      </w:r>
      <w:ins w:id="5537" w:author="Jan Wenker" w:date="2021-12-15T12:56:00Z">
        <w:r w:rsidR="007E058F" w:rsidRPr="00A51D01">
          <w:rPr>
            <w:rFonts w:eastAsia="Calibri"/>
            <w:rPrChange w:id="5538" w:author="Jan Wenker" w:date="2021-12-15T12:56:00Z">
              <w:rPr/>
            </w:rPrChange>
          </w:rPr>
          <w:t>n</w:t>
        </w:r>
      </w:ins>
      <w:r w:rsidRPr="00A51D01">
        <w:rPr>
          <w:rFonts w:eastAsia="Calibri"/>
          <w:rPrChange w:id="5539" w:author="Jan Wenker" w:date="2021-12-15T12:56:00Z">
            <w:rPr/>
          </w:rPrChange>
        </w:rPr>
        <w:t xml:space="preserve"> handelt es sich um 3-Punkt-Biegeversuche mit einer </w:t>
      </w:r>
      <w:del w:id="5540" w:author="Jan Wenker" w:date="2021-12-15T12:56:00Z">
        <w:r w:rsidRPr="00A51D01" w:rsidDel="007E058F">
          <w:rPr>
            <w:rFonts w:eastAsia="Calibri"/>
            <w:rPrChange w:id="5541" w:author="Jan Wenker" w:date="2021-12-15T12:56:00Z">
              <w:rPr/>
            </w:rPrChange>
          </w:rPr>
          <w:delText xml:space="preserve">eher </w:delText>
        </w:r>
      </w:del>
      <w:r w:rsidRPr="00A51D01">
        <w:rPr>
          <w:rFonts w:eastAsia="Calibri"/>
          <w:rPrChange w:id="5542" w:author="Jan Wenker" w:date="2021-12-15T12:56:00Z">
            <w:rPr/>
          </w:rPrChange>
        </w:rPr>
        <w:t>geringen Spannweite. So wird eine hohe Schubbelastung in der Fuge zwischen dem Auflager und der Auflast erzeugt. Die Belastungsart kommt der tatsächlichen Belastung im Bauwerk näher als es bei den Scherversuchen der Fall ist. Gleichzeitig wird die Über</w:t>
      </w:r>
      <w:ins w:id="5543" w:author="Stefan Behring [2]" w:date="2021-12-21T22:42:00Z">
        <w:r w:rsidR="00421F52">
          <w:rPr>
            <w:rFonts w:eastAsia="Calibri"/>
          </w:rPr>
          <w:t>d</w:t>
        </w:r>
      </w:ins>
      <w:del w:id="5544" w:author="Stefan Behring [2]" w:date="2021-12-21T22:42:00Z">
        <w:r w:rsidRPr="00A51D01" w:rsidDel="00421F52">
          <w:rPr>
            <w:rFonts w:eastAsia="Calibri"/>
            <w:rPrChange w:id="5545" w:author="Jan Wenker" w:date="2021-12-15T12:56:00Z">
              <w:rPr/>
            </w:rPrChange>
          </w:rPr>
          <w:delText>b</w:delText>
        </w:r>
      </w:del>
      <w:r w:rsidRPr="00A51D01">
        <w:rPr>
          <w:rFonts w:eastAsia="Calibri"/>
          <w:rPrChange w:id="5546" w:author="Jan Wenker" w:date="2021-12-15T12:56:00Z">
            <w:rPr/>
          </w:rPrChange>
        </w:rPr>
        <w:t>rückung der Fuge abgemindert und die Tragfähigkeit der Fuge</w:t>
      </w:r>
      <w:ins w:id="5547" w:author="Stefan Behring [2]" w:date="2021-12-21T22:42:00Z">
        <w:r w:rsidR="00A90F56">
          <w:rPr>
            <w:rFonts w:eastAsia="Calibri"/>
          </w:rPr>
          <w:t xml:space="preserve"> kann</w:t>
        </w:r>
      </w:ins>
      <w:r w:rsidRPr="00A51D01">
        <w:rPr>
          <w:rFonts w:eastAsia="Calibri"/>
          <w:rPrChange w:id="5548" w:author="Jan Wenker" w:date="2021-12-15T12:56:00Z">
            <w:rPr/>
          </w:rPrChange>
        </w:rPr>
        <w:t xml:space="preserve"> realistischer eingeschätzt</w:t>
      </w:r>
      <w:ins w:id="5549" w:author="Stefan Behring [2]" w:date="2021-12-21T22:42:00Z">
        <w:r w:rsidR="00A90F56">
          <w:rPr>
            <w:rFonts w:eastAsia="Calibri"/>
          </w:rPr>
          <w:t xml:space="preserve"> werden</w:t>
        </w:r>
      </w:ins>
      <w:r w:rsidRPr="00A51D01">
        <w:rPr>
          <w:rFonts w:eastAsia="Calibri"/>
          <w:rPrChange w:id="5550" w:author="Jan Wenker" w:date="2021-12-15T12:56:00Z">
            <w:rPr/>
          </w:rPrChange>
        </w:rPr>
        <w:t xml:space="preserve">. </w:t>
      </w:r>
    </w:p>
    <w:p w14:paraId="7745FA91" w14:textId="446AFA80" w:rsidR="00A6585D" w:rsidRPr="00A51D01" w:rsidRDefault="760CF52A" w:rsidP="009737A6">
      <w:pPr>
        <w:rPr>
          <w:rFonts w:eastAsia="Calibri"/>
          <w:rPrChange w:id="5551" w:author="Jan Wenker" w:date="2021-12-15T12:56:00Z">
            <w:rPr/>
          </w:rPrChange>
        </w:rPr>
      </w:pPr>
      <w:r w:rsidRPr="00A51D01">
        <w:rPr>
          <w:rFonts w:eastAsia="Calibri"/>
          <w:rPrChange w:id="5552" w:author="Jan Wenker" w:date="2021-12-15T12:56:00Z">
            <w:rPr/>
          </w:rPrChange>
        </w:rPr>
        <w:t>Da das Versagen gezielt in der Verbundfuge auftreten sollte, wurde die Verbundfläche zwischen Holz und Beton auf eine Breite von 8</w:t>
      </w:r>
      <w:r w:rsidR="001E0BF2" w:rsidRPr="00A51D01">
        <w:rPr>
          <w:rFonts w:eastAsia="Calibri"/>
          <w:rPrChange w:id="5553" w:author="Jan Wenker" w:date="2021-12-15T12:56:00Z">
            <w:rPr/>
          </w:rPrChange>
        </w:rPr>
        <w:t>0</w:t>
      </w:r>
      <w:r w:rsidRPr="00A51D01">
        <w:rPr>
          <w:rFonts w:eastAsia="Calibri"/>
          <w:rPrChange w:id="5554" w:author="Jan Wenker" w:date="2021-12-15T12:56:00Z">
            <w:rPr/>
          </w:rPrChange>
        </w:rPr>
        <w:t xml:space="preserve"> </w:t>
      </w:r>
      <w:r w:rsidR="001E0BF2" w:rsidRPr="00A51D01">
        <w:rPr>
          <w:rFonts w:eastAsia="Calibri"/>
          <w:rPrChange w:id="5555" w:author="Jan Wenker" w:date="2021-12-15T12:56:00Z">
            <w:rPr/>
          </w:rPrChange>
        </w:rPr>
        <w:t>m</w:t>
      </w:r>
      <w:r w:rsidRPr="00A51D01">
        <w:rPr>
          <w:rFonts w:eastAsia="Calibri"/>
          <w:rPrChange w:id="5556" w:author="Jan Wenker" w:date="2021-12-15T12:56:00Z">
            <w:rPr/>
          </w:rPrChange>
        </w:rPr>
        <w:t xml:space="preserve">m reduziert. Das Holz seitlich der Verklebung wurde auf eine Tiefe von </w:t>
      </w:r>
      <w:r w:rsidR="001E0BF2" w:rsidRPr="00A51D01">
        <w:rPr>
          <w:rFonts w:eastAsia="Calibri"/>
          <w:rPrChange w:id="5557" w:author="Jan Wenker" w:date="2021-12-15T12:56:00Z">
            <w:rPr/>
          </w:rPrChange>
        </w:rPr>
        <w:t xml:space="preserve">etwa </w:t>
      </w:r>
      <w:r w:rsidRPr="00A51D01">
        <w:rPr>
          <w:rFonts w:eastAsia="Calibri"/>
          <w:rPrChange w:id="5558" w:author="Jan Wenker" w:date="2021-12-15T12:56:00Z">
            <w:rPr/>
          </w:rPrChange>
        </w:rPr>
        <w:t>3</w:t>
      </w:r>
      <w:r w:rsidR="001E0BF2" w:rsidRPr="00A51D01">
        <w:rPr>
          <w:rFonts w:eastAsia="Calibri"/>
          <w:rPrChange w:id="5559" w:author="Jan Wenker" w:date="2021-12-15T12:56:00Z">
            <w:rPr/>
          </w:rPrChange>
        </w:rPr>
        <w:t>0</w:t>
      </w:r>
      <w:r w:rsidRPr="00A51D01">
        <w:rPr>
          <w:rFonts w:eastAsia="Calibri"/>
          <w:rPrChange w:id="5560" w:author="Jan Wenker" w:date="2021-12-15T12:56:00Z">
            <w:rPr/>
          </w:rPrChange>
        </w:rPr>
        <w:t xml:space="preserve"> </w:t>
      </w:r>
      <w:r w:rsidR="001E0BF2" w:rsidRPr="00A51D01">
        <w:rPr>
          <w:rFonts w:eastAsia="Calibri"/>
          <w:rPrChange w:id="5561" w:author="Jan Wenker" w:date="2021-12-15T12:56:00Z">
            <w:rPr/>
          </w:rPrChange>
        </w:rPr>
        <w:t>m</w:t>
      </w:r>
      <w:r w:rsidRPr="00A51D01">
        <w:rPr>
          <w:rFonts w:eastAsia="Calibri"/>
          <w:rPrChange w:id="5562" w:author="Jan Wenker" w:date="2021-12-15T12:56:00Z">
            <w:rPr/>
          </w:rPrChange>
        </w:rPr>
        <w:t xml:space="preserve">m eingefräst, um ein Mittragen der nicht verklebten Bereiche zu verhindern. An den Enden des Balkens wurden Verstärkungslaschen aus </w:t>
      </w:r>
      <w:ins w:id="5563" w:author="Jan Wenker" w:date="2021-12-15T12:58:00Z">
        <w:r w:rsidR="00F860E2">
          <w:rPr>
            <w:rFonts w:eastAsia="Calibri"/>
          </w:rPr>
          <w:t>Furniersperrholz</w:t>
        </w:r>
      </w:ins>
      <w:del w:id="5564" w:author="Jan Wenker" w:date="2021-12-15T12:58:00Z">
        <w:r w:rsidRPr="00A51D01" w:rsidDel="00F860E2">
          <w:rPr>
            <w:rFonts w:eastAsia="Calibri"/>
            <w:rPrChange w:id="5565" w:author="Jan Wenker" w:date="2021-12-15T12:56:00Z">
              <w:rPr/>
            </w:rPrChange>
          </w:rPr>
          <w:delText>Multiplex</w:delText>
        </w:r>
      </w:del>
      <w:r w:rsidRPr="00A51D01">
        <w:rPr>
          <w:rFonts w:eastAsia="Calibri"/>
          <w:rPrChange w:id="5566" w:author="Jan Wenker" w:date="2021-12-15T12:56:00Z">
            <w:rPr/>
          </w:rPrChange>
        </w:rPr>
        <w:t xml:space="preserve">platten aufgeklebt, um ein Schubversagen am Auflager sicher zu vermeiden. Die Probekörper sind in </w:t>
      </w:r>
      <w:r w:rsidR="001076D7" w:rsidRPr="00A51D01">
        <w:rPr>
          <w:rFonts w:eastAsia="Calibri"/>
          <w:rPrChange w:id="5567" w:author="Jan Wenker" w:date="2021-12-15T12:56:00Z">
            <w:rPr/>
          </w:rPrChange>
        </w:rPr>
        <w:fldChar w:fldCharType="begin"/>
      </w:r>
      <w:r w:rsidR="001076D7" w:rsidRPr="00A51D01">
        <w:rPr>
          <w:rFonts w:eastAsia="Calibri"/>
          <w:rPrChange w:id="5568" w:author="Jan Wenker" w:date="2021-12-15T12:56:00Z">
            <w:rPr/>
          </w:rPrChange>
        </w:rPr>
        <w:instrText xml:space="preserve"> REF _Ref80103432 \h </w:instrText>
      </w:r>
      <w:r w:rsidR="00A51D01">
        <w:rPr>
          <w:rFonts w:eastAsia="Calibri"/>
        </w:rPr>
        <w:instrText xml:space="preserve"> \* MERGEFORMAT </w:instrText>
      </w:r>
      <w:r w:rsidR="001076D7" w:rsidRPr="00F669BA">
        <w:rPr>
          <w:rFonts w:eastAsia="Calibri"/>
        </w:rPr>
      </w:r>
      <w:r w:rsidR="001076D7" w:rsidRPr="00A51D01">
        <w:rPr>
          <w:rFonts w:eastAsia="Calibri"/>
          <w:rPrChange w:id="5569" w:author="Jan Wenker" w:date="2021-12-15T12:56:00Z">
            <w:rPr/>
          </w:rPrChange>
        </w:rPr>
        <w:fldChar w:fldCharType="separate"/>
      </w:r>
      <w:ins w:id="5570" w:author="Carsten Hein" w:date="2022-01-14T10:17:00Z">
        <w:r w:rsidR="00916225" w:rsidRPr="00916225">
          <w:rPr>
            <w:rFonts w:eastAsia="Calibri"/>
            <w:rPrChange w:id="5571" w:author="Carsten Hein" w:date="2022-01-14T10:17:00Z">
              <w:rPr/>
            </w:rPrChange>
          </w:rPr>
          <w:t xml:space="preserve">Abbildung </w:t>
        </w:r>
        <w:r w:rsidR="00916225" w:rsidRPr="00916225">
          <w:rPr>
            <w:rFonts w:eastAsia="Calibri"/>
            <w:rPrChange w:id="5572" w:author="Carsten Hein" w:date="2022-01-14T10:17:00Z">
              <w:rPr>
                <w:noProof/>
              </w:rPr>
            </w:rPrChange>
          </w:rPr>
          <w:t>35</w:t>
        </w:r>
      </w:ins>
      <w:del w:id="5573" w:author="Carsten Hein" w:date="2022-01-03T08:40:00Z">
        <w:r w:rsidR="001E0BF2" w:rsidRPr="00A51D01" w:rsidDel="009737A6">
          <w:rPr>
            <w:rFonts w:eastAsia="Calibri"/>
            <w:rPrChange w:id="5574" w:author="Jan Wenker" w:date="2021-12-15T12:56:00Z">
              <w:rPr/>
            </w:rPrChange>
          </w:rPr>
          <w:delText>Abbildung 37</w:delText>
        </w:r>
      </w:del>
      <w:r w:rsidR="001076D7" w:rsidRPr="00A51D01">
        <w:rPr>
          <w:rFonts w:eastAsia="Calibri"/>
          <w:rPrChange w:id="5575" w:author="Jan Wenker" w:date="2021-12-15T12:56:00Z">
            <w:rPr/>
          </w:rPrChange>
        </w:rPr>
        <w:fldChar w:fldCharType="end"/>
      </w:r>
      <w:r w:rsidR="001076D7" w:rsidRPr="00A51D01">
        <w:rPr>
          <w:rFonts w:eastAsia="Calibri"/>
          <w:rPrChange w:id="5576" w:author="Jan Wenker" w:date="2021-12-15T12:56:00Z">
            <w:rPr/>
          </w:rPrChange>
        </w:rPr>
        <w:t xml:space="preserve"> </w:t>
      </w:r>
      <w:r w:rsidRPr="00A51D01">
        <w:rPr>
          <w:rFonts w:eastAsia="Calibri"/>
          <w:rPrChange w:id="5577" w:author="Jan Wenker" w:date="2021-12-15T12:56:00Z">
            <w:rPr/>
          </w:rPrChange>
        </w:rPr>
        <w:t xml:space="preserve">dargestellt. Die Betonkörper waren jeweils mit 4 Bewehrungseisen mit einem Durchmesser von 10 mm bewehrt, um ein Brechen des Betons in der Prüfmaschine zu verhindern. </w:t>
      </w:r>
      <w:del w:id="5578" w:author="Stefan Behring [2]" w:date="2021-12-21T22:45:00Z">
        <w:r w:rsidRPr="00A51D01" w:rsidDel="00342022">
          <w:rPr>
            <w:rFonts w:eastAsia="Calibri"/>
            <w:rPrChange w:id="5579" w:author="Jan Wenker" w:date="2021-12-15T12:56:00Z">
              <w:rPr/>
            </w:rPrChange>
          </w:rPr>
          <w:delText xml:space="preserve">Die Bewehrung wurde so positioniert, dass die </w:delText>
        </w:r>
        <w:commentRangeStart w:id="5580"/>
        <w:r w:rsidRPr="00A51D01" w:rsidDel="00342022">
          <w:rPr>
            <w:rFonts w:eastAsia="Calibri"/>
            <w:rPrChange w:id="5581" w:author="Jan Wenker" w:date="2021-12-15T12:56:00Z">
              <w:rPr/>
            </w:rPrChange>
          </w:rPr>
          <w:delText>Fuge</w:delText>
        </w:r>
      </w:del>
      <w:commentRangeEnd w:id="5580"/>
      <w:r w:rsidR="00342022">
        <w:rPr>
          <w:rStyle w:val="Kommentarzeichen"/>
        </w:rPr>
        <w:commentReference w:id="5580"/>
      </w:r>
      <w:del w:id="5582" w:author="Stefan Behring [2]" w:date="2021-12-21T22:45:00Z">
        <w:r w:rsidRPr="00A51D01" w:rsidDel="00342022">
          <w:rPr>
            <w:rFonts w:eastAsia="Calibri"/>
            <w:rPrChange w:id="5583" w:author="Jan Wenker" w:date="2021-12-15T12:56:00Z">
              <w:rPr/>
            </w:rPrChange>
          </w:rPr>
          <w:delText xml:space="preserve"> nicht durch Abstandhalter gestört wurde. </w:delText>
        </w:r>
      </w:del>
      <w:r w:rsidR="001076D7" w:rsidRPr="00A51D01">
        <w:rPr>
          <w:rFonts w:eastAsia="Calibri"/>
          <w:rPrChange w:id="5584" w:author="Jan Wenker" w:date="2021-12-15T12:56:00Z">
            <w:rPr/>
          </w:rPrChange>
        </w:rPr>
        <w:fldChar w:fldCharType="begin"/>
      </w:r>
      <w:r w:rsidR="001076D7" w:rsidRPr="00A51D01">
        <w:rPr>
          <w:rFonts w:eastAsia="Calibri"/>
          <w:rPrChange w:id="5585" w:author="Jan Wenker" w:date="2021-12-15T12:56:00Z">
            <w:rPr/>
          </w:rPrChange>
        </w:rPr>
        <w:instrText xml:space="preserve"> REF _Ref80103385 \h </w:instrText>
      </w:r>
      <w:r w:rsidR="00A51D01">
        <w:rPr>
          <w:rFonts w:eastAsia="Calibri"/>
        </w:rPr>
        <w:instrText xml:space="preserve"> \* MERGEFORMAT </w:instrText>
      </w:r>
      <w:r w:rsidR="001076D7" w:rsidRPr="00F669BA">
        <w:rPr>
          <w:rFonts w:eastAsia="Calibri"/>
        </w:rPr>
      </w:r>
      <w:r w:rsidR="001076D7" w:rsidRPr="00A51D01">
        <w:rPr>
          <w:rFonts w:eastAsia="Calibri"/>
          <w:rPrChange w:id="5586" w:author="Jan Wenker" w:date="2021-12-15T12:56:00Z">
            <w:rPr/>
          </w:rPrChange>
        </w:rPr>
        <w:fldChar w:fldCharType="separate"/>
      </w:r>
      <w:ins w:id="5587" w:author="Carsten Hein" w:date="2022-01-14T10:17:00Z">
        <w:r w:rsidR="00916225" w:rsidRPr="00916225">
          <w:rPr>
            <w:rFonts w:eastAsia="Calibri"/>
            <w:rPrChange w:id="5588" w:author="Carsten Hein" w:date="2022-01-14T10:17:00Z">
              <w:rPr/>
            </w:rPrChange>
          </w:rPr>
          <w:t xml:space="preserve">Tabelle </w:t>
        </w:r>
        <w:r w:rsidR="00916225" w:rsidRPr="00916225">
          <w:rPr>
            <w:rFonts w:eastAsia="Calibri"/>
            <w:rPrChange w:id="5589" w:author="Carsten Hein" w:date="2022-01-14T10:17:00Z">
              <w:rPr>
                <w:noProof/>
              </w:rPr>
            </w:rPrChange>
          </w:rPr>
          <w:t>9</w:t>
        </w:r>
      </w:ins>
      <w:del w:id="5590" w:author="Carsten Hein" w:date="2022-01-14T10:17:00Z">
        <w:r w:rsidR="009737A6" w:rsidRPr="009737A6" w:rsidDel="00916225">
          <w:rPr>
            <w:rFonts w:eastAsia="Calibri"/>
          </w:rPr>
          <w:delText>Tabelle 15</w:delText>
        </w:r>
      </w:del>
      <w:r w:rsidR="001076D7" w:rsidRPr="00A51D01">
        <w:rPr>
          <w:rFonts w:eastAsia="Calibri"/>
          <w:rPrChange w:id="5591" w:author="Jan Wenker" w:date="2021-12-15T12:56:00Z">
            <w:rPr/>
          </w:rPrChange>
        </w:rPr>
        <w:fldChar w:fldCharType="end"/>
      </w:r>
      <w:r w:rsidR="001076D7" w:rsidRPr="00A51D01">
        <w:rPr>
          <w:rFonts w:eastAsia="Calibri"/>
          <w:rPrChange w:id="5592" w:author="Jan Wenker" w:date="2021-12-15T12:56:00Z">
            <w:rPr/>
          </w:rPrChange>
        </w:rPr>
        <w:t xml:space="preserve"> </w:t>
      </w:r>
      <w:r w:rsidRPr="00A51D01">
        <w:rPr>
          <w:rFonts w:eastAsia="Calibri"/>
          <w:rPrChange w:id="5593" w:author="Jan Wenker" w:date="2021-12-15T12:56:00Z">
            <w:rPr/>
          </w:rPrChange>
        </w:rPr>
        <w:t>zeigt eine Übersicht über das komplette Versuchsprogramm.</w:t>
      </w:r>
    </w:p>
    <w:p w14:paraId="1B93F7C6" w14:textId="1A86FB50" w:rsidR="00A6585D" w:rsidRPr="00E81B1B" w:rsidRDefault="5F1A09DC" w:rsidP="1E305A1F">
      <w:pPr>
        <w:spacing w:before="0"/>
      </w:pPr>
      <w:r>
        <w:rPr>
          <w:noProof/>
          <w:lang w:eastAsia="de-DE"/>
        </w:rPr>
        <w:lastRenderedPageBreak/>
        <w:drawing>
          <wp:inline distT="0" distB="0" distL="0" distR="0" wp14:anchorId="4CD60F39" wp14:editId="4836D2AD">
            <wp:extent cx="5700575" cy="2507722"/>
            <wp:effectExtent l="0" t="0" r="0" b="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a:blip r:embed="rId88">
                      <a:extLst>
                        <a:ext uri="{28A0092B-C50C-407E-A947-70E740481C1C}">
                          <a14:useLocalDpi xmlns:a14="http://schemas.microsoft.com/office/drawing/2010/main" val="0"/>
                        </a:ext>
                      </a:extLst>
                    </a:blip>
                    <a:srcRect l="2916" t="10000" r="5208" b="25333"/>
                    <a:stretch>
                      <a:fillRect/>
                    </a:stretch>
                  </pic:blipFill>
                  <pic:spPr>
                    <a:xfrm>
                      <a:off x="0" y="0"/>
                      <a:ext cx="5700575" cy="2507722"/>
                    </a:xfrm>
                    <a:prstGeom prst="rect">
                      <a:avLst/>
                    </a:prstGeom>
                  </pic:spPr>
                </pic:pic>
              </a:graphicData>
            </a:graphic>
          </wp:inline>
        </w:drawing>
      </w:r>
    </w:p>
    <w:p w14:paraId="5A5AE070" w14:textId="16616305" w:rsidR="760CF52A" w:rsidRPr="00E81B1B" w:rsidRDefault="001076D7" w:rsidP="001076D7">
      <w:pPr>
        <w:pStyle w:val="Beschriftung"/>
        <w:spacing w:after="240"/>
        <w:rPr>
          <w:rFonts w:eastAsia="Calibri"/>
          <w:szCs w:val="20"/>
        </w:rPr>
      </w:pPr>
      <w:bookmarkStart w:id="5594" w:name="_Ref80103432"/>
      <w:bookmarkStart w:id="5595" w:name="_Ref80103349"/>
      <w:bookmarkStart w:id="5596" w:name="_Toc93048365"/>
      <w:r w:rsidRPr="00E81B1B">
        <w:t xml:space="preserve">Abbildung </w:t>
      </w:r>
      <w:r>
        <w:fldChar w:fldCharType="begin"/>
      </w:r>
      <w:r>
        <w:instrText>SEQ Abbildung \* ARABIC</w:instrText>
      </w:r>
      <w:r>
        <w:fldChar w:fldCharType="separate"/>
      </w:r>
      <w:ins w:id="5597" w:author="Carsten Hein" w:date="2022-01-14T10:17:00Z">
        <w:r w:rsidR="00916225">
          <w:rPr>
            <w:noProof/>
          </w:rPr>
          <w:t>35</w:t>
        </w:r>
      </w:ins>
      <w:del w:id="5598" w:author="Carsten Hein" w:date="2021-12-28T15:52:00Z">
        <w:r w:rsidR="00950524" w:rsidRPr="00E81B1B" w:rsidDel="0010707D">
          <w:rPr>
            <w:noProof/>
          </w:rPr>
          <w:delText>37</w:delText>
        </w:r>
      </w:del>
      <w:r>
        <w:fldChar w:fldCharType="end"/>
      </w:r>
      <w:bookmarkEnd w:id="5594"/>
      <w:r w:rsidRPr="00E81B1B">
        <w:t xml:space="preserve"> Aufbau der Schub-Biege-Versuche sowie Übersicht über die </w:t>
      </w:r>
      <w:commentRangeStart w:id="5599"/>
      <w:r w:rsidRPr="00E81B1B">
        <w:t>Messstellen</w:t>
      </w:r>
      <w:bookmarkEnd w:id="5595"/>
      <w:commentRangeEnd w:id="5599"/>
      <w:r w:rsidR="00EF0B58">
        <w:rPr>
          <w:rStyle w:val="Kommentarzeichen"/>
          <w:iCs w:val="0"/>
        </w:rPr>
        <w:commentReference w:id="5599"/>
      </w:r>
      <w:bookmarkEnd w:id="5596"/>
    </w:p>
    <w:p w14:paraId="5EBCB5C9" w14:textId="11153B53" w:rsidR="00A6585D" w:rsidRPr="00E81B1B" w:rsidRDefault="357BF186" w:rsidP="001076D7">
      <w:pPr>
        <w:pStyle w:val="Beschriftung"/>
      </w:pPr>
      <w:bookmarkStart w:id="5600" w:name="_Ref80103385"/>
      <w:bookmarkStart w:id="5601" w:name="_Toc92091861"/>
      <w:r w:rsidRPr="00E81B1B">
        <w:t xml:space="preserve">Tabelle </w:t>
      </w:r>
      <w:r>
        <w:fldChar w:fldCharType="begin"/>
      </w:r>
      <w:r>
        <w:instrText>SEQ Tabelle \* ARABIC</w:instrText>
      </w:r>
      <w:r>
        <w:fldChar w:fldCharType="separate"/>
      </w:r>
      <w:ins w:id="5602" w:author="Carsten Hein" w:date="2022-01-14T10:17:00Z">
        <w:r w:rsidR="00916225">
          <w:rPr>
            <w:noProof/>
          </w:rPr>
          <w:t>9</w:t>
        </w:r>
      </w:ins>
      <w:del w:id="5603" w:author="Carsten Hein" w:date="2022-01-14T10:17:00Z">
        <w:r w:rsidR="009737A6" w:rsidDel="00916225">
          <w:rPr>
            <w:noProof/>
          </w:rPr>
          <w:delText>15</w:delText>
        </w:r>
      </w:del>
      <w:r>
        <w:fldChar w:fldCharType="end"/>
      </w:r>
      <w:bookmarkEnd w:id="5600"/>
      <w:r w:rsidRPr="00E81B1B">
        <w:t xml:space="preserve"> Übersicht über d</w:t>
      </w:r>
      <w:r w:rsidR="001E0BF2">
        <w:t>as Versuchsprogramm</w:t>
      </w:r>
      <w:r w:rsidRPr="00E81B1B">
        <w:t xml:space="preserve"> Schub-Biege-Versuche</w:t>
      </w:r>
      <w:bookmarkEnd w:id="5601"/>
    </w:p>
    <w:tbl>
      <w:tblPr>
        <w:tblStyle w:val="Tabellenraster"/>
        <w:tblW w:w="9060" w:type="dxa"/>
        <w:tblLayout w:type="fixed"/>
        <w:tblLook w:val="04A0" w:firstRow="1" w:lastRow="0" w:firstColumn="1" w:lastColumn="0" w:noHBand="0" w:noVBand="1"/>
      </w:tblPr>
      <w:tblGrid>
        <w:gridCol w:w="1440"/>
        <w:gridCol w:w="690"/>
        <w:gridCol w:w="1620"/>
        <w:gridCol w:w="1590"/>
        <w:gridCol w:w="555"/>
        <w:gridCol w:w="1335"/>
        <w:gridCol w:w="1830"/>
      </w:tblGrid>
      <w:tr w:rsidR="00A6585D" w:rsidRPr="00E81B1B" w14:paraId="6F11F823" w14:textId="5CC59C25" w:rsidTr="760CF52A">
        <w:trPr>
          <w:trHeight w:val="615"/>
        </w:trPr>
        <w:tc>
          <w:tcPr>
            <w:tcW w:w="1440" w:type="dxa"/>
          </w:tcPr>
          <w:p w14:paraId="6FDB7349" w14:textId="77777777" w:rsidR="00A6585D" w:rsidRPr="00E81B1B" w:rsidRDefault="00A6585D" w:rsidP="00B014B3">
            <w:r w:rsidRPr="00E81B1B">
              <w:t>Serie</w:t>
            </w:r>
          </w:p>
        </w:tc>
        <w:tc>
          <w:tcPr>
            <w:tcW w:w="690" w:type="dxa"/>
          </w:tcPr>
          <w:p w14:paraId="50E2ABCF" w14:textId="37EDDD06" w:rsidR="00A6585D" w:rsidRPr="00E81B1B" w:rsidRDefault="00A6585D" w:rsidP="760CF52A">
            <w:pPr>
              <w:jc w:val="center"/>
              <w:rPr>
                <w:rFonts w:eastAsia="Calibri"/>
                <w:szCs w:val="20"/>
              </w:rPr>
            </w:pPr>
          </w:p>
        </w:tc>
        <w:tc>
          <w:tcPr>
            <w:tcW w:w="1620" w:type="dxa"/>
          </w:tcPr>
          <w:p w14:paraId="22E5FA72" w14:textId="77777777" w:rsidR="00A6585D" w:rsidRPr="00E81B1B" w:rsidRDefault="00A6585D" w:rsidP="00B014B3">
            <w:pPr>
              <w:jc w:val="center"/>
            </w:pPr>
            <w:r w:rsidRPr="00E81B1B">
              <w:t>Methode</w:t>
            </w:r>
          </w:p>
        </w:tc>
        <w:tc>
          <w:tcPr>
            <w:tcW w:w="1590" w:type="dxa"/>
          </w:tcPr>
          <w:p w14:paraId="6BC59D83" w14:textId="77777777" w:rsidR="00A6585D" w:rsidRPr="00E81B1B" w:rsidRDefault="00A6585D" w:rsidP="00B014B3">
            <w:pPr>
              <w:jc w:val="center"/>
            </w:pPr>
            <w:r w:rsidRPr="00E81B1B">
              <w:t>Betonoberfläch</w:t>
            </w:r>
            <w:r w:rsidRPr="00B80F7D">
              <w:rPr>
                <w:color w:val="FF0000"/>
                <w:rPrChange w:id="5604" w:author="Stefan Behring [2]" w:date="2021-12-21T22:47:00Z">
                  <w:rPr/>
                </w:rPrChange>
              </w:rPr>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129694D1" w:rsidR="00A6585D" w:rsidRPr="00E81B1B" w:rsidRDefault="000754C6" w:rsidP="00B014B3">
            <w:pPr>
              <w:jc w:val="center"/>
            </w:pPr>
            <w:r w:rsidRPr="00E81B1B">
              <w:t xml:space="preserve">Verwendete </w:t>
            </w:r>
            <w:del w:id="5605" w:author="Stefan Behring [2]" w:date="2021-12-21T22:48:00Z">
              <w:r w:rsidRPr="00E81B1B" w:rsidDel="00837B6A">
                <w:delText>Holzsorte</w:delText>
              </w:r>
            </w:del>
            <w:ins w:id="5606" w:author="Stefan Behring [2]" w:date="2021-12-21T22:48:00Z">
              <w:r w:rsidR="00837B6A">
                <w:t>Festigkeitsklasse</w:t>
              </w:r>
            </w:ins>
          </w:p>
        </w:tc>
      </w:tr>
      <w:tr w:rsidR="00A6585D" w:rsidRPr="00E81B1B" w14:paraId="350DB8E5" w14:textId="4F143AEB" w:rsidTr="760CF52A">
        <w:tc>
          <w:tcPr>
            <w:tcW w:w="1440" w:type="dxa"/>
          </w:tcPr>
          <w:p w14:paraId="1F693906" w14:textId="77777777" w:rsidR="00A6585D" w:rsidRPr="00E81B1B" w:rsidRDefault="00A6585D" w:rsidP="00B014B3">
            <w:r w:rsidRPr="00E81B1B">
              <w:t>SBB-TK-C3-FU</w:t>
            </w:r>
          </w:p>
        </w:tc>
        <w:tc>
          <w:tcPr>
            <w:tcW w:w="690" w:type="dxa"/>
          </w:tcPr>
          <w:p w14:paraId="22BD5AA5" w14:textId="77777777" w:rsidR="00A6585D" w:rsidRPr="00E81B1B" w:rsidRDefault="00A6585D" w:rsidP="00B014B3">
            <w:pPr>
              <w:jc w:val="center"/>
            </w:pPr>
            <w:r w:rsidRPr="00E81B1B">
              <w:t>C3</w:t>
            </w:r>
          </w:p>
        </w:tc>
        <w:tc>
          <w:tcPr>
            <w:tcW w:w="1620" w:type="dxa"/>
          </w:tcPr>
          <w:p w14:paraId="554B4003" w14:textId="4803903C" w:rsidR="00A6585D" w:rsidRPr="00E81B1B" w:rsidRDefault="00A6585D" w:rsidP="00B014B3">
            <w:pPr>
              <w:jc w:val="center"/>
            </w:pPr>
            <w:r w:rsidRPr="00E81B1B">
              <w:t>Trockenklebung</w:t>
            </w:r>
          </w:p>
        </w:tc>
        <w:tc>
          <w:tcPr>
            <w:tcW w:w="1590"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760CF52A">
        <w:tc>
          <w:tcPr>
            <w:tcW w:w="1440" w:type="dxa"/>
          </w:tcPr>
          <w:p w14:paraId="6A7AF790" w14:textId="77777777" w:rsidR="00A6585D" w:rsidRPr="00E81B1B" w:rsidRDefault="00A6585D" w:rsidP="00B014B3">
            <w:r w:rsidRPr="00E81B1B">
              <w:t>SBB-TK-C3-FP</w:t>
            </w:r>
          </w:p>
        </w:tc>
        <w:tc>
          <w:tcPr>
            <w:tcW w:w="690" w:type="dxa"/>
          </w:tcPr>
          <w:p w14:paraId="0A784F5E" w14:textId="77777777" w:rsidR="00A6585D" w:rsidRPr="00E81B1B" w:rsidRDefault="00A6585D" w:rsidP="00B014B3">
            <w:pPr>
              <w:jc w:val="center"/>
            </w:pPr>
            <w:r w:rsidRPr="00E81B1B">
              <w:t>C3</w:t>
            </w:r>
          </w:p>
        </w:tc>
        <w:tc>
          <w:tcPr>
            <w:tcW w:w="1620" w:type="dxa"/>
          </w:tcPr>
          <w:p w14:paraId="44898CE2" w14:textId="77777777" w:rsidR="00A6585D" w:rsidRPr="00E81B1B" w:rsidRDefault="00A6585D" w:rsidP="00B014B3">
            <w:pPr>
              <w:jc w:val="center"/>
            </w:pPr>
            <w:r w:rsidRPr="00E81B1B">
              <w:t>Trockenklebung</w:t>
            </w:r>
          </w:p>
        </w:tc>
        <w:tc>
          <w:tcPr>
            <w:tcW w:w="1590"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6D6ABE6A" w:rsidR="00A6585D" w:rsidRPr="00E81B1B" w:rsidRDefault="00A6585D" w:rsidP="00B014B3">
            <w:pPr>
              <w:jc w:val="center"/>
            </w:pPr>
            <w:del w:id="5607" w:author="Stefan Behring [2]" w:date="2021-12-21T22:48:00Z">
              <w:r w:rsidRPr="00E81B1B" w:rsidDel="00A06AB4">
                <w:delText>GL</w:delText>
              </w:r>
              <w:r w:rsidR="000754C6" w:rsidRPr="00E81B1B" w:rsidDel="00A06AB4">
                <w:delText>30c</w:delText>
              </w:r>
              <w:r w:rsidRPr="00E81B1B" w:rsidDel="00A06AB4">
                <w:delText xml:space="preserve"> </w:delText>
              </w:r>
            </w:del>
            <w:ins w:id="5608" w:author="Stefan Behring [2]" w:date="2021-12-21T22:48:00Z">
              <w:r w:rsidR="00A06AB4" w:rsidRPr="00E81B1B">
                <w:t>GL</w:t>
              </w:r>
              <w:r w:rsidR="00A06AB4">
                <w:t>24</w:t>
              </w:r>
              <w:r w:rsidR="00A06AB4" w:rsidRPr="00E81B1B">
                <w:t xml:space="preserve">c </w:t>
              </w:r>
            </w:ins>
            <w:r w:rsidRPr="00E81B1B">
              <w:t>Lamellen stehend</w:t>
            </w:r>
          </w:p>
        </w:tc>
      </w:tr>
      <w:tr w:rsidR="00A6585D" w:rsidRPr="00E81B1B" w14:paraId="15990247" w14:textId="1E8F9C73" w:rsidTr="760CF52A">
        <w:tc>
          <w:tcPr>
            <w:tcW w:w="1440" w:type="dxa"/>
          </w:tcPr>
          <w:p w14:paraId="6813BC22" w14:textId="77777777" w:rsidR="00A6585D" w:rsidRPr="00E81B1B" w:rsidRDefault="00A6585D" w:rsidP="00B014B3">
            <w:r w:rsidRPr="00E81B1B">
              <w:t>SBB-NK-C3</w:t>
            </w:r>
          </w:p>
        </w:tc>
        <w:tc>
          <w:tcPr>
            <w:tcW w:w="690" w:type="dxa"/>
          </w:tcPr>
          <w:p w14:paraId="58255F9C" w14:textId="77777777" w:rsidR="00A6585D" w:rsidRPr="00E81B1B" w:rsidRDefault="00A6585D" w:rsidP="00B014B3">
            <w:pPr>
              <w:jc w:val="center"/>
            </w:pPr>
            <w:r w:rsidRPr="00E81B1B">
              <w:t>C3</w:t>
            </w:r>
          </w:p>
        </w:tc>
        <w:tc>
          <w:tcPr>
            <w:tcW w:w="1620" w:type="dxa"/>
          </w:tcPr>
          <w:p w14:paraId="2CD1B5CB" w14:textId="77777777" w:rsidR="00A6585D" w:rsidRPr="00E81B1B" w:rsidRDefault="00A6585D" w:rsidP="00B014B3">
            <w:pPr>
              <w:jc w:val="center"/>
            </w:pPr>
            <w:r w:rsidRPr="00E81B1B">
              <w:t>Nassklebung</w:t>
            </w:r>
          </w:p>
        </w:tc>
        <w:tc>
          <w:tcPr>
            <w:tcW w:w="1590"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760CF52A">
        <w:tc>
          <w:tcPr>
            <w:tcW w:w="1440" w:type="dxa"/>
          </w:tcPr>
          <w:p w14:paraId="29F914B8" w14:textId="77777777" w:rsidR="00A6585D" w:rsidRPr="00E81B1B" w:rsidRDefault="00A6585D" w:rsidP="00B014B3">
            <w:r w:rsidRPr="00E81B1B">
              <w:t>SBB-TK-E3-FG</w:t>
            </w:r>
          </w:p>
        </w:tc>
        <w:tc>
          <w:tcPr>
            <w:tcW w:w="690" w:type="dxa"/>
          </w:tcPr>
          <w:p w14:paraId="539C8FCA" w14:textId="77777777" w:rsidR="00A6585D" w:rsidRPr="00E81B1B" w:rsidRDefault="00A6585D" w:rsidP="00B014B3">
            <w:pPr>
              <w:jc w:val="center"/>
            </w:pPr>
            <w:r w:rsidRPr="00E81B1B">
              <w:t>E3</w:t>
            </w:r>
          </w:p>
        </w:tc>
        <w:tc>
          <w:tcPr>
            <w:tcW w:w="1620" w:type="dxa"/>
          </w:tcPr>
          <w:p w14:paraId="38451405" w14:textId="77777777" w:rsidR="00A6585D" w:rsidRPr="00E81B1B" w:rsidRDefault="00A6585D" w:rsidP="00B014B3">
            <w:pPr>
              <w:jc w:val="center"/>
            </w:pPr>
            <w:r w:rsidRPr="00E81B1B">
              <w:t>Trockenklebung</w:t>
            </w:r>
          </w:p>
        </w:tc>
        <w:tc>
          <w:tcPr>
            <w:tcW w:w="1590" w:type="dxa"/>
          </w:tcPr>
          <w:p w14:paraId="4D1DE346" w14:textId="4200E013" w:rsidR="00A6585D" w:rsidRPr="00E81B1B" w:rsidRDefault="00A6585D" w:rsidP="00B014B3">
            <w:pPr>
              <w:jc w:val="center"/>
            </w:pPr>
            <w:del w:id="5609" w:author="Stefan Behring [2]" w:date="2021-12-21T22:47:00Z">
              <w:r w:rsidRPr="00E81B1B" w:rsidDel="00B80F7D">
                <w:delText>Filmschalung</w:delText>
              </w:r>
            </w:del>
            <w:r w:rsidRPr="00E81B1B">
              <w:t>, G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77497611" w:rsidR="00A6585D" w:rsidRPr="00E81B1B" w:rsidRDefault="00A6585D" w:rsidP="00B014B3">
            <w:pPr>
              <w:jc w:val="center"/>
            </w:pPr>
            <w:r w:rsidRPr="00E81B1B">
              <w:t>GL</w:t>
            </w:r>
            <w:del w:id="5610" w:author="Stefan Behring [2]" w:date="2021-12-21T22:48:00Z">
              <w:r w:rsidR="000754C6" w:rsidRPr="00E81B1B" w:rsidDel="00367E22">
                <w:delText>30</w:delText>
              </w:r>
            </w:del>
            <w:ins w:id="5611" w:author="Stefan Behring [2]" w:date="2021-12-21T22:48:00Z">
              <w:r w:rsidR="00367E22">
                <w:t>24</w:t>
              </w:r>
            </w:ins>
            <w:r w:rsidR="000754C6" w:rsidRPr="00E81B1B">
              <w:t>c</w:t>
            </w:r>
            <w:r w:rsidRPr="00E81B1B">
              <w:t xml:space="preserve"> Lamellen stehend</w:t>
            </w:r>
          </w:p>
        </w:tc>
      </w:tr>
      <w:tr w:rsidR="00A6585D" w:rsidRPr="00E81B1B" w14:paraId="2B783DEB" w14:textId="2442119B" w:rsidTr="760CF52A">
        <w:tc>
          <w:tcPr>
            <w:tcW w:w="1440" w:type="dxa"/>
          </w:tcPr>
          <w:p w14:paraId="35C14F17" w14:textId="77777777" w:rsidR="00A6585D" w:rsidRPr="00E81B1B" w:rsidRDefault="00A6585D" w:rsidP="00B014B3">
            <w:r w:rsidRPr="00E81B1B">
              <w:t>SBB-NK-E3</w:t>
            </w:r>
          </w:p>
        </w:tc>
        <w:tc>
          <w:tcPr>
            <w:tcW w:w="690" w:type="dxa"/>
          </w:tcPr>
          <w:p w14:paraId="5403F587" w14:textId="77777777" w:rsidR="00A6585D" w:rsidRPr="00E81B1B" w:rsidRDefault="00A6585D" w:rsidP="00B014B3">
            <w:pPr>
              <w:jc w:val="center"/>
            </w:pPr>
            <w:r w:rsidRPr="00E81B1B">
              <w:t>E3</w:t>
            </w:r>
          </w:p>
        </w:tc>
        <w:tc>
          <w:tcPr>
            <w:tcW w:w="1620" w:type="dxa"/>
          </w:tcPr>
          <w:p w14:paraId="36EF2385" w14:textId="77777777" w:rsidR="00A6585D" w:rsidRPr="00E81B1B" w:rsidRDefault="00A6585D" w:rsidP="00B014B3">
            <w:pPr>
              <w:jc w:val="center"/>
            </w:pPr>
            <w:r w:rsidRPr="00E81B1B">
              <w:t>Nassklebung</w:t>
            </w:r>
          </w:p>
        </w:tc>
        <w:tc>
          <w:tcPr>
            <w:tcW w:w="1590"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66E3051C" w:rsidR="00A6585D" w:rsidRPr="00E81B1B" w:rsidRDefault="00A6585D" w:rsidP="00B014B3">
            <w:pPr>
              <w:jc w:val="center"/>
            </w:pPr>
            <w:r w:rsidRPr="00E81B1B">
              <w:t>GL</w:t>
            </w:r>
            <w:del w:id="5612" w:author="Stefan Behring [2]" w:date="2021-12-21T22:48:00Z">
              <w:r w:rsidR="000754C6" w:rsidRPr="00E81B1B" w:rsidDel="00367E22">
                <w:delText>30</w:delText>
              </w:r>
            </w:del>
            <w:ins w:id="5613" w:author="Stefan Behring [2]" w:date="2021-12-21T22:48:00Z">
              <w:r w:rsidR="00367E22">
                <w:t>24</w:t>
              </w:r>
            </w:ins>
            <w:r w:rsidR="000754C6" w:rsidRPr="00E81B1B">
              <w:t>c</w:t>
            </w:r>
            <w:r w:rsidRPr="00E81B1B">
              <w:t xml:space="preserve"> Lamellen stehend</w:t>
            </w:r>
          </w:p>
        </w:tc>
      </w:tr>
    </w:tbl>
    <w:p w14:paraId="3CBB69EF" w14:textId="41A6C6D4" w:rsidR="00105B09" w:rsidRPr="00E81B1B" w:rsidRDefault="7A19152F" w:rsidP="001076D7">
      <w:pPr>
        <w:pStyle w:val="berschrift3"/>
        <w:numPr>
          <w:ilvl w:val="2"/>
          <w:numId w:val="29"/>
        </w:numPr>
        <w:rPr>
          <w:noProof w:val="0"/>
          <w:lang w:val="de-DE"/>
        </w:rPr>
      </w:pPr>
      <w:bookmarkStart w:id="5614" w:name="_Toc92091747"/>
      <w:bookmarkStart w:id="5615" w:name="_Toc92092189"/>
      <w:bookmarkStart w:id="5616" w:name="_Toc92092301"/>
      <w:bookmarkStart w:id="5617" w:name="_Toc93048284"/>
      <w:r w:rsidRPr="64B3F377">
        <w:rPr>
          <w:noProof w:val="0"/>
          <w:lang w:val="de-DE"/>
        </w:rPr>
        <w:t>Hers</w:t>
      </w:r>
      <w:r w:rsidR="186701E2" w:rsidRPr="64B3F377">
        <w:rPr>
          <w:noProof w:val="0"/>
          <w:lang w:val="de-DE"/>
        </w:rPr>
        <w:t>t</w:t>
      </w:r>
      <w:r w:rsidRPr="64B3F377">
        <w:rPr>
          <w:noProof w:val="0"/>
          <w:lang w:val="de-DE"/>
        </w:rPr>
        <w:t>ellung der Probekörper</w:t>
      </w:r>
      <w:bookmarkEnd w:id="5614"/>
      <w:bookmarkEnd w:id="5615"/>
      <w:bookmarkEnd w:id="5616"/>
      <w:bookmarkEnd w:id="5617"/>
    </w:p>
    <w:p w14:paraId="7870B442" w14:textId="11AB8548" w:rsidR="004034EF" w:rsidRPr="00E81B1B" w:rsidRDefault="004034EF" w:rsidP="004034EF">
      <w:r w:rsidRPr="00E81B1B">
        <w:t>Zum Einsatz kamen die Klebstoffe</w:t>
      </w:r>
      <w:ins w:id="5618" w:author="Stefan Behring [2]" w:date="2021-12-21T22:51:00Z">
        <w:r w:rsidR="001968BF">
          <w:t xml:space="preserve"> Compono</w:t>
        </w:r>
      </w:ins>
      <w:r w:rsidRPr="00E81B1B">
        <w:t xml:space="preserve"> C3 und </w:t>
      </w:r>
      <w:ins w:id="5619" w:author="Stefan Behring [2]" w:date="2021-12-21T22:51:00Z">
        <w:r w:rsidR="001968BF">
          <w:t xml:space="preserve">Rampf </w:t>
        </w:r>
      </w:ins>
      <w:r w:rsidRPr="00E81B1B">
        <w:t xml:space="preserve">E3. Die </w:t>
      </w:r>
      <w:commentRangeStart w:id="5620"/>
      <w:del w:id="5621" w:author="Stefan Behring [2]" w:date="2021-12-21T22:52:00Z">
        <w:r w:rsidRPr="00E81B1B" w:rsidDel="001968BF">
          <w:delText xml:space="preserve">ersten </w:delText>
        </w:r>
      </w:del>
      <w:r w:rsidRPr="00E81B1B">
        <w:t>Betonfertigteile</w:t>
      </w:r>
      <w:ins w:id="5622" w:author="Stefan Behring [2]" w:date="2021-12-21T22:52:00Z">
        <w:r w:rsidR="001968BF">
          <w:t xml:space="preserve"> der Probekörper Bla bis Blub</w:t>
        </w:r>
      </w:ins>
      <w:r w:rsidRPr="00E81B1B">
        <w:t xml:space="preserve"> </w:t>
      </w:r>
      <w:commentRangeEnd w:id="5620"/>
      <w:r w:rsidR="007C0668">
        <w:rPr>
          <w:rStyle w:val="Kommentarzeichen"/>
        </w:rPr>
        <w:commentReference w:id="5620"/>
      </w:r>
      <w:r w:rsidRPr="00E81B1B">
        <w:t xml:space="preserve">wurden stets ohne Trennmittel in Filmschalungsplatten hergestellt. </w:t>
      </w:r>
    </w:p>
    <w:p w14:paraId="455986EE" w14:textId="3AAA9ECC" w:rsidR="004034EF" w:rsidRPr="00E81B1B" w:rsidRDefault="0066092D" w:rsidP="004034EF">
      <w:del w:id="5623" w:author="Jan Wenker" w:date="2021-12-15T13:00:00Z">
        <w:r w:rsidRPr="00E81B1B" w:rsidDel="00000E98">
          <w:delText>Die ersten</w:delText>
        </w:r>
      </w:del>
      <w:ins w:id="5624" w:author="Jan Wenker" w:date="2021-12-15T13:00:00Z">
        <w:r w:rsidR="00000E98">
          <w:t>Zunächst wurden</w:t>
        </w:r>
      </w:ins>
      <w:r w:rsidRPr="00E81B1B">
        <w:t xml:space="preserve"> </w:t>
      </w:r>
      <w:r w:rsidR="760CF52A" w:rsidRPr="00E81B1B">
        <w:t xml:space="preserve">Probekörper </w:t>
      </w:r>
      <w:r w:rsidRPr="00E81B1B">
        <w:t>(SBB-NK-C3</w:t>
      </w:r>
      <w:r w:rsidR="00817F6D" w:rsidRPr="00E81B1B">
        <w:t xml:space="preserve"> und SBB-TK-C3-FU Probekörper 1-6) </w:t>
      </w:r>
      <w:del w:id="5625" w:author="Jan Wenker" w:date="2021-12-15T13:00:00Z">
        <w:r w:rsidR="760CF52A" w:rsidRPr="00E81B1B" w:rsidDel="00000E98">
          <w:delText xml:space="preserve">wurde </w:delText>
        </w:r>
      </w:del>
      <w:r w:rsidR="760CF52A" w:rsidRPr="00E81B1B">
        <w:t xml:space="preserve">im Fertigteilwerk von Brüninghoff betoniert und verklebt. </w:t>
      </w:r>
      <w:r w:rsidR="0062703B" w:rsidRPr="00E81B1B">
        <w:t>Nachdem</w:t>
      </w:r>
      <w:r w:rsidR="760CF52A" w:rsidRPr="00E81B1B">
        <w:t xml:space="preserve"> die Probekörper aufgrund von Maschinenbelegungen ca. 2 Monate in der </w:t>
      </w:r>
      <w:commentRangeStart w:id="5626"/>
      <w:r w:rsidR="760CF52A" w:rsidRPr="00E81B1B">
        <w:t>Peter-Behrens-Halle</w:t>
      </w:r>
      <w:ins w:id="5627" w:author="Jan Wenker" w:date="2021-12-15T13:00:00Z">
        <w:r w:rsidR="00000E98">
          <w:t xml:space="preserve"> </w:t>
        </w:r>
        <w:commentRangeEnd w:id="5626"/>
        <w:r w:rsidR="00000E98">
          <w:rPr>
            <w:rStyle w:val="Kommentarzeichen"/>
          </w:rPr>
          <w:commentReference w:id="5626"/>
        </w:r>
        <w:r w:rsidR="00000E98">
          <w:t>der TU Berlin</w:t>
        </w:r>
      </w:ins>
      <w:r w:rsidR="760CF52A" w:rsidRPr="00E81B1B">
        <w:t xml:space="preserve"> </w:t>
      </w:r>
      <w:r w:rsidR="0062703B" w:rsidRPr="00E81B1B">
        <w:t>gel</w:t>
      </w:r>
      <w:r w:rsidR="000754C6" w:rsidRPr="00E81B1B">
        <w:t>agert</w:t>
      </w:r>
      <w:r w:rsidR="0062703B" w:rsidRPr="00E81B1B">
        <w:t xml:space="preserve"> </w:t>
      </w:r>
      <w:del w:id="5628" w:author="Stefan Behring [2]" w:date="2021-12-21T22:52:00Z">
        <w:r w:rsidR="0062703B" w:rsidRPr="00E81B1B" w:rsidDel="001968BF">
          <w:delText>hatten</w:delText>
        </w:r>
      </w:del>
      <w:ins w:id="5629" w:author="Stefan Behring [2]" w:date="2021-12-21T22:52:00Z">
        <w:r w:rsidR="001968BF">
          <w:t>worden sind</w:t>
        </w:r>
      </w:ins>
      <w:r w:rsidR="000754C6" w:rsidRPr="00E81B1B">
        <w:t xml:space="preserve">, </w:t>
      </w:r>
      <w:r w:rsidR="0062703B" w:rsidRPr="00E81B1B">
        <w:t xml:space="preserve">wurden </w:t>
      </w:r>
      <w:r w:rsidR="760CF52A" w:rsidRPr="00E81B1B">
        <w:t xml:space="preserve">Schäden an den </w:t>
      </w:r>
      <w:ins w:id="5630" w:author="Jan Wenker" w:date="2021-12-15T13:00:00Z">
        <w:r w:rsidR="00000E98">
          <w:t>Prüfk</w:t>
        </w:r>
      </w:ins>
      <w:del w:id="5631" w:author="Jan Wenker" w:date="2021-12-15T13:00:00Z">
        <w:r w:rsidR="760CF52A" w:rsidRPr="00E81B1B" w:rsidDel="00000E98">
          <w:delText>K</w:delText>
        </w:r>
      </w:del>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760CF52A" w:rsidRPr="00E81B1B">
        <w:t>groß</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C838A4" w:rsidRPr="00E81B1B">
        <w:t xml:space="preserve">zeigten </w:t>
      </w:r>
      <w:r w:rsidR="760CF52A" w:rsidRPr="00E81B1B">
        <w:t xml:space="preserve">ebenfalls feine Risse in Fugennähe oder direkt oberhalb der Klebung beobachtet. </w:t>
      </w:r>
      <w:r w:rsidR="00C838A4" w:rsidRPr="00E81B1B">
        <w:t xml:space="preserve">Durch die Verzahnung von Klebstoff und Beton bei der Nassklebung waren hier jedoch keine klaren </w:t>
      </w:r>
      <w:commentRangeStart w:id="5632"/>
      <w:r w:rsidR="00C838A4" w:rsidRPr="00E81B1B">
        <w:t>Spalte</w:t>
      </w:r>
      <w:commentRangeEnd w:id="5632"/>
      <w:r w:rsidR="0011102E">
        <w:rPr>
          <w:rStyle w:val="Kommentarzeichen"/>
        </w:rPr>
        <w:commentReference w:id="5632"/>
      </w:r>
      <w:r w:rsidR="00C838A4" w:rsidRPr="00E81B1B">
        <w:t xml:space="preserve"> wie bei der Trockenklebung sichtbar. </w:t>
      </w:r>
      <w:r w:rsidR="760CF52A" w:rsidRPr="00E81B1B">
        <w:t xml:space="preserve">Eine </w:t>
      </w:r>
      <w:commentRangeStart w:id="5633"/>
      <w:r w:rsidR="760CF52A" w:rsidRPr="00E81B1B">
        <w:t>Betrachtung</w:t>
      </w:r>
      <w:commentRangeEnd w:id="5633"/>
      <w:r w:rsidR="00975866">
        <w:rPr>
          <w:rStyle w:val="Kommentarzeichen"/>
        </w:rPr>
        <w:commentReference w:id="5633"/>
      </w:r>
      <w:r w:rsidR="760CF52A" w:rsidRPr="00E81B1B">
        <w:t xml:space="preserve"> </w:t>
      </w:r>
      <w:r w:rsidR="760CF52A" w:rsidRPr="00E81B1B">
        <w:lastRenderedPageBreak/>
        <w:t>zur Ursache 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ins w:id="5634" w:author="Carsten Hein" w:date="2022-01-14T10:17:00Z">
        <w:r w:rsidR="00916225">
          <w:t>Versuchsauswertung</w:t>
        </w:r>
        <w:r w:rsidR="00916225" w:rsidRPr="64B3F377">
          <w:t xml:space="preserve"> und Ergebnisse</w:t>
        </w:r>
      </w:ins>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ins w:id="5635" w:author="Carsten Hein" w:date="2022-01-14T10:17:00Z">
        <w:r w:rsidR="00916225">
          <w:t>3.13.3</w:t>
        </w:r>
      </w:ins>
      <w:del w:id="5636" w:author="Carsten Hein" w:date="2022-01-03T08:40:00Z">
        <w:r w:rsidR="001E0BF2" w:rsidDel="009737A6">
          <w:delText>8.6.3</w:delText>
        </w:r>
      </w:del>
      <w:r w:rsidR="004745E2" w:rsidRPr="00E81B1B">
        <w:fldChar w:fldCharType="end"/>
      </w:r>
      <w:r w:rsidR="004745E2" w:rsidRPr="00E81B1B">
        <w:t>.</w:t>
      </w:r>
    </w:p>
    <w:p w14:paraId="0F4D7691" w14:textId="2386A22E" w:rsidR="007776CF" w:rsidRDefault="007776CF" w:rsidP="004034EF">
      <w:pPr>
        <w:rPr>
          <w:ins w:id="5637" w:author="Stefan Behring [2]" w:date="2021-12-21T22:55:00Z"/>
        </w:rPr>
      </w:pPr>
      <w:ins w:id="5638" w:author="Stefan Behring [2]" w:date="2021-12-21T22:55:00Z">
        <w:r>
          <w:t xml:space="preserve">Ich würde eher so </w:t>
        </w:r>
        <w:r w:rsidR="00DC4212">
          <w:t xml:space="preserve">argumentieren: Es wurde vermutet, dass die Risse durch </w:t>
        </w:r>
        <w:r w:rsidR="0096346D">
          <w:t xml:space="preserve">einen </w:t>
        </w:r>
      </w:ins>
      <w:ins w:id="5639" w:author="Stefan Behring [2]" w:date="2021-12-21T22:56:00Z">
        <w:r w:rsidR="0096346D">
          <w:t xml:space="preserve">Wechsel der Klimarandbedingungen entstanden sind. Daher wurde entschieden, </w:t>
        </w:r>
        <w:r w:rsidR="00E44C68">
          <w:t xml:space="preserve">in der Peter-Halle die Versuche zu wiederholen um den Klimawechsel </w:t>
        </w:r>
      </w:ins>
      <w:commentRangeStart w:id="5640"/>
      <w:ins w:id="5641" w:author="Stefan Behring [2]" w:date="2021-12-21T22:57:00Z">
        <w:r w:rsidR="00E44C68">
          <w:t>auszuschließen</w:t>
        </w:r>
        <w:commentRangeEnd w:id="5640"/>
        <w:r w:rsidR="00505D93">
          <w:rPr>
            <w:rStyle w:val="Kommentarzeichen"/>
          </w:rPr>
          <w:commentReference w:id="5640"/>
        </w:r>
        <w:r w:rsidR="00505D93">
          <w:t xml:space="preserve">. </w:t>
        </w:r>
      </w:ins>
    </w:p>
    <w:p w14:paraId="26B87001" w14:textId="593CDF40" w:rsidR="004034EF" w:rsidRPr="00E81B1B" w:rsidDel="00F2046B" w:rsidRDefault="004034EF" w:rsidP="004034EF">
      <w:pPr>
        <w:rPr>
          <w:del w:id="5642" w:author="Jan Wenker" w:date="2021-12-15T13:01:00Z"/>
        </w:rPr>
      </w:pPr>
      <w:r w:rsidRPr="00E81B1B">
        <w:t>Alle weiteren Versuche wurden an der TU Berlin betoniert und verklebt. Die Klebung fand in diesem Fall in der Peter-Behrens-Halle statt</w:t>
      </w:r>
      <w:r w:rsidR="001E0BF2">
        <w:t>, wo auch die Prüfungen durchgeführt wurden.</w:t>
      </w:r>
    </w:p>
    <w:p w14:paraId="297D16B5" w14:textId="7C8E3C50" w:rsidR="00A6585D" w:rsidRPr="00E81B1B" w:rsidRDefault="00F2046B" w:rsidP="004034EF">
      <w:ins w:id="5643" w:author="Jan Wenker" w:date="2021-12-15T13:01:00Z">
        <w:r>
          <w:t xml:space="preserve"> </w:t>
        </w:r>
      </w:ins>
      <w:r w:rsidR="760CF52A" w:rsidRPr="00E81B1B">
        <w:t>Für die Herstellung der Serien SBB-TK-C3-FU wurde die Betonplatte ohne weitere Vorbereitung mit dem Holz</w:t>
      </w:r>
      <w:r w:rsidR="00817F6D" w:rsidRPr="00E81B1B">
        <w:t xml:space="preserve"> </w:t>
      </w:r>
      <w:r w:rsidR="760CF52A" w:rsidRPr="00E81B1B">
        <w:t xml:space="preserve">verklebt. Im </w:t>
      </w:r>
      <w:del w:id="5644" w:author="Jan Wenker" w:date="2021-12-16T11:54:00Z">
        <w:r w:rsidR="760CF52A" w:rsidRPr="00E81B1B" w:rsidDel="005977F0">
          <w:delText>Falle</w:delText>
        </w:r>
      </w:del>
      <w:ins w:id="5645" w:author="Jan Wenker" w:date="2021-12-16T11:54:00Z">
        <w:r w:rsidR="005977F0">
          <w:t>Fall</w:t>
        </w:r>
      </w:ins>
      <w:r w:rsidR="760CF52A" w:rsidRPr="00E81B1B">
        <w:t xml:space="preserve"> der Reihe SBB-TK-C3-FP wurde der Beton vor der Klebung </w:t>
      </w:r>
      <w:del w:id="5646" w:author="Stefan Behring [2]" w:date="2021-12-21T22:58:00Z">
        <w:r w:rsidR="760CF52A" w:rsidRPr="00E81B1B" w:rsidDel="004C15BB">
          <w:delText>mit einem Primer bestriche</w:delText>
        </w:r>
      </w:del>
      <w:ins w:id="5647" w:author="Stefan Behring [2]" w:date="2021-12-21T22:58:00Z">
        <w:r w:rsidR="00532B74">
          <w:t xml:space="preserve"> ungefülltem Compono Harz geprimert</w:t>
        </w:r>
      </w:ins>
      <w:del w:id="5648" w:author="Stefan Behring [2]" w:date="2021-12-21T22:58:00Z">
        <w:r w:rsidR="760CF52A" w:rsidRPr="00E81B1B" w:rsidDel="004C15BB">
          <w:delText>n</w:delText>
        </w:r>
      </w:del>
      <w:r w:rsidR="760CF52A" w:rsidRPr="00E81B1B">
        <w:t xml:space="preserve">, </w:t>
      </w:r>
      <w:commentRangeStart w:id="5649"/>
      <w:r w:rsidR="760CF52A" w:rsidRPr="00E81B1B">
        <w:t>bei dem es sich um das Epoxidharzsystem</w:t>
      </w:r>
      <w:r w:rsidR="00817F6D" w:rsidRPr="00E81B1B">
        <w:t xml:space="preserve"> des </w:t>
      </w:r>
      <w:r w:rsidR="760CF52A" w:rsidRPr="00E81B1B">
        <w:t>Klebstoff C3 handelt</w:t>
      </w:r>
      <w:commentRangeEnd w:id="5649"/>
      <w:r>
        <w:rPr>
          <w:rStyle w:val="Kommentarzeichen"/>
        </w:rPr>
        <w:commentReference w:id="5649"/>
      </w:r>
      <w:r w:rsidR="760CF52A" w:rsidRPr="00E81B1B">
        <w:t>.</w:t>
      </w:r>
      <w:r w:rsidR="00817F6D" w:rsidRPr="00E81B1B">
        <w:t xml:space="preserve"> </w:t>
      </w:r>
      <w:r w:rsidR="00A6585D" w:rsidRPr="00E81B1B">
        <w:t xml:space="preserve">Für die Serie SBB-TK-E3-FG wurde der Beton geschliffen und </w:t>
      </w:r>
      <w:del w:id="5650" w:author="Stefan Behring [2]" w:date="2021-12-21T22:59:00Z">
        <w:r w:rsidR="00A6585D" w:rsidRPr="00E81B1B" w:rsidDel="006718C3">
          <w:delText>daraufhin abgesaugt</w:delText>
        </w:r>
      </w:del>
      <w:ins w:id="5651" w:author="Stefan Behring [2]" w:date="2021-12-21T22:59:00Z">
        <w:r w:rsidR="006718C3">
          <w:t>staubfrei gemacht</w:t>
        </w:r>
      </w:ins>
      <w:r w:rsidR="00A6585D" w:rsidRPr="00E81B1B">
        <w:t xml:space="preserve">. </w:t>
      </w:r>
    </w:p>
    <w:p w14:paraId="407536D0" w14:textId="7BE2A426" w:rsidR="760CF52A" w:rsidRPr="00E81B1B" w:rsidRDefault="760CF52A" w:rsidP="760CF52A">
      <w:r w:rsidRPr="00E81B1B">
        <w:t>Bei den Trockenklebungen wurde der Klebstoff stets mit eine</w:t>
      </w:r>
      <w:ins w:id="5652" w:author="Stefan Behring [2]" w:date="2021-12-21T22:59:00Z">
        <w:r w:rsidR="006718C3">
          <w:t>r</w:t>
        </w:r>
      </w:ins>
      <w:del w:id="5653" w:author="Stefan Behring [2]" w:date="2021-12-21T22:59:00Z">
        <w:r w:rsidRPr="00E81B1B" w:rsidDel="006718C3">
          <w:delText>m</w:delText>
        </w:r>
      </w:del>
      <w:r w:rsidRPr="00E81B1B">
        <w:t xml:space="preserve"> </w:t>
      </w:r>
      <w:del w:id="5654" w:author="Stefan Behring [2]" w:date="2021-12-21T22:59:00Z">
        <w:r w:rsidRPr="00E81B1B" w:rsidDel="006718C3">
          <w:delText xml:space="preserve">Zahnspachtel </w:delText>
        </w:r>
      </w:del>
      <w:ins w:id="5655" w:author="Stefan Behring [2]" w:date="2021-12-21T22:59:00Z">
        <w:r w:rsidR="006718C3" w:rsidRPr="00E81B1B">
          <w:t>Zahn</w:t>
        </w:r>
        <w:r w:rsidR="006718C3">
          <w:t>traufel</w:t>
        </w:r>
        <w:r w:rsidR="006718C3" w:rsidRPr="00E81B1B">
          <w:t xml:space="preserve"> </w:t>
        </w:r>
      </w:ins>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ins w:id="5656" w:author="Carsten Hein" w:date="2022-01-14T10:17:00Z">
        <w:r w:rsidR="00916225" w:rsidRPr="00E81B1B">
          <w:t xml:space="preserve">Abbildung </w:t>
        </w:r>
        <w:r w:rsidR="00916225">
          <w:rPr>
            <w:noProof/>
          </w:rPr>
          <w:t>36</w:t>
        </w:r>
      </w:ins>
      <w:del w:id="5657" w:author="Carsten Hein" w:date="2022-01-03T08:40:00Z">
        <w:r w:rsidR="001E0BF2" w:rsidRPr="00E81B1B" w:rsidDel="009737A6">
          <w:delText>Abbildung 38</w:delText>
        </w:r>
      </w:del>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ins w:id="5658" w:author="Carsten Hein" w:date="2022-01-14T10:17:00Z">
        <w:r w:rsidR="00916225" w:rsidRPr="00E81B1B">
          <w:t xml:space="preserve">Abbildung </w:t>
        </w:r>
        <w:r w:rsidR="00916225">
          <w:rPr>
            <w:noProof/>
          </w:rPr>
          <w:t>37</w:t>
        </w:r>
      </w:ins>
      <w:del w:id="5659" w:author="Carsten Hein" w:date="2022-01-03T08:40:00Z">
        <w:r w:rsidR="001E0BF2" w:rsidRPr="00E81B1B" w:rsidDel="009737A6">
          <w:delText>Abbildung 39</w:delText>
        </w:r>
      </w:del>
      <w:r w:rsidR="00817F6D" w:rsidRPr="00E81B1B">
        <w:fldChar w:fldCharType="end"/>
      </w:r>
      <w:r w:rsidR="00817F6D" w:rsidRPr="00E81B1B">
        <w:t>)</w:t>
      </w:r>
      <w:r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DBD2A1A" w:rsidR="00817F6D" w:rsidRPr="00E81B1B" w:rsidRDefault="00817F6D" w:rsidP="00817F6D">
            <w:pPr>
              <w:pStyle w:val="Beschriftung"/>
              <w:rPr>
                <w:rFonts w:eastAsia="Calibri"/>
                <w:szCs w:val="20"/>
              </w:rPr>
            </w:pPr>
            <w:bookmarkStart w:id="5660" w:name="_Ref82341842"/>
            <w:bookmarkStart w:id="5661" w:name="_Toc93048366"/>
            <w:r w:rsidRPr="00E81B1B">
              <w:t xml:space="preserve">Abbildung </w:t>
            </w:r>
            <w:r>
              <w:fldChar w:fldCharType="begin"/>
            </w:r>
            <w:r>
              <w:instrText>SEQ Abbildung \* ARABIC</w:instrText>
            </w:r>
            <w:r>
              <w:fldChar w:fldCharType="separate"/>
            </w:r>
            <w:ins w:id="5662" w:author="Carsten Hein" w:date="2022-01-14T10:17:00Z">
              <w:r w:rsidR="00916225">
                <w:rPr>
                  <w:noProof/>
                </w:rPr>
                <w:t>36</w:t>
              </w:r>
            </w:ins>
            <w:del w:id="5663" w:author="Carsten Hein" w:date="2021-12-28T15:52:00Z">
              <w:r w:rsidR="00950524" w:rsidRPr="00E81B1B" w:rsidDel="0010707D">
                <w:rPr>
                  <w:noProof/>
                </w:rPr>
                <w:delText>38</w:delText>
              </w:r>
            </w:del>
            <w:r>
              <w:fldChar w:fldCharType="end"/>
            </w:r>
            <w:bookmarkEnd w:id="5660"/>
            <w:r w:rsidRPr="00E81B1B">
              <w:t xml:space="preserve"> Mit Klebstoff </w:t>
            </w:r>
            <w:commentRangeStart w:id="5664"/>
            <w:r w:rsidRPr="00E81B1B">
              <w:t>bestrichener</w:t>
            </w:r>
            <w:commentRangeEnd w:id="5664"/>
            <w:r w:rsidR="008E05B2">
              <w:rPr>
                <w:rStyle w:val="Kommentarzeichen"/>
                <w:iCs w:val="0"/>
              </w:rPr>
              <w:commentReference w:id="5664"/>
            </w:r>
            <w:r w:rsidRPr="00E81B1B">
              <w:t xml:space="preserve"> Holzbalken vor Auflegen des Betonfertigteils (hier Prüfserie SBB-TK-E3-FG)</w:t>
            </w:r>
            <w:bookmarkEnd w:id="5661"/>
          </w:p>
        </w:tc>
        <w:tc>
          <w:tcPr>
            <w:tcW w:w="4954" w:type="dxa"/>
          </w:tcPr>
          <w:p w14:paraId="0FA99F65" w14:textId="1C3BEC7C" w:rsidR="00817F6D" w:rsidRPr="00E81B1B" w:rsidRDefault="00817F6D" w:rsidP="00817F6D">
            <w:pPr>
              <w:pStyle w:val="Beschriftung"/>
            </w:pPr>
            <w:bookmarkStart w:id="5665" w:name="_Ref82341846"/>
            <w:bookmarkStart w:id="5666" w:name="_Toc93048367"/>
            <w:r w:rsidRPr="00E81B1B">
              <w:t xml:space="preserve">Abbildung </w:t>
            </w:r>
            <w:r>
              <w:fldChar w:fldCharType="begin"/>
            </w:r>
            <w:r>
              <w:instrText>SEQ Abbildung \* ARABIC</w:instrText>
            </w:r>
            <w:r>
              <w:fldChar w:fldCharType="separate"/>
            </w:r>
            <w:ins w:id="5667" w:author="Carsten Hein" w:date="2022-01-14T10:17:00Z">
              <w:r w:rsidR="00916225">
                <w:rPr>
                  <w:noProof/>
                </w:rPr>
                <w:t>37</w:t>
              </w:r>
            </w:ins>
            <w:del w:id="5668" w:author="Carsten Hein" w:date="2021-12-28T15:52:00Z">
              <w:r w:rsidR="00950524" w:rsidRPr="00E81B1B" w:rsidDel="0010707D">
                <w:rPr>
                  <w:noProof/>
                </w:rPr>
                <w:delText>39</w:delText>
              </w:r>
            </w:del>
            <w:r>
              <w:fldChar w:fldCharType="end"/>
            </w:r>
            <w:bookmarkEnd w:id="5665"/>
            <w:r w:rsidRPr="00E81B1B">
              <w:t xml:space="preserve"> Betonagevorgang bei der Nassklebung (hier SBB-NK-E3)</w:t>
            </w:r>
            <w:bookmarkEnd w:id="5666"/>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1076D7">
      <w:pPr>
        <w:pStyle w:val="berschrift3"/>
        <w:numPr>
          <w:ilvl w:val="2"/>
          <w:numId w:val="29"/>
        </w:numPr>
        <w:rPr>
          <w:noProof w:val="0"/>
          <w:lang w:val="de-DE"/>
        </w:rPr>
      </w:pPr>
      <w:bookmarkStart w:id="5669" w:name="_Toc92091748"/>
      <w:bookmarkStart w:id="5670" w:name="_Toc92092190"/>
      <w:bookmarkStart w:id="5671" w:name="_Toc92092302"/>
      <w:bookmarkStart w:id="5672" w:name="_Toc93048285"/>
      <w:r w:rsidRPr="64B3F377">
        <w:rPr>
          <w:noProof w:val="0"/>
          <w:lang w:val="de-DE"/>
        </w:rPr>
        <w:t>Versuchsdurchführung</w:t>
      </w:r>
      <w:bookmarkEnd w:id="5669"/>
      <w:bookmarkEnd w:id="5670"/>
      <w:bookmarkEnd w:id="5671"/>
      <w:bookmarkEnd w:id="5672"/>
    </w:p>
    <w:p w14:paraId="5A55AEB5" w14:textId="590ED56A" w:rsidR="00A6585D" w:rsidRPr="00E81B1B" w:rsidRDefault="760CF52A" w:rsidP="004034EF">
      <w:pPr>
        <w:spacing w:after="240"/>
      </w:pPr>
      <w:r w:rsidRPr="00E81B1B">
        <w:t xml:space="preserve">Die </w:t>
      </w:r>
      <w:del w:id="5673" w:author="Stefan Behring [2]" w:date="2021-12-21T23:05:00Z">
        <w:r w:rsidRPr="00E81B1B" w:rsidDel="00203958">
          <w:delText>Prüfung</w:delText>
        </w:r>
        <w:r w:rsidR="00ED7154" w:rsidRPr="00E81B1B" w:rsidDel="00203958">
          <w:delText>en</w:delText>
        </w:r>
        <w:r w:rsidRPr="00E81B1B" w:rsidDel="00203958">
          <w:delText xml:space="preserve"> </w:delText>
        </w:r>
      </w:del>
      <w:ins w:id="5674" w:author="Stefan Behring [2]" w:date="2021-12-21T23:05:00Z">
        <w:r w:rsidR="00203958">
          <w:t>Versuche</w:t>
        </w:r>
        <w:r w:rsidR="00203958" w:rsidRPr="00E81B1B">
          <w:t xml:space="preserve"> </w:t>
        </w:r>
      </w:ins>
      <w:r w:rsidRPr="00E81B1B">
        <w:t>fand</w:t>
      </w:r>
      <w:r w:rsidR="00ED7154" w:rsidRPr="00E81B1B">
        <w:t>en</w:t>
      </w:r>
      <w:r w:rsidRPr="00E81B1B">
        <w:t xml:space="preserve"> an der </w:t>
      </w:r>
      <w:commentRangeStart w:id="5675"/>
      <w:r w:rsidRPr="00E81B1B">
        <w:t xml:space="preserve">Plattenbiegemaschine </w:t>
      </w:r>
      <w:commentRangeEnd w:id="5675"/>
      <w:r w:rsidR="00D162AB">
        <w:rPr>
          <w:rStyle w:val="Kommentarzeichen"/>
        </w:rPr>
        <w:commentReference w:id="5675"/>
      </w:r>
      <w:del w:id="5676" w:author="Jan Wenker" w:date="2021-12-15T13:02:00Z">
        <w:r w:rsidRPr="00E81B1B" w:rsidDel="00235917">
          <w:delText xml:space="preserve">von </w:delText>
        </w:r>
      </w:del>
      <w:ins w:id="5677" w:author="Jan Wenker" w:date="2021-12-15T13:02:00Z">
        <w:r w:rsidR="00235917">
          <w:t>des Herstellers</w:t>
        </w:r>
        <w:r w:rsidR="00235917" w:rsidRPr="00E81B1B">
          <w:t xml:space="preserve"> </w:t>
        </w:r>
      </w:ins>
      <w:r w:rsidRPr="00E81B1B">
        <w:t xml:space="preserve">Form+Test Seidner 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916225">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ins w:id="5678" w:author="Jan Wenker" w:date="2021-12-15T13:03:00Z">
        <w:r w:rsidR="00D162AB">
          <w:t xml:space="preserve"> </w:t>
        </w:r>
      </w:ins>
      <w:r w:rsidRPr="00E81B1B">
        <w:t>% der geschätzten Bruchlast</w:t>
      </w:r>
      <w:r w:rsidR="00ED7154" w:rsidRPr="00E81B1B">
        <w:t xml:space="preserve"> belastet</w:t>
      </w:r>
      <w:r w:rsidRPr="00E81B1B">
        <w:t>, anschließend bis auf 10</w:t>
      </w:r>
      <w:ins w:id="5679" w:author="Jan Wenker" w:date="2021-12-15T13:03:00Z">
        <w:r w:rsidR="00D162AB">
          <w:t> </w:t>
        </w:r>
      </w:ins>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ins w:id="5680" w:author="Stefan Behring [2]" w:date="2021-12-21T23:06:00Z">
        <w:r w:rsidR="000D139B">
          <w:t>,</w:t>
        </w:r>
      </w:ins>
      <w:r w:rsidR="00B939F8" w:rsidRPr="00E81B1B">
        <w:t xml:space="preserve"> </w:t>
      </w:r>
      <w:del w:id="5681" w:author="Stefan Behring [2]" w:date="2021-12-21T23:06:00Z">
        <w:r w:rsidRPr="00E81B1B" w:rsidDel="00424F0F">
          <w:delText>(</w:delText>
        </w:r>
      </w:del>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ins w:id="5682" w:author="Carsten Hein" w:date="2022-01-14T10:17:00Z">
        <w:r w:rsidR="00916225" w:rsidRPr="00E81B1B">
          <w:t xml:space="preserve">Abbildung </w:t>
        </w:r>
        <w:r w:rsidR="00916225">
          <w:rPr>
            <w:noProof/>
          </w:rPr>
          <w:t>38</w:t>
        </w:r>
      </w:ins>
      <w:del w:id="5683" w:author="Carsten Hein" w:date="2022-01-03T08:40:00Z">
        <w:r w:rsidR="00DD0A01" w:rsidRPr="00E81B1B" w:rsidDel="009737A6">
          <w:delText>Abbildung 40</w:delText>
        </w:r>
      </w:del>
      <w:r w:rsidR="009D07E5" w:rsidRPr="00E81B1B">
        <w:fldChar w:fldCharType="end"/>
      </w:r>
      <w:del w:id="5684" w:author="Stefan Behring [2]" w:date="2021-12-21T23:06:00Z">
        <w:r w:rsidRPr="00E81B1B" w:rsidDel="00424F0F">
          <w:delText>)</w:delText>
        </w:r>
      </w:del>
      <w:r w:rsidRPr="00E81B1B">
        <w:t>. Die Bruchlast wurde auf 200 kN geschätzt. Die Belastung</w:t>
      </w:r>
      <w:r w:rsidR="00B939F8" w:rsidRPr="00E81B1B">
        <w:t xml:space="preserve"> </w:t>
      </w:r>
      <w:del w:id="5685" w:author="Stefan Behring [2]" w:date="2021-12-21T23:06:00Z">
        <w:r w:rsidR="00B939F8" w:rsidRPr="00E81B1B" w:rsidDel="00424F0F">
          <w:delText>fand</w:delText>
        </w:r>
        <w:r w:rsidRPr="00E81B1B" w:rsidDel="00424F0F">
          <w:delText xml:space="preserve"> </w:delText>
        </w:r>
      </w:del>
      <w:ins w:id="5686" w:author="Stefan Behring [2]" w:date="2021-12-21T23:06:00Z">
        <w:r w:rsidR="00424F0F">
          <w:t>erfolgte</w:t>
        </w:r>
        <w:r w:rsidR="00424F0F" w:rsidRPr="00E81B1B">
          <w:t xml:space="preserve"> </w:t>
        </w:r>
      </w:ins>
      <w:r w:rsidRPr="00E81B1B">
        <w:t>weggesteuert mit einer Geschwindigkeit von 0,025</w:t>
      </w:r>
      <w:ins w:id="5687" w:author="Jan Wenker" w:date="2021-12-15T13:03:00Z">
        <w:r w:rsidR="00D162AB">
          <w:t> </w:t>
        </w:r>
      </w:ins>
      <w:del w:id="5688" w:author="Jan Wenker" w:date="2021-12-15T13:03:00Z">
        <w:r w:rsidRPr="00E81B1B" w:rsidDel="00D162AB">
          <w:delText xml:space="preserve"> </w:delText>
        </w:r>
      </w:del>
      <w:r w:rsidRPr="00E81B1B">
        <w:t>mm/s</w:t>
      </w:r>
      <w:del w:id="5689" w:author="Jan Wenker" w:date="2021-12-15T13:19:00Z">
        <w:r w:rsidRPr="00E81B1B" w:rsidDel="00C225B4">
          <w:delText>ec</w:delText>
        </w:r>
      </w:del>
      <w:r w:rsidRPr="00E81B1B">
        <w:t xml:space="preserve"> </w:t>
      </w:r>
      <w:del w:id="5690" w:author="Stefan Behring [2]" w:date="2021-12-21T23:06:00Z">
        <w:r w:rsidRPr="00E81B1B" w:rsidDel="00424F0F">
          <w:delText>statt</w:delText>
        </w:r>
      </w:del>
      <w:r w:rsidRPr="00E81B1B">
        <w:t xml:space="preserve">. Neben den horizontalen Verschiebungen zwischen Betonfertigteil und Holz an den </w:t>
      </w:r>
      <w:r w:rsidR="00B939F8" w:rsidRPr="00E81B1B">
        <w:t xml:space="preserve">Trägerenden </w:t>
      </w:r>
      <w:r w:rsidRPr="00E81B1B">
        <w:t xml:space="preserve">wurden die </w:t>
      </w:r>
      <w:commentRangeStart w:id="5691"/>
      <w:r w:rsidRPr="00E81B1B">
        <w:t>Durchbiegung</w:t>
      </w:r>
      <w:commentRangeEnd w:id="5691"/>
      <w:r w:rsidR="009F53FE">
        <w:rPr>
          <w:rStyle w:val="Kommentarzeichen"/>
        </w:rPr>
        <w:commentReference w:id="5691"/>
      </w:r>
      <w:r w:rsidRPr="00E81B1B">
        <w:t xml:space="preserve">, die Dehnung im Holz in </w:t>
      </w:r>
      <w:commentRangeStart w:id="5692"/>
      <w:r w:rsidRPr="00E81B1B">
        <w:t>Feldmitte</w:t>
      </w:r>
      <w:commentRangeEnd w:id="5692"/>
      <w:r w:rsidR="0076649E">
        <w:rPr>
          <w:rStyle w:val="Kommentarzeichen"/>
        </w:rPr>
        <w:commentReference w:id="5692"/>
      </w:r>
      <w:r w:rsidRPr="00E81B1B">
        <w:t xml:space="preserve"> und die Eindrückung des Holzes a</w:t>
      </w:r>
      <w:r w:rsidR="00B939F8" w:rsidRPr="00E81B1B">
        <w:t xml:space="preserve">n den </w:t>
      </w:r>
      <w:r w:rsidRPr="00E81B1B">
        <w:t>Auflager</w:t>
      </w:r>
      <w:r w:rsidR="00B939F8" w:rsidRPr="00E81B1B">
        <w:t xml:space="preserve">n </w:t>
      </w:r>
      <w:r w:rsidRPr="00E81B1B">
        <w:t xml:space="preserve">gemessen. Die Körper waren gelenkig gelagert und die Lasten am Auflager sowie am Prüfzylinder über 1 cm dicke Stahlbleche eingeleitet. </w:t>
      </w:r>
      <w:del w:id="5693" w:author="Stefan Behring [2]" w:date="2021-12-21T23:10:00Z">
        <w:r w:rsidRPr="00E81B1B" w:rsidDel="009F53FE">
          <w:delText>Unebenheiten im Beton wurden durch ein 5 mm dickes Elastomer zwischen Beton und dem Stahlblech ausgeglichen.</w:delText>
        </w:r>
      </w:del>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92" cstate="print">
                            <a:extLst>
                              <a:ext uri="{BEBA8EAE-BF5A-486C-A8C5-ECC9F3942E4B}">
                                <a14:imgProps xmlns:a14="http://schemas.microsoft.com/office/drawing/2010/main">
                                  <a14:imgLayer r:embed="rId93">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7BEB5AC0" w:rsidR="00105B09" w:rsidRPr="00E81B1B" w:rsidRDefault="004034EF" w:rsidP="004034EF">
            <w:pPr>
              <w:pStyle w:val="Beschriftung"/>
            </w:pPr>
            <w:bookmarkStart w:id="5694" w:name="_Ref77342018"/>
            <w:bookmarkStart w:id="5695" w:name="_Toc93048368"/>
            <w:r w:rsidRPr="00E81B1B">
              <w:t xml:space="preserve">Abbildung </w:t>
            </w:r>
            <w:r w:rsidRPr="00E81B1B">
              <w:fldChar w:fldCharType="begin"/>
            </w:r>
            <w:r w:rsidRPr="00E81B1B">
              <w:instrText>SEQ Abbildung \* ARABIC</w:instrText>
            </w:r>
            <w:r w:rsidRPr="00E81B1B">
              <w:fldChar w:fldCharType="separate"/>
            </w:r>
            <w:ins w:id="5696" w:author="Carsten Hein" w:date="2022-01-14T10:17:00Z">
              <w:r w:rsidR="00916225">
                <w:rPr>
                  <w:noProof/>
                </w:rPr>
                <w:t>38</w:t>
              </w:r>
            </w:ins>
            <w:del w:id="5697" w:author="Carsten Hein" w:date="2021-12-28T15:52:00Z">
              <w:r w:rsidR="00950524" w:rsidRPr="00E81B1B" w:rsidDel="0010707D">
                <w:rPr>
                  <w:noProof/>
                </w:rPr>
                <w:delText>40</w:delText>
              </w:r>
            </w:del>
            <w:r w:rsidRPr="00E81B1B">
              <w:fldChar w:fldCharType="end"/>
            </w:r>
            <w:bookmarkEnd w:id="5694"/>
            <w:r w:rsidRPr="00E81B1B">
              <w:t xml:space="preserve"> Belastungsschema der Schub-Biege-Balken</w:t>
            </w:r>
            <w:bookmarkEnd w:id="5695"/>
          </w:p>
        </w:tc>
        <w:tc>
          <w:tcPr>
            <w:tcW w:w="4530" w:type="dxa"/>
          </w:tcPr>
          <w:p w14:paraId="16E15545" w14:textId="29BF77C5" w:rsidR="00105B09" w:rsidRPr="00E81B1B" w:rsidRDefault="004034EF" w:rsidP="004034EF">
            <w:pPr>
              <w:pStyle w:val="Beschriftung"/>
            </w:pPr>
            <w:bookmarkStart w:id="5698" w:name="_Toc93048369"/>
            <w:r w:rsidRPr="00E81B1B">
              <w:t xml:space="preserve">Abbildung </w:t>
            </w:r>
            <w:r w:rsidRPr="00E81B1B">
              <w:fldChar w:fldCharType="begin"/>
            </w:r>
            <w:r w:rsidRPr="00E81B1B">
              <w:instrText>SEQ Abbildung \* ARABIC</w:instrText>
            </w:r>
            <w:r w:rsidRPr="00E81B1B">
              <w:fldChar w:fldCharType="separate"/>
            </w:r>
            <w:ins w:id="5699" w:author="Carsten Hein" w:date="2022-01-14T10:17:00Z">
              <w:r w:rsidR="00916225">
                <w:rPr>
                  <w:noProof/>
                </w:rPr>
                <w:t>39</w:t>
              </w:r>
            </w:ins>
            <w:del w:id="5700" w:author="Carsten Hein" w:date="2021-12-28T15:52:00Z">
              <w:r w:rsidR="00950524" w:rsidRPr="00E81B1B" w:rsidDel="0010707D">
                <w:rPr>
                  <w:noProof/>
                </w:rPr>
                <w:delText>41</w:delText>
              </w:r>
            </w:del>
            <w:r w:rsidRPr="00E81B1B">
              <w:fldChar w:fldCharType="end"/>
            </w:r>
            <w:r w:rsidRPr="00E81B1B">
              <w:t xml:space="preserve"> Schub-Biege-Balken in der Prüfeinrichtung</w:t>
            </w:r>
            <w:bookmarkEnd w:id="5698"/>
          </w:p>
        </w:tc>
      </w:tr>
    </w:tbl>
    <w:p w14:paraId="70FE3815" w14:textId="4DF0ECDD" w:rsidR="00C60957" w:rsidRPr="00E81B1B" w:rsidRDefault="53845AB7" w:rsidP="001076D7">
      <w:pPr>
        <w:pStyle w:val="berschrift3"/>
        <w:numPr>
          <w:ilvl w:val="2"/>
          <w:numId w:val="29"/>
        </w:numPr>
        <w:rPr>
          <w:noProof w:val="0"/>
          <w:lang w:val="de-DE"/>
        </w:rPr>
      </w:pPr>
      <w:bookmarkStart w:id="5701" w:name="_Ref82336901"/>
      <w:del w:id="5702" w:author="Stefan Behring [2]" w:date="2021-12-21T22:50:00Z">
        <w:r w:rsidRPr="64B3F377" w:rsidDel="00805678">
          <w:rPr>
            <w:noProof w:val="0"/>
            <w:lang w:val="de-DE"/>
          </w:rPr>
          <w:delText xml:space="preserve">Beobachtungen </w:delText>
        </w:r>
      </w:del>
      <w:bookmarkStart w:id="5703" w:name="_Toc92091749"/>
      <w:bookmarkStart w:id="5704" w:name="_Toc92092191"/>
      <w:bookmarkStart w:id="5705" w:name="_Toc92092303"/>
      <w:bookmarkStart w:id="5706" w:name="_Toc93048286"/>
      <w:ins w:id="5707" w:author="Stefan Behring [2]" w:date="2021-12-21T22:50:00Z">
        <w:r w:rsidR="00805678">
          <w:rPr>
            <w:noProof w:val="0"/>
            <w:lang w:val="de-DE"/>
          </w:rPr>
          <w:t>Versuchsauswertung</w:t>
        </w:r>
        <w:r w:rsidR="00805678" w:rsidRPr="64B3F377">
          <w:rPr>
            <w:noProof w:val="0"/>
            <w:lang w:val="de-DE"/>
          </w:rPr>
          <w:t xml:space="preserve"> </w:t>
        </w:r>
      </w:ins>
      <w:r w:rsidRPr="64B3F377">
        <w:rPr>
          <w:noProof w:val="0"/>
          <w:lang w:val="de-DE"/>
        </w:rPr>
        <w:t>und Ergebnisse</w:t>
      </w:r>
      <w:bookmarkEnd w:id="5701"/>
      <w:bookmarkEnd w:id="5703"/>
      <w:bookmarkEnd w:id="5704"/>
      <w:bookmarkEnd w:id="5705"/>
      <w:bookmarkEnd w:id="5706"/>
    </w:p>
    <w:p w14:paraId="6707EC8C" w14:textId="49B17023" w:rsidR="00671C88" w:rsidRPr="00E81B1B" w:rsidRDefault="0039347C" w:rsidP="00C60957">
      <w:pPr>
        <w:spacing w:after="240"/>
      </w:pPr>
      <w:r w:rsidRPr="00E81B1B">
        <w:t xml:space="preserve">Bei den Versuchen wurden verschiedene Versagensmodi beobachtet. Auch die Bruchlasten wichen zum Teil stark voneinander ab. </w:t>
      </w:r>
      <w:r w:rsidRPr="00E81B1B">
        <w:fldChar w:fldCharType="begin"/>
      </w:r>
      <w:r w:rsidRPr="00E81B1B">
        <w:instrText xml:space="preserve"> REF _Ref82378074 \h </w:instrText>
      </w:r>
      <w:r w:rsidRPr="00E81B1B">
        <w:fldChar w:fldCharType="separate"/>
      </w:r>
      <w:ins w:id="5708" w:author="Carsten Hein" w:date="2022-01-14T10:17:00Z">
        <w:r w:rsidR="00916225" w:rsidRPr="00E81B1B">
          <w:t xml:space="preserve">Tabelle </w:t>
        </w:r>
        <w:r w:rsidR="00916225">
          <w:rPr>
            <w:noProof/>
          </w:rPr>
          <w:t>10</w:t>
        </w:r>
      </w:ins>
      <w:del w:id="5709" w:author="Carsten Hein" w:date="2022-01-03T08:40:00Z">
        <w:r w:rsidR="00DD0A01" w:rsidRPr="00E81B1B" w:rsidDel="009737A6">
          <w:delText>Tabelle 16</w:delText>
        </w:r>
      </w:del>
      <w:r w:rsidRPr="00E81B1B">
        <w:fldChar w:fldCharType="end"/>
      </w:r>
      <w:r w:rsidRPr="00E81B1B">
        <w:t xml:space="preserve"> bietet zunächst einen Überblick über die Versagensmodi und die Versagenslasten. </w:t>
      </w:r>
    </w:p>
    <w:p w14:paraId="3909EB5B" w14:textId="162D84A0" w:rsidR="00642406" w:rsidRDefault="760CF52A" w:rsidP="00C60957">
      <w:pPr>
        <w:spacing w:after="240"/>
        <w:rPr>
          <w:ins w:id="5710" w:author="Stefan Behring [2]" w:date="2021-12-21T23:18:00Z"/>
        </w:rPr>
      </w:pPr>
      <w:r w:rsidRPr="00E81B1B">
        <w:t xml:space="preserve">Die </w:t>
      </w:r>
      <w:ins w:id="5711" w:author="Jan Wenker" w:date="2021-12-15T13:04:00Z">
        <w:r w:rsidR="004B21EF">
          <w:t xml:space="preserve">bei Brüninghoff </w:t>
        </w:r>
      </w:ins>
      <w:r w:rsidR="00B939F8" w:rsidRPr="00E81B1B">
        <w:t xml:space="preserve">trockengeklebten </w:t>
      </w:r>
      <w:ins w:id="5712" w:author="Jan Wenker" w:date="2021-12-15T13:04:00Z">
        <w:r w:rsidR="004B21EF">
          <w:t xml:space="preserve">und an der TU Berlin zwischengelagerten </w:t>
        </w:r>
      </w:ins>
      <w:r w:rsidRPr="00E81B1B">
        <w:t>Probekörper</w:t>
      </w:r>
      <w:r w:rsidR="00B939F8" w:rsidRPr="00E81B1B">
        <w:t xml:space="preserve"> (SBB-TK-E3-FU Proben 1-6)</w:t>
      </w:r>
      <w:r w:rsidRPr="00E81B1B">
        <w:t>, die bereits</w:t>
      </w:r>
      <w:ins w:id="5713" w:author="Stefan Behring [2]" w:date="2021-12-21T23:18:00Z">
        <w:r w:rsidR="00E56C76">
          <w:t xml:space="preserve"> vor Versuchsbeginn</w:t>
        </w:r>
      </w:ins>
      <w:r w:rsidRPr="00E81B1B">
        <w:t xml:space="preserve"> sichtbar geschädigt waren, versagten zum Teil während der ersten Belastungsrampe</w:t>
      </w:r>
      <w:ins w:id="5714" w:author="Stefan Behring [2]" w:date="2021-12-21T23:12:00Z">
        <w:r w:rsidR="006125E3">
          <w:t xml:space="preserve"> bei</w:t>
        </w:r>
        <w:r w:rsidR="00026578">
          <w:t xml:space="preserve"> unter</w:t>
        </w:r>
        <w:r w:rsidR="006125E3">
          <w:t xml:space="preserve"> 40% der Bruchlast</w:t>
        </w:r>
      </w:ins>
      <w:r w:rsidRPr="00E81B1B">
        <w:t xml:space="preserve">. </w:t>
      </w:r>
      <w:r w:rsidR="00DD0A01">
        <w:t xml:space="preserve">Dabei trat </w:t>
      </w:r>
      <w:r w:rsidRPr="00E81B1B">
        <w:t>stets ein adhäsives Versagen zwischen Klebstoff und Beton</w:t>
      </w:r>
      <w:r w:rsidR="00B939F8" w:rsidRPr="00E81B1B">
        <w:t xml:space="preserve"> </w:t>
      </w:r>
      <w:commentRangeStart w:id="5715"/>
      <w:r w:rsidR="00DD0A01">
        <w:t>auf</w:t>
      </w:r>
      <w:commentRangeEnd w:id="5715"/>
      <w:r w:rsidR="00B5046B">
        <w:rPr>
          <w:rStyle w:val="Kommentarzeichen"/>
        </w:rPr>
        <w:commentReference w:id="5715"/>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ins w:id="5716" w:author="Carsten Hein" w:date="2022-01-14T10:17:00Z">
        <w:r w:rsidR="00916225" w:rsidRPr="00E81B1B">
          <w:t xml:space="preserve">Abbildung </w:t>
        </w:r>
        <w:r w:rsidR="00916225">
          <w:rPr>
            <w:noProof/>
          </w:rPr>
          <w:t>44</w:t>
        </w:r>
      </w:ins>
      <w:del w:id="5717" w:author="Carsten Hein" w:date="2022-01-03T08:40:00Z">
        <w:r w:rsidR="00DD0A01" w:rsidRPr="00E81B1B" w:rsidDel="009737A6">
          <w:delText>Abbildung 46</w:delText>
        </w:r>
      </w:del>
      <w:r w:rsidR="00B939F8" w:rsidRPr="00E81B1B">
        <w:fldChar w:fldCharType="end"/>
      </w:r>
      <w:r w:rsidR="00B939F8" w:rsidRPr="00E81B1B">
        <w:t>)</w:t>
      </w:r>
      <w:r w:rsidRPr="00E81B1B">
        <w:t xml:space="preserve">. </w:t>
      </w:r>
    </w:p>
    <w:p w14:paraId="4B44F71C" w14:textId="3A841092" w:rsidR="007E15C0" w:rsidRPr="00E81B1B" w:rsidRDefault="00B939F8" w:rsidP="00C60957">
      <w:pPr>
        <w:spacing w:after="240"/>
      </w:pPr>
      <w:r w:rsidRPr="00E81B1B">
        <w:t xml:space="preserve">Die </w:t>
      </w:r>
      <w:del w:id="5718" w:author="Stefan Behring [2]" w:date="2021-12-21T23:18:00Z">
        <w:r w:rsidRPr="00E81B1B" w:rsidDel="00642406">
          <w:delText xml:space="preserve">daraufhin </w:delText>
        </w:r>
      </w:del>
      <w:r w:rsidRPr="00E81B1B">
        <w:t xml:space="preserve">an der TU Berlin </w:t>
      </w:r>
      <w:ins w:id="5719" w:author="Jan Wenker" w:date="2021-12-15T13:05:00Z">
        <w:r w:rsidR="00A70D17">
          <w:t xml:space="preserve">neu </w:t>
        </w:r>
      </w:ins>
      <w:r w:rsidRPr="00E81B1B">
        <w:t xml:space="preserve">gefertigten Probekörper </w:t>
      </w:r>
      <w:r w:rsidR="007E15C0" w:rsidRPr="00E81B1B">
        <w:t>d</w:t>
      </w:r>
      <w:del w:id="5720" w:author="Stefan Behring [2]" w:date="2021-12-21T23:18:00Z">
        <w:r w:rsidR="007E15C0" w:rsidRPr="00E81B1B" w:rsidDel="00642406">
          <w:delText>ies</w:delText>
        </w:r>
      </w:del>
      <w:r w:rsidR="007E15C0" w:rsidRPr="00E81B1B">
        <w:t xml:space="preserve">er Serie (SBB-TK-E3-FU Probe 7-9) sowie die geprimerten Probekörper (SBB-TK-E3-FP) zeigten ein </w:t>
      </w:r>
      <w:commentRangeStart w:id="5721"/>
      <w:r w:rsidR="007E15C0" w:rsidRPr="00E81B1B">
        <w:t>ähnliches</w:t>
      </w:r>
      <w:commentRangeEnd w:id="5721"/>
      <w:r w:rsidR="00FA3D3E">
        <w:rPr>
          <w:rStyle w:val="Kommentarzeichen"/>
        </w:rPr>
        <w:commentReference w:id="5721"/>
      </w:r>
      <w:r w:rsidR="007E15C0" w:rsidRPr="00E81B1B">
        <w:t xml:space="preserve"> Versagensbild, lediglich mit großflächigeren Restanhaftungen</w:t>
      </w:r>
      <w:r w:rsidR="00DD0A01">
        <w:t xml:space="preserve"> des</w:t>
      </w:r>
      <w:r w:rsidR="007E15C0" w:rsidRPr="00E81B1B">
        <w:t xml:space="preserve"> Beton</w:t>
      </w:r>
      <w:r w:rsidR="00DD0A01">
        <w:t>s</w:t>
      </w:r>
      <w:r w:rsidR="007E15C0" w:rsidRPr="00E81B1B">
        <w:t xml:space="preserve">. </w:t>
      </w:r>
      <w:del w:id="5722" w:author="Stefan Behring [2]" w:date="2021-12-21T23:19:00Z">
        <w:r w:rsidR="007E15C0" w:rsidRPr="00E81B1B" w:rsidDel="00494039">
          <w:delText xml:space="preserve">Das Versagensbild wurde dennoch von adhäsivem Versagen dominiert. </w:delText>
        </w:r>
      </w:del>
      <w:r w:rsidR="007E15C0" w:rsidRPr="00E81B1B">
        <w:t xml:space="preserve">Nur in Ausnahmefällen wurde ein Holzversagen beobachtet, meist begleitet von anfänglichen Rissen im Beton (siehe </w:t>
      </w:r>
      <w:r w:rsidR="007E15C0" w:rsidRPr="00E81B1B">
        <w:fldChar w:fldCharType="begin"/>
      </w:r>
      <w:r w:rsidR="007E15C0" w:rsidRPr="00E81B1B">
        <w:instrText xml:space="preserve"> REF _Ref82343897 \h </w:instrText>
      </w:r>
      <w:r w:rsidR="007E15C0" w:rsidRPr="00E81B1B">
        <w:fldChar w:fldCharType="separate"/>
      </w:r>
      <w:ins w:id="5723" w:author="Carsten Hein" w:date="2022-01-14T10:17:00Z">
        <w:r w:rsidR="00916225" w:rsidRPr="00E81B1B">
          <w:t xml:space="preserve">Abbildung </w:t>
        </w:r>
        <w:r w:rsidR="00916225">
          <w:rPr>
            <w:noProof/>
          </w:rPr>
          <w:t>46</w:t>
        </w:r>
      </w:ins>
      <w:del w:id="5724" w:author="Carsten Hein" w:date="2022-01-03T08:40:00Z">
        <w:r w:rsidR="00DD0A01" w:rsidRPr="00E81B1B" w:rsidDel="009737A6">
          <w:delText>Abbildung 48</w:delText>
        </w:r>
      </w:del>
      <w:r w:rsidR="007E15C0" w:rsidRPr="00E81B1B">
        <w:fldChar w:fldCharType="end"/>
      </w:r>
      <w:r w:rsidR="007E15C0" w:rsidRPr="00E81B1B">
        <w:t xml:space="preserve">). </w:t>
      </w:r>
    </w:p>
    <w:p w14:paraId="0909D467" w14:textId="370E9840" w:rsidR="0067646D" w:rsidRPr="00E81B1B" w:rsidRDefault="0067646D" w:rsidP="00C60957">
      <w:pPr>
        <w:spacing w:after="240"/>
      </w:pPr>
      <w:commentRangeStart w:id="5725"/>
      <w:r w:rsidRPr="00E81B1B">
        <w:t>Platzhalter Boxplots</w:t>
      </w:r>
    </w:p>
    <w:p w14:paraId="45F3AB90" w14:textId="38EB7304" w:rsidR="0067646D" w:rsidRPr="00E81B1B" w:rsidRDefault="0067646D" w:rsidP="00C60957">
      <w:pPr>
        <w:spacing w:after="240"/>
      </w:pPr>
      <w:r w:rsidRPr="00E81B1B">
        <w:t>Platzhalter Last-Verformung</w:t>
      </w:r>
    </w:p>
    <w:p w14:paraId="3BA83CB1" w14:textId="4B4C3D0B" w:rsidR="0067646D" w:rsidRPr="00E81B1B" w:rsidRDefault="0067646D" w:rsidP="00C60957">
      <w:pPr>
        <w:spacing w:after="240"/>
      </w:pPr>
      <w:r w:rsidRPr="00E81B1B">
        <w:t>Platzhalter Lasttabelle</w:t>
      </w:r>
    </w:p>
    <w:p w14:paraId="46CE9D85" w14:textId="66AFA1B3" w:rsidR="0067646D" w:rsidRPr="00E81B1B" w:rsidRDefault="0067646D" w:rsidP="0067646D">
      <w:pPr>
        <w:pStyle w:val="Beschriftung"/>
      </w:pPr>
      <w:bookmarkStart w:id="5726" w:name="_Ref82378176"/>
      <w:bookmarkStart w:id="5727" w:name="_Ref82378169"/>
      <w:bookmarkStart w:id="5728" w:name="_Toc93048370"/>
      <w:r w:rsidRPr="00E81B1B">
        <w:t xml:space="preserve">Abbildung </w:t>
      </w:r>
      <w:r>
        <w:fldChar w:fldCharType="begin"/>
      </w:r>
      <w:r>
        <w:instrText>SEQ Abbildung \* ARABIC</w:instrText>
      </w:r>
      <w:r>
        <w:fldChar w:fldCharType="separate"/>
      </w:r>
      <w:ins w:id="5729" w:author="Carsten Hein" w:date="2022-01-14T10:17:00Z">
        <w:r w:rsidR="00916225">
          <w:rPr>
            <w:noProof/>
          </w:rPr>
          <w:t>40</w:t>
        </w:r>
      </w:ins>
      <w:del w:id="5730" w:author="Carsten Hein" w:date="2021-12-28T15:52:00Z">
        <w:r w:rsidR="00950524" w:rsidRPr="00E81B1B" w:rsidDel="0010707D">
          <w:rPr>
            <w:noProof/>
          </w:rPr>
          <w:delText>42</w:delText>
        </w:r>
      </w:del>
      <w:r>
        <w:fldChar w:fldCharType="end"/>
      </w:r>
      <w:bookmarkEnd w:id="5726"/>
      <w:r w:rsidRPr="00E81B1B">
        <w:t xml:space="preserve"> Platzhalter 1</w:t>
      </w:r>
      <w:bookmarkEnd w:id="5727"/>
      <w:bookmarkEnd w:id="5728"/>
    </w:p>
    <w:p w14:paraId="41600737" w14:textId="7B86F678" w:rsidR="0067646D" w:rsidRPr="00E81B1B" w:rsidRDefault="0067646D" w:rsidP="0067646D"/>
    <w:p w14:paraId="03AA5B4C" w14:textId="1320EF7C" w:rsidR="0067646D" w:rsidRPr="00E81B1B" w:rsidRDefault="0067646D" w:rsidP="0067646D">
      <w:pPr>
        <w:pStyle w:val="Beschriftung"/>
      </w:pPr>
      <w:bookmarkStart w:id="5731" w:name="_Ref82378179"/>
      <w:bookmarkStart w:id="5732" w:name="_Toc93048371"/>
      <w:r w:rsidRPr="00E81B1B">
        <w:t xml:space="preserve">Abbildung </w:t>
      </w:r>
      <w:r>
        <w:fldChar w:fldCharType="begin"/>
      </w:r>
      <w:r>
        <w:instrText>SEQ Abbildung \* ARABIC</w:instrText>
      </w:r>
      <w:r>
        <w:fldChar w:fldCharType="separate"/>
      </w:r>
      <w:ins w:id="5733" w:author="Carsten Hein" w:date="2022-01-14T10:17:00Z">
        <w:r w:rsidR="00916225">
          <w:rPr>
            <w:noProof/>
          </w:rPr>
          <w:t>41</w:t>
        </w:r>
      </w:ins>
      <w:del w:id="5734" w:author="Carsten Hein" w:date="2021-12-28T15:52:00Z">
        <w:r w:rsidR="00950524" w:rsidRPr="00E81B1B" w:rsidDel="0010707D">
          <w:rPr>
            <w:noProof/>
          </w:rPr>
          <w:delText>43</w:delText>
        </w:r>
      </w:del>
      <w:r>
        <w:fldChar w:fldCharType="end"/>
      </w:r>
      <w:bookmarkEnd w:id="5731"/>
      <w:r w:rsidRPr="00E81B1B">
        <w:t xml:space="preserve"> Platzhalter2</w:t>
      </w:r>
      <w:bookmarkEnd w:id="5732"/>
    </w:p>
    <w:p w14:paraId="4DE3CD56" w14:textId="6FBA3A1A" w:rsidR="0067646D" w:rsidRPr="00E81B1B" w:rsidRDefault="0067646D" w:rsidP="0067646D"/>
    <w:p w14:paraId="5653ECA2" w14:textId="78BAA31D" w:rsidR="0067646D" w:rsidRPr="00E81B1B" w:rsidRDefault="0067646D" w:rsidP="0067646D">
      <w:pPr>
        <w:pStyle w:val="Beschriftung"/>
      </w:pPr>
      <w:bookmarkStart w:id="5735" w:name="_Ref82378183"/>
      <w:bookmarkStart w:id="5736" w:name="_Toc93048372"/>
      <w:r w:rsidRPr="00E81B1B">
        <w:t xml:space="preserve">Abbildung </w:t>
      </w:r>
      <w:r>
        <w:fldChar w:fldCharType="begin"/>
      </w:r>
      <w:r>
        <w:instrText>SEQ Abbildung \* ARABIC</w:instrText>
      </w:r>
      <w:r>
        <w:fldChar w:fldCharType="separate"/>
      </w:r>
      <w:ins w:id="5737" w:author="Carsten Hein" w:date="2022-01-14T10:17:00Z">
        <w:r w:rsidR="00916225">
          <w:rPr>
            <w:noProof/>
          </w:rPr>
          <w:t>42</w:t>
        </w:r>
      </w:ins>
      <w:del w:id="5738" w:author="Carsten Hein" w:date="2021-12-28T15:52:00Z">
        <w:r w:rsidR="00950524" w:rsidRPr="00E81B1B" w:rsidDel="0010707D">
          <w:rPr>
            <w:noProof/>
          </w:rPr>
          <w:delText>44</w:delText>
        </w:r>
      </w:del>
      <w:r>
        <w:fldChar w:fldCharType="end"/>
      </w:r>
      <w:bookmarkEnd w:id="5735"/>
      <w:r w:rsidRPr="00E81B1B">
        <w:t xml:space="preserve"> PLatzhalter 3</w:t>
      </w:r>
      <w:bookmarkEnd w:id="5736"/>
    </w:p>
    <w:p w14:paraId="47AD3E3F" w14:textId="146F70CE" w:rsidR="0039347C" w:rsidRPr="00E81B1B" w:rsidRDefault="0039347C" w:rsidP="0039347C">
      <w:pPr>
        <w:pStyle w:val="Beschriftung"/>
      </w:pPr>
      <w:bookmarkStart w:id="5739" w:name="_Ref82378074"/>
      <w:bookmarkStart w:id="5740" w:name="_Ref82378059"/>
      <w:bookmarkStart w:id="5741" w:name="_Toc92091862"/>
      <w:r w:rsidRPr="00E81B1B">
        <w:t xml:space="preserve">Tabelle </w:t>
      </w:r>
      <w:r>
        <w:fldChar w:fldCharType="begin"/>
      </w:r>
      <w:r>
        <w:instrText>SEQ Tabelle \* ARABIC</w:instrText>
      </w:r>
      <w:r>
        <w:fldChar w:fldCharType="separate"/>
      </w:r>
      <w:ins w:id="5742" w:author="Carsten Hein" w:date="2022-01-14T10:17:00Z">
        <w:r w:rsidR="00916225">
          <w:rPr>
            <w:noProof/>
          </w:rPr>
          <w:t>10</w:t>
        </w:r>
      </w:ins>
      <w:del w:id="5743" w:author="Carsten Hein" w:date="2022-01-14T10:17:00Z">
        <w:r w:rsidR="009737A6" w:rsidDel="00916225">
          <w:rPr>
            <w:noProof/>
          </w:rPr>
          <w:delText>16</w:delText>
        </w:r>
      </w:del>
      <w:r>
        <w:fldChar w:fldCharType="end"/>
      </w:r>
      <w:bookmarkEnd w:id="5739"/>
      <w:r w:rsidRPr="00E81B1B">
        <w:t xml:space="preserve"> Tabellenplatzhalter</w:t>
      </w:r>
      <w:bookmarkEnd w:id="5740"/>
      <w:commentRangeEnd w:id="5725"/>
      <w:r w:rsidRPr="00E81B1B">
        <w:rPr>
          <w:rStyle w:val="Kommentarzeichen"/>
          <w:iCs w:val="0"/>
        </w:rPr>
        <w:commentReference w:id="5725"/>
      </w:r>
      <w:bookmarkEnd w:id="5741"/>
    </w:p>
    <w:p w14:paraId="5747AB8F" w14:textId="23A921CE" w:rsidR="007E15C0" w:rsidRPr="00E81B1B" w:rsidRDefault="760CF52A" w:rsidP="00C60957">
      <w:pPr>
        <w:spacing w:after="240"/>
      </w:pPr>
      <w:r w:rsidRPr="00E81B1B">
        <w:t>Die nass-in-nass geklebten Körper versagten überwiegend durch Holzversagen (</w:t>
      </w:r>
      <w:r w:rsidR="00124A9D" w:rsidRPr="00E81B1B">
        <w:fldChar w:fldCharType="begin"/>
      </w:r>
      <w:r w:rsidR="00124A9D" w:rsidRPr="00E81B1B">
        <w:instrText xml:space="preserve"> REF _Ref77341339 \h </w:instrText>
      </w:r>
      <w:r w:rsidR="00124A9D" w:rsidRPr="00E81B1B">
        <w:fldChar w:fldCharType="separate"/>
      </w:r>
      <w:ins w:id="5744" w:author="Carsten Hein" w:date="2022-01-14T10:17:00Z">
        <w:r w:rsidR="00916225" w:rsidRPr="00E81B1B">
          <w:t xml:space="preserve">Abbildung </w:t>
        </w:r>
        <w:r w:rsidR="00916225">
          <w:rPr>
            <w:noProof/>
          </w:rPr>
          <w:t>45</w:t>
        </w:r>
        <w:r w:rsidR="00916225" w:rsidRPr="00E81B1B">
          <w:t xml:space="preserve"> Bruchbild bei Holzversagen (hier am Beispiel einer Probe aus der Serie SBB-NK-C3)</w:t>
        </w:r>
      </w:ins>
      <w:r w:rsidR="00124A9D" w:rsidRPr="00E81B1B">
        <w:fldChar w:fldCharType="end"/>
      </w:r>
      <w:r w:rsidR="00124A9D" w:rsidRPr="00E81B1B">
        <w:fldChar w:fldCharType="begin"/>
      </w:r>
      <w:r w:rsidR="00124A9D" w:rsidRPr="00E81B1B">
        <w:instrText xml:space="preserve"> REF _Ref77341346 \h </w:instrText>
      </w:r>
      <w:r w:rsidR="00124A9D" w:rsidRPr="00E81B1B">
        <w:fldChar w:fldCharType="separate"/>
      </w:r>
      <w:ins w:id="5745" w:author="Carsten Hein" w:date="2022-01-14T10:17:00Z">
        <w:r w:rsidR="00916225" w:rsidRPr="00E81B1B">
          <w:t xml:space="preserve">Abbildung </w:t>
        </w:r>
        <w:r w:rsidR="00916225">
          <w:rPr>
            <w:noProof/>
          </w:rPr>
          <w:t>45</w:t>
        </w:r>
      </w:ins>
      <w:del w:id="5746" w:author="Carsten Hein" w:date="2022-01-03T08:40:00Z">
        <w:r w:rsidR="00DD0A01" w:rsidRPr="00E81B1B" w:rsidDel="009737A6">
          <w:delText>Abbildung 47</w:delText>
        </w:r>
      </w:del>
      <w:r w:rsidR="00124A9D" w:rsidRPr="00E81B1B">
        <w:fldChar w:fldCharType="end"/>
      </w:r>
      <w:r w:rsidRPr="00E81B1B">
        <w:t xml:space="preserve">). In einigen Fällen wurde auch bei den Nassklebungen </w:t>
      </w:r>
      <w:r w:rsidR="00DD0A01">
        <w:t>mit dem Klebstoff</w:t>
      </w:r>
      <w:ins w:id="5747" w:author="Stefan Behring [2]" w:date="2021-12-21T23:20:00Z">
        <w:r w:rsidR="007912E3">
          <w:t xml:space="preserve"> Compono</w:t>
        </w:r>
      </w:ins>
      <w:r w:rsidR="00DD0A01">
        <w:t xml:space="preserve"> C3 </w:t>
      </w:r>
      <w:r w:rsidRPr="00E81B1B">
        <w:t>ein adhäsives Versagen beobachtet (</w:t>
      </w:r>
      <w:r w:rsidR="00124A9D" w:rsidRPr="00E81B1B">
        <w:fldChar w:fldCharType="begin"/>
      </w:r>
      <w:r w:rsidR="00124A9D" w:rsidRPr="00E81B1B">
        <w:instrText xml:space="preserve"> REF _Ref77341373 \h </w:instrText>
      </w:r>
      <w:r w:rsidR="00124A9D" w:rsidRPr="00E81B1B">
        <w:fldChar w:fldCharType="separate"/>
      </w:r>
      <w:ins w:id="5748" w:author="Carsten Hein" w:date="2022-01-14T10:17:00Z">
        <w:r w:rsidR="00916225" w:rsidRPr="00E81B1B">
          <w:t xml:space="preserve">Abbildung </w:t>
        </w:r>
        <w:r w:rsidR="00916225">
          <w:rPr>
            <w:noProof/>
          </w:rPr>
          <w:t>43</w:t>
        </w:r>
      </w:ins>
      <w:del w:id="5749" w:author="Carsten Hein" w:date="2022-01-03T08:40:00Z">
        <w:r w:rsidR="00DD0A01" w:rsidRPr="00E81B1B" w:rsidDel="009737A6">
          <w:delText>Abbildung 45</w:delText>
        </w:r>
      </w:del>
      <w:r w:rsidR="00124A9D" w:rsidRPr="00E81B1B">
        <w:fldChar w:fldCharType="end"/>
      </w:r>
      <w:r w:rsidRPr="00E81B1B">
        <w:t>).</w:t>
      </w:r>
      <w:r w:rsidR="00B939F8" w:rsidRPr="00E81B1B">
        <w:t xml:space="preserve"> </w:t>
      </w:r>
      <w:commentRangeStart w:id="5750"/>
      <w:r w:rsidR="007E15C0" w:rsidRPr="00E81B1B">
        <w:t xml:space="preserve">Da dieses Versagensbild nur in wenigen Fällen auftrat und </w:t>
      </w:r>
      <w:r w:rsidR="00DD0A01">
        <w:t xml:space="preserve">bei der entsprechenden </w:t>
      </w:r>
      <w:r w:rsidR="007E15C0" w:rsidRPr="00E81B1B">
        <w:t>Scherversuch</w:t>
      </w:r>
      <w:r w:rsidR="00DD0A01">
        <w:t>sreihe ein solches Versagen nie auftrat</w:t>
      </w:r>
      <w:r w:rsidR="007E15C0" w:rsidRPr="00E81B1B">
        <w:t xml:space="preserve">, wird hier von einer Überschreitung der Topfzeit ausgegangen. </w:t>
      </w:r>
      <w:commentRangeEnd w:id="5750"/>
      <w:r w:rsidR="00826F93">
        <w:rPr>
          <w:rStyle w:val="Kommentarzeichen"/>
        </w:rPr>
        <w:commentReference w:id="5750"/>
      </w:r>
    </w:p>
    <w:p w14:paraId="08A217F7" w14:textId="5345437D" w:rsidR="007E15C0" w:rsidRPr="00E81B1B" w:rsidRDefault="00B939F8" w:rsidP="00C60957">
      <w:pPr>
        <w:spacing w:after="240"/>
      </w:pPr>
      <w:commentRangeStart w:id="5751"/>
      <w:r w:rsidRPr="00E81B1B">
        <w:t>Die Probekörper der Serie SBB-TK-E3-FG versagten frühzeiti</w:t>
      </w:r>
      <w:r w:rsidR="007E15C0" w:rsidRPr="00E81B1B">
        <w:t>g</w:t>
      </w:r>
      <w:r w:rsidRPr="00E81B1B">
        <w:t xml:space="preserve"> durch ein Schubversagen des Betons. Dieses kann jedoch auf eine schlechte Betoncharge zurückgeführt werden. </w:t>
      </w:r>
      <w:r w:rsidR="007E15C0" w:rsidRPr="00E81B1B">
        <w:t xml:space="preserve">Adhäsives Versagen konnte nicht beobachtet werden. </w:t>
      </w:r>
      <w:commentRangeEnd w:id="5751"/>
      <w:r w:rsidR="00DD0A01">
        <w:rPr>
          <w:rStyle w:val="Kommentarzeichen"/>
        </w:rPr>
        <w:commentReference w:id="5751"/>
      </w:r>
    </w:p>
    <w:p w14:paraId="1BF4979C" w14:textId="6E0D671A" w:rsidR="00124A9D" w:rsidRPr="00E81B1B" w:rsidRDefault="00B939F8" w:rsidP="00C60957">
      <w:pPr>
        <w:spacing w:after="240"/>
      </w:pPr>
      <w:r w:rsidRPr="00E81B1B">
        <w:lastRenderedPageBreak/>
        <w:t>Die Probekörper der Serie SBB-NK-E3 versagten zu großen Teilen im Holz. E</w:t>
      </w:r>
      <w:r w:rsidR="007E15C0" w:rsidRPr="00E81B1B">
        <w:t>s</w:t>
      </w:r>
      <w:r w:rsidRPr="00E81B1B">
        <w:t xml:space="preserve"> zeigten sich jedoch häufig anfängliche Risse im Beton</w:t>
      </w:r>
      <w:r w:rsidR="007E15C0" w:rsidRPr="00E81B1B">
        <w:t xml:space="preserve">, wie </w:t>
      </w:r>
      <w:del w:id="5752" w:author="Jan Wenker" w:date="2021-12-15T13:07:00Z">
        <w:r w:rsidR="007E15C0" w:rsidRPr="00E81B1B" w:rsidDel="00F20C38">
          <w:delText xml:space="preserve">es </w:delText>
        </w:r>
      </w:del>
      <w:r w:rsidR="007E15C0" w:rsidRPr="00E81B1B">
        <w:t xml:space="preserve">in </w:t>
      </w:r>
      <w:r w:rsidR="007E15C0" w:rsidRPr="00E81B1B">
        <w:fldChar w:fldCharType="begin"/>
      </w:r>
      <w:r w:rsidR="007E15C0" w:rsidRPr="00E81B1B">
        <w:instrText xml:space="preserve"> REF _Ref82343897 \h </w:instrText>
      </w:r>
      <w:r w:rsidR="007E15C0" w:rsidRPr="00E81B1B">
        <w:fldChar w:fldCharType="separate"/>
      </w:r>
      <w:ins w:id="5753" w:author="Carsten Hein" w:date="2022-01-14T10:17:00Z">
        <w:r w:rsidR="00916225" w:rsidRPr="00E81B1B">
          <w:t xml:space="preserve">Abbildung </w:t>
        </w:r>
        <w:r w:rsidR="00916225">
          <w:rPr>
            <w:noProof/>
          </w:rPr>
          <w:t>46</w:t>
        </w:r>
      </w:ins>
      <w:del w:id="5754" w:author="Carsten Hein" w:date="2022-01-03T08:40:00Z">
        <w:r w:rsidR="00DD0A01" w:rsidRPr="00E81B1B" w:rsidDel="009737A6">
          <w:delText>Abbildung 48</w:delText>
        </w:r>
      </w:del>
      <w:r w:rsidR="007E15C0" w:rsidRPr="00E81B1B">
        <w:fldChar w:fldCharType="end"/>
      </w:r>
      <w:r w:rsidR="007E15C0" w:rsidRPr="00E81B1B">
        <w:t xml:space="preserve"> zu sehen ist. </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6179FA" w:rsidRPr="00E81B1B" w14:paraId="4442E9AE" w14:textId="77777777" w:rsidTr="00105B09">
        <w:tc>
          <w:tcPr>
            <w:tcW w:w="4274" w:type="dxa"/>
            <w:vAlign w:val="center"/>
          </w:tcPr>
          <w:p w14:paraId="6E798FFF" w14:textId="7C399295" w:rsidR="006179FA" w:rsidRPr="00E81B1B" w:rsidRDefault="006179FA" w:rsidP="00105B09">
            <w:pPr>
              <w:jc w:val="center"/>
            </w:pPr>
            <w:r w:rsidRPr="00E81B1B">
              <w:rPr>
                <w:noProof/>
                <w:lang w:eastAsia="de-DE"/>
              </w:rPr>
              <w:drawing>
                <wp:inline distT="0" distB="0" distL="0" distR="0" wp14:anchorId="47B9538B" wp14:editId="2BC6C740">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94"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48962CD6" w14:textId="57135195" w:rsidR="006179FA" w:rsidRPr="00E81B1B" w:rsidRDefault="006179FA" w:rsidP="00105B09">
            <w:pPr>
              <w:jc w:val="center"/>
            </w:pPr>
            <w:r w:rsidRPr="00E81B1B">
              <w:rPr>
                <w:noProof/>
                <w:lang w:eastAsia="de-DE"/>
              </w:rPr>
              <w:drawing>
                <wp:inline distT="0" distB="0" distL="0" distR="0" wp14:anchorId="1B2D9B92" wp14:editId="3FB5ECBB">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95"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6179FA" w:rsidRPr="00E81B1B" w14:paraId="288FEF31" w14:textId="77777777" w:rsidTr="00105B09">
        <w:tc>
          <w:tcPr>
            <w:tcW w:w="4274" w:type="dxa"/>
          </w:tcPr>
          <w:p w14:paraId="560B8D2E" w14:textId="66E32239" w:rsidR="006179FA" w:rsidRPr="00E81B1B" w:rsidRDefault="00C60957" w:rsidP="00C60957">
            <w:pPr>
              <w:pStyle w:val="Beschriftung"/>
            </w:pPr>
            <w:bookmarkStart w:id="5755" w:name="_Ref77341373"/>
            <w:bookmarkStart w:id="5756" w:name="_Toc93048373"/>
            <w:r w:rsidRPr="00E81B1B">
              <w:t xml:space="preserve">Abbildung </w:t>
            </w:r>
            <w:r w:rsidRPr="00E81B1B">
              <w:fldChar w:fldCharType="begin"/>
            </w:r>
            <w:r w:rsidRPr="00E81B1B">
              <w:instrText>SEQ Abbildung \* ARABIC</w:instrText>
            </w:r>
            <w:r w:rsidRPr="00E81B1B">
              <w:fldChar w:fldCharType="separate"/>
            </w:r>
            <w:ins w:id="5757" w:author="Carsten Hein" w:date="2022-01-14T10:17:00Z">
              <w:r w:rsidR="00916225">
                <w:rPr>
                  <w:noProof/>
                </w:rPr>
                <w:t>43</w:t>
              </w:r>
            </w:ins>
            <w:del w:id="5758" w:author="Carsten Hein" w:date="2021-12-28T15:52:00Z">
              <w:r w:rsidR="00950524" w:rsidRPr="00E81B1B" w:rsidDel="0010707D">
                <w:rPr>
                  <w:noProof/>
                </w:rPr>
                <w:delText>45</w:delText>
              </w:r>
            </w:del>
            <w:r w:rsidRPr="00E81B1B">
              <w:fldChar w:fldCharType="end"/>
            </w:r>
            <w:bookmarkEnd w:id="5755"/>
            <w:r w:rsidRPr="00E81B1B">
              <w:t xml:space="preserve"> Adhäsives Versagen einer Nassklebung mit Klebstoff C3 (Serie SBB-NK-C3)</w:t>
            </w:r>
            <w:bookmarkEnd w:id="5756"/>
          </w:p>
        </w:tc>
        <w:tc>
          <w:tcPr>
            <w:tcW w:w="5022" w:type="dxa"/>
          </w:tcPr>
          <w:p w14:paraId="1433F6CE" w14:textId="63147DB0" w:rsidR="006179FA" w:rsidRPr="00E81B1B" w:rsidRDefault="00C60957" w:rsidP="00C60957">
            <w:pPr>
              <w:pStyle w:val="AbbildungQuelle"/>
            </w:pPr>
            <w:bookmarkStart w:id="5759" w:name="_Ref82343228"/>
            <w:bookmarkStart w:id="5760" w:name="_Toc93048374"/>
            <w:r w:rsidRPr="00E81B1B">
              <w:t xml:space="preserve">Abbildung </w:t>
            </w:r>
            <w:r w:rsidRPr="00E81B1B">
              <w:fldChar w:fldCharType="begin"/>
            </w:r>
            <w:r w:rsidRPr="00E81B1B">
              <w:instrText>SEQ Abbildung \* ARABIC</w:instrText>
            </w:r>
            <w:r w:rsidRPr="00E81B1B">
              <w:fldChar w:fldCharType="separate"/>
            </w:r>
            <w:ins w:id="5761" w:author="Carsten Hein" w:date="2022-01-14T10:17:00Z">
              <w:r w:rsidR="00916225">
                <w:rPr>
                  <w:noProof/>
                </w:rPr>
                <w:t>44</w:t>
              </w:r>
            </w:ins>
            <w:del w:id="5762" w:author="Carsten Hein" w:date="2021-12-28T15:52:00Z">
              <w:r w:rsidR="00950524" w:rsidRPr="00E81B1B" w:rsidDel="0010707D">
                <w:rPr>
                  <w:noProof/>
                </w:rPr>
                <w:delText>46</w:delText>
              </w:r>
            </w:del>
            <w:r w:rsidRPr="00E81B1B">
              <w:fldChar w:fldCharType="end"/>
            </w:r>
            <w:bookmarkEnd w:id="5759"/>
            <w:r w:rsidRPr="00E81B1B">
              <w:t xml:space="preserve"> Adhäsives Verhalten mit leichten Restanhaftungen von Beton bei einer Trockenklebung mit C3 (Serie SBB-TK-C3-FU)</w:t>
            </w:r>
            <w:bookmarkEnd w:id="5760"/>
          </w:p>
        </w:tc>
      </w:tr>
      <w:tr w:rsidR="00105B09" w:rsidRPr="00E81B1B" w14:paraId="4FFBBB5C" w14:textId="77777777" w:rsidTr="00105B09">
        <w:trPr>
          <w:trHeight w:val="2734"/>
        </w:trPr>
        <w:tc>
          <w:tcPr>
            <w:tcW w:w="4274" w:type="dxa"/>
            <w:vAlign w:val="center"/>
          </w:tcPr>
          <w:p w14:paraId="008495CA" w14:textId="427EE0AF" w:rsidR="00C60957" w:rsidRPr="00E81B1B" w:rsidRDefault="00C60957" w:rsidP="00105B09">
            <w:pPr>
              <w:jc w:val="center"/>
            </w:pPr>
            <w:r w:rsidRPr="00E81B1B">
              <w:rPr>
                <w:noProof/>
                <w:lang w:eastAsia="de-DE"/>
              </w:rPr>
              <w:drawing>
                <wp:inline distT="0" distB="0" distL="0" distR="0" wp14:anchorId="187E8087" wp14:editId="597E49D6">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96"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79731BBB" w14:textId="0D1F9D9F" w:rsidR="00C60957" w:rsidRPr="00E81B1B" w:rsidRDefault="00105B09" w:rsidP="00105B09">
            <w:pPr>
              <w:pStyle w:val="AbbildungQuelle"/>
              <w:jc w:val="center"/>
              <w:rPr>
                <w:sz w:val="20"/>
              </w:rPr>
            </w:pPr>
            <w:r w:rsidRPr="00E81B1B">
              <w:rPr>
                <w:noProof/>
                <w:sz w:val="20"/>
                <w:lang w:eastAsia="de-DE"/>
              </w:rPr>
              <w:drawing>
                <wp:inline distT="0" distB="0" distL="0" distR="0" wp14:anchorId="10EE8C1F" wp14:editId="0E78E455">
                  <wp:extent cx="2879454" cy="1588225"/>
                  <wp:effectExtent l="0" t="0" r="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97" cstate="print">
                            <a:extLst>
                              <a:ext uri="{28A0092B-C50C-407E-A947-70E740481C1C}">
                                <a14:useLocalDpi xmlns:a14="http://schemas.microsoft.com/office/drawing/2010/main" val="0"/>
                              </a:ext>
                            </a:extLst>
                          </a:blip>
                          <a:srcRect t="24329" b="1022"/>
                          <a:stretch/>
                        </pic:blipFill>
                        <pic:spPr bwMode="auto">
                          <a:xfrm>
                            <a:off x="0" y="0"/>
                            <a:ext cx="2925592" cy="1613673"/>
                          </a:xfrm>
                          <a:prstGeom prst="rect">
                            <a:avLst/>
                          </a:prstGeom>
                          <a:ln>
                            <a:noFill/>
                          </a:ln>
                          <a:extLst>
                            <a:ext uri="{53640926-AAD7-44D8-BBD7-CCE9431645EC}">
                              <a14:shadowObscured xmlns:a14="http://schemas.microsoft.com/office/drawing/2010/main"/>
                            </a:ext>
                          </a:extLst>
                        </pic:spPr>
                      </pic:pic>
                    </a:graphicData>
                  </a:graphic>
                </wp:inline>
              </w:drawing>
            </w:r>
          </w:p>
        </w:tc>
      </w:tr>
      <w:tr w:rsidR="00C60957" w:rsidRPr="00E81B1B" w14:paraId="646989F0" w14:textId="77777777" w:rsidTr="00105B09">
        <w:tc>
          <w:tcPr>
            <w:tcW w:w="4274" w:type="dxa"/>
          </w:tcPr>
          <w:p w14:paraId="01479703" w14:textId="0DF047DF" w:rsidR="00C60957" w:rsidRPr="00E81B1B" w:rsidRDefault="00105B09" w:rsidP="00105B09">
            <w:pPr>
              <w:pStyle w:val="AbbildungQuelle"/>
              <w:rPr>
                <w:sz w:val="20"/>
              </w:rPr>
            </w:pPr>
            <w:bookmarkStart w:id="5763" w:name="_Ref77341346"/>
            <w:bookmarkStart w:id="5764" w:name="_Ref77341339"/>
            <w:bookmarkStart w:id="5765" w:name="_Toc93048375"/>
            <w:r w:rsidRPr="00E81B1B">
              <w:t xml:space="preserve">Abbildung </w:t>
            </w:r>
            <w:r w:rsidRPr="00E81B1B">
              <w:fldChar w:fldCharType="begin"/>
            </w:r>
            <w:r w:rsidRPr="00E81B1B">
              <w:instrText>SEQ Abbildung \* ARABIC</w:instrText>
            </w:r>
            <w:r w:rsidRPr="00E81B1B">
              <w:fldChar w:fldCharType="separate"/>
            </w:r>
            <w:ins w:id="5766" w:author="Carsten Hein" w:date="2022-01-14T10:17:00Z">
              <w:r w:rsidR="00916225">
                <w:rPr>
                  <w:noProof/>
                </w:rPr>
                <w:t>45</w:t>
              </w:r>
            </w:ins>
            <w:del w:id="5767" w:author="Carsten Hein" w:date="2021-12-28T15:52:00Z">
              <w:r w:rsidR="00950524" w:rsidRPr="00E81B1B" w:rsidDel="0010707D">
                <w:rPr>
                  <w:noProof/>
                </w:rPr>
                <w:delText>47</w:delText>
              </w:r>
            </w:del>
            <w:r w:rsidRPr="00E81B1B">
              <w:fldChar w:fldCharType="end"/>
            </w:r>
            <w:bookmarkEnd w:id="5763"/>
            <w:r w:rsidRPr="00E81B1B">
              <w:t xml:space="preserve"> Bruchbild bei Holzversagen (hier am Beispiel einer Probe aus der Serie SBB-NK-C3)</w:t>
            </w:r>
            <w:bookmarkEnd w:id="5764"/>
            <w:bookmarkEnd w:id="5765"/>
          </w:p>
        </w:tc>
        <w:tc>
          <w:tcPr>
            <w:tcW w:w="5022" w:type="dxa"/>
          </w:tcPr>
          <w:p w14:paraId="3278EEAF" w14:textId="3CF2CDE5" w:rsidR="00C60957" w:rsidRPr="00E81B1B" w:rsidRDefault="00105B09" w:rsidP="00105B09">
            <w:pPr>
              <w:pStyle w:val="AbbildungQuelle"/>
              <w:rPr>
                <w:sz w:val="20"/>
              </w:rPr>
            </w:pPr>
            <w:bookmarkStart w:id="5768" w:name="_Ref82343897"/>
            <w:bookmarkStart w:id="5769" w:name="_Toc93048376"/>
            <w:r w:rsidRPr="00E81B1B">
              <w:t xml:space="preserve">Abbildung </w:t>
            </w:r>
            <w:r w:rsidRPr="00E81B1B">
              <w:fldChar w:fldCharType="begin"/>
            </w:r>
            <w:r w:rsidRPr="00E81B1B">
              <w:instrText>SEQ Abbildung \* ARABIC</w:instrText>
            </w:r>
            <w:r w:rsidRPr="00E81B1B">
              <w:fldChar w:fldCharType="separate"/>
            </w:r>
            <w:ins w:id="5770" w:author="Carsten Hein" w:date="2022-01-14T10:17:00Z">
              <w:r w:rsidR="00916225">
                <w:rPr>
                  <w:noProof/>
                </w:rPr>
                <w:t>46</w:t>
              </w:r>
            </w:ins>
            <w:del w:id="5771" w:author="Carsten Hein" w:date="2021-12-28T15:52:00Z">
              <w:r w:rsidR="00950524" w:rsidRPr="00E81B1B" w:rsidDel="0010707D">
                <w:rPr>
                  <w:noProof/>
                </w:rPr>
                <w:delText>48</w:delText>
              </w:r>
            </w:del>
            <w:r w:rsidRPr="00E81B1B">
              <w:fldChar w:fldCharType="end"/>
            </w:r>
            <w:bookmarkEnd w:id="5768"/>
            <w:r w:rsidRPr="00E81B1B">
              <w:t xml:space="preserve"> Versagen von Holz und anfängliche Risse im Beton (hier am Beispiel einer Probe aus der Serie SBB-TK-C3-FP)</w:t>
            </w:r>
            <w:bookmarkEnd w:id="5769"/>
          </w:p>
        </w:tc>
      </w:tr>
    </w:tbl>
    <w:p w14:paraId="381BE4B2" w14:textId="77777777" w:rsidR="0039347C" w:rsidRPr="00E81B1B" w:rsidRDefault="0039347C" w:rsidP="760CF52A"/>
    <w:p w14:paraId="36AA9E16" w14:textId="366387D7" w:rsidR="0039347C" w:rsidRPr="00E81B1B" w:rsidRDefault="0039347C" w:rsidP="760CF52A">
      <w:commentRangeStart w:id="5772"/>
      <w:r w:rsidRPr="00E81B1B">
        <w:t xml:space="preserve">Ein Vergleich der Bruchlasten in </w:t>
      </w:r>
      <w:r w:rsidRPr="00E81B1B">
        <w:fldChar w:fldCharType="begin"/>
      </w:r>
      <w:r w:rsidRPr="00E81B1B">
        <w:instrText xml:space="preserve"> REF _Ref82378176 \h </w:instrText>
      </w:r>
      <w:r w:rsidRPr="00E81B1B">
        <w:fldChar w:fldCharType="separate"/>
      </w:r>
      <w:ins w:id="5773" w:author="Carsten Hein" w:date="2022-01-14T10:17:00Z">
        <w:r w:rsidR="00916225" w:rsidRPr="00E81B1B">
          <w:t xml:space="preserve">Abbildung </w:t>
        </w:r>
        <w:r w:rsidR="00916225">
          <w:rPr>
            <w:noProof/>
          </w:rPr>
          <w:t>40</w:t>
        </w:r>
      </w:ins>
      <w:del w:id="5774" w:author="Carsten Hein" w:date="2022-01-03T08:40:00Z">
        <w:r w:rsidRPr="00E81B1B" w:rsidDel="009737A6">
          <w:delText>Abbildung 42</w:delText>
        </w:r>
      </w:del>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ins w:id="5775" w:author="Carsten Hein" w:date="2022-01-14T10:17:00Z">
        <w:r w:rsidR="00916225" w:rsidRPr="00E81B1B">
          <w:t xml:space="preserve">Abbildung </w:t>
        </w:r>
        <w:r w:rsidR="00916225">
          <w:rPr>
            <w:noProof/>
          </w:rPr>
          <w:t>41</w:t>
        </w:r>
      </w:ins>
      <w:del w:id="5776" w:author="Carsten Hein" w:date="2022-01-03T08:40:00Z">
        <w:r w:rsidR="00DD0A01" w:rsidRPr="00E81B1B" w:rsidDel="009737A6">
          <w:delText>Abbildung 43</w:delText>
        </w:r>
      </w:del>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ins w:id="5777" w:author="Carsten Hein" w:date="2022-01-14T10:17:00Z">
        <w:r w:rsidR="00916225" w:rsidRPr="00E81B1B">
          <w:t xml:space="preserve">Abbildung </w:t>
        </w:r>
        <w:r w:rsidR="00916225">
          <w:rPr>
            <w:noProof/>
          </w:rPr>
          <w:t>42</w:t>
        </w:r>
      </w:ins>
      <w:del w:id="5778" w:author="Carsten Hein" w:date="2022-01-03T08:40:00Z">
        <w:r w:rsidRPr="00E81B1B" w:rsidDel="009737A6">
          <w:delText>Abbildung 44</w:delText>
        </w:r>
      </w:del>
      <w:r w:rsidRPr="00E81B1B">
        <w:fldChar w:fldCharType="end"/>
      </w:r>
      <w:r w:rsidRPr="00E81B1B">
        <w:t xml:space="preserve"> ….</w:t>
      </w:r>
      <w:commentRangeEnd w:id="5772"/>
      <w:r w:rsidRPr="00E81B1B">
        <w:rPr>
          <w:rStyle w:val="Kommentarzeichen"/>
        </w:rPr>
        <w:commentReference w:id="5772"/>
      </w:r>
    </w:p>
    <w:p w14:paraId="03EB03FF" w14:textId="77777777" w:rsidR="0039347C" w:rsidRPr="00E81B1B" w:rsidRDefault="0039347C" w:rsidP="760CF52A"/>
    <w:p w14:paraId="2911620F" w14:textId="45EEC938" w:rsidR="00124A9D" w:rsidRPr="00E81B1B" w:rsidDel="003F5364" w:rsidRDefault="760CF52A" w:rsidP="760CF52A">
      <w:pPr>
        <w:rPr>
          <w:del w:id="5779" w:author="Stefan Behring [2]" w:date="2021-12-21T23:30:00Z"/>
        </w:rPr>
      </w:pPr>
      <w:del w:id="5780" w:author="Stefan Behring [2]" w:date="2021-12-21T23:30:00Z">
        <w:r w:rsidRPr="00E81B1B" w:rsidDel="003F5364">
          <w:delText>Als mögliche Gründe für</w:delText>
        </w:r>
        <w:r w:rsidR="007E15C0" w:rsidRPr="00E81B1B" w:rsidDel="003F5364">
          <w:delText xml:space="preserve"> die Schäden an den Probekörpern 1-6 der Serie SBB-TK-C3-FU</w:delText>
        </w:r>
        <w:r w:rsidRPr="00E81B1B" w:rsidDel="003F5364">
          <w:delTex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delText>
        </w:r>
        <w:commentRangeStart w:id="5781"/>
        <w:r w:rsidRPr="00E81B1B" w:rsidDel="003F5364">
          <w:delText>definierte</w:delText>
        </w:r>
        <w:commentRangeEnd w:id="5781"/>
        <w:r w:rsidR="00D7032C" w:rsidDel="003F5364">
          <w:rPr>
            <w:rStyle w:val="Kommentarzeichen"/>
          </w:rPr>
          <w:commentReference w:id="5781"/>
        </w:r>
        <w:r w:rsidRPr="00E81B1B" w:rsidDel="003F5364">
          <w:delText xml:space="preserve"> Menge des Klebstoffs </w:delText>
        </w:r>
        <w:r w:rsidR="007E15C0" w:rsidRPr="00E81B1B" w:rsidDel="003F5364">
          <w:delText>und eine Umgebungstemperatur von 20</w:delText>
        </w:r>
      </w:del>
      <w:ins w:id="5782" w:author="Jan Wenker" w:date="2021-12-15T13:07:00Z">
        <w:del w:id="5783" w:author="Stefan Behring [2]" w:date="2021-12-21T23:30:00Z">
          <w:r w:rsidR="00C349FE" w:rsidDel="003F5364">
            <w:delText xml:space="preserve"> </w:delText>
          </w:r>
        </w:del>
      </w:ins>
      <w:del w:id="5784" w:author="Stefan Behring [2]" w:date="2021-12-21T23:30:00Z">
        <w:r w:rsidR="007E15C0" w:rsidRPr="00E81B1B" w:rsidDel="003F5364">
          <w:delText>°</w:delText>
        </w:r>
      </w:del>
      <w:ins w:id="5785" w:author="Jan Wenker" w:date="2021-12-15T13:07:00Z">
        <w:del w:id="5786" w:author="Stefan Behring [2]" w:date="2021-12-21T23:30:00Z">
          <w:r w:rsidR="00C349FE" w:rsidDel="003F5364">
            <w:delText>C</w:delText>
          </w:r>
        </w:del>
      </w:ins>
      <w:del w:id="5787" w:author="Stefan Behring [2]" w:date="2021-12-21T23:30:00Z">
        <w:r w:rsidR="007E15C0" w:rsidRPr="00E81B1B" w:rsidDel="003F5364">
          <w:delText xml:space="preserve"> </w:delText>
        </w:r>
        <w:r w:rsidRPr="00E81B1B" w:rsidDel="003F5364">
          <w:delText>bezogen</w:delText>
        </w:r>
        <w:r w:rsidR="007E15C0" w:rsidRPr="00E81B1B" w:rsidDel="003F5364">
          <w:delText>. E</w:delText>
        </w:r>
        <w:r w:rsidRPr="00E81B1B" w:rsidDel="003F5364">
          <w:delText>ine größere Menge des Klebstoffs</w:delText>
        </w:r>
        <w:r w:rsidR="00C5032E" w:rsidRPr="00E81B1B" w:rsidDel="003F5364">
          <w:delText xml:space="preserve"> reagiert deutlich schneller</w:delText>
        </w:r>
        <w:r w:rsidRPr="00E81B1B" w:rsidDel="003F5364">
          <w:delText xml:space="preserve">, da durch die Reaktion entstehende Wärme schlechter abfließen </w:delText>
        </w:r>
        <w:r w:rsidR="007E15C0" w:rsidRPr="00E81B1B" w:rsidDel="003F5364">
          <w:delText>kann. Durch die sich entwickelnde Wärme wird die weitere Reaktion des Klebstoffs beschleunigt</w:delText>
        </w:r>
        <w:r w:rsidRPr="00E81B1B" w:rsidDel="003F5364">
          <w:delText xml:space="preserve">. Eine bereits vorangeschrittene </w:delText>
        </w:r>
        <w:commentRangeStart w:id="5788"/>
        <w:r w:rsidRPr="00E81B1B" w:rsidDel="003F5364">
          <w:delText>Reaktion</w:delText>
        </w:r>
      </w:del>
      <w:bookmarkStart w:id="5789" w:name="_Toc92091638"/>
      <w:bookmarkStart w:id="5790" w:name="_Toc92091750"/>
      <w:bookmarkStart w:id="5791" w:name="_Toc92092192"/>
      <w:bookmarkStart w:id="5792" w:name="_Toc92092304"/>
      <w:bookmarkStart w:id="5793" w:name="_Toc92102663"/>
      <w:bookmarkStart w:id="5794" w:name="_Toc93048287"/>
      <w:commentRangeEnd w:id="5788"/>
      <w:r w:rsidR="003F5364">
        <w:rPr>
          <w:rStyle w:val="Kommentarzeichen"/>
        </w:rPr>
        <w:commentReference w:id="5788"/>
      </w:r>
      <w:bookmarkEnd w:id="5789"/>
      <w:bookmarkEnd w:id="5790"/>
      <w:bookmarkEnd w:id="5791"/>
      <w:bookmarkEnd w:id="5792"/>
      <w:bookmarkEnd w:id="5793"/>
      <w:bookmarkEnd w:id="5794"/>
      <w:del w:id="5795" w:author="Stefan Behring [2]" w:date="2021-12-21T23:30:00Z">
        <w:r w:rsidRPr="00E81B1B" w:rsidDel="003F5364">
          <w:delText xml:space="preserve"> des Klebstoffs</w:delText>
        </w:r>
        <w:r w:rsidR="00C5032E" w:rsidRPr="00E81B1B" w:rsidDel="003F5364">
          <w:delText xml:space="preserve"> wirkt sich negativ auf die Adhäsion aus. Besonders kritisch ist dieser Effekt</w:delText>
        </w:r>
        <w:r w:rsidRPr="00E81B1B" w:rsidDel="003F5364">
          <w:delText xml:space="preserve">, wenn eines der Fügeteile kalt ist, in diesem Fall das Betonfertigteil, da der </w:delText>
        </w:r>
        <w:r w:rsidR="00C5032E" w:rsidRPr="00E81B1B" w:rsidDel="003F5364">
          <w:delText xml:space="preserve">erwärmte </w:delText>
        </w:r>
        <w:r w:rsidRPr="00E81B1B" w:rsidDel="003F5364">
          <w:delText>Klebstoff spontan abgekühlt wird</w:delText>
        </w:r>
        <w:r w:rsidR="00C5032E" w:rsidRPr="00E81B1B" w:rsidDel="003F5364">
          <w:delText xml:space="preserve"> und die Vernetzung der Moleküle abrupt abgebrochen wird</w:delText>
        </w:r>
        <w:r w:rsidR="00DD0A01" w:rsidDel="003F5364">
          <w:delText xml:space="preserve"> </w:delText>
        </w:r>
      </w:del>
      <w:customXmlDelRangeStart w:id="5796" w:author="Stefan Behring [2]" w:date="2021-12-21T23:30:00Z"/>
      <w:sdt>
        <w:sdtPr>
          <w:id w:val="-3439035"/>
          <w:citation/>
        </w:sdtPr>
        <w:sdtContent>
          <w:customXmlDelRangeEnd w:id="5796"/>
          <w:del w:id="5797" w:author="Stefan Behring [2]" w:date="2021-12-21T23:30:00Z">
            <w:r w:rsidR="006E4A88" w:rsidDel="003F5364">
              <w:fldChar w:fldCharType="begin"/>
            </w:r>
            <w:r w:rsidR="006E4A88" w:rsidDel="003F5364">
              <w:delInstrText xml:space="preserve"> CITATION Hab09 \l 1031 </w:delInstrText>
            </w:r>
            <w:r w:rsidR="006E4A88" w:rsidDel="003F5364">
              <w:fldChar w:fldCharType="separate"/>
            </w:r>
            <w:r w:rsidR="006E4A88" w:rsidDel="003F5364">
              <w:rPr>
                <w:noProof/>
              </w:rPr>
              <w:delText>(Habenicht, 2009)</w:delText>
            </w:r>
            <w:r w:rsidR="006E4A88" w:rsidDel="003F5364">
              <w:fldChar w:fldCharType="end"/>
            </w:r>
          </w:del>
          <w:customXmlDelRangeStart w:id="5798" w:author="Stefan Behring [2]" w:date="2021-12-21T23:30:00Z"/>
        </w:sdtContent>
      </w:sdt>
      <w:customXmlDelRangeEnd w:id="5798"/>
      <w:del w:id="5799" w:author="Stefan Behring [2]" w:date="2021-12-21T23:30:00Z">
        <w:r w:rsidRPr="00E81B1B" w:rsidDel="003F5364">
          <w:delText>. Da die Fertigteile in der zweite</w:delText>
        </w:r>
        <w:r w:rsidR="00C5032E" w:rsidRPr="00E81B1B" w:rsidDel="003F5364">
          <w:delText>n</w:delText>
        </w:r>
        <w:r w:rsidRPr="00E81B1B" w:rsidDel="003F5364">
          <w:delText xml:space="preserve"> Oktoberhälfte gefertigt wurden und das Tor der </w:delText>
        </w:r>
        <w:r w:rsidR="00C5032E" w:rsidRPr="00E81B1B" w:rsidDel="003F5364">
          <w:delText>Werksh</w:delText>
        </w:r>
        <w:r w:rsidRPr="00E81B1B" w:rsidDel="003F5364">
          <w:delText>alle des Öfteren geöffnet wurde, ist dies</w:delText>
        </w:r>
        <w:r w:rsidR="006E4A88" w:rsidDel="003F5364">
          <w:delText xml:space="preserve"> </w:delText>
        </w:r>
        <w:r w:rsidRPr="00E81B1B" w:rsidDel="003F5364">
          <w:delText>nicht auszuschließen.</w:delText>
        </w:r>
      </w:del>
    </w:p>
    <w:p w14:paraId="4D2E0696" w14:textId="44D563BC" w:rsidR="00124A9D" w:rsidRPr="00E81B1B" w:rsidDel="003F5364" w:rsidRDefault="760CF52A" w:rsidP="00124A9D">
      <w:pPr>
        <w:rPr>
          <w:del w:id="5800" w:author="Stefan Behring [2]" w:date="2021-12-21T23:30:00Z"/>
        </w:rPr>
      </w:pPr>
      <w:del w:id="5801" w:author="Stefan Behring [2]" w:date="2021-12-21T23:30:00Z">
        <w:r w:rsidRPr="00E81B1B" w:rsidDel="003F5364">
          <w:delText xml:space="preserve">Zur </w:delText>
        </w:r>
        <w:r w:rsidR="00537E73" w:rsidRPr="00E81B1B" w:rsidDel="003F5364">
          <w:delText>Überprüfung dieser Hypothese</w:delText>
        </w:r>
        <w:r w:rsidRPr="00E81B1B" w:rsidDel="003F5364">
          <w:delText xml:space="preserve"> wurden die Versuche unter Laborbedingungen und unter Einhaltung der Topfzeit wiederholt.</w:delText>
        </w:r>
        <w:r w:rsidR="00537E73" w:rsidRPr="00E81B1B" w:rsidDel="003F5364">
          <w:delText xml:space="preserve"> An diesen Probekörpern wurde weiterhin ein adhäsives Versagen beobachtet, lediglich mit einem größeren Anteil von restlichen Betonanhaftungen</w:delText>
        </w:r>
        <w:r w:rsidRPr="00E81B1B" w:rsidDel="003F5364">
          <w:delText>. Dies spiegelt sich auch in höheren Bruchlasten als zuvor wieder</w:delText>
        </w:r>
      </w:del>
      <w:ins w:id="5802" w:author="Jan Wenker" w:date="2021-12-15T13:08:00Z">
        <w:del w:id="5803" w:author="Stefan Behring [2]" w:date="2021-12-21T23:30:00Z">
          <w:r w:rsidR="00A47E09" w:rsidRPr="00E81B1B" w:rsidDel="003F5364">
            <w:delText>wider</w:delText>
          </w:r>
        </w:del>
      </w:ins>
      <w:del w:id="5804" w:author="Stefan Behring [2]" w:date="2021-12-21T23:30:00Z">
        <w:r w:rsidRPr="00E81B1B" w:rsidDel="003F5364">
          <w:delText xml:space="preserve">. </w:delText>
        </w:r>
        <w:r w:rsidR="00C5032E" w:rsidRPr="00E81B1B" w:rsidDel="003F5364">
          <w:delText>Ebenso versagte e</w:delText>
        </w:r>
        <w:r w:rsidRPr="00E81B1B" w:rsidDel="003F5364">
          <w:delText>in Teil der Probekörper</w:delText>
        </w:r>
        <w:r w:rsidR="00C5032E" w:rsidRPr="00E81B1B" w:rsidDel="003F5364">
          <w:delText xml:space="preserve"> durch ein Schubversagen im Holz</w:delText>
        </w:r>
        <w:r w:rsidRPr="00E81B1B" w:rsidDel="003F5364">
          <w:delText>. Es wird daher geschlossen, dass bei den ersten Versuchen möglicherweise ein</w:delText>
        </w:r>
        <w:r w:rsidR="00C5032E" w:rsidRPr="00E81B1B" w:rsidDel="003F5364">
          <w:delText>e</w:delText>
        </w:r>
        <w:r w:rsidRPr="00E81B1B" w:rsidDel="003F5364">
          <w:delText xml:space="preserve"> leichte Überschreit</w:delText>
        </w:r>
        <w:r w:rsidR="00C5032E" w:rsidRPr="00E81B1B" w:rsidDel="003F5364">
          <w:delText xml:space="preserve">ung </w:delText>
        </w:r>
        <w:r w:rsidRPr="00E81B1B" w:rsidDel="003F5364">
          <w:delText xml:space="preserve">der Topfzeit </w:delText>
        </w:r>
        <w:r w:rsidRPr="00E81B1B" w:rsidDel="003F5364">
          <w:lastRenderedPageBreak/>
          <w:delText>vorgelegen hat, die</w:delText>
        </w:r>
        <w:r w:rsidR="00C5032E" w:rsidRPr="00E81B1B" w:rsidDel="003F5364">
          <w:delText xml:space="preserve"> </w:delText>
        </w:r>
        <w:r w:rsidRPr="00E81B1B" w:rsidDel="003F5364">
          <w:delText>jedoch nicht allein</w:delText>
        </w:r>
        <w:r w:rsidR="00C5032E" w:rsidRPr="00E81B1B" w:rsidDel="003F5364">
          <w:delText xml:space="preserve"> u</w:delText>
        </w:r>
        <w:r w:rsidRPr="00E81B1B" w:rsidDel="003F5364">
          <w:delText>rs</w:delText>
        </w:r>
        <w:r w:rsidR="00C5032E" w:rsidRPr="00E81B1B" w:rsidDel="003F5364">
          <w:delText xml:space="preserve">ächlich </w:delText>
        </w:r>
        <w:r w:rsidRPr="00E81B1B" w:rsidDel="003F5364">
          <w:delText>für das adhäsive Versagen is</w:delText>
        </w:r>
        <w:r w:rsidR="00C5032E" w:rsidRPr="00E81B1B" w:rsidDel="003F5364">
          <w:delText xml:space="preserve">t. Stattdessen wird die ungeeignete </w:delText>
        </w:r>
        <w:r w:rsidRPr="00E81B1B" w:rsidDel="003F5364">
          <w:delText>Betonoberfläche</w:delText>
        </w:r>
        <w:r w:rsidR="00C5032E" w:rsidRPr="00E81B1B" w:rsidDel="003F5364">
          <w:delText xml:space="preserve"> als Grund für den mangelhaften Verbund identifiziert</w:delText>
        </w:r>
        <w:r w:rsidRPr="00E81B1B" w:rsidDel="003F5364">
          <w:delText xml:space="preserve">. </w:delText>
        </w:r>
        <w:r w:rsidR="00537E73" w:rsidRPr="00E81B1B" w:rsidDel="003F5364">
          <w:delText>Die Scherversuche untermauern diese Hypothese.</w:delText>
        </w:r>
        <w:bookmarkStart w:id="5805" w:name="_Toc92091639"/>
        <w:bookmarkStart w:id="5806" w:name="_Toc92091751"/>
        <w:bookmarkStart w:id="5807" w:name="_Toc92092193"/>
        <w:bookmarkStart w:id="5808" w:name="_Toc92092305"/>
        <w:bookmarkStart w:id="5809" w:name="_Toc92102664"/>
        <w:bookmarkStart w:id="5810" w:name="_Toc93048288"/>
        <w:bookmarkEnd w:id="5805"/>
        <w:bookmarkEnd w:id="5806"/>
        <w:bookmarkEnd w:id="5807"/>
        <w:bookmarkEnd w:id="5808"/>
        <w:bookmarkEnd w:id="5809"/>
        <w:bookmarkEnd w:id="5810"/>
      </w:del>
    </w:p>
    <w:p w14:paraId="1168F273" w14:textId="334E8FAF" w:rsidR="00124A9D" w:rsidRPr="00E81B1B" w:rsidDel="005D2C5C" w:rsidRDefault="760CF52A" w:rsidP="760CF52A">
      <w:pPr>
        <w:rPr>
          <w:del w:id="5811" w:author="Stefan Behring [2]" w:date="2021-12-21T23:34:00Z"/>
        </w:rPr>
      </w:pPr>
      <w:del w:id="5812" w:author="Stefan Behring [2]" w:date="2021-12-21T23:34:00Z">
        <w:r w:rsidRPr="00E81B1B" w:rsidDel="005D2C5C">
          <w:delText xml:space="preserve">In Hinblick auf die </w:delText>
        </w:r>
        <w:r w:rsidR="00537E73" w:rsidRPr="00E81B1B" w:rsidDel="005D2C5C">
          <w:delText>Vors</w:delText>
        </w:r>
        <w:r w:rsidRPr="00E81B1B" w:rsidDel="005D2C5C">
          <w:delText>chädigung der Fuge</w:delText>
        </w:r>
        <w:r w:rsidR="00C5032E" w:rsidRPr="00E81B1B" w:rsidDel="005D2C5C">
          <w:delText xml:space="preserve"> der </w:delText>
        </w:r>
        <w:r w:rsidR="00537E73" w:rsidRPr="00E81B1B" w:rsidDel="005D2C5C">
          <w:delText xml:space="preserve">ersten Probekörper (SBB-TK-C3-FU Proben 1-6) </w:delText>
        </w:r>
        <w:r w:rsidRPr="00E81B1B" w:rsidDel="005D2C5C">
          <w:delText>wird davon ausgegangen, dass</w:delText>
        </w:r>
        <w:r w:rsidR="00537E73" w:rsidRPr="00E81B1B" w:rsidDel="005D2C5C">
          <w:delText xml:space="preserve">, wie oben erläutert, </w:delText>
        </w:r>
        <w:r w:rsidRPr="00E81B1B" w:rsidDel="005D2C5C">
          <w:delText>eine mangelhafte Adhäsion</w:delText>
        </w:r>
        <w:r w:rsidR="00537E73" w:rsidRPr="00E81B1B" w:rsidDel="005D2C5C">
          <w:delText xml:space="preserve"> vorlag und</w:delText>
        </w:r>
        <w:r w:rsidRPr="00E81B1B" w:rsidDel="005D2C5C">
          <w:delText xml:space="preserve"> Zwangsbeanspruchungen in der Fuge </w:delText>
        </w:r>
        <w:r w:rsidR="00537E73" w:rsidRPr="00E81B1B" w:rsidDel="005D2C5C">
          <w:delText xml:space="preserve">das </w:delText>
        </w:r>
        <w:r w:rsidRPr="00E81B1B" w:rsidDel="005D2C5C">
          <w:delText xml:space="preserve">Ablösen des Betons </w:delText>
        </w:r>
        <w:commentRangeStart w:id="5813"/>
        <w:r w:rsidRPr="00E81B1B" w:rsidDel="005D2C5C">
          <w:delText>hervorgerufen</w:delText>
        </w:r>
      </w:del>
      <w:bookmarkStart w:id="5814" w:name="_Toc92091640"/>
      <w:bookmarkStart w:id="5815" w:name="_Toc92091752"/>
      <w:bookmarkStart w:id="5816" w:name="_Toc92092194"/>
      <w:bookmarkStart w:id="5817" w:name="_Toc92092306"/>
      <w:bookmarkStart w:id="5818" w:name="_Toc92102665"/>
      <w:bookmarkStart w:id="5819" w:name="_Toc93048289"/>
      <w:commentRangeEnd w:id="5813"/>
      <w:r w:rsidR="00C07627">
        <w:rPr>
          <w:rStyle w:val="Kommentarzeichen"/>
        </w:rPr>
        <w:commentReference w:id="5813"/>
      </w:r>
      <w:bookmarkEnd w:id="5814"/>
      <w:bookmarkEnd w:id="5815"/>
      <w:bookmarkEnd w:id="5816"/>
      <w:bookmarkEnd w:id="5817"/>
      <w:bookmarkEnd w:id="5818"/>
      <w:bookmarkEnd w:id="5819"/>
      <w:del w:id="5820" w:author="Stefan Behring [2]" w:date="2021-12-21T23:34:00Z">
        <w:r w:rsidRPr="00E81B1B" w:rsidDel="005D2C5C">
          <w:delText xml:space="preserve"> haben. Diese können beispielsweise durch Quell- und Schwindprozesse i</w:delText>
        </w:r>
        <w:r w:rsidR="00537E73" w:rsidRPr="00E81B1B" w:rsidDel="005D2C5C">
          <w:delText xml:space="preserve">m Holz sowie das Betonschwinden </w:delText>
        </w:r>
        <w:r w:rsidRPr="00E81B1B" w:rsidDel="005D2C5C">
          <w:delText xml:space="preserve">hervorgerufen werden. Da die Schäden erst nach etwa zwei Monaten auftraten und das Schwinden des Betons oder Arbeiten </w:delText>
        </w:r>
      </w:del>
      <w:ins w:id="5821" w:author="Jan Wenker" w:date="2021-12-15T13:09:00Z">
        <w:del w:id="5822" w:author="Stefan Behring [2]" w:date="2021-12-21T23:34:00Z">
          <w:r w:rsidR="00021E7A" w:rsidDel="005D2C5C">
            <w:delText>Quell- und Schwindprozesse</w:delText>
          </w:r>
          <w:r w:rsidR="00021E7A" w:rsidRPr="00E81B1B" w:rsidDel="005D2C5C">
            <w:delText xml:space="preserve"> </w:delText>
          </w:r>
        </w:del>
      </w:ins>
      <w:del w:id="5823" w:author="Stefan Behring [2]" w:date="2021-12-21T23:34:00Z">
        <w:r w:rsidRPr="00E81B1B" w:rsidDel="005D2C5C">
          <w:delText xml:space="preserve">des Holzes langfristige Prozesse sind, liegt diese Überlegung nahe. Hinzu kommt ein sehr </w:delText>
        </w:r>
        <w:commentRangeStart w:id="5824"/>
        <w:r w:rsidRPr="00E81B1B" w:rsidDel="005D2C5C">
          <w:delText xml:space="preserve">trockenes Klima </w:delText>
        </w:r>
        <w:commentRangeEnd w:id="5824"/>
        <w:r w:rsidR="00021E7A" w:rsidDel="005D2C5C">
          <w:rPr>
            <w:rStyle w:val="Kommentarzeichen"/>
          </w:rPr>
          <w:commentReference w:id="5824"/>
        </w:r>
        <w:r w:rsidRPr="00E81B1B" w:rsidDel="005D2C5C">
          <w:delText xml:space="preserve">in der Peter-Behrens-Halle, insbesondere in den Wintermonaten, das derartiges Verhalten begünstigen könnte. </w:delText>
        </w:r>
        <w:r w:rsidR="00537E73" w:rsidRPr="00E81B1B" w:rsidDel="005D2C5C">
          <w:delText xml:space="preserve"> </w:delText>
        </w:r>
      </w:del>
    </w:p>
    <w:p w14:paraId="396D543C" w14:textId="69FA70B3" w:rsidR="00366E41" w:rsidRPr="00E81B1B" w:rsidDel="00AE0C65" w:rsidRDefault="00687760" w:rsidP="00124A9D">
      <w:pPr>
        <w:rPr>
          <w:del w:id="5825" w:author="Stefan Behring [2]" w:date="2021-12-21T23:40:00Z"/>
        </w:rPr>
      </w:pPr>
      <w:del w:id="5826" w:author="Stefan Behring [2]" w:date="2021-12-21T23:40:00Z">
        <w:r w:rsidRPr="00E81B1B" w:rsidDel="00AE0C65">
          <w:delText xml:space="preserve">Aufgrund der negativen Ergebnisse mit der unbehandelten Filmschalungsoberfläche (FU) werden die weiteren Versuche an Trockenklebungen mit geschliffenen Oberflächen durchgeführt. </w:delText>
        </w:r>
        <w:r w:rsidR="006E4A88" w:rsidDel="00AE0C65">
          <w:delText xml:space="preserve">Für die Trockenklebung kommen weiterhin der Klebstoff C3 und E3 in Betracht. </w:delText>
        </w:r>
        <w:r w:rsidRPr="00E81B1B" w:rsidDel="00AE0C65">
          <w:delText>Für die Nassklebungen wird trotz der positiven Ergebnisse sowohl mit Klebstoff C3 als auch</w:delText>
        </w:r>
        <w:r w:rsidR="006E4A88" w:rsidDel="00AE0C65">
          <w:delText xml:space="preserve"> mit </w:delText>
        </w:r>
        <w:r w:rsidRPr="00E81B1B" w:rsidDel="00AE0C65">
          <w:delText xml:space="preserve">E3 </w:delText>
        </w:r>
        <w:r w:rsidR="006E4A88" w:rsidDel="00AE0C65">
          <w:delText xml:space="preserve">nur der Klebstoff E3 </w:delText>
        </w:r>
        <w:r w:rsidRPr="00E81B1B" w:rsidDel="00AE0C65">
          <w:delText xml:space="preserve">weiterverwendet. </w:delText>
        </w:r>
      </w:del>
      <w:del w:id="5827" w:author="Stefan Behring [2]" w:date="2021-12-21T23:37:00Z">
        <w:r w:rsidR="006E4A88" w:rsidDel="002F72D5">
          <w:delText>Die Verarbeitbarkeit des Klebstoffs ist günstiger, sodass eine Verklebung innerhalb der Topfzeit mit mehr Sicherheit gewährleistet werden kann.</w:delText>
        </w:r>
      </w:del>
      <w:del w:id="5828" w:author="Stefan Behring [2]" w:date="2021-12-21T23:40:00Z">
        <w:r w:rsidR="006E4A88" w:rsidDel="00AE0C65">
          <w:delText xml:space="preserve"> </w:delText>
        </w:r>
        <w:r w:rsidRPr="00E81B1B" w:rsidDel="00AE0C65">
          <w:delText>Weiterhin sind die Auswirkungen der hellen Ausblühungen an der Grenzschicht zwischen Klebstoff und Beton bei Verwendung des Klebstoffs C3 ungeklärt. Diese wurden bei dem Klebstoff E3 nicht beobachtet.</w:delText>
        </w:r>
        <w:bookmarkStart w:id="5829" w:name="_Toc92091641"/>
        <w:bookmarkStart w:id="5830" w:name="_Toc92091753"/>
        <w:bookmarkStart w:id="5831" w:name="_Toc92092195"/>
        <w:bookmarkStart w:id="5832" w:name="_Toc92092307"/>
        <w:bookmarkStart w:id="5833" w:name="_Toc92102666"/>
        <w:bookmarkStart w:id="5834" w:name="_Toc93048290"/>
        <w:bookmarkEnd w:id="5829"/>
        <w:bookmarkEnd w:id="5830"/>
        <w:bookmarkEnd w:id="5831"/>
        <w:bookmarkEnd w:id="5832"/>
        <w:bookmarkEnd w:id="5833"/>
        <w:bookmarkEnd w:id="5834"/>
      </w:del>
    </w:p>
    <w:p w14:paraId="59E15544" w14:textId="5E7A7BFE" w:rsidR="00124A9D" w:rsidRPr="00E81B1B" w:rsidRDefault="4C11F93A" w:rsidP="001076D7">
      <w:pPr>
        <w:pStyle w:val="berschrift2"/>
        <w:numPr>
          <w:ilvl w:val="1"/>
          <w:numId w:val="29"/>
        </w:numPr>
      </w:pPr>
      <w:bookmarkStart w:id="5835" w:name="_Toc92091754"/>
      <w:bookmarkStart w:id="5836" w:name="_Toc92092196"/>
      <w:bookmarkStart w:id="5837" w:name="_Toc92092308"/>
      <w:bookmarkStart w:id="5838" w:name="_Toc93048291"/>
      <w:r>
        <w:t>Biegeversuche</w:t>
      </w:r>
      <w:bookmarkEnd w:id="5835"/>
      <w:bookmarkEnd w:id="5836"/>
      <w:bookmarkEnd w:id="5837"/>
      <w:bookmarkEnd w:id="5838"/>
    </w:p>
    <w:p w14:paraId="6553F49E" w14:textId="3CB7BDAF" w:rsidR="00AE0C65" w:rsidRDefault="00AE0C65" w:rsidP="00124A9D">
      <w:pPr>
        <w:rPr>
          <w:ins w:id="5839" w:author="Stefan Behring [2]" w:date="2021-12-21T23:40:00Z"/>
        </w:rPr>
      </w:pPr>
      <w:ins w:id="5840" w:author="Stefan Behring [2]" w:date="2021-12-21T23:40:00Z">
        <w:r w:rsidRPr="00AE0C65">
          <w:t>Aufgrund der negativen Ergebnisse m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ompono C3 als auch mit E3 nur der Klebstoff E3 weiterverwendet. Durch die längere Topfzeit lässt sich er Klebstoff einfacher verarbeiten. Da der Einfluss der Ausblühungen, siehe ABBB nicht geklärt ist  blablaWeiterhin sind die Auswirkungen der hellen Ausblühungen an der Grenzschicht zwischen Klebstoff und Beton bei Verwendung des Klebstoffs C3 ungeklärt. Diese wurden bei dem Klebstoff E3 nicht beobachtet.</w:t>
        </w:r>
      </w:ins>
    </w:p>
    <w:p w14:paraId="077787CA" w14:textId="63DDD0CF" w:rsidR="00124A9D" w:rsidRPr="00E81B1B" w:rsidRDefault="760CF52A" w:rsidP="00124A9D">
      <w:r w:rsidRPr="00E81B1B">
        <w:t xml:space="preserve">Die Biegeversuche dienen neben der Erprobung der </w:t>
      </w:r>
      <w:del w:id="5841" w:author="Stefan Behring [2]" w:date="2021-12-21T23:41:00Z">
        <w:r w:rsidRPr="00E81B1B" w:rsidDel="00957A38">
          <w:delText>Klebtechnik</w:delText>
        </w:r>
        <w:r w:rsidR="00537E73" w:rsidRPr="00E81B1B" w:rsidDel="00957A38">
          <w:delText xml:space="preserve"> </w:delText>
        </w:r>
      </w:del>
      <w:ins w:id="5842" w:author="Stefan Behring [2]" w:date="2021-12-21T23:41:00Z">
        <w:r w:rsidR="00957A38" w:rsidRPr="00E81B1B">
          <w:t>Klebtechn</w:t>
        </w:r>
        <w:r w:rsidR="00957A38">
          <w:t>ologie</w:t>
        </w:r>
        <w:r w:rsidR="00957A38" w:rsidRPr="00E81B1B">
          <w:t xml:space="preserve"> </w:t>
        </w:r>
      </w:ins>
      <w:r w:rsidR="00537E73" w:rsidRPr="00E81B1B">
        <w:t>im realen Maßstab</w:t>
      </w:r>
      <w:r w:rsidRPr="00E81B1B">
        <w:t xml:space="preserve"> der Ermittlung der Bauteilsteifigkeit und der Erforschung des Trag- und Bruchverhaltens unter realen Beanspruchungen. Sie </w:t>
      </w:r>
      <w:del w:id="5843" w:author="Stefan Behring [2]" w:date="2021-12-21T23:41:00Z">
        <w:r w:rsidRPr="00E81B1B" w:rsidDel="009D19CE">
          <w:delText xml:space="preserve">finden </w:delText>
        </w:r>
      </w:del>
      <w:ins w:id="5844" w:author="Stefan Behring [2]" w:date="2021-12-21T23:41:00Z">
        <w:r w:rsidR="009D19CE">
          <w:t>werd</w:t>
        </w:r>
      </w:ins>
      <w:ins w:id="5845" w:author="Stefan Behring [2]" w:date="2021-12-21T23:42:00Z">
        <w:r w:rsidR="009D19CE">
          <w:t>en</w:t>
        </w:r>
      </w:ins>
      <w:ins w:id="5846" w:author="Stefan Behring [2]" w:date="2021-12-21T23:41:00Z">
        <w:r w:rsidR="009D19CE" w:rsidRPr="00E81B1B">
          <w:t xml:space="preserve"> </w:t>
        </w:r>
      </w:ins>
      <w:r w:rsidRPr="00E81B1B">
        <w:t xml:space="preserve">als 4-Punkt-Biegeversuche in Anlehnung an </w:t>
      </w:r>
      <w:sdt>
        <w:sdtPr>
          <w:id w:val="-1649286065"/>
          <w:citation/>
        </w:sdtPr>
        <w:sdtContent>
          <w:r w:rsidR="00537E73" w:rsidRPr="00E81B1B">
            <w:fldChar w:fldCharType="begin"/>
          </w:r>
          <w:r w:rsidR="00537E73" w:rsidRPr="00E81B1B">
            <w:instrText xml:space="preserve"> CITATION DIN13 \l 1031 </w:instrText>
          </w:r>
          <w:r w:rsidR="00537E73" w:rsidRPr="00E81B1B">
            <w:fldChar w:fldCharType="separate"/>
          </w:r>
          <w:r w:rsidR="00916225">
            <w:rPr>
              <w:noProof/>
            </w:rPr>
            <w:t>(DIN EN 14080:2013-09, 2013)</w:t>
          </w:r>
          <w:r w:rsidR="00537E73" w:rsidRPr="00E81B1B">
            <w:fldChar w:fldCharType="end"/>
          </w:r>
        </w:sdtContent>
      </w:sdt>
      <w:r w:rsidR="00537E73" w:rsidRPr="00E81B1B">
        <w:t xml:space="preserve"> </w:t>
      </w:r>
      <w:del w:id="5847" w:author="Stefan Behring [2]" w:date="2021-12-21T23:42:00Z">
        <w:r w:rsidRPr="00E81B1B" w:rsidDel="009D19CE">
          <w:delText>statt</w:delText>
        </w:r>
      </w:del>
      <w:ins w:id="5848" w:author="Stefan Behring [2]" w:date="2021-12-21T23:42:00Z">
        <w:r w:rsidR="009D19CE">
          <w:t>durchgeführt</w:t>
        </w:r>
      </w:ins>
      <w:r w:rsidRPr="00E81B1B">
        <w:t xml:space="preserve">. </w:t>
      </w:r>
    </w:p>
    <w:p w14:paraId="74C52CAC" w14:textId="6F46D64A" w:rsidR="00BF06DF" w:rsidRPr="00E81B1B" w:rsidRDefault="760CF52A" w:rsidP="00604B0E">
      <w:del w:id="5849" w:author="Stefan Behring [2]" w:date="2021-12-21T23:42:00Z">
        <w:r w:rsidRPr="00E81B1B" w:rsidDel="00CC1709">
          <w:delText xml:space="preserve">Die Dimensionen der Balken sind an üblichen Rastermaßen im Hochbau orientiert. </w:delText>
        </w:r>
      </w:del>
      <w:r w:rsidRPr="00E81B1B">
        <w:t>Die Spannweite von 8</w:t>
      </w:r>
      <w:r w:rsidR="006E4A88">
        <w:t>,</w:t>
      </w:r>
      <w:r w:rsidRPr="00E81B1B">
        <w:t xml:space="preserve">1 Meter wurde gewählt, da </w:t>
      </w:r>
      <w:r w:rsidR="00537E73" w:rsidRPr="00E81B1B">
        <w:t>diese Spannweite im Hochbau häufig Anwendung findet und hier die Klebtechnik gegenüber anderen Verbundmitteln deutliche Vorteile mit sich bringt.</w:t>
      </w:r>
      <w:r w:rsidRPr="00E81B1B">
        <w:t xml:space="preserve"> </w:t>
      </w:r>
      <w:r w:rsidR="00687760" w:rsidRPr="00E81B1B">
        <w:t>Die Dimensionen der Balken wurden durch eine Tragwerksbemessung für übliche Nutzlasten in Wohn- und Bürobauten auf 24x28 cm</w:t>
      </w:r>
      <w:ins w:id="5850" w:author="Jan Wenker" w:date="2021-12-15T13:11:00Z">
        <w:r w:rsidR="007C6587">
          <w:t>²</w:t>
        </w:r>
      </w:ins>
      <w:r w:rsidR="00687760" w:rsidRPr="00E81B1B">
        <w:t xml:space="preserve"> festgelegt. </w:t>
      </w:r>
    </w:p>
    <w:p w14:paraId="6BA2B7D8" w14:textId="3ACB6819" w:rsidR="00604B0E" w:rsidRPr="00E81B1B" w:rsidRDefault="00BF06DF" w:rsidP="00604B0E">
      <w:r w:rsidRPr="00E81B1B">
        <w:t>Die Dicke der Betonplatte wurde für die Fertigteil-Klebungen</w:t>
      </w:r>
      <w:ins w:id="5851" w:author="Stefan Behring [2]" w:date="2021-12-21T23:43:00Z">
        <w:r w:rsidR="009A3DFB">
          <w:t xml:space="preserve"> (Trocken</w:t>
        </w:r>
        <w:r w:rsidR="004D359D">
          <w:t>klebung)</w:t>
        </w:r>
      </w:ins>
      <w:r w:rsidRPr="00E81B1B">
        <w:t xml:space="preserve"> auf 12 cm festgelegt und für die nass-in-nass-Klebungen auf 10 cm.</w:t>
      </w:r>
      <w:ins w:id="5852" w:author="Stefan Behring [2]" w:date="2021-12-21T23:44:00Z">
        <w:r w:rsidR="00574ECD">
          <w:t xml:space="preserve"> Im Verbu</w:t>
        </w:r>
      </w:ins>
      <w:ins w:id="5853" w:author="Stefan Behring [2]" w:date="2021-12-21T23:45:00Z">
        <w:r w:rsidR="00574ECD">
          <w:t xml:space="preserve">ndbauteil </w:t>
        </w:r>
        <w:r w:rsidR="00112ED1">
          <w:t>ist eine Dicke von 10 cm statisch ausreichend und auch für Schall und Schwingu</w:t>
        </w:r>
        <w:r w:rsidR="00BB26C7">
          <w:t>n</w:t>
        </w:r>
        <w:r w:rsidR="00112ED1">
          <w:t>gen</w:t>
        </w:r>
        <w:r w:rsidR="00BB26C7">
          <w:t>, siehe dein Kapitel zu den Annahmen.</w:t>
        </w:r>
      </w:ins>
      <w:ins w:id="5854" w:author="Stefan Behring [2]" w:date="2021-12-21T23:46:00Z">
        <w:r w:rsidR="00BB26C7">
          <w:t xml:space="preserve"> </w:t>
        </w:r>
      </w:ins>
      <w:ins w:id="5855" w:author="Stefan Behring [2]" w:date="2021-12-21T23:49:00Z">
        <w:r w:rsidR="00DE0A24">
          <w:t xml:space="preserve"> Eine </w:t>
        </w:r>
      </w:ins>
      <w:ins w:id="5856" w:author="Stefan Behring [2]" w:date="2021-12-21T23:46:00Z">
        <w:r w:rsidR="00BB26C7">
          <w:t>Beton</w:t>
        </w:r>
      </w:ins>
      <w:ins w:id="5857" w:author="Stefan Behring [2]" w:date="2021-12-21T23:49:00Z">
        <w:r w:rsidR="00DE0A24">
          <w:t>platte</w:t>
        </w:r>
        <w:r w:rsidR="00D415E2">
          <w:t xml:space="preserve"> der Dic</w:t>
        </w:r>
      </w:ins>
      <w:ins w:id="5858" w:author="Stefan Behring [2]" w:date="2021-12-21T23:50:00Z">
        <w:r w:rsidR="00D415E2">
          <w:t xml:space="preserve">ke 10cm </w:t>
        </w:r>
      </w:ins>
      <w:ins w:id="5859" w:author="Stefan Behring [2]" w:date="2021-12-21T23:49:00Z">
        <w:r w:rsidR="00DE0A24">
          <w:t xml:space="preserve">mit </w:t>
        </w:r>
      </w:ins>
      <w:ins w:id="5860" w:author="Stefan Behring [2]" w:date="2021-12-21T23:50:00Z">
        <w:r w:rsidR="00D415E2">
          <w:t>einer Spannweite von 8,10m ist aber nu</w:t>
        </w:r>
        <w:r w:rsidR="00DE7EBF">
          <w:t>r</w:t>
        </w:r>
      </w:ins>
      <w:ins w:id="5861" w:author="Stefan Behring [2]" w:date="2021-12-21T23:46:00Z">
        <w:r w:rsidR="00755C08">
          <w:t xml:space="preserve"> sehr schwer zu hand</w:t>
        </w:r>
      </w:ins>
      <w:ins w:id="5862" w:author="Stefan Behring [2]" w:date="2021-12-21T23:50:00Z">
        <w:r w:rsidR="00DE7EBF">
          <w:t xml:space="preserve">haben. Daher wurde </w:t>
        </w:r>
      </w:ins>
      <w:ins w:id="5863" w:author="Stefan Behring [2]" w:date="2021-12-21T23:51:00Z">
        <w:r w:rsidR="00E95F3C">
          <w:t>die Dicke der trocken zu verklebenden Platte mit 12 cm festgelegt</w:t>
        </w:r>
      </w:ins>
      <w:del w:id="5864" w:author="Stefan Behring [2]" w:date="2021-12-21T23:51:00Z">
        <w:r w:rsidRPr="00E81B1B" w:rsidDel="00E95F3C">
          <w:delText xml:space="preserve"> Eine 10 cm dicke</w:delText>
        </w:r>
      </w:del>
      <w:ins w:id="5865" w:author="Jan Wenker" w:date="2021-12-15T13:12:00Z">
        <w:del w:id="5866" w:author="Stefan Behring [2]" w:date="2021-12-21T23:51:00Z">
          <w:r w:rsidR="00341795" w:rsidDel="00E95F3C">
            <w:delText xml:space="preserve">s </w:delText>
          </w:r>
          <w:r w:rsidR="00FD424C" w:rsidDel="00E95F3C">
            <w:delText>Beton-Fertigteil</w:delText>
          </w:r>
        </w:del>
      </w:ins>
      <w:del w:id="5867" w:author="Stefan Behring [2]" w:date="2021-12-21T23:51:00Z">
        <w:r w:rsidRPr="00E81B1B" w:rsidDel="00E95F3C">
          <w:delText xml:space="preserve"> Decke ist in Hinblick auf die statischen Nachweise der Verbunddecke ausreichend. Da für die Verankerung der Hebepunkte für die Betonfertigteile vor der Verklebung jedoch </w:delText>
        </w:r>
        <w:r w:rsidR="006E4A88" w:rsidDel="00E95F3C">
          <w:delText xml:space="preserve">eine gewisse </w:delText>
        </w:r>
        <w:r w:rsidRPr="00E81B1B" w:rsidDel="00E95F3C">
          <w:delText>Bewehrun</w:delText>
        </w:r>
        <w:r w:rsidR="006E4A88" w:rsidDel="00E95F3C">
          <w:delText xml:space="preserve">gsmenge </w:delText>
        </w:r>
        <w:r w:rsidRPr="00E81B1B" w:rsidDel="00E95F3C">
          <w:delText>benötigt wird, ist eine Plattenhöhe von 12</w:delText>
        </w:r>
      </w:del>
      <w:ins w:id="5868" w:author="Jan Wenker" w:date="2021-12-15T13:12:00Z">
        <w:del w:id="5869" w:author="Stefan Behring [2]" w:date="2021-12-21T23:51:00Z">
          <w:r w:rsidR="00FD424C" w:rsidDel="00E95F3C">
            <w:delText xml:space="preserve"> </w:delText>
          </w:r>
        </w:del>
      </w:ins>
      <w:del w:id="5870" w:author="Stefan Behring [2]" w:date="2021-12-21T23:51:00Z">
        <w:r w:rsidRPr="00E81B1B" w:rsidDel="00E95F3C">
          <w:delText xml:space="preserve">cm notwendig. </w:delText>
        </w:r>
      </w:del>
      <w:r w:rsidR="760CF52A" w:rsidRPr="00E81B1B">
        <w:t xml:space="preserve">Der Versuchsaufbau ist in </w:t>
      </w:r>
      <w:r w:rsidR="00687760" w:rsidRPr="00E81B1B">
        <w:fldChar w:fldCharType="begin"/>
      </w:r>
      <w:r w:rsidR="00687760" w:rsidRPr="00E81B1B">
        <w:instrText xml:space="preserve"> REF _Ref82344906 \h </w:instrText>
      </w:r>
      <w:r w:rsidR="00687760" w:rsidRPr="00E81B1B">
        <w:fldChar w:fldCharType="separate"/>
      </w:r>
      <w:ins w:id="5871" w:author="Carsten Hein" w:date="2022-01-14T10:17:00Z">
        <w:r w:rsidR="00916225" w:rsidRPr="00E81B1B">
          <w:t xml:space="preserve">Abbildung </w:t>
        </w:r>
        <w:r w:rsidR="00916225">
          <w:rPr>
            <w:noProof/>
          </w:rPr>
          <w:t>47</w:t>
        </w:r>
      </w:ins>
      <w:del w:id="5872" w:author="Carsten Hein" w:date="2022-01-03T08:40:00Z">
        <w:r w:rsidR="006E4A88" w:rsidRPr="00E81B1B" w:rsidDel="009737A6">
          <w:delText>Abbildung 49</w:delText>
        </w:r>
      </w:del>
      <w:r w:rsidR="00687760" w:rsidRPr="00E81B1B">
        <w:fldChar w:fldCharType="end"/>
      </w:r>
      <w:r w:rsidR="00687760" w:rsidRPr="00E81B1B">
        <w:t xml:space="preserve"> </w:t>
      </w:r>
      <w:r w:rsidR="760CF52A" w:rsidRPr="00E81B1B">
        <w:t>dargestellt.</w:t>
      </w:r>
      <w:r w:rsidR="006E4A88">
        <w:t xml:space="preserve"> Einen Überblick über das Versuchsprogramm liefert </w:t>
      </w:r>
      <w:r w:rsidR="006E4A88">
        <w:fldChar w:fldCharType="begin"/>
      </w:r>
      <w:r w:rsidR="006E4A88">
        <w:instrText xml:space="preserve"> REF _Ref83846708 \h </w:instrText>
      </w:r>
      <w:r w:rsidR="006E4A88">
        <w:fldChar w:fldCharType="separate"/>
      </w:r>
      <w:ins w:id="5873" w:author="Carsten Hein" w:date="2022-01-14T10:17:00Z">
        <w:r w:rsidR="00916225" w:rsidRPr="00E81B1B">
          <w:t xml:space="preserve">Tabelle </w:t>
        </w:r>
        <w:r w:rsidR="00916225">
          <w:rPr>
            <w:noProof/>
          </w:rPr>
          <w:t>11</w:t>
        </w:r>
      </w:ins>
      <w:del w:id="5874" w:author="Carsten Hein" w:date="2022-01-03T08:40:00Z">
        <w:r w:rsidR="006E4A88" w:rsidRPr="00E81B1B" w:rsidDel="009737A6">
          <w:delText>Tabelle 17</w:delText>
        </w:r>
      </w:del>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9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045BB959" w:rsidR="480AC438" w:rsidRPr="00E81B1B" w:rsidRDefault="00657DD5" w:rsidP="00687760">
      <w:pPr>
        <w:pStyle w:val="Beschriftung"/>
        <w:spacing w:after="240"/>
        <w:rPr>
          <w:rFonts w:eastAsia="Calibri"/>
          <w:szCs w:val="20"/>
        </w:rPr>
      </w:pPr>
      <w:bookmarkStart w:id="5875" w:name="_Ref82344906"/>
      <w:bookmarkStart w:id="5876" w:name="_Toc93048377"/>
      <w:r w:rsidRPr="00E81B1B">
        <w:t xml:space="preserve">Abbildung </w:t>
      </w:r>
      <w:r>
        <w:fldChar w:fldCharType="begin"/>
      </w:r>
      <w:r>
        <w:instrText>SEQ Abbildung \* ARABIC</w:instrText>
      </w:r>
      <w:r>
        <w:fldChar w:fldCharType="separate"/>
      </w:r>
      <w:ins w:id="5877" w:author="Carsten Hein" w:date="2022-01-14T10:17:00Z">
        <w:r w:rsidR="00916225">
          <w:rPr>
            <w:noProof/>
          </w:rPr>
          <w:t>47</w:t>
        </w:r>
      </w:ins>
      <w:del w:id="5878" w:author="Carsten Hein" w:date="2021-12-28T15:52:00Z">
        <w:r w:rsidR="00950524" w:rsidRPr="00E81B1B" w:rsidDel="0010707D">
          <w:rPr>
            <w:noProof/>
          </w:rPr>
          <w:delText>49</w:delText>
        </w:r>
      </w:del>
      <w:r>
        <w:fldChar w:fldCharType="end"/>
      </w:r>
      <w:bookmarkEnd w:id="5875"/>
      <w:r w:rsidRPr="00E81B1B">
        <w:t xml:space="preserve"> Aufbau der </w:t>
      </w:r>
      <w:r w:rsidR="00A61546" w:rsidRPr="00E81B1B">
        <w:t>4-Punkt-</w:t>
      </w:r>
      <w:r w:rsidRPr="00E81B1B">
        <w:t>Biegeversuche</w:t>
      </w:r>
      <w:bookmarkEnd w:id="5876"/>
    </w:p>
    <w:p w14:paraId="773077B4" w14:textId="3CD2C450" w:rsidR="00897A43" w:rsidRPr="00E81B1B" w:rsidRDefault="00897A43" w:rsidP="00897A43">
      <w:pPr>
        <w:pStyle w:val="Beschriftung"/>
      </w:pPr>
      <w:bookmarkStart w:id="5879" w:name="_Ref83846708"/>
      <w:bookmarkStart w:id="5880" w:name="_Toc92091863"/>
      <w:r w:rsidRPr="00E81B1B">
        <w:t xml:space="preserve">Tabelle </w:t>
      </w:r>
      <w:r w:rsidRPr="00E81B1B">
        <w:fldChar w:fldCharType="begin"/>
      </w:r>
      <w:r w:rsidRPr="00E81B1B">
        <w:instrText>SEQ Tabelle \* ARABIC</w:instrText>
      </w:r>
      <w:r w:rsidRPr="00E81B1B">
        <w:fldChar w:fldCharType="separate"/>
      </w:r>
      <w:ins w:id="5881" w:author="Carsten Hein" w:date="2022-01-14T10:17:00Z">
        <w:r w:rsidR="00916225">
          <w:rPr>
            <w:noProof/>
          </w:rPr>
          <w:t>11</w:t>
        </w:r>
      </w:ins>
      <w:del w:id="5882" w:author="Carsten Hein" w:date="2022-01-14T10:17:00Z">
        <w:r w:rsidR="009737A6" w:rsidDel="00916225">
          <w:rPr>
            <w:noProof/>
          </w:rPr>
          <w:delText>17</w:delText>
        </w:r>
      </w:del>
      <w:r w:rsidRPr="00E81B1B">
        <w:fldChar w:fldCharType="end"/>
      </w:r>
      <w:bookmarkEnd w:id="5879"/>
      <w:r w:rsidRPr="00E81B1B">
        <w:t xml:space="preserve"> </w:t>
      </w:r>
      <w:commentRangeStart w:id="5883"/>
      <w:r w:rsidRPr="00E81B1B">
        <w:t>Prüfprogramm</w:t>
      </w:r>
      <w:commentRangeEnd w:id="5883"/>
      <w:r w:rsidR="00F15EA2">
        <w:rPr>
          <w:rStyle w:val="Kommentarzeichen"/>
          <w:iCs w:val="0"/>
        </w:rPr>
        <w:commentReference w:id="5883"/>
      </w:r>
      <w:r w:rsidRPr="00E81B1B">
        <w:t xml:space="preserve"> der Biegeversuche</w:t>
      </w:r>
      <w:bookmarkEnd w:id="5880"/>
    </w:p>
    <w:tbl>
      <w:tblPr>
        <w:tblStyle w:val="Tabellenraster"/>
        <w:tblW w:w="0" w:type="auto"/>
        <w:tblLook w:val="04A0" w:firstRow="1" w:lastRow="0" w:firstColumn="1" w:lastColumn="0" w:noHBand="0" w:noVBand="1"/>
      </w:tblPr>
      <w:tblGrid>
        <w:gridCol w:w="1401"/>
        <w:gridCol w:w="958"/>
        <w:gridCol w:w="1699"/>
        <w:gridCol w:w="1621"/>
        <w:gridCol w:w="2210"/>
        <w:gridCol w:w="1171"/>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6B963FE8" w:rsidR="00BF06DF" w:rsidRPr="00E81B1B" w:rsidRDefault="00BF06DF" w:rsidP="005C2A58">
            <w:pPr>
              <w:jc w:val="center"/>
            </w:pPr>
            <w:r w:rsidRPr="00E81B1B">
              <w:t>Betonde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50AB904E" w:rsidR="00BF06DF" w:rsidRPr="00E81B1B" w:rsidRDefault="00BF06DF" w:rsidP="005C2A58">
            <w:r w:rsidRPr="00E81B1B">
              <w:t>SB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0D519142" w:rsidR="00BF06DF" w:rsidRPr="00E81B1B" w:rsidRDefault="00BF06DF" w:rsidP="005C2A58">
            <w:pPr>
              <w:jc w:val="center"/>
            </w:pPr>
            <w:del w:id="5884" w:author="Stefan Behring [2]" w:date="2021-12-21T23:53:00Z">
              <w:r w:rsidRPr="00E81B1B" w:rsidDel="00E64164">
                <w:delText>Filmschalung, unbehandel</w:delText>
              </w:r>
            </w:del>
            <w:ins w:id="5885" w:author="Stefan Behring [2]" w:date="2021-12-21T23:53:00Z">
              <w:r w:rsidR="00E64164">
                <w:t>geschliffe</w:t>
              </w:r>
              <w:r w:rsidR="00F15EA2">
                <w:t>n</w:t>
              </w:r>
            </w:ins>
            <w:r w:rsidRPr="00E81B1B">
              <w:t>t</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1C079E24" w:rsidR="00BF06DF" w:rsidRPr="00E81B1B" w:rsidRDefault="00BF06DF" w:rsidP="005C2A58">
            <w:r w:rsidRPr="00E81B1B">
              <w:t>SBB-TK-E3-FG</w:t>
            </w:r>
          </w:p>
        </w:tc>
        <w:tc>
          <w:tcPr>
            <w:tcW w:w="958" w:type="dxa"/>
          </w:tcPr>
          <w:p w14:paraId="7754EF32" w14:textId="77777777" w:rsidR="00BF06DF" w:rsidRPr="00E81B1B" w:rsidRDefault="00BF06DF" w:rsidP="005C2A58">
            <w:pPr>
              <w:jc w:val="center"/>
            </w:pPr>
            <w:r w:rsidRPr="00E81B1B">
              <w:t>C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DFD42B2" w:rsidR="00BF06DF" w:rsidRPr="00E81B1B" w:rsidRDefault="00BF06DF" w:rsidP="005C2A58">
            <w:pPr>
              <w:jc w:val="center"/>
            </w:pPr>
            <w:del w:id="5886" w:author="Stefan Behring [2]" w:date="2021-12-21T23:53:00Z">
              <w:r w:rsidRPr="00E81B1B" w:rsidDel="00F15EA2">
                <w:delText>Filmschalung, Primer</w:delText>
              </w:r>
            </w:del>
            <w:ins w:id="5887" w:author="Stefan Behring [2]" w:date="2021-12-21T23:53:00Z">
              <w:r w:rsidR="00F15EA2">
                <w:t>geschliffen</w:t>
              </w:r>
            </w:ins>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77777777" w:rsidR="00BF06DF" w:rsidRPr="00E81B1B" w:rsidRDefault="00BF06DF" w:rsidP="005C2A58">
            <w:r w:rsidRPr="00E81B1B">
              <w:t>SB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1076D7">
      <w:pPr>
        <w:pStyle w:val="berschrift3"/>
        <w:numPr>
          <w:ilvl w:val="2"/>
          <w:numId w:val="29"/>
        </w:numPr>
        <w:rPr>
          <w:noProof w:val="0"/>
          <w:lang w:val="de-DE"/>
        </w:rPr>
      </w:pPr>
      <w:bookmarkStart w:id="5888" w:name="_Toc92091755"/>
      <w:bookmarkStart w:id="5889" w:name="_Toc92092197"/>
      <w:bookmarkStart w:id="5890" w:name="_Toc92092309"/>
      <w:bookmarkStart w:id="5891" w:name="_Toc93048292"/>
      <w:r w:rsidRPr="64B3F377">
        <w:rPr>
          <w:noProof w:val="0"/>
          <w:lang w:val="de-DE"/>
        </w:rPr>
        <w:t>Herstellung der Probekörper</w:t>
      </w:r>
      <w:bookmarkEnd w:id="5888"/>
      <w:bookmarkEnd w:id="5889"/>
      <w:bookmarkEnd w:id="5890"/>
      <w:bookmarkEnd w:id="5891"/>
    </w:p>
    <w:p w14:paraId="5BED8997" w14:textId="441563A7" w:rsidR="00604B0E" w:rsidRPr="00E81B1B" w:rsidRDefault="008E3F0D" w:rsidP="00604B0E">
      <w:r w:rsidRPr="00E81B1B">
        <w:t xml:space="preserve">Die Produktion der Fertigteile sowie der Abbund der </w:t>
      </w:r>
      <w:del w:id="5892" w:author="Stefan Behring [2]" w:date="2021-12-21T23:59:00Z">
        <w:r w:rsidRPr="00E81B1B" w:rsidDel="00294D24">
          <w:delText xml:space="preserve">Balken </w:delText>
        </w:r>
      </w:del>
      <w:ins w:id="5893" w:author="Stefan Behring [2]" w:date="2021-12-21T23:59:00Z">
        <w:r w:rsidR="00294D24">
          <w:t>Brettschichtholzträger</w:t>
        </w:r>
        <w:r w:rsidR="00294D24" w:rsidRPr="00E81B1B">
          <w:t xml:space="preserve"> </w:t>
        </w:r>
      </w:ins>
      <w:r w:rsidRPr="00E81B1B">
        <w:t>erfolgte bei der</w:t>
      </w:r>
      <w:r w:rsidR="00124A9D" w:rsidRPr="00E81B1B">
        <w:t xml:space="preserve"> Firma Brüninghoff</w:t>
      </w:r>
      <w:r w:rsidRPr="00E81B1B">
        <w:t>. Die Klebung mit dem Klebstoff C3 fand im Werk von Brüninghoff statt. Die Nass- und die Trocken</w:t>
      </w:r>
      <w:del w:id="5894" w:author="Jan Wenker" w:date="2021-12-15T13:13:00Z">
        <w:r w:rsidRPr="00E81B1B" w:rsidDel="001806A2">
          <w:delText>-</w:delText>
        </w:r>
      </w:del>
      <w:r w:rsidRPr="00E81B1B">
        <w:t>Klebung mit Klebstoff E3 wurden an der TU Berlin in Zusammenarbeit mit Brüninghoff durchgeführt.</w:t>
      </w:r>
    </w:p>
    <w:p w14:paraId="007B9914" w14:textId="3CD60643"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ins w:id="5895" w:author="Carsten Hein" w:date="2022-01-14T10:17:00Z">
        <w:r w:rsidR="00916225" w:rsidRPr="00E81B1B">
          <w:t xml:space="preserve">Abbildung </w:t>
        </w:r>
        <w:r w:rsidR="00916225">
          <w:rPr>
            <w:noProof/>
          </w:rPr>
          <w:t>51</w:t>
        </w:r>
      </w:ins>
      <w:del w:id="5896" w:author="Carsten Hein" w:date="2022-01-03T08:40:00Z">
        <w:r w:rsidR="006E4A88" w:rsidRPr="00E81B1B" w:rsidDel="009737A6">
          <w:delText>Abbildung 53</w:delText>
        </w:r>
      </w:del>
      <w:r w:rsidR="00BF06DF" w:rsidRPr="00E81B1B">
        <w:fldChar w:fldCharType="end"/>
      </w:r>
      <w:r w:rsidR="00BF06DF" w:rsidRPr="00E81B1B">
        <w:t>)</w:t>
      </w:r>
      <w:r w:rsidRPr="00E81B1B">
        <w:t xml:space="preserve">. Diese Vertiefung erleichtert den Auftrag </w:t>
      </w:r>
      <w:del w:id="5897" w:author="Jan Wenker" w:date="2021-12-15T13:19:00Z">
        <w:r w:rsidRPr="00E81B1B" w:rsidDel="00C225B4">
          <w:delText>des Klebstoff</w:delText>
        </w:r>
      </w:del>
      <w:ins w:id="5898" w:author="Jan Wenker" w:date="2021-12-15T13:19:00Z">
        <w:r w:rsidR="00C225B4" w:rsidRPr="00E81B1B">
          <w:t>des Klebstoffes</w:t>
        </w:r>
      </w:ins>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w:t>
      </w:r>
      <w:del w:id="5899" w:author="Stefan Behring [2]" w:date="2021-12-22T00:00:00Z">
        <w:r w:rsidRPr="00E81B1B" w:rsidDel="00417066">
          <w:delText xml:space="preserve">aufprallenden </w:delText>
        </w:r>
      </w:del>
      <w:r w:rsidRPr="00E81B1B">
        <w:t xml:space="preserve">Beton gering zu halten, wurde der Beton mithilfe eines Silos </w:t>
      </w:r>
      <w:del w:id="5900" w:author="Stefan Behring [2]" w:date="2021-12-22T00:00:00Z">
        <w:r w:rsidRPr="00E81B1B" w:rsidDel="00CD46F9">
          <w:delText>vergossen</w:delText>
        </w:r>
      </w:del>
      <w:ins w:id="5901" w:author="Stefan Behring [2]" w:date="2021-12-22T00:00:00Z">
        <w:r w:rsidR="00CD46F9">
          <w:t>in die Schalung g</w:t>
        </w:r>
      </w:ins>
      <w:ins w:id="5902" w:author="Stefan Behring [2]" w:date="2021-12-22T00:01:00Z">
        <w:r w:rsidR="00CD46F9">
          <w:t>e</w:t>
        </w:r>
      </w:ins>
      <w:ins w:id="5903" w:author="Stefan Behring [2]" w:date="2021-12-22T00:00:00Z">
        <w:r w:rsidR="00CD46F9" w:rsidRPr="00E81B1B">
          <w:t>gossen</w:t>
        </w:r>
      </w:ins>
      <w:r w:rsidRPr="00E81B1B">
        <w:t>. Das Verteilen des Betons in der Schalung führte dennoch zu eine</w:t>
      </w:r>
      <w:ins w:id="5904" w:author="Stefan Behring [2]" w:date="2021-12-22T00:01:00Z">
        <w:r w:rsidR="00A81391">
          <w:t>m</w:t>
        </w:r>
      </w:ins>
      <w:del w:id="5905" w:author="Stefan Behring [2]" w:date="2021-12-22T00:01:00Z">
        <w:r w:rsidRPr="00E81B1B" w:rsidDel="00A81391">
          <w:delText>r</w:delText>
        </w:r>
      </w:del>
      <w:r w:rsidRPr="00E81B1B">
        <w:t xml:space="preserve"> Verschieb</w:t>
      </w:r>
      <w:ins w:id="5906" w:author="Stefan Behring [2]" w:date="2021-12-22T00:01:00Z">
        <w:r w:rsidR="00A81391">
          <w:t>en</w:t>
        </w:r>
      </w:ins>
      <w:del w:id="5907" w:author="Stefan Behring [2]" w:date="2021-12-22T00:01:00Z">
        <w:r w:rsidRPr="00E81B1B" w:rsidDel="00A81391">
          <w:delText>ung</w:delText>
        </w:r>
      </w:del>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ins w:id="5908" w:author="Carsten Hein" w:date="2022-01-14T10:17:00Z">
        <w:r w:rsidR="00916225" w:rsidRPr="00E81B1B">
          <w:t xml:space="preserve">Abbildung </w:t>
        </w:r>
        <w:r w:rsidR="00916225">
          <w:rPr>
            <w:noProof/>
          </w:rPr>
          <w:t>49</w:t>
        </w:r>
      </w:ins>
      <w:del w:id="5909" w:author="Carsten Hein" w:date="2022-01-03T08:40:00Z">
        <w:r w:rsidR="006E4A88" w:rsidRPr="00E81B1B" w:rsidDel="009737A6">
          <w:delText>Abbildung 51</w:delText>
        </w:r>
      </w:del>
      <w:r w:rsidR="00BF06DF" w:rsidRPr="00E81B1B">
        <w:fldChar w:fldCharType="end"/>
      </w:r>
      <w:r w:rsidRPr="00E81B1B">
        <w:t>).</w:t>
      </w:r>
      <w:del w:id="5910" w:author="Stefan Behring [2]" w:date="2021-12-22T00:01:00Z">
        <w:r w:rsidRPr="00E81B1B" w:rsidDel="00A81391">
          <w:delText xml:space="preserve"> Sobald dies bemerkt wurde,</w:delText>
        </w:r>
      </w:del>
      <w:ins w:id="5911" w:author="Stefan Behring [2]" w:date="2021-12-22T00:01:00Z">
        <w:r w:rsidR="00A81391">
          <w:t>Daher</w:t>
        </w:r>
      </w:ins>
      <w:r w:rsidRPr="00E81B1B">
        <w:t xml:space="preserve"> wurde die Kleb</w:t>
      </w:r>
      <w:ins w:id="5912" w:author="Stefan Behring [2]" w:date="2021-12-22T00:01:00Z">
        <w:r w:rsidR="008756CA">
          <w:t>stoff</w:t>
        </w:r>
      </w:ins>
      <w:r w:rsidRPr="00E81B1B">
        <w:t xml:space="preserve">schicht zunächst vorsichtig </w:t>
      </w:r>
      <w:del w:id="5913" w:author="Jan Wenker" w:date="2021-12-15T13:14:00Z">
        <w:r w:rsidRPr="00E81B1B" w:rsidDel="00C83A49">
          <w:delText xml:space="preserve">von </w:delText>
        </w:r>
      </w:del>
      <w:r w:rsidRPr="00E81B1B">
        <w:t xml:space="preserve">mithilfe einer Traufel mit Beton bedeckt und erst danach mit dem Silo aufgefüllt. Die Betonage der Probekörper erfolgte am 22.06.2021. Die Körper wurden drei Tage später ausgeschalt, am 25.06.2021. Bei dem Ausschalen konnten keine Schäden durch Schwindrisse </w:t>
      </w:r>
      <w:del w:id="5914" w:author="Stefan Behring [2]" w:date="2021-12-22T00:02:00Z">
        <w:r w:rsidRPr="00E81B1B" w:rsidDel="008756CA">
          <w:delText>oder ähnliches beobachtet</w:delText>
        </w:r>
      </w:del>
      <w:ins w:id="5915" w:author="Stefan Behring [2]" w:date="2021-12-22T00:02:00Z">
        <w:r w:rsidR="008756CA">
          <w:t>festgestellt</w:t>
        </w:r>
      </w:ins>
      <w:r w:rsidRPr="00E81B1B">
        <w:t xml:space="preserve"> werden.</w:t>
      </w:r>
    </w:p>
    <w:p w14:paraId="566FD3A3" w14:textId="0BA97807" w:rsidR="00604B0E" w:rsidRPr="00E81B1B" w:rsidRDefault="45B6EA5A" w:rsidP="00604B0E">
      <w:r w:rsidRPr="00E81B1B">
        <w:t>Bei den</w:t>
      </w:r>
      <w:r w:rsidR="5EC7DF23" w:rsidRPr="00E81B1B">
        <w:t xml:space="preserve"> trocken verklebten Balken wurde</w:t>
      </w:r>
      <w:del w:id="5916" w:author="Stefan Behring [2]" w:date="2021-12-22T00:02:00Z">
        <w:r w:rsidR="5EC7DF23" w:rsidRPr="00E81B1B" w:rsidDel="001561FC">
          <w:delText>n</w:delText>
        </w:r>
      </w:del>
      <w:r w:rsidR="5EC7DF23" w:rsidRPr="00E81B1B">
        <w:t xml:space="preserve"> </w:t>
      </w:r>
      <w:r w:rsidRPr="00E81B1B">
        <w:t>d</w:t>
      </w:r>
      <w:del w:id="5917" w:author="Stefan Behring [2]" w:date="2021-12-22T00:02:00Z">
        <w:r w:rsidRPr="00E81B1B" w:rsidDel="001561FC">
          <w:delText xml:space="preserve">ie jeweiligen </w:delText>
        </w:r>
      </w:del>
      <w:ins w:id="5918" w:author="Stefan Behring [2]" w:date="2021-12-22T00:02:00Z">
        <w:r w:rsidR="001561FC">
          <w:t xml:space="preserve">der </w:t>
        </w:r>
      </w:ins>
      <w:r w:rsidR="5EC7DF23" w:rsidRPr="00E81B1B">
        <w:t>Klebstoff</w:t>
      </w:r>
      <w:del w:id="5919" w:author="Stefan Behring [2]" w:date="2021-12-22T00:02:00Z">
        <w:r w:rsidRPr="00E81B1B" w:rsidDel="001561FC">
          <w:delText>e</w:delText>
        </w:r>
      </w:del>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ins w:id="5920" w:author="Carsten Hein" w:date="2022-01-14T10:17:00Z">
        <w:r w:rsidR="00916225" w:rsidRPr="00E81B1B">
          <w:t xml:space="preserve">Abbildung </w:t>
        </w:r>
        <w:r w:rsidR="00916225">
          <w:rPr>
            <w:noProof/>
          </w:rPr>
          <w:t>50</w:t>
        </w:r>
      </w:ins>
      <w:del w:id="5921" w:author="Carsten Hein" w:date="2022-01-03T08:40:00Z">
        <w:r w:rsidR="006E4A88" w:rsidRPr="00E81B1B" w:rsidDel="009737A6">
          <w:delText>Abbildung 52</w:delText>
        </w:r>
      </w:del>
      <w:r w:rsidR="00BF06DF" w:rsidRPr="00E81B1B">
        <w:fldChar w:fldCharType="end"/>
      </w:r>
      <w:r w:rsidR="00BF06DF" w:rsidRPr="00E81B1B">
        <w:t>)</w:t>
      </w:r>
      <w:r w:rsidR="5EC7DF23" w:rsidRPr="00E81B1B">
        <w:t xml:space="preserve">. Da </w:t>
      </w:r>
      <w:r w:rsidRPr="00E81B1B">
        <w:t xml:space="preserve">der Klebstoff C3 </w:t>
      </w:r>
      <w:del w:id="5922" w:author="Stefan Behring [2]" w:date="2021-12-22T00:03:00Z">
        <w:r w:rsidRPr="00E81B1B" w:rsidDel="00753A9E">
          <w:delText>recht</w:delText>
        </w:r>
        <w:r w:rsidR="5EC7DF23" w:rsidRPr="00E81B1B" w:rsidDel="00753A9E">
          <w:delText xml:space="preserve"> </w:delText>
        </w:r>
      </w:del>
      <w:ins w:id="5923" w:author="Stefan Behring [2]" w:date="2021-12-22T00:03:00Z">
        <w:r w:rsidR="00753A9E">
          <w:t>sehr</w:t>
        </w:r>
        <w:r w:rsidR="00753A9E" w:rsidRPr="00E81B1B">
          <w:t xml:space="preserve"> </w:t>
        </w:r>
      </w:ins>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w:t>
      </w:r>
      <w:r w:rsidR="00BF06DF" w:rsidRPr="00E81B1B">
        <w:lastRenderedPageBreak/>
        <w:t>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del w:id="5924" w:author="Stefan Behring [2]" w:date="2021-12-22T00:03:00Z">
        <w:r w:rsidR="5EC7DF23" w:rsidRPr="00E81B1B" w:rsidDel="00C25205">
          <w:delText xml:space="preserve">Anrühren </w:delText>
        </w:r>
      </w:del>
      <w:ins w:id="5925" w:author="Stefan Behring [2]" w:date="2021-12-22T00:03:00Z">
        <w:r w:rsidR="00C25205">
          <w:t>Anmischen</w:t>
        </w:r>
        <w:r w:rsidR="00C25205" w:rsidRPr="00E81B1B">
          <w:t xml:space="preserve"> </w:t>
        </w:r>
      </w:ins>
      <w:r w:rsidR="5EC7DF23" w:rsidRPr="00E81B1B">
        <w:t>de</w:t>
      </w:r>
      <w:del w:id="5926" w:author="Jan Wenker" w:date="2021-12-15T13:17:00Z">
        <w:r w:rsidR="5EC7DF23" w:rsidRPr="00E81B1B" w:rsidDel="005C3B46">
          <w:delText>s</w:delText>
        </w:r>
      </w:del>
      <w:ins w:id="5927" w:author="Jan Wenker" w:date="2021-12-15T13:17:00Z">
        <w:r w:rsidR="005C3B46">
          <w:t>r</w:t>
        </w:r>
      </w:ins>
      <w:r w:rsidR="5EC7DF23" w:rsidRPr="00E81B1B">
        <w:t xml:space="preserve"> Klebstoff</w:t>
      </w:r>
      <w:ins w:id="5928" w:author="Jan Wenker" w:date="2021-12-15T13:17:00Z">
        <w:r w:rsidR="005C3B46">
          <w:t>flotte</w:t>
        </w:r>
      </w:ins>
      <w:del w:id="5929" w:author="Jan Wenker" w:date="2021-12-15T13:17:00Z">
        <w:r w:rsidR="5EC7DF23" w:rsidRPr="00E81B1B" w:rsidDel="005C3B46">
          <w:delText>s</w:delText>
        </w:r>
      </w:del>
      <w:r w:rsidR="5EC7DF23" w:rsidRPr="00E81B1B">
        <w:t xml:space="preserve"> und dem Auflegen der Platte deutlich </w:t>
      </w:r>
      <w:del w:id="5930" w:author="Jan Wenker" w:date="2021-12-15T13:17:00Z">
        <w:r w:rsidR="5EC7DF23" w:rsidRPr="00E81B1B" w:rsidDel="005C3B46">
          <w:delText xml:space="preserve">reduziert </w:delText>
        </w:r>
      </w:del>
      <w:r w:rsidRPr="00E81B1B">
        <w:t>auf 20 Minuten</w:t>
      </w:r>
      <w:r w:rsidR="00BF06DF" w:rsidRPr="00E81B1B">
        <w:t xml:space="preserve"> reduziert werden konnte</w:t>
      </w:r>
      <w:r w:rsidRPr="00E81B1B">
        <w:t>.</w:t>
      </w:r>
    </w:p>
    <w:p w14:paraId="61501736" w14:textId="5F5B635C" w:rsidR="00604B0E" w:rsidRPr="00E81B1B" w:rsidRDefault="00604B0E" w:rsidP="00E1113F">
      <w:pPr>
        <w:spacing w:after="240"/>
      </w:pPr>
      <w:r w:rsidRPr="00E81B1B">
        <w:t>An den Probekörpern der mit</w:t>
      </w:r>
      <w:r w:rsidR="00BF06DF" w:rsidRPr="00E81B1B">
        <w:t xml:space="preserve"> C3</w:t>
      </w:r>
      <w:r w:rsidRPr="00E81B1B">
        <w:t xml:space="preserve"> verklebten Balken wurden nach dem Transport </w:t>
      </w:r>
      <w:ins w:id="5931" w:author="Jan Wenker" w:date="2021-12-15T13:18:00Z">
        <w:r w:rsidR="00CB02A2">
          <w:t xml:space="preserve">von Heiden nach Berlin </w:t>
        </w:r>
      </w:ins>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ins w:id="5932" w:author="Carsten Hein" w:date="2022-01-14T10:17:00Z">
        <w:r w:rsidR="00916225" w:rsidRPr="00E81B1B">
          <w:t xml:space="preserve">Abbildung </w:t>
        </w:r>
        <w:r w:rsidR="00916225">
          <w:rPr>
            <w:noProof/>
          </w:rPr>
          <w:t>48</w:t>
        </w:r>
      </w:ins>
      <w:del w:id="5933" w:author="Carsten Hein" w:date="2022-01-03T08:40:00Z">
        <w:r w:rsidR="006E4A88" w:rsidRPr="00E81B1B" w:rsidDel="009737A6">
          <w:delText>Abbildung 50</w:delText>
        </w:r>
      </w:del>
      <w:r w:rsidR="00BF06DF" w:rsidRPr="00E81B1B">
        <w:fldChar w:fldCharType="end"/>
      </w:r>
      <w:r w:rsidR="002F3949" w:rsidRPr="00E81B1B">
        <w:t>)</w:t>
      </w:r>
      <w:r w:rsidRPr="00E81B1B">
        <w:t xml:space="preserve">. Ob der Transport oder Schwindprozesse ursächlich für diese Schäden sind kann </w:t>
      </w:r>
      <w:del w:id="5934" w:author="Jan Wenker" w:date="2021-12-15T13:18:00Z">
        <w:r w:rsidRPr="00E81B1B" w:rsidDel="00CB02A2">
          <w:delText xml:space="preserve">leider </w:delText>
        </w:r>
      </w:del>
      <w:r w:rsidRPr="00E81B1B">
        <w:t>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10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14DA380D" w:rsidR="00604B0E" w:rsidRPr="00E81B1B" w:rsidRDefault="00BF06DF" w:rsidP="00BF06DF">
            <w:pPr>
              <w:pStyle w:val="Beschriftung"/>
            </w:pPr>
            <w:bookmarkStart w:id="5935" w:name="_Ref82346193"/>
            <w:bookmarkStart w:id="5936" w:name="_Toc93048378"/>
            <w:r w:rsidRPr="00E81B1B">
              <w:t xml:space="preserve">Abbildung </w:t>
            </w:r>
            <w:r>
              <w:fldChar w:fldCharType="begin"/>
            </w:r>
            <w:r>
              <w:instrText>SEQ Abbildung \* ARABIC</w:instrText>
            </w:r>
            <w:r>
              <w:fldChar w:fldCharType="separate"/>
            </w:r>
            <w:ins w:id="5937" w:author="Carsten Hein" w:date="2022-01-14T10:17:00Z">
              <w:r w:rsidR="00916225">
                <w:rPr>
                  <w:noProof/>
                </w:rPr>
                <w:t>48</w:t>
              </w:r>
            </w:ins>
            <w:del w:id="5938" w:author="Carsten Hein" w:date="2021-12-28T15:52:00Z">
              <w:r w:rsidR="00950524" w:rsidRPr="00E81B1B" w:rsidDel="0010707D">
                <w:rPr>
                  <w:noProof/>
                </w:rPr>
                <w:delText>50</w:delText>
              </w:r>
            </w:del>
            <w:r>
              <w:fldChar w:fldCharType="end"/>
            </w:r>
            <w:bookmarkEnd w:id="5935"/>
            <w:r w:rsidRPr="00E81B1B">
              <w:t xml:space="preserve"> Risse im Beton an den Probekörpern der Serie B-TK-C3-FG</w:t>
            </w:r>
            <w:bookmarkEnd w:id="5936"/>
          </w:p>
        </w:tc>
        <w:tc>
          <w:tcPr>
            <w:tcW w:w="4530" w:type="dxa"/>
          </w:tcPr>
          <w:p w14:paraId="50A30821" w14:textId="410219F1" w:rsidR="00604B0E" w:rsidRPr="00E81B1B" w:rsidRDefault="00BF06DF" w:rsidP="00604B0E">
            <w:pPr>
              <w:pStyle w:val="Beschriftung"/>
            </w:pPr>
            <w:bookmarkStart w:id="5939" w:name="_Ref82345992"/>
            <w:bookmarkStart w:id="5940" w:name="_Toc93048379"/>
            <w:r w:rsidRPr="00E81B1B">
              <w:t xml:space="preserve">Abbildung </w:t>
            </w:r>
            <w:r>
              <w:fldChar w:fldCharType="begin"/>
            </w:r>
            <w:r>
              <w:instrText>SEQ Abbildung \* ARABIC</w:instrText>
            </w:r>
            <w:r>
              <w:fldChar w:fldCharType="separate"/>
            </w:r>
            <w:ins w:id="5941" w:author="Carsten Hein" w:date="2022-01-14T10:17:00Z">
              <w:r w:rsidR="00916225">
                <w:rPr>
                  <w:noProof/>
                </w:rPr>
                <w:t>49</w:t>
              </w:r>
            </w:ins>
            <w:del w:id="5942" w:author="Carsten Hein" w:date="2021-12-28T15:52:00Z">
              <w:r w:rsidR="00950524" w:rsidRPr="00E81B1B" w:rsidDel="0010707D">
                <w:rPr>
                  <w:noProof/>
                </w:rPr>
                <w:delText>51</w:delText>
              </w:r>
            </w:del>
            <w:r>
              <w:fldChar w:fldCharType="end"/>
            </w:r>
            <w:bookmarkEnd w:id="5939"/>
            <w:r w:rsidRPr="00E81B1B">
              <w:t xml:space="preserve"> Verschieben des Klebstoffs durch den Beton bei den Prüfkörpern der Serie B-NK-E3</w:t>
            </w:r>
            <w:bookmarkEnd w:id="5940"/>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61630CF3" w:rsidR="00C91E5D" w:rsidRPr="00E81B1B" w:rsidRDefault="00BF06DF" w:rsidP="00C91E5D">
            <w:pPr>
              <w:pStyle w:val="Beschriftung"/>
            </w:pPr>
            <w:bookmarkStart w:id="5943" w:name="_Ref82346029"/>
            <w:bookmarkStart w:id="5944" w:name="_Toc93048380"/>
            <w:r w:rsidRPr="00E81B1B">
              <w:t xml:space="preserve">Abbildung </w:t>
            </w:r>
            <w:r>
              <w:fldChar w:fldCharType="begin"/>
            </w:r>
            <w:r>
              <w:instrText>SEQ Abbildung \* ARABIC</w:instrText>
            </w:r>
            <w:r>
              <w:fldChar w:fldCharType="separate"/>
            </w:r>
            <w:ins w:id="5945" w:author="Carsten Hein" w:date="2022-01-14T10:17:00Z">
              <w:r w:rsidR="00916225">
                <w:rPr>
                  <w:noProof/>
                </w:rPr>
                <w:t>50</w:t>
              </w:r>
            </w:ins>
            <w:del w:id="5946" w:author="Carsten Hein" w:date="2021-12-28T15:52:00Z">
              <w:r w:rsidR="00950524" w:rsidRPr="00E81B1B" w:rsidDel="0010707D">
                <w:rPr>
                  <w:noProof/>
                </w:rPr>
                <w:delText>52</w:delText>
              </w:r>
            </w:del>
            <w:r>
              <w:fldChar w:fldCharType="end"/>
            </w:r>
            <w:bookmarkEnd w:id="5943"/>
            <w:r w:rsidRPr="00E81B1B">
              <w:t xml:space="preserve"> Auftrag des Klebstoffs E3 für die Trockenklebung (Serie B-TK-E3-FG)</w:t>
            </w:r>
            <w:bookmarkEnd w:id="5944"/>
          </w:p>
        </w:tc>
        <w:tc>
          <w:tcPr>
            <w:tcW w:w="4515" w:type="dxa"/>
          </w:tcPr>
          <w:p w14:paraId="67CBA91F" w14:textId="70CD8FAF" w:rsidR="00C91E5D" w:rsidRPr="00E81B1B" w:rsidRDefault="00BF06DF" w:rsidP="00BF06DF">
            <w:pPr>
              <w:pStyle w:val="Beschriftung"/>
            </w:pPr>
            <w:bookmarkStart w:id="5947" w:name="_Ref82345963"/>
            <w:bookmarkStart w:id="5948" w:name="_Toc93048381"/>
            <w:r w:rsidRPr="00E81B1B">
              <w:t xml:space="preserve">Abbildung </w:t>
            </w:r>
            <w:r>
              <w:fldChar w:fldCharType="begin"/>
            </w:r>
            <w:r>
              <w:instrText>SEQ Abbildung \* ARABIC</w:instrText>
            </w:r>
            <w:r>
              <w:fldChar w:fldCharType="separate"/>
            </w:r>
            <w:ins w:id="5949" w:author="Carsten Hein" w:date="2022-01-14T10:17:00Z">
              <w:r w:rsidR="00916225">
                <w:rPr>
                  <w:noProof/>
                </w:rPr>
                <w:t>51</w:t>
              </w:r>
            </w:ins>
            <w:del w:id="5950" w:author="Carsten Hein" w:date="2021-12-28T15:52:00Z">
              <w:r w:rsidR="00950524" w:rsidRPr="00E81B1B" w:rsidDel="0010707D">
                <w:rPr>
                  <w:noProof/>
                </w:rPr>
                <w:delText>53</w:delText>
              </w:r>
            </w:del>
            <w:r>
              <w:fldChar w:fldCharType="end"/>
            </w:r>
            <w:bookmarkEnd w:id="5947"/>
            <w:r w:rsidRPr="00E81B1B">
              <w:t xml:space="preserve"> Vertiefungen in den Balken für den flächeigen Auftrag des Klebstoffs für die Nassklebung (B-NK-E3)</w:t>
            </w:r>
            <w:bookmarkEnd w:id="5948"/>
          </w:p>
        </w:tc>
      </w:tr>
    </w:tbl>
    <w:p w14:paraId="1A259EDC" w14:textId="600DC80E" w:rsidR="008E3F0D" w:rsidRPr="00E81B1B" w:rsidRDefault="19023B21" w:rsidP="001076D7">
      <w:pPr>
        <w:pStyle w:val="berschrift3"/>
        <w:numPr>
          <w:ilvl w:val="2"/>
          <w:numId w:val="29"/>
        </w:numPr>
        <w:rPr>
          <w:noProof w:val="0"/>
          <w:lang w:val="de-DE"/>
        </w:rPr>
      </w:pPr>
      <w:bookmarkStart w:id="5951" w:name="_Toc92091756"/>
      <w:bookmarkStart w:id="5952" w:name="_Toc92092198"/>
      <w:bookmarkStart w:id="5953" w:name="_Toc92092310"/>
      <w:bookmarkStart w:id="5954" w:name="_Toc93048293"/>
      <w:commentRangeStart w:id="5955"/>
      <w:r w:rsidRPr="64B3F377">
        <w:rPr>
          <w:noProof w:val="0"/>
          <w:lang w:val="de-DE"/>
        </w:rPr>
        <w:t>Versuchsdurchführung und Messtechnik</w:t>
      </w:r>
      <w:bookmarkEnd w:id="5951"/>
      <w:bookmarkEnd w:id="5952"/>
      <w:bookmarkEnd w:id="5953"/>
      <w:bookmarkEnd w:id="5954"/>
    </w:p>
    <w:p w14:paraId="6FDEA117" w14:textId="77777777" w:rsidR="00916225" w:rsidRPr="00E81B1B" w:rsidRDefault="760CF52A">
      <w:pPr>
        <w:rPr>
          <w:ins w:id="5956" w:author="Carsten Hein" w:date="2022-01-14T10:17:00Z"/>
        </w:rPr>
        <w:pPrChange w:id="5957" w:author="Carsten Hein" w:date="2022-01-14T10:17:00Z">
          <w:pPr>
            <w:pStyle w:val="Beschriftung"/>
          </w:pPr>
        </w:pPrChange>
      </w:pPr>
      <w:r w:rsidRPr="00E81B1B">
        <w:t>Die Versuche f</w:t>
      </w:r>
      <w:r w:rsidR="00BF06DF" w:rsidRPr="00E81B1B">
        <w:t>a</w:t>
      </w:r>
      <w:r w:rsidRPr="00E81B1B">
        <w:t xml:space="preserve">nden an der TU Berlin an einer Plattenbiegemaschine </w:t>
      </w:r>
      <w:del w:id="5958" w:author="Jan Wenker" w:date="2021-12-15T13:19:00Z">
        <w:r w:rsidRPr="00E81B1B" w:rsidDel="00C225B4">
          <w:delText xml:space="preserve">von </w:delText>
        </w:r>
      </w:del>
      <w:ins w:id="5959" w:author="Jan Wenker" w:date="2021-12-15T13:19:00Z">
        <w:r w:rsidR="00C225B4">
          <w:t>des Herstellers</w:t>
        </w:r>
        <w:r w:rsidR="00C225B4" w:rsidRPr="00E81B1B">
          <w:t xml:space="preserve"> </w:t>
        </w:r>
      </w:ins>
      <w:r w:rsidRPr="00E81B1B">
        <w:t>Form+Test Seidner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ins w:id="5960" w:author="Carsten Hein" w:date="2022-01-14T10:17:00Z">
        <w:r w:rsidR="00916225" w:rsidRPr="00E81B1B">
          <w:t xml:space="preserve">Abbildung </w:t>
        </w:r>
        <w:r w:rsidR="00916225">
          <w:t>54</w:t>
        </w:r>
      </w:ins>
      <w:del w:id="5961" w:author="Carsten Hein" w:date="2022-01-03T08:40:00Z">
        <w:r w:rsidR="006E4A88" w:rsidRPr="00E81B1B" w:rsidDel="009737A6">
          <w:delText>Abbildung 56</w:delText>
        </w:r>
      </w:del>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w:t>
      </w:r>
      <w:del w:id="5962" w:author="Jan Wenker" w:date="2021-12-15T13:19:00Z">
        <w:r w:rsidRPr="00E81B1B" w:rsidDel="00C225B4">
          <w:delText>ec</w:delText>
        </w:r>
      </w:del>
      <w:r w:rsidRPr="00E81B1B">
        <w:t xml:space="preserve">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916225">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p>
    <w:p w14:paraId="28BBA9ED" w14:textId="016BA3D0" w:rsidR="00604B0E" w:rsidRPr="00E81B1B" w:rsidRDefault="00916225" w:rsidP="009737A6">
      <w:ins w:id="5963" w:author="Carsten Hein" w:date="2022-01-14T10:17:00Z">
        <w:r w:rsidRPr="00E81B1B">
          <w:t xml:space="preserve">Abbildung </w:t>
        </w:r>
        <w:r>
          <w:rPr>
            <w:noProof/>
          </w:rPr>
          <w:t>53</w:t>
        </w:r>
      </w:ins>
      <w:del w:id="5964" w:author="Carsten Hein" w:date="2022-01-03T08:40:00Z">
        <w:r w:rsidR="006E4A88" w:rsidRPr="00E81B1B" w:rsidDel="009737A6">
          <w:delText>Abbildung 55</w:delText>
        </w:r>
      </w:del>
      <w:r w:rsidR="00B80CAF" w:rsidRPr="00E81B1B">
        <w:fldChar w:fldCharType="end"/>
      </w:r>
      <w:r w:rsidR="760CF52A" w:rsidRPr="00E81B1B">
        <w:t xml:space="preserve"> dargestellt. Die geschätzte Bruchlast beträgt 250 kN. </w:t>
      </w:r>
      <w:commentRangeEnd w:id="5955"/>
      <w:r w:rsidR="00124A9D" w:rsidRPr="002C132F">
        <w:rPr>
          <w:rPrChange w:id="5965" w:author="Jan Wenker" w:date="2021-12-15T13:20:00Z">
            <w:rPr>
              <w:rStyle w:val="Kommentarzeichen"/>
            </w:rPr>
          </w:rPrChange>
        </w:rPr>
        <w:commentReference w:id="5955"/>
      </w:r>
    </w:p>
    <w:p w14:paraId="06CF1578" w14:textId="589DD448" w:rsidR="760CF52A" w:rsidRPr="002C132F" w:rsidRDefault="760CF52A">
      <w:pPr>
        <w:rPr>
          <w:rPrChange w:id="5966" w:author="Jan Wenker" w:date="2021-12-15T13:20:00Z">
            <w:rPr>
              <w:rFonts w:eastAsia="Calibri"/>
              <w:szCs w:val="20"/>
            </w:rPr>
          </w:rPrChange>
        </w:rPr>
        <w:pPrChange w:id="5967" w:author="Jan Wenker" w:date="2021-12-15T13:20:00Z">
          <w:pPr>
            <w:spacing w:before="0" w:line="240" w:lineRule="auto"/>
          </w:pPr>
        </w:pPrChange>
      </w:pPr>
      <w:r w:rsidRPr="00E81B1B">
        <w:t>Neben der Durchbiegung in Feldmitte und unter den</w:t>
      </w:r>
      <w:ins w:id="5968" w:author="Jan Wenker" w:date="2021-12-15T13:22:00Z">
        <w:r w:rsidR="00411612">
          <w:t xml:space="preserve"> Punkten der</w:t>
        </w:r>
      </w:ins>
      <w:r w:rsidRPr="00E81B1B">
        <w:t xml:space="preserve"> Lasteinleitung</w:t>
      </w:r>
      <w:del w:id="5969" w:author="Jan Wenker" w:date="2021-12-15T13:22:00Z">
        <w:r w:rsidRPr="00E81B1B" w:rsidDel="00411612">
          <w:delText>en</w:delText>
        </w:r>
      </w:del>
      <w:r w:rsidRPr="00E81B1B">
        <w:t xml:space="preserve"> wurden Dehnmessstreifen angebracht, die Rückschlüsse über die Schubspannung in der Fuge sowie den Spannungsverlauf in Feldmitte zulassen. Des Weiteren wurden induktive Wegaufnehmer an den Balkenenden angeordnet, die die Verschiebung zwischen Holz und Beton aufzeichnen.</w:t>
      </w:r>
      <w:r w:rsidR="00B80CAF" w:rsidRPr="00E81B1B">
        <w:t xml:space="preserve"> Zusätzlich wurde die Eindrückung des Holzes an den Auflagern aufgezeichnet. Eine 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ins w:id="5970" w:author="Carsten Hein" w:date="2022-01-14T10:17:00Z">
        <w:r w:rsidR="00916225" w:rsidRPr="00E81B1B">
          <w:t xml:space="preserve">Abbildung </w:t>
        </w:r>
        <w:r w:rsidR="00916225">
          <w:t>52</w:t>
        </w:r>
      </w:ins>
      <w:del w:id="5971" w:author="Carsten Hein" w:date="2022-01-03T08:40:00Z">
        <w:r w:rsidR="009D6F6F" w:rsidRPr="00E81B1B" w:rsidDel="009737A6">
          <w:delText>Abbildung 54</w:delText>
        </w:r>
      </w:del>
      <w:r w:rsidR="00B80CAF" w:rsidRPr="00E81B1B">
        <w:fldChar w:fldCharType="end"/>
      </w:r>
      <w:r w:rsidR="00B80CAF" w:rsidRPr="00E81B1B">
        <w:t>.</w:t>
      </w:r>
    </w:p>
    <w:p w14:paraId="03777983" w14:textId="4D68035A" w:rsidR="760CF52A" w:rsidRPr="00E81B1B" w:rsidRDefault="19023B21" w:rsidP="760CF52A">
      <w:pPr>
        <w:spacing w:before="0" w:line="240" w:lineRule="auto"/>
        <w:jc w:val="left"/>
        <w:rPr>
          <w:rFonts w:eastAsia="Calibri"/>
        </w:rPr>
      </w:pPr>
      <w:r>
        <w:rPr>
          <w:noProof/>
          <w:lang w:eastAsia="de-DE"/>
        </w:rPr>
        <w:lastRenderedPageBreak/>
        <w:drawing>
          <wp:inline distT="0" distB="0" distL="0" distR="0" wp14:anchorId="7F765740" wp14:editId="4D5AF60B">
            <wp:extent cx="5847392" cy="3775714"/>
            <wp:effectExtent l="0" t="0" r="0" b="0"/>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a:blip r:embed="rId103">
                      <a:extLst>
                        <a:ext uri="{28A0092B-C50C-407E-A947-70E740481C1C}">
                          <a14:useLocalDpi xmlns:a14="http://schemas.microsoft.com/office/drawing/2010/main" val="0"/>
                        </a:ext>
                      </a:extLst>
                    </a:blip>
                    <a:srcRect l="10486" t="11798" r="14759" b="10970"/>
                    <a:stretch>
                      <a:fillRect/>
                    </a:stretch>
                  </pic:blipFill>
                  <pic:spPr>
                    <a:xfrm>
                      <a:off x="0" y="0"/>
                      <a:ext cx="5847392" cy="3775714"/>
                    </a:xfrm>
                    <a:prstGeom prst="rect">
                      <a:avLst/>
                    </a:prstGeom>
                  </pic:spPr>
                </pic:pic>
              </a:graphicData>
            </a:graphic>
          </wp:inline>
        </w:drawing>
      </w:r>
    </w:p>
    <w:p w14:paraId="2A5580DE" w14:textId="5FEA3FA3" w:rsidR="00B80CAF" w:rsidRPr="00E81B1B" w:rsidRDefault="00B80CAF" w:rsidP="00B80CAF">
      <w:pPr>
        <w:pStyle w:val="Beschriftung"/>
        <w:spacing w:after="240"/>
        <w:rPr>
          <w:rFonts w:eastAsia="Calibri"/>
          <w:szCs w:val="20"/>
        </w:rPr>
      </w:pPr>
      <w:bookmarkStart w:id="5972" w:name="_Ref82353620"/>
      <w:bookmarkStart w:id="5973" w:name="_Toc93048382"/>
      <w:r w:rsidRPr="00E81B1B">
        <w:lastRenderedPageBreak/>
        <w:t xml:space="preserve">Abbildung </w:t>
      </w:r>
      <w:r>
        <w:fldChar w:fldCharType="begin"/>
      </w:r>
      <w:r>
        <w:instrText>SEQ Abbildung \* ARABIC</w:instrText>
      </w:r>
      <w:r>
        <w:fldChar w:fldCharType="separate"/>
      </w:r>
      <w:ins w:id="5974" w:author="Carsten Hein" w:date="2022-01-14T10:17:00Z">
        <w:r w:rsidR="00916225">
          <w:rPr>
            <w:noProof/>
          </w:rPr>
          <w:t>52</w:t>
        </w:r>
      </w:ins>
      <w:del w:id="5975" w:author="Carsten Hein" w:date="2021-12-28T15:52:00Z">
        <w:r w:rsidR="00950524" w:rsidRPr="00E81B1B" w:rsidDel="0010707D">
          <w:rPr>
            <w:noProof/>
          </w:rPr>
          <w:delText>54</w:delText>
        </w:r>
      </w:del>
      <w:r>
        <w:fldChar w:fldCharType="end"/>
      </w:r>
      <w:bookmarkEnd w:id="5972"/>
      <w:r w:rsidRPr="00E81B1B">
        <w:t xml:space="preserve"> Übersicht über die </w:t>
      </w:r>
      <w:commentRangeStart w:id="5976"/>
      <w:r w:rsidRPr="00E81B1B">
        <w:t>Positionen</w:t>
      </w:r>
      <w:commentRangeEnd w:id="5976"/>
      <w:r w:rsidR="00416E37">
        <w:rPr>
          <w:rStyle w:val="Kommentarzeichen"/>
          <w:iCs w:val="0"/>
        </w:rPr>
        <w:commentReference w:id="5976"/>
      </w:r>
      <w:r w:rsidRPr="00E81B1B">
        <w:t xml:space="preserve"> der Messpunkte an den Biegeversuchsprobekörpern</w:t>
      </w:r>
      <w:bookmarkEnd w:id="5973"/>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5977" w:name="_Ref82353466"/>
    </w:p>
    <w:p w14:paraId="61C25AA2" w14:textId="100737E3" w:rsidR="6E7E6C3D" w:rsidRPr="00E81B1B" w:rsidRDefault="009E17AE" w:rsidP="00B80CAF">
      <w:pPr>
        <w:pStyle w:val="Beschriftung"/>
      </w:pPr>
      <w:bookmarkStart w:id="5978" w:name="_Toc93048383"/>
      <w:r w:rsidRPr="00E81B1B">
        <w:t xml:space="preserve">Abbildung </w:t>
      </w:r>
      <w:r>
        <w:fldChar w:fldCharType="begin"/>
      </w:r>
      <w:r>
        <w:instrText>SEQ Abbildung \* ARABIC</w:instrText>
      </w:r>
      <w:r>
        <w:fldChar w:fldCharType="separate"/>
      </w:r>
      <w:ins w:id="5979" w:author="Carsten Hein" w:date="2022-01-14T10:17:00Z">
        <w:r w:rsidR="00916225">
          <w:rPr>
            <w:noProof/>
          </w:rPr>
          <w:t>53</w:t>
        </w:r>
      </w:ins>
      <w:del w:id="5980" w:author="Carsten Hein" w:date="2021-12-28T15:52:00Z">
        <w:r w:rsidR="00950524" w:rsidRPr="00E81B1B" w:rsidDel="0010707D">
          <w:rPr>
            <w:noProof/>
          </w:rPr>
          <w:delText>55</w:delText>
        </w:r>
      </w:del>
      <w:r>
        <w:fldChar w:fldCharType="end"/>
      </w:r>
      <w:bookmarkEnd w:id="5977"/>
      <w:r w:rsidRPr="00E81B1B">
        <w:t xml:space="preserve"> Lastregime der </w:t>
      </w:r>
      <w:r w:rsidR="00027B2E" w:rsidRPr="00E81B1B">
        <w:t>4-Punkt-</w:t>
      </w:r>
      <w:r w:rsidRPr="00E81B1B">
        <w:t>Biegeversuche</w:t>
      </w:r>
      <w:bookmarkEnd w:id="5978"/>
    </w:p>
    <w:p w14:paraId="3E04E734" w14:textId="628D13AA" w:rsidR="009E17AE" w:rsidRPr="00E81B1B" w:rsidRDefault="00AC5B40" w:rsidP="009E17AE">
      <w:r w:rsidRPr="00E81B1B">
        <w:rPr>
          <w:rFonts w:eastAsia="Calibri"/>
          <w:noProof/>
          <w:szCs w:val="20"/>
          <w:lang w:eastAsia="de-DE"/>
        </w:rPr>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105" cstate="print">
                      <a:extLst>
                        <a:ext uri="{BEBA8EAE-BF5A-486C-A8C5-ECC9F3942E4B}">
                          <a14:imgProps xmlns:a14="http://schemas.microsoft.com/office/drawing/2010/main">
                            <a14:imgLayer r:embed="rId106">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62346A55" w:rsidR="009E17AE" w:rsidRPr="00E81B1B" w:rsidRDefault="00AC5B40" w:rsidP="00AC5B40">
      <w:pPr>
        <w:pStyle w:val="Beschriftung"/>
      </w:pPr>
      <w:bookmarkStart w:id="5981" w:name="_Ref82353643"/>
      <w:bookmarkStart w:id="5982" w:name="_Toc93048384"/>
      <w:r w:rsidRPr="00E81B1B">
        <w:t xml:space="preserve">Abbildung </w:t>
      </w:r>
      <w:r>
        <w:fldChar w:fldCharType="begin"/>
      </w:r>
      <w:r>
        <w:instrText>SEQ Abbildung \* ARABIC</w:instrText>
      </w:r>
      <w:r>
        <w:fldChar w:fldCharType="separate"/>
      </w:r>
      <w:ins w:id="5983" w:author="Carsten Hein" w:date="2022-01-14T10:17:00Z">
        <w:r w:rsidR="00916225">
          <w:rPr>
            <w:noProof/>
          </w:rPr>
          <w:t>54</w:t>
        </w:r>
      </w:ins>
      <w:del w:id="5984" w:author="Carsten Hein" w:date="2021-12-28T15:52:00Z">
        <w:r w:rsidR="00950524" w:rsidRPr="00E81B1B" w:rsidDel="0010707D">
          <w:rPr>
            <w:noProof/>
          </w:rPr>
          <w:delText>56</w:delText>
        </w:r>
      </w:del>
      <w:r>
        <w:fldChar w:fldCharType="end"/>
      </w:r>
      <w:bookmarkEnd w:id="5981"/>
      <w:r w:rsidRPr="00E81B1B">
        <w:t xml:space="preserve"> </w:t>
      </w:r>
      <w:r w:rsidR="00027B2E" w:rsidRPr="00E81B1B">
        <w:t xml:space="preserve">Biegeversuchskörper </w:t>
      </w:r>
      <w:r w:rsidRPr="00E81B1B">
        <w:t>in der Prüfeinrichtung</w:t>
      </w:r>
      <w:bookmarkEnd w:id="5982"/>
    </w:p>
    <w:p w14:paraId="47D2844C" w14:textId="396D76F1" w:rsidR="6E7E6C3D" w:rsidRPr="00E81B1B" w:rsidRDefault="35DB3432" w:rsidP="001076D7">
      <w:pPr>
        <w:pStyle w:val="berschrift3"/>
        <w:numPr>
          <w:ilvl w:val="2"/>
          <w:numId w:val="29"/>
        </w:numPr>
        <w:rPr>
          <w:lang w:val="de-DE"/>
        </w:rPr>
      </w:pPr>
      <w:del w:id="5985" w:author="Stefan Behring [2]" w:date="2021-12-21T23:40:00Z">
        <w:r w:rsidRPr="64B3F377" w:rsidDel="00FB72C6">
          <w:rPr>
            <w:lang w:val="de-DE"/>
          </w:rPr>
          <w:delText xml:space="preserve">Beobachtungen </w:delText>
        </w:r>
      </w:del>
      <w:bookmarkStart w:id="5986" w:name="_Toc92091757"/>
      <w:bookmarkStart w:id="5987" w:name="_Toc92092199"/>
      <w:bookmarkStart w:id="5988" w:name="_Toc92092311"/>
      <w:bookmarkStart w:id="5989" w:name="_Toc93048294"/>
      <w:ins w:id="5990" w:author="Stefan Behring [2]" w:date="2021-12-21T23:40:00Z">
        <w:r w:rsidR="00FB72C6">
          <w:rPr>
            <w:lang w:val="de-DE"/>
          </w:rPr>
          <w:t>Versuchsauswe</w:t>
        </w:r>
      </w:ins>
      <w:ins w:id="5991" w:author="Stefan Behring [2]" w:date="2021-12-21T23:41:00Z">
        <w:r w:rsidR="00FB72C6">
          <w:rPr>
            <w:lang w:val="de-DE"/>
          </w:rPr>
          <w:t>rtung</w:t>
        </w:r>
      </w:ins>
      <w:ins w:id="5992" w:author="Stefan Behring [2]" w:date="2021-12-21T23:40:00Z">
        <w:r w:rsidR="00FB72C6" w:rsidRPr="64B3F377">
          <w:rPr>
            <w:lang w:val="de-DE"/>
          </w:rPr>
          <w:t xml:space="preserve"> </w:t>
        </w:r>
      </w:ins>
      <w:r w:rsidRPr="64B3F377">
        <w:rPr>
          <w:lang w:val="de-DE"/>
        </w:rPr>
        <w:t>und Ergebnisse</w:t>
      </w:r>
      <w:bookmarkEnd w:id="5986"/>
      <w:bookmarkEnd w:id="5987"/>
      <w:bookmarkEnd w:id="5988"/>
      <w:bookmarkEnd w:id="5989"/>
    </w:p>
    <w:p w14:paraId="78E264E4" w14:textId="77777777" w:rsidR="00916225" w:rsidRPr="00E81B1B" w:rsidRDefault="009D6F6F" w:rsidP="00401E66">
      <w:pPr>
        <w:jc w:val="center"/>
        <w:rPr>
          <w:ins w:id="5993" w:author="Carsten Hein" w:date="2022-01-14T10:17:00Z"/>
        </w:rPr>
      </w:pPr>
      <w:r>
        <w:rPr>
          <w:rFonts w:eastAsia="Calibri"/>
          <w:szCs w:val="20"/>
        </w:rPr>
        <w:t xml:space="preserve">Die Probekörper versagten stets durch ein Überschreiten der Biegezugfestigkeit an der Holzunterkante </w:t>
      </w:r>
      <w:r w:rsidR="760CF52A" w:rsidRPr="00E81B1B">
        <w:rPr>
          <w:rFonts w:eastAsia="Calibri"/>
          <w:szCs w:val="20"/>
        </w:rPr>
        <w:t>etwa in Feldmitte</w:t>
      </w:r>
      <w:r w:rsidR="00807B5B" w:rsidRPr="00E81B1B">
        <w:rPr>
          <w:rFonts w:eastAsia="Calibri"/>
          <w:szCs w:val="20"/>
        </w:rPr>
        <w:t xml:space="preserve">, siehe </w:t>
      </w:r>
      <w:r w:rsidR="00807B5B" w:rsidRPr="00E81B1B">
        <w:rPr>
          <w:rFonts w:eastAsia="Calibri"/>
          <w:szCs w:val="20"/>
        </w:rPr>
        <w:fldChar w:fldCharType="begin"/>
      </w:r>
      <w:r w:rsidR="00807B5B" w:rsidRPr="00E81B1B">
        <w:rPr>
          <w:rFonts w:eastAsia="Calibri"/>
          <w:szCs w:val="20"/>
        </w:rPr>
        <w:instrText xml:space="preserve"> REF _Ref82354518 \h </w:instrText>
      </w:r>
      <w:r w:rsidR="00807B5B" w:rsidRPr="00E81B1B">
        <w:rPr>
          <w:rFonts w:eastAsia="Calibri"/>
          <w:szCs w:val="20"/>
        </w:rPr>
      </w:r>
      <w:r w:rsidR="00807B5B" w:rsidRPr="00E81B1B">
        <w:rPr>
          <w:rFonts w:eastAsia="Calibri"/>
          <w:szCs w:val="20"/>
        </w:rPr>
        <w:fldChar w:fldCharType="separate"/>
      </w:r>
    </w:p>
    <w:p w14:paraId="5213BC6C" w14:textId="7ADEC3BF" w:rsidR="00807B5B" w:rsidRPr="00E81B1B" w:rsidRDefault="00916225" w:rsidP="6E7E6C3D">
      <w:ins w:id="5994" w:author="Carsten Hein" w:date="2022-01-14T10:17:00Z">
        <w:r w:rsidRPr="00E81B1B">
          <w:t xml:space="preserve">Abbildung </w:t>
        </w:r>
        <w:r>
          <w:rPr>
            <w:noProof/>
          </w:rPr>
          <w:t>55</w:t>
        </w:r>
      </w:ins>
      <w:del w:id="5995" w:author="Carsten Hein" w:date="2022-01-03T08:40:00Z">
        <w:r w:rsidR="009D6F6F" w:rsidRPr="00E81B1B" w:rsidDel="009737A6">
          <w:delText>Abbildung 57</w:delText>
        </w:r>
      </w:del>
      <w:r w:rsidR="00807B5B" w:rsidRPr="00E81B1B">
        <w:rPr>
          <w:rFonts w:eastAsia="Calibri"/>
          <w:szCs w:val="20"/>
        </w:rPr>
        <w:fldChar w:fldCharType="end"/>
      </w:r>
      <w:r w:rsidR="760CF52A" w:rsidRPr="00E81B1B">
        <w:rPr>
          <w:rFonts w:eastAsia="Calibri"/>
          <w:szCs w:val="20"/>
        </w:rPr>
        <w:t xml:space="preserve">. Das Versagen ging entweder von Ästen oder </w:t>
      </w:r>
      <w:commentRangeStart w:id="5996"/>
      <w:r w:rsidR="760CF52A" w:rsidRPr="00E81B1B">
        <w:rPr>
          <w:rFonts w:eastAsia="Calibri"/>
          <w:szCs w:val="20"/>
        </w:rPr>
        <w:t xml:space="preserve">Keilzinkenverbindungen </w:t>
      </w:r>
      <w:commentRangeEnd w:id="5996"/>
      <w:r w:rsidR="00C95854">
        <w:rPr>
          <w:rStyle w:val="Kommentarzeichen"/>
        </w:rPr>
        <w:commentReference w:id="5996"/>
      </w:r>
      <w:r w:rsidR="760CF52A" w:rsidRPr="00E81B1B">
        <w:rPr>
          <w:rFonts w:eastAsia="Calibri"/>
          <w:szCs w:val="20"/>
        </w:rPr>
        <w:t xml:space="preserve">aus. Die mittlere Bruchlast aller Serien </w:t>
      </w:r>
      <w:r w:rsidR="009D6F6F">
        <w:rPr>
          <w:rFonts w:eastAsia="Calibri"/>
          <w:szCs w:val="20"/>
        </w:rPr>
        <w:t xml:space="preserve">zusammengefasst </w:t>
      </w:r>
      <w:r w:rsidR="760CF52A" w:rsidRPr="00E81B1B">
        <w:rPr>
          <w:rFonts w:eastAsia="Calibri"/>
          <w:szCs w:val="20"/>
        </w:rPr>
        <w:t xml:space="preserve">beträgt </w:t>
      </w:r>
      <w:r w:rsidR="00807B5B" w:rsidRPr="00E81B1B">
        <w:rPr>
          <w:rFonts w:eastAsia="Calibri"/>
          <w:szCs w:val="20"/>
        </w:rPr>
        <w:t>151,4</w:t>
      </w:r>
      <w:r w:rsidR="760CF52A" w:rsidRPr="00E81B1B">
        <w:rPr>
          <w:rFonts w:eastAsia="Calibri"/>
          <w:szCs w:val="20"/>
        </w:rPr>
        <w:t xml:space="preserve"> kN</w:t>
      </w:r>
      <w:ins w:id="5997" w:author="Stefan Behring [2]" w:date="2021-12-22T00:08:00Z">
        <w:r w:rsidR="00D5684A">
          <w:rPr>
            <w:rFonts w:eastAsia="Calibri"/>
            <w:szCs w:val="20"/>
          </w:rPr>
          <w:t xml:space="preserve">, das entspricht einer Spannung am unteren Holzrand von </w:t>
        </w:r>
      </w:ins>
      <w:ins w:id="5998" w:author="Stefan Behring [2]" w:date="2021-12-22T00:09:00Z">
        <w:r w:rsidR="00D03419">
          <w:rPr>
            <w:rFonts w:eastAsia="Calibri"/>
            <w:szCs w:val="20"/>
          </w:rPr>
          <w:t>???</w:t>
        </w:r>
      </w:ins>
      <w:r w:rsidR="760CF52A" w:rsidRPr="00E81B1B">
        <w:rPr>
          <w:rFonts w:eastAsia="Calibri"/>
          <w:szCs w:val="20"/>
        </w:rPr>
        <w:t xml:space="preserve">. Zwischen den einzelnen Serien traten </w:t>
      </w:r>
      <w:r w:rsidR="000F5D08" w:rsidRPr="00E81B1B">
        <w:rPr>
          <w:rFonts w:eastAsia="Calibri"/>
          <w:szCs w:val="20"/>
        </w:rPr>
        <w:t xml:space="preserve">große </w:t>
      </w:r>
      <w:r w:rsidR="760CF52A" w:rsidRPr="00E81B1B">
        <w:rPr>
          <w:rFonts w:eastAsia="Calibri"/>
          <w:szCs w:val="20"/>
        </w:rPr>
        <w:t xml:space="preserve">Unterschiede zwischen den Bruchlasten auf (siehe </w:t>
      </w:r>
      <w:r w:rsidR="000F5D08" w:rsidRPr="00E81B1B">
        <w:rPr>
          <w:rFonts w:eastAsia="Calibri"/>
          <w:szCs w:val="20"/>
        </w:rPr>
        <w:fldChar w:fldCharType="begin"/>
      </w:r>
      <w:r w:rsidR="000F5D08" w:rsidRPr="00E81B1B">
        <w:rPr>
          <w:rFonts w:eastAsia="Calibri"/>
          <w:szCs w:val="20"/>
        </w:rPr>
        <w:instrText xml:space="preserve"> REF _Ref82354405 \h </w:instrText>
      </w:r>
      <w:r w:rsidR="000F5D08" w:rsidRPr="00E81B1B">
        <w:rPr>
          <w:rFonts w:eastAsia="Calibri"/>
          <w:szCs w:val="20"/>
        </w:rPr>
      </w:r>
      <w:r w:rsidR="000F5D08" w:rsidRPr="00E81B1B">
        <w:rPr>
          <w:rFonts w:eastAsia="Calibri"/>
          <w:szCs w:val="20"/>
        </w:rPr>
        <w:fldChar w:fldCharType="separate"/>
      </w:r>
      <w:ins w:id="5999" w:author="Carsten Hein" w:date="2022-01-14T10:17:00Z">
        <w:r w:rsidRPr="00E81B1B">
          <w:t xml:space="preserve">Abbildung </w:t>
        </w:r>
        <w:r>
          <w:rPr>
            <w:noProof/>
          </w:rPr>
          <w:t>56</w:t>
        </w:r>
      </w:ins>
      <w:del w:id="6000" w:author="Carsten Hein" w:date="2022-01-03T08:40:00Z">
        <w:r w:rsidR="009D6F6F" w:rsidRPr="00E81B1B" w:rsidDel="009737A6">
          <w:delText>Abbildung 58</w:delText>
        </w:r>
      </w:del>
      <w:r w:rsidR="000F5D08" w:rsidRPr="00E81B1B">
        <w:rPr>
          <w:rFonts w:eastAsia="Calibri"/>
          <w:szCs w:val="20"/>
        </w:rPr>
        <w:fldChar w:fldCharType="end"/>
      </w:r>
      <w:r w:rsidR="760CF52A" w:rsidRPr="00E81B1B">
        <w:rPr>
          <w:rFonts w:eastAsia="Calibri"/>
          <w:szCs w:val="20"/>
        </w:rPr>
        <w:t>)</w:t>
      </w:r>
      <w:r w:rsidR="00807B5B" w:rsidRPr="00E81B1B">
        <w:rPr>
          <w:rFonts w:eastAsia="Calibri"/>
          <w:szCs w:val="20"/>
        </w:rPr>
        <w:t xml:space="preserve">. Die mittleren Bruchlasten der einzelnen Serien weichen </w:t>
      </w:r>
      <w:commentRangeStart w:id="6001"/>
      <w:r w:rsidR="00807B5B" w:rsidRPr="00E81B1B">
        <w:rPr>
          <w:rFonts w:eastAsia="Calibri"/>
          <w:szCs w:val="20"/>
        </w:rPr>
        <w:t xml:space="preserve">etwa 20 </w:t>
      </w:r>
      <w:ins w:id="6002" w:author="Jan Wenker" w:date="2021-12-15T13:25:00Z">
        <w:r w:rsidR="00271DA3">
          <w:rPr>
            <w:rFonts w:eastAsia="Calibri"/>
            <w:szCs w:val="20"/>
          </w:rPr>
          <w:t xml:space="preserve">kN </w:t>
        </w:r>
      </w:ins>
      <w:r w:rsidR="00807B5B" w:rsidRPr="00E81B1B">
        <w:rPr>
          <w:rFonts w:eastAsia="Calibri"/>
          <w:szCs w:val="20"/>
        </w:rPr>
        <w:t xml:space="preserve">bzw. 25 kN </w:t>
      </w:r>
      <w:commentRangeEnd w:id="6001"/>
      <w:r w:rsidR="00271DA3">
        <w:rPr>
          <w:rStyle w:val="Kommentarzeichen"/>
        </w:rPr>
        <w:commentReference w:id="6001"/>
      </w:r>
      <w:r w:rsidR="00807B5B" w:rsidRPr="00E81B1B">
        <w:rPr>
          <w:rFonts w:eastAsia="Calibri"/>
          <w:szCs w:val="20"/>
        </w:rPr>
        <w:t>voneinander ab. I</w:t>
      </w:r>
      <w:r w:rsidR="760CF52A" w:rsidRPr="00E81B1B">
        <w:rPr>
          <w:rFonts w:eastAsia="Calibri"/>
          <w:szCs w:val="20"/>
        </w:rPr>
        <w:t xml:space="preserve">nsbesondere die Probekörper der </w:t>
      </w:r>
      <w:commentRangeStart w:id="6003"/>
      <w:r w:rsidR="760CF52A" w:rsidRPr="00E81B1B">
        <w:rPr>
          <w:rFonts w:eastAsia="Calibri"/>
          <w:szCs w:val="20"/>
        </w:rPr>
        <w:t>Serie</w:t>
      </w:r>
      <w:commentRangeEnd w:id="6003"/>
      <w:r w:rsidR="00F62314">
        <w:rPr>
          <w:rStyle w:val="Kommentarzeichen"/>
        </w:rPr>
        <w:commentReference w:id="6003"/>
      </w:r>
      <w:r w:rsidR="760CF52A" w:rsidRPr="00E81B1B">
        <w:rPr>
          <w:rFonts w:eastAsia="Calibri"/>
          <w:szCs w:val="20"/>
        </w:rPr>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lastRenderedPageBreak/>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107">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6004" w:name="_Ref82354518"/>
    </w:p>
    <w:p w14:paraId="5D256464" w14:textId="24EC07A0" w:rsidR="00401E66" w:rsidRPr="00E81B1B" w:rsidRDefault="00401E66" w:rsidP="00401E66">
      <w:pPr>
        <w:pStyle w:val="Beschriftung"/>
        <w:jc w:val="center"/>
        <w:rPr>
          <w:rFonts w:eastAsia="Calibri"/>
          <w:szCs w:val="20"/>
        </w:rPr>
      </w:pPr>
      <w:bookmarkStart w:id="6005" w:name="_Toc93048385"/>
      <w:r w:rsidRPr="00E81B1B">
        <w:t xml:space="preserve">Abbildung </w:t>
      </w:r>
      <w:r>
        <w:fldChar w:fldCharType="begin"/>
      </w:r>
      <w:r>
        <w:instrText>SEQ Abbildung \* ARABIC</w:instrText>
      </w:r>
      <w:r>
        <w:fldChar w:fldCharType="separate"/>
      </w:r>
      <w:ins w:id="6006" w:author="Carsten Hein" w:date="2022-01-14T10:17:00Z">
        <w:r w:rsidR="00916225">
          <w:rPr>
            <w:noProof/>
          </w:rPr>
          <w:t>55</w:t>
        </w:r>
      </w:ins>
      <w:del w:id="6007" w:author="Carsten Hein" w:date="2021-12-28T15:52:00Z">
        <w:r w:rsidR="00950524" w:rsidRPr="00E81B1B" w:rsidDel="0010707D">
          <w:rPr>
            <w:noProof/>
          </w:rPr>
          <w:delText>57</w:delText>
        </w:r>
      </w:del>
      <w:r>
        <w:fldChar w:fldCharType="end"/>
      </w:r>
      <w:bookmarkEnd w:id="6004"/>
      <w:r w:rsidRPr="00E81B1B">
        <w:t xml:space="preserve"> </w:t>
      </w:r>
      <w:r w:rsidR="00027B2E" w:rsidRPr="00E81B1B">
        <w:t>Biegeversuchs</w:t>
      </w:r>
      <w:r w:rsidRPr="00E81B1B">
        <w:t>körper nach Biegezugversagen des Holzes</w:t>
      </w:r>
      <w:bookmarkEnd w:id="6005"/>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2CD4D4EF" w:rsidR="00401E66" w:rsidRPr="00E81B1B" w:rsidRDefault="00401E66" w:rsidP="00401E66">
      <w:pPr>
        <w:pStyle w:val="Beschriftung"/>
        <w:spacing w:after="240"/>
        <w:jc w:val="center"/>
      </w:pPr>
      <w:bookmarkStart w:id="6008" w:name="_Ref82354405"/>
      <w:bookmarkStart w:id="6009" w:name="_Toc93048386"/>
      <w:r w:rsidRPr="00E81B1B">
        <w:t xml:space="preserve">Abbildung </w:t>
      </w:r>
      <w:r>
        <w:fldChar w:fldCharType="begin"/>
      </w:r>
      <w:r>
        <w:instrText>SEQ Abbildung \* ARABIC</w:instrText>
      </w:r>
      <w:r>
        <w:fldChar w:fldCharType="separate"/>
      </w:r>
      <w:ins w:id="6010" w:author="Carsten Hein" w:date="2022-01-14T10:17:00Z">
        <w:r w:rsidR="00916225">
          <w:rPr>
            <w:noProof/>
          </w:rPr>
          <w:t>56</w:t>
        </w:r>
      </w:ins>
      <w:del w:id="6011" w:author="Carsten Hein" w:date="2021-12-28T15:52:00Z">
        <w:r w:rsidR="00950524" w:rsidRPr="00E81B1B" w:rsidDel="0010707D">
          <w:rPr>
            <w:noProof/>
          </w:rPr>
          <w:delText>58</w:delText>
        </w:r>
      </w:del>
      <w:r>
        <w:fldChar w:fldCharType="end"/>
      </w:r>
      <w:bookmarkEnd w:id="6008"/>
      <w:r w:rsidRPr="00E81B1B">
        <w:t xml:space="preserve"> Vergleich der Bruchlasten der </w:t>
      </w:r>
      <w:r w:rsidR="00027B2E" w:rsidRPr="00E81B1B">
        <w:t>4-Punkt-</w:t>
      </w:r>
      <w:r w:rsidRPr="00E81B1B">
        <w:t>Biegeversuche</w:t>
      </w:r>
      <w:bookmarkEnd w:id="6009"/>
    </w:p>
    <w:p w14:paraId="61DEC6E3" w14:textId="3C6E688A" w:rsidR="00401E66" w:rsidRPr="00E81B1B" w:rsidRDefault="00401E66" w:rsidP="009D6F6F">
      <w:pPr>
        <w:pStyle w:val="Beschriftung"/>
        <w:spacing w:after="240"/>
      </w:pPr>
      <w:bookmarkStart w:id="6012" w:name="_Toc92091864"/>
      <w:r w:rsidRPr="00E81B1B">
        <w:t xml:space="preserve">Tabelle </w:t>
      </w:r>
      <w:r>
        <w:fldChar w:fldCharType="begin"/>
      </w:r>
      <w:r>
        <w:instrText>SEQ Tabelle \* ARABIC</w:instrText>
      </w:r>
      <w:r>
        <w:fldChar w:fldCharType="separate"/>
      </w:r>
      <w:ins w:id="6013" w:author="Carsten Hein" w:date="2022-01-14T10:17:00Z">
        <w:r w:rsidR="00916225">
          <w:rPr>
            <w:noProof/>
          </w:rPr>
          <w:t>12</w:t>
        </w:r>
      </w:ins>
      <w:del w:id="6014" w:author="Carsten Hein" w:date="2022-01-14T10:17:00Z">
        <w:r w:rsidR="009737A6" w:rsidDel="00916225">
          <w:rPr>
            <w:noProof/>
          </w:rPr>
          <w:delText>18</w:delText>
        </w:r>
      </w:del>
      <w:r>
        <w:fldChar w:fldCharType="end"/>
      </w:r>
      <w:r w:rsidRPr="00E81B1B">
        <w:t xml:space="preserve"> Bruchlasten der </w:t>
      </w:r>
      <w:r w:rsidR="00027B2E" w:rsidRPr="00E81B1B">
        <w:t>4-Punkt-</w:t>
      </w:r>
      <w:r w:rsidRPr="00E81B1B">
        <w:t>Biegeversuche</w:t>
      </w:r>
      <w:bookmarkEnd w:id="6012"/>
    </w:p>
    <w:tbl>
      <w:tblPr>
        <w:tblStyle w:val="Tabellenraster"/>
        <w:tblW w:w="0" w:type="auto"/>
        <w:tblLayout w:type="fixed"/>
        <w:tblLook w:val="06A0" w:firstRow="1" w:lastRow="0" w:firstColumn="1" w:lastColumn="0" w:noHBand="1" w:noVBand="1"/>
      </w:tblPr>
      <w:tblGrid>
        <w:gridCol w:w="2010"/>
        <w:gridCol w:w="1350"/>
        <w:gridCol w:w="1395"/>
        <w:gridCol w:w="1450"/>
        <w:gridCol w:w="2970"/>
      </w:tblGrid>
      <w:tr w:rsidR="00401E66" w:rsidRPr="00E81B1B" w14:paraId="6A8994D1" w14:textId="77777777" w:rsidTr="00566EAD">
        <w:trPr>
          <w:trHeight w:val="375"/>
        </w:trPr>
        <w:tc>
          <w:tcPr>
            <w:tcW w:w="2010" w:type="dxa"/>
          </w:tcPr>
          <w:p w14:paraId="0CDE1898" w14:textId="77777777" w:rsidR="00401E66" w:rsidRPr="00E81B1B" w:rsidRDefault="00401E66" w:rsidP="00566EAD">
            <w:pPr>
              <w:rPr>
                <w:rFonts w:eastAsia="Calibri"/>
                <w:szCs w:val="20"/>
              </w:rPr>
            </w:pPr>
          </w:p>
        </w:tc>
        <w:tc>
          <w:tcPr>
            <w:tcW w:w="1350" w:type="dxa"/>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1395" w:type="dxa"/>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1450" w:type="dxa"/>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2970" w:type="dxa"/>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401E66" w:rsidRPr="00E81B1B" w14:paraId="009C13DE" w14:textId="77777777" w:rsidTr="00566EAD">
        <w:tc>
          <w:tcPr>
            <w:tcW w:w="2010" w:type="dxa"/>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1350" w:type="dxa"/>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1395" w:type="dxa"/>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1450" w:type="dxa"/>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2970" w:type="dxa"/>
          </w:tcPr>
          <w:p w14:paraId="4AF6FEDC" w14:textId="77777777" w:rsidR="00401E66" w:rsidRPr="00E81B1B" w:rsidRDefault="00401E66" w:rsidP="00566EAD">
            <w:pPr>
              <w:jc w:val="center"/>
              <w:rPr>
                <w:rFonts w:eastAsia="Calibri"/>
                <w:szCs w:val="20"/>
              </w:rPr>
            </w:pPr>
          </w:p>
        </w:tc>
      </w:tr>
      <w:tr w:rsidR="00401E66" w:rsidRPr="00E81B1B" w14:paraId="49AC51AF" w14:textId="77777777" w:rsidTr="00566EAD">
        <w:tc>
          <w:tcPr>
            <w:tcW w:w="2010" w:type="dxa"/>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1350" w:type="dxa"/>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1395" w:type="dxa"/>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1450" w:type="dxa"/>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2970" w:type="dxa"/>
          </w:tcPr>
          <w:p w14:paraId="48B7AE73" w14:textId="77777777" w:rsidR="00401E66" w:rsidRPr="00E81B1B" w:rsidRDefault="00401E66" w:rsidP="00566EAD">
            <w:pPr>
              <w:jc w:val="center"/>
              <w:rPr>
                <w:rFonts w:eastAsia="Calibri"/>
                <w:szCs w:val="20"/>
              </w:rPr>
            </w:pPr>
          </w:p>
        </w:tc>
      </w:tr>
      <w:tr w:rsidR="00401E66" w:rsidRPr="00E81B1B" w14:paraId="04563799" w14:textId="77777777" w:rsidTr="00566EAD">
        <w:tc>
          <w:tcPr>
            <w:tcW w:w="2010" w:type="dxa"/>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1350" w:type="dxa"/>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1395" w:type="dxa"/>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1450" w:type="dxa"/>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2970" w:type="dxa"/>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401E66" w:rsidRPr="00E81B1B" w14:paraId="1B422B53" w14:textId="77777777" w:rsidTr="00566EAD">
        <w:tc>
          <w:tcPr>
            <w:tcW w:w="2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13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29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401E66" w:rsidRPr="00E81B1B" w14:paraId="79099666" w14:textId="77777777" w:rsidTr="00566EAD">
        <w:tc>
          <w:tcPr>
            <w:tcW w:w="2010" w:type="dxa"/>
            <w:tcBorders>
              <w:top w:val="single" w:sz="4" w:space="0" w:color="000000" w:themeColor="text1"/>
            </w:tcBorders>
          </w:tcPr>
          <w:p w14:paraId="5484DCC7" w14:textId="77777777" w:rsidR="00401E66" w:rsidRPr="00E81B1B" w:rsidRDefault="00401E66" w:rsidP="00566EAD">
            <w:pPr>
              <w:rPr>
                <w:rFonts w:eastAsia="Calibri"/>
                <w:szCs w:val="20"/>
              </w:rPr>
            </w:pPr>
            <w:commentRangeStart w:id="6015"/>
            <w:r w:rsidRPr="00E81B1B">
              <w:rPr>
                <w:rFonts w:eastAsia="Calibri"/>
                <w:szCs w:val="20"/>
              </w:rPr>
              <w:t>Standardabw</w:t>
            </w:r>
            <w:commentRangeEnd w:id="6015"/>
            <w:r w:rsidR="00872A7E">
              <w:rPr>
                <w:rStyle w:val="Kommentarzeichen"/>
              </w:rPr>
              <w:commentReference w:id="6015"/>
            </w:r>
            <w:r w:rsidRPr="00E81B1B">
              <w:rPr>
                <w:rFonts w:eastAsia="Calibri"/>
                <w:szCs w:val="20"/>
              </w:rPr>
              <w:t>. [kN]</w:t>
            </w:r>
          </w:p>
        </w:tc>
        <w:tc>
          <w:tcPr>
            <w:tcW w:w="1350" w:type="dxa"/>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1395" w:type="dxa"/>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1450" w:type="dxa"/>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2970" w:type="dxa"/>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401E66" w:rsidRPr="00E81B1B" w14:paraId="6987B207" w14:textId="77777777" w:rsidTr="00566EAD">
        <w:tc>
          <w:tcPr>
            <w:tcW w:w="2010" w:type="dxa"/>
          </w:tcPr>
          <w:p w14:paraId="7FDBCFDF" w14:textId="32BF33B3" w:rsidR="00401E66" w:rsidRPr="00E81B1B" w:rsidRDefault="00401E66" w:rsidP="00566EAD">
            <w:pPr>
              <w:rPr>
                <w:rFonts w:eastAsia="Calibri"/>
                <w:szCs w:val="20"/>
              </w:rPr>
            </w:pPr>
            <w:r w:rsidRPr="00E81B1B">
              <w:rPr>
                <w:rFonts w:eastAsia="Calibri"/>
                <w:szCs w:val="20"/>
              </w:rPr>
              <w:t>Var</w:t>
            </w:r>
            <w:ins w:id="6016" w:author="Jan Wenker" w:date="2021-12-15T13:27:00Z">
              <w:r w:rsidR="00167010">
                <w:rPr>
                  <w:rFonts w:eastAsia="Calibri"/>
                  <w:szCs w:val="20"/>
                </w:rPr>
                <w:t>iations-K.</w:t>
              </w:r>
            </w:ins>
            <w:del w:id="6017" w:author="Jan Wenker" w:date="2021-12-15T13:27:00Z">
              <w:r w:rsidRPr="00E81B1B" w:rsidDel="00167010">
                <w:rPr>
                  <w:rFonts w:eastAsia="Calibri"/>
                  <w:szCs w:val="20"/>
                </w:rPr>
                <w:delText>.-K.</w:delText>
              </w:r>
            </w:del>
            <w:r w:rsidRPr="00E81B1B">
              <w:rPr>
                <w:rFonts w:eastAsia="Calibri"/>
                <w:szCs w:val="20"/>
              </w:rPr>
              <w:t xml:space="preserve"> [%]</w:t>
            </w:r>
          </w:p>
        </w:tc>
        <w:tc>
          <w:tcPr>
            <w:tcW w:w="1350" w:type="dxa"/>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1395" w:type="dxa"/>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1450" w:type="dxa"/>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2970" w:type="dxa"/>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5C709714" w14:textId="77777777" w:rsidR="00916225" w:rsidRPr="00E81B1B" w:rsidRDefault="00401E66" w:rsidP="0065532F">
      <w:pPr>
        <w:rPr>
          <w:ins w:id="6018" w:author="Carsten Hein" w:date="2022-01-14T10:17:00Z"/>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6019"/>
      <w:r w:rsidR="00807B5B" w:rsidRPr="00E81B1B">
        <w:rPr>
          <w:rFonts w:eastAsia="Calibri"/>
          <w:szCs w:val="20"/>
        </w:rPr>
        <w:t>Verformungen</w:t>
      </w:r>
      <w:commentRangeEnd w:id="6019"/>
      <w:r w:rsidR="00D56512">
        <w:rPr>
          <w:rStyle w:val="Kommentarzeichen"/>
        </w:rPr>
        <w:commentReference w:id="6019"/>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ins w:id="6020" w:author="Carsten Hein" w:date="2022-01-14T10:17:00Z">
        <w:r w:rsidR="00916225" w:rsidRPr="00E81B1B">
          <w:t xml:space="preserve">Abbildung </w:t>
        </w:r>
        <w:r w:rsidR="00916225">
          <w:rPr>
            <w:noProof/>
          </w:rPr>
          <w:t>57</w:t>
        </w:r>
      </w:ins>
      <w:del w:id="6021" w:author="Carsten Hein" w:date="2022-01-03T08:40:00Z">
        <w:r w:rsidR="009D6F6F" w:rsidRPr="00E81B1B" w:rsidDel="009737A6">
          <w:delText>Abbildung 59</w:delText>
        </w:r>
      </w:del>
      <w:r w:rsidR="009D6F6F">
        <w:rPr>
          <w:rFonts w:eastAsia="Calibri"/>
          <w:szCs w:val="20"/>
        </w:rPr>
        <w:fldChar w:fldCharType="end"/>
      </w:r>
      <w:r w:rsidR="00807B5B" w:rsidRPr="00E81B1B">
        <w:rPr>
          <w:rFonts w:eastAsia="Calibri"/>
          <w:szCs w:val="20"/>
        </w:rPr>
        <w:fldChar w:fldCharType="begin"/>
      </w:r>
      <w:r w:rsidR="00807B5B" w:rsidRPr="00E81B1B">
        <w:rPr>
          <w:rFonts w:eastAsia="Calibri"/>
          <w:szCs w:val="20"/>
        </w:rPr>
        <w:instrText xml:space="preserve"> REF _Ref82354925 \h </w:instrText>
      </w:r>
      <w:r w:rsidR="00807B5B" w:rsidRPr="00E81B1B">
        <w:rPr>
          <w:rFonts w:eastAsia="Calibri"/>
          <w:szCs w:val="20"/>
        </w:rPr>
      </w:r>
      <w:r w:rsidR="00807B5B" w:rsidRPr="00E81B1B">
        <w:rPr>
          <w:rFonts w:eastAsia="Calibri"/>
          <w:szCs w:val="20"/>
        </w:rPr>
        <w:fldChar w:fldCharType="separat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16225" w:rsidRPr="00E81B1B" w14:paraId="133522B2" w14:textId="77777777" w:rsidTr="0065532F">
        <w:trPr>
          <w:ins w:id="6022" w:author="Carsten Hein" w:date="2022-01-14T10:17:00Z"/>
        </w:trPr>
        <w:tc>
          <w:tcPr>
            <w:tcW w:w="9060" w:type="dxa"/>
          </w:tcPr>
          <w:p w14:paraId="6660C4D0" w14:textId="77777777" w:rsidR="00916225" w:rsidRPr="00E81B1B" w:rsidRDefault="00916225" w:rsidP="0065532F">
            <w:pPr>
              <w:jc w:val="center"/>
              <w:rPr>
                <w:ins w:id="6023" w:author="Carsten Hein" w:date="2022-01-14T10:17:00Z"/>
              </w:rPr>
            </w:pPr>
            <w:ins w:id="6024" w:author="Carsten Hein" w:date="2022-01-14T10:17:00Z">
              <w:r w:rsidRPr="00E81B1B">
                <w:rPr>
                  <w:noProof/>
                  <w:lang w:eastAsia="de-DE"/>
                </w:rPr>
                <w:lastRenderedPageBreak/>
                <w:drawing>
                  <wp:inline distT="0" distB="0" distL="0" distR="0" wp14:anchorId="7CB9D106" wp14:editId="7F94CE49">
                    <wp:extent cx="5006146" cy="2857675"/>
                    <wp:effectExtent l="0" t="0" r="4445" b="0"/>
                    <wp:docPr id="107957967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ins>
          </w:p>
          <w:p w14:paraId="296B44A4" w14:textId="77777777" w:rsidR="00916225" w:rsidRPr="00E81B1B" w:rsidRDefault="00916225" w:rsidP="0065532F">
            <w:pPr>
              <w:pStyle w:val="Beschriftung"/>
              <w:rPr>
                <w:ins w:id="6025" w:author="Carsten Hein" w:date="2022-01-14T10:17:00Z"/>
              </w:rPr>
            </w:pPr>
            <w:ins w:id="6026" w:author="Carsten Hein" w:date="2022-01-14T10:17:00Z">
              <w:r w:rsidRPr="00E81B1B">
                <w:t xml:space="preserve">Abbildung </w:t>
              </w:r>
              <w:r>
                <w:rPr>
                  <w:noProof/>
                </w:rPr>
                <w:t>57</w:t>
              </w:r>
              <w:r w:rsidRPr="00E81B1B">
                <w:t xml:space="preserve"> Vergleich der Kraft-Verformungsdiagramme der 4-Punkt-Biegeversuche</w:t>
              </w:r>
            </w:ins>
          </w:p>
        </w:tc>
      </w:tr>
    </w:tbl>
    <w:p w14:paraId="0862361E" w14:textId="17F52B1A" w:rsidR="00566EAD" w:rsidRPr="00E81B1B" w:rsidRDefault="00807B5B" w:rsidP="008D1757">
      <w:pPr>
        <w:rPr>
          <w:rFonts w:eastAsia="Calibri"/>
          <w:szCs w:val="20"/>
        </w:rPr>
      </w:pPr>
      <w:r w:rsidRPr="00E81B1B">
        <w:rPr>
          <w:rFonts w:eastAsia="Calibri"/>
          <w:szCs w:val="20"/>
        </w:rPr>
        <w:fldChar w:fldCharType="end"/>
      </w:r>
      <w:r w:rsidRPr="00E81B1B">
        <w:rPr>
          <w:rFonts w:eastAsia="Calibri"/>
          <w:szCs w:val="20"/>
        </w:rPr>
        <w:t xml:space="preserve"> deutlich</w:t>
      </w:r>
      <w:r w:rsidR="760CF52A" w:rsidRPr="00E81B1B">
        <w:rPr>
          <w:rFonts w:eastAsia="Calibri"/>
          <w:szCs w:val="20"/>
        </w:rPr>
        <w:t xml:space="preserve">. </w:t>
      </w:r>
      <w:r w:rsidR="008D1757" w:rsidRPr="00E81B1B">
        <w:rPr>
          <w:rFonts w:eastAsia="Calibri"/>
          <w:szCs w:val="20"/>
        </w:rPr>
        <w:t xml:space="preserve">Die </w:t>
      </w:r>
      <w:commentRangeStart w:id="6027"/>
      <w:r w:rsidR="008D1757" w:rsidRPr="00E81B1B">
        <w:rPr>
          <w:rFonts w:eastAsia="Calibri"/>
          <w:szCs w:val="20"/>
        </w:rPr>
        <w:t>horizontalen</w:t>
      </w:r>
      <w:commentRangeEnd w:id="6027"/>
      <w:r w:rsidR="000A2686">
        <w:rPr>
          <w:rStyle w:val="Kommentarzeichen"/>
        </w:rPr>
        <w:commentReference w:id="6027"/>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commentRangeStart w:id="6028"/>
      <w:r w:rsidR="760CF52A" w:rsidRPr="00E81B1B">
        <w:rPr>
          <w:rFonts w:eastAsia="Calibri"/>
          <w:szCs w:val="20"/>
        </w:rPr>
        <w:t>,</w:t>
      </w:r>
      <w:r w:rsidR="009D6F6F">
        <w:rPr>
          <w:rFonts w:eastAsia="Calibri"/>
          <w:szCs w:val="20"/>
        </w:rPr>
        <w:t xml:space="preserve"> mit hoher Wahrscheinlichkeit</w:t>
      </w:r>
      <w:r w:rsidR="760CF52A" w:rsidRPr="00E81B1B">
        <w:rPr>
          <w:rFonts w:eastAsia="Calibri"/>
          <w:szCs w:val="20"/>
        </w:rPr>
        <w:t xml:space="preserve"> </w:t>
      </w:r>
      <w:commentRangeEnd w:id="6028"/>
      <w:r w:rsidR="0021124C">
        <w:rPr>
          <w:rStyle w:val="Kommentarzeichen"/>
        </w:rPr>
        <w:commentReference w:id="6028"/>
      </w:r>
      <w:r w:rsidR="760CF52A" w:rsidRPr="00E81B1B">
        <w:rPr>
          <w:rFonts w:eastAsia="Calibri"/>
          <w:szCs w:val="20"/>
        </w:rPr>
        <w:t>bedingt durch die Risse im Bereich der Fuge</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ins w:id="6029" w:author="Carsten Hein" w:date="2022-01-14T10:17:00Z">
        <w:r w:rsidR="00916225" w:rsidRPr="00E81B1B">
          <w:t xml:space="preserve">Abbildung </w:t>
        </w:r>
        <w:r w:rsidR="00916225">
          <w:rPr>
            <w:noProof/>
          </w:rPr>
          <w:t>58</w:t>
        </w:r>
      </w:ins>
      <w:del w:id="6030" w:author="Carsten Hein" w:date="2022-01-03T08:40:00Z">
        <w:r w:rsidR="009D6F6F" w:rsidRPr="00E81B1B" w:rsidDel="009737A6">
          <w:delText>Abbildung 60</w:delText>
        </w:r>
      </w:del>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6031" w:author="Stefan Behring [2]"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6032"/>
        <w:r w:rsidR="00C51DC5" w:rsidRPr="00E81B1B" w:rsidDel="00FB01AD">
          <w:rPr>
            <w:rFonts w:eastAsia="Calibri"/>
            <w:szCs w:val="20"/>
          </w:rPr>
          <w:delText>Steifigkeit</w:delText>
        </w:r>
      </w:del>
      <w:commentRangeEnd w:id="6032"/>
      <w:r w:rsidR="00FB01AD">
        <w:rPr>
          <w:rStyle w:val="Kommentarzeichen"/>
        </w:rPr>
        <w:commentReference w:id="6032"/>
      </w:r>
      <w:del w:id="6033" w:author="Stefan Behring [2]"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0EE2CDE5" w14:textId="1A9094EC" w:rsidR="00566EAD" w:rsidRPr="00E81B1B" w:rsidRDefault="00755D45" w:rsidP="0065532F">
      <w:pPr>
        <w:rPr>
          <w:rFonts w:eastAsia="Calibri"/>
          <w:szCs w:val="20"/>
        </w:rPr>
      </w:pPr>
      <w:r w:rsidRPr="00E81B1B">
        <w:rPr>
          <w:rFonts w:eastAsia="Calibri"/>
          <w:szCs w:val="20"/>
        </w:rPr>
        <w:t xml:space="preserve">Lediglich im </w:t>
      </w:r>
      <w:del w:id="6034" w:author="Jan Wenker" w:date="2021-12-16T11:54:00Z">
        <w:r w:rsidRPr="00E81B1B" w:rsidDel="005977F0">
          <w:rPr>
            <w:rFonts w:eastAsia="Calibri"/>
            <w:szCs w:val="20"/>
          </w:rPr>
          <w:delText>Falle</w:delText>
        </w:r>
      </w:del>
      <w:ins w:id="6035" w:author="Jan Wenker" w:date="2021-12-16T11:54:00Z">
        <w:r w:rsidR="005977F0">
          <w:rPr>
            <w:rFonts w:eastAsia="Calibri"/>
            <w:szCs w:val="20"/>
          </w:rPr>
          <w:t>Fall</w:t>
        </w:r>
      </w:ins>
      <w:r w:rsidRPr="00E81B1B">
        <w:rPr>
          <w:rFonts w:eastAsia="Calibri"/>
          <w:szCs w:val="20"/>
        </w:rPr>
        <w:t xml:space="preserve"> der Serie B-TK-C3-FG liegt es aufgrund der Vorschäden nahe, dass der Verbund schlechter war. Dies zeigen</w:t>
      </w:r>
      <w:ins w:id="6036" w:author="Jan Wenker" w:date="2021-12-16T11:17:00Z">
        <w:r w:rsidR="008955C6">
          <w:rPr>
            <w:rFonts w:eastAsia="Calibri"/>
            <w:szCs w:val="20"/>
          </w:rPr>
          <w:t>,</w:t>
        </w:r>
      </w:ins>
      <w:r w:rsidRPr="00E81B1B">
        <w:rPr>
          <w:rFonts w:eastAsia="Calibri"/>
          <w:szCs w:val="20"/>
        </w:rPr>
        <w:t xml:space="preserve"> wie bereits beschrieben</w:t>
      </w:r>
      <w:ins w:id="6037"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del w:id="6038" w:author="Jan Wenker" w:date="2021-12-16T11:17:00Z">
        <w:r w:rsidRPr="00E81B1B" w:rsidDel="002B0EC7">
          <w:rPr>
            <w:rFonts w:eastAsia="Calibri"/>
            <w:szCs w:val="20"/>
          </w:rPr>
          <w:delText>das</w:delText>
        </w:r>
        <w:r w:rsidR="00F16B0E" w:rsidRPr="00E81B1B" w:rsidDel="002B0EC7">
          <w:rPr>
            <w:rFonts w:eastAsia="Calibri"/>
            <w:szCs w:val="20"/>
          </w:rPr>
          <w:delText xml:space="preserve"> </w:delText>
        </w:r>
      </w:del>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6039"/>
      <w:r w:rsidR="00F16B0E" w:rsidRPr="00E81B1B">
        <w:rPr>
          <w:rFonts w:eastAsia="Calibri"/>
          <w:szCs w:val="20"/>
        </w:rPr>
        <w:t>Risse</w:t>
      </w:r>
      <w:commentRangeEnd w:id="6039"/>
      <w:r w:rsidR="00491658">
        <w:rPr>
          <w:rStyle w:val="Kommentarzeichen"/>
        </w:rPr>
        <w:commentReference w:id="6039"/>
      </w:r>
      <w:r w:rsidR="00F16B0E" w:rsidRPr="00E81B1B">
        <w:rPr>
          <w:rFonts w:eastAsia="Calibri"/>
          <w:szCs w:val="20"/>
        </w:rPr>
        <w:t xml:space="preserve"> reichten vor dem Versuch bis etwa 20 cm weit Richtung Feldmitte und verliefen nicht über die volle Breite der Probekörper. </w:t>
      </w:r>
      <w:commentRangeStart w:id="6040"/>
      <w:r w:rsidR="00F16B0E" w:rsidRPr="00E81B1B">
        <w:rPr>
          <w:rFonts w:eastAsia="Calibri"/>
          <w:szCs w:val="20"/>
        </w:rPr>
        <w:t>Nach dem Versuch wurde kein Wachsen der Risse beobachtet.</w:t>
      </w:r>
      <w:bookmarkStart w:id="6041" w:name="_Ref82354925"/>
      <w:commentRangeEnd w:id="6040"/>
      <w:r w:rsidR="00DE1296">
        <w:rPr>
          <w:rStyle w:val="Kommentarzeichen"/>
        </w:rPr>
        <w:commentReference w:id="6040"/>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EBEB879" w14:textId="741D7FD6" w:rsidR="0065532F" w:rsidRPr="00E81B1B" w:rsidRDefault="00566EAD" w:rsidP="0065532F">
            <w:pPr>
              <w:jc w:val="center"/>
            </w:pPr>
            <w:r w:rsidRPr="00E81B1B">
              <w:rPr>
                <w:noProof/>
                <w:lang w:eastAsia="de-DE"/>
              </w:rPr>
              <w:drawing>
                <wp:inline distT="0" distB="0" distL="0" distR="0" wp14:anchorId="1600BA21" wp14:editId="34F1306C">
                  <wp:extent cx="5006146" cy="2857675"/>
                  <wp:effectExtent l="0" t="0" r="4445" b="0"/>
                  <wp:docPr id="1864714517"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1A3C68C2" w14:textId="7F3232BE" w:rsidR="0065532F" w:rsidRPr="00E81B1B" w:rsidRDefault="0065532F" w:rsidP="0065532F">
            <w:pPr>
              <w:pStyle w:val="Beschriftung"/>
            </w:pPr>
            <w:bookmarkStart w:id="6042" w:name="_Ref83847138"/>
            <w:bookmarkStart w:id="6043" w:name="_Toc93048387"/>
            <w:r w:rsidRPr="00E81B1B">
              <w:lastRenderedPageBreak/>
              <w:t xml:space="preserve">Abbildung </w:t>
            </w:r>
            <w:r>
              <w:fldChar w:fldCharType="begin"/>
            </w:r>
            <w:r>
              <w:instrText>SEQ Abbildung \* ARABIC</w:instrText>
            </w:r>
            <w:r>
              <w:fldChar w:fldCharType="separate"/>
            </w:r>
            <w:ins w:id="6044" w:author="Carsten Hein" w:date="2022-01-14T10:17:00Z">
              <w:r w:rsidR="00916225">
                <w:rPr>
                  <w:noProof/>
                </w:rPr>
                <w:t>57</w:t>
              </w:r>
            </w:ins>
            <w:del w:id="6045" w:author="Carsten Hein" w:date="2021-12-28T15:52:00Z">
              <w:r w:rsidR="00950524" w:rsidRPr="00E81B1B" w:rsidDel="0010707D">
                <w:rPr>
                  <w:noProof/>
                </w:rPr>
                <w:delText>59</w:delText>
              </w:r>
            </w:del>
            <w:r>
              <w:fldChar w:fldCharType="end"/>
            </w:r>
            <w:bookmarkEnd w:id="6042"/>
            <w:r w:rsidRPr="00E81B1B">
              <w:t xml:space="preserve"> Vergleich der Kraft-</w:t>
            </w:r>
            <w:commentRangeStart w:id="6046"/>
            <w:r w:rsidRPr="00E81B1B">
              <w:t>Verformungsdiagramme</w:t>
            </w:r>
            <w:commentRangeEnd w:id="6046"/>
            <w:r w:rsidR="003006E4">
              <w:rPr>
                <w:rStyle w:val="Kommentarzeichen"/>
                <w:iCs w:val="0"/>
              </w:rPr>
              <w:commentReference w:id="6046"/>
            </w:r>
            <w:r w:rsidRPr="00E81B1B">
              <w:t xml:space="preserve"> der </w:t>
            </w:r>
            <w:r w:rsidR="00027B2E" w:rsidRPr="00E81B1B">
              <w:t>4-Punkt-</w:t>
            </w:r>
            <w:r w:rsidRPr="00E81B1B">
              <w:t>Biegeversuche</w:t>
            </w:r>
            <w:bookmarkEnd w:id="6043"/>
          </w:p>
        </w:tc>
      </w:tr>
    </w:tbl>
    <w:bookmarkEnd w:id="6041"/>
    <w:p w14:paraId="4460AD6E" w14:textId="77777777" w:rsidR="00566EAD" w:rsidRPr="00E81B1B" w:rsidRDefault="00566EAD" w:rsidP="0065532F">
      <w:pPr>
        <w:spacing w:before="0" w:line="240" w:lineRule="auto"/>
      </w:pPr>
      <w:r w:rsidRPr="00E81B1B">
        <w:rPr>
          <w:noProof/>
          <w:lang w:eastAsia="de-DE"/>
        </w:rPr>
        <w:lastRenderedPageBreak/>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5D89F3DC" w:rsidR="00566EAD" w:rsidRPr="00E81B1B" w:rsidRDefault="00566EAD" w:rsidP="00566EAD">
      <w:pPr>
        <w:pStyle w:val="Beschriftung"/>
      </w:pPr>
      <w:bookmarkStart w:id="6047" w:name="_Ref82356955"/>
      <w:bookmarkStart w:id="6048" w:name="_Toc93048388"/>
      <w:r w:rsidRPr="00E81B1B">
        <w:t xml:space="preserve">Abbildung </w:t>
      </w:r>
      <w:r>
        <w:fldChar w:fldCharType="begin"/>
      </w:r>
      <w:r>
        <w:instrText>SEQ Abbildung \* ARABIC</w:instrText>
      </w:r>
      <w:r>
        <w:fldChar w:fldCharType="separate"/>
      </w:r>
      <w:ins w:id="6049" w:author="Carsten Hein" w:date="2022-01-14T10:17:00Z">
        <w:r w:rsidR="00916225">
          <w:rPr>
            <w:noProof/>
          </w:rPr>
          <w:t>58</w:t>
        </w:r>
      </w:ins>
      <w:del w:id="6050" w:author="Carsten Hein" w:date="2021-12-28T15:52:00Z">
        <w:r w:rsidR="00950524" w:rsidRPr="00E81B1B" w:rsidDel="0010707D">
          <w:rPr>
            <w:noProof/>
          </w:rPr>
          <w:delText>60</w:delText>
        </w:r>
      </w:del>
      <w:r>
        <w:fldChar w:fldCharType="end"/>
      </w:r>
      <w:bookmarkEnd w:id="6047"/>
      <w:r w:rsidRPr="00E81B1B">
        <w:t xml:space="preserve"> Horizontale Verschiebung </w:t>
      </w:r>
      <w:commentRangeStart w:id="6051"/>
      <w:r w:rsidRPr="00E81B1B">
        <w:t>zwischen</w:t>
      </w:r>
      <w:commentRangeEnd w:id="6051"/>
      <w:r w:rsidR="000555B1">
        <w:rPr>
          <w:rStyle w:val="Kommentarzeichen"/>
          <w:iCs w:val="0"/>
        </w:rPr>
        <w:commentReference w:id="6051"/>
      </w:r>
      <w:r w:rsidRPr="00E81B1B">
        <w:t xml:space="preserve"> Holz und Beton an beiden Trägerenden</w:t>
      </w:r>
      <w:r w:rsidR="00027B2E" w:rsidRPr="00E81B1B">
        <w:t xml:space="preserve"> der Biegeversuchskörper</w:t>
      </w:r>
      <w:bookmarkEnd w:id="6048"/>
    </w:p>
    <w:p w14:paraId="209D96D8" w14:textId="735FA4EC"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w:t>
      </w:r>
      <w:del w:id="6052" w:author="Stefan Behring [2]" w:date="2021-12-22T00:33:00Z">
        <w:r w:rsidRPr="00E81B1B" w:rsidDel="00BC5986">
          <w:rPr>
            <w:rFonts w:eastAsia="Calibri"/>
            <w:szCs w:val="20"/>
          </w:rPr>
          <w:delText xml:space="preserve">anhand der Biegetheorie und dem </w:delText>
        </w:r>
        <w:r w:rsidR="009D6F6F" w:rsidDel="00BC5986">
          <w:rPr>
            <w:rFonts w:eastAsia="Calibri"/>
            <w:szCs w:val="20"/>
          </w:rPr>
          <w:delText>γ</w:delText>
        </w:r>
        <w:r w:rsidRPr="00E81B1B" w:rsidDel="00BC5986">
          <w:rPr>
            <w:rFonts w:eastAsia="Calibri"/>
            <w:szCs w:val="20"/>
          </w:rPr>
          <w:delText>-Verfahren sowie mithilfe ein</w:delText>
        </w:r>
        <w:r w:rsidR="009D6F6F" w:rsidDel="00BC5986">
          <w:rPr>
            <w:rFonts w:eastAsia="Calibri"/>
            <w:szCs w:val="20"/>
          </w:rPr>
          <w:delText>e</w:delText>
        </w:r>
        <w:r w:rsidRPr="00E81B1B" w:rsidDel="00BC5986">
          <w:rPr>
            <w:rFonts w:eastAsia="Calibri"/>
            <w:szCs w:val="20"/>
          </w:rPr>
          <w:delText>s FE-Modells ermittelt</w:delText>
        </w:r>
      </w:del>
      <w:ins w:id="6053" w:author="Stefan Behring [2]" w:date="2021-12-22T00:33:00Z">
        <w:r w:rsidR="00BC5986">
          <w:rPr>
            <w:rFonts w:eastAsia="Calibri"/>
            <w:szCs w:val="20"/>
          </w:rPr>
          <w:t>mithilfe des Modells aus Abschnitt    berechnet</w:t>
        </w:r>
      </w:ins>
      <w:r w:rsidRPr="00E81B1B">
        <w:rPr>
          <w:rFonts w:eastAsia="Calibri"/>
          <w:szCs w:val="20"/>
        </w:rPr>
        <w:t>. 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ins w:id="6054" w:author="Carsten Hein" w:date="2022-01-14T10:17:00Z">
            <w:r w:rsidR="00916225" w:rsidRPr="00916225">
              <w:rPr>
                <w:rFonts w:eastAsia="Calibri"/>
                <w:noProof/>
                <w:szCs w:val="20"/>
                <w:rPrChange w:id="6055" w:author="Carsten Hein" w:date="2022-01-14T10:17:00Z">
                  <w:rPr/>
                </w:rPrChange>
              </w:rPr>
              <w:t>(DIN EN 1992-1-2:2010-12, 2010)</w:t>
            </w:r>
          </w:ins>
          <w:del w:id="6056" w:author="Carsten Hein" w:date="2022-01-03T08:40:00Z">
            <w:r w:rsidR="00F16B0E" w:rsidRPr="00E81B1B" w:rsidDel="009737A6">
              <w:rPr>
                <w:rFonts w:eastAsia="Calibri"/>
                <w:noProof/>
                <w:szCs w:val="20"/>
              </w:rPr>
              <w:delText>(DIN EN 1992-1-2:2010-12, 2010)</w:delText>
            </w:r>
          </w:del>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ins w:id="6057" w:author="Carsten Hein" w:date="2022-01-14T10:17:00Z">
            <w:r w:rsidR="00916225" w:rsidRPr="00916225">
              <w:rPr>
                <w:rFonts w:eastAsia="Calibri"/>
                <w:noProof/>
                <w:szCs w:val="20"/>
                <w:rPrChange w:id="6058" w:author="Carsten Hein" w:date="2022-01-14T10:17:00Z">
                  <w:rPr/>
                </w:rPrChange>
              </w:rPr>
              <w:t>(DIN EN 14080:2013-09, 2013)</w:t>
            </w:r>
          </w:ins>
          <w:del w:id="6059" w:author="Carsten Hein" w:date="2022-01-03T08:40:00Z">
            <w:r w:rsidR="00F16B0E" w:rsidRPr="00E81B1B" w:rsidDel="009737A6">
              <w:rPr>
                <w:rFonts w:eastAsia="Calibri"/>
                <w:noProof/>
                <w:szCs w:val="20"/>
              </w:rPr>
              <w:delText>(DIN EN 14080:2013-09, 2013)</w:delText>
            </w:r>
          </w:del>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ins w:id="6060" w:author="Jan Wenker" w:date="2021-12-16T11:20:00Z">
        <w:r w:rsidR="009753D1">
          <w:rPr>
            <w:rFonts w:eastAsia="Calibri"/>
            <w:szCs w:val="20"/>
          </w:rPr>
          <w:t>Für d</w:t>
        </w:r>
      </w:ins>
      <w:del w:id="6061" w:author="Jan Wenker" w:date="2021-12-16T11:20:00Z">
        <w:r w:rsidR="00F16B0E" w:rsidRPr="00E81B1B" w:rsidDel="009753D1">
          <w:rPr>
            <w:rFonts w:eastAsia="Calibri"/>
            <w:szCs w:val="20"/>
          </w:rPr>
          <w:delText>D</w:delText>
        </w:r>
      </w:del>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ins w:id="6062" w:author="Carsten Hein" w:date="2022-01-14T10:17:00Z">
            <w:r w:rsidR="00916225" w:rsidRPr="00916225">
              <w:rPr>
                <w:rFonts w:eastAsia="Calibri"/>
                <w:noProof/>
                <w:szCs w:val="20"/>
                <w:rPrChange w:id="6063" w:author="Carsten Hein" w:date="2022-01-14T10:17:00Z">
                  <w:rPr/>
                </w:rPrChange>
              </w:rPr>
              <w:t>(DIN EN 14080:2013-09, 2013)</w:t>
            </w:r>
          </w:ins>
          <w:del w:id="6064" w:author="Carsten Hein" w:date="2022-01-03T08:40:00Z">
            <w:r w:rsidR="00401E66" w:rsidRPr="00E81B1B" w:rsidDel="009737A6">
              <w:rPr>
                <w:rFonts w:eastAsia="Calibri"/>
                <w:noProof/>
                <w:szCs w:val="20"/>
              </w:rPr>
              <w:delText>(DIN EN 14080:2013-09, 2013)</w:delText>
            </w:r>
          </w:del>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ins w:id="6065" w:author="Jan Wenker" w:date="2021-12-16T11:21:00Z">
        <w:r w:rsidR="00B97E9C">
          <w:rPr>
            <w:rFonts w:eastAsia="Calibri"/>
            <w:szCs w:val="20"/>
          </w:rPr>
          <w:t xml:space="preserve"> </w:t>
        </w:r>
      </w:ins>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ins w:id="6066" w:author="Carsten Hein" w:date="2022-01-14T10:17:00Z">
            <w:r w:rsidR="00916225" w:rsidRPr="00916225">
              <w:rPr>
                <w:rFonts w:eastAsia="Calibri"/>
                <w:noProof/>
                <w:szCs w:val="20"/>
                <w:rPrChange w:id="6067" w:author="Carsten Hein" w:date="2022-01-14T10:17:00Z">
                  <w:rPr/>
                </w:rPrChange>
              </w:rPr>
              <w:t>(DIN EN 1992-1-2:2010-12, 2010)</w:t>
            </w:r>
          </w:ins>
          <w:del w:id="6068" w:author="Carsten Hein" w:date="2022-01-03T08:40:00Z">
            <w:r w:rsidR="00401E66" w:rsidRPr="00E81B1B" w:rsidDel="009737A6">
              <w:rPr>
                <w:rFonts w:eastAsia="Calibri"/>
                <w:noProof/>
                <w:szCs w:val="20"/>
              </w:rPr>
              <w:delText>(DIN EN 1992-1-2:2010-12, 2010)</w:delText>
            </w:r>
          </w:del>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ins w:id="6069" w:author="Carsten Hein" w:date="2022-01-14T10:17:00Z">
        <w:r w:rsidR="00916225" w:rsidRPr="00E81B1B">
          <w:t xml:space="preserve">Tabelle </w:t>
        </w:r>
        <w:r w:rsidR="00916225">
          <w:rPr>
            <w:noProof/>
          </w:rPr>
          <w:t>13</w:t>
        </w:r>
      </w:ins>
      <w:del w:id="6070" w:author="Carsten Hein" w:date="2022-01-03T08:40:00Z">
        <w:r w:rsidR="009D6F6F" w:rsidRPr="00E81B1B" w:rsidDel="009737A6">
          <w:delText>Tabelle 19</w:delText>
        </w:r>
      </w:del>
      <w:r w:rsidR="00401E66" w:rsidRPr="00E81B1B">
        <w:rPr>
          <w:rFonts w:eastAsia="Calibri"/>
          <w:szCs w:val="20"/>
        </w:rPr>
        <w:fldChar w:fldCharType="end"/>
      </w:r>
      <w:r w:rsidR="00401E66" w:rsidRPr="00E81B1B">
        <w:rPr>
          <w:rFonts w:eastAsia="Calibri"/>
          <w:szCs w:val="20"/>
        </w:rPr>
        <w:t xml:space="preserve"> gegeben.</w:t>
      </w:r>
    </w:p>
    <w:p w14:paraId="01D484EF" w14:textId="1A26E57A" w:rsidR="00401E66" w:rsidRPr="00E81B1B" w:rsidRDefault="00401E66" w:rsidP="00401E66">
      <w:pPr>
        <w:pStyle w:val="Beschriftung"/>
        <w:rPr>
          <w:rFonts w:eastAsia="Calibri"/>
          <w:szCs w:val="20"/>
        </w:rPr>
      </w:pPr>
      <w:bookmarkStart w:id="6071" w:name="_Ref82358706"/>
      <w:bookmarkStart w:id="6072" w:name="_Toc92091865"/>
      <w:r w:rsidRPr="00E81B1B">
        <w:t xml:space="preserve">Tabelle </w:t>
      </w:r>
      <w:r>
        <w:fldChar w:fldCharType="begin"/>
      </w:r>
      <w:r>
        <w:instrText>SEQ Tabelle \* ARABIC</w:instrText>
      </w:r>
      <w:r>
        <w:fldChar w:fldCharType="separate"/>
      </w:r>
      <w:ins w:id="6073" w:author="Carsten Hein" w:date="2022-01-14T10:17:00Z">
        <w:r w:rsidR="00916225">
          <w:rPr>
            <w:noProof/>
          </w:rPr>
          <w:t>13</w:t>
        </w:r>
      </w:ins>
      <w:del w:id="6074" w:author="Carsten Hein" w:date="2022-01-14T10:17:00Z">
        <w:r w:rsidR="009737A6" w:rsidDel="00916225">
          <w:rPr>
            <w:noProof/>
          </w:rPr>
          <w:delText>19</w:delText>
        </w:r>
      </w:del>
      <w:r>
        <w:fldChar w:fldCharType="end"/>
      </w:r>
      <w:bookmarkEnd w:id="6071"/>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ins w:id="6075" w:author="Carsten Hein" w:date="2022-01-14T10:17:00Z">
        <w:r w:rsidR="00916225" w:rsidRPr="00E81B1B">
          <w:t xml:space="preserve">Tabelle </w:t>
        </w:r>
        <w:r w:rsidR="00916225">
          <w:rPr>
            <w:noProof/>
          </w:rPr>
          <w:t>13</w:t>
        </w:r>
      </w:ins>
      <w:r w:rsidR="007D03E3" w:rsidRPr="00E81B1B">
        <w:fldChar w:fldCharType="end"/>
      </w:r>
      <w:r w:rsidRPr="00E81B1B">
        <w:t xml:space="preserve"> der Biegeversuche</w:t>
      </w:r>
      <w:bookmarkEnd w:id="6072"/>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4CCE7751" w:rsidR="00897121" w:rsidRDefault="6E7E6C3D" w:rsidP="00FF3588">
      <w:pPr>
        <w:rPr>
          <w:ins w:id="6076" w:author="Stefan Behring [2]" w:date="2021-12-22T00:45:00Z"/>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zeigt eine gute Übereinstimmung mit den Versuchsergebnissen. Die nach Biegetheorie und mittels FE</w:t>
      </w:r>
      <w:ins w:id="6077" w:author="Stefan Behring [2]" w:date="2021-12-22T00:35:00Z">
        <w:r w:rsidR="000D37AD">
          <w:rPr>
            <w:rFonts w:eastAsia="Calibri"/>
            <w:szCs w:val="20"/>
          </w:rPr>
          <w:t>-Modells</w:t>
        </w:r>
      </w:ins>
      <w:r w:rsidRPr="00E81B1B">
        <w:rPr>
          <w:rFonts w:eastAsia="Calibri"/>
          <w:szCs w:val="20"/>
        </w:rPr>
        <w:t xml:space="preserve"> berechneten Spannungen an der Holzunterkante betragen unter Eigenlast und einer Prüflast von 150 kN etwa 23 N/mm² bzw. 25 N/mm² für die 10 cm bzw. die 12 cm starke Betondecke. Diese Festigkeit entspricht etwa dem charakteristischen </w:t>
      </w:r>
      <w:r w:rsidR="00FF3588" w:rsidRPr="00E81B1B">
        <w:rPr>
          <w:rFonts w:eastAsia="Calibri"/>
          <w:szCs w:val="20"/>
        </w:rPr>
        <w:t>Festigkeitsw</w:t>
      </w:r>
      <w:r w:rsidRPr="00E81B1B">
        <w:rPr>
          <w:rFonts w:eastAsia="Calibri"/>
          <w:szCs w:val="20"/>
        </w:rPr>
        <w:t>ert</w:t>
      </w:r>
      <w:ins w:id="6078" w:author="Stefan Behring [2]" w:date="2021-12-22T00:37:00Z">
        <w:r w:rsidR="00A56CA7">
          <w:rPr>
            <w:rFonts w:eastAsia="Calibri"/>
            <w:szCs w:val="20"/>
          </w:rPr>
          <w:t xml:space="preserve"> für Gl24 h</w:t>
        </w:r>
      </w:ins>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ins w:id="6079" w:author="Carsten Hein" w:date="2022-01-14T10:17:00Z">
            <w:r w:rsidR="00916225" w:rsidRPr="00916225">
              <w:rPr>
                <w:rFonts w:eastAsia="Calibri"/>
                <w:noProof/>
                <w:szCs w:val="20"/>
                <w:rPrChange w:id="6080" w:author="Carsten Hein" w:date="2022-01-14T10:17:00Z">
                  <w:rPr/>
                </w:rPrChange>
              </w:rPr>
              <w:t>(DIN EN 14080:2013-09, 2013)</w:t>
            </w:r>
          </w:ins>
          <w:del w:id="6081" w:author="Carsten Hein" w:date="2022-01-03T08:40:00Z">
            <w:r w:rsidR="00FF3588" w:rsidRPr="00E81B1B" w:rsidDel="009737A6">
              <w:rPr>
                <w:rFonts w:eastAsia="Calibri"/>
                <w:noProof/>
                <w:szCs w:val="20"/>
              </w:rPr>
              <w:delText>(DIN EN 14080:2013-09, 2013)</w:delText>
            </w:r>
          </w:del>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6082" w:author="Stefan Behring [2]" w:date="2021-12-22T00:37:00Z">
        <w:r w:rsidR="00183B17">
          <w:rPr>
            <w:rFonts w:eastAsia="Calibri"/>
            <w:szCs w:val="20"/>
          </w:rPr>
          <w:t xml:space="preserve"> bei Ansatz </w:t>
        </w:r>
      </w:ins>
      <w:ins w:id="6083" w:author="Stefan Behring [2]" w:date="2021-12-22T00:38:00Z">
        <w:r w:rsidR="00183B17">
          <w:rPr>
            <w:rFonts w:eastAsia="Calibri"/>
            <w:szCs w:val="20"/>
          </w:rPr>
          <w:t>der mittleren F</w:t>
        </w:r>
        <w:r w:rsidR="00066F56">
          <w:rPr>
            <w:rFonts w:eastAsia="Calibri"/>
            <w:szCs w:val="20"/>
          </w:rPr>
          <w:t>estigkeitswerte</w:t>
        </w:r>
      </w:ins>
      <w:r w:rsidRPr="00E81B1B">
        <w:rPr>
          <w:rFonts w:eastAsia="Calibri"/>
          <w:szCs w:val="20"/>
        </w:rPr>
        <w:t>. Die Verformungswerte nach</w:t>
      </w:r>
      <w:ins w:id="6084" w:author="Stefan Behring [2]" w:date="2021-12-22T00:38:00Z">
        <w:r w:rsidR="00066F56">
          <w:rPr>
            <w:rFonts w:eastAsia="Calibri"/>
            <w:szCs w:val="20"/>
          </w:rPr>
          <w:t xml:space="preserve"> der</w:t>
        </w:r>
      </w:ins>
      <w:r w:rsidRPr="00E81B1B">
        <w:rPr>
          <w:rFonts w:eastAsia="Calibri"/>
          <w:szCs w:val="20"/>
        </w:rPr>
        <w:t xml:space="preserve"> FE-Berechnung </w:t>
      </w:r>
      <w:r w:rsidRPr="00E81B1B">
        <w:rPr>
          <w:rFonts w:eastAsia="Calibri"/>
          <w:szCs w:val="20"/>
        </w:rPr>
        <w:lastRenderedPageBreak/>
        <w:t>betragen</w:t>
      </w:r>
      <w:ins w:id="6085"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6086" w:author="Jan Wenker" w:date="2021-12-16T11:22:00Z">
        <w:r w:rsidR="006502F7">
          <w:rPr>
            <w:rFonts w:eastAsia="Calibri"/>
            <w:szCs w:val="20"/>
          </w:rPr>
          <w:t>,</w:t>
        </w:r>
      </w:ins>
      <w:r w:rsidR="00AD7C2D" w:rsidRPr="00E81B1B">
        <w:rPr>
          <w:rFonts w:eastAsia="Calibri"/>
          <w:szCs w:val="20"/>
        </w:rPr>
        <w:t xml:space="preserve"> </w:t>
      </w:r>
      <w:ins w:id="6087" w:author="Stefan Behring [2]"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6088"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6089" w:author="Stefan Behring [2]" w:date="2021-12-22T00:40:00Z">
        <w:r w:rsidR="00BE1984">
          <w:rPr>
            <w:rFonts w:eastAsia="Calibri"/>
            <w:szCs w:val="20"/>
          </w:rPr>
          <w:t>und für die 12er De</w:t>
        </w:r>
      </w:ins>
      <w:ins w:id="6090" w:author="Stefan Behring [2]" w:date="2021-12-22T00:41:00Z">
        <w:r w:rsidR="00BE1984">
          <w:rPr>
            <w:rFonts w:eastAsia="Calibri"/>
            <w:szCs w:val="20"/>
          </w:rPr>
          <w:t>cke</w:t>
        </w:r>
      </w:ins>
      <w:del w:id="6091" w:author="Stefan Behring [2]" w:date="2021-12-22T00:40:00Z">
        <w:r w:rsidRPr="00E81B1B" w:rsidDel="00BE1984">
          <w:rPr>
            <w:rFonts w:eastAsia="Calibri"/>
            <w:szCs w:val="20"/>
          </w:rPr>
          <w:delText>bzw</w:delText>
        </w:r>
      </w:del>
      <w:del w:id="6092" w:author="Stefan Behring [2]"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6093" w:author="Jan Wenker" w:date="2021-12-16T11:33:00Z">
        <w:del w:id="6094" w:author="Stefan Behring [2]" w:date="2021-12-22T00:41:00Z">
          <w:r w:rsidR="001C3087" w:rsidDel="00BE1984">
            <w:rPr>
              <w:rFonts w:eastAsia="Calibri"/>
              <w:szCs w:val="20"/>
            </w:rPr>
            <w:delText>m</w:delText>
          </w:r>
        </w:del>
      </w:ins>
      <w:del w:id="6095" w:author="Stefan Behring [2]" w:date="2021-12-22T00:41:00Z">
        <w:r w:rsidR="00FF3588" w:rsidRPr="00E81B1B" w:rsidDel="00BE1984">
          <w:rPr>
            <w:rFonts w:eastAsia="Calibri"/>
            <w:szCs w:val="20"/>
          </w:rPr>
          <w:delText>r 10 cm bzw. 12 cm starken Beton</w:delText>
        </w:r>
      </w:del>
      <w:ins w:id="6096" w:author="Jan Wenker" w:date="2021-12-16T11:34:00Z">
        <w:del w:id="6097" w:author="Stefan Behring [2]" w:date="2021-12-22T00:41:00Z">
          <w:r w:rsidR="001C3087" w:rsidDel="00BE1984">
            <w:rPr>
              <w:rFonts w:eastAsia="Calibri"/>
              <w:szCs w:val="20"/>
            </w:rPr>
            <w:delText>teil</w:delText>
          </w:r>
        </w:del>
      </w:ins>
      <w:del w:id="6098" w:author="Stefan Behring [2]"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6099"/>
      <w:r w:rsidR="00FF3588" w:rsidRPr="00E81B1B">
        <w:rPr>
          <w:rFonts w:eastAsia="Calibri"/>
          <w:szCs w:val="20"/>
        </w:rPr>
        <w:t xml:space="preserve">Die gemessene Durchbiegung liegt </w:t>
      </w:r>
      <w:r w:rsidR="000418EF" w:rsidRPr="00E81B1B">
        <w:rPr>
          <w:rFonts w:eastAsia="Calibri"/>
          <w:szCs w:val="20"/>
        </w:rPr>
        <w:t xml:space="preserve">im Mittel bei 35 </w:t>
      </w:r>
      <w:ins w:id="6100" w:author="Jan Wenker" w:date="2021-12-16T11:22:00Z">
        <w:r w:rsidR="00605D81">
          <w:rPr>
            <w:rFonts w:eastAsia="Calibri"/>
            <w:szCs w:val="20"/>
          </w:rPr>
          <w:t xml:space="preserve">mm </w:t>
        </w:r>
      </w:ins>
      <w:r w:rsidR="000418EF" w:rsidRPr="00E81B1B">
        <w:rPr>
          <w:rFonts w:eastAsia="Calibri"/>
          <w:szCs w:val="20"/>
        </w:rPr>
        <w:t>bzw. 41 mm.</w:t>
      </w:r>
      <w:commentRangeEnd w:id="6099"/>
      <w:r w:rsidR="008B41AF">
        <w:rPr>
          <w:rStyle w:val="Kommentarzeichen"/>
        </w:rPr>
        <w:commentReference w:id="6099"/>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4AE818A1" w:rsidR="007D03E3" w:rsidRPr="00E81B1B" w:rsidRDefault="00655F8D" w:rsidP="00FF3588">
      <w:pPr>
        <w:rPr>
          <w:rFonts w:eastAsia="Calibri"/>
          <w:szCs w:val="20"/>
        </w:rPr>
      </w:pPr>
      <w:r w:rsidRPr="00E81B1B">
        <w:rPr>
          <w:rFonts w:eastAsia="Calibri"/>
          <w:szCs w:val="20"/>
        </w:rPr>
        <w:t xml:space="preserve"> Der </w:t>
      </w:r>
      <w:commentRangeStart w:id="6101"/>
      <w:r w:rsidR="007D03E3" w:rsidRPr="00E81B1B">
        <w:rPr>
          <w:rFonts w:eastAsia="Calibri"/>
          <w:szCs w:val="20"/>
        </w:rPr>
        <w:t>Schubspannungsverlauf</w:t>
      </w:r>
      <w:commentRangeEnd w:id="6101"/>
      <w:r w:rsidR="002565F8">
        <w:rPr>
          <w:rStyle w:val="Kommentarzeichen"/>
        </w:rPr>
        <w:commentReference w:id="6101"/>
      </w:r>
      <w:r w:rsidR="007D03E3" w:rsidRPr="00E81B1B">
        <w:rPr>
          <w:rFonts w:eastAsia="Calibri"/>
          <w:szCs w:val="20"/>
        </w:rPr>
        <w:t xml:space="preserve"> wurde anhand der </w:t>
      </w:r>
      <w:del w:id="6102" w:author="Jan Wenker" w:date="2021-12-16T11:23:00Z">
        <w:r w:rsidR="007D03E3" w:rsidRPr="00E81B1B" w:rsidDel="004F5053">
          <w:rPr>
            <w:rFonts w:eastAsia="Calibri"/>
            <w:szCs w:val="20"/>
          </w:rPr>
          <w:delText xml:space="preserve">Messungen </w:delText>
        </w:r>
      </w:del>
      <w:ins w:id="6103" w:author="Jan Wenker" w:date="2021-12-16T11:23:00Z">
        <w:r w:rsidR="004F5053">
          <w:rPr>
            <w:rFonts w:eastAsia="Calibri"/>
            <w:szCs w:val="20"/>
          </w:rPr>
          <w:t>Messergebnisse</w:t>
        </w:r>
        <w:r w:rsidR="004F5053" w:rsidRPr="00E81B1B">
          <w:rPr>
            <w:rFonts w:eastAsia="Calibri"/>
            <w:szCs w:val="20"/>
          </w:rPr>
          <w:t xml:space="preserve"> </w:t>
        </w:r>
      </w:ins>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ins w:id="6104" w:author="Carsten Hein" w:date="2022-01-14T10:17:00Z">
        <w:r w:rsidR="00916225" w:rsidRPr="00E81B1B">
          <w:t xml:space="preserve">Tabelle </w:t>
        </w:r>
        <w:r w:rsidR="00916225">
          <w:rPr>
            <w:noProof/>
          </w:rPr>
          <w:t>13</w:t>
        </w:r>
      </w:ins>
      <w:del w:id="6105" w:author="Carsten Hein" w:date="2022-01-03T08:40:00Z">
        <w:r w:rsidR="007D03E3" w:rsidRPr="00E81B1B" w:rsidDel="009737A6">
          <w:delText>Tabelle 18</w:delText>
        </w:r>
      </w:del>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commentRangeStart w:id="6106"/>
      <w:r w:rsidR="005E2CBC" w:rsidRPr="00E81B1B">
        <w:rPr>
          <w:rFonts w:eastAsia="Calibri"/>
          <w:szCs w:val="20"/>
        </w:rPr>
        <w:t>anhand</w:t>
      </w:r>
      <w:r w:rsidR="009279F5" w:rsidRPr="00E81B1B">
        <w:rPr>
          <w:rFonts w:eastAsia="Calibri"/>
          <w:szCs w:val="20"/>
        </w:rPr>
        <w:t xml:space="preserve"> </w:t>
      </w:r>
      <w:commentRangeEnd w:id="6106"/>
      <w:r w:rsidR="00D048D0">
        <w:rPr>
          <w:rStyle w:val="Kommentarzeichen"/>
        </w:rPr>
        <w:commentReference w:id="6106"/>
      </w:r>
      <w:r w:rsidR="007D03E3" w:rsidRPr="00E81B1B">
        <w:rPr>
          <w:rFonts w:eastAsia="Calibri"/>
          <w:szCs w:val="20"/>
        </w:rPr>
        <w:t xml:space="preserve">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ins w:id="6107" w:author="Carsten Hein" w:date="2022-01-14T10:17:00Z">
        <w:r w:rsidR="00916225" w:rsidRPr="00E81B1B">
          <w:t xml:space="preserve">Gl. </w:t>
        </w:r>
        <w:r w:rsidR="00916225">
          <w:rPr>
            <w:noProof/>
          </w:rPr>
          <w:t>14</w:t>
        </w:r>
      </w:ins>
      <w:del w:id="6108" w:author="Carsten Hein" w:date="2022-01-03T08:40:00Z">
        <w:r w:rsidR="00B44B05" w:rsidRPr="00E81B1B" w:rsidDel="009737A6">
          <w:delText>Gl. 16</w:delText>
        </w:r>
      </w:del>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ins w:id="6109" w:author="Carsten Hein" w:date="2022-01-14T10:17:00Z">
        <w:r w:rsidR="00916225" w:rsidRPr="00E81B1B">
          <w:t xml:space="preserve">Gl. </w:t>
        </w:r>
        <w:r w:rsidR="00916225">
          <w:rPr>
            <w:noProof/>
          </w:rPr>
          <w:t>15</w:t>
        </w:r>
      </w:ins>
      <w:del w:id="6110" w:author="Carsten Hein" w:date="2022-01-03T08:40:00Z">
        <w:r w:rsidR="002611A3" w:rsidRPr="00E81B1B" w:rsidDel="009737A6">
          <w:delText>Gl. 17</w:delText>
        </w:r>
      </w:del>
      <w:r w:rsidR="002611A3" w:rsidRPr="00E81B1B">
        <w:rPr>
          <w:rFonts w:eastAsia="Calibri"/>
          <w:szCs w:val="20"/>
        </w:rPr>
        <w:fldChar w:fldCharType="end"/>
      </w:r>
      <w:r w:rsidR="007D03E3" w:rsidRPr="00E81B1B">
        <w:rPr>
          <w:rFonts w:eastAsia="Calibri"/>
          <w:szCs w:val="20"/>
        </w:rPr>
        <w:t xml:space="preserve">. Die Variable </w:t>
      </w:r>
      <w:commentRangeStart w:id="6111"/>
      <w:r w:rsidR="007D03E3" w:rsidRPr="00E81B1B">
        <w:rPr>
          <w:rFonts w:eastAsia="Calibri"/>
          <w:szCs w:val="20"/>
        </w:rPr>
        <w:t>Δx</w:t>
      </w:r>
      <w:commentRangeEnd w:id="6111"/>
      <w:r w:rsidR="00CB7B7C">
        <w:rPr>
          <w:rStyle w:val="Kommentarzeichen"/>
        </w:rPr>
        <w:commentReference w:id="6111"/>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w:t>
      </w:r>
      <w:commentRangeStart w:id="6112"/>
      <w:r w:rsidR="002611A3" w:rsidRPr="00E81B1B">
        <w:rPr>
          <w:rFonts w:eastAsia="Calibri"/>
          <w:szCs w:val="20"/>
        </w:rPr>
        <w:t xml:space="preserve">Die resultierenden Schubspannungsverläufe sowie die theoretisch ermittelten sind </w:t>
      </w:r>
      <w:commentRangeEnd w:id="6112"/>
      <w:r w:rsidR="001B4937">
        <w:rPr>
          <w:rStyle w:val="Kommentarzeichen"/>
        </w:rPr>
        <w:commentReference w:id="6112"/>
      </w:r>
      <w:r w:rsidR="002611A3" w:rsidRPr="00E81B1B">
        <w:rPr>
          <w:rFonts w:eastAsia="Calibri"/>
          <w:szCs w:val="20"/>
        </w:rPr>
        <w:t xml:space="preserve">in </w:t>
      </w:r>
      <w:commentRangeStart w:id="6113"/>
      <w:r w:rsidR="002611A3" w:rsidRPr="00E81B1B">
        <w:rPr>
          <w:rFonts w:eastAsia="Calibri"/>
          <w:szCs w:val="20"/>
        </w:rPr>
        <w:fldChar w:fldCharType="begin"/>
      </w:r>
      <w:r w:rsidR="002611A3" w:rsidRPr="00E81B1B">
        <w:rPr>
          <w:rFonts w:eastAsia="Calibri"/>
          <w:szCs w:val="20"/>
        </w:rPr>
        <w:instrText xml:space="preserve"> REF _Ref82373008 \h </w:instrText>
      </w:r>
      <w:r w:rsidR="002611A3" w:rsidRPr="00E81B1B">
        <w:rPr>
          <w:rFonts w:eastAsia="Calibri"/>
          <w:szCs w:val="20"/>
        </w:rPr>
      </w:r>
      <w:r w:rsidR="002611A3" w:rsidRPr="00E81B1B">
        <w:rPr>
          <w:rFonts w:eastAsia="Calibri"/>
          <w:szCs w:val="20"/>
        </w:rPr>
        <w:fldChar w:fldCharType="separate"/>
      </w:r>
      <w:ins w:id="6114" w:author="Carsten Hein" w:date="2022-01-14T10:17:00Z">
        <w:r w:rsidR="00916225" w:rsidRPr="00E81B1B">
          <w:t xml:space="preserve">Abbildung </w:t>
        </w:r>
        <w:r w:rsidR="00916225">
          <w:rPr>
            <w:noProof/>
          </w:rPr>
          <w:t>68</w:t>
        </w:r>
      </w:ins>
      <w:del w:id="6115" w:author="Carsten Hein" w:date="2022-01-03T08:40:00Z">
        <w:r w:rsidR="00B44B05" w:rsidRPr="00E81B1B" w:rsidDel="009737A6">
          <w:delText>Abbildung 70</w:delText>
        </w:r>
      </w:del>
      <w:r w:rsidR="002611A3" w:rsidRPr="00E81B1B">
        <w:rPr>
          <w:rFonts w:eastAsia="Calibri"/>
          <w:szCs w:val="20"/>
        </w:rPr>
        <w:fldChar w:fldCharType="end"/>
      </w:r>
      <w:commentRangeEnd w:id="6113"/>
      <w:r w:rsidR="00DC165B">
        <w:rPr>
          <w:rStyle w:val="Kommentarzeichen"/>
        </w:rPr>
        <w:commentReference w:id="6113"/>
      </w:r>
      <w:r w:rsidR="002611A3" w:rsidRPr="00E81B1B">
        <w:rPr>
          <w:rFonts w:eastAsia="Calibri"/>
          <w:szCs w:val="20"/>
        </w:rPr>
        <w:t xml:space="preserve"> für ein Lastniveau von 100 kN dargestellt. Die Spitzen zwischen den Spannungsplateaus sind </w:t>
      </w:r>
      <w:del w:id="6116" w:author="Jan Wenker" w:date="2021-12-16T11:25:00Z">
        <w:r w:rsidR="002611A3" w:rsidRPr="00E81B1B" w:rsidDel="00D90271">
          <w:rPr>
            <w:rFonts w:eastAsia="Calibri"/>
            <w:szCs w:val="20"/>
          </w:rPr>
          <w:delText xml:space="preserve">naturgemäß </w:delText>
        </w:r>
      </w:del>
      <w:ins w:id="6117" w:author="Jan Wenker" w:date="2021-12-16T11:25:00Z">
        <w:r w:rsidR="00D90271">
          <w:rPr>
            <w:rFonts w:eastAsia="Calibri"/>
            <w:szCs w:val="20"/>
          </w:rPr>
          <w:t>erwartungsgemäß</w:t>
        </w:r>
        <w:r w:rsidR="00D90271" w:rsidRPr="00E81B1B">
          <w:rPr>
            <w:rFonts w:eastAsia="Calibri"/>
            <w:szCs w:val="20"/>
          </w:rPr>
          <w:t xml:space="preserve"> </w:t>
        </w:r>
      </w:ins>
      <w:r w:rsidR="002611A3" w:rsidRPr="00E81B1B">
        <w:rPr>
          <w:rFonts w:eastAsia="Calibri"/>
          <w:szCs w:val="20"/>
        </w:rPr>
        <w:t xml:space="preserve">vorhanden </w:t>
      </w:r>
      <w:commentRangeStart w:id="6118"/>
      <w:r w:rsidR="002611A3" w:rsidRPr="00E81B1B">
        <w:rPr>
          <w:rFonts w:eastAsia="Calibri"/>
          <w:szCs w:val="20"/>
        </w:rPr>
        <w:t xml:space="preserve">und lediglich die Plateaus selbst betrachtet. </w:t>
      </w:r>
      <w:commentRangeEnd w:id="6118"/>
      <w:r w:rsidR="00CB4AAC">
        <w:rPr>
          <w:rStyle w:val="Kommentarzeichen"/>
        </w:rPr>
        <w:commentReference w:id="6118"/>
      </w:r>
      <w:r w:rsidR="002611A3" w:rsidRPr="00E81B1B">
        <w:rPr>
          <w:rFonts w:eastAsia="Calibri"/>
          <w:szCs w:val="20"/>
        </w:rPr>
        <w:t xml:space="preserve">In einigen Fällen, bspw. B-TK-E3-FG-2 oder B-NK-E3-2, zeigen die Messungen eine sehr gute Übereinstimmung mit den theoretisch ermittelten Spannungen. Abweichungen lassen sich unter anderem dadurch erklären, dass der Beton E-Modul lediglich geschätzt wurde. Weiterhin handelt es sich bei Beton um einen inhomogenen </w:t>
      </w:r>
      <w:del w:id="6119" w:author="Stefan Behring [2]" w:date="2021-12-22T00:52:00Z">
        <w:r w:rsidR="002611A3" w:rsidRPr="00E81B1B" w:rsidDel="00952205">
          <w:rPr>
            <w:rFonts w:eastAsia="Calibri"/>
            <w:szCs w:val="20"/>
          </w:rPr>
          <w:delText>S</w:delText>
        </w:r>
      </w:del>
      <w:ins w:id="6120" w:author="Stefan Behring [2]" w:date="2021-12-22T00:52:00Z">
        <w:r w:rsidR="00952205">
          <w:rPr>
            <w:rFonts w:eastAsia="Calibri"/>
            <w:szCs w:val="20"/>
          </w:rPr>
          <w:t>Werks</w:t>
        </w:r>
      </w:ins>
      <w:r w:rsidR="002611A3" w:rsidRPr="00E81B1B">
        <w:rPr>
          <w:rFonts w:eastAsia="Calibri"/>
          <w:szCs w:val="20"/>
        </w:rPr>
        <w:t>toff mit Luftporen und Gesteinsanteilen.</w:t>
      </w:r>
      <w:del w:id="6121" w:author="Stefan Behring [2]" w:date="2021-12-22T00:53:00Z">
        <w:r w:rsidR="002611A3" w:rsidRPr="00E81B1B" w:rsidDel="001C47D3">
          <w:rPr>
            <w:rFonts w:eastAsia="Calibri"/>
            <w:szCs w:val="20"/>
          </w:rPr>
          <w:delText xml:space="preserve"> Bei der Positionierung der DMS wurde darauf geachtet</w:delText>
        </w:r>
      </w:del>
      <w:ins w:id="6122" w:author="Jan Wenker" w:date="2021-12-16T11:26:00Z">
        <w:del w:id="6123" w:author="Stefan Behring [2]" w:date="2021-12-22T00:53:00Z">
          <w:r w:rsidR="009276B3" w:rsidDel="001C47D3">
            <w:rPr>
              <w:rFonts w:eastAsia="Calibri"/>
              <w:szCs w:val="20"/>
            </w:rPr>
            <w:delText>,</w:delText>
          </w:r>
        </w:del>
      </w:ins>
      <w:del w:id="6124" w:author="Stefan Behring [2]" w:date="2021-12-22T00:53:00Z">
        <w:r w:rsidR="002611A3" w:rsidRPr="00E81B1B" w:rsidDel="001C47D3">
          <w:rPr>
            <w:rFonts w:eastAsia="Calibri"/>
            <w:szCs w:val="20"/>
          </w:rPr>
          <w:delText xml:space="preserve"> größere Inhomogenitäten zu vermeiden, wobei die abweichende Position bei der Auswertung rechnerisch </w:delText>
        </w:r>
        <w:commentRangeStart w:id="6125"/>
        <w:r w:rsidR="002611A3" w:rsidRPr="00E81B1B" w:rsidDel="001C47D3">
          <w:rPr>
            <w:rFonts w:eastAsia="Calibri"/>
            <w:szCs w:val="20"/>
          </w:rPr>
          <w:delText>berücksichtigt</w:delText>
        </w:r>
      </w:del>
      <w:commentRangeEnd w:id="6125"/>
      <w:r w:rsidR="001C47D3">
        <w:rPr>
          <w:rStyle w:val="Kommentarzeichen"/>
        </w:rPr>
        <w:commentReference w:id="6125"/>
      </w:r>
      <w:del w:id="6126" w:author="Stefan Behring [2]" w:date="2021-12-22T00:53:00Z">
        <w:r w:rsidR="002611A3" w:rsidRPr="00E81B1B" w:rsidDel="001C47D3">
          <w:rPr>
            <w:rFonts w:eastAsia="Calibri"/>
            <w:szCs w:val="20"/>
          </w:rPr>
          <w:delText xml:space="preserve"> wurde. Dennoch ist es stets möglich, dass ein Messergebnis durch eine Inhomogenität unterhalb des Dehnmessstreifens verfälscht wird</w:delText>
        </w:r>
      </w:del>
      <w:r w:rsidR="002611A3"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0629A1"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54263CB3" w:rsidR="007D03E3" w:rsidRPr="00E81B1B" w:rsidRDefault="007D03E3" w:rsidP="00A6707B">
            <w:pPr>
              <w:pStyle w:val="Beschriftung"/>
              <w:jc w:val="center"/>
            </w:pPr>
            <w:bookmarkStart w:id="6127" w:name="_Ref82372578"/>
            <w:r w:rsidRPr="00E81B1B">
              <w:t xml:space="preserve">Gl. </w:t>
            </w:r>
            <w:r>
              <w:fldChar w:fldCharType="begin"/>
            </w:r>
            <w:r>
              <w:instrText>SEQ Formel \* ARABIC</w:instrText>
            </w:r>
            <w:r>
              <w:fldChar w:fldCharType="separate"/>
            </w:r>
            <w:ins w:id="6128" w:author="Carsten Hein" w:date="2022-01-14T10:17:00Z">
              <w:r w:rsidR="00916225">
                <w:rPr>
                  <w:noProof/>
                </w:rPr>
                <w:t>14</w:t>
              </w:r>
            </w:ins>
            <w:del w:id="6129" w:author="Carsten Hein" w:date="2022-01-14T10:17:00Z">
              <w:r w:rsidR="009737A6" w:rsidDel="00916225">
                <w:rPr>
                  <w:noProof/>
                </w:rPr>
                <w:delText>16</w:delText>
              </w:r>
            </w:del>
            <w:r>
              <w:fldChar w:fldCharType="end"/>
            </w:r>
            <w:bookmarkEnd w:id="6127"/>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30CA9D1" w:rsidR="007D03E3" w:rsidRPr="00E81B1B" w:rsidRDefault="007D03E3" w:rsidP="00A6707B">
            <w:pPr>
              <w:pStyle w:val="Beschriftung"/>
              <w:jc w:val="center"/>
            </w:pPr>
            <w:bookmarkStart w:id="6130" w:name="_Ref82372585"/>
            <w:r w:rsidRPr="00E81B1B">
              <w:t xml:space="preserve">Gl. </w:t>
            </w:r>
            <w:r>
              <w:fldChar w:fldCharType="begin"/>
            </w:r>
            <w:r>
              <w:instrText>SEQ Formel \* ARABIC</w:instrText>
            </w:r>
            <w:r>
              <w:fldChar w:fldCharType="separate"/>
            </w:r>
            <w:ins w:id="6131" w:author="Carsten Hein" w:date="2022-01-14T10:17:00Z">
              <w:r w:rsidR="00916225">
                <w:rPr>
                  <w:noProof/>
                </w:rPr>
                <w:t>15</w:t>
              </w:r>
            </w:ins>
            <w:del w:id="6132" w:author="Carsten Hein" w:date="2022-01-14T10:17:00Z">
              <w:r w:rsidR="009737A6" w:rsidDel="00916225">
                <w:rPr>
                  <w:noProof/>
                </w:rPr>
                <w:delText>17</w:delText>
              </w:r>
            </w:del>
            <w:r>
              <w:fldChar w:fldCharType="end"/>
            </w:r>
            <w:bookmarkEnd w:id="6130"/>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6133"/>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6133"/>
      <w:r w:rsidR="00B44B05">
        <w:rPr>
          <w:rStyle w:val="Kommentarzeichen"/>
        </w:rPr>
        <w:commentReference w:id="6133"/>
      </w:r>
    </w:p>
    <w:p w14:paraId="60957577" w14:textId="4CED3599" w:rsidR="00704811" w:rsidRPr="00E81B1B" w:rsidRDefault="002611A3" w:rsidP="009279F5">
      <w:pPr>
        <w:pStyle w:val="Beschriftung"/>
      </w:pPr>
      <w:bookmarkStart w:id="6134" w:name="_Toc93048389"/>
      <w:r w:rsidRPr="00E81B1B">
        <w:t xml:space="preserve">Abbildung </w:t>
      </w:r>
      <w:r>
        <w:fldChar w:fldCharType="begin"/>
      </w:r>
      <w:r>
        <w:instrText>SEQ Abbildung \* ARABIC</w:instrText>
      </w:r>
      <w:r>
        <w:fldChar w:fldCharType="separate"/>
      </w:r>
      <w:ins w:id="6135" w:author="Carsten Hein" w:date="2022-01-14T10:17:00Z">
        <w:r w:rsidR="00916225">
          <w:rPr>
            <w:noProof/>
          </w:rPr>
          <w:t>59</w:t>
        </w:r>
      </w:ins>
      <w:del w:id="6136" w:author="Carsten Hein" w:date="2021-12-28T15:52:00Z">
        <w:r w:rsidR="00950524" w:rsidRPr="00E81B1B" w:rsidDel="0010707D">
          <w:rPr>
            <w:noProof/>
          </w:rPr>
          <w:delText>61</w:delText>
        </w:r>
      </w:del>
      <w:r>
        <w:fldChar w:fldCharType="end"/>
      </w:r>
      <w:r w:rsidRPr="00E81B1B">
        <w:t xml:space="preserve"> Gegenüberstellung des experimentell und des theoretisch ermittelten Schubspannungsverlauf in der Fuge der Biegeversuchsprobekörper bei einem Lastniveau von 100 kN</w:t>
      </w:r>
      <w:bookmarkEnd w:id="6134"/>
    </w:p>
    <w:p w14:paraId="2EFF06D2" w14:textId="57FCD536"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ins w:id="6137" w:author="Carsten Hein" w:date="2022-01-14T10:17:00Z">
        <w:r w:rsidR="00916225" w:rsidRPr="00E81B1B">
          <w:t xml:space="preserve">Abbildung </w:t>
        </w:r>
        <w:r w:rsidR="00916225">
          <w:rPr>
            <w:noProof/>
          </w:rPr>
          <w:t>60</w:t>
        </w:r>
      </w:ins>
      <w:del w:id="6138" w:author="Carsten Hein" w:date="2022-01-03T08:40:00Z">
        <w:r w:rsidR="00B44B05" w:rsidRPr="00E81B1B" w:rsidDel="009737A6">
          <w:delText>Abbildung 62</w:delText>
        </w:r>
      </w:del>
      <w:r w:rsidRPr="00E81B1B">
        <w:fldChar w:fldCharType="end"/>
      </w:r>
      <w:r w:rsidRPr="00E81B1B">
        <w:t xml:space="preserve"> dargestellten Normalspannungsverläufe über die Höhe des Verbundquerschnitts für ein Lastniveau von 100 kN. Der </w:t>
      </w:r>
      <w:commentRangeStart w:id="6139"/>
      <w:r w:rsidRPr="00E81B1B">
        <w:t>Spannungsverlauf</w:t>
      </w:r>
      <w:commentRangeEnd w:id="6139"/>
      <w:r w:rsidR="007E7185">
        <w:rPr>
          <w:rStyle w:val="Kommentarzeichen"/>
        </w:rPr>
        <w:commentReference w:id="6139"/>
      </w:r>
      <w:r w:rsidRPr="00E81B1B">
        <w:t xml:space="preserve"> wurde als linear angenommen und die Spannungen in den äußersten Randfasern extrapoliert. Die mithilfe der </w:t>
      </w:r>
      <w:commentRangeStart w:id="6140"/>
      <w:r w:rsidRPr="00E81B1B">
        <w:t>FEM</w:t>
      </w:r>
      <w:commentRangeEnd w:id="6140"/>
      <w:r w:rsidR="007579C2">
        <w:rPr>
          <w:rStyle w:val="Kommentarzeichen"/>
        </w:rPr>
        <w:commentReference w:id="6140"/>
      </w:r>
      <w:r w:rsidRPr="00E81B1B">
        <w:t xml:space="preserve"> ermittelten Spannungen an der Unterkante </w:t>
      </w:r>
      <w:commentRangeStart w:id="6141"/>
      <w:r w:rsidRPr="00E81B1B">
        <w:t xml:space="preserve">betragen 17.7 </w:t>
      </w:r>
      <w:ins w:id="6142" w:author="Jan Wenker" w:date="2021-12-16T11:28:00Z">
        <w:r w:rsidR="00213170" w:rsidRPr="00E81B1B">
          <w:t xml:space="preserve">N/mm² </w:t>
        </w:r>
        <w:commentRangeStart w:id="6143"/>
        <w:commentRangeEnd w:id="6143"/>
        <w:r w:rsidR="00213170">
          <w:rPr>
            <w:rStyle w:val="Kommentarzeichen"/>
          </w:rPr>
          <w:commentReference w:id="6143"/>
        </w:r>
      </w:ins>
      <w:r w:rsidRPr="00E81B1B">
        <w:t>bzw. 16.2</w:t>
      </w:r>
      <w:ins w:id="6144" w:author="Jan Wenker" w:date="2021-12-16T11:29:00Z">
        <w:r w:rsidR="00213170">
          <w:t> </w:t>
        </w:r>
      </w:ins>
      <w:del w:id="6145" w:author="Jan Wenker" w:date="2021-12-16T11:29:00Z">
        <w:r w:rsidRPr="00E81B1B" w:rsidDel="00213170">
          <w:delText xml:space="preserve"> </w:delText>
        </w:r>
      </w:del>
      <w:r w:rsidRPr="00E81B1B">
        <w:t xml:space="preserve">N/mm² </w:t>
      </w:r>
      <w:commentRangeEnd w:id="6141"/>
      <w:r w:rsidR="006E1F31">
        <w:rPr>
          <w:rStyle w:val="Kommentarzeichen"/>
        </w:rPr>
        <w:commentReference w:id="6141"/>
      </w:r>
      <w:r w:rsidRPr="00E81B1B">
        <w:t xml:space="preserve">für eine 10 </w:t>
      </w:r>
      <w:ins w:id="6146" w:author="Jan Wenker" w:date="2021-12-16T11:28:00Z">
        <w:r w:rsidR="006E1F31">
          <w:t xml:space="preserve">cm </w:t>
        </w:r>
      </w:ins>
      <w:r w:rsidRPr="00E81B1B">
        <w:t>bzw. 12 cm starke Betonplatte. Die gemessenen Spannungen</w:t>
      </w:r>
      <w:r w:rsidR="00A02F88" w:rsidRPr="00E81B1B">
        <w:t xml:space="preserve"> werden im Mittel um </w:t>
      </w:r>
      <w:r w:rsidR="00A02F88" w:rsidRPr="00E81B1B">
        <w:lastRenderedPageBreak/>
        <w:t>12</w:t>
      </w:r>
      <w:ins w:id="6147" w:author="Jan Wenker" w:date="2021-12-16T11:28:00Z">
        <w:r w:rsidR="006E1F31">
          <w:t xml:space="preserve"> </w:t>
        </w:r>
      </w:ins>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7134D1EE" w:rsidR="00EC74EF" w:rsidRPr="00E81B1B" w:rsidRDefault="00EC74EF" w:rsidP="00EC74EF">
      <w:pPr>
        <w:pStyle w:val="Beschriftung"/>
      </w:pPr>
      <w:bookmarkStart w:id="6148" w:name="_Ref83242764"/>
      <w:bookmarkStart w:id="6149" w:name="_Toc93048390"/>
      <w:r w:rsidRPr="00E81B1B">
        <w:t xml:space="preserve">Abbildung </w:t>
      </w:r>
      <w:r>
        <w:fldChar w:fldCharType="begin"/>
      </w:r>
      <w:r>
        <w:instrText>SEQ Abbildung \* ARABIC</w:instrText>
      </w:r>
      <w:r>
        <w:fldChar w:fldCharType="separate"/>
      </w:r>
      <w:ins w:id="6150" w:author="Carsten Hein" w:date="2022-01-14T10:17:00Z">
        <w:r w:rsidR="00916225">
          <w:rPr>
            <w:noProof/>
          </w:rPr>
          <w:t>60</w:t>
        </w:r>
      </w:ins>
      <w:del w:id="6151" w:author="Carsten Hein" w:date="2021-12-28T15:52:00Z">
        <w:r w:rsidR="00950524" w:rsidRPr="00E81B1B" w:rsidDel="0010707D">
          <w:rPr>
            <w:noProof/>
          </w:rPr>
          <w:delText>62</w:delText>
        </w:r>
      </w:del>
      <w:r>
        <w:fldChar w:fldCharType="end"/>
      </w:r>
      <w:bookmarkEnd w:id="6148"/>
      <w:r w:rsidRPr="00E81B1B">
        <w:t xml:space="preserve"> Messtechnisch ermittelte Normalspannungsverläufe über die Höhe des Verbundquerschnitts in Feldmitte</w:t>
      </w:r>
      <w:bookmarkEnd w:id="6149"/>
    </w:p>
    <w:p w14:paraId="632817F8" w14:textId="1346C8C5" w:rsidR="003A770D" w:rsidRPr="00E81B1B" w:rsidRDefault="4C11F93A" w:rsidP="001076D7">
      <w:pPr>
        <w:pStyle w:val="berschrift2"/>
        <w:numPr>
          <w:ilvl w:val="1"/>
          <w:numId w:val="29"/>
        </w:numPr>
      </w:pPr>
      <w:bookmarkStart w:id="6152" w:name="_Toc92091758"/>
      <w:bookmarkStart w:id="6153" w:name="_Toc92092200"/>
      <w:bookmarkStart w:id="6154" w:name="_Toc92092312"/>
      <w:bookmarkStart w:id="6155" w:name="_Toc93048295"/>
      <w:r>
        <w:t>Forschung und Entwicklung zu einer abgesetzten Auflagerkonstruktion</w:t>
      </w:r>
      <w:bookmarkEnd w:id="6152"/>
      <w:bookmarkEnd w:id="6153"/>
      <w:bookmarkEnd w:id="6154"/>
      <w:bookmarkEnd w:id="6155"/>
    </w:p>
    <w:p w14:paraId="2D8FEAB7" w14:textId="36B55D38" w:rsidR="00C016BF" w:rsidRDefault="00C016BF">
      <w:pPr>
        <w:pStyle w:val="Listenabsatz"/>
        <w:numPr>
          <w:ilvl w:val="2"/>
          <w:numId w:val="29"/>
        </w:numPr>
        <w:rPr>
          <w:ins w:id="6156" w:author="Stefan Behring [2]" w:date="2021-12-22T01:01:00Z"/>
        </w:rPr>
        <w:pPrChange w:id="6157" w:author="Stefan Behring [2]" w:date="2021-12-22T01:01:00Z">
          <w:pPr/>
        </w:pPrChange>
      </w:pPr>
      <w:ins w:id="6158" w:author="Stefan Behring [2]" w:date="2021-12-22T01:01:00Z">
        <w:r>
          <w:t>Stand der Technik</w:t>
        </w:r>
      </w:ins>
    </w:p>
    <w:p w14:paraId="52146C88" w14:textId="659DC1BF"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ins w:id="6159" w:author="Carsten Hein" w:date="2022-01-14T10:17:00Z">
        <w:r w:rsidR="00916225" w:rsidRPr="00E81B1B">
          <w:t xml:space="preserve">Abbildung </w:t>
        </w:r>
        <w:r w:rsidR="00916225">
          <w:rPr>
            <w:noProof/>
          </w:rPr>
          <w:t>61</w:t>
        </w:r>
      </w:ins>
      <w:del w:id="6160" w:author="Carsten Hein" w:date="2022-01-03T08:40:00Z">
        <w:r w:rsidR="00B44B05" w:rsidRPr="00E81B1B" w:rsidDel="009737A6">
          <w:delText>Abbildung 63</w:delText>
        </w:r>
      </w:del>
      <w:r w:rsidRPr="00E81B1B">
        <w:fldChar w:fldCharType="end"/>
      </w:r>
      <w:r w:rsidRPr="00E81B1B">
        <w:t xml:space="preserve"> gezeigt, </w:t>
      </w:r>
      <w:commentRangeStart w:id="6161"/>
      <w:del w:id="6162" w:author="Stefan Behring [2]" w:date="2021-12-22T01:01:00Z">
        <w:r w:rsidRPr="00E81B1B" w:rsidDel="00C016BF">
          <w:delText>werden</w:delText>
        </w:r>
        <w:r w:rsidR="760CF52A" w:rsidRPr="00E81B1B" w:rsidDel="00C016BF">
          <w:delText xml:space="preserve"> </w:delText>
        </w:r>
        <w:r w:rsidRPr="00E81B1B" w:rsidDel="00C016BF">
          <w:delText xml:space="preserve">im </w:delText>
        </w:r>
        <w:r w:rsidR="00561768" w:rsidRPr="00E81B1B" w:rsidDel="00C016BF">
          <w:delText>Holz- und</w:delText>
        </w:r>
      </w:del>
      <w:r w:rsidR="00561768" w:rsidRPr="00E81B1B">
        <w:t xml:space="preserve"> </w:t>
      </w:r>
      <w:r w:rsidRPr="00E81B1B">
        <w:t>Holz-Hybridbau häufig eingesetzt</w:t>
      </w:r>
      <w:commentRangeEnd w:id="6161"/>
      <w:r w:rsidR="00FF701D">
        <w:rPr>
          <w:rStyle w:val="Kommentarzeichen"/>
        </w:rPr>
        <w:commentReference w:id="6161"/>
      </w:r>
      <w:r w:rsidRPr="00E81B1B">
        <w:t xml:space="preserve">. Insbesondere bei </w:t>
      </w:r>
      <w:r w:rsidR="760CF52A" w:rsidRPr="00E81B1B">
        <w:t>höheren</w:t>
      </w:r>
      <w:r w:rsidRPr="00E81B1B">
        <w:t xml:space="preserve"> Gebäude</w:t>
      </w:r>
      <w:r w:rsidR="001F355F" w:rsidRPr="00E81B1B">
        <w:t>n</w:t>
      </w:r>
      <w:r w:rsidRPr="00E81B1B">
        <w:t xml:space="preserve"> ist die</w:t>
      </w:r>
      <w:ins w:id="6163" w:author="Jan Wenker" w:date="2021-12-16T11:29:00Z">
        <w:r w:rsidR="007113FC">
          <w:t>se</w:t>
        </w:r>
      </w:ins>
      <w:r w:rsidRPr="00E81B1B">
        <w:t xml:space="preserve"> Detaillösung vorteilhaft, d</w:t>
      </w:r>
      <w:r w:rsidR="760CF52A" w:rsidRPr="00E81B1B">
        <w:t xml:space="preserve">a die </w:t>
      </w:r>
      <w:del w:id="6164" w:author="Jan Wenker" w:date="2021-12-16T11:30:00Z">
        <w:r w:rsidR="760CF52A" w:rsidRPr="00E81B1B" w:rsidDel="002F6AE9">
          <w:delText xml:space="preserve">Querdruckfestigkeit </w:delText>
        </w:r>
      </w:del>
      <w:ins w:id="6165" w:author="Jan Wenker" w:date="2021-12-16T11:30:00Z">
        <w:r w:rsidR="002F6AE9">
          <w:t>D</w:t>
        </w:r>
        <w:r w:rsidR="002F6AE9" w:rsidRPr="00E81B1B">
          <w:t xml:space="preserve">ruckfestigkeit </w:t>
        </w:r>
      </w:ins>
      <w:r w:rsidR="760CF52A" w:rsidRPr="00E81B1B">
        <w:t xml:space="preserve">des Holzes </w:t>
      </w:r>
      <w:ins w:id="6166" w:author="Jan Wenker" w:date="2021-12-16T11:30:00Z">
        <w:r w:rsidR="002F6AE9">
          <w:t xml:space="preserve">quer zur Faser </w:t>
        </w:r>
      </w:ins>
      <w:r w:rsidR="760CF52A" w:rsidRPr="00E81B1B">
        <w:t xml:space="preserve">nicht ausreichend ist, um Lasten aus den oberen Geschossen </w:t>
      </w:r>
      <w:del w:id="6167" w:author="Stefan Behring [2]" w:date="2021-12-22T01:02:00Z">
        <w:r w:rsidR="760CF52A" w:rsidRPr="00E81B1B" w:rsidDel="00EE27EB">
          <w:delText>durchzuleiten</w:delText>
        </w:r>
      </w:del>
      <w:ins w:id="6168" w:author="Stefan Behring [2]" w:date="2021-12-22T01:02:00Z">
        <w:r w:rsidR="00EE27EB">
          <w:t>aufzunehmen</w:t>
        </w:r>
      </w:ins>
      <w:r w:rsidR="760CF52A" w:rsidRPr="00E81B1B">
        <w:t>. Stattdessen</w:t>
      </w:r>
      <w:r w:rsidRPr="00E81B1B">
        <w:t xml:space="preserve"> </w:t>
      </w:r>
      <w:del w:id="6169" w:author="Stefan Behring [2]" w:date="2021-12-22T01:02:00Z">
        <w:r w:rsidR="760CF52A" w:rsidRPr="00E81B1B" w:rsidDel="0057146A">
          <w:delText xml:space="preserve">liegt </w:delText>
        </w:r>
      </w:del>
      <w:ins w:id="6170" w:author="Stefan Behring [2]" w:date="2021-12-22T01:02:00Z">
        <w:r w:rsidR="0057146A">
          <w:t>wird</w:t>
        </w:r>
        <w:r w:rsidR="0057146A" w:rsidRPr="00E81B1B">
          <w:t xml:space="preserve"> </w:t>
        </w:r>
      </w:ins>
      <w:r w:rsidR="760CF52A" w:rsidRPr="00E81B1B">
        <w:t>die Betonplatte auf den Stützen oder Unterzügen auf</w:t>
      </w:r>
      <w:ins w:id="6171" w:author="Stefan Behring [2]" w:date="2021-12-22T01:02:00Z">
        <w:r w:rsidR="0057146A">
          <w:t xml:space="preserve">gelegt und </w:t>
        </w:r>
        <w:r w:rsidR="005157CB">
          <w:t>Druckkräfte somit über de</w:t>
        </w:r>
      </w:ins>
      <w:ins w:id="6172" w:author="Stefan Behring [2]" w:date="2021-12-22T01:03:00Z">
        <w:r w:rsidR="005157CB">
          <w:t>n Beton von Geschoss zu Geschoss übertragen.</w:t>
        </w:r>
      </w:ins>
      <w:r w:rsidR="760CF52A" w:rsidRPr="00E81B1B">
        <w:t xml:space="preserve"> </w:t>
      </w:r>
      <w:del w:id="6173" w:author="Stefan Behring [2]" w:date="2021-12-22T01:03:00Z">
        <w:r w:rsidR="760CF52A" w:rsidRPr="00E81B1B" w:rsidDel="005157CB">
          <w:delText>und d</w:delText>
        </w:r>
      </w:del>
      <w:ins w:id="6174" w:author="Stefan Behring [2]" w:date="2021-12-22T01:03:00Z">
        <w:r w:rsidR="005157CB">
          <w:t>D</w:t>
        </w:r>
      </w:ins>
      <w:r w:rsidR="760CF52A" w:rsidRPr="00E81B1B">
        <w:t>ie Querkraft wird durch Schrauben</w:t>
      </w:r>
      <w:ins w:id="6175" w:author="Stefan Behring [2]" w:date="2021-12-22T01:03:00Z">
        <w:r w:rsidR="002E363C">
          <w:t xml:space="preserve"> von der Betonplatte</w:t>
        </w:r>
      </w:ins>
      <w:r w:rsidR="760CF52A" w:rsidRPr="00E81B1B">
        <w:t xml:space="preserve"> in das Holz </w:t>
      </w:r>
      <w:del w:id="6176" w:author="Stefan Behring [2]" w:date="2021-12-22T01:03:00Z">
        <w:r w:rsidR="760CF52A" w:rsidRPr="00E81B1B" w:rsidDel="004C2E77">
          <w:delText>eingeleitet</w:delText>
        </w:r>
      </w:del>
      <w:ins w:id="6177" w:author="Stefan Behring [2]" w:date="2021-12-22T01:04:00Z">
        <w:r w:rsidR="004C2E77">
          <w:t>rückgehangen</w:t>
        </w:r>
      </w:ins>
      <w:r w:rsidR="760CF52A" w:rsidRPr="00E81B1B">
        <w:t xml:space="preserve">. Diese Detaillösung </w:t>
      </w:r>
      <w:r w:rsidR="760CF52A" w:rsidRPr="00E81B1B">
        <w:rPr>
          <w:rFonts w:eastAsia="Myriad Pro" w:cs="Myriad Pro"/>
          <w:szCs w:val="20"/>
        </w:rPr>
        <w:t>bietet großen Gestaltungsspielraum</w:t>
      </w:r>
      <w:ins w:id="6178" w:author="Stefan Behring [2]" w:date="2021-12-22T01:04:00Z">
        <w:r w:rsidR="004C2E77">
          <w:rPr>
            <w:rFonts w:eastAsia="Myriad Pro" w:cs="Myriad Pro"/>
            <w:szCs w:val="20"/>
          </w:rPr>
          <w:t>.</w:t>
        </w:r>
      </w:ins>
      <w:del w:id="6179" w:author="Stefan Behring [2]" w:date="2021-12-22T01:04:00Z">
        <w:r w:rsidR="760CF52A" w:rsidRPr="00E81B1B" w:rsidDel="004C2E77">
          <w:rPr>
            <w:rFonts w:eastAsia="Myriad Pro" w:cs="Myriad Pro"/>
            <w:szCs w:val="20"/>
          </w:rPr>
          <w:delText xml:space="preserve"> und wird daher häufig ausgeführt</w:delText>
        </w:r>
      </w:del>
      <w:del w:id="6180" w:author="Stefan Behring [2]" w:date="2021-12-22T01:05:00Z">
        <w:r w:rsidR="00561768" w:rsidRPr="00E81B1B" w:rsidDel="002832BE">
          <w:rPr>
            <w:rFonts w:eastAsia="Myriad Pro" w:cs="Myriad Pro"/>
            <w:szCs w:val="20"/>
          </w:rPr>
          <w:delText>.</w:delText>
        </w:r>
        <w:r w:rsidR="760CF52A" w:rsidRPr="00E81B1B" w:rsidDel="002832BE">
          <w:rPr>
            <w:rFonts w:eastAsia="Myriad Pro" w:cs="Myriad Pro"/>
            <w:szCs w:val="20"/>
          </w:rPr>
          <w:delText xml:space="preserve"> </w:delText>
        </w:r>
        <w:r w:rsidR="00561768" w:rsidRPr="00E81B1B" w:rsidDel="002832BE">
          <w:rPr>
            <w:rFonts w:eastAsia="Myriad Pro" w:cs="Myriad Pro"/>
            <w:szCs w:val="20"/>
          </w:rPr>
          <w:delText>J</w:delText>
        </w:r>
        <w:r w:rsidR="760CF52A" w:rsidRPr="00E81B1B" w:rsidDel="002832BE">
          <w:rPr>
            <w:rFonts w:eastAsia="Myriad Pro" w:cs="Myriad Pro"/>
            <w:szCs w:val="20"/>
          </w:rPr>
          <w:delText>edoch</w:delText>
        </w:r>
      </w:del>
      <w:ins w:id="6181" w:author="Stefan Behring [2]" w:date="2021-12-22T01:05:00Z">
        <w:r w:rsidR="002832BE">
          <w:rPr>
            <w:rFonts w:eastAsia="Myriad Pro" w:cs="Myriad Pro"/>
            <w:szCs w:val="20"/>
          </w:rPr>
          <w:t>und</w:t>
        </w:r>
      </w:ins>
      <w:r w:rsidR="760CF52A" w:rsidRPr="00E81B1B">
        <w:rPr>
          <w:rFonts w:eastAsia="Myriad Pro" w:cs="Myriad Pro"/>
          <w:szCs w:val="20"/>
        </w:rPr>
        <w:t xml:space="preserve"> </w:t>
      </w:r>
      <w:r w:rsidR="00561768" w:rsidRPr="00E81B1B">
        <w:rPr>
          <w:rFonts w:eastAsia="Myriad Pro" w:cs="Myriad Pro"/>
          <w:szCs w:val="20"/>
        </w:rPr>
        <w:t xml:space="preserve">wurde </w:t>
      </w:r>
      <w:del w:id="6182" w:author="Stefan Behring [2]" w:date="2021-12-22T01:05:00Z">
        <w:r w:rsidR="00561768" w:rsidRPr="00E81B1B" w:rsidDel="00A6143D">
          <w:rPr>
            <w:rFonts w:eastAsia="Myriad Pro" w:cs="Myriad Pro"/>
            <w:szCs w:val="20"/>
          </w:rPr>
          <w:delText>sie</w:delText>
        </w:r>
      </w:del>
      <w:r w:rsidR="00561768" w:rsidRPr="00E81B1B">
        <w:rPr>
          <w:rFonts w:eastAsia="Myriad Pro" w:cs="Myriad Pro"/>
          <w:szCs w:val="20"/>
        </w:rPr>
        <w:t xml:space="preserve"> bisher nur </w:t>
      </w:r>
      <w:del w:id="6183" w:author="Stefan Behring [2]" w:date="2021-12-22T01:05:00Z">
        <w:r w:rsidR="00561768" w:rsidRPr="00E81B1B" w:rsidDel="00A6143D">
          <w:rPr>
            <w:rFonts w:eastAsia="Myriad Pro" w:cs="Myriad Pro"/>
            <w:szCs w:val="20"/>
          </w:rPr>
          <w:delText>an</w:delText>
        </w:r>
        <w:r w:rsidR="760CF52A" w:rsidRPr="00E81B1B" w:rsidDel="00A6143D">
          <w:rPr>
            <w:rFonts w:eastAsia="Myriad Pro" w:cs="Myriad Pro"/>
            <w:szCs w:val="20"/>
          </w:rPr>
          <w:delText xml:space="preserve"> mechanisch verbundene</w:delText>
        </w:r>
      </w:del>
      <w:ins w:id="6184" w:author="Jan Wenker" w:date="2021-12-16T11:30:00Z">
        <w:del w:id="6185" w:author="Stefan Behring [2]" w:date="2021-12-22T01:05:00Z">
          <w:r w:rsidR="002F6AE9" w:rsidDel="00A6143D">
            <w:rPr>
              <w:rFonts w:eastAsia="Myriad Pro" w:cs="Myriad Pro"/>
              <w:szCs w:val="20"/>
            </w:rPr>
            <w:delText>n</w:delText>
          </w:r>
        </w:del>
      </w:ins>
      <w:del w:id="6186" w:author="Stefan Behring [2]" w:date="2021-12-22T01:05:00Z">
        <w:r w:rsidR="760CF52A" w:rsidRPr="00E81B1B" w:rsidDel="00A6143D">
          <w:rPr>
            <w:rFonts w:eastAsia="Myriad Pro" w:cs="Myriad Pro"/>
            <w:szCs w:val="20"/>
          </w:rPr>
          <w:delText xml:space="preserve"> </w:delText>
        </w:r>
      </w:del>
      <w:ins w:id="6187" w:author="Stefan Behring [2]" w:date="2021-12-22T01:05:00Z">
        <w:r w:rsidR="00A6143D">
          <w:rPr>
            <w:rFonts w:eastAsia="Myriad Pro" w:cs="Myriad Pro"/>
            <w:szCs w:val="20"/>
          </w:rPr>
          <w:t xml:space="preserve">bei </w:t>
        </w:r>
      </w:ins>
      <w:r w:rsidR="760CF52A" w:rsidRPr="00E81B1B">
        <w:rPr>
          <w:rFonts w:eastAsia="Myriad Pro" w:cs="Myriad Pro"/>
          <w:szCs w:val="20"/>
        </w:rPr>
        <w:t>Holz-Beton-Verbunddecken</w:t>
      </w:r>
      <w:r w:rsidR="00561768" w:rsidRPr="00E81B1B">
        <w:rPr>
          <w:rFonts w:eastAsia="Myriad Pro" w:cs="Myriad Pro"/>
          <w:szCs w:val="20"/>
        </w:rPr>
        <w:t xml:space="preserve"> </w:t>
      </w:r>
      <w:ins w:id="6188" w:author="Stefan Behring [2]" w:date="2021-12-22T01:05:00Z">
        <w:r w:rsidR="00A6143D">
          <w:rPr>
            <w:rFonts w:eastAsia="Myriad Pro" w:cs="Myriad Pro"/>
            <w:szCs w:val="20"/>
          </w:rPr>
          <w:t xml:space="preserve">mit </w:t>
        </w:r>
      </w:ins>
      <w:ins w:id="6189" w:author="Stefan Behring [2]" w:date="2021-12-22T01:06:00Z">
        <w:r w:rsidR="00A6143D">
          <w:rPr>
            <w:rFonts w:eastAsia="Myriad Pro" w:cs="Myriad Pro"/>
            <w:szCs w:val="20"/>
          </w:rPr>
          <w:t xml:space="preserve">Schrauben </w:t>
        </w:r>
        <w:r w:rsidR="0023155C">
          <w:rPr>
            <w:rFonts w:eastAsia="Myriad Pro" w:cs="Myriad Pro"/>
            <w:szCs w:val="20"/>
          </w:rPr>
          <w:t>oder Kerven als Schubverbinder ausgeführt</w:t>
        </w:r>
      </w:ins>
      <w:del w:id="6190" w:author="Stefan Behring [2]" w:date="2021-12-22T01:06:00Z">
        <w:r w:rsidR="00561768" w:rsidRPr="00E81B1B" w:rsidDel="0023155C">
          <w:rPr>
            <w:rFonts w:eastAsia="Myriad Pro" w:cs="Myriad Pro"/>
            <w:szCs w:val="20"/>
          </w:rPr>
          <w:delText>erprobt</w:delText>
        </w:r>
      </w:del>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ins w:id="6191" w:author="Stefan Behring [2]" w:date="2021-12-22T01:06:00Z">
        <w:r w:rsidR="0023155C">
          <w:rPr>
            <w:rFonts w:eastAsia="Myriad Pro" w:cs="Myriad Pro"/>
            <w:szCs w:val="20"/>
          </w:rPr>
          <w:t>se</w:t>
        </w:r>
      </w:ins>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ins w:id="6192" w:author="Stefan Behring [2]" w:date="2021-12-22T01:06:00Z">
        <w:r w:rsidR="00CF28B7">
          <w:rPr>
            <w:rFonts w:eastAsia="Myriad Pro" w:cs="Myriad Pro"/>
            <w:szCs w:val="20"/>
          </w:rPr>
          <w:t xml:space="preserve"> zu bewerten</w:t>
        </w:r>
      </w:ins>
      <w:r w:rsidR="00561768" w:rsidRPr="00E81B1B">
        <w:rPr>
          <w:rFonts w:eastAsia="Myriad Pro" w:cs="Myriad Pro"/>
          <w:szCs w:val="20"/>
        </w:rPr>
        <w:t xml:space="preserve">, da ein reißverschlussartiges Versagen der </w:t>
      </w:r>
      <w:del w:id="6193" w:author="Stefan Behring [2]" w:date="2021-12-22T01:07:00Z">
        <w:r w:rsidR="00561768" w:rsidRPr="00E81B1B" w:rsidDel="00CF28B7">
          <w:rPr>
            <w:rFonts w:eastAsia="Myriad Pro" w:cs="Myriad Pro"/>
            <w:szCs w:val="20"/>
          </w:rPr>
          <w:delText>der</w:delText>
        </w:r>
      </w:del>
      <w:r w:rsidR="00561768" w:rsidRPr="00E81B1B">
        <w:rPr>
          <w:rFonts w:eastAsia="Myriad Pro" w:cs="Myriad Pro"/>
          <w:szCs w:val="20"/>
        </w:rPr>
        <w:t xml:space="preserve"> Fuge auftreten könnte</w:t>
      </w:r>
      <w:r w:rsidR="760CF52A" w:rsidRPr="00E81B1B">
        <w:rPr>
          <w:rFonts w:eastAsia="Myriad Pro" w:cs="Myriad Pro"/>
          <w:szCs w:val="20"/>
        </w:rPr>
        <w:t xml:space="preserve">. </w:t>
      </w:r>
    </w:p>
    <w:p w14:paraId="14472699" w14:textId="17502196" w:rsidR="6E7E6C3D" w:rsidRPr="00E81B1B" w:rsidRDefault="00561768" w:rsidP="6E7E6C3D">
      <w:pPr>
        <w:rPr>
          <w:rFonts w:eastAsia="Calibri"/>
          <w:szCs w:val="20"/>
        </w:rPr>
      </w:pPr>
      <w:del w:id="6194" w:author="Stefan Behring [2]" w:date="2021-12-22T01:07:00Z">
        <w:r w:rsidRPr="00E81B1B" w:rsidDel="00C86263">
          <w:delText xml:space="preserve">Jedoch weisen </w:delText>
        </w:r>
      </w:del>
      <w:r w:rsidR="760CF52A"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ins w:id="6195" w:author="Carsten Hein" w:date="2022-01-14T10:17:00Z">
        <w:r w:rsidR="00916225">
          <w:rPr>
            <w:noProof/>
          </w:rPr>
          <w:t xml:space="preserve"> (Augustin &amp; Zimmer, 2016)</w:t>
        </w:r>
      </w:ins>
      <w:del w:id="6196" w:author="Carsten Hein" w:date="2022-01-03T08:40:00Z">
        <w:r w:rsidR="760CF52A" w:rsidRPr="00E81B1B" w:rsidDel="009737A6">
          <w:rPr>
            <w:noProof/>
          </w:rPr>
          <w:delText>(Augustin &amp; Zimmer, 2016)</w:delText>
        </w:r>
      </w:del>
      <w:r w:rsidR="005A2DF7" w:rsidRPr="00E81B1B">
        <w:fldChar w:fldCharType="end"/>
      </w:r>
      <w:r w:rsidR="760CF52A" w:rsidRPr="00E81B1B">
        <w:t xml:space="preserve"> zu Ausklinkungen an geklebten BSH/BSP-Plattenbalken</w:t>
      </w:r>
      <w:ins w:id="6197" w:author="Stefan Behring [2]" w:date="2021-12-22T01:07:00Z">
        <w:r w:rsidR="00C86263">
          <w:t xml:space="preserve"> deuten</w:t>
        </w:r>
      </w:ins>
      <w:r w:rsidR="760CF52A" w:rsidRPr="00E81B1B">
        <w:t xml:space="preserve"> darauf hin, dass eine Verstärkung mit Vollgewindeschrauben eine wirksame Sicherung gegen ein Aufreißen der Klebefuge darstell</w:t>
      </w:r>
      <w:ins w:id="6198" w:author="Stefan Behring [2]" w:date="2021-12-22T01:07:00Z">
        <w:r w:rsidR="009F00B7">
          <w:t>t</w:t>
        </w:r>
      </w:ins>
      <w:del w:id="6199" w:author="Stefan Behring [2]" w:date="2021-12-22T01:07:00Z">
        <w:r w:rsidR="760CF52A" w:rsidRPr="00E81B1B" w:rsidDel="009F00B7">
          <w:delText>en</w:delText>
        </w:r>
      </w:del>
      <w:r w:rsidR="760CF52A" w:rsidRPr="00E81B1B">
        <w:t xml:space="preserve">. Auf dieser Grundlage wurden </w:t>
      </w:r>
      <w:del w:id="6200" w:author="Stefan Behring [2]" w:date="2021-12-22T01:08:00Z">
        <w:r w:rsidR="760CF52A" w:rsidRPr="00E81B1B" w:rsidDel="009F00B7">
          <w:delText>von</w:delText>
        </w:r>
        <w:r w:rsidR="760CF52A" w:rsidRPr="00E81B1B" w:rsidDel="00FF4A07">
          <w:delText xml:space="preserve"> im Rahmen </w:delText>
        </w:r>
        <w:r w:rsidR="00247282" w:rsidRPr="00E81B1B" w:rsidDel="00FF4A07">
          <w:delText xml:space="preserve">der </w:delText>
        </w:r>
        <w:r w:rsidR="760CF52A" w:rsidRPr="00E81B1B" w:rsidDel="00FF4A07">
          <w:delText>Masterarbeit</w:delText>
        </w:r>
      </w:del>
      <w:r w:rsidR="760CF52A" w:rsidRPr="00E81B1B">
        <w:t xml:space="preserve">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916225">
            <w:rPr>
              <w:noProof/>
            </w:rPr>
            <w:t>(Weddeling, 2020)</w:t>
          </w:r>
          <w:r w:rsidR="00247282" w:rsidRPr="00E81B1B">
            <w:fldChar w:fldCharType="end"/>
          </w:r>
        </w:sdtContent>
      </w:sdt>
      <w:r w:rsidR="00247282" w:rsidRPr="00E81B1B">
        <w:t xml:space="preserve"> </w:t>
      </w:r>
      <w:r w:rsidR="760CF52A" w:rsidRPr="00E81B1B">
        <w:t xml:space="preserve">Details zu einer äquivalenten Lösung für Holz-Beton-Verbunddecken ausgearbeitet. </w:t>
      </w:r>
      <w:del w:id="6201" w:author="Stefan Behring [2]" w:date="2021-12-22T01:09:00Z">
        <w:r w:rsidR="00247282" w:rsidRPr="00E81B1B" w:rsidDel="00C173D2">
          <w:delText>D</w:delText>
        </w:r>
        <w:r w:rsidR="760CF52A" w:rsidRPr="00E81B1B" w:rsidDel="00C173D2">
          <w:delText>iese</w:delText>
        </w:r>
        <w:r w:rsidR="00247282" w:rsidRPr="00E81B1B" w:rsidDel="00C173D2">
          <w:delText>r</w:delText>
        </w:r>
        <w:r w:rsidR="760CF52A" w:rsidRPr="00E81B1B" w:rsidDel="00C173D2">
          <w:delText xml:space="preserve"> Gedanke</w:delText>
        </w:r>
        <w:r w:rsidR="00247282" w:rsidRPr="00E81B1B" w:rsidDel="00C173D2">
          <w:delText xml:space="preserve"> wurde </w:delText>
        </w:r>
        <w:r w:rsidR="760CF52A" w:rsidRPr="00E81B1B" w:rsidDel="00C173D2">
          <w:delText>aufgegriffen</w:delText>
        </w:r>
      </w:del>
      <w:del w:id="6202" w:author="Stefan Behring [2]" w:date="2021-12-22T01:10:00Z">
        <w:r w:rsidR="760CF52A" w:rsidRPr="00E81B1B" w:rsidDel="0020343C">
          <w:delText xml:space="preserve"> und eine Auflagerkonstruktion sowie ein passendes Versuchskonzept erarbeitet. </w:delText>
        </w:r>
      </w:del>
      <w:ins w:id="6203" w:author="Stefan Behring [2]"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3D19BCAE" w:rsidR="00145552" w:rsidRPr="00E81B1B" w:rsidRDefault="00145552" w:rsidP="00145552">
      <w:pPr>
        <w:pStyle w:val="Beschriftung"/>
        <w:rPr>
          <w:rFonts w:eastAsia="Calibri"/>
          <w:szCs w:val="20"/>
        </w:rPr>
      </w:pPr>
      <w:bookmarkStart w:id="6204" w:name="_Ref80096971"/>
      <w:bookmarkStart w:id="6205" w:name="_Toc93048391"/>
      <w:r w:rsidRPr="00E81B1B">
        <w:t xml:space="preserve">Abbildung </w:t>
      </w:r>
      <w:r>
        <w:fldChar w:fldCharType="begin"/>
      </w:r>
      <w:r>
        <w:instrText>SEQ Abbildung \* ARABIC</w:instrText>
      </w:r>
      <w:r>
        <w:fldChar w:fldCharType="separate"/>
      </w:r>
      <w:ins w:id="6206" w:author="Carsten Hein" w:date="2022-01-14T10:17:00Z">
        <w:r w:rsidR="00916225">
          <w:rPr>
            <w:noProof/>
          </w:rPr>
          <w:t>61</w:t>
        </w:r>
      </w:ins>
      <w:del w:id="6207" w:author="Carsten Hein" w:date="2021-12-28T15:52:00Z">
        <w:r w:rsidR="00950524" w:rsidRPr="00E81B1B" w:rsidDel="0010707D">
          <w:rPr>
            <w:noProof/>
          </w:rPr>
          <w:delText>63</w:delText>
        </w:r>
      </w:del>
      <w:r>
        <w:fldChar w:fldCharType="end"/>
      </w:r>
      <w:bookmarkEnd w:id="6204"/>
      <w:r w:rsidRPr="00E81B1B">
        <w:t xml:space="preserve"> Abgesetztes Auflager in einem hybriden Bürogebäude in Schöppingen (Quelle: </w:t>
      </w:r>
      <w:ins w:id="6208" w:author="Jan Wenker" w:date="2021-12-16T11:29:00Z">
        <w:r w:rsidR="007113FC">
          <w:t>Brüninghoff Group</w:t>
        </w:r>
      </w:ins>
      <w:del w:id="6209" w:author="Jan Wenker" w:date="2021-12-16T11:29:00Z">
        <w:r w:rsidRPr="00E81B1B" w:rsidDel="007113FC">
          <w:delText>brueninghoff.de</w:delText>
        </w:r>
      </w:del>
      <w:r w:rsidRPr="00E81B1B">
        <w:t>)</w:t>
      </w:r>
      <w:bookmarkEnd w:id="6205"/>
    </w:p>
    <w:p w14:paraId="487F947C" w14:textId="0B599614" w:rsidR="00AB3C4B" w:rsidRPr="00E81B1B" w:rsidRDefault="59ADE3D3" w:rsidP="004B30B3">
      <w:r w:rsidRPr="00E81B1B">
        <w:t xml:space="preserve">Als Grundlage für die </w:t>
      </w:r>
      <w:del w:id="6210" w:author="Stefan Behring [2]" w:date="2021-12-22T01:11:00Z">
        <w:r w:rsidRPr="00E81B1B" w:rsidDel="001A4D2A">
          <w:delText>Konzeptionie</w:delText>
        </w:r>
        <w:r w:rsidR="410A46E8" w:rsidRPr="00E81B1B" w:rsidDel="001A4D2A">
          <w:delText>r</w:delText>
        </w:r>
        <w:r w:rsidRPr="00E81B1B" w:rsidDel="001A4D2A">
          <w:delText xml:space="preserve">ung </w:delText>
        </w:r>
      </w:del>
      <w:ins w:id="6211" w:author="Stefan Behring [2]" w:date="2021-12-22T01:11:00Z">
        <w:r w:rsidR="001A4D2A">
          <w:t>Dimensionierung</w:t>
        </w:r>
        <w:r w:rsidR="001A4D2A" w:rsidRPr="00E81B1B">
          <w:t xml:space="preserve"> </w:t>
        </w:r>
      </w:ins>
      <w:r w:rsidR="410A46E8" w:rsidRPr="00E81B1B">
        <w:t xml:space="preserve">dient </w:t>
      </w:r>
      <w:r w:rsidRPr="00E81B1B">
        <w:t xml:space="preserve">eine </w:t>
      </w:r>
      <w:del w:id="6212" w:author="Stefan Behring [2]" w:date="2021-12-22T01:12:00Z">
        <w:r w:rsidR="1D6274DB" w:rsidRPr="00E81B1B" w:rsidDel="00394111">
          <w:delText xml:space="preserve">Verbunddecke </w:delText>
        </w:r>
      </w:del>
      <w:ins w:id="6213" w:author="Stefan Behring [2]" w:date="2021-12-22T01:12:00Z">
        <w:r w:rsidR="00394111">
          <w:t>HBV-</w:t>
        </w:r>
        <w:r w:rsidR="00CC262A">
          <w:t>Rippen</w:t>
        </w:r>
        <w:r w:rsidR="00394111" w:rsidRPr="00E81B1B">
          <w:t xml:space="preserve">decke </w:t>
        </w:r>
      </w:ins>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del w:id="6214" w:author="Jan Wenker" w:date="2021-12-16T11:31:00Z">
        <w:r w:rsidR="1D6274DB" w:rsidRPr="00E81B1B" w:rsidDel="001837D1">
          <w:delText>Meter</w:delText>
        </w:r>
        <w:r w:rsidRPr="00E81B1B" w:rsidDel="001837D1">
          <w:delText>n</w:delText>
        </w:r>
      </w:del>
      <w:ins w:id="6215" w:author="Jan Wenker" w:date="2021-12-16T11:31:00Z">
        <w:r w:rsidR="001837D1">
          <w:t>m</w:t>
        </w:r>
      </w:ins>
      <w:del w:id="6216" w:author="Stefan Behring [2]" w:date="2021-12-22T01:12:00Z">
        <w:r w:rsidRPr="00E81B1B" w:rsidDel="00CC262A">
          <w:delText xml:space="preserve">, bestehend </w:delText>
        </w:r>
        <w:r w:rsidR="1D6274DB" w:rsidRPr="00E81B1B" w:rsidDel="00CC262A">
          <w:delText xml:space="preserve">aus </w:delText>
        </w:r>
        <w:r w:rsidRPr="00E81B1B" w:rsidDel="00CC262A">
          <w:delText>π</w:delText>
        </w:r>
        <w:r w:rsidR="1D6274DB" w:rsidRPr="00E81B1B" w:rsidDel="00CC262A">
          <w:delText>-Platten mit</w:delText>
        </w:r>
      </w:del>
      <w:ins w:id="6217" w:author="Stefan Behring [2]" w:date="2021-12-22T01:12:00Z">
        <w:r w:rsidR="00CC262A">
          <w:t>und</w:t>
        </w:r>
      </w:ins>
      <w:r w:rsidR="1D6274DB" w:rsidRPr="00E81B1B">
        <w:t xml:space="preserve"> einer Breite von 1.35 </w:t>
      </w:r>
      <w:commentRangeStart w:id="6218"/>
      <w:r w:rsidR="1D6274DB" w:rsidRPr="00E81B1B">
        <w:t>Metern</w:t>
      </w:r>
      <w:commentRangeEnd w:id="6218"/>
      <w:r w:rsidR="00770216">
        <w:rPr>
          <w:rStyle w:val="Kommentarzeichen"/>
        </w:rPr>
        <w:commentReference w:id="6218"/>
      </w:r>
      <w:r w:rsidRPr="00E81B1B">
        <w:t xml:space="preserve">. Die Decke besteht, </w:t>
      </w:r>
      <w:commentRangeStart w:id="6219"/>
      <w:r w:rsidRPr="00E81B1B">
        <w:t xml:space="preserve">wie die </w:t>
      </w:r>
      <w:r w:rsidR="2ACEE038" w:rsidRPr="00E81B1B">
        <w:t>Berechnungen</w:t>
      </w:r>
      <w:r w:rsidRPr="00E81B1B">
        <w:t xml:space="preserve"> aus Kapitel </w:t>
      </w:r>
      <w:r w:rsidR="00561768" w:rsidRPr="00E81B1B">
        <w:fldChar w:fldCharType="begin"/>
      </w:r>
      <w:r w:rsidR="00561768" w:rsidRPr="00E81B1B">
        <w:instrText xml:space="preserve"> REF _Ref82361690 \n \h </w:instrText>
      </w:r>
      <w:r w:rsidR="00561768" w:rsidRPr="00E81B1B">
        <w:fldChar w:fldCharType="separate"/>
      </w:r>
      <w:ins w:id="6220" w:author="Carsten Hein" w:date="2022-01-14T10:17:00Z">
        <w:r w:rsidR="00916225" w:rsidRPr="00404976">
          <w:rPr>
            <w:b/>
            <w:bCs/>
            <w:rPrChange w:id="6221" w:author="Carsten Hein" w:date="2022-01-14T10:20:00Z">
              <w:rPr>
                <w:b/>
                <w:bCs/>
                <w:lang w:val="en-US"/>
              </w:rPr>
            </w:rPrChange>
          </w:rPr>
          <w:t>Error! Reference source not found.</w:t>
        </w:r>
      </w:ins>
      <w:del w:id="6222" w:author="Carsten Hein" w:date="2022-01-03T08:40:00Z">
        <w:r w:rsidR="00561768" w:rsidRPr="00E81B1B" w:rsidDel="009737A6">
          <w:delText>5</w:delText>
        </w:r>
      </w:del>
      <w:r w:rsidR="00561768" w:rsidRPr="00E81B1B">
        <w:fldChar w:fldCharType="end"/>
      </w:r>
      <w:r w:rsidR="00561768" w:rsidRPr="00E81B1B">
        <w:t xml:space="preserve"> </w:t>
      </w:r>
      <w:r w:rsidRPr="00E81B1B">
        <w:t>ergeben ha</w:t>
      </w:r>
      <w:r w:rsidR="2ACEE038" w:rsidRPr="00E81B1B">
        <w:t>ben</w:t>
      </w:r>
      <w:commentRangeEnd w:id="6219"/>
      <w:r w:rsidR="003221B6">
        <w:rPr>
          <w:rStyle w:val="Kommentarzeichen"/>
        </w:rPr>
        <w:commentReference w:id="6219"/>
      </w:r>
      <w:ins w:id="6223" w:author="Stefan Behring [2]" w:date="2021-12-22T01:17:00Z">
        <w:r w:rsidR="00E43670">
          <w:t xml:space="preserve"> </w:t>
        </w:r>
      </w:ins>
      <w:ins w:id="6224" w:author="Stefan Behring [2]" w:date="2021-12-22T01:18:00Z">
        <w:r w:rsidR="00E1454B">
          <w:t>ergeben, dass eine 10er Decke ausreichend ist.</w:t>
        </w:r>
      </w:ins>
      <w:r w:rsidRPr="00E81B1B">
        <w:t>,</w:t>
      </w:r>
      <w:ins w:id="6225" w:author="Stefan Behring [2]" w:date="2021-12-22T01:18:00Z">
        <w:r w:rsidR="005F4B05">
          <w:t xml:space="preserve">Das Detail lässt sich aber nur bei einer 12er Decke </w:t>
        </w:r>
      </w:ins>
      <w:ins w:id="6226" w:author="Stefan Behring [2]" w:date="2021-12-22T01:19:00Z">
        <w:r w:rsidR="005F4B05">
          <w:t>sinnvoll ausführen.</w:t>
        </w:r>
      </w:ins>
      <w:r w:rsidRPr="00E81B1B">
        <w:t xml:space="preserve"> aus einer 12 cm hohen Betonplatte und 24x28 cm</w:t>
      </w:r>
      <w:ins w:id="6227" w:author="Jan Wenker" w:date="2021-12-16T11:32:00Z">
        <w:r w:rsidR="002D6A9A">
          <w:t>²</w:t>
        </w:r>
      </w:ins>
      <w:r w:rsidRPr="00E81B1B">
        <w:t xml:space="preserve"> Balken aus BSH GL24h. </w:t>
      </w:r>
      <w:del w:id="6228" w:author="Stefan Behring [2]" w:date="2021-12-22T01:19:00Z">
        <w:r w:rsidR="6A748421" w:rsidRPr="00E81B1B" w:rsidDel="00E90F16">
          <w:delText xml:space="preserve">Als Einwirkungen wurden analog zu den Berechnungen </w:delText>
        </w:r>
        <w:r w:rsidR="2ACEE038" w:rsidRPr="00E81B1B" w:rsidDel="00E90F16">
          <w:delText>zu</w:delText>
        </w:r>
        <w:r w:rsidR="6A748421" w:rsidRPr="00E81B1B" w:rsidDel="00E90F16">
          <w:delText xml:space="preserve"> </w:delText>
        </w:r>
      </w:del>
      <w:ins w:id="6229" w:author="Jan Wenker" w:date="2021-12-16T11:32:00Z">
        <w:del w:id="6230" w:author="Stefan Behring [2]" w:date="2021-12-22T01:19:00Z">
          <w:r w:rsidR="00A97800" w:rsidDel="00E90F16">
            <w:delText>mit</w:delText>
          </w:r>
          <w:r w:rsidR="00A97800" w:rsidRPr="00E81B1B" w:rsidDel="00E90F16">
            <w:delText xml:space="preserve"> </w:delText>
          </w:r>
        </w:del>
      </w:ins>
      <w:del w:id="6231" w:author="Stefan Behring [2]" w:date="2021-12-22T01:19:00Z">
        <w:r w:rsidR="6A748421" w:rsidRPr="00E81B1B" w:rsidDel="00E90F16">
          <w:delText>2 kN/m² Ausbaulast und 3</w:delText>
        </w:r>
        <w:r w:rsidR="410A46E8" w:rsidRPr="00E81B1B" w:rsidDel="00E90F16">
          <w:delText>,</w:delText>
        </w:r>
        <w:r w:rsidR="6A748421" w:rsidRPr="00E81B1B" w:rsidDel="00E90F16">
          <w:delText>5 kN/m² Nutzlast inklusive Trennwandzuschlag angesetzt</w:delText>
        </w:r>
      </w:del>
      <w:ins w:id="6232" w:author="Stefan Behring [2]" w:date="2021-12-22T01:19:00Z">
        <w:r w:rsidR="00E90F16">
          <w:t>Die Einwirkungen sind gemäß Abschnitt   angenommen wor</w:t>
        </w:r>
      </w:ins>
      <w:ins w:id="6233" w:author="Stefan Behring [2]" w:date="2021-12-22T01:20:00Z">
        <w:r w:rsidR="00E90F16">
          <w:t>den.</w:t>
        </w:r>
      </w:ins>
      <w:r w:rsidR="6A748421" w:rsidRPr="00E81B1B">
        <w:t xml:space="preserve">. </w:t>
      </w:r>
      <w:del w:id="6234" w:author="Stefan Behring [2]" w:date="2021-12-22T01:20:00Z">
        <w:r w:rsidR="6A748421" w:rsidRPr="00E81B1B" w:rsidDel="002878D4">
          <w:delText xml:space="preserve">Die </w:delText>
        </w:r>
        <w:commentRangeStart w:id="6235"/>
        <w:r w:rsidR="6A748421" w:rsidRPr="00E81B1B" w:rsidDel="002878D4">
          <w:delText>Durchlaufwirkung</w:delText>
        </w:r>
      </w:del>
      <w:commentRangeEnd w:id="6235"/>
      <w:r w:rsidR="002878D4">
        <w:rPr>
          <w:rStyle w:val="Kommentarzeichen"/>
        </w:rPr>
        <w:commentReference w:id="6235"/>
      </w:r>
      <w:del w:id="6236" w:author="Stefan Behring [2]" w:date="2021-12-22T01:20:00Z">
        <w:r w:rsidR="6A748421" w:rsidRPr="00E81B1B" w:rsidDel="002878D4">
          <w:delText xml:space="preserve"> des Balkens wird basierend auf </w:delText>
        </w:r>
      </w:del>
      <w:customXmlDelRangeStart w:id="6237" w:author="Stefan Behring [2]" w:date="2021-12-22T01:20:00Z"/>
      <w:sdt>
        <w:sdtPr>
          <w:id w:val="-1832209625"/>
          <w:citation/>
        </w:sdtPr>
        <w:sdtContent>
          <w:customXmlDelRangeEnd w:id="6237"/>
          <w:del w:id="6238" w:author="Stefan Behring [2]" w:date="2021-12-22T01:20:00Z">
            <w:r w:rsidR="00561768" w:rsidRPr="00E81B1B" w:rsidDel="002878D4">
              <w:fldChar w:fldCharType="begin"/>
            </w:r>
            <w:r w:rsidR="00561768" w:rsidRPr="00E81B1B" w:rsidDel="002878D4">
              <w:delInstrText xml:space="preserve"> CITATION Wed20 \l 1031 </w:delInstrText>
            </w:r>
            <w:r w:rsidR="00561768" w:rsidRPr="00E81B1B" w:rsidDel="002878D4">
              <w:fldChar w:fldCharType="separate"/>
            </w:r>
            <w:r w:rsidR="00561768" w:rsidRPr="00E81B1B" w:rsidDel="002878D4">
              <w:delText>(Weddeling, 2020)</w:delText>
            </w:r>
            <w:r w:rsidR="00561768" w:rsidRPr="00E81B1B" w:rsidDel="002878D4">
              <w:fldChar w:fldCharType="end"/>
            </w:r>
          </w:del>
          <w:customXmlDelRangeStart w:id="6239" w:author="Stefan Behring [2]" w:date="2021-12-22T01:20:00Z"/>
        </w:sdtContent>
      </w:sdt>
      <w:customXmlDelRangeEnd w:id="6239"/>
      <w:del w:id="6240" w:author="Stefan Behring [2]" w:date="2021-12-22T01:20:00Z">
        <w:r w:rsidR="00561768" w:rsidRPr="00E81B1B" w:rsidDel="002878D4">
          <w:delText xml:space="preserve"> </w:delText>
        </w:r>
        <w:r w:rsidR="6A748421" w:rsidRPr="00E81B1B" w:rsidDel="002878D4">
          <w:delText xml:space="preserve">mit dem Faktor </w:delText>
        </w:r>
        <w:r w:rsidR="1D6274DB" w:rsidRPr="00E81B1B" w:rsidDel="002878D4">
          <w:delText>1</w:delText>
        </w:r>
      </w:del>
      <w:ins w:id="6241" w:author="Jan Wenker" w:date="2021-12-16T11:33:00Z">
        <w:del w:id="6242" w:author="Stefan Behring [2]" w:date="2021-12-22T01:20:00Z">
          <w:r w:rsidR="00A97800" w:rsidDel="002878D4">
            <w:delText>,</w:delText>
          </w:r>
        </w:del>
      </w:ins>
      <w:del w:id="6243" w:author="Stefan Behring [2]" w:date="2021-12-22T01:20:00Z">
        <w:r w:rsidR="1D6274DB" w:rsidRPr="00E81B1B" w:rsidDel="002878D4">
          <w:delText>.1 berücksichtigt.</w:delText>
        </w:r>
        <w:r w:rsidR="636C5CED" w:rsidRPr="00E81B1B" w:rsidDel="002878D4">
          <w:delText xml:space="preserve"> </w:delText>
        </w:r>
      </w:del>
      <w:del w:id="6244" w:author="Stefan Behring [2]" w:date="2021-12-22T01:21:00Z">
        <w:r w:rsidR="636C5CED" w:rsidRPr="00E81B1B" w:rsidDel="00337A78">
          <w:delText>Daraus ergibt sich eine Belastung von</w:delText>
        </w:r>
      </w:del>
      <w:ins w:id="6245" w:author="Stefan Behring [2]" w:date="2021-12-22T01:21:00Z">
        <w:r w:rsidR="00337A78">
          <w:t>Die Belastung wird mit</w:t>
        </w:r>
      </w:ins>
      <w:r w:rsidR="636C5CED" w:rsidRPr="00E81B1B">
        <w:t xml:space="preserve"> 38 kN für die maßgebende Lastfallkombination (mittlere Einwirkungsdauer)</w:t>
      </w:r>
      <w:ins w:id="6246" w:author="Stefan Behring [2]" w:date="2021-12-22T01:21:00Z">
        <w:r w:rsidR="00123FC9">
          <w:t xml:space="preserve"> angesetzt</w:t>
        </w:r>
      </w:ins>
      <w:r w:rsidR="636C5CED" w:rsidRPr="00E81B1B">
        <w:t>.</w:t>
      </w:r>
      <w:r w:rsidR="00561768" w:rsidRPr="00E81B1B">
        <w:t xml:space="preserve"> Zur Bemessung dient das in </w:t>
      </w:r>
      <w:commentRangeStart w:id="6247"/>
      <w:r w:rsidR="00561768" w:rsidRPr="00E81B1B">
        <w:fldChar w:fldCharType="begin"/>
      </w:r>
      <w:r w:rsidR="00561768" w:rsidRPr="00E81B1B">
        <w:instrText xml:space="preserve"> REF _Ref82361936 \h </w:instrText>
      </w:r>
      <w:r w:rsidR="00561768" w:rsidRPr="00E81B1B">
        <w:fldChar w:fldCharType="separate"/>
      </w:r>
      <w:ins w:id="6248" w:author="Carsten Hein" w:date="2022-01-14T10:17:00Z">
        <w:r w:rsidR="00916225" w:rsidRPr="00E81B1B">
          <w:t xml:space="preserve">Abbildung </w:t>
        </w:r>
        <w:r w:rsidR="00916225">
          <w:rPr>
            <w:noProof/>
          </w:rPr>
          <w:t>62</w:t>
        </w:r>
      </w:ins>
      <w:del w:id="6249" w:author="Carsten Hein" w:date="2022-01-03T08:40:00Z">
        <w:r w:rsidR="00561768" w:rsidRPr="00E81B1B" w:rsidDel="009737A6">
          <w:delText>Abbildung 55</w:delText>
        </w:r>
      </w:del>
      <w:r w:rsidR="00561768" w:rsidRPr="00E81B1B">
        <w:fldChar w:fldCharType="end"/>
      </w:r>
      <w:commentRangeEnd w:id="6247"/>
      <w:r w:rsidR="00123FC9">
        <w:rPr>
          <w:rStyle w:val="Kommentarzeichen"/>
        </w:rPr>
        <w:commentReference w:id="6247"/>
      </w:r>
      <w:r w:rsidR="00561768" w:rsidRPr="00E81B1B">
        <w:t xml:space="preserve"> dargestellte Stabwerkmodell.</w:t>
      </w:r>
    </w:p>
    <w:p w14:paraId="5949642C" w14:textId="76DA936C" w:rsidR="00304EA1" w:rsidRPr="00E81B1B" w:rsidRDefault="789DAE3D" w:rsidP="004B30B3">
      <w:r w:rsidRPr="00E81B1B">
        <w:t xml:space="preserve">Die </w:t>
      </w:r>
      <w:r w:rsidR="13D50487" w:rsidRPr="00E81B1B">
        <w:t xml:space="preserve">Betrachtung erfolgte </w:t>
      </w:r>
      <w:r w:rsidRPr="00E81B1B">
        <w:t xml:space="preserve">zunächst für eine 10 cm </w:t>
      </w:r>
      <w:r w:rsidR="0B1FEE22" w:rsidRPr="00E81B1B">
        <w:t>Betonplatte</w:t>
      </w:r>
      <w:ins w:id="6250" w:author="Stefan Behring [2]"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Druckstrebenneigung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6251" w:author="Jan Wenker" w:date="2021-12-16T11:34:00Z">
        <w:r w:rsidR="00B8217A">
          <w:t xml:space="preserve">im Folgenden </w:t>
        </w:r>
      </w:ins>
      <w:r w:rsidR="3AD2504C" w:rsidRPr="00E81B1B">
        <w:t>eine 12 cm Platte untersucht.</w:t>
      </w:r>
      <w:r w:rsidR="00794243" w:rsidRPr="00E81B1B">
        <w:t xml:space="preserve"> </w:t>
      </w:r>
    </w:p>
    <w:p w14:paraId="18A36C87" w14:textId="1AC25F65" w:rsidR="79C95F3E" w:rsidRPr="00E81B1B" w:rsidRDefault="1F6863E6" w:rsidP="1E305A1F">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14">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p>
    <w:p w14:paraId="2DD26D40" w14:textId="57006CFD" w:rsidR="00145552" w:rsidRPr="00E81B1B" w:rsidRDefault="00145552" w:rsidP="00145552">
      <w:pPr>
        <w:pStyle w:val="Beschriftung"/>
      </w:pPr>
      <w:bookmarkStart w:id="6252" w:name="_Ref82361936"/>
      <w:bookmarkStart w:id="6253" w:name="_Toc93048392"/>
      <w:r w:rsidRPr="00E81B1B">
        <w:t xml:space="preserve">Abbildung </w:t>
      </w:r>
      <w:r>
        <w:fldChar w:fldCharType="begin"/>
      </w:r>
      <w:r>
        <w:instrText>SEQ Abbildung \* ARABIC</w:instrText>
      </w:r>
      <w:r>
        <w:fldChar w:fldCharType="separate"/>
      </w:r>
      <w:ins w:id="6254" w:author="Carsten Hein" w:date="2022-01-14T10:17:00Z">
        <w:r w:rsidR="00916225">
          <w:rPr>
            <w:noProof/>
          </w:rPr>
          <w:t>62</w:t>
        </w:r>
      </w:ins>
      <w:del w:id="6255" w:author="Carsten Hein" w:date="2021-12-28T15:52:00Z">
        <w:r w:rsidR="00950524" w:rsidRPr="00E81B1B" w:rsidDel="0010707D">
          <w:rPr>
            <w:noProof/>
          </w:rPr>
          <w:delText>64</w:delText>
        </w:r>
      </w:del>
      <w:r>
        <w:fldChar w:fldCharType="end"/>
      </w:r>
      <w:bookmarkEnd w:id="6252"/>
      <w:r w:rsidRPr="00E81B1B">
        <w:t xml:space="preserve"> Abgesetzte Auflagerkonstru</w:t>
      </w:r>
      <w:r w:rsidR="00370981" w:rsidRPr="00E81B1B">
        <w:t>k</w:t>
      </w:r>
      <w:r w:rsidRPr="00E81B1B">
        <w:t>tion mit Schrauben</w:t>
      </w:r>
      <w:bookmarkEnd w:id="6253"/>
    </w:p>
    <w:p w14:paraId="6A7B4FBC" w14:textId="09F3E0E0" w:rsidR="00304EA1" w:rsidRPr="00E81B1B" w:rsidRDefault="00794243" w:rsidP="004B30B3">
      <w:r w:rsidRPr="00E81B1B">
        <w:t>Zunächst wurde der Neigungswinkel der Schrauben</w:t>
      </w:r>
      <w:ins w:id="6256" w:author="Jan Wenker" w:date="2021-12-16T11:35:00Z">
        <w:r w:rsidR="00264674">
          <w:t xml:space="preserve"> </w:t>
        </w:r>
      </w:ins>
      <w:r w:rsidRPr="00E81B1B">
        <w:t>gewählt:</w:t>
      </w:r>
      <w:r w:rsidR="00673D90" w:rsidRPr="00E81B1B">
        <w:t xml:space="preserve"> </w:t>
      </w:r>
      <w:del w:id="6257" w:author="Jan Wenker" w:date="2021-12-16T11:35:00Z">
        <w:r w:rsidR="00304EA1" w:rsidRPr="00E81B1B" w:rsidDel="00264674">
          <w:delText>E</w:delText>
        </w:r>
      </w:del>
      <w:ins w:id="6258" w:author="Jan Wenker" w:date="2021-12-16T11:35:00Z">
        <w:r w:rsidR="00264674">
          <w:t>e</w:t>
        </w:r>
      </w:ins>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ins w:id="6259" w:author="Stefan Behring [2]" w:date="2021-12-22T01:25:00Z">
        <w:r w:rsidR="00C86656">
          <w:t>Aber dafür längeren Schraube.</w:t>
        </w:r>
      </w:ins>
    </w:p>
    <w:p w14:paraId="3AFD63C1" w14:textId="67CC2224"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ins w:id="6260" w:author="Stefan Behring [2]" w:date="2021-12-22T01:26:00Z">
        <w:r w:rsidR="00D46683">
          <w:t xml:space="preserve"> zum unteren Rand des Holzes</w:t>
        </w:r>
      </w:ins>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916225">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 plus der notwendigen Randabstände im Kaltzustand entsprechen.</w:t>
      </w:r>
    </w:p>
    <w:p w14:paraId="17521061" w14:textId="211B7023"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 xml:space="preserve">Die in Achsrichtung der </w:t>
      </w:r>
      <w:commentRangeStart w:id="6261"/>
      <w:r w:rsidR="1B6DE28D" w:rsidRPr="00E81B1B">
        <w:rPr>
          <w:rFonts w:cs="ArevSans-Roman"/>
        </w:rPr>
        <w:t>Schraube</w:t>
      </w:r>
      <w:ins w:id="6262" w:author="Stefan Behring [2]" w:date="2021-12-22T01:53:00Z">
        <w:r w:rsidR="00CC2195">
          <w:rPr>
            <w:rFonts w:cs="ArevSans-Roman"/>
          </w:rPr>
          <w:t>n</w:t>
        </w:r>
      </w:ins>
      <w:commentRangeEnd w:id="6261"/>
      <w:ins w:id="6263" w:author="Stefan Behring [2]" w:date="2021-12-22T01:54:00Z">
        <w:r w:rsidR="000D4612">
          <w:rPr>
            <w:rStyle w:val="Kommentarzeichen"/>
          </w:rPr>
          <w:commentReference w:id="6261"/>
        </w:r>
      </w:ins>
      <w:r w:rsidR="1B6DE28D" w:rsidRPr="00E81B1B">
        <w:rPr>
          <w:rFonts w:cs="ArevSans-Roman"/>
        </w:rPr>
        <w:t xml:space="preserve"> wirkende Kraft beträgt 41,2 kN u</w:t>
      </w:r>
      <w:r w:rsidR="1ECA4AB4" w:rsidRPr="00E81B1B">
        <w:rPr>
          <w:rFonts w:cs="ArevSans-Roman"/>
        </w:rPr>
        <w:t>nd</w:t>
      </w:r>
      <w:r w:rsidR="4F6F9CAF" w:rsidRPr="00E81B1B">
        <w:t xml:space="preserve"> </w:t>
      </w:r>
      <w:r w:rsidR="349AB6B9" w:rsidRPr="00E81B1B">
        <w:t>d</w:t>
      </w:r>
      <w:r w:rsidR="4F6F9CAF" w:rsidRPr="00E81B1B">
        <w:t>ie folgende Tabelle zeigt die Tragfähigkeit verschiedener Schraubendurchmesser für eine Gruppe von vier Schrauben. Die Betrachtungen wurden für Schrauben ASSY PLU</w:t>
      </w:r>
      <w:ins w:id="6264" w:author="Jan Wenker" w:date="2021-12-16T11:36:00Z">
        <w:r w:rsidR="003E32C5">
          <w:t>S</w:t>
        </w:r>
      </w:ins>
      <w:del w:id="6265" w:author="Jan Wenker" w:date="2021-12-16T11:36:00Z">
        <w:r w:rsidR="4F6F9CAF" w:rsidRPr="00E81B1B" w:rsidDel="003E32C5">
          <w:delText>G</w:delText>
        </w:r>
      </w:del>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w:t>
      </w:r>
      <w:commentRangeStart w:id="6266"/>
      <w:r w:rsidR="4F6F9CAF" w:rsidRPr="00E81B1B">
        <w:t>. Es werden</w:t>
      </w:r>
      <w:r w:rsidR="2DFE6AFF" w:rsidRPr="00E81B1B">
        <w:t xml:space="preserve"> abschließend</w:t>
      </w:r>
      <w:r w:rsidR="4F6F9CAF" w:rsidRPr="00E81B1B">
        <w:t xml:space="preserve"> vier 10 mm Schrauben gewählt.</w:t>
      </w:r>
      <w:r w:rsidR="3E87A8C1" w:rsidRPr="00E81B1B">
        <w:t xml:space="preserve"> </w:t>
      </w:r>
      <w:commentRangeEnd w:id="6266"/>
      <w:r w:rsidR="00794243" w:rsidRPr="00E81B1B">
        <w:rPr>
          <w:rStyle w:val="Kommentarzeichen"/>
        </w:rPr>
        <w:commentReference w:id="6266"/>
      </w:r>
    </w:p>
    <w:p w14:paraId="0EE4DB62" w14:textId="6BD07B3D" w:rsidR="00F33490" w:rsidRPr="00E81B1B" w:rsidRDefault="00F33490" w:rsidP="00B44B05">
      <w:pPr>
        <w:pStyle w:val="Beschriftung"/>
        <w:spacing w:after="240"/>
      </w:pPr>
      <w:bookmarkStart w:id="6267" w:name="_Toc92091866"/>
      <w:r w:rsidRPr="00E81B1B">
        <w:t xml:space="preserve">Tabelle </w:t>
      </w:r>
      <w:r>
        <w:fldChar w:fldCharType="begin"/>
      </w:r>
      <w:r>
        <w:instrText>SEQ Tabelle \* ARABIC</w:instrText>
      </w:r>
      <w:r>
        <w:fldChar w:fldCharType="separate"/>
      </w:r>
      <w:ins w:id="6268" w:author="Carsten Hein" w:date="2022-01-14T10:17:00Z">
        <w:r w:rsidR="00916225">
          <w:rPr>
            <w:noProof/>
          </w:rPr>
          <w:t>14</w:t>
        </w:r>
      </w:ins>
      <w:del w:id="6269" w:author="Carsten Hein" w:date="2022-01-14T10:17:00Z">
        <w:r w:rsidR="009737A6" w:rsidDel="00916225">
          <w:rPr>
            <w:noProof/>
          </w:rPr>
          <w:delText>20</w:delText>
        </w:r>
      </w:del>
      <w:r>
        <w:fldChar w:fldCharType="end"/>
      </w:r>
      <w:r w:rsidRPr="00E81B1B">
        <w:t xml:space="preserve">  Bemessungstragfähigkeit von Assy PLUS VG Schrauben, </w:t>
      </w:r>
      <w:commentRangeStart w:id="6270"/>
      <w:r w:rsidRPr="00E81B1B">
        <w:t>eingeschraubt</w:t>
      </w:r>
      <w:commentRangeEnd w:id="6270"/>
      <w:r w:rsidR="00030797">
        <w:rPr>
          <w:rStyle w:val="Kommentarzeichen"/>
          <w:iCs w:val="0"/>
        </w:rPr>
        <w:commentReference w:id="6270"/>
      </w:r>
      <w:r w:rsidRPr="00E81B1B">
        <w:t xml:space="preserve"> in einem Winkel von 70° bei einer Einschraublänge von 300 mm, berechnet nach ETA-11/0190</w:t>
      </w:r>
      <w:bookmarkEnd w:id="6267"/>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
        </w:tc>
        <w:tc>
          <w:tcPr>
            <w:tcW w:w="1920" w:type="dxa"/>
          </w:tcPr>
          <w:p w14:paraId="6B8C1EB0" w14:textId="47DEB2BB" w:rsidR="261007AF" w:rsidRPr="00E81B1B" w:rsidRDefault="261007A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
        </w:tc>
        <w:tc>
          <w:tcPr>
            <w:tcW w:w="1230" w:type="dxa"/>
          </w:tcPr>
          <w:p w14:paraId="11B4BE78" w14:textId="7AF651B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
        </w:tc>
        <w:tc>
          <w:tcPr>
            <w:tcW w:w="1034" w:type="dxa"/>
          </w:tcPr>
          <w:p w14:paraId="74BD6FEC" w14:textId="035A276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
        </w:tc>
        <w:tc>
          <w:tcPr>
            <w:tcW w:w="1061" w:type="dxa"/>
          </w:tcPr>
          <w:p w14:paraId="5981EDD4" w14:textId="6F09510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
        </w:tc>
        <w:tc>
          <w:tcPr>
            <w:tcW w:w="1042" w:type="dxa"/>
          </w:tcPr>
          <w:p w14:paraId="717F9D3C" w14:textId="255132D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5849F4F6"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91</w:t>
            </w:r>
          </w:p>
        </w:tc>
        <w:tc>
          <w:tcPr>
            <w:tcW w:w="1034" w:type="dxa"/>
          </w:tcPr>
          <w:p w14:paraId="37D6C413" w14:textId="02D2124E"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2</w:t>
            </w:r>
          </w:p>
        </w:tc>
        <w:tc>
          <w:tcPr>
            <w:tcW w:w="1061" w:type="dxa"/>
          </w:tcPr>
          <w:p w14:paraId="5D6A5648" w14:textId="4648E46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19</w:t>
            </w:r>
          </w:p>
        </w:tc>
        <w:tc>
          <w:tcPr>
            <w:tcW w:w="1042" w:type="dxa"/>
          </w:tcPr>
          <w:p w14:paraId="09DC9C61" w14:textId="6D4385C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25</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0BBAFC1C"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64</w:t>
            </w:r>
          </w:p>
        </w:tc>
        <w:tc>
          <w:tcPr>
            <w:tcW w:w="1034" w:type="dxa"/>
          </w:tcPr>
          <w:p w14:paraId="5B78BD87" w14:textId="1FFB289F"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8</w:t>
            </w:r>
          </w:p>
        </w:tc>
        <w:tc>
          <w:tcPr>
            <w:tcW w:w="1061" w:type="dxa"/>
          </w:tcPr>
          <w:p w14:paraId="7529B0B1" w14:textId="5DE6CE4A"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99</w:t>
            </w:r>
          </w:p>
        </w:tc>
        <w:tc>
          <w:tcPr>
            <w:tcW w:w="1042" w:type="dxa"/>
          </w:tcPr>
          <w:p w14:paraId="00AF1805" w14:textId="1C598CA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31</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2DBD076C"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33</w:t>
            </w:r>
          </w:p>
        </w:tc>
        <w:tc>
          <w:tcPr>
            <w:tcW w:w="1034" w:type="dxa"/>
          </w:tcPr>
          <w:p w14:paraId="3514FDF0" w14:textId="5E76CC26"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p>
        </w:tc>
        <w:tc>
          <w:tcPr>
            <w:tcW w:w="1061" w:type="dxa"/>
          </w:tcPr>
          <w:p w14:paraId="462D66F0" w14:textId="540AF08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08</w:t>
            </w:r>
          </w:p>
        </w:tc>
        <w:tc>
          <w:tcPr>
            <w:tcW w:w="1042" w:type="dxa"/>
          </w:tcPr>
          <w:p w14:paraId="2197C039" w14:textId="0D458CE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43</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0F539EC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72</w:t>
            </w:r>
          </w:p>
        </w:tc>
        <w:tc>
          <w:tcPr>
            <w:tcW w:w="1034" w:type="dxa"/>
          </w:tcPr>
          <w:p w14:paraId="39C0C74F" w14:textId="417033C6"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2</w:t>
            </w:r>
          </w:p>
        </w:tc>
        <w:tc>
          <w:tcPr>
            <w:tcW w:w="1061" w:type="dxa"/>
          </w:tcPr>
          <w:p w14:paraId="44E154D3" w14:textId="05E7D50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25</w:t>
            </w:r>
          </w:p>
        </w:tc>
        <w:tc>
          <w:tcPr>
            <w:tcW w:w="1042" w:type="dxa"/>
          </w:tcPr>
          <w:p w14:paraId="6A28D53D" w14:textId="5EF85E7A"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67</w:t>
            </w:r>
          </w:p>
        </w:tc>
      </w:tr>
    </w:tbl>
    <w:p w14:paraId="36AEF4BF" w14:textId="6045E937" w:rsidR="00AB3C4B" w:rsidRPr="00E81B1B" w:rsidRDefault="0D9DCB3B" w:rsidP="1E305A1F">
      <w:pPr>
        <w:rPr>
          <w:rFonts w:cs="ArevSans-Roman"/>
        </w:rPr>
      </w:pPr>
      <w:r w:rsidRPr="00E81B1B">
        <w:rPr>
          <w:rFonts w:cs="ArevSans-Roman"/>
        </w:rPr>
        <w:t xml:space="preserve">Die Zugstrebe 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ins w:id="6271" w:author="Carsten Hein" w:date="2022-01-14T10:17:00Z">
            <w:r w:rsidR="00916225" w:rsidRPr="00916225">
              <w:rPr>
                <w:rFonts w:cs="ArevSans-Roman"/>
                <w:noProof/>
                <w:rPrChange w:id="6272" w:author="Carsten Hein" w:date="2022-01-14T10:17:00Z">
                  <w:rPr/>
                </w:rPrChange>
              </w:rPr>
              <w:t>(DIN EN 1992-1-1:2011-01, 2011)</w:t>
            </w:r>
          </w:ins>
          <w:del w:id="6273" w:author="Carsten Hein" w:date="2022-01-03T08:40:00Z">
            <w:r w:rsidR="003D5475" w:rsidRPr="00E81B1B" w:rsidDel="009737A6">
              <w:rPr>
                <w:rFonts w:cs="ArevSans-Roman"/>
                <w:noProof/>
              </w:rPr>
              <w:delText>(DIN EN 1992-1-1:2011-01, 2011)</w:delText>
            </w:r>
          </w:del>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1076D7">
      <w:pPr>
        <w:pStyle w:val="berschrift3"/>
        <w:numPr>
          <w:ilvl w:val="2"/>
          <w:numId w:val="29"/>
        </w:numPr>
        <w:rPr>
          <w:noProof w:val="0"/>
          <w:lang w:val="de-DE"/>
        </w:rPr>
      </w:pPr>
      <w:bookmarkStart w:id="6274" w:name="_Toc92091759"/>
      <w:bookmarkStart w:id="6275" w:name="_Toc92092201"/>
      <w:bookmarkStart w:id="6276" w:name="_Toc92092313"/>
      <w:bookmarkStart w:id="6277" w:name="_Toc93048296"/>
      <w:r w:rsidRPr="4C11F93A">
        <w:rPr>
          <w:noProof w:val="0"/>
          <w:lang w:val="de-DE"/>
        </w:rPr>
        <w:t>Versuchskonzept</w:t>
      </w:r>
      <w:bookmarkEnd w:id="6274"/>
      <w:bookmarkEnd w:id="6275"/>
      <w:bookmarkEnd w:id="6276"/>
      <w:bookmarkEnd w:id="6277"/>
    </w:p>
    <w:p w14:paraId="2DC753A1" w14:textId="6FB8FD3E" w:rsidR="005668AF" w:rsidRPr="00E81B1B" w:rsidRDefault="341271FB" w:rsidP="1E305A1F">
      <w:pPr>
        <w:autoSpaceDE w:val="0"/>
        <w:autoSpaceDN w:val="0"/>
        <w:adjustRightInd w:val="0"/>
        <w:spacing w:before="0" w:line="240" w:lineRule="auto"/>
        <w:rPr>
          <w:rFonts w:eastAsia="Myriad Pro" w:cs="Myriad Pro"/>
        </w:rPr>
      </w:pPr>
      <w:commentRangeStart w:id="6278"/>
      <w:r w:rsidRPr="00E81B1B">
        <w:rPr>
          <w:rFonts w:eastAsia="Myriad Pro" w:cs="Myriad Pro"/>
        </w:rPr>
        <w:t xml:space="preserve">Die </w:t>
      </w:r>
      <w:r w:rsidR="1D6274DB" w:rsidRPr="00E81B1B">
        <w:rPr>
          <w:rFonts w:eastAsia="Myriad Pro" w:cs="Myriad Pro"/>
        </w:rPr>
        <w:t xml:space="preserve">Prüfung des abgesetzten Auflagers </w:t>
      </w:r>
      <w:del w:id="6279" w:author="Stefan Behring [2]" w:date="2021-12-22T01:30:00Z">
        <w:r w:rsidRPr="00E81B1B" w:rsidDel="00B156CC">
          <w:rPr>
            <w:rFonts w:eastAsia="Myriad Pro" w:cs="Myriad Pro"/>
          </w:rPr>
          <w:delText xml:space="preserve">können als </w:delText>
        </w:r>
        <w:r w:rsidR="1D6274DB" w:rsidRPr="00E81B1B" w:rsidDel="00B156CC">
          <w:rPr>
            <w:rFonts w:eastAsia="Myriad Pro" w:cs="Myriad Pro"/>
          </w:rPr>
          <w:delText>3-Punkt-Biegeversuche oder</w:delText>
        </w:r>
      </w:del>
      <w:ins w:id="6280" w:author="Stefan Behring [2]" w:date="2021-12-22T01:30:00Z">
        <w:r w:rsidR="00B156CC">
          <w:rPr>
            <w:rFonts w:eastAsia="Myriad Pro" w:cs="Myriad Pro"/>
          </w:rPr>
          <w:t>wird als</w:t>
        </w:r>
      </w:ins>
      <w:r w:rsidR="1D6274DB" w:rsidRPr="00E81B1B">
        <w:rPr>
          <w:rFonts w:eastAsia="Myriad Pro" w:cs="Myriad Pro"/>
        </w:rPr>
        <w:t xml:space="preserve"> 4-Punkt-Biegeversuche durchgeführt</w:t>
      </w:r>
      <w:del w:id="6281" w:author="Stefan Behring [2]" w:date="2021-12-22T01:30:00Z">
        <w:r w:rsidRPr="00E81B1B" w:rsidDel="00B156CC">
          <w:rPr>
            <w:rFonts w:eastAsia="Myriad Pro" w:cs="Myriad Pro"/>
          </w:rPr>
          <w:delText xml:space="preserve"> werden</w:delText>
        </w:r>
      </w:del>
      <w:r w:rsidRPr="00E81B1B">
        <w:rPr>
          <w:rFonts w:eastAsia="Myriad Pro" w:cs="Myriad Pro"/>
        </w:rPr>
        <w:t xml:space="preserve">. </w:t>
      </w:r>
      <w:del w:id="6282" w:author="Stefan Behring [2]" w:date="2021-12-22T01:30:00Z">
        <w:r w:rsidRPr="00E81B1B" w:rsidDel="0090786C">
          <w:rPr>
            <w:rFonts w:eastAsia="Myriad Pro" w:cs="Myriad Pro"/>
          </w:rPr>
          <w:delText xml:space="preserve">Aufgrund der einfacheren Durchführbarkeit wurde der 3-Punkte-Biege-Versuch </w:delText>
        </w:r>
        <w:r w:rsidR="3B9C460B" w:rsidRPr="00E81B1B" w:rsidDel="0090786C">
          <w:rPr>
            <w:rFonts w:eastAsia="Myriad Pro" w:cs="Myriad Pro"/>
          </w:rPr>
          <w:delText>gewählt</w:delText>
        </w:r>
        <w:r w:rsidRPr="00E81B1B" w:rsidDel="0090786C">
          <w:rPr>
            <w:rFonts w:eastAsia="Myriad Pro" w:cs="Myriad Pro"/>
          </w:rPr>
          <w:delText xml:space="preserve">. </w:delText>
        </w:r>
      </w:del>
      <w:r w:rsidRPr="00E81B1B">
        <w:rPr>
          <w:rFonts w:eastAsia="Myriad Pro" w:cs="Myriad Pro"/>
        </w:rPr>
        <w:t>Da die errechneten Krümmungen etwa einer Decke</w:t>
      </w:r>
      <w:ins w:id="6283" w:author="Stefan Behring [2]" w:date="2021-12-22T01:31:00Z">
        <w:r w:rsidR="00EE626B">
          <w:rPr>
            <w:rFonts w:eastAsia="Myriad Pro" w:cs="Myriad Pro"/>
          </w:rPr>
          <w:t xml:space="preserve"> der Spannweite von 8,1m </w:t>
        </w:r>
      </w:ins>
      <w:r w:rsidRPr="00E81B1B">
        <w:rPr>
          <w:rFonts w:eastAsia="Myriad Pro" w:cs="Myriad Pro"/>
        </w:rPr>
        <w:t xml:space="preserve"> 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del w:id="6284" w:author="Jan Wenker" w:date="2021-12-16T11:40:00Z">
        <w:r w:rsidR="00B008A2" w:rsidRPr="00E81B1B" w:rsidDel="00461C42">
          <w:rPr>
            <w:rFonts w:eastAsia="Myriad Pro" w:cs="Myriad Pro"/>
          </w:rPr>
          <w:delText>Meter</w:delText>
        </w:r>
      </w:del>
      <w:ins w:id="6285" w:author="Jan Wenker" w:date="2021-12-16T11:40:00Z">
        <w:r w:rsidR="00461C42">
          <w:rPr>
            <w:rFonts w:eastAsia="Myriad Pro" w:cs="Myriad Pro"/>
          </w:rPr>
          <w:t>m</w:t>
        </w:r>
      </w:ins>
      <w:r w:rsidR="00B008A2" w:rsidRPr="00E81B1B">
        <w:rPr>
          <w:rFonts w:eastAsia="Myriad Pro" w:cs="Myriad Pro"/>
        </w:rPr>
        <w:t>.</w:t>
      </w:r>
    </w:p>
    <w:p w14:paraId="411934E0" w14:textId="2AA4ADAF" w:rsidR="005668AF" w:rsidRPr="00E81B1B" w:rsidDel="00C64DDC" w:rsidRDefault="341271FB" w:rsidP="1E305A1F">
      <w:pPr>
        <w:autoSpaceDE w:val="0"/>
        <w:autoSpaceDN w:val="0"/>
        <w:adjustRightInd w:val="0"/>
        <w:spacing w:before="0" w:line="240" w:lineRule="auto"/>
        <w:rPr>
          <w:del w:id="6286" w:author="Jan Wenker" w:date="2021-12-16T11:41:00Z"/>
          <w:rFonts w:eastAsia="Myriad Pro" w:cs="Myriad Pro"/>
        </w:rPr>
      </w:pPr>
      <w:r w:rsidRPr="00E81B1B">
        <w:rPr>
          <w:rFonts w:eastAsia="Myriad Pro" w:cs="Myriad Pro"/>
        </w:rPr>
        <w:t>Die geschätzte Bruchlast wird über die Mittelwerte der Festigkeiten der einzelnen Komponenten ermittelt.</w:t>
      </w:r>
    </w:p>
    <w:p w14:paraId="3517708E" w14:textId="5A23A97B" w:rsidR="00AB3C4B" w:rsidRPr="00E81B1B" w:rsidRDefault="00C64DDC" w:rsidP="1E305A1F">
      <w:pPr>
        <w:autoSpaceDE w:val="0"/>
        <w:autoSpaceDN w:val="0"/>
        <w:adjustRightInd w:val="0"/>
        <w:spacing w:before="0" w:line="240" w:lineRule="auto"/>
        <w:rPr>
          <w:rFonts w:eastAsia="Myriad Pro" w:cs="Myriad Pro"/>
        </w:rPr>
      </w:pPr>
      <w:ins w:id="6287" w:author="Jan Wenker" w:date="2021-12-16T11:41:00Z">
        <w:r>
          <w:rPr>
            <w:rFonts w:eastAsia="Myriad Pro" w:cs="Myriad Pro"/>
          </w:rPr>
          <w:t xml:space="preserve"> </w:t>
        </w:r>
      </w:ins>
      <w:r w:rsidR="341271FB" w:rsidRPr="00E81B1B">
        <w:rPr>
          <w:rFonts w:eastAsia="Myriad Pro" w:cs="Myriad Pro"/>
        </w:rPr>
        <w:t xml:space="preserve">Für die Ausziehfestigkeit wird </w:t>
      </w:r>
      <w:r w:rsidR="1D6274DB" w:rsidRPr="00E81B1B">
        <w:rPr>
          <w:rFonts w:eastAsia="Myriad Pro" w:cs="Myriad Pro"/>
        </w:rPr>
        <w:t>ein</w:t>
      </w:r>
      <w:r w:rsidR="341271FB" w:rsidRPr="00E81B1B">
        <w:rPr>
          <w:rFonts w:eastAsia="Myriad Pro" w:cs="Myriad Pro"/>
        </w:rPr>
        <w:t xml:space="preserve"> </w:t>
      </w:r>
      <w:r w:rsidR="1D6274DB" w:rsidRPr="00E81B1B">
        <w:rPr>
          <w:rFonts w:eastAsia="Myriad Pro" w:cs="Myriad Pro"/>
        </w:rPr>
        <w:t>Variationskoeffizient von 0</w:t>
      </w:r>
      <w:r w:rsidR="341271FB" w:rsidRPr="00E81B1B">
        <w:rPr>
          <w:rFonts w:eastAsia="Myriad Pro" w:cs="Myriad Pro"/>
        </w:rPr>
        <w:t>,2</w:t>
      </w:r>
      <w:r w:rsidR="1D6274DB" w:rsidRPr="00E81B1B">
        <w:rPr>
          <w:rFonts w:eastAsia="Myriad Pro" w:cs="Myriad Pro"/>
        </w:rPr>
        <w:t xml:space="preserve"> angenommen</w:t>
      </w:r>
      <w:r w:rsidR="341271FB"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Del="00D67339" w:rsidRDefault="00A47619" w:rsidP="1E305A1F">
      <w:pPr>
        <w:autoSpaceDE w:val="0"/>
        <w:autoSpaceDN w:val="0"/>
        <w:adjustRightInd w:val="0"/>
        <w:spacing w:before="0" w:line="240" w:lineRule="auto"/>
        <w:rPr>
          <w:del w:id="6288" w:author="Stefan Behring [2]" w:date="2021-12-22T01:31:00Z"/>
          <w:rFonts w:eastAsia="Myriad Pro" w:cs="Myriad Pro"/>
        </w:rPr>
      </w:pPr>
      <w:del w:id="6289" w:author="Stefan Behring [2]" w:date="2021-12-22T01:31:00Z">
        <w:r w:rsidRPr="00E81B1B" w:rsidDel="00D67339">
          <w:rPr>
            <w:rFonts w:eastAsia="Myriad Pro" w:cs="Myriad Pro"/>
          </w:rPr>
          <w:delText xml:space="preserve">Für die Versuche wurde nur eines der Auflager ausgeklinkt, sodass das Versagen nur an einem Auflager auftreten konnte und zusätzlich die Anzahl der Messstellen reduziert werden konnte. </w:delText>
        </w:r>
      </w:del>
    </w:p>
    <w:p w14:paraId="210BC067" w14:textId="42F1A6C3" w:rsidR="00F34650" w:rsidRPr="00E81B1B" w:rsidRDefault="00A47619" w:rsidP="00BF5777">
      <w:pPr>
        <w:autoSpaceDE w:val="0"/>
        <w:autoSpaceDN w:val="0"/>
        <w:adjustRightInd w:val="0"/>
        <w:spacing w:before="0" w:line="240" w:lineRule="auto"/>
      </w:pPr>
      <w:r w:rsidRPr="00E81B1B">
        <w:rPr>
          <w:rFonts w:eastAsia="Myriad Pro" w:cs="Myriad Pro"/>
        </w:rPr>
        <w:t xml:space="preserve">Der </w:t>
      </w:r>
      <w:commentRangeStart w:id="6290"/>
      <w:r w:rsidRPr="00E81B1B">
        <w:rPr>
          <w:rFonts w:eastAsia="Myriad Pro" w:cs="Myriad Pro"/>
        </w:rPr>
        <w:t xml:space="preserve">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ins w:id="6291" w:author="Carsten Hein" w:date="2022-01-14T10:17:00Z">
        <w:r w:rsidR="00916225" w:rsidRPr="00E81B1B">
          <w:t xml:space="preserve">Abbildung </w:t>
        </w:r>
        <w:r w:rsidR="00916225">
          <w:rPr>
            <w:noProof/>
          </w:rPr>
          <w:t>63</w:t>
        </w:r>
      </w:ins>
      <w:del w:id="6292" w:author="Carsten Hein" w:date="2022-01-03T08:40:00Z">
        <w:r w:rsidR="00B44B05" w:rsidRPr="00E81B1B" w:rsidDel="009737A6">
          <w:delText>Abbildung 65</w:delText>
        </w:r>
      </w:del>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commentRangeEnd w:id="6290"/>
      <w:r w:rsidRPr="00E81B1B">
        <w:rPr>
          <w:rStyle w:val="Kommentarzeichen"/>
        </w:rPr>
        <w:commentReference w:id="6290"/>
      </w:r>
      <w:r w:rsidRPr="00E81B1B">
        <w:rPr>
          <w:rFonts w:eastAsia="Myriad Pro" w:cs="Myriad Pro"/>
        </w:rPr>
        <w:t>.</w:t>
      </w:r>
      <w:r w:rsidR="00B008A2" w:rsidRPr="00E81B1B">
        <w:rPr>
          <w:rFonts w:eastAsia="Myriad Pro" w:cs="Myriad Pro"/>
        </w:rPr>
        <w:t xml:space="preserve"> </w:t>
      </w:r>
      <w:r w:rsidR="00B008A2" w:rsidRPr="00E81B1B">
        <w:t xml:space="preserve">Neben der geklebten Variante wurden Referenzversuche mit Kerven </w:t>
      </w:r>
      <w:del w:id="6293" w:author="Jan Wenker" w:date="2021-12-16T11:41:00Z">
        <w:r w:rsidR="00B008A2" w:rsidRPr="00E81B1B" w:rsidDel="0062794D">
          <w:delText xml:space="preserve">durchgeführt </w:delText>
        </w:r>
      </w:del>
      <w:r w:rsidR="00B008A2" w:rsidRPr="00E81B1B">
        <w:t xml:space="preserve">als </w:t>
      </w:r>
      <w:ins w:id="6294" w:author="Jan Wenker" w:date="2021-12-16T11:41:00Z">
        <w:r w:rsidR="0062794D">
          <w:t xml:space="preserve">in der Praxis etabliertem </w:t>
        </w:r>
      </w:ins>
      <w:r w:rsidR="00B008A2" w:rsidRPr="00E81B1B">
        <w:t>Verbindungsmittel durchgeführt.</w:t>
      </w:r>
    </w:p>
    <w:commentRangeEnd w:id="6278"/>
    <w:p w14:paraId="76241471" w14:textId="77777777" w:rsidR="001D7699" w:rsidRPr="00E81B1B" w:rsidRDefault="0058275C" w:rsidP="00BF5777">
      <w:pPr>
        <w:autoSpaceDE w:val="0"/>
        <w:autoSpaceDN w:val="0"/>
        <w:adjustRightInd w:val="0"/>
        <w:spacing w:before="0" w:line="240" w:lineRule="auto"/>
      </w:pPr>
      <w:r>
        <w:rPr>
          <w:rStyle w:val="Kommentarzeichen"/>
        </w:rPr>
        <w:commentReference w:id="6278"/>
      </w:r>
    </w:p>
    <w:p w14:paraId="1BB43D12" w14:textId="1C5FBCD6" w:rsidR="001D7699" w:rsidRPr="00E81B1B" w:rsidRDefault="001D7699" w:rsidP="00BF5777">
      <w:pPr>
        <w:autoSpaceDE w:val="0"/>
        <w:autoSpaceDN w:val="0"/>
        <w:adjustRightInd w:val="0"/>
        <w:spacing w:before="0" w:line="240" w:lineRule="auto"/>
        <w:rPr>
          <w:rFonts w:eastAsia="Myriad Pro" w:cs="Myriad Pro"/>
        </w:rPr>
      </w:pPr>
      <w:r w:rsidRPr="00E81B1B">
        <w:rPr>
          <w:noProof/>
          <w:lang w:eastAsia="de-DE"/>
        </w:rPr>
        <w:drawing>
          <wp:inline distT="0" distB="0" distL="0" distR="0" wp14:anchorId="1ACC4408" wp14:editId="09712E32">
            <wp:extent cx="5759450" cy="1756410"/>
            <wp:effectExtent l="0" t="0" r="0" b="0"/>
            <wp:docPr id="1079579660" name="Grafik 1079579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59450" cy="1756410"/>
                    </a:xfrm>
                    <a:prstGeom prst="rect">
                      <a:avLst/>
                    </a:prstGeom>
                  </pic:spPr>
                </pic:pic>
              </a:graphicData>
            </a:graphic>
          </wp:inline>
        </w:drawing>
      </w:r>
    </w:p>
    <w:p w14:paraId="1FDC27A0" w14:textId="46C89129" w:rsidR="001D7699" w:rsidRPr="00E81B1B" w:rsidRDefault="001D7699" w:rsidP="00BF5777">
      <w:pPr>
        <w:autoSpaceDE w:val="0"/>
        <w:autoSpaceDN w:val="0"/>
        <w:adjustRightInd w:val="0"/>
        <w:spacing w:before="0" w:line="240" w:lineRule="auto"/>
        <w:rPr>
          <w:rFonts w:eastAsia="Myriad Pro" w:cs="Myriad Pro"/>
        </w:rPr>
      </w:pPr>
      <w:r w:rsidRPr="00E81B1B">
        <w:rPr>
          <w:noProof/>
          <w:lang w:eastAsia="de-DE"/>
        </w:rPr>
        <w:drawing>
          <wp:inline distT="0" distB="0" distL="0" distR="0" wp14:anchorId="7B7CBB84" wp14:editId="3FB4C770">
            <wp:extent cx="2394354" cy="1377480"/>
            <wp:effectExtent l="0" t="0" r="6350" b="0"/>
            <wp:docPr id="1079579661" name="Grafik 1079579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397493" cy="1379286"/>
                    </a:xfrm>
                    <a:prstGeom prst="rect">
                      <a:avLst/>
                    </a:prstGeom>
                  </pic:spPr>
                </pic:pic>
              </a:graphicData>
            </a:graphic>
          </wp:inline>
        </w:drawing>
      </w:r>
    </w:p>
    <w:p w14:paraId="17759DA6" w14:textId="47D90CCE" w:rsidR="00950524" w:rsidRPr="00E81B1B" w:rsidRDefault="00950524" w:rsidP="00950524">
      <w:pPr>
        <w:pStyle w:val="Beschriftung"/>
        <w:rPr>
          <w:rFonts w:eastAsia="Myriad Pro" w:cs="Myriad Pro"/>
        </w:rPr>
      </w:pPr>
      <w:bookmarkStart w:id="6295" w:name="_Ref83244830"/>
      <w:bookmarkStart w:id="6296" w:name="_Toc93048393"/>
      <w:r w:rsidRPr="00E81B1B">
        <w:t xml:space="preserve">Abbildung </w:t>
      </w:r>
      <w:r>
        <w:fldChar w:fldCharType="begin"/>
      </w:r>
      <w:r>
        <w:instrText>SEQ Abbildung \* ARABIC</w:instrText>
      </w:r>
      <w:r>
        <w:fldChar w:fldCharType="separate"/>
      </w:r>
      <w:ins w:id="6297" w:author="Carsten Hein" w:date="2022-01-14T10:17:00Z">
        <w:r w:rsidR="00916225">
          <w:rPr>
            <w:noProof/>
          </w:rPr>
          <w:t>63</w:t>
        </w:r>
      </w:ins>
      <w:del w:id="6298" w:author="Carsten Hein" w:date="2021-12-28T15:52:00Z">
        <w:r w:rsidRPr="00E81B1B" w:rsidDel="0010707D">
          <w:rPr>
            <w:noProof/>
          </w:rPr>
          <w:delText>65</w:delText>
        </w:r>
      </w:del>
      <w:r>
        <w:fldChar w:fldCharType="end"/>
      </w:r>
      <w:bookmarkEnd w:id="6295"/>
      <w:r w:rsidRPr="00E81B1B">
        <w:t xml:space="preserve"> Aufbau und Messkonzept der Versuche an abgesetzen </w:t>
      </w:r>
      <w:commentRangeStart w:id="6299"/>
      <w:r w:rsidRPr="00E81B1B">
        <w:t>Auflager</w:t>
      </w:r>
      <w:r w:rsidR="00B44B05">
        <w:t>konstruktionen</w:t>
      </w:r>
      <w:commentRangeEnd w:id="6299"/>
      <w:r w:rsidR="009978EE">
        <w:rPr>
          <w:rStyle w:val="Kommentarzeichen"/>
          <w:iCs w:val="0"/>
        </w:rPr>
        <w:commentReference w:id="6299"/>
      </w:r>
      <w:bookmarkEnd w:id="6296"/>
    </w:p>
    <w:p w14:paraId="792BE980" w14:textId="2FE5F503" w:rsidR="005668AF" w:rsidRPr="00E81B1B" w:rsidRDefault="4C11F93A" w:rsidP="001076D7">
      <w:pPr>
        <w:pStyle w:val="berschrift3"/>
        <w:numPr>
          <w:ilvl w:val="2"/>
          <w:numId w:val="29"/>
        </w:numPr>
        <w:rPr>
          <w:noProof w:val="0"/>
          <w:lang w:val="de-DE"/>
        </w:rPr>
      </w:pPr>
      <w:bookmarkStart w:id="6300" w:name="_Toc92091760"/>
      <w:bookmarkStart w:id="6301" w:name="_Toc92092202"/>
      <w:bookmarkStart w:id="6302" w:name="_Toc92092314"/>
      <w:bookmarkStart w:id="6303" w:name="_Toc93048297"/>
      <w:commentRangeStart w:id="6304"/>
      <w:r w:rsidRPr="4C11F93A">
        <w:rPr>
          <w:noProof w:val="0"/>
          <w:lang w:val="de-DE"/>
        </w:rPr>
        <w:t>Herstellung der Probekörper</w:t>
      </w:r>
      <w:commentRangeEnd w:id="6304"/>
      <w:r w:rsidR="4364C566">
        <w:rPr>
          <w:rStyle w:val="Kommentarzeichen"/>
        </w:rPr>
        <w:commentReference w:id="6304"/>
      </w:r>
      <w:bookmarkEnd w:id="6300"/>
      <w:bookmarkEnd w:id="6301"/>
      <w:bookmarkEnd w:id="6302"/>
      <w:bookmarkEnd w:id="6303"/>
    </w:p>
    <w:p w14:paraId="7EE9FD16" w14:textId="68111726" w:rsidR="00A47619" w:rsidRDefault="760CF52A" w:rsidP="760CF52A">
      <w:pPr>
        <w:rPr>
          <w:ins w:id="6306" w:author="Stefan Behring [2]" w:date="2021-12-22T01:49:00Z"/>
        </w:rPr>
      </w:pPr>
      <w:r w:rsidRPr="00E81B1B">
        <w:t xml:space="preserve">Die Probekörper wurden bei der Firma Brüninghoff </w:t>
      </w:r>
      <w:ins w:id="6307" w:author="Jan Wenker" w:date="2021-12-16T11:41:00Z">
        <w:r w:rsidR="0062794D">
          <w:t xml:space="preserve">im Betonfertigteilwerk in Heiden </w:t>
        </w:r>
      </w:ins>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w:t>
      </w:r>
      <w:del w:id="6308" w:author="Stefan Behring [2]" w:date="2021-12-22T01:49:00Z">
        <w:r w:rsidR="00B008A2" w:rsidRPr="00E81B1B" w:rsidDel="0024709A">
          <w:delText>Die Kerven wurden in das Holz gefräst und der Beton direkt auf das Holz vergossen.</w:delText>
        </w:r>
      </w:del>
    </w:p>
    <w:p w14:paraId="72B1EB83" w14:textId="3DEADA46" w:rsidR="0024709A" w:rsidRDefault="0089076A" w:rsidP="760CF52A">
      <w:pPr>
        <w:rPr>
          <w:ins w:id="6309" w:author="Stefan Behring [2]" w:date="2021-12-22T01:57:00Z"/>
        </w:rPr>
      </w:pPr>
      <w:ins w:id="6310" w:author="Stefan Behring [2]" w:date="2021-12-22T01:57:00Z">
        <w:r>
          <w:rPr>
            <w:noProof/>
            <w:lang w:eastAsia="de-DE"/>
          </w:rPr>
          <w:lastRenderedPageBreak/>
          <w:drawing>
            <wp:inline distT="0" distB="0" distL="0" distR="0" wp14:anchorId="78439706" wp14:editId="3363A1B6">
              <wp:extent cx="5759450" cy="4319905"/>
              <wp:effectExtent l="0" t="0" r="0" b="444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759450" cy="4319905"/>
                      </a:xfrm>
                      <a:prstGeom prst="rect">
                        <a:avLst/>
                      </a:prstGeom>
                      <a:noFill/>
                      <a:ln>
                        <a:noFill/>
                      </a:ln>
                    </pic:spPr>
                  </pic:pic>
                </a:graphicData>
              </a:graphic>
            </wp:inline>
          </w:drawing>
        </w:r>
      </w:ins>
    </w:p>
    <w:p w14:paraId="75C471D0" w14:textId="5FEE5566" w:rsidR="009A0EC3" w:rsidRPr="00E81B1B" w:rsidRDefault="009A0EC3" w:rsidP="760CF52A">
      <w:commentRangeStart w:id="6311"/>
      <w:commentRangeEnd w:id="6311"/>
      <w:ins w:id="6312" w:author="Stefan Behring [2]" w:date="2021-12-22T01:58:00Z">
        <w:r>
          <w:rPr>
            <w:rStyle w:val="Kommentarzeichen"/>
          </w:rPr>
          <w:commentReference w:id="6311"/>
        </w:r>
        <w:r>
          <w:t xml:space="preserve">  </w:t>
        </w:r>
      </w:ins>
    </w:p>
    <w:p w14:paraId="01FDFB51" w14:textId="73AF8AAA" w:rsidR="6E7E6C3D" w:rsidRPr="00E81B1B" w:rsidRDefault="00F33490" w:rsidP="6E7E6C3D">
      <w:pPr>
        <w:rPr>
          <w:rFonts w:eastAsia="Calibri"/>
          <w:szCs w:val="20"/>
        </w:rPr>
      </w:pPr>
      <w:r w:rsidRPr="00E81B1B">
        <w:t xml:space="preserve">Die </w:t>
      </w:r>
      <w:r w:rsidR="760CF52A" w:rsidRPr="00E81B1B">
        <w:t xml:space="preserve">Schrauben </w:t>
      </w:r>
      <w:r w:rsidRPr="00E81B1B">
        <w:t xml:space="preserve">wurden durch </w:t>
      </w:r>
      <w:r w:rsidR="760CF52A" w:rsidRPr="00E81B1B">
        <w:t>ein Hüllroh</w:t>
      </w:r>
      <w:r w:rsidRPr="00E81B1B">
        <w:t>r im Beton geführt und in das Holz geschraubt. Eine 2 cm dicke Stahlplatte dient zur Lasteinleitung der Schraubenkraft in den Beton.</w:t>
      </w:r>
      <w:ins w:id="6313" w:author="Stefan Behring [2]" w:date="2021-12-22T01:51:00Z">
        <w:r w:rsidR="00633291">
          <w:t xml:space="preserve"> Um eine gelichmäßige Lastverteilung auf die Schrauben zu gewährleisten, wurden die Schrauben erst nach dem Betonier</w:t>
        </w:r>
      </w:ins>
      <w:ins w:id="6314" w:author="Stefan Behring [2]" w:date="2021-12-22T01:52:00Z">
        <w:r w:rsidR="00633291">
          <w:t>en angezogen.</w:t>
        </w:r>
      </w:ins>
    </w:p>
    <w:p w14:paraId="4E00ABD2" w14:textId="5CF69F6A" w:rsidR="005668AF" w:rsidRPr="00E81B1B" w:rsidRDefault="4C11F93A" w:rsidP="001076D7">
      <w:pPr>
        <w:pStyle w:val="berschrift3"/>
        <w:numPr>
          <w:ilvl w:val="2"/>
          <w:numId w:val="29"/>
        </w:numPr>
        <w:rPr>
          <w:noProof w:val="0"/>
          <w:lang w:val="de-DE"/>
        </w:rPr>
      </w:pPr>
      <w:bookmarkStart w:id="6315" w:name="_Toc92091761"/>
      <w:bookmarkStart w:id="6316" w:name="_Toc92092203"/>
      <w:bookmarkStart w:id="6317" w:name="_Toc92092315"/>
      <w:bookmarkStart w:id="6318" w:name="_Toc93048298"/>
      <w:r w:rsidRPr="4C11F93A">
        <w:rPr>
          <w:noProof w:val="0"/>
          <w:lang w:val="de-DE"/>
        </w:rPr>
        <w:t>Versuchsdurchführung</w:t>
      </w:r>
      <w:bookmarkEnd w:id="6315"/>
      <w:bookmarkEnd w:id="6316"/>
      <w:bookmarkEnd w:id="6317"/>
      <w:bookmarkEnd w:id="6318"/>
    </w:p>
    <w:p w14:paraId="0106E48D" w14:textId="63FE468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916225">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ins w:id="6319" w:author="Carsten Hein" w:date="2022-01-14T10:17:00Z">
        <w:r w:rsidR="00916225" w:rsidRPr="00404976">
          <w:rPr>
            <w:b/>
            <w:bCs/>
            <w:rPrChange w:id="6320" w:author="Carsten Hein" w:date="2022-01-14T10:20:00Z">
              <w:rPr>
                <w:b/>
                <w:bCs/>
                <w:lang w:val="en-US"/>
              </w:rPr>
            </w:rPrChange>
          </w:rPr>
          <w:t>Error! Reference source not found.</w:t>
        </w:r>
      </w:ins>
      <w:del w:id="6321" w:author="Carsten Hein" w:date="2022-01-03T08:40:00Z">
        <w:r w:rsidR="003D5475" w:rsidRPr="00E81B1B" w:rsidDel="009737A6">
          <w:delText>Abbildung 38</w:delText>
        </w:r>
      </w:del>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 xml:space="preserve">en </w:t>
      </w:r>
      <w:commentRangeStart w:id="6322"/>
      <w:r w:rsidR="303EF687" w:rsidRPr="00E81B1B">
        <w:t xml:space="preserve">Flüchtigkeitsfehler </w:t>
      </w:r>
      <w:commentRangeEnd w:id="6322"/>
      <w:r w:rsidR="001803A5">
        <w:rPr>
          <w:rStyle w:val="Kommentarzeichen"/>
        </w:rPr>
        <w:commentReference w:id="6322"/>
      </w:r>
      <w:r w:rsidR="303EF687" w:rsidRPr="00E81B1B">
        <w:t xml:space="preserve">wurde das Lastregime für eine Bruchlast von 100 kN statt 200 kN ausgelegt. Da die ersten Versuchskörper durch Lasten von etwa 140 kN </w:t>
      </w:r>
      <w:r w:rsidR="61901FB5" w:rsidRPr="00E81B1B">
        <w:t>versagten</w:t>
      </w:r>
      <w:ins w:id="6323"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ins w:id="6324" w:author="Carsten Hein" w:date="2022-01-14T10:17:00Z">
        <w:r w:rsidR="00916225" w:rsidRPr="00E81B1B">
          <w:t xml:space="preserve">Abbildung </w:t>
        </w:r>
        <w:r w:rsidR="00916225">
          <w:rPr>
            <w:noProof/>
          </w:rPr>
          <w:t>64</w:t>
        </w:r>
      </w:ins>
      <w:del w:id="6325" w:author="Carsten Hein" w:date="2022-01-03T08:40:00Z">
        <w:r w:rsidR="00B44B05" w:rsidRPr="00E81B1B" w:rsidDel="009737A6">
          <w:delText>Abbildung 66</w:delText>
        </w:r>
      </w:del>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243764F9" w:rsidR="00B008A2" w:rsidRPr="00E81B1B" w:rsidRDefault="00B008A2" w:rsidP="00B008A2">
      <w:pPr>
        <w:pStyle w:val="Beschriftung"/>
        <w:rPr>
          <w:rFonts w:ascii="ArevSans-Roman" w:hAnsi="ArevSans-Roman" w:cs="ArevSans-Roman"/>
          <w:szCs w:val="20"/>
        </w:rPr>
      </w:pPr>
      <w:bookmarkStart w:id="6326" w:name="_Ref82366899"/>
      <w:bookmarkStart w:id="6327" w:name="_Toc93048394"/>
      <w:r w:rsidRPr="00E81B1B">
        <w:t xml:space="preserve">Abbildung </w:t>
      </w:r>
      <w:r>
        <w:fldChar w:fldCharType="begin"/>
      </w:r>
      <w:r>
        <w:instrText>SEQ Abbildung \* ARABIC</w:instrText>
      </w:r>
      <w:r>
        <w:fldChar w:fldCharType="separate"/>
      </w:r>
      <w:ins w:id="6328" w:author="Carsten Hein" w:date="2022-01-14T10:17:00Z">
        <w:r w:rsidR="00916225">
          <w:rPr>
            <w:noProof/>
          </w:rPr>
          <w:t>64</w:t>
        </w:r>
      </w:ins>
      <w:del w:id="6329" w:author="Carsten Hein" w:date="2021-12-28T15:52:00Z">
        <w:r w:rsidR="00950524" w:rsidRPr="00E81B1B" w:rsidDel="0010707D">
          <w:rPr>
            <w:noProof/>
          </w:rPr>
          <w:delText>66</w:delText>
        </w:r>
      </w:del>
      <w:r>
        <w:fldChar w:fldCharType="end"/>
      </w:r>
      <w:bookmarkEnd w:id="6326"/>
      <w:r w:rsidRPr="00E81B1B">
        <w:t xml:space="preserve"> </w:t>
      </w:r>
      <w:r w:rsidR="00670E51" w:rsidRPr="00E81B1B">
        <w:t xml:space="preserve">Belastungsschema </w:t>
      </w:r>
      <w:r w:rsidRPr="00E81B1B">
        <w:t>der Versuche an abgesetzten Auflagern</w:t>
      </w:r>
      <w:bookmarkEnd w:id="6327"/>
    </w:p>
    <w:p w14:paraId="535E4E82" w14:textId="6777B4AE" w:rsidR="005F5F98" w:rsidRPr="00E81B1B" w:rsidRDefault="4364C566" w:rsidP="001076D7">
      <w:pPr>
        <w:pStyle w:val="berschrift3"/>
        <w:numPr>
          <w:ilvl w:val="2"/>
          <w:numId w:val="29"/>
        </w:numPr>
        <w:rPr>
          <w:noProof w:val="0"/>
          <w:lang w:val="de-DE"/>
        </w:rPr>
      </w:pPr>
      <w:del w:id="6330" w:author="Stefan Behring [2]" w:date="2021-12-21T22:50:00Z">
        <w:r w:rsidRPr="4C11F93A" w:rsidDel="4C11F93A">
          <w:rPr>
            <w:noProof w:val="0"/>
            <w:lang w:val="de-DE"/>
          </w:rPr>
          <w:delText xml:space="preserve">Beobachtungen </w:delText>
        </w:r>
      </w:del>
      <w:bookmarkStart w:id="6331" w:name="_Toc92091762"/>
      <w:bookmarkStart w:id="6332" w:name="_Toc92092204"/>
      <w:bookmarkStart w:id="6333" w:name="_Toc92092316"/>
      <w:bookmarkStart w:id="6334" w:name="_Toc93048299"/>
      <w:ins w:id="6335" w:author="Stefan Behring [2]" w:date="2021-12-21T22:50:00Z">
        <w:r w:rsidR="4C11F93A" w:rsidRPr="4C11F93A">
          <w:rPr>
            <w:noProof w:val="0"/>
            <w:lang w:val="de-DE"/>
          </w:rPr>
          <w:t xml:space="preserve">Versuchsauswertung </w:t>
        </w:r>
      </w:ins>
      <w:r w:rsidR="4C11F93A" w:rsidRPr="4C11F93A">
        <w:rPr>
          <w:noProof w:val="0"/>
          <w:lang w:val="de-DE"/>
        </w:rPr>
        <w:t>und Ergebnisse</w:t>
      </w:r>
      <w:bookmarkEnd w:id="6331"/>
      <w:bookmarkEnd w:id="6332"/>
      <w:bookmarkEnd w:id="6333"/>
      <w:bookmarkEnd w:id="6334"/>
    </w:p>
    <w:p w14:paraId="7B15DB1C" w14:textId="51F2CE94" w:rsidR="00C41FA6" w:rsidRPr="00E81B1B" w:rsidRDefault="00C41FA6" w:rsidP="00145552">
      <w:pPr>
        <w:spacing w:after="240"/>
      </w:pPr>
      <w:r w:rsidRPr="00E81B1B">
        <w:t>Die Probekörper versagten stets durch</w:t>
      </w:r>
      <w:ins w:id="6336" w:author="Stefan Behring [2]" w:date="2021-12-22T01:34:00Z">
        <w:r w:rsidR="00A0007E">
          <w:t xml:space="preserve"> einen</w:t>
        </w:r>
      </w:ins>
      <w:r w:rsidRPr="00E81B1B">
        <w:t xml:space="preserve"> Schub</w:t>
      </w:r>
      <w:ins w:id="6337" w:author="Stefan Behring [2]" w:date="2021-12-22T01:34:00Z">
        <w:r w:rsidR="00A0007E">
          <w:t>bruch</w:t>
        </w:r>
      </w:ins>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9"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6F8D4A89" w:rsidR="003D5475" w:rsidRPr="00E81B1B" w:rsidRDefault="003D5475" w:rsidP="003D5475">
      <w:pPr>
        <w:pStyle w:val="Beschriftung"/>
        <w:rPr>
          <w:rFonts w:ascii="ArevSans-Roman" w:hAnsi="ArevSans-Roman" w:cs="ArevSans-Roman"/>
          <w:szCs w:val="20"/>
        </w:rPr>
      </w:pPr>
      <w:bookmarkStart w:id="6338" w:name="_Toc93048395"/>
      <w:r w:rsidRPr="00E81B1B">
        <w:t xml:space="preserve">Abbildung </w:t>
      </w:r>
      <w:r>
        <w:fldChar w:fldCharType="begin"/>
      </w:r>
      <w:r>
        <w:instrText>SEQ Abbildung \* ARABIC</w:instrText>
      </w:r>
      <w:r>
        <w:fldChar w:fldCharType="separate"/>
      </w:r>
      <w:ins w:id="6339" w:author="Carsten Hein" w:date="2022-01-14T10:17:00Z">
        <w:r w:rsidR="00916225">
          <w:rPr>
            <w:noProof/>
          </w:rPr>
          <w:t>65</w:t>
        </w:r>
      </w:ins>
      <w:del w:id="6340" w:author="Carsten Hein" w:date="2021-12-28T15:52:00Z">
        <w:r w:rsidR="00950524" w:rsidRPr="00E81B1B" w:rsidDel="0010707D">
          <w:rPr>
            <w:noProof/>
          </w:rPr>
          <w:delText>67</w:delText>
        </w:r>
      </w:del>
      <w:r>
        <w:fldChar w:fldCharType="end"/>
      </w:r>
      <w:r w:rsidRPr="00E81B1B">
        <w:t xml:space="preserve"> Typisches Bruchbild der Versuche zu abgesetzten Auflagern</w:t>
      </w:r>
      <w:bookmarkEnd w:id="6338"/>
    </w:p>
    <w:p w14:paraId="39387506" w14:textId="747DAE38" w:rsidR="00C41FA6" w:rsidRPr="00E81B1B" w:rsidRDefault="760CF52A" w:rsidP="00145552">
      <w:r w:rsidRPr="00E81B1B">
        <w:t xml:space="preserve">Die Traglasten der geklebten Balken überstiegen die der </w:t>
      </w:r>
      <w:del w:id="6341" w:author="Stefan Behring [2]" w:date="2021-12-22T01:35:00Z">
        <w:r w:rsidR="00670E51" w:rsidRPr="00E81B1B" w:rsidDel="000B135F">
          <w:delText xml:space="preserve">mechanisch </w:delText>
        </w:r>
      </w:del>
      <w:ins w:id="6342" w:author="Stefan Behring [2]" w:date="2021-12-22T01:35:00Z">
        <w:r w:rsidR="000B135F">
          <w:t>mit Kerven</w:t>
        </w:r>
        <w:r w:rsidR="000B135F" w:rsidRPr="00E81B1B">
          <w:t xml:space="preserve"> </w:t>
        </w:r>
      </w:ins>
      <w:r w:rsidR="00670E51" w:rsidRPr="00E81B1B">
        <w:t xml:space="preserve">verbundenen </w:t>
      </w:r>
      <w:r w:rsidRPr="00E81B1B">
        <w:t xml:space="preserve">um </w:t>
      </w:r>
      <w:ins w:id="6343" w:author="Jan Wenker" w:date="2021-12-16T11:47:00Z">
        <w:r w:rsidR="00DA0668">
          <w:t xml:space="preserve">im Mittel </w:t>
        </w:r>
      </w:ins>
      <w:r w:rsidRPr="00E81B1B">
        <w:t>etwa 27</w:t>
      </w:r>
      <w:ins w:id="6344" w:author="Jan Wenker" w:date="2021-12-16T11:46:00Z">
        <w:r w:rsidR="00CF0552">
          <w:t xml:space="preserve"> </w:t>
        </w:r>
      </w:ins>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ins w:id="6345" w:author="Carsten Hein" w:date="2022-01-14T10:17:00Z">
        <w:r w:rsidR="00916225" w:rsidRPr="00E81B1B">
          <w:t xml:space="preserve">Abbildung </w:t>
        </w:r>
        <w:r w:rsidR="00916225">
          <w:rPr>
            <w:noProof/>
          </w:rPr>
          <w:t>66</w:t>
        </w:r>
      </w:ins>
      <w:del w:id="6346" w:author="Carsten Hein" w:date="2022-01-03T08:40:00Z">
        <w:r w:rsidR="00B44B05" w:rsidRPr="00E81B1B" w:rsidDel="009737A6">
          <w:delText>Abbildung 68</w:delText>
        </w:r>
      </w:del>
      <w:r w:rsidR="00CD4EED" w:rsidRPr="00E81B1B">
        <w:fldChar w:fldCharType="end"/>
      </w:r>
      <w:r w:rsidRPr="00E81B1B">
        <w:t xml:space="preserve">. Zu Versuchsende waren im </w:t>
      </w:r>
      <w:del w:id="6347" w:author="Jan Wenker" w:date="2021-12-16T11:54:00Z">
        <w:r w:rsidRPr="00E81B1B" w:rsidDel="005977F0">
          <w:delText>Falle</w:delText>
        </w:r>
      </w:del>
      <w:ins w:id="6348" w:author="Jan Wenker" w:date="2021-12-16T11:54:00Z">
        <w:r w:rsidR="005977F0">
          <w:t>Fall</w:t>
        </w:r>
      </w:ins>
      <w:r w:rsidRPr="00E81B1B">
        <w:t xml:space="preserve"> der geklebten Decken stets je zwei Risse </w:t>
      </w:r>
      <w:r w:rsidR="00670E51" w:rsidRPr="00E81B1B">
        <w:t xml:space="preserve">im Beton </w:t>
      </w:r>
      <w:r w:rsidRPr="00E81B1B">
        <w:t xml:space="preserve">links und rechts vom Holzbalken sichtbar. Der erste verlief vom Ende des Holzbalkens rechtwinklig </w:t>
      </w:r>
      <w:commentRangeStart w:id="6349"/>
      <w:r w:rsidRPr="00E81B1B">
        <w:t>zur Systemachse zur Seitenfläche des Betons</w:t>
      </w:r>
      <w:commentRangeEnd w:id="6349"/>
      <w:r w:rsidR="00CB78C8">
        <w:rPr>
          <w:rStyle w:val="Kommentarzeichen"/>
        </w:rPr>
        <w:commentReference w:id="6349"/>
      </w:r>
      <w:r w:rsidRPr="00E81B1B">
        <w:t xml:space="preserve">. Der zweite verlief etwa parallel, allerdings etwa 10 cm versetzt </w:t>
      </w:r>
      <w:commentRangeStart w:id="6350"/>
      <w:r w:rsidRPr="00E81B1B">
        <w:t>Richtung</w:t>
      </w:r>
      <w:commentRangeEnd w:id="6350"/>
      <w:r w:rsidR="002252AD">
        <w:rPr>
          <w:rStyle w:val="Kommentarzeichen"/>
        </w:rPr>
        <w:commentReference w:id="6350"/>
      </w:r>
      <w:r w:rsidRPr="00E81B1B">
        <w:t xml:space="preserve"> Feldmitte. Im </w:t>
      </w:r>
      <w:del w:id="6351" w:author="Jan Wenker" w:date="2021-12-16T11:54:00Z">
        <w:r w:rsidRPr="00E81B1B" w:rsidDel="005977F0">
          <w:delText>Falle</w:delText>
        </w:r>
      </w:del>
      <w:ins w:id="6352" w:author="Jan Wenker" w:date="2021-12-16T11:54:00Z">
        <w:r w:rsidR="005977F0">
          <w:t>Fall</w:t>
        </w:r>
      </w:ins>
      <w:r w:rsidRPr="00E81B1B">
        <w:t xml:space="preserve"> 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4AA5D9EE" w:rsidR="00CD4EED" w:rsidRPr="00E81B1B" w:rsidRDefault="760CF52A" w:rsidP="00CD4EED">
      <w:pPr>
        <w:spacing w:after="240"/>
        <w:rPr>
          <w:rFonts w:eastAsia="Calibri"/>
          <w:szCs w:val="20"/>
        </w:rPr>
      </w:pPr>
      <w:commentRangeStart w:id="6353"/>
      <w:r w:rsidRPr="00E81B1B">
        <w:rPr>
          <w:rFonts w:eastAsia="Calibri"/>
          <w:szCs w:val="20"/>
        </w:rPr>
        <w:t xml:space="preserve">Eine Abminderung der Steifigkeit durch das leichte Öffnen der Fuge am Auflager führt zu keinem Verlust der Steifigkeit, </w:t>
      </w:r>
      <w:commentRangeEnd w:id="6353"/>
      <w:r w:rsidR="00D3622A">
        <w:rPr>
          <w:rStyle w:val="Kommentarzeichen"/>
        </w:rPr>
        <w:commentReference w:id="6353"/>
      </w:r>
      <w:r w:rsidRPr="00E81B1B">
        <w:rPr>
          <w:rFonts w:eastAsia="Calibri"/>
          <w:szCs w:val="20"/>
        </w:rPr>
        <w:t xml:space="preserve">sichtbar </w:t>
      </w:r>
      <w:r w:rsidR="00145552" w:rsidRPr="00E81B1B">
        <w:rPr>
          <w:rFonts w:eastAsia="Calibri"/>
          <w:szCs w:val="20"/>
        </w:rPr>
        <w:t>an der</w:t>
      </w:r>
      <w:r w:rsidRPr="00E81B1B">
        <w:rPr>
          <w:rFonts w:eastAsia="Calibri"/>
          <w:szCs w:val="20"/>
        </w:rPr>
        <w:t xml:space="preserve"> Last-Verformungskurve</w:t>
      </w:r>
      <w:r w:rsidR="00145552" w:rsidRPr="00E81B1B">
        <w:rPr>
          <w:rFonts w:eastAsia="Calibri"/>
          <w:szCs w:val="20"/>
        </w:rPr>
        <w:t xml:space="preserve"> </w:t>
      </w:r>
      <w:r w:rsidR="00145552" w:rsidRPr="00E81B1B">
        <w:t xml:space="preserve">in </w:t>
      </w:r>
      <w:r w:rsidR="00145552" w:rsidRPr="00E81B1B">
        <w:fldChar w:fldCharType="begin"/>
      </w:r>
      <w:r w:rsidR="00145552" w:rsidRPr="00E81B1B">
        <w:instrText xml:space="preserve"> REF _Ref80096412 \h  \* MERGEFORMAT </w:instrText>
      </w:r>
      <w:r w:rsidR="00145552" w:rsidRPr="00E81B1B">
        <w:fldChar w:fldCharType="separate"/>
      </w:r>
      <w:ins w:id="6354" w:author="Carsten Hein" w:date="2022-01-14T10:17:00Z">
        <w:r w:rsidR="00916225" w:rsidRPr="00E81B1B">
          <w:t xml:space="preserve">Abbildung </w:t>
        </w:r>
        <w:r w:rsidR="00916225">
          <w:t>67</w:t>
        </w:r>
      </w:ins>
      <w:del w:id="6355" w:author="Carsten Hein" w:date="2022-01-03T08:40:00Z">
        <w:r w:rsidR="00B44B05" w:rsidRPr="00E81B1B" w:rsidDel="009737A6">
          <w:delText>Abbildung 69</w:delText>
        </w:r>
      </w:del>
      <w:r w:rsidR="00145552" w:rsidRPr="00E81B1B">
        <w:fldChar w:fldCharType="end"/>
      </w:r>
      <w:r w:rsidRPr="00E81B1B">
        <w:rPr>
          <w:rFonts w:eastAsia="Calibri"/>
          <w:szCs w:val="20"/>
        </w:rPr>
        <w:t>. Die Durchbiegungen der geklebten Probekörper waren stets geringer als die der Variante mit Kerven</w:t>
      </w:r>
      <w:r w:rsidR="00CD4EED" w:rsidRPr="00E81B1B">
        <w:rPr>
          <w:rFonts w:eastAsia="Calibri"/>
          <w:szCs w:val="20"/>
        </w:rPr>
        <w:t>. Die horizontalen und vertikalen Verschiebungen an der Fuge neben der Ausklinkung fallen bei der geklebten Variante ebenfalls geringer aus als bei den Probekörpern mit Kerven (</w:t>
      </w:r>
      <w:r w:rsidR="00B44B05">
        <w:fldChar w:fldCharType="begin"/>
      </w:r>
      <w:r w:rsidR="00B44B05">
        <w:rPr>
          <w:rFonts w:eastAsia="Calibri"/>
          <w:szCs w:val="20"/>
        </w:rPr>
        <w:instrText xml:space="preserve"> REF _Ref82356955 \h </w:instrText>
      </w:r>
      <w:r w:rsidR="00B44B05">
        <w:fldChar w:fldCharType="separate"/>
      </w:r>
      <w:ins w:id="6356" w:author="Carsten Hein" w:date="2022-01-14T10:17:00Z">
        <w:r w:rsidR="00916225" w:rsidRPr="00E81B1B">
          <w:t xml:space="preserve">Abbildung </w:t>
        </w:r>
        <w:r w:rsidR="00916225">
          <w:rPr>
            <w:noProof/>
          </w:rPr>
          <w:t>58</w:t>
        </w:r>
      </w:ins>
      <w:del w:id="6357" w:author="Carsten Hein" w:date="2022-01-03T08:40:00Z">
        <w:r w:rsidR="00B44B05" w:rsidRPr="00E81B1B" w:rsidDel="009737A6">
          <w:delText>Abbildung 60</w:delText>
        </w:r>
      </w:del>
      <w:r w:rsidR="00B44B05">
        <w:fldChar w:fldCharType="end"/>
      </w:r>
      <w:r w:rsidR="00CD4EED" w:rsidRPr="00E81B1B">
        <w:t>).</w:t>
      </w:r>
      <w:r w:rsidR="0043443A" w:rsidRPr="00E81B1B">
        <w:t xml:space="preserve"> Unter Gebrauchslastniveau (ca. 20 kN) fallen die vertikalen und horizontalen Verschiebungen mit maximal 0,25 mm sehr gering aus.</w:t>
      </w:r>
      <w:r w:rsidR="0043443A"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404E7305"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79D38AB3" w:rsidR="00145552" w:rsidRPr="00E81B1B" w:rsidRDefault="00145552" w:rsidP="00145552">
            <w:pPr>
              <w:pStyle w:val="Beschriftung"/>
            </w:pPr>
            <w:bookmarkStart w:id="6358" w:name="_Ref82367860"/>
            <w:bookmarkStart w:id="6359" w:name="_Toc93048396"/>
            <w:r w:rsidRPr="00E81B1B">
              <w:t xml:space="preserve">Abbildung </w:t>
            </w:r>
            <w:r>
              <w:fldChar w:fldCharType="begin"/>
            </w:r>
            <w:r>
              <w:instrText>SEQ Abbildung \* ARABIC</w:instrText>
            </w:r>
            <w:r>
              <w:fldChar w:fldCharType="separate"/>
            </w:r>
            <w:ins w:id="6360" w:author="Carsten Hein" w:date="2022-01-14T10:17:00Z">
              <w:r w:rsidR="00916225">
                <w:rPr>
                  <w:noProof/>
                </w:rPr>
                <w:t>66</w:t>
              </w:r>
            </w:ins>
            <w:del w:id="6361" w:author="Carsten Hein" w:date="2021-12-28T15:52:00Z">
              <w:r w:rsidR="00950524" w:rsidRPr="00E81B1B" w:rsidDel="0010707D">
                <w:rPr>
                  <w:noProof/>
                </w:rPr>
                <w:delText>68</w:delText>
              </w:r>
            </w:del>
            <w:r>
              <w:fldChar w:fldCharType="end"/>
            </w:r>
            <w:bookmarkEnd w:id="6358"/>
            <w:r w:rsidRPr="00E81B1B">
              <w:t xml:space="preserve"> </w:t>
            </w:r>
            <w:commentRangeStart w:id="6362"/>
            <w:r w:rsidRPr="00E81B1B">
              <w:t>Bruchlasten</w:t>
            </w:r>
            <w:commentRangeEnd w:id="6362"/>
            <w:r w:rsidR="00A038D2">
              <w:rPr>
                <w:rStyle w:val="Kommentarzeichen"/>
                <w:iCs w:val="0"/>
              </w:rPr>
              <w:commentReference w:id="6362"/>
            </w:r>
            <w:r w:rsidRPr="00E81B1B">
              <w:t xml:space="preserve"> der </w:t>
            </w:r>
            <w:commentRangeStart w:id="6363"/>
            <w:r w:rsidRPr="00E81B1B">
              <w:t>Auflagerversuche</w:t>
            </w:r>
            <w:commentRangeEnd w:id="6363"/>
            <w:r w:rsidR="00581F34">
              <w:rPr>
                <w:rStyle w:val="Kommentarzeichen"/>
                <w:iCs w:val="0"/>
              </w:rPr>
              <w:commentReference w:id="6363"/>
            </w:r>
            <w:bookmarkEnd w:id="6359"/>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1E6AE179" w:rsidR="00145552" w:rsidRPr="00E81B1B" w:rsidRDefault="00145552" w:rsidP="00145552">
            <w:pPr>
              <w:pStyle w:val="Beschriftung"/>
              <w:rPr>
                <w:rFonts w:ascii="ArevSans-Roman" w:hAnsi="ArevSans-Roman" w:cs="ArevSans-Roman"/>
                <w:szCs w:val="20"/>
              </w:rPr>
            </w:pPr>
            <w:bookmarkStart w:id="6364" w:name="_Ref80096412"/>
            <w:bookmarkStart w:id="6365" w:name="_Ref80096407"/>
            <w:bookmarkStart w:id="6366" w:name="_Toc93048397"/>
            <w:r w:rsidRPr="00E81B1B">
              <w:t xml:space="preserve">Abbildung </w:t>
            </w:r>
            <w:r>
              <w:fldChar w:fldCharType="begin"/>
            </w:r>
            <w:r>
              <w:instrText>SEQ Abbildung \* ARABIC</w:instrText>
            </w:r>
            <w:r>
              <w:fldChar w:fldCharType="separate"/>
            </w:r>
            <w:ins w:id="6367" w:author="Carsten Hein" w:date="2022-01-14T10:17:00Z">
              <w:r w:rsidR="00916225">
                <w:rPr>
                  <w:noProof/>
                </w:rPr>
                <w:t>67</w:t>
              </w:r>
            </w:ins>
            <w:del w:id="6368" w:author="Carsten Hein" w:date="2021-12-28T15:52:00Z">
              <w:r w:rsidR="00950524" w:rsidRPr="00E81B1B" w:rsidDel="0010707D">
                <w:rPr>
                  <w:noProof/>
                </w:rPr>
                <w:delText>69</w:delText>
              </w:r>
            </w:del>
            <w:r>
              <w:fldChar w:fldCharType="end"/>
            </w:r>
            <w:bookmarkEnd w:id="6364"/>
            <w:r w:rsidRPr="00E81B1B">
              <w:t xml:space="preserve"> Last-Verformungs-Diagramm der Auflagersuche</w:t>
            </w:r>
            <w:bookmarkEnd w:id="6365"/>
            <w:bookmarkEnd w:id="6366"/>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6369"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27817147" w14:textId="72962E38" w:rsidR="00626605" w:rsidRPr="00E81B1B" w:rsidRDefault="00145552" w:rsidP="00145552">
      <w:pPr>
        <w:pStyle w:val="Beschriftung"/>
        <w:rPr>
          <w:rFonts w:ascii="ArevSans-Roman" w:hAnsi="ArevSans-Roman" w:cs="ArevSans-Roman"/>
          <w:szCs w:val="20"/>
        </w:rPr>
      </w:pPr>
      <w:bookmarkStart w:id="6370" w:name="_Ref82373008"/>
      <w:bookmarkStart w:id="6371" w:name="_Toc93048398"/>
      <w:r w:rsidRPr="00E81B1B">
        <w:t xml:space="preserve">Abbildung </w:t>
      </w:r>
      <w:r>
        <w:fldChar w:fldCharType="begin"/>
      </w:r>
      <w:r>
        <w:instrText>SEQ Abbildung \* ARABIC</w:instrText>
      </w:r>
      <w:r>
        <w:fldChar w:fldCharType="separate"/>
      </w:r>
      <w:ins w:id="6372" w:author="Carsten Hein" w:date="2022-01-14T10:17:00Z">
        <w:r w:rsidR="00916225">
          <w:rPr>
            <w:noProof/>
          </w:rPr>
          <w:t>68</w:t>
        </w:r>
      </w:ins>
      <w:del w:id="6373" w:author="Carsten Hein" w:date="2021-12-28T15:52:00Z">
        <w:r w:rsidR="00950524" w:rsidRPr="00E81B1B" w:rsidDel="0010707D">
          <w:rPr>
            <w:noProof/>
          </w:rPr>
          <w:delText>70</w:delText>
        </w:r>
      </w:del>
      <w:r>
        <w:fldChar w:fldCharType="end"/>
      </w:r>
      <w:bookmarkEnd w:id="6369"/>
      <w:bookmarkEnd w:id="6370"/>
      <w:r w:rsidRPr="00E81B1B">
        <w:t xml:space="preserve"> Vergleich der horizontalen und vertikalen Differentialverschiebungen zwischen Holz und Beton an den abgesetz</w:t>
      </w:r>
      <w:r w:rsidR="00B1093F" w:rsidRPr="00E81B1B">
        <w:t>t</w:t>
      </w:r>
      <w:r w:rsidRPr="00E81B1B">
        <w:t>en Auflagern</w:t>
      </w:r>
      <w:bookmarkEnd w:id="6371"/>
    </w:p>
    <w:p w14:paraId="506F29B3" w14:textId="0BB8F737" w:rsidR="760CF52A" w:rsidRPr="00E81B1B" w:rsidRDefault="4C11F93A" w:rsidP="001076D7">
      <w:pPr>
        <w:pStyle w:val="berschrift2"/>
        <w:numPr>
          <w:ilvl w:val="1"/>
          <w:numId w:val="29"/>
        </w:numPr>
      </w:pPr>
      <w:bookmarkStart w:id="6374" w:name="_Toc92091763"/>
      <w:bookmarkStart w:id="6375" w:name="_Toc92092205"/>
      <w:bookmarkStart w:id="6376" w:name="_Toc92092317"/>
      <w:bookmarkStart w:id="6377" w:name="_Toc93048300"/>
      <w:r>
        <w:t xml:space="preserve">Fazit </w:t>
      </w:r>
      <w:commentRangeStart w:id="6378"/>
      <w:r>
        <w:t>und</w:t>
      </w:r>
      <w:commentRangeEnd w:id="6378"/>
      <w:r w:rsidR="19023B21">
        <w:rPr>
          <w:rStyle w:val="Kommentarzeichen"/>
        </w:rPr>
        <w:commentReference w:id="6378"/>
      </w:r>
      <w:r>
        <w:t xml:space="preserve"> Ausblick</w:t>
      </w:r>
      <w:bookmarkEnd w:id="6374"/>
      <w:bookmarkEnd w:id="6375"/>
      <w:bookmarkEnd w:id="6376"/>
      <w:bookmarkEnd w:id="6377"/>
    </w:p>
    <w:p w14:paraId="13358408" w14:textId="5B5880E1"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ins w:id="6379" w:author="Jan Wenker" w:date="2021-12-16T11:49:00Z">
        <w:r w:rsidR="00295C28">
          <w:rPr>
            <w:rFonts w:eastAsia="Calibri"/>
            <w:szCs w:val="20"/>
          </w:rPr>
          <w:t>n, hier HBV-Decken,</w:t>
        </w:r>
      </w:ins>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del w:id="6380" w:author="Stefan Behring [2]" w:date="2021-12-22T01:41:00Z">
        <w:r w:rsidRPr="00E81B1B" w:rsidDel="005D3AE1">
          <w:rPr>
            <w:rFonts w:eastAsia="Calibri"/>
            <w:szCs w:val="20"/>
          </w:rPr>
          <w:delText>ausübt</w:delText>
        </w:r>
      </w:del>
      <w:ins w:id="6381" w:author="Stefan Behring [2]" w:date="2021-12-22T01:41:00Z">
        <w:r w:rsidR="005D3AE1">
          <w:rPr>
            <w:rFonts w:eastAsia="Calibri"/>
            <w:szCs w:val="20"/>
          </w:rPr>
          <w:t>hat</w:t>
        </w:r>
      </w:ins>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del w:id="6382" w:author="Jan Wenker" w:date="2021-12-16T11:49:00Z">
        <w:r w:rsidR="00504B52" w:rsidRPr="00E81B1B" w:rsidDel="00FF5C1B">
          <w:rPr>
            <w:rFonts w:eastAsia="Calibri"/>
            <w:szCs w:val="20"/>
          </w:rPr>
          <w:delText>erfolgr</w:delText>
        </w:r>
        <w:r w:rsidRPr="00E81B1B" w:rsidDel="00FF5C1B">
          <w:rPr>
            <w:rFonts w:eastAsia="Calibri"/>
            <w:szCs w:val="20"/>
          </w:rPr>
          <w:delText xml:space="preserve">eich </w:delText>
        </w:r>
      </w:del>
      <w:r w:rsidRPr="00E81B1B">
        <w:rPr>
          <w:rFonts w:eastAsia="Calibri"/>
          <w:szCs w:val="20"/>
        </w:rPr>
        <w:t xml:space="preserve">große Bauteile </w:t>
      </w:r>
      <w:ins w:id="6383" w:author="Jan Wenker" w:date="2021-12-16T11:49:00Z">
        <w:r w:rsidR="00FF5C1B" w:rsidRPr="00E81B1B">
          <w:rPr>
            <w:rFonts w:eastAsia="Calibri"/>
            <w:szCs w:val="20"/>
          </w:rPr>
          <w:t xml:space="preserve">erfolgreich </w:t>
        </w:r>
      </w:ins>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ins w:id="6384" w:author="Carsten Hein" w:date="2022-01-14T10:17:00Z">
            <w:r w:rsidR="00916225" w:rsidRPr="00916225">
              <w:rPr>
                <w:rFonts w:eastAsia="Calibri"/>
                <w:noProof/>
                <w:szCs w:val="20"/>
                <w:rPrChange w:id="6385" w:author="Carsten Hein" w:date="2022-01-14T10:17:00Z">
                  <w:rPr/>
                </w:rPrChange>
              </w:rPr>
              <w:t>(Merono, et al., 2019)</w:t>
            </w:r>
          </w:ins>
          <w:del w:id="6386" w:author="Carsten Hein" w:date="2022-01-03T08:40:00Z">
            <w:r w:rsidR="004A2ADF" w:rsidRPr="00E81B1B" w:rsidDel="009737A6">
              <w:rPr>
                <w:rFonts w:eastAsia="Calibri"/>
                <w:noProof/>
                <w:szCs w:val="20"/>
              </w:rPr>
              <w:delText>(Merono, et al., 2019)</w:delText>
            </w:r>
          </w:del>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del w:id="6387" w:author="Jan Wenker" w:date="2021-12-16T11:50:00Z">
        <w:r w:rsidRPr="00E81B1B" w:rsidDel="00732518">
          <w:rPr>
            <w:rFonts w:eastAsia="Calibri"/>
            <w:szCs w:val="20"/>
          </w:rPr>
          <w:delText xml:space="preserve">die </w:delText>
        </w:r>
      </w:del>
      <w:r w:rsidRPr="00E81B1B">
        <w:rPr>
          <w:rFonts w:eastAsia="Calibri"/>
          <w:szCs w:val="20"/>
        </w:rPr>
        <w:lastRenderedPageBreak/>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w:t>
      </w:r>
      <w:del w:id="6388" w:author="Jan Wenker" w:date="2021-12-16T11:50:00Z">
        <w:r w:rsidR="00626AC8" w:rsidRPr="00E81B1B" w:rsidDel="00732518">
          <w:rPr>
            <w:rFonts w:eastAsia="Calibri"/>
            <w:szCs w:val="20"/>
          </w:rPr>
          <w:delText>,</w:delText>
        </w:r>
      </w:del>
      <w:r w:rsidR="00AF07EB" w:rsidRPr="00E81B1B">
        <w:rPr>
          <w:rFonts w:eastAsia="Calibri"/>
          <w:szCs w:val="20"/>
        </w:rPr>
        <w:t xml:space="preserve"> wie sich das Trennmittel auf die Dauerhaftigkeit der Fuge auswirkt.</w:t>
      </w:r>
    </w:p>
    <w:p w14:paraId="47A2FA3E" w14:textId="1DB139A8"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Compono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ins w:id="6389" w:author="Jan Wenker" w:date="2021-12-16T11:52:00Z">
        <w:r w:rsidR="006323C7">
          <w:rPr>
            <w:rFonts w:eastAsia="Calibri"/>
            <w:szCs w:val="20"/>
          </w:rPr>
          <w:t>en</w:t>
        </w:r>
      </w:ins>
      <w:r w:rsidR="00B867FA" w:rsidRPr="00E81B1B">
        <w:rPr>
          <w:rFonts w:eastAsia="Calibri"/>
          <w:szCs w:val="20"/>
        </w:rPr>
        <w:t xml:space="preserve">, dass </w:t>
      </w:r>
      <w:del w:id="6390" w:author="Jan Wenker" w:date="2021-12-16T11:51:00Z">
        <w:r w:rsidR="00B867FA" w:rsidRPr="00E81B1B" w:rsidDel="00105D05">
          <w:rPr>
            <w:rFonts w:eastAsia="Calibri"/>
            <w:szCs w:val="20"/>
          </w:rPr>
          <w:delText xml:space="preserve">sie </w:delText>
        </w:r>
      </w:del>
      <w:ins w:id="6391" w:author="Jan Wenker" w:date="2021-12-16T11:51:00Z">
        <w:r w:rsidR="00105D05">
          <w:rPr>
            <w:rFonts w:eastAsia="Calibri"/>
            <w:szCs w:val="20"/>
          </w:rPr>
          <w:t>einerseits durch schwierigen Auftrag</w:t>
        </w:r>
        <w:r w:rsidR="00105D05" w:rsidRPr="00E81B1B">
          <w:rPr>
            <w:rFonts w:eastAsia="Calibri"/>
            <w:szCs w:val="20"/>
          </w:rPr>
          <w:t xml:space="preserve"> </w:t>
        </w:r>
      </w:ins>
      <w:r w:rsidR="00B867FA" w:rsidRPr="00E81B1B">
        <w:rPr>
          <w:rFonts w:eastAsia="Calibri"/>
          <w:szCs w:val="20"/>
        </w:rPr>
        <w:t xml:space="preserve">die offene Zeit des Klebstoffs überschritten wird und </w:t>
      </w:r>
      <w:ins w:id="6392" w:author="Jan Wenker" w:date="2021-12-16T11:51:00Z">
        <w:r w:rsidR="00BA0D4B">
          <w:rPr>
            <w:rFonts w:eastAsia="Calibri"/>
            <w:szCs w:val="20"/>
          </w:rPr>
          <w:t>andererseits die ge</w:t>
        </w:r>
      </w:ins>
      <w:ins w:id="6393" w:author="Jan Wenker" w:date="2021-12-16T11:52:00Z">
        <w:r w:rsidR="00BA0D4B">
          <w:rPr>
            <w:rFonts w:eastAsia="Calibri"/>
            <w:szCs w:val="20"/>
          </w:rPr>
          <w:t xml:space="preserve">plante Klebstoffmenge nicht aufgebracht werden kann. In beiden Fällen leidet </w:t>
        </w:r>
      </w:ins>
      <w:r w:rsidR="00B867FA" w:rsidRPr="00E81B1B">
        <w:rPr>
          <w:rFonts w:eastAsia="Calibri"/>
          <w:szCs w:val="20"/>
        </w:rPr>
        <w:t>die Qualität der Verklebung</w:t>
      </w:r>
      <w:del w:id="6394" w:author="Jan Wenker" w:date="2021-12-16T11:52:00Z">
        <w:r w:rsidR="00B867FA" w:rsidRPr="00E81B1B" w:rsidDel="00BA0D4B">
          <w:rPr>
            <w:rFonts w:eastAsia="Calibri"/>
            <w:szCs w:val="20"/>
          </w:rPr>
          <w:delText xml:space="preserve"> leidet</w:delText>
        </w:r>
      </w:del>
      <w:r w:rsidR="00B867FA" w:rsidRPr="00E81B1B">
        <w:rPr>
          <w:rFonts w:eastAsia="Calibri"/>
          <w:szCs w:val="20"/>
        </w:rPr>
        <w:t>.</w:t>
      </w:r>
      <w:r w:rsidR="00B867FA">
        <w:rPr>
          <w:rFonts w:eastAsia="Calibri"/>
          <w:szCs w:val="20"/>
        </w:rPr>
        <w:t xml:space="preserve"> Eine weitere Modifikation des Klebstoffs C3 könnte dieses Problem lösen</w:t>
      </w:r>
      <w:ins w:id="6395" w:author="Jan Wenker" w:date="2021-12-16T11:52:00Z">
        <w:r w:rsidR="006323C7">
          <w:rPr>
            <w:rFonts w:eastAsia="Calibri"/>
            <w:szCs w:val="20"/>
          </w:rPr>
          <w:t>.</w:t>
        </w:r>
      </w:ins>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218A93E"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del w:id="6396" w:author="Stefan Behring [2]" w:date="2021-12-22T01:44:00Z">
        <w:r w:rsidRPr="00E81B1B" w:rsidDel="00C55D5A">
          <w:rPr>
            <w:rFonts w:eastAsia="Calibri"/>
            <w:szCs w:val="20"/>
          </w:rPr>
          <w:delText>entdeckt</w:delText>
        </w:r>
      </w:del>
      <w:ins w:id="6397" w:author="Stefan Behring [2]" w:date="2021-12-22T01:44:00Z">
        <w:r w:rsidR="00C55D5A">
          <w:rPr>
            <w:rFonts w:eastAsia="Calibri"/>
            <w:szCs w:val="20"/>
          </w:rPr>
          <w:t>festgestellt</w:t>
        </w:r>
      </w:ins>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del w:id="6398" w:author="Jan Wenker" w:date="2021-12-16T11:54:00Z">
        <w:r w:rsidR="006201D3" w:rsidRPr="00E81B1B" w:rsidDel="005977F0">
          <w:rPr>
            <w:rFonts w:eastAsia="Calibri"/>
            <w:szCs w:val="20"/>
          </w:rPr>
          <w:delText>Falle</w:delText>
        </w:r>
      </w:del>
      <w:ins w:id="6399" w:author="Jan Wenker" w:date="2021-12-16T11:54:00Z">
        <w:r w:rsidR="005977F0">
          <w:rPr>
            <w:rFonts w:eastAsia="Calibri"/>
            <w:szCs w:val="20"/>
          </w:rPr>
          <w:t>Fall</w:t>
        </w:r>
      </w:ins>
      <w:r w:rsidR="006201D3" w:rsidRPr="00E81B1B">
        <w:rPr>
          <w:rFonts w:eastAsia="Calibri"/>
          <w:szCs w:val="20"/>
        </w:rPr>
        <w:t xml:space="preserve"> der großformatigen Biegeversuchskörper sind die Probekörper </w:t>
      </w:r>
      <w:ins w:id="6400" w:author="Jan Wenker" w:date="2021-12-16T11:55:00Z">
        <w:r w:rsidR="002D7F22" w:rsidRPr="00E81B1B">
          <w:rPr>
            <w:rFonts w:eastAsia="Calibri"/>
            <w:szCs w:val="20"/>
          </w:rPr>
          <w:t xml:space="preserve">Belastungen </w:t>
        </w:r>
      </w:ins>
      <w:r w:rsidR="006201D3" w:rsidRPr="00E81B1B">
        <w:rPr>
          <w:rFonts w:eastAsia="Calibri"/>
          <w:szCs w:val="20"/>
        </w:rPr>
        <w:t>durch Hebeprozesse</w:t>
      </w:r>
      <w:ins w:id="6401" w:author="Stefan Behring [2]" w:date="2021-12-22T01:44:00Z">
        <w:r w:rsidR="0009339F">
          <w:rPr>
            <w:rFonts w:eastAsia="Calibri"/>
            <w:szCs w:val="20"/>
          </w:rPr>
          <w:t xml:space="preserve"> und Belastungen während des Transports</w:t>
        </w:r>
      </w:ins>
      <w:r w:rsidR="006201D3" w:rsidRPr="00E81B1B">
        <w:rPr>
          <w:rFonts w:eastAsia="Calibri"/>
          <w:szCs w:val="20"/>
        </w:rPr>
        <w:t xml:space="preserve"> </w:t>
      </w:r>
      <w:del w:id="6402" w:author="Jan Wenker" w:date="2021-12-16T11:55:00Z">
        <w:r w:rsidR="006201D3" w:rsidRPr="00E81B1B" w:rsidDel="002D7F22">
          <w:rPr>
            <w:rFonts w:eastAsia="Calibri"/>
            <w:szCs w:val="20"/>
          </w:rPr>
          <w:delText xml:space="preserve">Belastungen </w:delText>
        </w:r>
      </w:del>
      <w:r w:rsidR="006201D3" w:rsidRPr="00E81B1B">
        <w:rPr>
          <w:rFonts w:eastAsia="Calibri"/>
          <w:szCs w:val="20"/>
        </w:rPr>
        <w:t>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del w:id="6403" w:author="Stefan Behring [2]" w:date="2021-12-22T01:45:00Z">
        <w:r w:rsidR="00626AC8" w:rsidRPr="00E81B1B" w:rsidDel="00F67ED3">
          <w:rPr>
            <w:rFonts w:eastAsia="Calibri"/>
            <w:szCs w:val="20"/>
          </w:rPr>
          <w:delText xml:space="preserve">ungünstige </w:delText>
        </w:r>
      </w:del>
      <w:ins w:id="6404" w:author="Stefan Behring [2]" w:date="2021-12-22T01:45:00Z">
        <w:r w:rsidR="00F67ED3">
          <w:rPr>
            <w:rFonts w:eastAsia="Calibri"/>
            <w:szCs w:val="20"/>
          </w:rPr>
          <w:t>ungeschliffene</w:t>
        </w:r>
        <w:r w:rsidR="00F67ED3" w:rsidRPr="00E81B1B">
          <w:rPr>
            <w:rFonts w:eastAsia="Calibri"/>
            <w:szCs w:val="20"/>
          </w:rPr>
          <w:t xml:space="preserve"> </w:t>
        </w:r>
      </w:ins>
      <w:r w:rsidR="00626AC8" w:rsidRPr="00E81B1B">
        <w:rPr>
          <w:rFonts w:eastAsia="Calibri"/>
          <w:szCs w:val="20"/>
        </w:rPr>
        <w:t xml:space="preserve">Betonoberfläche verwendet wurde. Im </w:t>
      </w:r>
      <w:del w:id="6405" w:author="Jan Wenker" w:date="2021-12-16T11:54:00Z">
        <w:r w:rsidR="00626AC8" w:rsidRPr="00E81B1B" w:rsidDel="005977F0">
          <w:rPr>
            <w:rFonts w:eastAsia="Calibri"/>
            <w:szCs w:val="20"/>
          </w:rPr>
          <w:delText>Falle</w:delText>
        </w:r>
      </w:del>
      <w:ins w:id="6406" w:author="Jan Wenker" w:date="2021-12-16T11:54:00Z">
        <w:r w:rsidR="005977F0">
          <w:rPr>
            <w:rFonts w:eastAsia="Calibri"/>
            <w:szCs w:val="20"/>
          </w:rPr>
          <w:t>Fall</w:t>
        </w:r>
      </w:ins>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7722CC24" w:rsidR="00626AC8" w:rsidRPr="00E81B1B" w:rsidRDefault="00626AC8" w:rsidP="760CF52A">
      <w:pPr>
        <w:rPr>
          <w:rFonts w:eastAsia="Calibri"/>
          <w:szCs w:val="20"/>
        </w:rPr>
      </w:pPr>
      <w:r w:rsidRPr="00E81B1B">
        <w:rPr>
          <w:rFonts w:eastAsia="Calibri"/>
          <w:szCs w:val="20"/>
        </w:rPr>
        <w:t xml:space="preserve">Dennoch ist zu prüfen, ob durch </w:t>
      </w:r>
      <w:del w:id="6407" w:author="Jan Wenker" w:date="2021-12-16T11:56:00Z">
        <w:r w:rsidRPr="00E81B1B" w:rsidDel="00E53AE9">
          <w:rPr>
            <w:rFonts w:eastAsia="Calibri"/>
            <w:szCs w:val="20"/>
          </w:rPr>
          <w:delText xml:space="preserve">andauernde </w:delText>
        </w:r>
      </w:del>
      <w:ins w:id="6408" w:author="Jan Wenker" w:date="2021-12-16T11:56:00Z">
        <w:r w:rsidR="00E53AE9">
          <w:rPr>
            <w:rFonts w:eastAsia="Calibri"/>
            <w:szCs w:val="20"/>
          </w:rPr>
          <w:t>stark wechselnde</w:t>
        </w:r>
        <w:r w:rsidR="00E53AE9" w:rsidRPr="00E81B1B">
          <w:rPr>
            <w:rFonts w:eastAsia="Calibri"/>
            <w:szCs w:val="20"/>
          </w:rPr>
          <w:t xml:space="preserve"> </w:t>
        </w:r>
      </w:ins>
      <w:r w:rsidRPr="00E81B1B">
        <w:rPr>
          <w:rFonts w:eastAsia="Calibri"/>
          <w:szCs w:val="20"/>
        </w:rPr>
        <w:t xml:space="preserve">klimatische </w:t>
      </w:r>
      <w:del w:id="6409" w:author="Jan Wenker" w:date="2021-12-16T11:56:00Z">
        <w:r w:rsidRPr="00E81B1B" w:rsidDel="00E53AE9">
          <w:rPr>
            <w:rFonts w:eastAsia="Calibri"/>
            <w:szCs w:val="20"/>
          </w:rPr>
          <w:delText xml:space="preserve">Änderungen </w:delText>
        </w:r>
      </w:del>
      <w:ins w:id="6410" w:author="Jan Wenker" w:date="2021-12-16T11:56:00Z">
        <w:r w:rsidR="00E53AE9">
          <w:rPr>
            <w:rFonts w:eastAsia="Calibri"/>
            <w:szCs w:val="20"/>
          </w:rPr>
          <w:t>Verhältnisse</w:t>
        </w:r>
        <w:r w:rsidR="00E53AE9" w:rsidRPr="00E81B1B">
          <w:rPr>
            <w:rFonts w:eastAsia="Calibri"/>
            <w:szCs w:val="20"/>
          </w:rPr>
          <w:t xml:space="preserve"> </w:t>
        </w:r>
      </w:ins>
      <w:r w:rsidRPr="00E81B1B">
        <w:rPr>
          <w:rFonts w:eastAsia="Calibri"/>
          <w:szCs w:val="20"/>
        </w:rPr>
        <w:t xml:space="preserve">Schäden durch Zwangsspannungen hervorgerufen werden, die einen deutlichen Einfluss auf die Bauteile haben. </w:t>
      </w:r>
    </w:p>
    <w:p w14:paraId="2D1CB78F" w14:textId="1260541B"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del w:id="6411" w:author="Stefan Behring [2]" w:date="2021-12-22T01:46:00Z">
        <w:r w:rsidRPr="00E81B1B" w:rsidDel="00641D47">
          <w:rPr>
            <w:rFonts w:eastAsia="Calibri"/>
            <w:szCs w:val="20"/>
          </w:rPr>
          <w:delText>r Arbeit</w:delText>
        </w:r>
      </w:del>
      <w:ins w:id="6412" w:author="Stefan Behring [2]" w:date="2021-12-22T01:46:00Z">
        <w:r w:rsidR="00641D47">
          <w:rPr>
            <w:rFonts w:eastAsia="Calibri"/>
            <w:szCs w:val="20"/>
          </w:rPr>
          <w:t>m Dokument</w:t>
        </w:r>
      </w:ins>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14226426"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w:t>
      </w:r>
      <w:del w:id="6413" w:author="Stefan Behring [2]" w:date="2021-12-22T01:47:00Z">
        <w:r w:rsidRPr="00E81B1B" w:rsidDel="00DB1BC0">
          <w:rPr>
            <w:rFonts w:eastAsia="Calibri"/>
            <w:szCs w:val="20"/>
          </w:rPr>
          <w:delText xml:space="preserve">Weiterhin ist zusätzliche Bewehrung für die Positionierung der Hebepunkte vorzusehen. </w:delText>
        </w:r>
        <w:commentRangeStart w:id="6414"/>
        <w:r w:rsidRPr="00E81B1B" w:rsidDel="00DB1BC0">
          <w:rPr>
            <w:rFonts w:eastAsia="Calibri"/>
            <w:szCs w:val="20"/>
          </w:rPr>
          <w:delText xml:space="preserve">Diese ist lediglich für die Verklebung notwendig, da für den weiteren Transport der Bauteile die Hebepunkte im Holz verankert sein sollten. </w:delText>
        </w:r>
        <w:commentRangeEnd w:id="6414"/>
        <w:r w:rsidR="00B33949" w:rsidDel="00DB1BC0">
          <w:rPr>
            <w:rStyle w:val="Kommentarzeichen"/>
          </w:rPr>
          <w:commentReference w:id="6414"/>
        </w:r>
      </w:del>
      <w:r w:rsidRPr="00E81B1B">
        <w:rPr>
          <w:rFonts w:eastAsia="Calibri"/>
          <w:szCs w:val="20"/>
        </w:rPr>
        <w:t xml:space="preserve">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del w:id="6415" w:author="Jan Wenker" w:date="2021-12-16T11:58:00Z">
        <w:r w:rsidR="00BB7872" w:rsidRPr="00E81B1B" w:rsidDel="00530178">
          <w:rPr>
            <w:rFonts w:eastAsia="Calibri"/>
            <w:szCs w:val="20"/>
          </w:rPr>
          <w:delText>sind</w:delText>
        </w:r>
      </w:del>
      <w:ins w:id="6416" w:author="Jan Wenker" w:date="2021-12-16T11:58:00Z">
        <w:r w:rsidR="00530178">
          <w:rPr>
            <w:rFonts w:eastAsia="Calibri"/>
            <w:szCs w:val="20"/>
          </w:rPr>
          <w:t>ist</w:t>
        </w:r>
      </w:ins>
      <w:r w:rsidR="00BB7872" w:rsidRPr="00E81B1B">
        <w:rPr>
          <w:rFonts w:eastAsia="Calibri"/>
          <w:szCs w:val="20"/>
        </w:rPr>
        <w:t>.</w:t>
      </w:r>
    </w:p>
    <w:p w14:paraId="5062906B" w14:textId="2E3A470D" w:rsidR="009D0E0A"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Lebenszyklus immer weiter in den Fokus</w:t>
      </w:r>
      <w:ins w:id="6417" w:author="Jan Wenker" w:date="2021-12-16T11:59:00Z">
        <w:r w:rsidR="00530178">
          <w:rPr>
            <w:rFonts w:eastAsia="Calibri"/>
            <w:szCs w:val="20"/>
          </w:rPr>
          <w:t xml:space="preserve"> der Betrachtung</w:t>
        </w:r>
      </w:ins>
      <w:r w:rsidR="009D0E0A" w:rsidRPr="00E81B1B">
        <w:rPr>
          <w:rFonts w:eastAsia="Calibri"/>
          <w:szCs w:val="20"/>
        </w:rPr>
        <w:t xml:space="preserve">. Eine Wiederverwendung geklebter Verbundbauteile ist denkbar, solange sich die Planung an den aktuell üblichen Rastermaßen orientiert. Eine Trennung der Bauteile ist nicht ohne </w:t>
      </w:r>
      <w:r>
        <w:rPr>
          <w:rFonts w:eastAsia="Calibri"/>
          <w:szCs w:val="20"/>
        </w:rPr>
        <w:lastRenderedPageBreak/>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 verwenden </w:t>
      </w:r>
      <w:r w:rsidR="009D11C9" w:rsidRPr="00E81B1B">
        <w:rPr>
          <w:rFonts w:eastAsia="Calibri"/>
          <w:szCs w:val="20"/>
        </w:rPr>
        <w:t>lässt, ist Gegenstand für zukünftige Untersuchungen.</w:t>
      </w:r>
    </w:p>
    <w:p w14:paraId="7C3C2137" w14:textId="77777777" w:rsidR="00D65068" w:rsidRDefault="00D65068">
      <w:pPr>
        <w:spacing w:before="0" w:after="160" w:line="259" w:lineRule="auto"/>
        <w:jc w:val="left"/>
        <w:rPr>
          <w:rFonts w:ascii="Myriad Pro Light" w:eastAsiaTheme="majorEastAsia" w:hAnsi="Myriad Pro Light" w:cstheme="majorBidi"/>
          <w:b/>
          <w:sz w:val="24"/>
          <w:szCs w:val="26"/>
        </w:rPr>
      </w:pPr>
      <w:r>
        <w:br w:type="page"/>
      </w:r>
    </w:p>
    <w:p w14:paraId="2E80733C" w14:textId="7F6B2598" w:rsidR="007B714A" w:rsidRPr="00E81B1B" w:rsidRDefault="4C11F93A">
      <w:pPr>
        <w:pStyle w:val="berschrift2"/>
        <w:numPr>
          <w:ilvl w:val="1"/>
          <w:numId w:val="29"/>
        </w:numPr>
        <w:pPrChange w:id="6418" w:author="Carsten Hein" w:date="2022-01-03T11:34:00Z">
          <w:pPr>
            <w:pStyle w:val="berschrift1"/>
            <w:numPr>
              <w:numId w:val="29"/>
            </w:numPr>
            <w:ind w:left="432" w:hanging="432"/>
          </w:pPr>
        </w:pPrChange>
      </w:pPr>
      <w:bookmarkStart w:id="6419" w:name="_Ref92445477"/>
      <w:bookmarkStart w:id="6420" w:name="_Toc93048301"/>
      <w:bookmarkStart w:id="6421" w:name="_Hlk94131742"/>
      <w:bookmarkStart w:id="6422" w:name="_GoBack"/>
      <w:bookmarkEnd w:id="6422"/>
      <w:r>
        <w:lastRenderedPageBreak/>
        <w:t>Koppelung der Deckenelemente zur Deckenscheibe</w:t>
      </w:r>
      <w:bookmarkEnd w:id="6419"/>
      <w:bookmarkEnd w:id="6420"/>
    </w:p>
    <w:p w14:paraId="10D17F9E" w14:textId="7647055A" w:rsidR="007B714A" w:rsidRDefault="00EA7717" w:rsidP="007B714A">
      <w:ins w:id="6423" w:author="Marie" w:date="2022-01-26T21:51:00Z">
        <w:r>
          <w:t>Neben de</w:t>
        </w:r>
      </w:ins>
      <w:ins w:id="6424" w:author="Marie" w:date="2022-01-26T21:53:00Z">
        <w:r w:rsidR="00F40EA8">
          <w:t>n</w:t>
        </w:r>
      </w:ins>
      <w:ins w:id="6425" w:author="Marie" w:date="2022-01-26T21:52:00Z">
        <w:r w:rsidR="00F40EA8">
          <w:t xml:space="preserve"> vertikalen Lasten </w:t>
        </w:r>
      </w:ins>
      <w:ins w:id="6426" w:author="Marie" w:date="2022-01-26T21:53:00Z">
        <w:r w:rsidR="00F40EA8">
          <w:t xml:space="preserve">tragen </w:t>
        </w:r>
      </w:ins>
      <w:ins w:id="6427" w:author="Marie" w:date="2022-01-26T21:52:00Z">
        <w:r w:rsidR="00F40EA8">
          <w:t>Decken horizontale Belastungen aus Wind</w:t>
        </w:r>
      </w:ins>
      <w:ins w:id="6428" w:author="Marie" w:date="2022-01-26T21:53:00Z">
        <w:r w:rsidR="00F40EA8">
          <w:t xml:space="preserve">, Erdbeben oder Imperfektionen ab. Die </w:t>
        </w:r>
      </w:ins>
      <w:ins w:id="6429" w:author="Marie" w:date="2022-01-26T21:54:00Z">
        <w:r w:rsidR="00F40EA8">
          <w:t xml:space="preserve">Decken leiten die über die Außenhaut eingetragenen Lasten an die Kerne oder aussteifenden Wände weiter, von wo aus sie in das Fundament </w:t>
        </w:r>
      </w:ins>
      <w:ins w:id="6430" w:author="Marie" w:date="2022-01-26T21:55:00Z">
        <w:r w:rsidR="00F40EA8">
          <w:t>übertragen werden. Im Fall einer monolithischen Decke in Ortbetonbauweise ist eine solche Scheibenwirkung ohne weitere Maßnahmen gegeben. Fertigteildecken</w:t>
        </w:r>
      </w:ins>
      <w:ins w:id="6431" w:author="Marie" w:date="2022-01-26T21:56:00Z">
        <w:r w:rsidR="00F40EA8">
          <w:t xml:space="preserve">, wie die in diesem Projekt betrachteten HBV-Decken, müssen jedoch zunächst kraftschlüssig zu einer Scheibe verbunden werden. </w:t>
        </w:r>
      </w:ins>
      <w:r w:rsidR="007B714A" w:rsidRPr="00E81B1B">
        <w:t xml:space="preserve">Die Verbindungen zwischen den </w:t>
      </w:r>
      <w:r w:rsidR="007B714A">
        <w:t>HBV-Deckenelementen</w:t>
      </w:r>
      <w:r w:rsidR="007B714A" w:rsidRPr="00E81B1B">
        <w:t xml:space="preserve"> müssen die horizontale Kraftübertragung sicherstellen. </w:t>
      </w:r>
      <w:ins w:id="6432" w:author="Marie" w:date="2022-01-26T21:57:00Z">
        <w:r w:rsidR="00F40EA8">
          <w:t xml:space="preserve">Dabei treten Kräfte parallel und quer zur Fuge auf. Die parallel zur Fuge verlaufenden </w:t>
        </w:r>
      </w:ins>
      <w:r w:rsidR="007B714A" w:rsidRPr="00E81B1B">
        <w:t xml:space="preserve">Kräfte </w:t>
      </w:r>
      <w:del w:id="6433" w:author="Marie" w:date="2022-01-26T21:57:00Z">
        <w:r w:rsidR="007B714A" w:rsidRPr="00E81B1B" w:rsidDel="00F40EA8">
          <w:delText xml:space="preserve">parallel zur Fugenebene </w:delText>
        </w:r>
      </w:del>
      <w:r w:rsidR="007B714A" w:rsidRPr="00E81B1B">
        <w:t>sind über die Reibung in der Fuge zu übertragen, während Kräfte quer zur Fugenebene im Ringbalken aufgenommen werden.</w:t>
      </w:r>
    </w:p>
    <w:p w14:paraId="278ACAE0" w14:textId="77777777" w:rsidR="002135D9" w:rsidRDefault="00C0007D" w:rsidP="007B714A">
      <w:pPr>
        <w:rPr>
          <w:ins w:id="6434" w:author="Marie" w:date="2022-01-26T22:18:00Z"/>
          <w:noProof/>
        </w:rPr>
      </w:pPr>
      <w:ins w:id="6435" w:author="Marie" w:date="2022-01-26T22:10:00Z">
        <w:r>
          <w:t>Im Folgenden werden verschiedene Detaillösung zur Kopplung der Deckenelemente vorgestellt</w:t>
        </w:r>
      </w:ins>
      <w:ins w:id="6436" w:author="Marie" w:date="2022-01-26T22:11:00Z">
        <w:r>
          <w:t xml:space="preserve"> und deren Vor- und Nachteile gegenübergestellt.</w:t>
        </w:r>
      </w:ins>
      <w:ins w:id="6437" w:author="Marie" w:date="2022-01-26T22:12:00Z">
        <w:r w:rsidR="002135D9">
          <w:t xml:space="preserve"> Dazu werden die Verbindungen zunächst</w:t>
        </w:r>
      </w:ins>
      <w:ins w:id="6438" w:author="Marie" w:date="2022-01-26T22:13:00Z">
        <w:r w:rsidR="002135D9">
          <w:t xml:space="preserve"> statisch bemessen. Der Dimensionierung liegen folgende Annahmen zugrunde.</w:t>
        </w:r>
      </w:ins>
      <w:ins w:id="6439" w:author="Marie" w:date="2022-01-26T21:59:00Z">
        <w:r w:rsidR="00F40EA8">
          <w:t xml:space="preserve"> </w:t>
        </w:r>
      </w:ins>
      <w:del w:id="6440" w:author="Marie" w:date="2022-01-26T21:59:00Z">
        <w:r w:rsidR="00B00F1C" w:rsidDel="00F40EA8">
          <w:delText xml:space="preserve">Zur Dimensionierung der Kopplungen </w:delText>
        </w:r>
      </w:del>
      <w:ins w:id="6441" w:author="Marie" w:date="2022-01-26T21:59:00Z">
        <w:r w:rsidR="00F40EA8">
          <w:t xml:space="preserve">Es </w:t>
        </w:r>
      </w:ins>
      <w:r w:rsidR="00B00F1C">
        <w:t xml:space="preserve">wird von einer Deckenscheibe mit 16,2 m Tiefe </w:t>
      </w:r>
      <w:del w:id="6442" w:author="Marie" w:date="2022-01-26T22:00:00Z">
        <w:r w:rsidR="00B00F1C" w:rsidDel="00F40EA8">
          <w:delText xml:space="preserve">ausgegangen </w:delText>
        </w:r>
      </w:del>
      <w:r w:rsidR="00B00F1C">
        <w:t>un</w:t>
      </w:r>
      <w:r w:rsidR="0045794E">
        <w:t>d</w:t>
      </w:r>
      <w:del w:id="6443" w:author="Marie" w:date="2022-01-26T22:00:00Z">
        <w:r w:rsidR="0045794E" w:rsidDel="00F40EA8">
          <w:delText xml:space="preserve"> </w:delText>
        </w:r>
        <w:commentRangeStart w:id="6444"/>
        <w:r w:rsidR="0045794E" w:rsidDel="00F40EA8">
          <w:delText>ca.</w:delText>
        </w:r>
      </w:del>
      <w:r w:rsidR="0045794E">
        <w:t xml:space="preserve"> </w:t>
      </w:r>
      <w:ins w:id="6445" w:author="Marie" w:date="2022-01-26T22:03:00Z">
        <w:r>
          <w:t>29,7</w:t>
        </w:r>
      </w:ins>
      <w:del w:id="6446" w:author="Marie" w:date="2022-01-26T22:03:00Z">
        <w:r w:rsidR="0045794E" w:rsidDel="00C0007D">
          <w:delText>30</w:delText>
        </w:r>
      </w:del>
      <w:r w:rsidR="0045794E">
        <w:t xml:space="preserve"> m Breite</w:t>
      </w:r>
      <w:ins w:id="6447" w:author="Marie" w:date="2022-01-26T22:00:00Z">
        <w:r w:rsidR="00F40EA8">
          <w:t xml:space="preserve"> ausgegangen</w:t>
        </w:r>
        <w:commentRangeEnd w:id="6444"/>
        <w:r w:rsidR="00F40EA8">
          <w:rPr>
            <w:rStyle w:val="Kommentarzeichen"/>
          </w:rPr>
          <w:commentReference w:id="6444"/>
        </w:r>
        <w:r w:rsidR="00F40EA8">
          <w:t>.</w:t>
        </w:r>
      </w:ins>
      <w:r w:rsidR="0045794E">
        <w:t xml:space="preserve"> </w:t>
      </w:r>
      <w:ins w:id="6448" w:author="Marie" w:date="2022-01-26T22:00:00Z">
        <w:r w:rsidR="00F40EA8">
          <w:t>Diese Breite entspricht</w:t>
        </w:r>
      </w:ins>
      <w:del w:id="6449" w:author="Marie" w:date="2022-01-26T22:00:00Z">
        <w:r w:rsidR="0045794E" w:rsidDel="00F40EA8">
          <w:delText>(das ist</w:delText>
        </w:r>
      </w:del>
      <w:r w:rsidR="0045794E">
        <w:t xml:space="preserve"> ungefähr de</w:t>
      </w:r>
      <w:ins w:id="6450" w:author="Marie" w:date="2022-01-26T22:01:00Z">
        <w:r w:rsidR="00F40EA8">
          <w:t>m</w:t>
        </w:r>
      </w:ins>
      <w:del w:id="6451" w:author="Marie" w:date="2022-01-26T22:01:00Z">
        <w:r w:rsidR="0045794E" w:rsidDel="00F40EA8">
          <w:delText>r</w:delText>
        </w:r>
      </w:del>
      <w:r w:rsidR="0045794E">
        <w:t xml:space="preserve"> zul</w:t>
      </w:r>
      <w:ins w:id="6452" w:author="Marie" w:date="2022-01-26T22:01:00Z">
        <w:r w:rsidR="00F40EA8">
          <w:t>ässigen</w:t>
        </w:r>
      </w:ins>
      <w:del w:id="6453" w:author="Marie" w:date="2022-01-26T22:01:00Z">
        <w:r w:rsidR="0045794E" w:rsidDel="00F40EA8">
          <w:delText>.</w:delText>
        </w:r>
      </w:del>
      <w:r w:rsidR="0045794E">
        <w:t xml:space="preserve"> Abstand </w:t>
      </w:r>
      <w:r w:rsidR="00956D4C">
        <w:t xml:space="preserve">zwischen Treppenhäusern und </w:t>
      </w:r>
      <w:ins w:id="6454" w:author="Marie" w:date="2022-01-26T22:02:00Z">
        <w:r>
          <w:t xml:space="preserve">stellt </w:t>
        </w:r>
      </w:ins>
      <w:del w:id="6455" w:author="Marie" w:date="2022-01-26T22:02:00Z">
        <w:r w:rsidR="00956D4C" w:rsidDel="00C0007D">
          <w:delText xml:space="preserve">damit </w:delText>
        </w:r>
      </w:del>
      <w:r w:rsidR="00956D4C">
        <w:t>die Stützweite der Deckenscheibe</w:t>
      </w:r>
      <w:ins w:id="6456" w:author="Marie" w:date="2022-01-26T22:02:00Z">
        <w:r>
          <w:t xml:space="preserve"> dar</w:t>
        </w:r>
      </w:ins>
      <w:del w:id="6457" w:author="Marie" w:date="2022-01-26T22:02:00Z">
        <w:r w:rsidR="00956D4C" w:rsidDel="00C0007D">
          <w:delText>)</w:delText>
        </w:r>
      </w:del>
      <w:r w:rsidR="00956D4C">
        <w:t xml:space="preserve">. </w:t>
      </w:r>
      <w:ins w:id="6458" w:author="Marie" w:date="2022-01-26T22:03:00Z">
        <w:r>
          <w:t xml:space="preserve">Insgesamt </w:t>
        </w:r>
      </w:ins>
      <w:ins w:id="6459" w:author="Marie" w:date="2022-01-26T22:04:00Z">
        <w:r>
          <w:t>besteht die Decke somit aus 2x11 HBV-Deckenelementen mit einer Länge von 8,1 m und einer Breite von 2,7m.</w:t>
        </w:r>
      </w:ins>
      <w:del w:id="6460" w:author="Marie" w:date="2022-01-26T22:04:00Z">
        <w:r w:rsidR="009C7432" w:rsidDel="00C0007D">
          <w:delText xml:space="preserve">Dies bedeutet ein System von </w:delText>
        </w:r>
      </w:del>
      <w:del w:id="6461" w:author="Marie" w:date="2022-01-26T21:31:00Z">
        <w:r w:rsidR="009C7432" w:rsidDel="000629A1">
          <w:delText>2</w:delText>
        </w:r>
      </w:del>
      <w:ins w:id="6462" w:author="Marie" w:date="2022-01-26T22:04:00Z">
        <w:r w:rsidDel="00C0007D">
          <w:t xml:space="preserve"> </w:t>
        </w:r>
      </w:ins>
      <w:del w:id="6463" w:author="Marie" w:date="2022-01-26T22:04:00Z">
        <w:r w:rsidR="009C7432" w:rsidDel="00C0007D">
          <w:delText xml:space="preserve"> HBV</w:delText>
        </w:r>
      </w:del>
      <w:del w:id="6464" w:author="Marie" w:date="2022-01-26T21:23:00Z">
        <w:r w:rsidR="009C7432" w:rsidDel="000629A1">
          <w:delText xml:space="preserve"> </w:delText>
        </w:r>
      </w:del>
      <w:del w:id="6465" w:author="Marie" w:date="2022-01-26T21:31:00Z">
        <w:r w:rsidR="009C7432" w:rsidDel="000629A1">
          <w:delText>Decken</w:delText>
        </w:r>
      </w:del>
      <w:del w:id="6466" w:author="Marie" w:date="2022-01-26T22:04:00Z">
        <w:r w:rsidR="009C7432" w:rsidDel="00C0007D">
          <w:delText xml:space="preserve"> hintereinander (2 x 8,1 m)</w:delText>
        </w:r>
        <w:r w:rsidR="00515033" w:rsidDel="00C0007D">
          <w:delText xml:space="preserve"> und </w:delText>
        </w:r>
      </w:del>
      <w:del w:id="6467" w:author="Marie" w:date="2022-01-26T21:32:00Z">
        <w:r w:rsidR="00515033" w:rsidDel="000629A1">
          <w:delText>11</w:delText>
        </w:r>
      </w:del>
      <w:del w:id="6468" w:author="Marie" w:date="2022-01-26T22:04:00Z">
        <w:r w:rsidR="00515033" w:rsidDel="00C0007D">
          <w:delText xml:space="preserve"> HBV</w:delText>
        </w:r>
      </w:del>
      <w:del w:id="6469" w:author="Marie" w:date="2022-01-26T21:31:00Z">
        <w:r w:rsidR="00515033" w:rsidDel="000629A1">
          <w:delText xml:space="preserve"> Decken</w:delText>
        </w:r>
      </w:del>
      <w:del w:id="6470" w:author="Marie" w:date="2022-01-26T22:04:00Z">
        <w:r w:rsidR="00515033" w:rsidDel="00C0007D">
          <w:delText xml:space="preserve"> nebeneinander (11 x 2,7 m).</w:delText>
        </w:r>
      </w:del>
      <w:ins w:id="6471" w:author="Marie" w:date="2022-01-26T22:04:00Z">
        <w:r>
          <w:t xml:space="preserve"> </w:t>
        </w:r>
      </w:ins>
      <w:ins w:id="6472" w:author="Marie" w:date="2022-01-26T22:05:00Z">
        <w:r>
          <w:t xml:space="preserve"> </w:t>
        </w:r>
        <w:commentRangeStart w:id="6473"/>
        <w:r>
          <w:t>Abbildun 69</w:t>
        </w:r>
        <w:commentRangeEnd w:id="6473"/>
        <w:r>
          <w:rPr>
            <w:rStyle w:val="Kommentarzeichen"/>
          </w:rPr>
          <w:commentReference w:id="6473"/>
        </w:r>
        <w:r>
          <w:t xml:space="preserve"> zeigt den Grundriss </w:t>
        </w:r>
      </w:ins>
      <w:ins w:id="6474" w:author="Marie" w:date="2022-01-26T22:08:00Z">
        <w:r>
          <w:t>eines FE-Modells der Deckenscheibe in SofiSTik.</w:t>
        </w:r>
      </w:ins>
      <w:ins w:id="6475" w:author="Marie" w:date="2022-01-26T22:18:00Z">
        <w:r w:rsidR="002135D9" w:rsidRPr="002135D9">
          <w:rPr>
            <w:noProof/>
          </w:rPr>
          <w:t xml:space="preserve"> </w:t>
        </w:r>
      </w:ins>
    </w:p>
    <w:p w14:paraId="0B497B8D" w14:textId="0524E9A5" w:rsidR="00D20082" w:rsidRDefault="002135D9" w:rsidP="007B714A">
      <w:pPr>
        <w:rPr>
          <w:ins w:id="6476" w:author="Marie" w:date="2022-01-26T22:18:00Z"/>
        </w:rPr>
      </w:pPr>
      <w:moveToRangeStart w:id="6477" w:author="Marie" w:date="2022-01-26T22:18:00Z" w:name="move94127912"/>
      <w:moveTo w:id="6478" w:author="Marie" w:date="2022-01-26T22:18:00Z">
        <w:r>
          <w:rPr>
            <w:noProof/>
          </w:rPr>
          <w:drawing>
            <wp:inline distT="0" distB="0" distL="0" distR="0" wp14:anchorId="79E74F82" wp14:editId="39E23001">
              <wp:extent cx="4798035" cy="3193576"/>
              <wp:effectExtent l="0" t="0" r="3175" b="6985"/>
              <wp:docPr id="2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3"/>
                      <a:stretch>
                        <a:fillRect/>
                      </a:stretch>
                    </pic:blipFill>
                    <pic:spPr>
                      <a:xfrm>
                        <a:off x="0" y="0"/>
                        <a:ext cx="4809824" cy="3201423"/>
                      </a:xfrm>
                      <a:prstGeom prst="rect">
                        <a:avLst/>
                      </a:prstGeom>
                    </pic:spPr>
                  </pic:pic>
                </a:graphicData>
              </a:graphic>
            </wp:inline>
          </w:drawing>
        </w:r>
      </w:moveTo>
      <w:moveToRangeEnd w:id="6477"/>
    </w:p>
    <w:p w14:paraId="74240B39" w14:textId="71DDCCB5" w:rsidR="002135D9" w:rsidRDefault="002135D9" w:rsidP="002135D9">
      <w:pPr>
        <w:pStyle w:val="Beschriftung"/>
        <w:jc w:val="both"/>
        <w:pPrChange w:id="6479" w:author="Marie" w:date="2022-01-26T22:18:00Z">
          <w:pPr/>
        </w:pPrChange>
      </w:pPr>
      <w:ins w:id="6480" w:author="Marie" w:date="2022-01-26T22:18:00Z">
        <w:r>
          <w:t xml:space="preserve">Abbildung </w:t>
        </w:r>
        <w:r>
          <w:fldChar w:fldCharType="begin"/>
        </w:r>
        <w:r>
          <w:instrText xml:space="preserve"> SEQ Abbildung \* ARABIC </w:instrText>
        </w:r>
        <w:r>
          <w:fldChar w:fldCharType="separate"/>
        </w:r>
        <w:r>
          <w:rPr>
            <w:noProof/>
          </w:rPr>
          <w:t>69</w:t>
        </w:r>
        <w:r>
          <w:fldChar w:fldCharType="end"/>
        </w:r>
        <w:r>
          <w:t xml:space="preserve">  Referenzdecke zur Ermittlung der Koppelkräfte</w:t>
        </w:r>
      </w:ins>
    </w:p>
    <w:p w14:paraId="7BF314C5" w14:textId="77777777" w:rsidR="002135D9" w:rsidRDefault="00C0007D" w:rsidP="00C0007D">
      <w:pPr>
        <w:rPr>
          <w:ins w:id="6481" w:author="Marie" w:date="2022-01-26T22:14:00Z"/>
        </w:rPr>
      </w:pPr>
      <w:ins w:id="6482" w:author="Marie" w:date="2022-01-26T22:06:00Z">
        <w:r>
          <w:t>Als Belastung wird überschlägig angenommen, dass ein Winddruck von 0,8 kN/m² Druck und ein Windsog von 0,5 kN/m² wirkt. Die Geschosshöhe</w:t>
        </w:r>
      </w:ins>
      <w:ins w:id="6483" w:author="Marie" w:date="2022-01-26T22:07:00Z">
        <w:r>
          <w:t xml:space="preserve"> wird auf 3,5m festgelegt. D</w:t>
        </w:r>
      </w:ins>
      <w:ins w:id="6484" w:author="Marie" w:date="2022-01-26T22:06:00Z">
        <w:r>
          <w:t>araus ergeben sich Linienlasten am Deckenrand in der Höhe von 1,75 kN/m (Sog) bzw. 2,50 kN/m (Druck).</w:t>
        </w:r>
      </w:ins>
      <w:ins w:id="6485" w:author="Marie" w:date="2022-01-26T22:08:00Z">
        <w:r>
          <w:t xml:space="preserve"> </w:t>
        </w:r>
      </w:ins>
    </w:p>
    <w:p w14:paraId="6C196BC0" w14:textId="124BDC38" w:rsidR="002135D9" w:rsidRDefault="00C0007D" w:rsidP="002135D9">
      <w:pPr>
        <w:rPr>
          <w:ins w:id="6486" w:author="Marie" w:date="2022-01-26T22:17:00Z"/>
        </w:rPr>
      </w:pPr>
      <w:ins w:id="6487" w:author="Marie" w:date="2022-01-26T22:08:00Z">
        <w:r>
          <w:t>Aus diesen Lasten ergibt sich eine Koppelkraft zwischen den Deckenelementen von 43 kN</w:t>
        </w:r>
      </w:ins>
      <w:ins w:id="6488" w:author="Marie" w:date="2022-01-26T22:14:00Z">
        <w:r w:rsidR="002135D9">
          <w:t xml:space="preserve"> (siehe Abbildung xy)</w:t>
        </w:r>
      </w:ins>
      <w:ins w:id="6489" w:author="Marie" w:date="2022-01-26T22:08:00Z">
        <w:r>
          <w:t>.</w:t>
        </w:r>
      </w:ins>
      <w:ins w:id="6490" w:author="Marie" w:date="2022-01-26T22:14:00Z">
        <w:r w:rsidR="002135D9">
          <w:t xml:space="preserve"> </w:t>
        </w:r>
      </w:ins>
      <w:ins w:id="6491" w:author="Marie" w:date="2022-01-26T22:09:00Z">
        <w:r>
          <w:rPr>
            <w:noProof/>
          </w:rPr>
          <w:t>Im Ringbalken fiele für diese Last eine Bewehrungsmenge von 1</w:t>
        </w:r>
      </w:ins>
      <w:ins w:id="6492" w:author="Marie" w:date="2022-01-26T22:10:00Z">
        <w:r>
          <w:rPr>
            <w:noProof/>
          </w:rPr>
          <w:t xml:space="preserve"> </w:t>
        </w:r>
      </w:ins>
      <w:ins w:id="6493" w:author="Marie" w:date="2022-01-26T22:09:00Z">
        <w:r>
          <w:rPr>
            <w:noProof/>
          </w:rPr>
          <w:t>cm²</w:t>
        </w:r>
      </w:ins>
      <w:ins w:id="6494" w:author="Marie" w:date="2022-01-26T22:10:00Z">
        <w:r>
          <w:rPr>
            <w:noProof/>
          </w:rPr>
          <w:t xml:space="preserve"> an.</w:t>
        </w:r>
      </w:ins>
      <w:ins w:id="6495" w:author="Marie" w:date="2022-01-26T22:14:00Z">
        <w:r w:rsidR="002135D9">
          <w:rPr>
            <w:noProof/>
          </w:rPr>
          <w:t xml:space="preserve"> In den folgenden Details befinden sich größere Bewehrungsmengen,</w:t>
        </w:r>
      </w:ins>
      <w:commentRangeStart w:id="6496"/>
      <w:ins w:id="6497" w:author="Marie" w:date="2022-01-26T22:15:00Z">
        <w:r w:rsidR="002135D9">
          <w:rPr>
            <w:noProof/>
          </w:rPr>
          <w:t xml:space="preserve"> </w:t>
        </w:r>
        <w:r w:rsidR="002135D9">
          <w:t>da entsprechend Gebäudegeometrie auch höhere Lasten auftreten können</w:t>
        </w:r>
        <w:r w:rsidR="002135D9" w:rsidRPr="0067796F">
          <w:t xml:space="preserve"> Die Bewehrung ist jeweils angegeben.</w:t>
        </w:r>
        <w:commentRangeEnd w:id="6496"/>
        <w:r w:rsidR="002135D9">
          <w:rPr>
            <w:rStyle w:val="Kommentarzeichen"/>
          </w:rPr>
          <w:commentReference w:id="6496"/>
        </w:r>
      </w:ins>
    </w:p>
    <w:p w14:paraId="7FC8A1F3" w14:textId="77777777" w:rsidR="002135D9" w:rsidRPr="00E81B1B" w:rsidRDefault="002135D9" w:rsidP="002135D9">
      <w:pPr>
        <w:rPr>
          <w:ins w:id="6498" w:author="Marie" w:date="2022-01-26T22:17:00Z"/>
        </w:rPr>
      </w:pPr>
      <w:commentRangeStart w:id="6499"/>
      <w:commentRangeStart w:id="6500"/>
      <w:ins w:id="6501" w:author="Marie" w:date="2022-01-26T22:17:00Z">
        <w:r w:rsidRPr="00FB37B8">
          <w:t>Die Wahl der Verbindungsart ist von mehreren Randbedienungen abhängig. Die folgenden Varianten stellen Ausführungsvorschläge für unterschiedliche Randbedienungen dar.</w:t>
        </w:r>
        <w:commentRangeEnd w:id="6499"/>
        <w:r w:rsidRPr="00FB37B8">
          <w:rPr>
            <w:rStyle w:val="Kommentarzeichen"/>
          </w:rPr>
          <w:commentReference w:id="6499"/>
        </w:r>
      </w:ins>
      <w:commentRangeEnd w:id="6500"/>
      <w:ins w:id="6502" w:author="Marie" w:date="2022-01-26T22:19:00Z">
        <w:r>
          <w:rPr>
            <w:rStyle w:val="Kommentarzeichen"/>
          </w:rPr>
          <w:commentReference w:id="6500"/>
        </w:r>
      </w:ins>
    </w:p>
    <w:p w14:paraId="034C1AD4" w14:textId="77777777" w:rsidR="002135D9" w:rsidRDefault="002135D9" w:rsidP="002135D9">
      <w:pPr>
        <w:rPr>
          <w:ins w:id="6503" w:author="Marie" w:date="2022-01-26T22:05:00Z"/>
          <w:noProof/>
        </w:rPr>
        <w:pPrChange w:id="6504" w:author="Marie" w:date="2022-01-26T22:14:00Z">
          <w:pPr>
            <w:keepNext/>
          </w:pPr>
        </w:pPrChange>
      </w:pPr>
    </w:p>
    <w:p w14:paraId="6D1A96FC" w14:textId="3ED5A8CE" w:rsidR="009970F8" w:rsidRDefault="009970F8" w:rsidP="0067796F">
      <w:pPr>
        <w:keepNext/>
      </w:pPr>
      <w:moveFromRangeStart w:id="6505" w:author="Marie" w:date="2022-01-26T22:18:00Z" w:name="move94127912"/>
      <w:moveFrom w:id="6506" w:author="Marie" w:date="2022-01-26T22:18:00Z">
        <w:del w:id="6507" w:author="Marie" w:date="2022-01-26T23:17:00Z">
          <w:r w:rsidDel="00C7008C">
            <w:rPr>
              <w:noProof/>
            </w:rPr>
            <w:drawing>
              <wp:inline distT="0" distB="0" distL="0" distR="0" wp14:anchorId="0653D78C" wp14:editId="25B9B5E3">
                <wp:extent cx="4798035" cy="3193576"/>
                <wp:effectExtent l="0" t="0" r="3175" b="6985"/>
                <wp:docPr id="1079579677"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3"/>
                        <a:stretch>
                          <a:fillRect/>
                        </a:stretch>
                      </pic:blipFill>
                      <pic:spPr>
                        <a:xfrm>
                          <a:off x="0" y="0"/>
                          <a:ext cx="4809824" cy="3201423"/>
                        </a:xfrm>
                        <a:prstGeom prst="rect">
                          <a:avLst/>
                        </a:prstGeom>
                      </pic:spPr>
                    </pic:pic>
                  </a:graphicData>
                </a:graphic>
              </wp:inline>
            </w:drawing>
          </w:r>
        </w:del>
      </w:moveFrom>
      <w:moveFromRangeEnd w:id="6505"/>
    </w:p>
    <w:p w14:paraId="3F3FD2BF" w14:textId="7EC579F6" w:rsidR="00515033" w:rsidDel="002135D9" w:rsidRDefault="009970F8" w:rsidP="009970F8">
      <w:pPr>
        <w:pStyle w:val="Beschriftung"/>
        <w:jc w:val="both"/>
        <w:rPr>
          <w:del w:id="6508" w:author="Marie" w:date="2022-01-26T22:18:00Z"/>
        </w:rPr>
      </w:pPr>
      <w:bookmarkStart w:id="6509" w:name="_Toc93048399"/>
      <w:del w:id="6510" w:author="Marie" w:date="2022-01-26T22:18:00Z">
        <w:r w:rsidDel="002135D9">
          <w:delText xml:space="preserve">Abbildung </w:delText>
        </w:r>
        <w:r w:rsidDel="002135D9">
          <w:fldChar w:fldCharType="begin"/>
        </w:r>
        <w:r w:rsidDel="002135D9">
          <w:delInstrText xml:space="preserve"> SEQ Abbildung \* ARABIC </w:delInstrText>
        </w:r>
        <w:r w:rsidDel="002135D9">
          <w:fldChar w:fldCharType="separate"/>
        </w:r>
        <w:r w:rsidR="00916225" w:rsidDel="002135D9">
          <w:rPr>
            <w:noProof/>
          </w:rPr>
          <w:delText>69</w:delText>
        </w:r>
        <w:r w:rsidDel="002135D9">
          <w:fldChar w:fldCharType="end"/>
        </w:r>
        <w:r w:rsidDel="002135D9">
          <w:delText xml:space="preserve">  </w:delText>
        </w:r>
        <w:r w:rsidR="002F3E88" w:rsidDel="002135D9">
          <w:delText>Referenzdecke zur Ermittlung der Koppelkräfte</w:delText>
        </w:r>
        <w:bookmarkEnd w:id="6509"/>
      </w:del>
    </w:p>
    <w:p w14:paraId="226268A1" w14:textId="627B0F94" w:rsidR="002F3E88" w:rsidDel="00C0007D" w:rsidRDefault="002F3E88" w:rsidP="002F3E88">
      <w:pPr>
        <w:rPr>
          <w:del w:id="6511" w:author="Marie" w:date="2022-01-26T22:06:00Z"/>
        </w:rPr>
      </w:pPr>
      <w:del w:id="6512" w:author="Marie" w:date="2022-01-26T22:06:00Z">
        <w:r w:rsidDel="00C0007D">
          <w:delText xml:space="preserve">Als Windlast </w:delText>
        </w:r>
        <w:r w:rsidR="001637B1" w:rsidDel="00C0007D">
          <w:delText>wird überschlägig angesetzt: 0,8 kN/m² Druck und 0,5 kN/m² Sog bei 3,5 m Geschosshöhe</w:delText>
        </w:r>
        <w:r w:rsidR="003D4820" w:rsidDel="00C0007D">
          <w:delText>, daraus ergeben sich Linienlasten am Deckenrand in der Höhe von 1,75 kN/m (Sog) bzw. 2,50 kN/m (Druck)</w:delText>
        </w:r>
        <w:r w:rsidR="00ED7BB8" w:rsidDel="00C0007D">
          <w:delText>.</w:delText>
        </w:r>
      </w:del>
    </w:p>
    <w:p w14:paraId="7A66BBB7" w14:textId="6A7B0F88" w:rsidR="00613181" w:rsidRDefault="00613181" w:rsidP="0067796F">
      <w:pPr>
        <w:keepNext/>
      </w:pPr>
      <w:r>
        <w:rPr>
          <w:noProof/>
        </w:rPr>
        <w:drawing>
          <wp:inline distT="0" distB="0" distL="0" distR="0" wp14:anchorId="015DE385" wp14:editId="3B2CB317">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4"/>
                    <a:stretch>
                      <a:fillRect/>
                    </a:stretch>
                  </pic:blipFill>
                  <pic:spPr>
                    <a:xfrm>
                      <a:off x="0" y="0"/>
                      <a:ext cx="4586500" cy="2760497"/>
                    </a:xfrm>
                    <a:prstGeom prst="rect">
                      <a:avLst/>
                    </a:prstGeom>
                  </pic:spPr>
                </pic:pic>
              </a:graphicData>
            </a:graphic>
          </wp:inline>
        </w:drawing>
      </w:r>
    </w:p>
    <w:p w14:paraId="51A0C2A0" w14:textId="63AE40FC" w:rsidR="00ED7BB8" w:rsidRDefault="00613181" w:rsidP="00613181">
      <w:pPr>
        <w:pStyle w:val="Beschriftung"/>
        <w:jc w:val="both"/>
      </w:pPr>
      <w:bookmarkStart w:id="6513" w:name="_Toc93048400"/>
      <w:r>
        <w:t xml:space="preserve">Abbildung </w:t>
      </w:r>
      <w:fldSimple w:instr=" SEQ Abbildung \* ARABIC ">
        <w:r w:rsidR="00916225">
          <w:rPr>
            <w:noProof/>
          </w:rPr>
          <w:t>70</w:t>
        </w:r>
      </w:fldSimple>
      <w:r>
        <w:t xml:space="preserve"> </w:t>
      </w:r>
      <w:r w:rsidR="00C908A2">
        <w:t>FE Modell mit Membrankräfte und Koppelkräften an den Fugen</w:t>
      </w:r>
      <w:bookmarkEnd w:id="6513"/>
    </w:p>
    <w:p w14:paraId="03E3E743" w14:textId="279D35CD" w:rsidR="00C908A2" w:rsidRDefault="00C908A2" w:rsidP="00C908A2"/>
    <w:p w14:paraId="5525D39C" w14:textId="0AEFCB3F" w:rsidR="009F6173" w:rsidDel="00C0007D" w:rsidRDefault="009F6173" w:rsidP="00C908A2">
      <w:pPr>
        <w:rPr>
          <w:del w:id="6514" w:author="Marie" w:date="2022-01-26T22:09:00Z"/>
        </w:rPr>
      </w:pPr>
      <w:del w:id="6515" w:author="Marie" w:date="2022-01-26T22:09:00Z">
        <w:r w:rsidDel="00C0007D">
          <w:delText xml:space="preserve">Die Koppelkraft </w:delText>
        </w:r>
        <w:r w:rsidR="006A74F6" w:rsidDel="00C0007D">
          <w:delText xml:space="preserve">(GZT) </w:delText>
        </w:r>
        <w:r w:rsidDel="00C0007D">
          <w:delText xml:space="preserve">entlang der Deckenkante </w:delText>
        </w:r>
        <w:r w:rsidR="006A74F6" w:rsidDel="00C0007D">
          <w:delText>beträgt 43 kN.</w:delText>
        </w:r>
      </w:del>
    </w:p>
    <w:p w14:paraId="7274006C" w14:textId="49202FB2" w:rsidR="006038D6" w:rsidRPr="0067796F" w:rsidDel="002135D9" w:rsidRDefault="00A277FE">
      <w:pPr>
        <w:rPr>
          <w:del w:id="6516" w:author="Marie" w:date="2022-01-26T22:13:00Z"/>
        </w:rPr>
      </w:pPr>
      <w:del w:id="6517" w:author="Marie" w:date="2022-01-26T22:13:00Z">
        <w:r w:rsidRPr="00FB37B8" w:rsidDel="002135D9">
          <w:delText>Die Ringbalkenbewehrung ist damit mindestens 43 kN / (</w:delText>
        </w:r>
        <w:r w:rsidR="00D11087" w:rsidRPr="00FB37B8" w:rsidDel="002135D9">
          <w:delText>50 / 1,15</w:delText>
        </w:r>
        <w:r w:rsidR="00714337" w:rsidRPr="0067796F" w:rsidDel="002135D9">
          <w:delText>)</w:delText>
        </w:r>
        <w:r w:rsidR="009F6B36" w:rsidRPr="0067796F" w:rsidDel="002135D9">
          <w:delText xml:space="preserve"> = </w:delText>
        </w:r>
        <w:r w:rsidR="00405960" w:rsidRPr="0067796F" w:rsidDel="002135D9">
          <w:delText xml:space="preserve"> 0,99 cm²</w:delText>
        </w:r>
        <w:r w:rsidR="00563C2A" w:rsidDel="002135D9">
          <w:delText xml:space="preserve"> als Richtwert für eine typische Deckenkonstruktion im Bürobau</w:delText>
        </w:r>
        <w:r w:rsidR="00DA4416" w:rsidDel="002135D9">
          <w:delText>.</w:delText>
        </w:r>
      </w:del>
    </w:p>
    <w:p w14:paraId="7A76FAA8" w14:textId="2352FDD7" w:rsidR="00F53FCA" w:rsidRPr="00FB37B8" w:rsidRDefault="00F53FCA">
      <w:del w:id="6518" w:author="Marie" w:date="2022-01-26T22:19:00Z">
        <w:r w:rsidRPr="0067796F" w:rsidDel="002135D9">
          <w:delText xml:space="preserve">Die folgenden </w:delText>
        </w:r>
        <w:r w:rsidR="00FB37B8" w:rsidRPr="0067796F" w:rsidDel="002135D9">
          <w:delText>Koppeld</w:delText>
        </w:r>
        <w:r w:rsidRPr="0067796F" w:rsidDel="002135D9">
          <w:delText xml:space="preserve">etails </w:delText>
        </w:r>
        <w:r w:rsidR="00FB37B8" w:rsidRPr="0067796F" w:rsidDel="002135D9">
          <w:delText xml:space="preserve">sind </w:delText>
        </w:r>
        <w:r w:rsidRPr="0067796F" w:rsidDel="002135D9">
          <w:delText>höher</w:delText>
        </w:r>
        <w:r w:rsidR="00FB37B8" w:rsidRPr="0067796F" w:rsidDel="002135D9">
          <w:delText xml:space="preserve"> bewehrt</w:delText>
        </w:r>
      </w:del>
      <w:del w:id="6519" w:author="Marie" w:date="2022-01-26T22:15:00Z">
        <w:r w:rsidR="00BD4E66" w:rsidDel="002135D9">
          <w:delText xml:space="preserve">, da entsprechend Gebäudegeometrie </w:delText>
        </w:r>
        <w:r w:rsidR="00563C2A" w:rsidDel="002135D9">
          <w:delText>auch höhere Lasten auftreten können</w:delText>
        </w:r>
        <w:r w:rsidR="00FB37B8" w:rsidRPr="0067796F" w:rsidDel="002135D9">
          <w:delText xml:space="preserve"> Die Bewehrung ist jeweils angegeben.</w:delText>
        </w:r>
      </w:del>
      <w:r w:rsidRPr="0067796F">
        <w:t xml:space="preserve"> </w:t>
      </w:r>
    </w:p>
    <w:p w14:paraId="50199A6D" w14:textId="216B717B" w:rsidR="007B714A" w:rsidRPr="00E81B1B" w:rsidDel="002135D9" w:rsidRDefault="007B714A" w:rsidP="007B714A">
      <w:pPr>
        <w:rPr>
          <w:del w:id="6520" w:author="Marie" w:date="2022-01-26T22:17:00Z"/>
        </w:rPr>
      </w:pPr>
      <w:del w:id="6521" w:author="Marie" w:date="2022-01-26T22:17:00Z">
        <w:r w:rsidRPr="00FB37B8" w:rsidDel="002135D9">
          <w:lastRenderedPageBreak/>
          <w:delText>Die Wahl der Verbindungsart ist von mehreren Randbedienungen abhängig. Die folgenden Varianten stellen Ausführungsvorschläge für unterschiedliche Randbedienungen dar.</w:delText>
        </w:r>
      </w:del>
    </w:p>
    <w:p w14:paraId="01463320" w14:textId="05432DF0" w:rsidR="007B714A" w:rsidRPr="00E81B1B" w:rsidRDefault="007B714A">
      <w:pPr>
        <w:pStyle w:val="berschrift2"/>
        <w:numPr>
          <w:ilvl w:val="2"/>
          <w:numId w:val="29"/>
        </w:numPr>
        <w:pPrChange w:id="6522" w:author="Carsten Hein" w:date="2022-01-03T11:34:00Z">
          <w:pPr>
            <w:pStyle w:val="berschrift2"/>
            <w:numPr>
              <w:ilvl w:val="1"/>
              <w:numId w:val="29"/>
            </w:numPr>
            <w:ind w:left="576" w:hanging="576"/>
          </w:pPr>
        </w:pPrChange>
      </w:pPr>
      <w:bookmarkStart w:id="6523" w:name="_Ref92873512"/>
      <w:bookmarkStart w:id="6524" w:name="_Ref92873522"/>
      <w:bookmarkStart w:id="6525" w:name="_Toc93048302"/>
      <w:r>
        <w:t>Ortbeton Ringbalken</w:t>
      </w:r>
      <w:bookmarkEnd w:id="6523"/>
      <w:bookmarkEnd w:id="6524"/>
      <w:bookmarkEnd w:id="6525"/>
    </w:p>
    <w:p w14:paraId="7D23F8D6" w14:textId="77777777" w:rsidR="007B714A" w:rsidRPr="00E81B1B" w:rsidRDefault="007B714A" w:rsidP="007B714A">
      <w:commentRangeStart w:id="6526"/>
      <w:commentRangeStart w:id="6527"/>
      <w:r w:rsidRPr="00E81B1B">
        <w:rPr>
          <w:noProof/>
          <w:lang w:eastAsia="de-DE"/>
        </w:rPr>
        <w:drawing>
          <wp:inline distT="0" distB="0" distL="0" distR="0" wp14:anchorId="06BA280D" wp14:editId="2E9F3F49">
            <wp:extent cx="5039995" cy="3898760"/>
            <wp:effectExtent l="0" t="0" r="8255" b="6985"/>
            <wp:docPr id="1079579666" name="Picture 107957966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6" name="Picture 1079579666" descr="Chart, diagram&#10;&#10;Description automatically generated"/>
                    <pic:cNvPicPr/>
                  </pic:nvPicPr>
                  <pic:blipFill rotWithShape="1">
                    <a:blip r:embed="rId43"/>
                    <a:srcRect b="699"/>
                    <a:stretch/>
                  </pic:blipFill>
                  <pic:spPr bwMode="auto">
                    <a:xfrm>
                      <a:off x="0" y="0"/>
                      <a:ext cx="5039995" cy="3898760"/>
                    </a:xfrm>
                    <a:prstGeom prst="rect">
                      <a:avLst/>
                    </a:prstGeom>
                    <a:ln>
                      <a:noFill/>
                    </a:ln>
                    <a:extLst>
                      <a:ext uri="{53640926-AAD7-44D8-BBD7-CCE9431645EC}">
                        <a14:shadowObscured xmlns:a14="http://schemas.microsoft.com/office/drawing/2010/main"/>
                      </a:ext>
                    </a:extLst>
                  </pic:spPr>
                </pic:pic>
              </a:graphicData>
            </a:graphic>
          </wp:inline>
        </w:drawing>
      </w:r>
      <w:commentRangeEnd w:id="6526"/>
      <w:r>
        <w:rPr>
          <w:rStyle w:val="Kommentarzeichen"/>
        </w:rPr>
        <w:commentReference w:id="6526"/>
      </w:r>
      <w:commentRangeEnd w:id="6527"/>
      <w:r>
        <w:rPr>
          <w:rStyle w:val="Kommentarzeichen"/>
        </w:rPr>
        <w:commentReference w:id="6527"/>
      </w:r>
    </w:p>
    <w:p w14:paraId="680E1C02" w14:textId="6722B239" w:rsidR="007B714A" w:rsidRPr="00E81B1B" w:rsidRDefault="007B714A" w:rsidP="007B714A">
      <w:pPr>
        <w:pStyle w:val="Beschriftung"/>
      </w:pPr>
      <w:bookmarkStart w:id="6528" w:name="_Toc93048401"/>
      <w:r w:rsidRPr="00E81B1B">
        <w:t xml:space="preserve">Abbildung </w:t>
      </w:r>
      <w:r>
        <w:fldChar w:fldCharType="begin"/>
      </w:r>
      <w:r>
        <w:instrText>SEQ Abbildung \* ARABIC</w:instrText>
      </w:r>
      <w:r>
        <w:fldChar w:fldCharType="separate"/>
      </w:r>
      <w:r w:rsidR="00916225">
        <w:rPr>
          <w:noProof/>
        </w:rPr>
        <w:t>71</w:t>
      </w:r>
      <w:r>
        <w:fldChar w:fldCharType="end"/>
      </w:r>
      <w:r w:rsidRPr="00E81B1B">
        <w:t xml:space="preserve"> </w:t>
      </w:r>
      <w:r w:rsidR="00B13117">
        <w:t xml:space="preserve">Aufsicht und Schnitt: </w:t>
      </w:r>
      <w:r w:rsidRPr="00E81B1B">
        <w:t>Kopplung der Deckenelemente durch Ortbeton-Ringbalken</w:t>
      </w:r>
      <w:bookmarkEnd w:id="6528"/>
    </w:p>
    <w:p w14:paraId="3DFF4790" w14:textId="76686844" w:rsidR="001810C8" w:rsidRDefault="007B714A" w:rsidP="007B714A">
      <w:r w:rsidRPr="00E81B1B">
        <w:t>Die Verbindung mittels eines Ringbalkens aus Ortbeton hat den Vorteil</w:t>
      </w:r>
      <w:r w:rsidR="00BD4E66">
        <w:t xml:space="preserve">, </w:t>
      </w:r>
      <w:r w:rsidRPr="00E81B1B">
        <w:t>relativ große Normalkräfte</w:t>
      </w:r>
      <w:ins w:id="6529" w:author="Marie" w:date="2022-01-26T22:24:00Z">
        <w:r w:rsidR="00D66218">
          <w:t xml:space="preserve"> im Ringbalken</w:t>
        </w:r>
      </w:ins>
      <w:r w:rsidRPr="00E81B1B">
        <w:t xml:space="preserve"> aufnehmen zu können. </w:t>
      </w:r>
      <w:r w:rsidR="00454EEA">
        <w:t>E</w:t>
      </w:r>
      <w:r w:rsidRPr="00E81B1B">
        <w:t xml:space="preserve">in Ortbeton-Ringbalken kann </w:t>
      </w:r>
      <w:r w:rsidR="00454EEA">
        <w:t xml:space="preserve">fast </w:t>
      </w:r>
      <w:commentRangeStart w:id="6530"/>
      <w:r w:rsidRPr="00E81B1B">
        <w:t xml:space="preserve">beliebig große </w:t>
      </w:r>
      <w:commentRangeEnd w:id="6530"/>
      <w:r>
        <w:rPr>
          <w:rStyle w:val="Kommentarzeichen"/>
        </w:rPr>
        <w:commentReference w:id="6530"/>
      </w:r>
      <w:r w:rsidRPr="00E81B1B">
        <w:t>Bewehrungsmengen beinhalten</w:t>
      </w:r>
      <w:r w:rsidR="00220B6A">
        <w:t xml:space="preserve">, die Koppelung erfolgt über einen </w:t>
      </w:r>
      <w:del w:id="6531" w:author="Marie" w:date="2022-01-26T22:25:00Z">
        <w:r w:rsidR="00220B6A" w:rsidDel="006B2C4D">
          <w:delText xml:space="preserve">normalen </w:delText>
        </w:r>
      </w:del>
      <w:r w:rsidR="00220B6A">
        <w:t xml:space="preserve">Bewehrungsstoß. </w:t>
      </w:r>
      <w:r w:rsidR="00B13117">
        <w:t>D</w:t>
      </w:r>
      <w:r w:rsidRPr="00E81B1B">
        <w:t>ie</w:t>
      </w:r>
      <w:r w:rsidR="00B13117">
        <w:t>se</w:t>
      </w:r>
      <w:r w:rsidRPr="00E81B1B">
        <w:t xml:space="preserve"> Variante </w:t>
      </w:r>
      <w:ins w:id="6532" w:author="Marie" w:date="2022-01-26T22:25:00Z">
        <w:r w:rsidR="006B2C4D">
          <w:t xml:space="preserve">erlaubt </w:t>
        </w:r>
      </w:ins>
      <w:r w:rsidRPr="00E81B1B">
        <w:t>große Toleranzen und bietet ein hohes Maß an Flexibilität. Einbauteile ohne Krafteinleitung in die Decke, beispielsweise Q- Isokörbe und Schubdorne, können einfach eingebaut werden</w:t>
      </w:r>
      <w:ins w:id="6533" w:author="Marie" w:date="2022-01-26T22:28:00Z">
        <w:r w:rsidR="006B2C4D">
          <w:t>, sodass auch auskragende Balkone ausgeführt werden können</w:t>
        </w:r>
      </w:ins>
      <w:del w:id="6534" w:author="Marie" w:date="2022-01-26T22:28:00Z">
        <w:r w:rsidRPr="00E81B1B" w:rsidDel="006B2C4D">
          <w:delText xml:space="preserve">. </w:delText>
        </w:r>
      </w:del>
    </w:p>
    <w:p w14:paraId="00555E42" w14:textId="6279C45C" w:rsidR="007B714A" w:rsidRPr="00E81B1B" w:rsidRDefault="001810C8" w:rsidP="007B714A">
      <w:commentRangeStart w:id="6535"/>
      <w:r>
        <w:t xml:space="preserve">In diesem Detail sind je </w:t>
      </w:r>
      <w:commentRangeStart w:id="6536"/>
      <w:commentRangeStart w:id="6537"/>
      <w:r w:rsidR="007B714A" w:rsidRPr="00E81B1B">
        <w:t>3</w:t>
      </w:r>
      <w:r w:rsidR="00EE4DBA">
        <w:t xml:space="preserve"> </w:t>
      </w:r>
      <w:r w:rsidR="007B714A" w:rsidRPr="00E81B1B">
        <w:t>Ø</w:t>
      </w:r>
      <w:r w:rsidR="00EE4DBA">
        <w:t xml:space="preserve"> </w:t>
      </w:r>
      <w:r w:rsidR="007B714A" w:rsidRPr="00E81B1B">
        <w:t xml:space="preserve">16 Bewehrung </w:t>
      </w:r>
      <w:r>
        <w:t xml:space="preserve">oben und unten </w:t>
      </w:r>
      <w:r w:rsidR="007B714A" w:rsidRPr="00E81B1B">
        <w:t>eingesetzt</w:t>
      </w:r>
      <w:r w:rsidR="00CE7E16">
        <w:t xml:space="preserve"> entsprechend 12 cm² &gt;&gt; 1 cm² </w:t>
      </w:r>
      <w:r w:rsidR="00A95D60">
        <w:t xml:space="preserve">Mindestbewehrung. </w:t>
      </w:r>
      <w:commentRangeEnd w:id="6535"/>
      <w:r w:rsidR="006B2C4D">
        <w:rPr>
          <w:rStyle w:val="Kommentarzeichen"/>
        </w:rPr>
        <w:commentReference w:id="6535"/>
      </w:r>
      <w:r w:rsidR="00A95D60">
        <w:t xml:space="preserve">Bei dieser </w:t>
      </w:r>
      <w:ins w:id="6538" w:author="Marie" w:date="2022-01-26T22:31:00Z">
        <w:r w:rsidR="006B2C4D">
          <w:t xml:space="preserve">hoch </w:t>
        </w:r>
      </w:ins>
      <w:del w:id="6539" w:author="Marie" w:date="2022-01-26T22:31:00Z">
        <w:r w:rsidR="00A95D60" w:rsidDel="006B2C4D">
          <w:delText xml:space="preserve">max. </w:delText>
        </w:r>
      </w:del>
      <w:r w:rsidR="00A95D60">
        <w:t xml:space="preserve">bewehrten Variante müssen die </w:t>
      </w:r>
      <w:r w:rsidR="007B714A" w:rsidRPr="00E81B1B">
        <w:t>Bewehrungsst</w:t>
      </w:r>
      <w:r w:rsidR="00A95D60">
        <w:t>ö</w:t>
      </w:r>
      <w:r w:rsidR="007B714A" w:rsidRPr="00E81B1B">
        <w:t>ß</w:t>
      </w:r>
      <w:r w:rsidR="00EE4DBA">
        <w:t>e</w:t>
      </w:r>
      <w:r w:rsidR="007B714A" w:rsidRPr="00E81B1B">
        <w:t xml:space="preserve"> versetzt ausgeführt werde</w:t>
      </w:r>
      <w:r w:rsidR="00EE4DBA">
        <w:t xml:space="preserve">n, </w:t>
      </w:r>
      <w:r w:rsidR="007B714A" w:rsidRPr="00E81B1B">
        <w:t>Steckbügel bis Ø</w:t>
      </w:r>
      <w:r w:rsidR="00EE4DBA">
        <w:t xml:space="preserve"> </w:t>
      </w:r>
      <w:r w:rsidR="007B714A" w:rsidRPr="00E81B1B">
        <w:t>8 sind möglich.</w:t>
      </w:r>
      <w:commentRangeEnd w:id="6536"/>
      <w:r w:rsidR="007B714A" w:rsidRPr="00E81B1B">
        <w:rPr>
          <w:rStyle w:val="Kommentarzeichen"/>
        </w:rPr>
        <w:commentReference w:id="6536"/>
      </w:r>
      <w:commentRangeEnd w:id="6537"/>
      <w:r w:rsidR="007B714A">
        <w:rPr>
          <w:rStyle w:val="Kommentarzeichen"/>
        </w:rPr>
        <w:commentReference w:id="6537"/>
      </w:r>
    </w:p>
    <w:p w14:paraId="660DC22C" w14:textId="7D4E825D" w:rsidR="007B714A" w:rsidRPr="00E81B1B" w:rsidRDefault="007B714A" w:rsidP="007B714A">
      <w:r w:rsidRPr="00E81B1B">
        <w:t>Der Nachteil der Ortbeton-Ringbalken besteht darin, dass die Rückbaumöglichkeiten begrenzt sind</w:t>
      </w:r>
      <w:ins w:id="6540" w:author="Marie" w:date="2022-01-26T22:32:00Z">
        <w:r w:rsidR="006B2C4D">
          <w:t xml:space="preserve"> und</w:t>
        </w:r>
      </w:ins>
      <w:del w:id="6541" w:author="Marie" w:date="2022-01-26T22:32:00Z">
        <w:r w:rsidRPr="00E81B1B" w:rsidDel="006B2C4D">
          <w:delText>,</w:delText>
        </w:r>
      </w:del>
      <w:r w:rsidRPr="00E81B1B">
        <w:t xml:space="preserve"> ein Downcycling </w:t>
      </w:r>
      <w:ins w:id="6542" w:author="Marie" w:date="2022-01-26T22:32:00Z">
        <w:r w:rsidR="006B2C4D">
          <w:t xml:space="preserve">somit </w:t>
        </w:r>
      </w:ins>
      <w:del w:id="6543" w:author="Marie" w:date="2022-01-26T22:32:00Z">
        <w:r w:rsidRPr="00E81B1B" w:rsidDel="006B2C4D">
          <w:delText xml:space="preserve">ist </w:delText>
        </w:r>
      </w:del>
      <w:r w:rsidRPr="00E81B1B">
        <w:t>nicht zu vermeiden</w:t>
      </w:r>
      <w:ins w:id="6544" w:author="Marie" w:date="2022-01-26T22:32:00Z">
        <w:r w:rsidR="006B2C4D">
          <w:t xml:space="preserve"> ist</w:t>
        </w:r>
      </w:ins>
      <w:r w:rsidRPr="00E81B1B">
        <w:t>. Im Vergleich zu den</w:t>
      </w:r>
      <w:ins w:id="6545" w:author="Marie" w:date="2022-01-26T22:33:00Z">
        <w:r w:rsidR="006B2C4D">
          <w:t xml:space="preserve"> im Folgenden dargestellten</w:t>
        </w:r>
      </w:ins>
      <w:r w:rsidRPr="00E81B1B">
        <w:t xml:space="preserve"> Fertigteilvarianten ist der Ortbeton-Ringbalken relativ langsam in der Herstellung</w:t>
      </w:r>
      <w:commentRangeStart w:id="6546"/>
      <w:r w:rsidRPr="00E81B1B">
        <w:t xml:space="preserve">. </w:t>
      </w:r>
      <w:r w:rsidR="00373D51">
        <w:t>Aus konstruktiver Sicht sind z</w:t>
      </w:r>
      <w:r w:rsidRPr="00E81B1B">
        <w:t>usätzliche Schutzmaßnahmen vor Betonfeuchtigkeit für das Holz nicht erforderlich</w:t>
      </w:r>
      <w:r w:rsidR="00780038">
        <w:t xml:space="preserve">. </w:t>
      </w:r>
      <w:r w:rsidR="00373D51">
        <w:t>Aus optischen Gründen wird empfohlen</w:t>
      </w:r>
      <w:r w:rsidR="003E769E">
        <w:t>, ein Kompri</w:t>
      </w:r>
      <w:ins w:id="6547" w:author="Marie" w:date="2022-01-26T22:34:00Z">
        <w:r w:rsidR="006B2C4D">
          <w:t>b</w:t>
        </w:r>
      </w:ins>
      <w:del w:id="6548" w:author="Marie" w:date="2022-01-26T22:34:00Z">
        <w:r w:rsidR="003E769E" w:rsidDel="006B2C4D">
          <w:delText>-B</w:delText>
        </w:r>
      </w:del>
      <w:r w:rsidR="003E769E">
        <w:t xml:space="preserve">and oder ähnliche Abdichtungen </w:t>
      </w:r>
      <w:r w:rsidR="006F3A8B">
        <w:t>als Schutz vor Verschmutzungen des Randträgers</w:t>
      </w:r>
      <w:r w:rsidR="00A2482C">
        <w:t xml:space="preserve"> einzusetzen</w:t>
      </w:r>
      <w:r w:rsidRPr="00E81B1B">
        <w:t>.</w:t>
      </w:r>
      <w:commentRangeEnd w:id="6546"/>
      <w:r>
        <w:rPr>
          <w:rStyle w:val="Kommentarzeichen"/>
        </w:rPr>
        <w:commentReference w:id="6546"/>
      </w:r>
    </w:p>
    <w:p w14:paraId="38DEF4AB" w14:textId="6F3EC4CB" w:rsidR="007B714A" w:rsidRPr="00455ABB" w:rsidRDefault="007B714A">
      <w:pPr>
        <w:pStyle w:val="berschrift2"/>
        <w:numPr>
          <w:ilvl w:val="2"/>
          <w:numId w:val="29"/>
        </w:numPr>
        <w:pPrChange w:id="6549" w:author="Carsten Hein" w:date="2022-01-03T11:34:00Z">
          <w:pPr>
            <w:pStyle w:val="berschrift2"/>
            <w:numPr>
              <w:ilvl w:val="1"/>
              <w:numId w:val="29"/>
            </w:numPr>
            <w:ind w:left="576" w:hanging="576"/>
          </w:pPr>
        </w:pPrChange>
      </w:pPr>
      <w:bookmarkStart w:id="6550" w:name="_Toc93048303"/>
      <w:r w:rsidRPr="00455ABB">
        <w:t>Geschweißte Stahl-Verbindung</w:t>
      </w:r>
      <w:bookmarkEnd w:id="6550"/>
    </w:p>
    <w:p w14:paraId="5C5D0E73" w14:textId="06DBA6F1" w:rsidR="007B714A" w:rsidRPr="00E81B1B" w:rsidRDefault="00892C38" w:rsidP="007B714A">
      <w:ins w:id="6551" w:author="Marie" w:date="2022-01-26T22:45:00Z">
        <w:r>
          <w:rPr>
            <w:noProof/>
            <w:lang w:eastAsia="de-DE"/>
          </w:rPr>
          <w:lastRenderedPageBreak/>
          <mc:AlternateContent>
            <mc:Choice Requires="wps">
              <w:drawing>
                <wp:anchor distT="0" distB="0" distL="114300" distR="114300" simplePos="0" relativeHeight="251668489" behindDoc="0" locked="0" layoutInCell="1" allowOverlap="1" wp14:anchorId="33A022A0" wp14:editId="0BE47E9E">
                  <wp:simplePos x="0" y="0"/>
                  <wp:positionH relativeFrom="column">
                    <wp:posOffset>2366919</wp:posOffset>
                  </wp:positionH>
                  <wp:positionV relativeFrom="paragraph">
                    <wp:posOffset>2465786</wp:posOffset>
                  </wp:positionV>
                  <wp:extent cx="134318" cy="170482"/>
                  <wp:effectExtent l="39053" t="18097" r="19367" b="38418"/>
                  <wp:wrapNone/>
                  <wp:docPr id="1079579679" name="Gleichschenkliges Dreieck 1079579679"/>
                  <wp:cNvGraphicFramePr/>
                  <a:graphic xmlns:a="http://schemas.openxmlformats.org/drawingml/2006/main">
                    <a:graphicData uri="http://schemas.microsoft.com/office/word/2010/wordprocessingShape">
                      <wps:wsp>
                        <wps:cNvSpPr/>
                        <wps:spPr>
                          <a:xfrm rot="16417668">
                            <a:off x="0" y="0"/>
                            <a:ext cx="134318" cy="17048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143A0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1079579679" o:spid="_x0000_s1026" type="#_x0000_t5" style="position:absolute;margin-left:186.35pt;margin-top:194.15pt;width:10.6pt;height:13.4pt;rotation:-5660488fd;z-index:25166848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" fillcolor="#5b9bd5 [3204]" strokecolor="#1f4d78 [1604]" strokeweight="1pt"/>
              </w:pict>
            </mc:Fallback>
          </mc:AlternateContent>
        </w:r>
        <w:commentRangeStart w:id="6552"/>
        <w:r>
          <w:rPr>
            <w:noProof/>
            <w:lang w:eastAsia="de-DE"/>
          </w:rPr>
          <mc:AlternateContent>
            <mc:Choice Requires="wps">
              <w:drawing>
                <wp:anchor distT="0" distB="0" distL="114300" distR="114300" simplePos="0" relativeHeight="251666441" behindDoc="0" locked="0" layoutInCell="1" allowOverlap="1" wp14:anchorId="3BD24481" wp14:editId="0CC5C27E">
                  <wp:simplePos x="0" y="0"/>
                  <wp:positionH relativeFrom="column">
                    <wp:posOffset>2374549</wp:posOffset>
                  </wp:positionH>
                  <wp:positionV relativeFrom="paragraph">
                    <wp:posOffset>422765</wp:posOffset>
                  </wp:positionV>
                  <wp:extent cx="134318" cy="170482"/>
                  <wp:effectExtent l="39053" t="18097" r="19367" b="38418"/>
                  <wp:wrapNone/>
                  <wp:docPr id="1079579676" name="Gleichschenkliges Dreieck 1079579676"/>
                  <wp:cNvGraphicFramePr/>
                  <a:graphic xmlns:a="http://schemas.openxmlformats.org/drawingml/2006/main">
                    <a:graphicData uri="http://schemas.microsoft.com/office/word/2010/wordprocessingShape">
                      <wps:wsp>
                        <wps:cNvSpPr/>
                        <wps:spPr>
                          <a:xfrm rot="16417668">
                            <a:off x="0" y="0"/>
                            <a:ext cx="134318" cy="17048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24F85F" id="Gleichschenkliges Dreieck 1079579676" o:spid="_x0000_s1026" type="#_x0000_t5" style="position:absolute;margin-left:186.95pt;margin-top:33.3pt;width:10.6pt;height:13.4pt;rotation:-5660488fd;z-index:2516664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" fillcolor="#5b9bd5 [3204]" strokecolor="#1f4d78 [1604]" strokeweight="1pt"/>
              </w:pict>
            </mc:Fallback>
          </mc:AlternateContent>
        </w:r>
      </w:ins>
      <w:commentRangeEnd w:id="6552"/>
      <w:ins w:id="6553" w:author="Marie" w:date="2022-01-26T22:46:00Z">
        <w:r>
          <w:rPr>
            <w:rStyle w:val="Kommentarzeichen"/>
          </w:rPr>
          <w:commentReference w:id="6552"/>
        </w:r>
      </w:ins>
      <w:ins w:id="6554" w:author="Marie" w:date="2022-01-26T22:45:00Z">
        <w:r>
          <w:rPr>
            <w:noProof/>
            <w:lang w:eastAsia="de-DE"/>
          </w:rPr>
          <mc:AlternateContent>
            <mc:Choice Requires="wps">
              <w:drawing>
                <wp:anchor distT="0" distB="0" distL="114300" distR="114300" simplePos="0" relativeHeight="251665417" behindDoc="0" locked="0" layoutInCell="1" allowOverlap="1" wp14:anchorId="7910A6DD" wp14:editId="69A2D7DB">
                  <wp:simplePos x="0" y="0"/>
                  <wp:positionH relativeFrom="column">
                    <wp:posOffset>2560858</wp:posOffset>
                  </wp:positionH>
                  <wp:positionV relativeFrom="paragraph">
                    <wp:posOffset>418034</wp:posOffset>
                  </wp:positionV>
                  <wp:extent cx="10332" cy="2226590"/>
                  <wp:effectExtent l="0" t="0" r="27940" b="21590"/>
                  <wp:wrapNone/>
                  <wp:docPr id="1079579653" name="Gerader Verbinder 1079579653"/>
                  <wp:cNvGraphicFramePr/>
                  <a:graphic xmlns:a="http://schemas.openxmlformats.org/drawingml/2006/main">
                    <a:graphicData uri="http://schemas.microsoft.com/office/word/2010/wordprocessingShape">
                      <wps:wsp>
                        <wps:cNvCnPr/>
                        <wps:spPr>
                          <a:xfrm>
                            <a:off x="0" y="0"/>
                            <a:ext cx="10332" cy="22265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B11C01" id="Gerader Verbinder 1079579653" o:spid="_x0000_s1026" style="position:absolute;z-index:251665417;visibility:visible;mso-wrap-style:square;mso-wrap-distance-left:9pt;mso-wrap-distance-top:0;mso-wrap-distance-right:9pt;mso-wrap-distance-bottom:0;mso-position-horizontal:absolute;mso-position-horizontal-relative:text;mso-position-vertical:absolute;mso-position-vertical-relative:text" from="201.65pt,32.9pt" to="202.45pt,20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" strokecolor="#5b9bd5 [3204]" strokeweight=".5pt">
                  <v:stroke joinstyle="miter"/>
                </v:line>
              </w:pict>
            </mc:Fallback>
          </mc:AlternateContent>
        </w:r>
      </w:ins>
      <w:commentRangeStart w:id="6555"/>
      <w:r w:rsidR="007B714A" w:rsidRPr="00E81B1B">
        <w:rPr>
          <w:noProof/>
          <w:lang w:eastAsia="de-DE"/>
        </w:rPr>
        <w:drawing>
          <wp:inline distT="0" distB="0" distL="0" distR="0" wp14:anchorId="2E4B8EB7" wp14:editId="23AEC8FD">
            <wp:extent cx="5039995" cy="3786505"/>
            <wp:effectExtent l="0" t="0" r="8255" b="4445"/>
            <wp:docPr id="1079579667" name="Picture 107957966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7" name="Picture 1079579667" descr="Diagram&#10;&#10;Description automatically generated"/>
                    <pic:cNvPicPr/>
                  </pic:nvPicPr>
                  <pic:blipFill>
                    <a:blip r:embed="rId44"/>
                    <a:stretch>
                      <a:fillRect/>
                    </a:stretch>
                  </pic:blipFill>
                  <pic:spPr>
                    <a:xfrm>
                      <a:off x="0" y="0"/>
                      <a:ext cx="5039995" cy="3786505"/>
                    </a:xfrm>
                    <a:prstGeom prst="rect">
                      <a:avLst/>
                    </a:prstGeom>
                  </pic:spPr>
                </pic:pic>
              </a:graphicData>
            </a:graphic>
          </wp:inline>
        </w:drawing>
      </w:r>
      <w:commentRangeEnd w:id="6555"/>
      <w:r>
        <w:rPr>
          <w:rStyle w:val="Kommentarzeichen"/>
        </w:rPr>
        <w:commentReference w:id="6555"/>
      </w:r>
    </w:p>
    <w:p w14:paraId="790032CE" w14:textId="5B5F967D" w:rsidR="007B714A" w:rsidRPr="00E81B1B" w:rsidRDefault="007B714A" w:rsidP="007B714A">
      <w:pPr>
        <w:pStyle w:val="Beschriftung"/>
        <w:rPr>
          <w:iCs w:val="0"/>
        </w:rPr>
      </w:pPr>
      <w:bookmarkStart w:id="6556" w:name="_Toc93048402"/>
      <w:r w:rsidRPr="00E81B1B">
        <w:t xml:space="preserve">Abbildung </w:t>
      </w:r>
      <w:r>
        <w:fldChar w:fldCharType="begin"/>
      </w:r>
      <w:r>
        <w:instrText>SEQ Abbildung \* ARABIC</w:instrText>
      </w:r>
      <w:r>
        <w:fldChar w:fldCharType="separate"/>
      </w:r>
      <w:r w:rsidR="00916225">
        <w:rPr>
          <w:noProof/>
        </w:rPr>
        <w:t>72</w:t>
      </w:r>
      <w:r>
        <w:fldChar w:fldCharType="end"/>
      </w:r>
      <w:r w:rsidRPr="00E81B1B">
        <w:t xml:space="preserve"> </w:t>
      </w:r>
      <w:r w:rsidR="0086092F">
        <w:t xml:space="preserve">Aufsicht und Schnitt: </w:t>
      </w:r>
      <w:r w:rsidRPr="00E81B1B">
        <w:t>Stahlbauverbindung zur Kopplung der Fertigteile</w:t>
      </w:r>
      <w:bookmarkEnd w:id="6556"/>
    </w:p>
    <w:p w14:paraId="17AA11A8" w14:textId="648798F1" w:rsidR="007B714A" w:rsidRPr="00E81B1B" w:rsidRDefault="007B714A" w:rsidP="007B714A">
      <w:r w:rsidRPr="00E81B1B">
        <w:t>Bei d</w:t>
      </w:r>
      <w:r w:rsidR="00373FB8">
        <w:t>ies</w:t>
      </w:r>
      <w:r w:rsidRPr="00E81B1B">
        <w:t xml:space="preserve">er Verbindungsvariante mit angeschweißtem Stahlblech ist die Verwendung von Ortbeton auf die </w:t>
      </w:r>
      <w:commentRangeStart w:id="6557"/>
      <w:r w:rsidRPr="00E81B1B">
        <w:t>Vergussfuge</w:t>
      </w:r>
      <w:commentRangeEnd w:id="6557"/>
      <w:r w:rsidR="009F5083">
        <w:rPr>
          <w:rStyle w:val="Kommentarzeichen"/>
        </w:rPr>
        <w:commentReference w:id="6557"/>
      </w:r>
      <w:r w:rsidRPr="00E81B1B">
        <w:t xml:space="preserve"> begrenzt. Die Randbewehrung </w:t>
      </w:r>
      <w:ins w:id="6558" w:author="Marie" w:date="2022-01-26T22:41:00Z">
        <w:r w:rsidR="009F5083">
          <w:t xml:space="preserve">an den späteren Rändern der Deckenscheibe </w:t>
        </w:r>
      </w:ins>
      <w:r w:rsidRPr="00E81B1B">
        <w:t xml:space="preserve">wird im Werk in die </w:t>
      </w:r>
      <w:ins w:id="6559" w:author="Marie" w:date="2022-01-26T22:41:00Z">
        <w:r w:rsidR="009F5083">
          <w:t>Fertig</w:t>
        </w:r>
      </w:ins>
      <w:del w:id="6560" w:author="Marie" w:date="2022-01-26T22:41:00Z">
        <w:r w:rsidRPr="00E81B1B" w:rsidDel="009F5083">
          <w:delText>Decken</w:delText>
        </w:r>
      </w:del>
      <w:r w:rsidRPr="00E81B1B">
        <w:t xml:space="preserve">teile mit einbetoniert. </w:t>
      </w:r>
      <w:del w:id="6561" w:author="Marie" w:date="2022-01-26T22:41:00Z">
        <w:r w:rsidRPr="00E81B1B" w:rsidDel="009F5083">
          <w:delText>Zuv</w:delText>
        </w:r>
      </w:del>
      <w:ins w:id="6562" w:author="Marie" w:date="2022-01-26T22:41:00Z">
        <w:r w:rsidR="009F5083">
          <w:t>V</w:t>
        </w:r>
      </w:ins>
      <w:r w:rsidRPr="00E81B1B">
        <w:t xml:space="preserve">or </w:t>
      </w:r>
      <w:ins w:id="6563" w:author="Marie" w:date="2022-01-26T22:41:00Z">
        <w:r w:rsidR="009F5083">
          <w:t xml:space="preserve">der Betonage </w:t>
        </w:r>
      </w:ins>
      <w:r w:rsidRPr="00E81B1B">
        <w:t>werden in den Ecken Stahlbleche an die Randbewehrung geschweißt</w:t>
      </w:r>
      <w:ins w:id="6564" w:author="Marie" w:date="2022-01-26T22:42:00Z">
        <w:r w:rsidR="009F5083">
          <w:t>. Diese werden bei der Betonage ausgespart</w:t>
        </w:r>
      </w:ins>
      <w:r w:rsidRPr="00E81B1B">
        <w:t xml:space="preserve"> und bleiben zugänglich. Im Bauwerk werden nebeneinander liegenden Fertigteile </w:t>
      </w:r>
      <w:commentRangeStart w:id="6565"/>
      <w:r w:rsidRPr="00E81B1B">
        <w:t>durch Verschweißen der Stahlbleche verbunden</w:t>
      </w:r>
      <w:commentRangeEnd w:id="6565"/>
      <w:r>
        <w:rPr>
          <w:rStyle w:val="Kommentarzeichen"/>
        </w:rPr>
        <w:commentReference w:id="6565"/>
      </w:r>
      <w:r w:rsidRPr="00E81B1B">
        <w:t xml:space="preserve">. Die Öffnung kann nachträglich mit Mörtel </w:t>
      </w:r>
      <w:r w:rsidR="00455ABB">
        <w:t>ver</w:t>
      </w:r>
      <w:commentRangeStart w:id="6566"/>
      <w:r w:rsidRPr="00E81B1B">
        <w:t xml:space="preserve">gossen </w:t>
      </w:r>
      <w:commentRangeEnd w:id="6566"/>
      <w:r>
        <w:rPr>
          <w:rStyle w:val="Kommentarzeichen"/>
        </w:rPr>
        <w:commentReference w:id="6566"/>
      </w:r>
      <w:r w:rsidRPr="00E81B1B">
        <w:t xml:space="preserve">werden oder mit </w:t>
      </w:r>
      <w:r w:rsidR="00AC7E85">
        <w:t xml:space="preserve">einer </w:t>
      </w:r>
      <w:r w:rsidR="000A4C66">
        <w:t>Brandschutzplatte</w:t>
      </w:r>
      <w:ins w:id="6567" w:author="Marie" w:date="2022-01-26T22:42:00Z">
        <w:r w:rsidR="009F5083">
          <w:t xml:space="preserve"> oder einem </w:t>
        </w:r>
      </w:ins>
      <w:del w:id="6568" w:author="Marie" w:date="2022-01-26T22:42:00Z">
        <w:r w:rsidR="000A4C66" w:rsidDel="009F5083">
          <w:delText>/</w:delText>
        </w:r>
      </w:del>
      <w:r w:rsidRPr="00E81B1B">
        <w:t>Faserbeton</w:t>
      </w:r>
      <w:r w:rsidR="000A4C66">
        <w:t>d</w:t>
      </w:r>
      <w:r w:rsidRPr="00E81B1B">
        <w:t>eckel für</w:t>
      </w:r>
      <w:del w:id="6569" w:author="Marie" w:date="2022-01-26T22:43:00Z">
        <w:r w:rsidRPr="00E81B1B" w:rsidDel="009F5083">
          <w:delText xml:space="preserve"> weitere</w:delText>
        </w:r>
      </w:del>
      <w:r w:rsidRPr="00E81B1B">
        <w:t xml:space="preserve"> Inspektionen</w:t>
      </w:r>
      <w:r w:rsidR="000A4C66">
        <w:t xml:space="preserve"> oder </w:t>
      </w:r>
      <w:r w:rsidR="0012288C">
        <w:t xml:space="preserve">für eine </w:t>
      </w:r>
      <w:ins w:id="6570" w:author="Marie" w:date="2022-01-26T22:43:00Z">
        <w:r w:rsidR="009F5083">
          <w:t xml:space="preserve">spätere </w:t>
        </w:r>
      </w:ins>
      <w:del w:id="6571" w:author="Marie" w:date="2022-01-26T22:43:00Z">
        <w:r w:rsidR="0012288C" w:rsidDel="009F5083">
          <w:delText xml:space="preserve">leichtere </w:delText>
        </w:r>
      </w:del>
      <w:r w:rsidR="0012288C">
        <w:t>Demontage</w:t>
      </w:r>
      <w:r w:rsidRPr="00E81B1B">
        <w:t xml:space="preserve"> abgedeckt werden.</w:t>
      </w:r>
    </w:p>
    <w:p w14:paraId="72742794" w14:textId="5A4BC0A0" w:rsidR="007B714A" w:rsidRPr="00E81B1B" w:rsidRDefault="007B714A" w:rsidP="007B714A">
      <w:r w:rsidRPr="00E81B1B">
        <w:t xml:space="preserve">Die Stahlblech-Verbindung erlaubt weniger Toleranzen als der Ortbeton-Ringbalken, sodass </w:t>
      </w:r>
      <w:del w:id="6572" w:author="Marie" w:date="2022-01-26T22:46:00Z">
        <w:r w:rsidRPr="00E81B1B" w:rsidDel="00892C38">
          <w:delText xml:space="preserve">Toleranzen </w:delText>
        </w:r>
      </w:del>
      <w:ins w:id="6573" w:author="Marie" w:date="2022-01-26T22:46:00Z">
        <w:r w:rsidR="00892C38">
          <w:t>diese</w:t>
        </w:r>
        <w:r w:rsidR="00892C38" w:rsidRPr="00E81B1B">
          <w:t xml:space="preserve"> </w:t>
        </w:r>
      </w:ins>
      <w:r w:rsidRPr="00E81B1B">
        <w:t xml:space="preserve">bei der </w:t>
      </w:r>
      <w:ins w:id="6574" w:author="Marie" w:date="2022-01-26T22:46:00Z">
        <w:r w:rsidR="00892C38">
          <w:t xml:space="preserve">Bemessung </w:t>
        </w:r>
      </w:ins>
      <w:del w:id="6575" w:author="Marie" w:date="2022-01-26T22:46:00Z">
        <w:r w:rsidRPr="00E81B1B" w:rsidDel="00892C38">
          <w:delText xml:space="preserve">Berechnung </w:delText>
        </w:r>
      </w:del>
      <w:r w:rsidRPr="00E81B1B">
        <w:t>der Schweißnaht zu berücksichtigen sind. Dafür ermöglicht sie einen schnelleren Bauablauf als bspw. die Ortbetonvariante, da das Stahlblech direkt nach dem Montieren verschweißt werden kann und danach die volle Tragfähigkeit erreicht ist.</w:t>
      </w:r>
    </w:p>
    <w:p w14:paraId="6D1F58E4" w14:textId="75264724" w:rsidR="007B714A" w:rsidRPr="00E81B1B" w:rsidRDefault="00892C38" w:rsidP="007B714A">
      <w:ins w:id="6576" w:author="Marie" w:date="2022-01-26T22:47:00Z">
        <w:r>
          <w:t xml:space="preserve">Obwohl </w:t>
        </w:r>
      </w:ins>
      <w:del w:id="6577" w:author="Marie" w:date="2022-01-26T22:47:00Z">
        <w:r w:rsidR="007B714A" w:rsidRPr="00E81B1B" w:rsidDel="00892C38">
          <w:delText>D</w:delText>
        </w:r>
      </w:del>
      <w:ins w:id="6578" w:author="Marie" w:date="2022-01-26T22:47:00Z">
        <w:r>
          <w:t>d</w:t>
        </w:r>
      </w:ins>
      <w:r w:rsidR="007B714A" w:rsidRPr="00E81B1B">
        <w:t>er Rückbau</w:t>
      </w:r>
      <w:del w:id="6579" w:author="Marie" w:date="2022-01-26T22:47:00Z">
        <w:r w:rsidR="007B714A" w:rsidRPr="00E81B1B" w:rsidDel="00892C38">
          <w:delText>ablauf</w:delText>
        </w:r>
      </w:del>
      <w:r w:rsidR="007B714A" w:rsidRPr="00E81B1B">
        <w:t xml:space="preserve"> </w:t>
      </w:r>
      <w:del w:id="6580" w:author="Marie" w:date="2022-01-26T22:47:00Z">
        <w:r w:rsidR="007B714A" w:rsidRPr="00E81B1B" w:rsidDel="00892C38">
          <w:delText xml:space="preserve">kann </w:delText>
        </w:r>
      </w:del>
      <w:r w:rsidR="007B714A" w:rsidRPr="00E81B1B">
        <w:t>aufgrund der Verschweißung aufwendig</w:t>
      </w:r>
      <w:ins w:id="6581" w:author="Marie" w:date="2022-01-26T22:47:00Z">
        <w:r>
          <w:t xml:space="preserve"> ist</w:t>
        </w:r>
      </w:ins>
      <w:del w:id="6582" w:author="Marie" w:date="2022-01-26T22:47:00Z">
        <w:r w:rsidR="007B714A" w:rsidRPr="00E81B1B" w:rsidDel="00892C38">
          <w:delText xml:space="preserve"> werden</w:delText>
        </w:r>
      </w:del>
      <w:r w:rsidR="007B714A" w:rsidRPr="00E81B1B">
        <w:t xml:space="preserve">, </w:t>
      </w:r>
      <w:ins w:id="6583" w:author="Marie" w:date="2022-01-26T22:47:00Z">
        <w:r>
          <w:t xml:space="preserve">ist ein </w:t>
        </w:r>
      </w:ins>
      <w:del w:id="6584" w:author="Marie" w:date="2022-01-26T22:47:00Z">
        <w:r w:rsidR="007B714A" w:rsidRPr="00E81B1B" w:rsidDel="00892C38">
          <w:delText>ein</w:delText>
        </w:r>
      </w:del>
      <w:r w:rsidR="007B714A" w:rsidRPr="00E81B1B">
        <w:t xml:space="preserve"> Downcycling</w:t>
      </w:r>
      <w:ins w:id="6585" w:author="Marie" w:date="2022-01-26T22:47:00Z">
        <w:r>
          <w:t xml:space="preserve"> dennoch </w:t>
        </w:r>
      </w:ins>
      <w:del w:id="6586" w:author="Marie" w:date="2022-01-26T22:47:00Z">
        <w:r w:rsidR="007B714A" w:rsidRPr="00E81B1B" w:rsidDel="00892C38">
          <w:delText xml:space="preserve"> ist aber</w:delText>
        </w:r>
      </w:del>
      <w:commentRangeStart w:id="6587"/>
      <w:r w:rsidR="007B714A" w:rsidRPr="00E81B1B">
        <w:t xml:space="preserve"> vermeidbar. </w:t>
      </w:r>
      <w:commentRangeEnd w:id="6587"/>
      <w:r>
        <w:rPr>
          <w:rStyle w:val="Kommentarzeichen"/>
        </w:rPr>
        <w:commentReference w:id="6587"/>
      </w:r>
      <w:r w:rsidR="007B714A" w:rsidRPr="00E81B1B">
        <w:t xml:space="preserve">Bei nicht vergossener Öffnung sind regelmäßige Überwachungen erforderlich, um </w:t>
      </w:r>
      <w:commentRangeStart w:id="6588"/>
      <w:r w:rsidR="007B714A" w:rsidRPr="00E81B1B">
        <w:t xml:space="preserve">mögliche Schäden </w:t>
      </w:r>
      <w:commentRangeEnd w:id="6588"/>
      <w:r>
        <w:rPr>
          <w:rStyle w:val="Kommentarzeichen"/>
        </w:rPr>
        <w:commentReference w:id="6588"/>
      </w:r>
      <w:r w:rsidR="007B714A" w:rsidRPr="00E81B1B">
        <w:t>frühzeitig zu erkennen.</w:t>
      </w:r>
    </w:p>
    <w:p w14:paraId="66A2140B" w14:textId="45E09EE1" w:rsidR="007B714A" w:rsidRDefault="007B714A" w:rsidP="007B714A">
      <w:commentRangeStart w:id="6589"/>
      <w:r w:rsidRPr="00E81B1B">
        <w:t>Durchmesser der Randbewehrung soll auf Ø12 begrenzt werden.</w:t>
      </w:r>
      <w:r w:rsidR="00072D0E">
        <w:t xml:space="preserve"> </w:t>
      </w:r>
      <w:r w:rsidR="00DC48BD">
        <w:t xml:space="preserve">Je 4 Ø12 oben und unten </w:t>
      </w:r>
      <w:r w:rsidR="00072D0E">
        <w:t xml:space="preserve">entsprechen </w:t>
      </w:r>
      <w:r w:rsidR="00FC09FD">
        <w:t>4,5 </w:t>
      </w:r>
      <w:r w:rsidR="00072D0E">
        <w:t>cm² &gt;&gt; 1 cm² Mindestbewehrung</w:t>
      </w:r>
      <w:r w:rsidR="00721144">
        <w:t>, d</w:t>
      </w:r>
      <w:r w:rsidR="000A1E9A" w:rsidRPr="00E81B1B">
        <w:t>ie Bewehrung soll eine Schlaufe bilden, um eine ausreichende Nahtlänge zu erlauben</w:t>
      </w:r>
      <w:r w:rsidR="00072D0E">
        <w:t xml:space="preserve">. </w:t>
      </w:r>
      <w:r w:rsidR="00072D0E" w:rsidRPr="00E81B1B">
        <w:t xml:space="preserve">Steckbügel </w:t>
      </w:r>
      <w:r w:rsidR="003618C3">
        <w:t xml:space="preserve">im Bereich des Fertigteils </w:t>
      </w:r>
      <w:r w:rsidR="00072D0E" w:rsidRPr="00E81B1B">
        <w:t>bis Ø</w:t>
      </w:r>
      <w:r w:rsidR="00072D0E">
        <w:t xml:space="preserve"> </w:t>
      </w:r>
      <w:r w:rsidR="00072D0E" w:rsidRPr="00E81B1B">
        <w:t>8 sind möglich.</w:t>
      </w:r>
      <w:commentRangeEnd w:id="6589"/>
      <w:r w:rsidR="00892C38">
        <w:rPr>
          <w:rStyle w:val="Kommentarzeichen"/>
        </w:rPr>
        <w:commentReference w:id="6589"/>
      </w:r>
    </w:p>
    <w:p w14:paraId="05BBB285" w14:textId="7DE22529" w:rsidR="003618C3" w:rsidRPr="00E81B1B" w:rsidRDefault="003618C3" w:rsidP="007B714A">
      <w:del w:id="6590" w:author="Marie" w:date="2022-01-26T22:50:00Z">
        <w:r w:rsidDel="00892C38">
          <w:delText xml:space="preserve">Eine </w:delText>
        </w:r>
        <w:r w:rsidR="00B85477" w:rsidDel="00892C38">
          <w:delText>Unterv</w:delText>
        </w:r>
        <w:r w:rsidDel="00892C38">
          <w:delText>ariante</w:delText>
        </w:r>
        <w:r w:rsidR="00B85477" w:rsidDel="00892C38">
          <w:delText xml:space="preserve"> ist eine</w:delText>
        </w:r>
      </w:del>
      <w:ins w:id="6591" w:author="Marie" w:date="2022-01-26T22:50:00Z">
        <w:r w:rsidR="00892C38">
          <w:t>Neben der Schweißung ist es denkbar die Stahlbleche</w:t>
        </w:r>
      </w:ins>
      <w:r w:rsidR="00B85477">
        <w:t xml:space="preserve"> </w:t>
      </w:r>
      <w:r w:rsidR="00073B44">
        <w:t>s</w:t>
      </w:r>
      <w:r w:rsidR="00B85477">
        <w:t xml:space="preserve">tahlbaumäßig </w:t>
      </w:r>
      <w:ins w:id="6592" w:author="Marie" w:date="2022-01-26T22:50:00Z">
        <w:r w:rsidR="00892C38">
          <w:t>mit Schrauben zu verbinden.</w:t>
        </w:r>
      </w:ins>
      <w:del w:id="6593" w:author="Marie" w:date="2022-01-26T22:50:00Z">
        <w:r w:rsidR="00B85477" w:rsidDel="00892C38">
          <w:delText>geschraubte Verbindung</w:delText>
        </w:r>
        <w:r w:rsidR="00073B44" w:rsidDel="00892C38">
          <w:delText xml:space="preserve">, in </w:delText>
        </w:r>
        <w:r w:rsidR="00126E3E" w:rsidDel="00892C38">
          <w:delText>dem</w:delText>
        </w:r>
      </w:del>
      <w:r w:rsidR="00126E3E">
        <w:t xml:space="preserve"> </w:t>
      </w:r>
      <w:ins w:id="6594" w:author="Marie" w:date="2022-01-26T22:51:00Z">
        <w:r w:rsidR="00892C38">
          <w:t>D</w:t>
        </w:r>
      </w:ins>
      <w:del w:id="6595" w:author="Marie" w:date="2022-01-26T22:51:00Z">
        <w:r w:rsidR="00126E3E" w:rsidDel="00892C38">
          <w:delText>d</w:delText>
        </w:r>
      </w:del>
      <w:r w:rsidR="00126E3E">
        <w:t xml:space="preserve">ie </w:t>
      </w:r>
      <w:commentRangeStart w:id="6596"/>
      <w:r w:rsidR="00126E3E">
        <w:t xml:space="preserve">Toleranzen der Fertigung </w:t>
      </w:r>
      <w:ins w:id="6597" w:author="Marie" w:date="2022-01-26T22:51:00Z">
        <w:r w:rsidR="00892C38">
          <w:t xml:space="preserve">können </w:t>
        </w:r>
      </w:ins>
      <w:r w:rsidR="00126E3E">
        <w:t>durch Langlöcher ausgeglichen und über eine vorgespannte G</w:t>
      </w:r>
      <w:ins w:id="6598" w:author="Marie" w:date="2022-01-26T22:51:00Z">
        <w:r w:rsidR="00892C38">
          <w:t>leitverbindung</w:t>
        </w:r>
      </w:ins>
      <w:del w:id="6599" w:author="Marie" w:date="2022-01-26T22:51:00Z">
        <w:r w:rsidR="00126E3E" w:rsidDel="00892C38">
          <w:delText>V – Verbindung</w:delText>
        </w:r>
      </w:del>
      <w:r w:rsidR="00126E3E">
        <w:t xml:space="preserve"> </w:t>
      </w:r>
      <w:r w:rsidR="004516C6">
        <w:t>schlupffrei angeschlossen werden können</w:t>
      </w:r>
      <w:commentRangeEnd w:id="6596"/>
      <w:r w:rsidR="00892C38">
        <w:rPr>
          <w:rStyle w:val="Kommentarzeichen"/>
        </w:rPr>
        <w:commentReference w:id="6596"/>
      </w:r>
      <w:r w:rsidR="004516C6">
        <w:t xml:space="preserve">. </w:t>
      </w:r>
      <w:r w:rsidR="00342623">
        <w:t xml:space="preserve">Die Raumforderung dieser Konstruktion ist größer und </w:t>
      </w:r>
      <w:r w:rsidR="00386F79">
        <w:t xml:space="preserve">erst </w:t>
      </w:r>
      <w:ins w:id="6600" w:author="Marie" w:date="2022-01-26T22:52:00Z">
        <w:r w:rsidR="00892C38">
          <w:t xml:space="preserve">ab einer Plattenstärke von </w:t>
        </w:r>
      </w:ins>
      <w:del w:id="6601" w:author="Marie" w:date="2022-01-26T22:52:00Z">
        <w:r w:rsidR="00386F79" w:rsidDel="00892C38">
          <w:delText xml:space="preserve">mit </w:delText>
        </w:r>
      </w:del>
      <w:r w:rsidR="00386F79">
        <w:t>12</w:t>
      </w:r>
      <w:ins w:id="6602" w:author="Marie" w:date="2022-01-26T22:52:00Z">
        <w:r w:rsidR="00892C38">
          <w:t xml:space="preserve"> c</w:t>
        </w:r>
      </w:ins>
      <w:del w:id="6603" w:author="Marie" w:date="2022-01-26T22:52:00Z">
        <w:r w:rsidR="00386F79" w:rsidDel="00892C38">
          <w:delText>0m</w:delText>
        </w:r>
      </w:del>
      <w:r w:rsidR="00386F79">
        <w:t xml:space="preserve">m oder mehr </w:t>
      </w:r>
      <w:del w:id="6604" w:author="Marie" w:date="2022-01-26T22:52:00Z">
        <w:r w:rsidR="00386F79" w:rsidDel="00892C38">
          <w:delText xml:space="preserve">Plattenstärke </w:delText>
        </w:r>
      </w:del>
      <w:r w:rsidR="00386F79">
        <w:t>sinnvoll zu realisieren.</w:t>
      </w:r>
    </w:p>
    <w:p w14:paraId="45FC0C79" w14:textId="77777777" w:rsidR="002C4D71" w:rsidRDefault="002C4D71">
      <w:pPr>
        <w:spacing w:before="0" w:after="160" w:line="259" w:lineRule="auto"/>
        <w:jc w:val="left"/>
        <w:rPr>
          <w:rFonts w:ascii="Myriad Pro Light" w:eastAsiaTheme="majorEastAsia" w:hAnsi="Myriad Pro Light" w:cstheme="majorBidi"/>
          <w:b/>
          <w:sz w:val="24"/>
          <w:szCs w:val="26"/>
        </w:rPr>
      </w:pPr>
      <w:r>
        <w:br w:type="page"/>
      </w:r>
    </w:p>
    <w:p w14:paraId="72E7D584" w14:textId="0A753461" w:rsidR="007B714A" w:rsidRPr="00386F79" w:rsidRDefault="007B714A">
      <w:pPr>
        <w:pStyle w:val="berschrift2"/>
        <w:numPr>
          <w:ilvl w:val="2"/>
          <w:numId w:val="29"/>
        </w:numPr>
        <w:pPrChange w:id="6605" w:author="Carsten Hein" w:date="2022-01-03T11:34:00Z">
          <w:pPr>
            <w:pStyle w:val="berschrift2"/>
            <w:numPr>
              <w:ilvl w:val="1"/>
              <w:numId w:val="29"/>
            </w:numPr>
            <w:ind w:left="576" w:hanging="576"/>
          </w:pPr>
        </w:pPrChange>
      </w:pPr>
      <w:bookmarkStart w:id="6606" w:name="_Toc93048304"/>
      <w:r w:rsidRPr="00386F79">
        <w:lastRenderedPageBreak/>
        <w:t>Bewehrungs</w:t>
      </w:r>
      <w:r w:rsidR="002C4D71">
        <w:t xml:space="preserve">verbindung über </w:t>
      </w:r>
      <w:del w:id="6607" w:author="Marie" w:date="2022-01-26T22:53:00Z">
        <w:r w:rsidR="002C4D71" w:rsidDel="00A96401">
          <w:delText>K</w:delText>
        </w:r>
        <w:commentRangeStart w:id="6608"/>
        <w:r w:rsidR="00386F79" w:rsidDel="00A96401">
          <w:delText>oppler</w:delText>
        </w:r>
      </w:del>
      <w:bookmarkEnd w:id="6606"/>
      <w:ins w:id="6609" w:author="Marie" w:date="2022-01-26T22:53:00Z">
        <w:r w:rsidR="00A96401">
          <w:t>Koppelelemente</w:t>
        </w:r>
        <w:commentRangeEnd w:id="6608"/>
        <w:r w:rsidR="00A96401">
          <w:rPr>
            <w:rStyle w:val="Kommentarzeichen"/>
            <w:rFonts w:ascii="Myriad Pro" w:eastAsiaTheme="minorHAnsi" w:hAnsi="Myriad Pro" w:cstheme="minorBidi"/>
            <w:b w:val="0"/>
          </w:rPr>
          <w:commentReference w:id="6608"/>
        </w:r>
      </w:ins>
    </w:p>
    <w:p w14:paraId="42F71BE5" w14:textId="77777777" w:rsidR="007B714A" w:rsidRPr="00E81B1B" w:rsidRDefault="007B714A" w:rsidP="007B714A">
      <w:commentRangeStart w:id="6610"/>
      <w:r w:rsidRPr="00E81B1B">
        <w:rPr>
          <w:noProof/>
          <w:lang w:eastAsia="de-DE"/>
        </w:rPr>
        <w:drawing>
          <wp:inline distT="0" distB="0" distL="0" distR="0" wp14:anchorId="036168D5" wp14:editId="4AFF5B77">
            <wp:extent cx="5039995" cy="4923155"/>
            <wp:effectExtent l="0" t="0" r="8255" b="0"/>
            <wp:docPr id="1079579668" name="Picture 107957966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8" name="Picture 1079579668" descr="Diagram, engineering drawing&#10;&#10;Description automatically generated"/>
                    <pic:cNvPicPr/>
                  </pic:nvPicPr>
                  <pic:blipFill>
                    <a:blip r:embed="rId45"/>
                    <a:stretch>
                      <a:fillRect/>
                    </a:stretch>
                  </pic:blipFill>
                  <pic:spPr>
                    <a:xfrm>
                      <a:off x="0" y="0"/>
                      <a:ext cx="5039995" cy="4923155"/>
                    </a:xfrm>
                    <a:prstGeom prst="rect">
                      <a:avLst/>
                    </a:prstGeom>
                  </pic:spPr>
                </pic:pic>
              </a:graphicData>
            </a:graphic>
          </wp:inline>
        </w:drawing>
      </w:r>
      <w:commentRangeEnd w:id="6610"/>
      <w:r>
        <w:rPr>
          <w:rStyle w:val="Kommentarzeichen"/>
        </w:rPr>
        <w:commentReference w:id="6610"/>
      </w:r>
    </w:p>
    <w:p w14:paraId="1CF5EC3F" w14:textId="014B0CAD" w:rsidR="007B714A" w:rsidRPr="00E81B1B" w:rsidRDefault="007B714A" w:rsidP="007B714A">
      <w:pPr>
        <w:pStyle w:val="Beschriftung"/>
      </w:pPr>
      <w:bookmarkStart w:id="6611" w:name="_Toc93048403"/>
      <w:r w:rsidRPr="00E81B1B">
        <w:t xml:space="preserve">Abbildung </w:t>
      </w:r>
      <w:r>
        <w:fldChar w:fldCharType="begin"/>
      </w:r>
      <w:r>
        <w:instrText>SEQ Abbildung \* ARABIC</w:instrText>
      </w:r>
      <w:r>
        <w:fldChar w:fldCharType="separate"/>
      </w:r>
      <w:r w:rsidR="00916225">
        <w:rPr>
          <w:noProof/>
        </w:rPr>
        <w:t>73</w:t>
      </w:r>
      <w:r>
        <w:fldChar w:fldCharType="end"/>
      </w:r>
      <w:r w:rsidRPr="00E81B1B">
        <w:t xml:space="preserve"> </w:t>
      </w:r>
      <w:r w:rsidR="0086092F">
        <w:t xml:space="preserve">Aufsicht und Schnitt: </w:t>
      </w:r>
      <w:r w:rsidRPr="00E81B1B">
        <w:t>Kopplung der Deckenelemente durch Kopplungselemente für die Bewehrung</w:t>
      </w:r>
      <w:bookmarkEnd w:id="6611"/>
    </w:p>
    <w:p w14:paraId="2174EE60" w14:textId="2F8F5F2F" w:rsidR="007B714A" w:rsidRPr="00E81B1B" w:rsidRDefault="007B714A" w:rsidP="007B714A">
      <w:r w:rsidRPr="00E81B1B">
        <w:t xml:space="preserve">Bewehrungsanschlüsse von bspw. BGW oder HALFEN (siehe Abbildung oben) erlauben eine hohe Montageflexibilität und einen geringen Aufwand auf der Baustelle. </w:t>
      </w:r>
      <w:ins w:id="6612" w:author="Marie" w:date="2022-01-26T22:54:00Z">
        <w:r w:rsidR="00A96401">
          <w:t>Wie zuvor bei der Var</w:t>
        </w:r>
      </w:ins>
      <w:ins w:id="6613" w:author="Marie" w:date="2022-01-26T22:55:00Z">
        <w:r w:rsidR="00A96401">
          <w:t xml:space="preserve">iante mit Stahlbelchen wird die Randbewehrung bereits im Werk einbetoniert. Auch hier werden </w:t>
        </w:r>
      </w:ins>
      <w:del w:id="6614" w:author="Marie" w:date="2022-01-26T22:55:00Z">
        <w:r w:rsidRPr="00E81B1B" w:rsidDel="00A96401">
          <w:delText>B</w:delText>
        </w:r>
      </w:del>
      <w:ins w:id="6615" w:author="Marie" w:date="2022-01-26T22:55:00Z">
        <w:r w:rsidR="00A96401">
          <w:t>b</w:t>
        </w:r>
      </w:ins>
      <w:r w:rsidRPr="00E81B1B">
        <w:t>ei der Betonage werden</w:t>
      </w:r>
      <w:del w:id="6616" w:author="Marie" w:date="2022-01-26T22:53:00Z">
        <w:r w:rsidRPr="00E81B1B" w:rsidDel="00A96401">
          <w:delText xml:space="preserve"> </w:delText>
        </w:r>
      </w:del>
      <w:r w:rsidRPr="00E81B1B">
        <w:t>die Plattenecken ausgespart</w:t>
      </w:r>
      <w:ins w:id="6617" w:author="Marie" w:date="2022-01-26T22:55:00Z">
        <w:r w:rsidR="00CB32B1">
          <w:t xml:space="preserve">. Die Randbewehrung </w:t>
        </w:r>
      </w:ins>
      <w:ins w:id="6618" w:author="Marie" w:date="2022-01-26T22:59:00Z">
        <w:r w:rsidR="00CB32B1">
          <w:t>stehen</w:t>
        </w:r>
      </w:ins>
      <w:ins w:id="6619" w:author="Marie" w:date="2022-01-26T22:55:00Z">
        <w:r w:rsidR="00CB32B1">
          <w:t xml:space="preserve"> aus dem Beton in den ausgesparten Eckbereich</w:t>
        </w:r>
      </w:ins>
      <w:ins w:id="6620" w:author="Marie" w:date="2022-01-26T22:59:00Z">
        <w:r w:rsidR="00CB32B1">
          <w:t xml:space="preserve"> vor</w:t>
        </w:r>
      </w:ins>
      <w:ins w:id="6621" w:author="Marie" w:date="2022-01-26T22:55:00Z">
        <w:r w:rsidR="00CB32B1">
          <w:t>.</w:t>
        </w:r>
      </w:ins>
      <w:del w:id="6622" w:author="Marie" w:date="2022-01-26T22:54:00Z">
        <w:r w:rsidRPr="00E81B1B" w:rsidDel="00A96401">
          <w:delText>, sodass die</w:delText>
        </w:r>
      </w:del>
      <w:del w:id="6623" w:author="Marie" w:date="2022-01-26T22:55:00Z">
        <w:r w:rsidRPr="00E81B1B" w:rsidDel="00CB32B1">
          <w:delText xml:space="preserve"> Randbewehrung in diesen Bereichen zugänglich bleibt</w:delText>
        </w:r>
      </w:del>
      <w:del w:id="6624" w:author="Marie" w:date="2022-01-26T22:56:00Z">
        <w:r w:rsidRPr="00E81B1B" w:rsidDel="00CB32B1">
          <w:delText>.</w:delText>
        </w:r>
      </w:del>
      <w:r w:rsidRPr="00E81B1B">
        <w:t xml:space="preserve"> </w:t>
      </w:r>
      <w:ins w:id="6625" w:author="Marie" w:date="2022-01-26T22:58:00Z">
        <w:r w:rsidR="00CB32B1">
          <w:t xml:space="preserve">Je nach Wahl des Koppelelements </w:t>
        </w:r>
      </w:ins>
      <w:ins w:id="6626" w:author="Marie" w:date="2022-01-26T22:59:00Z">
        <w:r w:rsidR="00CB32B1">
          <w:t>ragen die Eisen als freies Stabende hervor oder sind zu einer Schlaufe gebogen</w:t>
        </w:r>
      </w:ins>
      <w:ins w:id="6627" w:author="Marie" w:date="2022-01-26T23:00:00Z">
        <w:r w:rsidR="00CB32B1">
          <w:t>.</w:t>
        </w:r>
      </w:ins>
      <w:del w:id="6628" w:author="Marie" w:date="2022-01-26T22:59:00Z">
        <w:r w:rsidRPr="00E81B1B" w:rsidDel="00CB32B1">
          <w:delText>Die</w:delText>
        </w:r>
      </w:del>
      <w:del w:id="6629" w:author="Marie" w:date="2022-01-26T22:58:00Z">
        <w:r w:rsidRPr="00E81B1B" w:rsidDel="00CB32B1">
          <w:delText xml:space="preserve"> </w:delText>
        </w:r>
      </w:del>
      <w:del w:id="6630" w:author="Marie" w:date="2022-01-26T22:59:00Z">
        <w:r w:rsidRPr="00E81B1B" w:rsidDel="00CB32B1">
          <w:delText xml:space="preserve">Eisen </w:delText>
        </w:r>
      </w:del>
      <w:del w:id="6631" w:author="Marie" w:date="2022-01-26T23:00:00Z">
        <w:r w:rsidRPr="00E81B1B" w:rsidDel="00CB32B1">
          <w:delText>ragen je nach Wahl des Kopplungselements entweder als Schlaufe oder als freies Stabende aus dem Beton hervor</w:delText>
        </w:r>
      </w:del>
      <w:r w:rsidRPr="00E81B1B">
        <w:t xml:space="preserve">. Bei schmalen Trägern oder ungeraden Stabanzahlen ist die Variante mit freien Stabenden zu bevorzugen. Benachbarte Fertigteile können im Bauwerk direkt nach dem Einheben gekoppelt werden. </w:t>
      </w:r>
      <w:ins w:id="6632" w:author="Marie" w:date="2022-01-26T23:04:00Z">
        <w:r w:rsidR="00CB32B1">
          <w:t>Die Variante ist in der Herstellung somit schneller und weniger aufwändig als die Lösung mi</w:t>
        </w:r>
      </w:ins>
      <w:ins w:id="6633" w:author="Marie" w:date="2022-01-26T23:05:00Z">
        <w:r w:rsidR="00CB32B1">
          <w:t>t Ortbeton-Ringbalken oder geschweißten Stahlbelchen.</w:t>
        </w:r>
      </w:ins>
      <w:commentRangeStart w:id="6634"/>
      <w:r w:rsidRPr="00E81B1B">
        <w:t xml:space="preserve">Wie bereits bei der Stahlblech Variante kann die Öffnung durch eine </w:t>
      </w:r>
      <w:r w:rsidR="002C4D71">
        <w:t>Brandschutzplatte</w:t>
      </w:r>
      <w:del w:id="6635" w:author="Marie" w:date="2022-01-26T23:00:00Z">
        <w:r w:rsidR="002C4D71" w:rsidDel="00CB32B1">
          <w:delText>/</w:delText>
        </w:r>
      </w:del>
      <w:ins w:id="6636" w:author="Marie" w:date="2022-01-26T23:00:00Z">
        <w:r w:rsidR="00CB32B1">
          <w:t xml:space="preserve"> oder </w:t>
        </w:r>
      </w:ins>
      <w:r w:rsidR="002C4D71">
        <w:t xml:space="preserve">einen </w:t>
      </w:r>
      <w:r w:rsidRPr="00E81B1B">
        <w:t>Faserbetondeckel abgedeckt werden</w:t>
      </w:r>
      <w:ins w:id="6637" w:author="Marie" w:date="2022-01-26T23:00:00Z">
        <w:r w:rsidR="00CB32B1">
          <w:t xml:space="preserve"> oder</w:t>
        </w:r>
      </w:ins>
      <w:del w:id="6638" w:author="Marie" w:date="2022-01-26T23:00:00Z">
        <w:r w:rsidR="00461D1C" w:rsidDel="00CB32B1">
          <w:delText xml:space="preserve"> bzw</w:delText>
        </w:r>
        <w:r w:rsidRPr="00E81B1B" w:rsidDel="00CB32B1">
          <w:delText>.</w:delText>
        </w:r>
      </w:del>
      <w:commentRangeEnd w:id="6634"/>
      <w:r w:rsidR="00461D1C">
        <w:t xml:space="preserve"> vergossen werden.</w:t>
      </w:r>
      <w:r w:rsidRPr="00E81B1B">
        <w:rPr>
          <w:rStyle w:val="Kommentarzeichen"/>
        </w:rPr>
        <w:commentReference w:id="6634"/>
      </w:r>
      <w:commentRangeStart w:id="6639"/>
      <w:r w:rsidR="00461D1C">
        <w:t xml:space="preserve"> Wie bei der vorherigen Variante ist die Plattenfuge zu vergießen</w:t>
      </w:r>
      <w:r w:rsidR="00775D07">
        <w:t>.</w:t>
      </w:r>
      <w:commentRangeEnd w:id="6639"/>
      <w:r w:rsidR="00CB32B1">
        <w:rPr>
          <w:rStyle w:val="Kommentarzeichen"/>
        </w:rPr>
        <w:commentReference w:id="6639"/>
      </w:r>
    </w:p>
    <w:p w14:paraId="1DE9A947" w14:textId="00B21912" w:rsidR="007B714A" w:rsidRPr="00E81B1B" w:rsidRDefault="007B714A" w:rsidP="007B714A">
      <w:r w:rsidRPr="00E81B1B">
        <w:t xml:space="preserve">Die </w:t>
      </w:r>
      <w:ins w:id="6640" w:author="Marie" w:date="2022-01-26T23:01:00Z">
        <w:r w:rsidR="00CB32B1">
          <w:t>Kopplungselemente</w:t>
        </w:r>
      </w:ins>
      <w:del w:id="6641" w:author="Marie" w:date="2022-01-26T23:01:00Z">
        <w:r w:rsidRPr="00E81B1B" w:rsidDel="00CB32B1">
          <w:delText>Bewehrungsanschlüsse</w:delText>
        </w:r>
      </w:del>
      <w:r w:rsidRPr="00E81B1B">
        <w:t xml:space="preserve"> sind lösbar und ermöglichen einen vollständigen Rückbau. Eine regelmäßige Überwachung der </w:t>
      </w:r>
      <w:commentRangeStart w:id="6642"/>
      <w:r w:rsidRPr="00E81B1B">
        <w:t>Verbindungsmittel ist notwendig.</w:t>
      </w:r>
      <w:commentRangeEnd w:id="6642"/>
      <w:r w:rsidR="00CB32B1">
        <w:rPr>
          <w:rStyle w:val="Kommentarzeichen"/>
        </w:rPr>
        <w:commentReference w:id="6642"/>
      </w:r>
    </w:p>
    <w:p w14:paraId="280FB873" w14:textId="7D4309E2" w:rsidR="007B714A" w:rsidRPr="00E81B1B" w:rsidRDefault="007B714A" w:rsidP="007B714A">
      <w:r w:rsidRPr="00E81B1B">
        <w:t xml:space="preserve">Bei der Verwendung vom </w:t>
      </w:r>
      <w:commentRangeStart w:id="6643"/>
      <w:r w:rsidRPr="00E81B1B">
        <w:t xml:space="preserve">BGW-Bügelschloss </w:t>
      </w:r>
      <w:commentRangeEnd w:id="6643"/>
      <w:r w:rsidR="00CB32B1">
        <w:rPr>
          <w:rStyle w:val="Kommentarzeichen"/>
        </w:rPr>
        <w:commentReference w:id="6643"/>
      </w:r>
      <w:ins w:id="6644" w:author="Marie" w:date="2022-01-26T23:03:00Z">
        <w:r w:rsidR="00CB32B1">
          <w:t xml:space="preserve">ist </w:t>
        </w:r>
      </w:ins>
      <w:del w:id="6645" w:author="Marie" w:date="2022-01-26T23:03:00Z">
        <w:r w:rsidRPr="00E81B1B" w:rsidDel="00CB32B1">
          <w:delText>sind</w:delText>
        </w:r>
      </w:del>
      <w:r w:rsidRPr="00E81B1B">
        <w:t xml:space="preserve"> die Randbewehrung auf 4 Ø12 </w:t>
      </w:r>
      <w:r w:rsidR="0005475F">
        <w:t>(</w:t>
      </w:r>
      <w:del w:id="6646" w:author="Marie" w:date="2022-01-26T23:03:00Z">
        <w:r w:rsidR="0005475F" w:rsidDel="00CB32B1">
          <w:delText xml:space="preserve">entsprechend </w:delText>
        </w:r>
      </w:del>
      <w:ins w:id="6647" w:author="Marie" w:date="2022-01-26T23:03:00Z">
        <w:r w:rsidR="00CB32B1">
          <w:t xml:space="preserve">entspricht </w:t>
        </w:r>
      </w:ins>
      <w:r w:rsidR="0005475F">
        <w:t xml:space="preserve">4,52 cm²) </w:t>
      </w:r>
      <w:r w:rsidRPr="00E81B1B">
        <w:t>bzw. 2 Ø16</w:t>
      </w:r>
      <w:r w:rsidR="0005475F">
        <w:t xml:space="preserve"> (</w:t>
      </w:r>
      <w:del w:id="6648" w:author="Marie" w:date="2022-01-26T23:03:00Z">
        <w:r w:rsidR="0005475F" w:rsidDel="00CB32B1">
          <w:delText xml:space="preserve">entsprechend </w:delText>
        </w:r>
      </w:del>
      <w:ins w:id="6649" w:author="Marie" w:date="2022-01-26T23:03:00Z">
        <w:r w:rsidR="00CB32B1">
          <w:t xml:space="preserve">entspricht </w:t>
        </w:r>
      </w:ins>
      <w:r w:rsidR="0005475F">
        <w:t>4,0 cm²)</w:t>
      </w:r>
      <w:commentRangeStart w:id="6650"/>
      <w:r w:rsidRPr="00E81B1B">
        <w:t xml:space="preserve"> begrenzt</w:t>
      </w:r>
      <w:commentRangeEnd w:id="6650"/>
      <w:r w:rsidR="00CB32B1">
        <w:rPr>
          <w:rStyle w:val="Kommentarzeichen"/>
        </w:rPr>
        <w:commentReference w:id="6650"/>
      </w:r>
      <w:r w:rsidRPr="00E81B1B">
        <w:t xml:space="preserve">. Der </w:t>
      </w:r>
      <w:commentRangeStart w:id="6651"/>
      <w:r w:rsidRPr="00E81B1B">
        <w:t xml:space="preserve">HALFEN MBT </w:t>
      </w:r>
      <w:commentRangeEnd w:id="6651"/>
      <w:r w:rsidR="00CB32B1">
        <w:rPr>
          <w:rStyle w:val="Kommentarzeichen"/>
        </w:rPr>
        <w:commentReference w:id="6651"/>
      </w:r>
      <w:r w:rsidRPr="00E81B1B">
        <w:t xml:space="preserve">ist für ungerade Stabanzahl geeignet. </w:t>
      </w:r>
    </w:p>
    <w:p w14:paraId="3D17E987" w14:textId="77777777" w:rsidR="00D16B5A" w:rsidRDefault="00D16B5A">
      <w:pPr>
        <w:spacing w:before="0" w:after="160" w:line="259" w:lineRule="auto"/>
        <w:jc w:val="left"/>
        <w:rPr>
          <w:rFonts w:ascii="Myriad Pro Light" w:eastAsiaTheme="majorEastAsia" w:hAnsi="Myriad Pro Light" w:cstheme="majorBidi"/>
          <w:b/>
          <w:sz w:val="24"/>
          <w:szCs w:val="26"/>
          <w:highlight w:val="yellow"/>
        </w:rPr>
      </w:pPr>
      <w:r>
        <w:rPr>
          <w:highlight w:val="yellow"/>
        </w:rPr>
        <w:lastRenderedPageBreak/>
        <w:br w:type="page"/>
      </w:r>
    </w:p>
    <w:p w14:paraId="40A237A0" w14:textId="1BBFA124" w:rsidR="007B714A" w:rsidRPr="00DE0294" w:rsidRDefault="007B714A">
      <w:pPr>
        <w:pStyle w:val="berschrift2"/>
        <w:numPr>
          <w:ilvl w:val="2"/>
          <w:numId w:val="29"/>
        </w:numPr>
        <w:pPrChange w:id="6652" w:author="Carsten Hein" w:date="2022-01-03T11:34:00Z">
          <w:pPr>
            <w:pStyle w:val="berschrift2"/>
            <w:numPr>
              <w:ilvl w:val="1"/>
              <w:numId w:val="29"/>
            </w:numPr>
            <w:ind w:left="576" w:hanging="576"/>
          </w:pPr>
        </w:pPrChange>
      </w:pPr>
      <w:bookmarkStart w:id="6653" w:name="_Toc93048305"/>
      <w:r w:rsidRPr="00DE0294">
        <w:lastRenderedPageBreak/>
        <w:t>Fugenbemessung</w:t>
      </w:r>
      <w:bookmarkEnd w:id="6653"/>
    </w:p>
    <w:p w14:paraId="2A3CD6C2" w14:textId="6B1F0402" w:rsidR="007B714A" w:rsidRPr="00E81B1B" w:rsidRDefault="007B714A" w:rsidP="007B714A">
      <w:commentRangeStart w:id="6654"/>
      <w:r w:rsidRPr="00E81B1B">
        <w:t xml:space="preserve">Die Fugen werden </w:t>
      </w:r>
      <w:commentRangeEnd w:id="6654"/>
      <w:r w:rsidR="00F669BA">
        <w:rPr>
          <w:rStyle w:val="Kommentarzeichen"/>
        </w:rPr>
        <w:commentReference w:id="6654"/>
      </w:r>
      <w:r w:rsidR="00D16B5A">
        <w:t xml:space="preserve">in Anlehnung an </w:t>
      </w:r>
      <w:r w:rsidR="00D16B5A" w:rsidRPr="004D06EB">
        <w:t>DIN EN 1992-1-1:2011-01</w:t>
      </w:r>
      <w:r w:rsidR="00D16B5A">
        <w:t xml:space="preserve">, Abschnitt </w:t>
      </w:r>
      <w:r w:rsidR="00B827AC">
        <w:t>6.2.5</w:t>
      </w:r>
      <w:r w:rsidR="00D16B5A">
        <w:t xml:space="preserve"> </w:t>
      </w:r>
      <w:r w:rsidRPr="00E81B1B">
        <w:t>geplant</w:t>
      </w:r>
      <w:r w:rsidR="002F0035">
        <w:t>.</w:t>
      </w:r>
      <w:commentRangeStart w:id="6655"/>
      <w:r w:rsidR="002F0035">
        <w:t xml:space="preserve"> Die Fugen werden „rau“ ausgeführt</w:t>
      </w:r>
      <w:r w:rsidRPr="00E81B1B">
        <w:t xml:space="preserve">, um Flexibilität und Zirkularität zu </w:t>
      </w:r>
      <w:r w:rsidR="004C3C74">
        <w:t>gewährleisten</w:t>
      </w:r>
      <w:r w:rsidRPr="00E81B1B">
        <w:t xml:space="preserve">. </w:t>
      </w:r>
      <w:commentRangeEnd w:id="6655"/>
      <w:r w:rsidR="00F669BA">
        <w:rPr>
          <w:rStyle w:val="Kommentarzeichen"/>
        </w:rPr>
        <w:commentReference w:id="6655"/>
      </w:r>
      <w:r w:rsidRPr="00E81B1B">
        <w:t>Die Fuge ist für Schubkräfte parallel zur Fugenebene nachzuweisen. Der Nachweis ist nach DIN EN 1992-1-1/NA zu führen.</w:t>
      </w:r>
      <w:r w:rsidR="00A20DD7">
        <w:t xml:space="preserve"> </w:t>
      </w:r>
    </w:p>
    <w:p w14:paraId="4D308AB8" w14:textId="569B8482" w:rsidR="00382721" w:rsidRPr="00E44300" w:rsidRDefault="00382721" w:rsidP="00F669BA">
      <w:pPr>
        <w:ind w:left="709" w:firstLine="709"/>
      </w:pPr>
      <w:r w:rsidRPr="00F669BA">
        <w:t>n</w:t>
      </w:r>
      <w:r w:rsidRPr="00F669BA">
        <w:rPr>
          <w:vertAlign w:val="subscript"/>
        </w:rPr>
        <w:t>Rdi</w:t>
      </w:r>
      <w:r w:rsidRPr="00E44300">
        <w:t xml:space="preserve"> </w:t>
      </w:r>
      <w:r w:rsidR="009A0433">
        <w:tab/>
      </w:r>
      <w:r w:rsidRPr="00E44300">
        <w:t>= c</w:t>
      </w:r>
      <w:r w:rsidR="00937514" w:rsidRPr="00E44300">
        <w:t xml:space="preserve"> • </w:t>
      </w:r>
      <w:r w:rsidRPr="00E44300">
        <w:t>f</w:t>
      </w:r>
      <w:r w:rsidRPr="00F669BA">
        <w:rPr>
          <w:vertAlign w:val="subscript"/>
        </w:rPr>
        <w:t>ctd</w:t>
      </w:r>
      <w:r w:rsidRPr="00E44300">
        <w:t xml:space="preserve"> + </w:t>
      </w:r>
      <w:r w:rsidRPr="00E44300">
        <w:rPr>
          <w:rFonts w:cs="Myriad Pro"/>
        </w:rPr>
        <w:t>μ</w:t>
      </w:r>
      <w:r w:rsidR="00F174BB" w:rsidRPr="00E44300">
        <w:t xml:space="preserve"> • </w:t>
      </w:r>
      <w:r w:rsidRPr="00E44300">
        <w:rPr>
          <w:rFonts w:cs="Myriad Pro"/>
        </w:rPr>
        <w:t>σ</w:t>
      </w:r>
      <w:r w:rsidRPr="00F669BA">
        <w:rPr>
          <w:vertAlign w:val="subscript"/>
        </w:rPr>
        <w:t>n</w:t>
      </w:r>
      <w:r w:rsidRPr="00E44300">
        <w:t xml:space="preserve"> + </w:t>
      </w:r>
      <w:r w:rsidRPr="00E44300">
        <w:rPr>
          <w:rFonts w:cs="Myriad Pro"/>
        </w:rPr>
        <w:t>ρ</w:t>
      </w:r>
      <w:r w:rsidR="00522032" w:rsidRPr="00E44300">
        <w:rPr>
          <w:rFonts w:cs="Myriad Pro"/>
        </w:rPr>
        <w:t xml:space="preserve"> • </w:t>
      </w:r>
      <w:r w:rsidRPr="00E44300">
        <w:t>f</w:t>
      </w:r>
      <w:r w:rsidRPr="00F669BA">
        <w:rPr>
          <w:vertAlign w:val="subscript"/>
        </w:rPr>
        <w:t>yd</w:t>
      </w:r>
      <w:r w:rsidRPr="00E44300">
        <w:t xml:space="preserve"> </w:t>
      </w:r>
      <w:r w:rsidR="00522032" w:rsidRPr="00E44300">
        <w:t xml:space="preserve">• </w:t>
      </w:r>
      <w:r w:rsidRPr="00E44300">
        <w:t>(</w:t>
      </w:r>
      <w:r w:rsidRPr="00E44300">
        <w:rPr>
          <w:rFonts w:cs="Myriad Pro"/>
        </w:rPr>
        <w:t>μ</w:t>
      </w:r>
      <w:r w:rsidRPr="00E44300">
        <w:t xml:space="preserve"> </w:t>
      </w:r>
      <w:r w:rsidR="00522032" w:rsidRPr="00E44300">
        <w:t>•</w:t>
      </w:r>
      <w:r w:rsidRPr="00E44300">
        <w:t xml:space="preserve"> sin </w:t>
      </w:r>
      <w:r w:rsidRPr="00E44300">
        <w:rPr>
          <w:rFonts w:cs="Myriad Pro"/>
        </w:rPr>
        <w:t>α</w:t>
      </w:r>
      <w:r w:rsidRPr="00E44300">
        <w:t xml:space="preserve"> + cos </w:t>
      </w:r>
      <w:r w:rsidRPr="00E44300">
        <w:rPr>
          <w:rFonts w:cs="Myriad Pro"/>
        </w:rPr>
        <w:t>α</w:t>
      </w:r>
      <w:r w:rsidRPr="00E44300">
        <w:t xml:space="preserve">) </w:t>
      </w:r>
      <w:r w:rsidRPr="00E44300">
        <w:rPr>
          <w:rFonts w:cs="Myriad Pro"/>
        </w:rPr>
        <w:t>≤</w:t>
      </w:r>
      <w:r w:rsidRPr="00E44300">
        <w:t xml:space="preserve"> 0,5 </w:t>
      </w:r>
      <w:r w:rsidR="00DB6440" w:rsidRPr="00E44300">
        <w:t>•</w:t>
      </w:r>
      <w:r w:rsidRPr="00E44300">
        <w:rPr>
          <w:rFonts w:ascii="Cambria Math" w:hAnsi="Cambria Math" w:cs="Cambria Math"/>
        </w:rPr>
        <w:t>⋅</w:t>
      </w:r>
      <w:r w:rsidR="00DB6440" w:rsidRPr="00E44300">
        <w:rPr>
          <w:rFonts w:cs="Myriad Pro"/>
        </w:rPr>
        <w:t>n</w:t>
      </w:r>
      <w:r w:rsidRPr="00E44300">
        <w:t xml:space="preserve"> </w:t>
      </w:r>
      <w:r w:rsidR="00DB6440" w:rsidRPr="00F669BA">
        <w:rPr>
          <w:rFonts w:cs="Cambria Math"/>
        </w:rPr>
        <w:t>•</w:t>
      </w:r>
      <w:r w:rsidRPr="00E44300">
        <w:t xml:space="preserve"> f</w:t>
      </w:r>
      <w:r w:rsidRPr="00F669BA">
        <w:rPr>
          <w:vertAlign w:val="subscript"/>
        </w:rPr>
        <w:t>cd</w:t>
      </w:r>
      <w:r w:rsidRPr="00E44300">
        <w:t xml:space="preserve"> </w:t>
      </w:r>
      <w:r w:rsidR="006603F9" w:rsidRPr="00E44300">
        <w:tab/>
      </w:r>
      <w:r w:rsidR="006603F9" w:rsidRPr="00E44300">
        <w:tab/>
      </w:r>
      <w:r w:rsidRPr="00E44300">
        <w:t>(6.25)</w:t>
      </w:r>
    </w:p>
    <w:p w14:paraId="6E436C6F" w14:textId="77777777" w:rsidR="007B714A" w:rsidRPr="00DE0294" w:rsidRDefault="007B714A" w:rsidP="007B714A">
      <w:r w:rsidRPr="00DE0294">
        <w:t xml:space="preserve">Mit </w:t>
      </w:r>
    </w:p>
    <w:p w14:paraId="2BA3D397" w14:textId="3F30761D" w:rsidR="007B714A" w:rsidRPr="00DE0294" w:rsidRDefault="007B714A" w:rsidP="007B714A">
      <w:r w:rsidRPr="00DE0294">
        <w:t>ν:</w:t>
      </w:r>
      <w:r w:rsidRPr="00DE0294">
        <w:tab/>
      </w:r>
      <w:r w:rsidRPr="00DE0294">
        <w:tab/>
      </w:r>
      <w:r w:rsidR="00E901E9">
        <w:t xml:space="preserve">nach </w:t>
      </w:r>
      <w:r w:rsidR="00F23B93" w:rsidRPr="00E81B1B">
        <w:t>DIN EN 1992-1-1/NA</w:t>
      </w:r>
      <w:r w:rsidR="00F23B93">
        <w:t>, z</w:t>
      </w:r>
      <w:r w:rsidR="00F23B93" w:rsidRPr="00F23B93">
        <w:t>u 6.2.2 (6)</w:t>
      </w:r>
      <w:r w:rsidR="00F23B93">
        <w:t xml:space="preserve"> ist </w:t>
      </w:r>
      <w:r w:rsidR="00BE4C9B" w:rsidRPr="00F669BA">
        <w:rPr>
          <w:rFonts w:ascii="Symbol" w:hAnsi="Symbol"/>
        </w:rPr>
        <w:t></w:t>
      </w:r>
      <w:r w:rsidR="00BE4C9B">
        <w:t xml:space="preserve"> für eine raue Fuge</w:t>
      </w:r>
      <w:r w:rsidR="00BE4C9B">
        <w:tab/>
      </w:r>
      <w:r w:rsidR="00BE4C9B">
        <w:tab/>
      </w:r>
      <w:r w:rsidR="009C33B8">
        <w:t xml:space="preserve">= </w:t>
      </w:r>
      <w:r w:rsidR="00BE4C9B">
        <w:t>0,5</w:t>
      </w:r>
    </w:p>
    <w:p w14:paraId="46F905AC" w14:textId="2593806A" w:rsidR="007B714A" w:rsidRPr="00E81B1B" w:rsidRDefault="007B714A" w:rsidP="007B714A">
      <w:r w:rsidRPr="00DE0294">
        <w:t>c</w:t>
      </w:r>
      <w:r w:rsidR="00412C1F">
        <w:t>:</w:t>
      </w:r>
      <w:r w:rsidRPr="00DE0294">
        <w:tab/>
      </w:r>
      <w:r w:rsidRPr="00DE0294">
        <w:tab/>
      </w:r>
      <w:r w:rsidR="00412C1F">
        <w:t xml:space="preserve">nach </w:t>
      </w:r>
      <w:r w:rsidR="00412C1F" w:rsidRPr="004D06EB">
        <w:t>DIN EN 1992-1-1</w:t>
      </w:r>
      <w:r w:rsidR="00FD5E78">
        <w:t>, 6.2.5 (2) ist c für eine raue Fuge</w:t>
      </w:r>
      <w:r w:rsidR="009C33B8">
        <w:tab/>
      </w:r>
      <w:r w:rsidR="009C33B8">
        <w:tab/>
      </w:r>
      <w:r w:rsidR="009C33B8">
        <w:tab/>
        <w:t>= 0,4</w:t>
      </w:r>
    </w:p>
    <w:p w14:paraId="3B6EB672" w14:textId="2CB3DBE7" w:rsidR="006268DD" w:rsidRDefault="006268DD" w:rsidP="006268DD">
      <w:r>
        <w:t xml:space="preserve">Der Bemessungswert der Betonzugfestigkeit wird definiert als </w:t>
      </w:r>
    </w:p>
    <w:p w14:paraId="12BACA8C" w14:textId="5977E0F1" w:rsidR="006268DD" w:rsidRDefault="006268DD" w:rsidP="006268DD">
      <w:pPr>
        <w:ind w:left="709" w:firstLine="709"/>
      </w:pPr>
      <w:r>
        <w:t>f</w:t>
      </w:r>
      <w:r w:rsidRPr="00F669BA">
        <w:rPr>
          <w:vertAlign w:val="subscript"/>
        </w:rPr>
        <w:t>ctd</w:t>
      </w:r>
      <w:r>
        <w:t xml:space="preserve"> </w:t>
      </w:r>
      <w:r>
        <w:tab/>
        <w:t>= α</w:t>
      </w:r>
      <w:r w:rsidRPr="00F669BA">
        <w:rPr>
          <w:vertAlign w:val="subscript"/>
        </w:rPr>
        <w:t>ct</w:t>
      </w:r>
      <w:r>
        <w:t xml:space="preserve"> </w:t>
      </w:r>
      <w:r>
        <w:rPr>
          <w:rFonts w:ascii="Cambria Math" w:hAnsi="Cambria Math" w:cs="Cambria Math"/>
        </w:rPr>
        <w:t>•</w:t>
      </w:r>
      <w:r>
        <w:t xml:space="preserve"> f</w:t>
      </w:r>
      <w:r w:rsidRPr="00F669BA">
        <w:rPr>
          <w:vertAlign w:val="subscript"/>
        </w:rPr>
        <w:t>ctk;0,05</w:t>
      </w:r>
      <w:r>
        <w:t xml:space="preserve"> / </w:t>
      </w:r>
      <w:r>
        <w:rPr>
          <w:rFonts w:cs="Myriad Pro"/>
        </w:rPr>
        <w:t>γ</w:t>
      </w:r>
      <w:r w:rsidRPr="00F669BA">
        <w:rPr>
          <w:strike/>
        </w:rPr>
        <w:t>C</w:t>
      </w:r>
      <w:r>
        <w:t xml:space="preserve"> </w:t>
      </w:r>
      <w:r w:rsidR="00905A2D">
        <w:tab/>
      </w:r>
      <w:r w:rsidR="00905A2D">
        <w:tab/>
      </w:r>
      <w:r w:rsidR="00905A2D">
        <w:tab/>
      </w:r>
      <w:r w:rsidR="00905A2D">
        <w:tab/>
      </w:r>
      <w:r w:rsidR="00905A2D">
        <w:tab/>
      </w:r>
      <w:r w:rsidR="00905A2D">
        <w:tab/>
      </w:r>
      <w:r w:rsidR="00905A2D">
        <w:tab/>
      </w:r>
      <w:r>
        <w:t>(3.16)</w:t>
      </w:r>
    </w:p>
    <w:p w14:paraId="66FD62B4" w14:textId="492CF290" w:rsidR="00905A2D" w:rsidRPr="00BA37AD" w:rsidRDefault="00905A2D" w:rsidP="00F669BA">
      <w:pPr>
        <w:ind w:left="709" w:firstLine="709"/>
      </w:pPr>
      <w:r>
        <w:t>f</w:t>
      </w:r>
      <w:r w:rsidRPr="00435C77">
        <w:rPr>
          <w:vertAlign w:val="subscript"/>
        </w:rPr>
        <w:t>ctd</w:t>
      </w:r>
      <w:r>
        <w:rPr>
          <w:vertAlign w:val="subscript"/>
        </w:rPr>
        <w:tab/>
      </w:r>
      <w:r w:rsidR="00BA37AD">
        <w:t xml:space="preserve">= </w:t>
      </w:r>
      <w:r w:rsidR="00BE04C1">
        <w:t xml:space="preserve">0,85 • </w:t>
      </w:r>
      <w:r w:rsidR="00AC5032">
        <w:t>2,0 / 1,5</w:t>
      </w:r>
      <w:r w:rsidR="00AC5032">
        <w:tab/>
      </w:r>
      <w:r w:rsidR="00AC5032">
        <w:tab/>
      </w:r>
      <w:r w:rsidR="00AC5032">
        <w:tab/>
      </w:r>
      <w:r w:rsidR="00AC5032">
        <w:tab/>
      </w:r>
      <w:r w:rsidR="00AC5032">
        <w:tab/>
      </w:r>
      <w:r w:rsidR="00AC5032">
        <w:tab/>
      </w:r>
      <w:r w:rsidR="00AC5032">
        <w:tab/>
        <w:t xml:space="preserve">= </w:t>
      </w:r>
      <w:r w:rsidR="008624BC">
        <w:t xml:space="preserve">1,13 </w:t>
      </w:r>
      <w:r w:rsidR="00F259A1">
        <w:t>M</w:t>
      </w:r>
      <w:r w:rsidR="008624BC">
        <w:t>N/m²</w:t>
      </w:r>
    </w:p>
    <w:p w14:paraId="5D771282" w14:textId="167E9F87" w:rsidR="00BF0050" w:rsidRDefault="00BF0050" w:rsidP="00BF0050">
      <w:r>
        <w:t xml:space="preserve">Der Bemessungswert der Betondruckfestigkeit wird definiert als </w:t>
      </w:r>
    </w:p>
    <w:p w14:paraId="26A70A84" w14:textId="1ECB09C9" w:rsidR="00BF0050" w:rsidRDefault="00BF0050" w:rsidP="00C40804">
      <w:pPr>
        <w:ind w:left="709" w:firstLine="709"/>
      </w:pPr>
      <w:r w:rsidRPr="00E44300">
        <w:t>f</w:t>
      </w:r>
      <w:r w:rsidRPr="00F669BA">
        <w:rPr>
          <w:vertAlign w:val="subscript"/>
        </w:rPr>
        <w:t>cd</w:t>
      </w:r>
      <w:r w:rsidRPr="00E44300">
        <w:t xml:space="preserve"> </w:t>
      </w:r>
      <w:r w:rsidR="009A0433">
        <w:tab/>
      </w:r>
      <w:r w:rsidRPr="00E44300">
        <w:t>= α</w:t>
      </w:r>
      <w:r w:rsidRPr="00F669BA">
        <w:rPr>
          <w:vertAlign w:val="subscript"/>
        </w:rPr>
        <w:t>cc</w:t>
      </w:r>
      <w:r w:rsidRPr="00E44300">
        <w:t xml:space="preserve"> </w:t>
      </w:r>
      <w:r w:rsidR="00C40804" w:rsidRPr="00F669BA">
        <w:rPr>
          <w:rFonts w:cs="Cambria Math"/>
        </w:rPr>
        <w:t>•</w:t>
      </w:r>
      <w:r w:rsidRPr="00E44300">
        <w:t xml:space="preserve"> f</w:t>
      </w:r>
      <w:r w:rsidRPr="00F669BA">
        <w:rPr>
          <w:vertAlign w:val="subscript"/>
        </w:rPr>
        <w:t>ck</w:t>
      </w:r>
      <w:r w:rsidRPr="00E44300">
        <w:t xml:space="preserve"> / </w:t>
      </w:r>
      <w:r w:rsidRPr="00E44300">
        <w:rPr>
          <w:rFonts w:cs="Myriad Pro"/>
        </w:rPr>
        <w:t>γ</w:t>
      </w:r>
      <w:r w:rsidRPr="00F669BA">
        <w:rPr>
          <w:vertAlign w:val="subscript"/>
        </w:rPr>
        <w:t>C</w:t>
      </w:r>
      <w:r w:rsidRPr="00E44300">
        <w:t xml:space="preserve"> </w:t>
      </w:r>
      <w:r w:rsidR="00C40804" w:rsidRPr="00E44300">
        <w:tab/>
      </w:r>
      <w:r w:rsidR="00E44300">
        <w:tab/>
      </w:r>
      <w:r w:rsidR="00E44300">
        <w:tab/>
      </w:r>
      <w:r w:rsidR="00E44300">
        <w:tab/>
      </w:r>
      <w:r w:rsidR="00E44300">
        <w:tab/>
      </w:r>
      <w:r w:rsidR="00E44300">
        <w:tab/>
      </w:r>
      <w:r w:rsidR="00E44300">
        <w:tab/>
      </w:r>
      <w:r w:rsidRPr="00E44300">
        <w:t>(3.15)</w:t>
      </w:r>
    </w:p>
    <w:p w14:paraId="7397E968" w14:textId="7BBB0A89" w:rsidR="00980057" w:rsidRPr="00281B58" w:rsidRDefault="009A0433" w:rsidP="00F669BA">
      <w:pPr>
        <w:ind w:left="709" w:firstLine="709"/>
      </w:pPr>
      <w:r w:rsidRPr="00435C77">
        <w:t>f</w:t>
      </w:r>
      <w:r w:rsidRPr="00435C77">
        <w:rPr>
          <w:vertAlign w:val="subscript"/>
        </w:rPr>
        <w:t>cd</w:t>
      </w:r>
      <w:r w:rsidR="00281B58">
        <w:rPr>
          <w:vertAlign w:val="subscript"/>
        </w:rPr>
        <w:tab/>
      </w:r>
      <w:r w:rsidR="00281B58" w:rsidRPr="00F669BA">
        <w:t xml:space="preserve">= </w:t>
      </w:r>
      <w:r w:rsidR="00A54505">
        <w:t xml:space="preserve">0,85 </w:t>
      </w:r>
      <w:r w:rsidR="00D36D72">
        <w:t>• 30</w:t>
      </w:r>
      <w:r w:rsidR="00B65E69">
        <w:t xml:space="preserve"> / 1,5</w:t>
      </w:r>
      <w:r w:rsidR="00B65E69">
        <w:tab/>
      </w:r>
      <w:r w:rsidR="00B65E69">
        <w:tab/>
      </w:r>
      <w:r w:rsidR="00B65E69">
        <w:tab/>
      </w:r>
      <w:r w:rsidR="00B65E69">
        <w:tab/>
      </w:r>
      <w:r w:rsidR="00B65E69">
        <w:tab/>
      </w:r>
      <w:r w:rsidR="00B65E69">
        <w:tab/>
      </w:r>
      <w:r w:rsidR="00B65E69">
        <w:tab/>
        <w:t xml:space="preserve">= </w:t>
      </w:r>
      <w:r w:rsidR="00E31F4F">
        <w:t xml:space="preserve">17 </w:t>
      </w:r>
      <w:r w:rsidR="00F259A1">
        <w:t>M</w:t>
      </w:r>
      <w:r w:rsidR="00E31F4F">
        <w:t>N/m²</w:t>
      </w:r>
    </w:p>
    <w:p w14:paraId="47E688BA" w14:textId="02F7899F" w:rsidR="007B714A" w:rsidRPr="00E81B1B" w:rsidRDefault="007B714A" w:rsidP="007B714A">
      <w:r w:rsidRPr="00E81B1B">
        <w:t>σ</w:t>
      </w:r>
      <w:r w:rsidRPr="00E81B1B">
        <w:rPr>
          <w:vertAlign w:val="subscript"/>
        </w:rPr>
        <w:t>n</w:t>
      </w:r>
      <w:r w:rsidRPr="00E81B1B">
        <w:t>:</w:t>
      </w:r>
      <w:r w:rsidRPr="00E81B1B">
        <w:tab/>
      </w:r>
      <w:r w:rsidRPr="00E81B1B">
        <w:tab/>
        <w:t>Spannung Quer zur Fugenebene</w:t>
      </w:r>
      <w:r w:rsidR="00096719">
        <w:t xml:space="preserve"> </w:t>
      </w:r>
      <w:r w:rsidR="00096719">
        <w:rPr>
          <w:rFonts w:ascii="Wingdings" w:eastAsia="Wingdings" w:hAnsi="Wingdings" w:cs="Wingdings"/>
        </w:rPr>
        <w:t></w:t>
      </w:r>
      <w:r w:rsidR="00096719">
        <w:t xml:space="preserve"> </w:t>
      </w:r>
      <w:r w:rsidR="00B611A4">
        <w:t>0, auf der sicheren Seite liegend</w:t>
      </w:r>
    </w:p>
    <w:p w14:paraId="72181019" w14:textId="0D2D6785" w:rsidR="007B714A" w:rsidRPr="00E81B1B" w:rsidRDefault="007B714A" w:rsidP="007B714A">
      <w:r w:rsidRPr="00E81B1B">
        <w:t>ρ:</w:t>
      </w:r>
      <w:r w:rsidRPr="00E81B1B">
        <w:tab/>
      </w:r>
      <w:r w:rsidRPr="00E81B1B">
        <w:tab/>
        <w:t>As/Ai: Verhältnis der fugenkreuzenden Bewehrung zu der Fugenfläche</w:t>
      </w:r>
      <w:r w:rsidR="00B611A4">
        <w:t xml:space="preserve"> </w:t>
      </w:r>
      <w:r w:rsidR="00B611A4">
        <w:rPr>
          <w:rFonts w:ascii="Wingdings" w:eastAsia="Wingdings" w:hAnsi="Wingdings" w:cs="Wingdings"/>
        </w:rPr>
        <w:t></w:t>
      </w:r>
      <w:r w:rsidR="00B611A4">
        <w:t xml:space="preserve"> 0</w:t>
      </w:r>
      <w:r w:rsidRPr="00E81B1B">
        <w:t xml:space="preserve"> </w:t>
      </w:r>
    </w:p>
    <w:p w14:paraId="5F8D2BDC" w14:textId="5BFB3027" w:rsidR="002462ED" w:rsidRPr="004D722A" w:rsidRDefault="002462ED" w:rsidP="00F669BA">
      <w:r w:rsidRPr="004D722A">
        <w:t xml:space="preserve">Damit wird </w:t>
      </w:r>
      <w:r w:rsidR="004E0BB0" w:rsidRPr="004D722A">
        <w:tab/>
      </w:r>
      <w:r w:rsidRPr="004D722A">
        <w:t>n</w:t>
      </w:r>
      <w:r w:rsidRPr="004D722A">
        <w:rPr>
          <w:vertAlign w:val="subscript"/>
        </w:rPr>
        <w:t>Rdi</w:t>
      </w:r>
      <w:r w:rsidRPr="004D722A">
        <w:t xml:space="preserve"> </w:t>
      </w:r>
      <w:r w:rsidRPr="004D722A">
        <w:tab/>
        <w:t>= c • f</w:t>
      </w:r>
      <w:r w:rsidRPr="004D722A">
        <w:rPr>
          <w:vertAlign w:val="subscript"/>
        </w:rPr>
        <w:t>ctd</w:t>
      </w:r>
      <w:r w:rsidRPr="004D722A">
        <w:t xml:space="preserve"> </w:t>
      </w:r>
      <w:r w:rsidRPr="004D722A">
        <w:rPr>
          <w:rFonts w:cs="Myriad Pro"/>
        </w:rPr>
        <w:t>≤</w:t>
      </w:r>
      <w:r w:rsidRPr="004D722A">
        <w:t xml:space="preserve"> 0,5 •</w:t>
      </w:r>
      <w:r w:rsidRPr="004D722A">
        <w:rPr>
          <w:rFonts w:ascii="Cambria Math" w:hAnsi="Cambria Math" w:cs="Cambria Math"/>
        </w:rPr>
        <w:t>⋅</w:t>
      </w:r>
      <w:r w:rsidRPr="004D722A">
        <w:rPr>
          <w:rFonts w:cs="Myriad Pro"/>
        </w:rPr>
        <w:t>n</w:t>
      </w:r>
      <w:r w:rsidRPr="004D722A">
        <w:t xml:space="preserve"> </w:t>
      </w:r>
      <w:r w:rsidRPr="004D722A">
        <w:rPr>
          <w:rFonts w:cs="Cambria Math"/>
        </w:rPr>
        <w:t>•</w:t>
      </w:r>
      <w:r w:rsidRPr="004D722A">
        <w:t xml:space="preserve"> f</w:t>
      </w:r>
      <w:r w:rsidRPr="004D722A">
        <w:rPr>
          <w:vertAlign w:val="subscript"/>
        </w:rPr>
        <w:t>cd</w:t>
      </w:r>
      <w:r w:rsidRPr="004D722A">
        <w:t xml:space="preserve"> </w:t>
      </w:r>
      <w:r w:rsidRPr="004D722A">
        <w:tab/>
      </w:r>
      <w:r w:rsidRPr="004D722A">
        <w:tab/>
      </w:r>
    </w:p>
    <w:p w14:paraId="343EC0A6" w14:textId="0C659FBF" w:rsidR="007B714A" w:rsidRPr="00F669BA" w:rsidRDefault="004E0BB0" w:rsidP="004F2028">
      <w:pPr>
        <w:ind w:left="709" w:firstLine="709"/>
        <w:rPr>
          <w:rFonts w:cs="Arial"/>
        </w:rPr>
      </w:pPr>
      <w:r w:rsidRPr="004D722A">
        <w:t>n</w:t>
      </w:r>
      <w:r w:rsidRPr="004D722A">
        <w:rPr>
          <w:vertAlign w:val="subscript"/>
        </w:rPr>
        <w:t>Rdi</w:t>
      </w:r>
      <w:r w:rsidRPr="004D722A">
        <w:t xml:space="preserve"> </w:t>
      </w:r>
      <w:r w:rsidRPr="004D722A">
        <w:tab/>
        <w:t>=</w:t>
      </w:r>
      <w:r w:rsidR="004F2028" w:rsidRPr="004D722A">
        <w:t xml:space="preserve"> 0,4 • 1,13 = </w:t>
      </w:r>
      <w:r w:rsidR="00B74FA5" w:rsidRPr="004D722A">
        <w:t>0,45 ≤</w:t>
      </w:r>
      <w:r w:rsidR="00D40B6D" w:rsidRPr="00F669BA">
        <w:rPr>
          <w:rFonts w:cs="Arial"/>
        </w:rPr>
        <w:t xml:space="preserve"> 0,5 • 0,5 • 17 = </w:t>
      </w:r>
      <w:r w:rsidR="00CF40A6" w:rsidRPr="00F669BA">
        <w:rPr>
          <w:rFonts w:cs="Arial"/>
        </w:rPr>
        <w:t>4,25 [N/mm²]</w:t>
      </w:r>
    </w:p>
    <w:p w14:paraId="31AE290C" w14:textId="48304AE6" w:rsidR="00CF40A6" w:rsidRDefault="00CF40A6" w:rsidP="00CF40A6">
      <w:pPr>
        <w:rPr>
          <w:rFonts w:ascii="Arial" w:hAnsi="Arial" w:cs="Arial"/>
        </w:rPr>
      </w:pPr>
    </w:p>
    <w:p w14:paraId="0DEB94BB" w14:textId="77777777" w:rsidR="0030391B" w:rsidRDefault="00D242FD" w:rsidP="00CF40A6">
      <w:r w:rsidRPr="00F669BA">
        <w:t>Für eine Ausführung mit 10</w:t>
      </w:r>
      <w:r w:rsidR="00D23326" w:rsidRPr="00F669BA">
        <w:t xml:space="preserve"> </w:t>
      </w:r>
      <w:r w:rsidRPr="00F669BA">
        <w:t>cm Deckenplatte</w:t>
      </w:r>
      <w:r w:rsidR="00D23326" w:rsidRPr="00F669BA">
        <w:t xml:space="preserve"> und einer Fugenlänge von 16,2 m können je Vergussfuge </w:t>
      </w:r>
      <w:r w:rsidR="00F259A1" w:rsidRPr="00F669BA">
        <w:t>0</w:t>
      </w:r>
      <w:del w:id="6656" w:author="Marie" w:date="2022-01-26T23:11:00Z">
        <w:r w:rsidR="00F259A1" w:rsidRPr="00F669BA" w:rsidDel="00F669BA">
          <w:delText xml:space="preserve">,45 • </w:delText>
        </w:r>
        <w:commentRangeStart w:id="6657"/>
        <w:r w:rsidR="00F259A1" w:rsidRPr="00F669BA" w:rsidDel="00F669BA">
          <w:delText xml:space="preserve">0,1 • </w:delText>
        </w:r>
        <w:r w:rsidR="00494975" w:rsidRPr="00F669BA" w:rsidDel="00F669BA">
          <w:delText>16,2 = 0,729 MN entspr.</w:delText>
        </w:r>
      </w:del>
      <w:r w:rsidR="00494975" w:rsidRPr="00F669BA">
        <w:t xml:space="preserve"> </w:t>
      </w:r>
      <w:commentRangeEnd w:id="6657"/>
      <w:r w:rsidR="00F669BA">
        <w:rPr>
          <w:rStyle w:val="Kommentarzeichen"/>
        </w:rPr>
        <w:commentReference w:id="6657"/>
      </w:r>
      <w:r w:rsidR="00494975" w:rsidRPr="00F669BA">
        <w:t xml:space="preserve">729 </w:t>
      </w:r>
      <w:r w:rsidR="004D722A" w:rsidRPr="00F669BA">
        <w:t>kN übertragen werden</w:t>
      </w:r>
      <w:r w:rsidR="004D722A">
        <w:t xml:space="preserve">. </w:t>
      </w:r>
    </w:p>
    <w:p w14:paraId="3010C51B" w14:textId="0B8C80A2" w:rsidR="0030391B" w:rsidRDefault="0030391B" w:rsidP="00F669BA">
      <w:pPr>
        <w:keepNext/>
      </w:pPr>
      <w:r>
        <w:rPr>
          <w:noProof/>
        </w:rPr>
        <w:drawing>
          <wp:inline distT="0" distB="0" distL="0" distR="0" wp14:anchorId="43C2050B" wp14:editId="65BAD479">
            <wp:extent cx="4412171" cy="2473637"/>
            <wp:effectExtent l="0" t="0" r="7620" b="3175"/>
            <wp:docPr id="1079579650" name="Picture 107957965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0" name="Picture 1079579650" descr="Chart, histogram&#10;&#10;Description automatically generated"/>
                    <pic:cNvPicPr/>
                  </pic:nvPicPr>
                  <pic:blipFill>
                    <a:blip r:embed="rId125"/>
                    <a:stretch>
                      <a:fillRect/>
                    </a:stretch>
                  </pic:blipFill>
                  <pic:spPr>
                    <a:xfrm>
                      <a:off x="0" y="0"/>
                      <a:ext cx="4425431" cy="2481071"/>
                    </a:xfrm>
                    <a:prstGeom prst="rect">
                      <a:avLst/>
                    </a:prstGeom>
                  </pic:spPr>
                </pic:pic>
              </a:graphicData>
            </a:graphic>
          </wp:inline>
        </w:drawing>
      </w:r>
    </w:p>
    <w:p w14:paraId="12831515" w14:textId="51DFACBE" w:rsidR="0030391B" w:rsidRDefault="0030391B" w:rsidP="00F669BA">
      <w:pPr>
        <w:pStyle w:val="Beschriftung"/>
        <w:jc w:val="both"/>
      </w:pPr>
      <w:bookmarkStart w:id="6658" w:name="_Toc93048404"/>
      <w:r>
        <w:t xml:space="preserve">Abbildung </w:t>
      </w:r>
      <w:fldSimple w:instr=" SEQ Abbildung \* ARABIC ">
        <w:r w:rsidR="00916225">
          <w:rPr>
            <w:noProof/>
          </w:rPr>
          <w:t>74</w:t>
        </w:r>
      </w:fldSimple>
      <w:r>
        <w:t xml:space="preserve">  </w:t>
      </w:r>
      <w:r w:rsidR="00A949AB">
        <w:t>Auflagerreaktionen GzT am Referenzmodell</w:t>
      </w:r>
      <w:bookmarkEnd w:id="6658"/>
    </w:p>
    <w:p w14:paraId="439FF007" w14:textId="39FA9C0C" w:rsidR="007B714A" w:rsidRDefault="00605CE0" w:rsidP="007B714A">
      <w:r>
        <w:t xml:space="preserve">Die am Referenzmodell </w:t>
      </w:r>
      <w:r w:rsidR="00A949AB">
        <w:t xml:space="preserve">ermittelten Lasten betragen </w:t>
      </w:r>
      <w:r w:rsidR="00ED536E">
        <w:t xml:space="preserve">94 kN im Lastfall GzT. </w:t>
      </w:r>
      <w:r w:rsidR="00E67186">
        <w:t>Eine Ausführung ohne Fugenbewehrung und mit rauer Fuge kann die auftre</w:t>
      </w:r>
      <w:r w:rsidR="00ED536E">
        <w:t>tenden Lasten</w:t>
      </w:r>
      <w:r w:rsidR="00917BDE">
        <w:t xml:space="preserve"> aufnehmen. 729 kN &gt; 94 </w:t>
      </w:r>
      <w:commentRangeStart w:id="6659"/>
      <w:r w:rsidR="00917BDE">
        <w:t>kN</w:t>
      </w:r>
      <w:commentRangeEnd w:id="6659"/>
      <w:r w:rsidR="00F669BA">
        <w:rPr>
          <w:rStyle w:val="Kommentarzeichen"/>
        </w:rPr>
        <w:commentReference w:id="6659"/>
      </w:r>
      <w:r w:rsidR="00917BDE">
        <w:t>.</w:t>
      </w:r>
    </w:p>
    <w:p w14:paraId="5E4150A0" w14:textId="77777777" w:rsidR="00334624" w:rsidRPr="00E81B1B" w:rsidRDefault="00334624" w:rsidP="007B714A"/>
    <w:p w14:paraId="1703FD34" w14:textId="77777777" w:rsidR="00334624" w:rsidRDefault="00334624">
      <w:pPr>
        <w:spacing w:before="0" w:after="160" w:line="259" w:lineRule="auto"/>
        <w:jc w:val="left"/>
        <w:rPr>
          <w:rFonts w:ascii="Myriad Pro Light" w:eastAsiaTheme="majorEastAsia" w:hAnsi="Myriad Pro Light" w:cstheme="majorBidi"/>
          <w:b/>
          <w:sz w:val="24"/>
          <w:szCs w:val="26"/>
          <w:highlight w:val="yellow"/>
        </w:rPr>
      </w:pPr>
      <w:r>
        <w:rPr>
          <w:highlight w:val="yellow"/>
        </w:rPr>
        <w:br w:type="page"/>
      </w:r>
    </w:p>
    <w:p w14:paraId="69C80F30" w14:textId="4A385176" w:rsidR="007B714A" w:rsidRPr="0067796F" w:rsidRDefault="005A3775">
      <w:pPr>
        <w:pStyle w:val="berschrift2"/>
        <w:numPr>
          <w:ilvl w:val="1"/>
          <w:numId w:val="29"/>
        </w:numPr>
        <w:pPrChange w:id="6660" w:author="Carsten Hein" w:date="2022-01-11T17:23:00Z">
          <w:pPr/>
        </w:pPrChange>
      </w:pPr>
      <w:bookmarkStart w:id="6661" w:name="_Toc93048306"/>
      <w:r w:rsidRPr="0067796F">
        <w:lastRenderedPageBreak/>
        <w:t>Zusammenfassung</w:t>
      </w:r>
      <w:bookmarkEnd w:id="6661"/>
    </w:p>
    <w:p w14:paraId="09119DA0" w14:textId="0EEB943B" w:rsidR="005A3775" w:rsidRPr="00334624" w:rsidRDefault="005A3775" w:rsidP="007B714A"/>
    <w:p w14:paraId="7EA24FCE" w14:textId="5E9F167C" w:rsidR="008E2FC2" w:rsidRDefault="00334624" w:rsidP="007B714A">
      <w:r>
        <w:t xml:space="preserve">Die unterschiedlichen Varianten zur Scheibenausbildung </w:t>
      </w:r>
      <w:r w:rsidR="00CE62E1">
        <w:t xml:space="preserve">werden </w:t>
      </w:r>
      <w:r w:rsidR="00E978E6">
        <w:t>anhand</w:t>
      </w:r>
      <w:r w:rsidR="00CE62E1">
        <w:t xml:space="preserve"> von </w:t>
      </w:r>
      <w:r w:rsidR="001C0329">
        <w:t>folgenden</w:t>
      </w:r>
      <w:r w:rsidR="00CE62E1">
        <w:t xml:space="preserve"> Randbedingungen </w:t>
      </w:r>
      <w:r w:rsidR="001C0329">
        <w:t>bewertet:</w:t>
      </w:r>
    </w:p>
    <w:p w14:paraId="3C6EA2B5" w14:textId="046A3170" w:rsidR="009F0EE3" w:rsidRDefault="001C0329" w:rsidP="00F669BA">
      <w:pPr>
        <w:pStyle w:val="Listenabsatz"/>
        <w:numPr>
          <w:ilvl w:val="0"/>
          <w:numId w:val="40"/>
        </w:numPr>
      </w:pPr>
      <w:r>
        <w:t>Wirtschaftlichkeit</w:t>
      </w:r>
    </w:p>
    <w:p w14:paraId="78F73707" w14:textId="7B9F4DD7" w:rsidR="009F0EE3" w:rsidRDefault="009F0EE3" w:rsidP="00F669BA">
      <w:pPr>
        <w:pStyle w:val="Listenabsatz"/>
        <w:numPr>
          <w:ilvl w:val="0"/>
          <w:numId w:val="40"/>
        </w:numPr>
      </w:pPr>
      <w:r>
        <w:t>Zirkularität bzw. Rückbaubarkeit</w:t>
      </w:r>
    </w:p>
    <w:p w14:paraId="297A3954" w14:textId="044CA545" w:rsidR="00212DCE" w:rsidRDefault="00212DCE" w:rsidP="00F669BA">
      <w:pPr>
        <w:pStyle w:val="Listenabsatz"/>
        <w:numPr>
          <w:ilvl w:val="0"/>
          <w:numId w:val="40"/>
        </w:numPr>
      </w:pPr>
      <w:r>
        <w:t>Baugeschwindigkeit bzw. Vorfertigung</w:t>
      </w:r>
    </w:p>
    <w:p w14:paraId="0B6D06A3" w14:textId="061E4BF4" w:rsidR="00212DCE" w:rsidRDefault="00212DCE" w:rsidP="00F669BA">
      <w:pPr>
        <w:pStyle w:val="Listenabsatz"/>
        <w:numPr>
          <w:ilvl w:val="0"/>
          <w:numId w:val="40"/>
        </w:numPr>
      </w:pPr>
      <w:r>
        <w:t xml:space="preserve">Präferenzen des </w:t>
      </w:r>
      <w:r w:rsidR="000E62D2">
        <w:t>Lieferanten der HBV Decke</w:t>
      </w:r>
    </w:p>
    <w:p w14:paraId="53548537" w14:textId="3ACDD05B" w:rsidR="000E62D2" w:rsidRPr="0067796F" w:rsidRDefault="0037529A" w:rsidP="00F669BA">
      <w:commentRangeStart w:id="6662"/>
      <w:r>
        <w:t xml:space="preserve">Diese </w:t>
      </w:r>
      <w:r w:rsidR="00C2176D">
        <w:t xml:space="preserve">Bewertung wird erst in der Projektumsetzung und für jeden Fall getrennt </w:t>
      </w:r>
      <w:r w:rsidR="006101BC">
        <w:t>erfolgen können. Für das Forschungsprojekt</w:t>
      </w:r>
      <w:r w:rsidR="00BA2AFD">
        <w:t xml:space="preserve"> ist als Optimierungsziel </w:t>
      </w:r>
      <w:r w:rsidR="00BF26C7">
        <w:t xml:space="preserve">allerdings </w:t>
      </w:r>
      <w:r w:rsidR="00BA2AFD">
        <w:t xml:space="preserve">ausdrücklich die Wirtschaftlichkeit </w:t>
      </w:r>
      <w:r w:rsidR="000163C5">
        <w:t xml:space="preserve">der Konstruktion </w:t>
      </w:r>
      <w:r w:rsidR="00BA2AFD">
        <w:t>ge</w:t>
      </w:r>
      <w:r w:rsidR="000163C5">
        <w:t>forder</w:t>
      </w:r>
      <w:r w:rsidR="00BA2AFD">
        <w:t>t</w:t>
      </w:r>
      <w:r w:rsidR="006749AB">
        <w:t xml:space="preserve">, damit ist im </w:t>
      </w:r>
      <w:r w:rsidR="009250AB">
        <w:t xml:space="preserve">Rahmen dieser Studie </w:t>
      </w:r>
      <w:r w:rsidR="006749AB">
        <w:t>die Option</w:t>
      </w:r>
      <w:r w:rsidR="00215342">
        <w:t xml:space="preserve"> </w:t>
      </w:r>
      <w:r w:rsidR="00EC45E8">
        <w:fldChar w:fldCharType="begin"/>
      </w:r>
      <w:r w:rsidR="00EC45E8">
        <w:instrText xml:space="preserve"> REF _Ref92873512 \r \h </w:instrText>
      </w:r>
      <w:r w:rsidR="00EC45E8">
        <w:fldChar w:fldCharType="separate"/>
      </w:r>
      <w:r w:rsidR="00916225">
        <w:t>3.17.1</w:t>
      </w:r>
      <w:r w:rsidR="00EC45E8">
        <w:fldChar w:fldCharType="end"/>
      </w:r>
      <w:r w:rsidR="00EC45E8">
        <w:t xml:space="preserve">  </w:t>
      </w:r>
      <w:r w:rsidR="00EC45E8">
        <w:fldChar w:fldCharType="begin"/>
      </w:r>
      <w:r w:rsidR="00EC45E8">
        <w:instrText xml:space="preserve"> REF _Ref92873522 \h </w:instrText>
      </w:r>
      <w:r w:rsidR="00EC45E8">
        <w:fldChar w:fldCharType="separate"/>
      </w:r>
      <w:r w:rsidR="00916225">
        <w:t>Ortbeton Ringbalken</w:t>
      </w:r>
      <w:r w:rsidR="00EC45E8">
        <w:fldChar w:fldCharType="end"/>
      </w:r>
      <w:r w:rsidR="007A07C1">
        <w:t xml:space="preserve"> die optimale, weil wirtschaftlichste Variante.</w:t>
      </w:r>
      <w:commentRangeEnd w:id="6662"/>
      <w:r w:rsidR="00F669BA">
        <w:rPr>
          <w:rStyle w:val="Kommentarzeichen"/>
        </w:rPr>
        <w:commentReference w:id="6662"/>
      </w:r>
    </w:p>
    <w:p w14:paraId="6BAFCBEA" w14:textId="77777777" w:rsidR="001C0329" w:rsidRPr="00F669BA" w:rsidRDefault="001C0329">
      <w:pPr>
        <w:pStyle w:val="Aufzhlungszeichen"/>
        <w:rPr>
          <w:lang w:eastAsia="de-DE"/>
        </w:rPr>
        <w:pPrChange w:id="6663" w:author="Carsten Hein" w:date="2022-01-12T09:45:00Z">
          <w:pPr/>
        </w:pPrChange>
      </w:pPr>
    </w:p>
    <w:p w14:paraId="3AFB8BB0" w14:textId="77777777" w:rsidR="007B714A" w:rsidRPr="00E81B1B" w:rsidRDefault="007B714A" w:rsidP="007B714A"/>
    <w:bookmarkEnd w:id="6421"/>
    <w:p w14:paraId="5F2AC450" w14:textId="77777777" w:rsidR="007B714A" w:rsidRPr="00E81B1B" w:rsidRDefault="007B714A" w:rsidP="007B714A">
      <w:r w:rsidRPr="00E81B1B">
        <w:br w:type="page"/>
      </w:r>
    </w:p>
    <w:p w14:paraId="0CC4947E" w14:textId="77777777" w:rsidR="007B714A" w:rsidRPr="00E81B1B" w:rsidRDefault="007B714A" w:rsidP="6E7E6C3D">
      <w:pPr>
        <w:rPr>
          <w:rFonts w:eastAsia="Calibri"/>
          <w:szCs w:val="20"/>
        </w:rPr>
      </w:pPr>
    </w:p>
    <w:p w14:paraId="6DBE2F1D" w14:textId="77777777" w:rsidR="007B714A" w:rsidRPr="00E81B1B" w:rsidRDefault="007B714A" w:rsidP="007B714A">
      <w:pPr>
        <w:pStyle w:val="berschrift1"/>
        <w:numPr>
          <w:ilvl w:val="0"/>
          <w:numId w:val="29"/>
        </w:numPr>
        <w:rPr>
          <w:ins w:id="6664" w:author="Carsten Hein" w:date="2022-01-03T11:32:00Z"/>
        </w:rPr>
      </w:pPr>
      <w:bookmarkStart w:id="6665" w:name="_Toc93048307"/>
      <w:bookmarkStart w:id="6666" w:name="_Toc92091764"/>
      <w:bookmarkStart w:id="6667" w:name="_Toc92092206"/>
      <w:bookmarkStart w:id="6668" w:name="_Toc92092318"/>
      <w:ins w:id="6669" w:author="Carsten Hein" w:date="2022-01-03T11:32:00Z">
        <w:r>
          <w:t>Schallschutz</w:t>
        </w:r>
        <w:bookmarkEnd w:id="6665"/>
      </w:ins>
    </w:p>
    <w:p w14:paraId="34225F86" w14:textId="77777777" w:rsidR="007B714A" w:rsidRPr="00E81B1B" w:rsidRDefault="007B714A" w:rsidP="007B714A">
      <w:pPr>
        <w:rPr>
          <w:ins w:id="6670" w:author="Carsten Hein" w:date="2022-01-03T11:32:00Z"/>
        </w:rPr>
      </w:pPr>
      <w:ins w:id="6671" w:author="Carsten Hein" w:date="2022-01-03T11:32:00Z">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ins>
    </w:p>
    <w:p w14:paraId="25B7786A" w14:textId="77777777" w:rsidR="007B714A" w:rsidRPr="00E81B1B" w:rsidRDefault="007B714A" w:rsidP="007B714A">
      <w:pPr>
        <w:pStyle w:val="berschrift2"/>
        <w:numPr>
          <w:ilvl w:val="1"/>
          <w:numId w:val="29"/>
        </w:numPr>
        <w:rPr>
          <w:ins w:id="6672" w:author="Carsten Hein" w:date="2022-01-03T11:32:00Z"/>
        </w:rPr>
      </w:pPr>
      <w:bookmarkStart w:id="6673" w:name="_Toc93048308"/>
      <w:ins w:id="6674" w:author="Carsten Hein" w:date="2022-01-03T11:32:00Z">
        <w:r>
          <w:t>Untersuchte Varianten</w:t>
        </w:r>
        <w:bookmarkEnd w:id="6673"/>
      </w:ins>
    </w:p>
    <w:p w14:paraId="0A934118" w14:textId="5B00EBA6" w:rsidR="007B714A" w:rsidRPr="00E81B1B" w:rsidRDefault="007B714A" w:rsidP="007B714A">
      <w:pPr>
        <w:spacing w:after="240"/>
        <w:rPr>
          <w:ins w:id="6675" w:author="Carsten Hein" w:date="2022-01-03T11:32:00Z"/>
        </w:rPr>
      </w:pPr>
      <w:ins w:id="6676" w:author="Carsten Hein" w:date="2022-01-03T11:32:00Z">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6677"/>
        <w:r>
          <w:t>gekoppelt</w:t>
        </w:r>
        <w:r w:rsidRPr="00E81B1B">
          <w:t xml:space="preserve"> </w:t>
        </w:r>
        <w:commentRangeEnd w:id="6677"/>
        <w:r>
          <w:commentReference w:id="6677"/>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ins>
    </w:p>
    <w:p w14:paraId="4E34ED3D" w14:textId="5C7155A7" w:rsidR="007B714A" w:rsidRPr="00E81B1B" w:rsidRDefault="007B714A" w:rsidP="007B714A">
      <w:pPr>
        <w:pStyle w:val="Beschriftung"/>
        <w:rPr>
          <w:ins w:id="6678" w:author="Carsten Hein" w:date="2022-01-03T11:32:00Z"/>
        </w:rPr>
      </w:pPr>
      <w:ins w:id="6679" w:author="Carsten Hein" w:date="2022-01-03T11:32:00Z">
        <w:r w:rsidRPr="00E81B1B">
          <w:lastRenderedPageBreak/>
          <w:t xml:space="preserve">Tabelle </w:t>
        </w:r>
        <w:r w:rsidRPr="00E81B1B">
          <w:fldChar w:fldCharType="begin"/>
        </w:r>
        <w:r w:rsidRPr="00E81B1B">
          <w:instrText>SEQ Tabelle \* ARABIC</w:instrText>
        </w:r>
        <w:r w:rsidRPr="00E81B1B">
          <w:fldChar w:fldCharType="separate"/>
        </w:r>
      </w:ins>
      <w:ins w:id="6680" w:author="Carsten Hein" w:date="2022-01-14T10:17:00Z">
        <w:r w:rsidR="00916225">
          <w:rPr>
            <w:noProof/>
          </w:rPr>
          <w:t>15</w:t>
        </w:r>
      </w:ins>
      <w:ins w:id="6681" w:author="Carsten Hein" w:date="2022-01-03T11:32:00Z">
        <w:r w:rsidRPr="00E81B1B">
          <w:fldChar w:fldCharType="end"/>
        </w:r>
        <w:r>
          <w:t xml:space="preserve"> </w:t>
        </w:r>
        <w:r w:rsidRPr="00E81B1B">
          <w:t xml:space="preserve"> Schallschutztechnisch untersuchte Deckenvarianten</w:t>
        </w:r>
      </w:ins>
    </w:p>
    <w:p w14:paraId="5F7E2DDA" w14:textId="77777777" w:rsidR="007B714A" w:rsidRDefault="007B714A" w:rsidP="007B714A">
      <w:pPr>
        <w:rPr>
          <w:ins w:id="6682" w:author="Carsten Hein" w:date="2022-01-03T11:32:00Z"/>
        </w:rPr>
      </w:pPr>
      <w:ins w:id="6683" w:author="Carsten Hein" w:date="2022-01-03T11:32:00Z">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ins>
    </w:p>
    <w:p w14:paraId="06B1E53B" w14:textId="77777777" w:rsidR="007B714A" w:rsidRPr="00E81B1B" w:rsidRDefault="007B714A" w:rsidP="007B714A">
      <w:pPr>
        <w:rPr>
          <w:ins w:id="6684" w:author="Carsten Hein" w:date="2022-01-03T11:32:00Z"/>
        </w:rPr>
      </w:pPr>
      <w:ins w:id="6685" w:author="Carsten Hein" w:date="2022-01-03T11:32:00Z">
        <w:r w:rsidRPr="00E81B1B">
          <w:t>Aufgrund der ähnlichen Deckenkonstruktionen wurden die fünf Varianten für die schalltechnische Bewertung in folgende drei Kategorien zusammengefasst:</w:t>
        </w:r>
      </w:ins>
    </w:p>
    <w:p w14:paraId="71B3C486" w14:textId="77777777" w:rsidR="007B714A" w:rsidRPr="00E81B1B" w:rsidRDefault="007B714A" w:rsidP="007B714A">
      <w:pPr>
        <w:rPr>
          <w:ins w:id="6686" w:author="Carsten Hein" w:date="2022-01-03T11:32:00Z"/>
        </w:rPr>
      </w:pPr>
      <w:ins w:id="6687" w:author="Carsten Hein" w:date="2022-01-03T11:32:00Z">
        <w:r w:rsidRPr="00E81B1B">
          <w:rPr>
            <w:b/>
            <w:bCs/>
          </w:rPr>
          <w:t>Kategorie 1</w:t>
        </w:r>
        <w:r w:rsidRPr="00E81B1B">
          <w:t>: Büronutzung (B1)</w:t>
        </w:r>
      </w:ins>
    </w:p>
    <w:p w14:paraId="18873C72" w14:textId="77777777" w:rsidR="007B714A" w:rsidRPr="00E81B1B" w:rsidRDefault="007B714A" w:rsidP="007B714A">
      <w:pPr>
        <w:rPr>
          <w:ins w:id="6688" w:author="Carsten Hein" w:date="2022-01-03T11:32:00Z"/>
        </w:rPr>
      </w:pPr>
      <w:ins w:id="6689" w:author="Carsten Hein" w:date="2022-01-03T11:32:00Z">
        <w:r w:rsidRPr="00E81B1B">
          <w:rPr>
            <w:b/>
            <w:bCs/>
          </w:rPr>
          <w:t>Kategorie 2</w:t>
        </w:r>
        <w:r w:rsidRPr="00E81B1B">
          <w:t>: Wohnnutzung mit trittschalldämmender Auflage (W1 und W2)</w:t>
        </w:r>
      </w:ins>
    </w:p>
    <w:p w14:paraId="1726AD52" w14:textId="77777777" w:rsidR="007B714A" w:rsidRPr="00E81B1B" w:rsidRDefault="007B714A" w:rsidP="007B714A">
      <w:pPr>
        <w:rPr>
          <w:ins w:id="6690" w:author="Carsten Hein" w:date="2022-01-03T11:32:00Z"/>
        </w:rPr>
      </w:pPr>
      <w:ins w:id="6691" w:author="Carsten Hein" w:date="2022-01-03T11:32:00Z">
        <w:r w:rsidRPr="00E81B1B">
          <w:rPr>
            <w:b/>
            <w:bCs/>
          </w:rPr>
          <w:t>Kategorie 3</w:t>
        </w:r>
        <w:r w:rsidRPr="00E81B1B">
          <w:t>: Wohnnutzung mit trittschalldämmender Auflage und Unterdecke (W3 und W4)</w:t>
        </w:r>
      </w:ins>
    </w:p>
    <w:p w14:paraId="41D3D657" w14:textId="77777777" w:rsidR="007B714A" w:rsidRDefault="007B714A" w:rsidP="007B714A">
      <w:pPr>
        <w:spacing w:before="0" w:after="160" w:line="259" w:lineRule="auto"/>
        <w:jc w:val="left"/>
        <w:rPr>
          <w:ins w:id="6692" w:author="Carsten Hein" w:date="2022-01-03T11:32:00Z"/>
          <w:rFonts w:ascii="Myriad Pro Light" w:eastAsiaTheme="majorEastAsia" w:hAnsi="Myriad Pro Light" w:cstheme="majorBidi"/>
          <w:b/>
          <w:sz w:val="24"/>
          <w:szCs w:val="26"/>
        </w:rPr>
      </w:pPr>
      <w:ins w:id="6693" w:author="Carsten Hein" w:date="2022-01-03T11:32:00Z">
        <w:r>
          <w:br w:type="page"/>
        </w:r>
      </w:ins>
    </w:p>
    <w:p w14:paraId="76D2A03E" w14:textId="77777777" w:rsidR="007B714A" w:rsidRPr="00E81B1B" w:rsidRDefault="007B714A" w:rsidP="007B714A">
      <w:pPr>
        <w:pStyle w:val="berschrift2"/>
        <w:numPr>
          <w:ilvl w:val="1"/>
          <w:numId w:val="29"/>
        </w:numPr>
        <w:rPr>
          <w:ins w:id="6694" w:author="Carsten Hein" w:date="2022-01-03T11:32:00Z"/>
        </w:rPr>
      </w:pPr>
      <w:bookmarkStart w:id="6695" w:name="_Toc93048309"/>
      <w:commentRangeStart w:id="6696"/>
      <w:ins w:id="6697" w:author="Carsten Hein" w:date="2022-01-03T11:32:00Z">
        <w:r>
          <w:lastRenderedPageBreak/>
          <w:t>Anforderungen</w:t>
        </w:r>
        <w:commentRangeEnd w:id="6696"/>
        <w:r>
          <w:commentReference w:id="6696"/>
        </w:r>
        <w:r>
          <w:t xml:space="preserve"> an den Schallschutz</w:t>
        </w:r>
        <w:bookmarkEnd w:id="6695"/>
        <w:r>
          <w:t xml:space="preserve"> </w:t>
        </w:r>
      </w:ins>
    </w:p>
    <w:p w14:paraId="095A6629" w14:textId="77777777" w:rsidR="007B714A" w:rsidRPr="00E81B1B" w:rsidRDefault="007B714A" w:rsidP="007B714A">
      <w:pPr>
        <w:spacing w:after="240"/>
        <w:rPr>
          <w:ins w:id="6698" w:author="Carsten Hein" w:date="2022-01-03T11:32:00Z"/>
        </w:rPr>
      </w:pPr>
      <w:ins w:id="6699" w:author="Carsten Hein" w:date="2022-01-03T11:32:00Z">
        <w:r w:rsidRPr="00E81B1B">
          <w:t>Die Anforderungen an das bewertete Bau-Schalldämm-Maß R</w:t>
        </w:r>
        <w:r w:rsidRPr="00E81B1B">
          <w:rPr>
            <w:rFonts w:ascii="Arial" w:hAnsi="Arial" w:cs="Arial"/>
          </w:rPr>
          <w:t>ˈ</w:t>
        </w:r>
        <w:r w:rsidRPr="00E81B1B">
          <w:rPr>
            <w:vertAlign w:val="subscript"/>
          </w:rPr>
          <w:t>w</w:t>
        </w:r>
        <w:r w:rsidRPr="00E81B1B">
          <w:t xml:space="preserve"> und an den bewerteten Norm-Trittschallpegel L</w:t>
        </w:r>
        <w:r w:rsidRPr="00E81B1B">
          <w:rPr>
            <w:rFonts w:ascii="Arial" w:hAnsi="Arial" w:cs="Arial"/>
          </w:rPr>
          <w:t>ˈ</w:t>
        </w:r>
        <w:r w:rsidRPr="00E81B1B">
          <w:rPr>
            <w:vertAlign w:val="subscript"/>
          </w:rPr>
          <w:t>n,w</w:t>
        </w:r>
        <w:r w:rsidRPr="00E81B1B">
          <w:t xml:space="preserve"> einer Trenndecke zwischen  fremden Nutzungseinheiten sind in Tabelle 2 der </w:t>
        </w:r>
        <w:r w:rsidRPr="003A6C3E">
          <w:t>DIN 4109-1:2018-01</w:t>
        </w:r>
        <w:r>
          <w:t xml:space="preserve"> </w:t>
        </w:r>
        <w:r w:rsidRPr="00E81B1B">
          <w:t>festgelegt. Die Anforderungen an Luftschalldämmung (R</w:t>
        </w:r>
        <w:r w:rsidRPr="00E81B1B">
          <w:rPr>
            <w:rFonts w:ascii="Arial" w:hAnsi="Arial" w:cs="Arial"/>
          </w:rPr>
          <w:t>ˈ</w:t>
        </w:r>
        <w:r w:rsidRPr="00E81B1B">
          <w:rPr>
            <w:vertAlign w:val="subscript"/>
          </w:rPr>
          <w:t>w</w:t>
        </w:r>
        <w:r w:rsidRPr="00E81B1B">
          <w:t>) und Trittschalldämmung (L</w:t>
        </w:r>
        <w:r w:rsidRPr="00E81B1B">
          <w:rPr>
            <w:rFonts w:ascii="Arial" w:hAnsi="Arial" w:cs="Arial"/>
          </w:rPr>
          <w:t>ˈ</w:t>
        </w:r>
        <w:r w:rsidRPr="00E81B1B">
          <w:rPr>
            <w:vertAlign w:val="subscript"/>
          </w:rPr>
          <w:t>n,w</w:t>
        </w:r>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ins>
    </w:p>
    <w:p w14:paraId="6C0DDB47" w14:textId="75AFF4AF" w:rsidR="007B714A" w:rsidRPr="00E81B1B" w:rsidRDefault="007B714A" w:rsidP="007B714A">
      <w:pPr>
        <w:pStyle w:val="Beschriftung"/>
        <w:rPr>
          <w:ins w:id="6700" w:author="Carsten Hein" w:date="2022-01-03T11:32:00Z"/>
        </w:rPr>
      </w:pPr>
      <w:ins w:id="6701" w:author="Carsten Hein" w:date="2022-01-03T11:32:00Z">
        <w:r w:rsidRPr="00E81B1B">
          <w:t xml:space="preserve">Tabelle </w:t>
        </w:r>
        <w:r w:rsidRPr="00E81B1B">
          <w:fldChar w:fldCharType="begin"/>
        </w:r>
        <w:r w:rsidRPr="00E81B1B">
          <w:instrText>SEQ Tabelle \* ARABIC</w:instrText>
        </w:r>
        <w:r w:rsidRPr="00E81B1B">
          <w:fldChar w:fldCharType="separate"/>
        </w:r>
      </w:ins>
      <w:ins w:id="6702" w:author="Carsten Hein" w:date="2022-01-14T10:17:00Z">
        <w:r w:rsidR="00916225">
          <w:rPr>
            <w:noProof/>
          </w:rPr>
          <w:t>16</w:t>
        </w:r>
      </w:ins>
      <w:ins w:id="6703" w:author="Carsten Hein" w:date="2022-01-03T11:32:00Z">
        <w:r w:rsidRPr="00E81B1B">
          <w:fldChar w:fldCharType="end"/>
        </w:r>
        <w:r w:rsidRPr="00E81B1B">
          <w:t xml:space="preserve"> </w:t>
        </w:r>
        <w:r w:rsidRPr="000C52CF">
          <w:t xml:space="preserve">Anforderungen an den Schallschutz nach DIN </w:t>
        </w:r>
        <w:r>
          <w:t xml:space="preserve">EN </w:t>
        </w:r>
        <w:r w:rsidRPr="000C52CF">
          <w:t>4109</w:t>
        </w:r>
      </w:ins>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0629A1">
        <w:trPr>
          <w:ins w:id="6704" w:author="Carsten Hein" w:date="2022-01-03T11:32:00Z"/>
        </w:trPr>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0629A1">
            <w:pPr>
              <w:rPr>
                <w:ins w:id="6705" w:author="Carsten Hein" w:date="2022-01-03T11:32:00Z"/>
                <w:b/>
                <w:bCs/>
              </w:rPr>
            </w:pPr>
            <w:ins w:id="6706" w:author="Carsten Hein" w:date="2022-01-03T11:32:00Z">
              <w:r w:rsidRPr="00E81B1B">
                <w:rPr>
                  <w:b/>
                  <w:bCs/>
                </w:rPr>
                <w:t>Bauteil</w:t>
              </w:r>
            </w:ins>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0629A1">
            <w:pPr>
              <w:rPr>
                <w:ins w:id="6707" w:author="Carsten Hein" w:date="2022-01-03T11:32:00Z"/>
                <w:b/>
                <w:bCs/>
              </w:rPr>
            </w:pPr>
            <w:ins w:id="6708" w:author="Carsten Hein" w:date="2022-01-03T11:32:00Z">
              <w:r w:rsidRPr="00E81B1B">
                <w:rPr>
                  <w:b/>
                  <w:bCs/>
                </w:rPr>
                <w:t>Betroffene Deckenvarianten</w:t>
              </w:r>
            </w:ins>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0629A1">
            <w:pPr>
              <w:rPr>
                <w:ins w:id="6709" w:author="Carsten Hein" w:date="2022-01-03T11:32:00Z"/>
                <w:b/>
                <w:bCs/>
              </w:rPr>
            </w:pPr>
            <w:ins w:id="6710" w:author="Carsten Hein" w:date="2022-01-03T11:32:00Z">
              <w:r w:rsidRPr="00E81B1B">
                <w:rPr>
                  <w:b/>
                  <w:bCs/>
                </w:rPr>
                <w:t>Anforderungen</w:t>
              </w:r>
            </w:ins>
          </w:p>
        </w:tc>
      </w:tr>
      <w:tr w:rsidR="007B714A" w:rsidRPr="00E81B1B" w14:paraId="60254C40" w14:textId="77777777" w:rsidTr="000629A1">
        <w:trPr>
          <w:ins w:id="6711" w:author="Carsten Hein" w:date="2022-01-03T11:32:00Z"/>
        </w:trPr>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0629A1">
            <w:pPr>
              <w:rPr>
                <w:ins w:id="6712" w:author="Carsten Hein" w:date="2022-01-03T11:32:00Z"/>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0629A1">
            <w:pPr>
              <w:rPr>
                <w:ins w:id="6713" w:author="Carsten Hein" w:date="2022-01-03T11:32:00Z"/>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0629A1">
            <w:pPr>
              <w:rPr>
                <w:ins w:id="6714" w:author="Carsten Hein" w:date="2022-01-03T11:32:00Z"/>
                <w:b/>
                <w:bCs/>
              </w:rPr>
            </w:pPr>
            <w:ins w:id="6715" w:author="Carsten Hein" w:date="2022-01-03T11:32:00Z">
              <w:r w:rsidRPr="00E81B1B">
                <w:rPr>
                  <w:b/>
                  <w:bCs/>
                </w:rPr>
                <w:t>R</w:t>
              </w:r>
              <w:r w:rsidRPr="00E81B1B">
                <w:rPr>
                  <w:rFonts w:ascii="Arial" w:hAnsi="Arial" w:cs="Arial"/>
                  <w:b/>
                  <w:bCs/>
                </w:rPr>
                <w:t>ˈ</w:t>
              </w:r>
              <w:r w:rsidRPr="00E81B1B">
                <w:rPr>
                  <w:b/>
                  <w:bCs/>
                  <w:vertAlign w:val="subscript"/>
                </w:rPr>
                <w:t>w</w:t>
              </w:r>
            </w:ins>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0629A1">
            <w:pPr>
              <w:rPr>
                <w:ins w:id="6716" w:author="Carsten Hein" w:date="2022-01-03T11:32:00Z"/>
                <w:b/>
                <w:bCs/>
              </w:rPr>
            </w:pPr>
            <w:ins w:id="6717" w:author="Carsten Hein" w:date="2022-01-03T11:32:00Z">
              <w:r w:rsidRPr="00E81B1B">
                <w:rPr>
                  <w:b/>
                  <w:bCs/>
                </w:rPr>
                <w:t>L</w:t>
              </w:r>
              <w:r w:rsidRPr="00E81B1B">
                <w:rPr>
                  <w:rFonts w:ascii="Arial" w:hAnsi="Arial" w:cs="Arial"/>
                  <w:b/>
                  <w:bCs/>
                </w:rPr>
                <w:t>ˈ</w:t>
              </w:r>
              <w:r w:rsidRPr="00E81B1B">
                <w:rPr>
                  <w:b/>
                  <w:bCs/>
                  <w:vertAlign w:val="subscript"/>
                </w:rPr>
                <w:t>n,w</w:t>
              </w:r>
            </w:ins>
          </w:p>
        </w:tc>
      </w:tr>
      <w:tr w:rsidR="007B714A" w:rsidRPr="00E81B1B" w14:paraId="50E5A9E8" w14:textId="77777777" w:rsidTr="000629A1">
        <w:trPr>
          <w:ins w:id="6718" w:author="Carsten Hein" w:date="2022-01-03T11:32:00Z"/>
        </w:trPr>
        <w:tc>
          <w:tcPr>
            <w:tcW w:w="2669" w:type="dxa"/>
            <w:tcBorders>
              <w:top w:val="single" w:sz="8" w:space="0" w:color="auto"/>
              <w:left w:val="single" w:sz="8" w:space="0" w:color="auto"/>
            </w:tcBorders>
            <w:vAlign w:val="center"/>
          </w:tcPr>
          <w:p w14:paraId="11EB1C01" w14:textId="77777777" w:rsidR="007B714A" w:rsidRPr="00E81B1B" w:rsidRDefault="007B714A" w:rsidP="000629A1">
            <w:pPr>
              <w:jc w:val="left"/>
              <w:rPr>
                <w:ins w:id="6719" w:author="Carsten Hein" w:date="2022-01-03T11:32:00Z"/>
              </w:rPr>
            </w:pPr>
            <w:ins w:id="6720" w:author="Carsten Hein" w:date="2022-01-03T11:32:00Z">
              <w:r w:rsidRPr="00E81B1B">
                <w:t>Trenndecken zwischen fremden Wohneinheiten</w:t>
              </w:r>
            </w:ins>
          </w:p>
        </w:tc>
        <w:tc>
          <w:tcPr>
            <w:tcW w:w="1955" w:type="dxa"/>
            <w:tcBorders>
              <w:top w:val="single" w:sz="8" w:space="0" w:color="auto"/>
            </w:tcBorders>
            <w:vAlign w:val="center"/>
          </w:tcPr>
          <w:p w14:paraId="039E034C" w14:textId="77777777" w:rsidR="007B714A" w:rsidRPr="00E81B1B" w:rsidRDefault="007B714A" w:rsidP="000629A1">
            <w:pPr>
              <w:rPr>
                <w:ins w:id="6721" w:author="Carsten Hein" w:date="2022-01-03T11:32:00Z"/>
              </w:rPr>
            </w:pPr>
            <w:ins w:id="6722" w:author="Carsten Hein" w:date="2022-01-03T11:32:00Z">
              <w:r w:rsidRPr="00E81B1B">
                <w:t>W1, W2, W3, W4</w:t>
              </w:r>
            </w:ins>
          </w:p>
        </w:tc>
        <w:tc>
          <w:tcPr>
            <w:tcW w:w="2215" w:type="dxa"/>
            <w:tcBorders>
              <w:top w:val="single" w:sz="8" w:space="0" w:color="auto"/>
            </w:tcBorders>
            <w:vAlign w:val="center"/>
          </w:tcPr>
          <w:p w14:paraId="5FF11F2C" w14:textId="77777777" w:rsidR="007B714A" w:rsidRPr="00E81B1B" w:rsidRDefault="007B714A" w:rsidP="000629A1">
            <w:pPr>
              <w:rPr>
                <w:ins w:id="6723" w:author="Carsten Hein" w:date="2022-01-03T11:32:00Z"/>
              </w:rPr>
            </w:pPr>
            <w:ins w:id="6724" w:author="Carsten Hein" w:date="2022-01-03T11:32:00Z">
              <w:r w:rsidRPr="00E81B1B">
                <w:t>≥ 54 dB</w:t>
              </w:r>
            </w:ins>
          </w:p>
        </w:tc>
        <w:tc>
          <w:tcPr>
            <w:tcW w:w="2211" w:type="dxa"/>
            <w:tcBorders>
              <w:top w:val="single" w:sz="8" w:space="0" w:color="auto"/>
              <w:right w:val="single" w:sz="8" w:space="0" w:color="auto"/>
            </w:tcBorders>
            <w:vAlign w:val="center"/>
          </w:tcPr>
          <w:p w14:paraId="4045CD66" w14:textId="77777777" w:rsidR="007B714A" w:rsidRPr="00E81B1B" w:rsidRDefault="007B714A" w:rsidP="000629A1">
            <w:pPr>
              <w:rPr>
                <w:ins w:id="6725" w:author="Carsten Hein" w:date="2022-01-03T11:32:00Z"/>
              </w:rPr>
            </w:pPr>
            <w:ins w:id="6726" w:author="Carsten Hein" w:date="2022-01-03T11:32:00Z">
              <w:r w:rsidRPr="00E81B1B">
                <w:t>≤ 50 dB</w:t>
              </w:r>
            </w:ins>
          </w:p>
        </w:tc>
      </w:tr>
      <w:tr w:rsidR="007B714A" w:rsidRPr="00E81B1B" w14:paraId="5DC253A9" w14:textId="77777777" w:rsidTr="000629A1">
        <w:trPr>
          <w:ins w:id="6727" w:author="Carsten Hein" w:date="2022-01-03T11:32:00Z"/>
        </w:trPr>
        <w:tc>
          <w:tcPr>
            <w:tcW w:w="2669" w:type="dxa"/>
            <w:tcBorders>
              <w:left w:val="single" w:sz="8" w:space="0" w:color="auto"/>
              <w:bottom w:val="single" w:sz="8" w:space="0" w:color="auto"/>
            </w:tcBorders>
            <w:vAlign w:val="center"/>
          </w:tcPr>
          <w:p w14:paraId="15B3F9AF" w14:textId="77777777" w:rsidR="007B714A" w:rsidRPr="00E81B1B" w:rsidRDefault="007B714A" w:rsidP="000629A1">
            <w:pPr>
              <w:jc w:val="left"/>
              <w:rPr>
                <w:ins w:id="6728" w:author="Carsten Hein" w:date="2022-01-03T11:32:00Z"/>
              </w:rPr>
            </w:pPr>
            <w:ins w:id="6729" w:author="Carsten Hein" w:date="2022-01-03T11:32:00Z">
              <w:r w:rsidRPr="00E81B1B">
                <w:t>Trenndecken zwischen fremden Arbeitsräumen</w:t>
              </w:r>
            </w:ins>
          </w:p>
        </w:tc>
        <w:tc>
          <w:tcPr>
            <w:tcW w:w="1955" w:type="dxa"/>
            <w:tcBorders>
              <w:bottom w:val="single" w:sz="8" w:space="0" w:color="auto"/>
            </w:tcBorders>
            <w:vAlign w:val="center"/>
          </w:tcPr>
          <w:p w14:paraId="347E5E3B" w14:textId="77777777" w:rsidR="007B714A" w:rsidRPr="00E81B1B" w:rsidRDefault="007B714A" w:rsidP="000629A1">
            <w:pPr>
              <w:rPr>
                <w:ins w:id="6730" w:author="Carsten Hein" w:date="2022-01-03T11:32:00Z"/>
              </w:rPr>
            </w:pPr>
            <w:ins w:id="6731" w:author="Carsten Hein" w:date="2022-01-03T11:32:00Z">
              <w:r w:rsidRPr="00E81B1B">
                <w:t>B1</w:t>
              </w:r>
            </w:ins>
          </w:p>
        </w:tc>
        <w:tc>
          <w:tcPr>
            <w:tcW w:w="2215" w:type="dxa"/>
            <w:tcBorders>
              <w:bottom w:val="single" w:sz="8" w:space="0" w:color="auto"/>
            </w:tcBorders>
            <w:vAlign w:val="center"/>
          </w:tcPr>
          <w:p w14:paraId="6EF1C4FD" w14:textId="77777777" w:rsidR="007B714A" w:rsidRPr="00E81B1B" w:rsidRDefault="007B714A" w:rsidP="000629A1">
            <w:pPr>
              <w:rPr>
                <w:ins w:id="6732" w:author="Carsten Hein" w:date="2022-01-03T11:32:00Z"/>
              </w:rPr>
            </w:pPr>
            <w:ins w:id="6733" w:author="Carsten Hein" w:date="2022-01-03T11:32:00Z">
              <w:r w:rsidRPr="00E81B1B">
                <w:t>≥ 54 dB</w:t>
              </w:r>
            </w:ins>
          </w:p>
        </w:tc>
        <w:tc>
          <w:tcPr>
            <w:tcW w:w="2211" w:type="dxa"/>
            <w:tcBorders>
              <w:bottom w:val="single" w:sz="8" w:space="0" w:color="auto"/>
              <w:right w:val="single" w:sz="8" w:space="0" w:color="auto"/>
            </w:tcBorders>
            <w:vAlign w:val="center"/>
          </w:tcPr>
          <w:p w14:paraId="4C1F09A8" w14:textId="77777777" w:rsidR="007B714A" w:rsidRPr="00E81B1B" w:rsidRDefault="007B714A" w:rsidP="000629A1">
            <w:pPr>
              <w:rPr>
                <w:ins w:id="6734" w:author="Carsten Hein" w:date="2022-01-03T11:32:00Z"/>
              </w:rPr>
            </w:pPr>
            <w:ins w:id="6735" w:author="Carsten Hein" w:date="2022-01-03T11:32:00Z">
              <w:r w:rsidRPr="00E81B1B">
                <w:t>≤ 53 dB</w:t>
              </w:r>
            </w:ins>
          </w:p>
        </w:tc>
      </w:tr>
    </w:tbl>
    <w:p w14:paraId="03106E3D" w14:textId="77777777" w:rsidR="007B714A" w:rsidRPr="00E81B1B" w:rsidRDefault="007B714A" w:rsidP="007B714A">
      <w:pPr>
        <w:pStyle w:val="berschrift2"/>
        <w:numPr>
          <w:ilvl w:val="1"/>
          <w:numId w:val="29"/>
        </w:numPr>
        <w:rPr>
          <w:ins w:id="6736" w:author="Carsten Hein" w:date="2022-01-03T11:32:00Z"/>
        </w:rPr>
      </w:pPr>
      <w:bookmarkStart w:id="6737" w:name="_Toc93048310"/>
      <w:ins w:id="6738" w:author="Carsten Hein" w:date="2022-01-03T11:32:00Z">
        <w:r>
          <w:t>Rechnerische Bewertung</w:t>
        </w:r>
        <w:bookmarkEnd w:id="6737"/>
      </w:ins>
    </w:p>
    <w:p w14:paraId="2861C698" w14:textId="77777777" w:rsidR="007B714A" w:rsidRDefault="007B714A" w:rsidP="007B714A">
      <w:pPr>
        <w:rPr>
          <w:ins w:id="6739" w:author="Carsten Hein" w:date="2022-01-03T11:32:00Z"/>
        </w:rPr>
      </w:pPr>
      <w:ins w:id="6740" w:author="Carsten Hein" w:date="2022-01-03T11:32:00Z">
        <w:r w:rsidRPr="00E81B1B">
          <w:t>Grundsätzlich ist die Masse der Rohdecke von maßgebender Bedeutung für die Bestimmung schalltechnischer Eigenschaften des gesamten Deckensystems. Sowohl der äquivalente bewertete Norm-Trittschallpegel L</w:t>
        </w:r>
        <w:r w:rsidRPr="00E81B1B">
          <w:rPr>
            <w:vertAlign w:val="subscript"/>
          </w:rPr>
          <w:t>n,eq,0,w</w:t>
        </w:r>
        <w:r w:rsidRPr="00E81B1B">
          <w:t xml:space="preserve"> als auch das bewertete Schalldämm-Maß R</w:t>
        </w:r>
        <w:r w:rsidRPr="00E81B1B">
          <w:rPr>
            <w:vertAlign w:val="subscript"/>
          </w:rPr>
          <w:t>w</w:t>
        </w:r>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6741"/>
        <w:r w:rsidRPr="00E81B1B">
          <w:t>.</w:t>
        </w:r>
        <w:r>
          <w:t xml:space="preserve"> </w:t>
        </w:r>
      </w:ins>
    </w:p>
    <w:p w14:paraId="4A0C840C" w14:textId="45908CC7" w:rsidR="007B714A" w:rsidRPr="00E81B1B" w:rsidRDefault="007B714A" w:rsidP="007B714A">
      <w:pPr>
        <w:rPr>
          <w:ins w:id="6742" w:author="Carsten Hein" w:date="2022-01-03T11:32:00Z"/>
        </w:rPr>
      </w:pPr>
      <w:ins w:id="6743" w:author="Carsten Hein" w:date="2022-01-03T11:32:00Z">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r w:rsidRPr="00E81B1B">
          <w:rPr>
            <w:rFonts w:cs="Myriad Pro"/>
          </w:rPr>
          <w:t>Δ</w:t>
        </w:r>
        <w:r w:rsidRPr="00E81B1B">
          <w:t>L</w:t>
        </w:r>
        <w:r w:rsidRPr="00E81B1B">
          <w:rPr>
            <w:vertAlign w:val="subscript"/>
          </w:rPr>
          <w:t>w</w:t>
        </w:r>
        <w:r w:rsidRPr="00E81B1B">
          <w:t xml:space="preserve"> und ΔR</w:t>
        </w:r>
        <w:r w:rsidRPr="00E81B1B">
          <w:rPr>
            <w:vertAlign w:val="subscript"/>
          </w:rPr>
          <w:t>w</w:t>
        </w:r>
        <w:r w:rsidRPr="00E81B1B">
          <w:t>, rechnerisch zu ermitteln und zu berücksichtigen. Die Berechnungsmethoden sind, unter Beachtung der schalltechnischen Eigenschaften des Boden- und Deckenaufbaus, in den Normen</w:t>
        </w:r>
      </w:ins>
      <w:customXmlInsRangeStart w:id="6744" w:author="Carsten Hein" w:date="2022-01-03T11:32:00Z"/>
      <w:sdt>
        <w:sdtPr>
          <w:id w:val="-699463479"/>
          <w:citation/>
        </w:sdtPr>
        <w:sdtContent>
          <w:customXmlInsRangeEnd w:id="6744"/>
          <w:ins w:id="6745" w:author="Carsten Hein" w:date="2022-01-03T11:32:00Z">
            <w:r w:rsidRPr="00E81B1B">
              <w:fldChar w:fldCharType="begin"/>
            </w:r>
            <w:r w:rsidRPr="00E81B1B">
              <w:instrText xml:space="preserve"> CITATION DIN18 \l 1031 </w:instrText>
            </w:r>
            <w:r w:rsidRPr="00E81B1B">
              <w:fldChar w:fldCharType="separate"/>
            </w:r>
          </w:ins>
          <w:ins w:id="6746" w:author="Carsten Hein" w:date="2022-01-14T10:17:00Z">
            <w:r w:rsidR="00916225">
              <w:rPr>
                <w:noProof/>
              </w:rPr>
              <w:t xml:space="preserve"> (DIN 4109-01:2018-01, 2018)</w:t>
            </w:r>
          </w:ins>
          <w:ins w:id="6747" w:author="Carsten Hein" w:date="2022-01-03T11:32:00Z">
            <w:r w:rsidRPr="00E81B1B">
              <w:fldChar w:fldCharType="end"/>
            </w:r>
          </w:ins>
          <w:customXmlInsRangeStart w:id="6748" w:author="Carsten Hein" w:date="2022-01-03T11:32:00Z"/>
        </w:sdtContent>
      </w:sdt>
      <w:customXmlInsRangeEnd w:id="6748"/>
      <w:ins w:id="6749" w:author="Carsten Hein" w:date="2022-01-03T11:32:00Z">
        <w:r w:rsidRPr="00E81B1B">
          <w:t xml:space="preserve">, </w:t>
        </w:r>
      </w:ins>
      <w:customXmlInsRangeStart w:id="6750" w:author="Carsten Hein" w:date="2022-01-03T11:32:00Z"/>
      <w:sdt>
        <w:sdtPr>
          <w:id w:val="1271212436"/>
          <w:citation/>
        </w:sdtPr>
        <w:sdtContent>
          <w:customXmlInsRangeEnd w:id="6750"/>
          <w:ins w:id="6751" w:author="Carsten Hein" w:date="2022-01-03T11:32:00Z">
            <w:r w:rsidRPr="00E81B1B">
              <w:fldChar w:fldCharType="begin"/>
            </w:r>
            <w:r w:rsidRPr="00E81B1B">
              <w:instrText xml:space="preserve"> CITATION DIN16 \l 1031 </w:instrText>
            </w:r>
            <w:r w:rsidRPr="00E81B1B">
              <w:fldChar w:fldCharType="separate"/>
            </w:r>
          </w:ins>
          <w:ins w:id="6752" w:author="Carsten Hein" w:date="2022-01-14T10:17:00Z">
            <w:r w:rsidR="00916225">
              <w:rPr>
                <w:noProof/>
              </w:rPr>
              <w:t>(DIN 4109-32:2016-07, 2016)</w:t>
            </w:r>
          </w:ins>
          <w:ins w:id="6753" w:author="Carsten Hein" w:date="2022-01-03T11:32:00Z">
            <w:r w:rsidRPr="00E81B1B">
              <w:fldChar w:fldCharType="end"/>
            </w:r>
          </w:ins>
          <w:customXmlInsRangeStart w:id="6754" w:author="Carsten Hein" w:date="2022-01-03T11:32:00Z"/>
        </w:sdtContent>
      </w:sdt>
      <w:customXmlInsRangeEnd w:id="6754"/>
      <w:ins w:id="6755" w:author="Carsten Hein" w:date="2022-01-03T11:32:00Z">
        <w:r w:rsidRPr="00E81B1B">
          <w:t xml:space="preserve"> und</w:t>
        </w:r>
      </w:ins>
      <w:customXmlInsRangeStart w:id="6756" w:author="Carsten Hein" w:date="2022-01-03T11:32:00Z"/>
      <w:sdt>
        <w:sdtPr>
          <w:id w:val="1629738129"/>
          <w:citation/>
        </w:sdtPr>
        <w:sdtContent>
          <w:customXmlInsRangeEnd w:id="6756"/>
          <w:ins w:id="6757" w:author="Carsten Hein" w:date="2022-01-03T11:32:00Z">
            <w:r w:rsidRPr="00E81B1B">
              <w:fldChar w:fldCharType="begin"/>
            </w:r>
            <w:r w:rsidRPr="00E81B1B">
              <w:instrText xml:space="preserve"> CITATION DIN161 \l 1031 </w:instrText>
            </w:r>
            <w:r w:rsidRPr="00E81B1B">
              <w:fldChar w:fldCharType="separate"/>
            </w:r>
          </w:ins>
          <w:ins w:id="6758" w:author="Carsten Hein" w:date="2022-01-14T10:17:00Z">
            <w:r w:rsidR="00916225">
              <w:rPr>
                <w:noProof/>
              </w:rPr>
              <w:t xml:space="preserve"> (DIN 4109-34:2016-07, 2016)</w:t>
            </w:r>
          </w:ins>
          <w:ins w:id="6759" w:author="Carsten Hein" w:date="2022-01-03T11:32:00Z">
            <w:r w:rsidRPr="00E81B1B">
              <w:fldChar w:fldCharType="end"/>
            </w:r>
          </w:ins>
          <w:customXmlInsRangeStart w:id="6760" w:author="Carsten Hein" w:date="2022-01-03T11:32:00Z"/>
        </w:sdtContent>
      </w:sdt>
      <w:customXmlInsRangeEnd w:id="6760"/>
      <w:ins w:id="6761" w:author="Carsten Hein" w:date="2022-01-03T11:32:00Z">
        <w:r w:rsidRPr="00E81B1B">
          <w:t xml:space="preserve"> definiert.</w:t>
        </w:r>
        <w:r>
          <w:t xml:space="preserve"> </w:t>
        </w:r>
        <w:r w:rsidRPr="00E81B1B">
          <w:t>Zusätzlich zu den Korrekturen ΔL</w:t>
        </w:r>
        <w:r w:rsidRPr="00E81B1B">
          <w:rPr>
            <w:vertAlign w:val="subscript"/>
          </w:rPr>
          <w:t>w</w:t>
        </w:r>
        <w:r w:rsidRPr="00E81B1B">
          <w:t xml:space="preserve"> und ΔR</w:t>
        </w:r>
        <w:r w:rsidRPr="00E81B1B">
          <w:rPr>
            <w:vertAlign w:val="subscript"/>
          </w:rPr>
          <w:t>w</w:t>
        </w:r>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ins>
      <w:customXmlInsRangeStart w:id="6762" w:author="Carsten Hein" w:date="2022-01-03T11:32:00Z"/>
      <w:sdt>
        <w:sdtPr>
          <w:id w:val="811372485"/>
          <w:citation/>
        </w:sdtPr>
        <w:sdtContent>
          <w:customXmlInsRangeEnd w:id="6762"/>
          <w:ins w:id="6763" w:author="Carsten Hein" w:date="2022-01-03T11:32:00Z">
            <w:r w:rsidRPr="00E81B1B">
              <w:fldChar w:fldCharType="begin"/>
            </w:r>
            <w:r w:rsidRPr="00E81B1B">
              <w:instrText xml:space="preserve"> CITATION DIN16 \l 1031 </w:instrText>
            </w:r>
            <w:r w:rsidRPr="00E81B1B">
              <w:fldChar w:fldCharType="separate"/>
            </w:r>
          </w:ins>
          <w:ins w:id="6764" w:author="Carsten Hein" w:date="2022-01-14T10:17:00Z">
            <w:r w:rsidR="00916225">
              <w:rPr>
                <w:noProof/>
              </w:rPr>
              <w:t>(DIN 4109-32:2016-07, 2016)</w:t>
            </w:r>
          </w:ins>
          <w:ins w:id="6765" w:author="Carsten Hein" w:date="2022-01-03T11:32:00Z">
            <w:r w:rsidRPr="00E81B1B">
              <w:fldChar w:fldCharType="end"/>
            </w:r>
          </w:ins>
          <w:customXmlInsRangeStart w:id="6766" w:author="Carsten Hein" w:date="2022-01-03T11:32:00Z"/>
        </w:sdtContent>
      </w:sdt>
      <w:customXmlInsRangeEnd w:id="6766"/>
      <w:ins w:id="6767" w:author="Carsten Hein" w:date="2022-01-03T11:32:00Z">
        <w:r w:rsidRPr="00E81B1B">
          <w:t xml:space="preserve"> Tabelle 1 zu finden.</w:t>
        </w:r>
        <w:commentRangeEnd w:id="6741"/>
        <w:r>
          <w:rPr>
            <w:rStyle w:val="Kommentarzeichen"/>
          </w:rPr>
          <w:commentReference w:id="6741"/>
        </w:r>
      </w:ins>
    </w:p>
    <w:p w14:paraId="5D328E22" w14:textId="77777777" w:rsidR="007B714A" w:rsidRPr="00E81B1B" w:rsidRDefault="007B714A" w:rsidP="007B714A">
      <w:pPr>
        <w:rPr>
          <w:ins w:id="6768" w:author="Carsten Hein" w:date="2022-01-03T11:32:00Z"/>
        </w:rPr>
      </w:pPr>
      <w:ins w:id="6769" w:author="Carsten Hein" w:date="2022-01-03T11:32:00Z">
        <w:r w:rsidRPr="00E81B1B">
          <w:t>Zum Nachweis der Anforderungen müssen gemäß DIN die Ergebnisse der Berechnungen mit dem Sicherheitsbeiwert u</w:t>
        </w:r>
        <w:r w:rsidRPr="00E81B1B">
          <w:rPr>
            <w:vertAlign w:val="subscript"/>
          </w:rPr>
          <w:t>prog</w:t>
        </w:r>
        <w:r w:rsidRPr="00E81B1B">
          <w:t xml:space="preserve"> korrigiert werden</w:t>
        </w:r>
        <w:r>
          <w:t>,</w:t>
        </w:r>
        <w:r w:rsidRPr="00E81B1B">
          <w:t xml:space="preserve"> der als Zu- bzw. Abschlag auf das Endergebnis für L</w:t>
        </w:r>
        <w:r w:rsidRPr="00E81B1B">
          <w:rPr>
            <w:rFonts w:ascii="Arial" w:hAnsi="Arial" w:cs="Arial"/>
          </w:rPr>
          <w:t>ˈ</w:t>
        </w:r>
        <w:r w:rsidRPr="00E81B1B">
          <w:rPr>
            <w:vertAlign w:val="subscript"/>
          </w:rPr>
          <w:t>n,w</w:t>
        </w:r>
        <w:r w:rsidRPr="00E81B1B">
          <w:t xml:space="preserve"> und R</w:t>
        </w:r>
        <w:r w:rsidRPr="00E81B1B">
          <w:rPr>
            <w:rFonts w:ascii="Arial" w:hAnsi="Arial" w:cs="Arial"/>
          </w:rPr>
          <w:t>ˈ</w:t>
        </w:r>
        <w:r w:rsidRPr="00E81B1B">
          <w:rPr>
            <w:vertAlign w:val="subscript"/>
          </w:rPr>
          <w:t>w</w:t>
        </w:r>
        <w:r w:rsidRPr="00E81B1B">
          <w:t xml:space="preserve"> die Unsicherheiten der Eingangsdaten und der Berechnungen kennzeichnet. Dies ist bei messtechnischen Prüfungen nicht erforderlich. </w:t>
        </w:r>
      </w:ins>
    </w:p>
    <w:p w14:paraId="77839D05" w14:textId="77777777" w:rsidR="007B714A" w:rsidRPr="00E81B1B" w:rsidRDefault="007B714A" w:rsidP="007B714A">
      <w:pPr>
        <w:rPr>
          <w:ins w:id="6770" w:author="Carsten Hein" w:date="2022-01-03T11:32:00Z"/>
        </w:rPr>
      </w:pPr>
      <w:ins w:id="6771" w:author="Carsten Hein" w:date="2022-01-03T11:32:00Z">
        <w:r w:rsidRPr="00E81B1B">
          <w:t>Für den Nachweis der geforderten Luftschalldämmung gilt ein Sicherheitsbeiwert von 2 dB, der von dem Ergebnis der Prognoseberechnung abzuziehen ist:</w:t>
        </w:r>
      </w:ins>
    </w:p>
    <w:p w14:paraId="0F2BAD86" w14:textId="77777777" w:rsidR="007B714A" w:rsidRPr="00E81B1B" w:rsidRDefault="007B714A" w:rsidP="007B714A">
      <w:pPr>
        <w:pStyle w:val="Beschriftung"/>
        <w:rPr>
          <w:ins w:id="6772" w:author="Carsten Hein" w:date="2022-01-03T11:32:00Z"/>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0629A1">
        <w:trPr>
          <w:ins w:id="6773" w:author="Carsten Hein" w:date="2022-01-03T11:32:00Z"/>
        </w:trPr>
        <w:tc>
          <w:tcPr>
            <w:tcW w:w="7933" w:type="dxa"/>
            <w:vAlign w:val="center"/>
          </w:tcPr>
          <w:p w14:paraId="19ACA5F4" w14:textId="77777777" w:rsidR="007B714A" w:rsidRPr="00E81B1B" w:rsidRDefault="000629A1" w:rsidP="000629A1">
            <w:pPr>
              <w:jc w:val="center"/>
              <w:rPr>
                <w:ins w:id="6774" w:author="Carsten Hein" w:date="2022-01-03T11:32:00Z"/>
              </w:rPr>
            </w:pPr>
            <m:oMathPara>
              <m:oMath>
                <m:sSub>
                  <m:sSubPr>
                    <m:ctrlPr>
                      <w:ins w:id="6775" w:author="Carsten Hein" w:date="2022-01-03T11:32:00Z">
                        <w:rPr>
                          <w:rFonts w:ascii="Cambria Math" w:hAnsi="Cambria Math"/>
                          <w:bCs/>
                          <w:iCs/>
                        </w:rPr>
                      </w:ins>
                    </m:ctrlPr>
                  </m:sSubPr>
                  <m:e>
                    <m:r>
                      <w:ins w:id="6776" w:author="Carsten Hein" w:date="2022-01-03T11:32:00Z">
                        <m:rPr>
                          <m:sty m:val="p"/>
                        </m:rPr>
                        <w:rPr>
                          <w:rFonts w:ascii="Cambria Math" w:hAnsi="Cambria Math"/>
                        </w:rPr>
                        <m:t>Rˈ</m:t>
                      </w:ins>
                    </m:r>
                  </m:e>
                  <m:sub>
                    <m:r>
                      <w:ins w:id="6777" w:author="Carsten Hein" w:date="2022-01-03T11:32:00Z">
                        <m:rPr>
                          <m:sty m:val="p"/>
                        </m:rPr>
                        <w:rPr>
                          <w:rFonts w:ascii="Cambria Math" w:hAnsi="Cambria Math"/>
                        </w:rPr>
                        <m:t>W</m:t>
                      </w:ins>
                    </m:r>
                  </m:sub>
                </m:sSub>
                <m:r>
                  <w:ins w:id="6778" w:author="Carsten Hein" w:date="2022-01-03T11:32:00Z">
                    <m:rPr>
                      <m:sty m:val="p"/>
                    </m:rPr>
                    <w:rPr>
                      <w:rFonts w:ascii="Cambria Math" w:hAnsi="Cambria Math"/>
                    </w:rPr>
                    <m:t xml:space="preserve">-2 dB≥erf. </m:t>
                  </w:ins>
                </m:r>
                <m:sSub>
                  <m:sSubPr>
                    <m:ctrlPr>
                      <w:ins w:id="6779" w:author="Carsten Hein" w:date="2022-01-03T11:32:00Z">
                        <w:rPr>
                          <w:rFonts w:ascii="Cambria Math" w:hAnsi="Cambria Math"/>
                          <w:bCs/>
                          <w:iCs/>
                        </w:rPr>
                      </w:ins>
                    </m:ctrlPr>
                  </m:sSubPr>
                  <m:e>
                    <m:r>
                      <w:ins w:id="6780" w:author="Carsten Hein" w:date="2022-01-03T11:32:00Z">
                        <m:rPr>
                          <m:sty m:val="p"/>
                        </m:rPr>
                        <w:rPr>
                          <w:rFonts w:ascii="Cambria Math" w:hAnsi="Cambria Math"/>
                        </w:rPr>
                        <m:t>Rˈ</m:t>
                      </w:ins>
                    </m:r>
                  </m:e>
                  <m:sub>
                    <m:r>
                      <w:ins w:id="6781" w:author="Carsten Hein" w:date="2022-01-03T11:32:00Z">
                        <m:rPr>
                          <m:sty m:val="p"/>
                        </m:rPr>
                        <w:rPr>
                          <w:rFonts w:ascii="Cambria Math" w:hAnsi="Cambria Math"/>
                        </w:rPr>
                        <m:t>W</m:t>
                      </w:ins>
                    </m:r>
                  </m:sub>
                </m:sSub>
              </m:oMath>
            </m:oMathPara>
          </w:p>
        </w:tc>
        <w:tc>
          <w:tcPr>
            <w:tcW w:w="1127" w:type="dxa"/>
            <w:vAlign w:val="center"/>
          </w:tcPr>
          <w:p w14:paraId="0F6744EE" w14:textId="3C3B5184" w:rsidR="007B714A" w:rsidRPr="00E81B1B" w:rsidRDefault="007B714A" w:rsidP="000629A1">
            <w:pPr>
              <w:pStyle w:val="Beschriftung"/>
              <w:jc w:val="center"/>
              <w:rPr>
                <w:ins w:id="6782" w:author="Carsten Hein" w:date="2022-01-03T11:32:00Z"/>
              </w:rPr>
            </w:pPr>
            <w:ins w:id="6783" w:author="Carsten Hein" w:date="2022-01-03T11:32:00Z">
              <w:r w:rsidRPr="00E81B1B">
                <w:t xml:space="preserve">Gl. </w:t>
              </w:r>
              <w:r>
                <w:fldChar w:fldCharType="begin"/>
              </w:r>
              <w:r>
                <w:instrText>SEQ Formel \* ARABIC</w:instrText>
              </w:r>
              <w:r>
                <w:fldChar w:fldCharType="separate"/>
              </w:r>
            </w:ins>
            <w:ins w:id="6784" w:author="Carsten Hein" w:date="2022-01-14T10:17:00Z">
              <w:r w:rsidR="00916225">
                <w:rPr>
                  <w:noProof/>
                </w:rPr>
                <w:t>16</w:t>
              </w:r>
            </w:ins>
            <w:ins w:id="6785" w:author="Carsten Hein" w:date="2022-01-03T11:32:00Z">
              <w:r>
                <w:fldChar w:fldCharType="end"/>
              </w:r>
            </w:ins>
          </w:p>
        </w:tc>
      </w:tr>
    </w:tbl>
    <w:p w14:paraId="3B7FAE5C" w14:textId="77777777" w:rsidR="007B714A" w:rsidRPr="00E81B1B" w:rsidRDefault="007B714A" w:rsidP="007B714A">
      <w:pPr>
        <w:rPr>
          <w:ins w:id="6786" w:author="Carsten Hein" w:date="2022-01-03T11:32:00Z"/>
        </w:rPr>
      </w:pPr>
      <w:ins w:id="6787" w:author="Carsten Hein" w:date="2022-01-03T11:32:00Z">
        <w:r w:rsidRPr="00E81B1B">
          <w:t>Für Trittschalldämmung gilt eine Sicherheitsbeiwert von 3 dB, der auf dem Ergebnis der Prognoserechnung zu addieren ist:</w:t>
        </w:r>
      </w:ins>
    </w:p>
    <w:p w14:paraId="2C50CFF9" w14:textId="77777777" w:rsidR="007B714A" w:rsidRPr="00E81B1B" w:rsidRDefault="007B714A" w:rsidP="007B714A">
      <w:pPr>
        <w:pStyle w:val="Beschriftung"/>
        <w:rPr>
          <w:ins w:id="6788" w:author="Carsten Hein" w:date="2022-01-03T11:32:00Z"/>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0629A1">
        <w:trPr>
          <w:ins w:id="6789" w:author="Carsten Hein" w:date="2022-01-03T11:32:00Z"/>
        </w:trPr>
        <w:tc>
          <w:tcPr>
            <w:tcW w:w="7933" w:type="dxa"/>
            <w:vAlign w:val="center"/>
          </w:tcPr>
          <w:p w14:paraId="3347410D" w14:textId="77777777" w:rsidR="007B714A" w:rsidRPr="00E81B1B" w:rsidRDefault="000629A1" w:rsidP="000629A1">
            <w:pPr>
              <w:jc w:val="center"/>
              <w:rPr>
                <w:ins w:id="6790" w:author="Carsten Hein" w:date="2022-01-03T11:32:00Z"/>
                <w:bCs/>
                <w:iCs/>
              </w:rPr>
            </w:pPr>
            <m:oMathPara>
              <m:oMath>
                <m:sSub>
                  <m:sSubPr>
                    <m:ctrlPr>
                      <w:ins w:id="6791" w:author="Carsten Hein" w:date="2022-01-03T11:32:00Z">
                        <w:rPr>
                          <w:rFonts w:ascii="Cambria Math" w:hAnsi="Cambria Math"/>
                          <w:bCs/>
                          <w:iCs/>
                        </w:rPr>
                      </w:ins>
                    </m:ctrlPr>
                  </m:sSubPr>
                  <m:e>
                    <m:r>
                      <w:ins w:id="6792" w:author="Carsten Hein" w:date="2022-01-03T11:32:00Z">
                        <m:rPr>
                          <m:sty m:val="p"/>
                        </m:rPr>
                        <w:rPr>
                          <w:rFonts w:ascii="Cambria Math" w:hAnsi="Cambria Math"/>
                        </w:rPr>
                        <m:t>Lˈ</m:t>
                      </w:ins>
                    </m:r>
                  </m:e>
                  <m:sub>
                    <m:r>
                      <w:ins w:id="6793" w:author="Carsten Hein" w:date="2022-01-03T11:32:00Z">
                        <m:rPr>
                          <m:sty m:val="p"/>
                        </m:rPr>
                        <w:rPr>
                          <w:rFonts w:ascii="Cambria Math" w:hAnsi="Cambria Math"/>
                        </w:rPr>
                        <m:t>n,w</m:t>
                      </w:ins>
                    </m:r>
                  </m:sub>
                </m:sSub>
                <m:r>
                  <w:ins w:id="6794" w:author="Carsten Hein" w:date="2022-01-03T11:32:00Z">
                    <m:rPr>
                      <m:sty m:val="p"/>
                    </m:rPr>
                    <w:rPr>
                      <w:rFonts w:ascii="Cambria Math" w:hAnsi="Cambria Math"/>
                    </w:rPr>
                    <m:t xml:space="preserve">+3 dB≤zul. </m:t>
                  </w:ins>
                </m:r>
                <m:sSub>
                  <m:sSubPr>
                    <m:ctrlPr>
                      <w:ins w:id="6795" w:author="Carsten Hein" w:date="2022-01-03T11:32:00Z">
                        <w:rPr>
                          <w:rFonts w:ascii="Cambria Math" w:hAnsi="Cambria Math"/>
                          <w:bCs/>
                          <w:iCs/>
                        </w:rPr>
                      </w:ins>
                    </m:ctrlPr>
                  </m:sSubPr>
                  <m:e>
                    <m:r>
                      <w:ins w:id="6796" w:author="Carsten Hein" w:date="2022-01-03T11:32:00Z">
                        <m:rPr>
                          <m:sty m:val="p"/>
                        </m:rPr>
                        <w:rPr>
                          <w:rFonts w:ascii="Cambria Math" w:hAnsi="Cambria Math"/>
                        </w:rPr>
                        <m:t>Lˈ</m:t>
                      </w:ins>
                    </m:r>
                  </m:e>
                  <m:sub>
                    <m:r>
                      <w:ins w:id="6797" w:author="Carsten Hein" w:date="2022-01-03T11:32:00Z">
                        <m:rPr>
                          <m:sty m:val="p"/>
                        </m:rPr>
                        <w:rPr>
                          <w:rFonts w:ascii="Cambria Math" w:hAnsi="Cambria Math"/>
                        </w:rPr>
                        <m:t>n,w</m:t>
                      </w:ins>
                    </m:r>
                  </m:sub>
                </m:sSub>
              </m:oMath>
            </m:oMathPara>
          </w:p>
        </w:tc>
        <w:tc>
          <w:tcPr>
            <w:tcW w:w="1127" w:type="dxa"/>
            <w:vAlign w:val="center"/>
          </w:tcPr>
          <w:p w14:paraId="4F974F09" w14:textId="6878A5AC" w:rsidR="007B714A" w:rsidRPr="00E81B1B" w:rsidRDefault="007B714A" w:rsidP="000629A1">
            <w:pPr>
              <w:pStyle w:val="Beschriftung"/>
              <w:jc w:val="center"/>
              <w:rPr>
                <w:ins w:id="6798" w:author="Carsten Hein" w:date="2022-01-03T11:32:00Z"/>
              </w:rPr>
            </w:pPr>
            <w:ins w:id="6799" w:author="Carsten Hein" w:date="2022-01-03T11:32:00Z">
              <w:r w:rsidRPr="00E81B1B">
                <w:t xml:space="preserve">Gl. </w:t>
              </w:r>
              <w:r>
                <w:fldChar w:fldCharType="begin"/>
              </w:r>
              <w:r>
                <w:instrText>SEQ Formel \* ARABIC</w:instrText>
              </w:r>
              <w:r>
                <w:fldChar w:fldCharType="separate"/>
              </w:r>
            </w:ins>
            <w:ins w:id="6800" w:author="Carsten Hein" w:date="2022-01-14T10:17:00Z">
              <w:r w:rsidR="00916225">
                <w:rPr>
                  <w:noProof/>
                </w:rPr>
                <w:t>17</w:t>
              </w:r>
            </w:ins>
            <w:ins w:id="6801" w:author="Carsten Hein" w:date="2022-01-03T11:32:00Z">
              <w:r>
                <w:fldChar w:fldCharType="end"/>
              </w:r>
            </w:ins>
          </w:p>
        </w:tc>
      </w:tr>
    </w:tbl>
    <w:p w14:paraId="31B751A5" w14:textId="77777777" w:rsidR="007B714A" w:rsidRDefault="007B714A" w:rsidP="007B714A">
      <w:pPr>
        <w:rPr>
          <w:ins w:id="6802" w:author="Carsten Hein" w:date="2022-01-03T11:32:00Z"/>
        </w:rPr>
      </w:pPr>
      <w:ins w:id="6803" w:author="Carsten Hein" w:date="2022-01-03T11:32:00Z">
        <w:r>
          <w:br w:type="page"/>
        </w:r>
      </w:ins>
    </w:p>
    <w:p w14:paraId="60C3E3B5" w14:textId="77777777" w:rsidR="007B714A" w:rsidRPr="00E81B1B" w:rsidRDefault="007B714A" w:rsidP="007B714A">
      <w:pPr>
        <w:pStyle w:val="berschrift2"/>
        <w:numPr>
          <w:ilvl w:val="1"/>
          <w:numId w:val="29"/>
        </w:numPr>
        <w:rPr>
          <w:ins w:id="6804" w:author="Carsten Hein" w:date="2022-01-03T11:32:00Z"/>
        </w:rPr>
      </w:pPr>
      <w:bookmarkStart w:id="6805" w:name="_Toc93048311"/>
      <w:commentRangeStart w:id="6806"/>
      <w:ins w:id="6807" w:author="Carsten Hein" w:date="2022-01-03T11:32:00Z">
        <w:r>
          <w:lastRenderedPageBreak/>
          <w:t>Ergebnisse</w:t>
        </w:r>
        <w:commentRangeEnd w:id="6806"/>
        <w:r>
          <w:commentReference w:id="6806"/>
        </w:r>
        <w:bookmarkEnd w:id="6805"/>
      </w:ins>
    </w:p>
    <w:p w14:paraId="56037C81" w14:textId="77777777" w:rsidR="007B714A" w:rsidRPr="00E81B1B" w:rsidRDefault="007B714A" w:rsidP="007B714A">
      <w:pPr>
        <w:spacing w:after="240"/>
        <w:rPr>
          <w:ins w:id="6808" w:author="Carsten Hein" w:date="2022-01-03T11:32:00Z"/>
        </w:rPr>
      </w:pPr>
      <w:ins w:id="6809" w:author="Carsten Hein" w:date="2022-01-03T11:32:00Z">
        <w:r w:rsidRPr="00E81B1B">
          <w:t>Für die rechnerische Bewertung der Deckenvarianten Typ B1, W1, und W2 wurde ein Trittschallverbesserungsmaß ΔL</w:t>
        </w:r>
        <w:r w:rsidRPr="00E81B1B">
          <w:rPr>
            <w:vertAlign w:val="subscript"/>
          </w:rPr>
          <w:t>w</w:t>
        </w:r>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ins>
    </w:p>
    <w:p w14:paraId="5ECC5454" w14:textId="5F29CDCC" w:rsidR="007B714A" w:rsidRPr="00E81B1B" w:rsidRDefault="007B714A" w:rsidP="007B714A">
      <w:pPr>
        <w:pStyle w:val="Beschriftung"/>
        <w:rPr>
          <w:ins w:id="6810" w:author="Carsten Hein" w:date="2022-01-03T11:32:00Z"/>
        </w:rPr>
      </w:pPr>
      <w:ins w:id="6811" w:author="Carsten Hein" w:date="2022-01-03T11:32:00Z">
        <w:r w:rsidRPr="00E81B1B">
          <w:t xml:space="preserve">Tabelle </w:t>
        </w:r>
        <w:r w:rsidRPr="00E81B1B">
          <w:fldChar w:fldCharType="begin"/>
        </w:r>
        <w:r w:rsidRPr="00E81B1B">
          <w:instrText>SEQ Tabelle \* ARABIC</w:instrText>
        </w:r>
        <w:r w:rsidRPr="00E81B1B">
          <w:fldChar w:fldCharType="separate"/>
        </w:r>
      </w:ins>
      <w:ins w:id="6812" w:author="Carsten Hein" w:date="2022-01-14T10:17:00Z">
        <w:r w:rsidR="00916225">
          <w:rPr>
            <w:noProof/>
          </w:rPr>
          <w:t>17</w:t>
        </w:r>
      </w:ins>
      <w:ins w:id="6813" w:author="Carsten Hein" w:date="2022-01-03T11:32:00Z">
        <w:r w:rsidRPr="00E81B1B">
          <w:fldChar w:fldCharType="end"/>
        </w:r>
        <w:r w:rsidRPr="00E81B1B">
          <w:t xml:space="preserve"> Berechnungsergebnisse für Deckenaufbau Typ B1</w:t>
        </w:r>
      </w:ins>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0629A1">
        <w:trPr>
          <w:ins w:id="6814" w:author="Carsten Hein" w:date="2022-01-03T11:32:00Z"/>
        </w:trPr>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0629A1">
            <w:pPr>
              <w:pStyle w:val="ReportTableText"/>
              <w:jc w:val="center"/>
              <w:rPr>
                <w:ins w:id="6815" w:author="Carsten Hein" w:date="2022-01-03T11:32:00Z"/>
                <w:b/>
                <w:bCs/>
                <w:u w:val="single"/>
              </w:rPr>
            </w:pPr>
            <w:ins w:id="6816" w:author="Carsten Hein" w:date="2022-01-03T11:32:00Z">
              <w:r w:rsidRPr="00E81B1B">
                <w:rPr>
                  <w:b/>
                  <w:bCs/>
                  <w:u w:val="single"/>
                </w:rPr>
                <w:t>Bewertung der Trittschalldämmung</w:t>
              </w:r>
            </w:ins>
          </w:p>
          <w:p w14:paraId="2DE2FECF" w14:textId="77777777" w:rsidR="007B714A" w:rsidRPr="00E81B1B" w:rsidRDefault="007B714A" w:rsidP="000629A1">
            <w:pPr>
              <w:pStyle w:val="ReportTableText"/>
              <w:jc w:val="center"/>
              <w:rPr>
                <w:ins w:id="6817" w:author="Carsten Hein" w:date="2022-01-03T11:32:00Z"/>
              </w:rPr>
            </w:pPr>
          </w:p>
          <w:p w14:paraId="78562675" w14:textId="77777777" w:rsidR="007B714A" w:rsidRPr="00E81B1B" w:rsidRDefault="007B714A" w:rsidP="000629A1">
            <w:pPr>
              <w:pStyle w:val="ReportTableText"/>
              <w:jc w:val="center"/>
              <w:rPr>
                <w:ins w:id="6818" w:author="Carsten Hein" w:date="2022-01-03T11:32:00Z"/>
              </w:rPr>
            </w:pPr>
            <w:ins w:id="6819" w:author="Carsten Hein" w:date="2022-01-03T11:32:00Z">
              <w:r w:rsidRPr="00E81B1B">
                <w:t>Vorhandener Lˈ</w:t>
              </w:r>
              <w:r w:rsidRPr="00E81B1B">
                <w:rPr>
                  <w:vertAlign w:val="subscript"/>
                </w:rPr>
                <w:t>n,w</w:t>
              </w:r>
              <w:r w:rsidRPr="00E81B1B">
                <w:t xml:space="preserve"> + u</w:t>
              </w:r>
              <w:r w:rsidRPr="00E81B1B">
                <w:rPr>
                  <w:vertAlign w:val="subscript"/>
                </w:rPr>
                <w:t>prog</w:t>
              </w:r>
              <w:r w:rsidRPr="00E81B1B">
                <w:t xml:space="preserve"> </w:t>
              </w:r>
              <w:r w:rsidRPr="00E81B1B">
                <w:rPr>
                  <w:rFonts w:cstheme="minorHAnsi"/>
                </w:rPr>
                <w:t>≤</w:t>
              </w:r>
              <w:r w:rsidRPr="00E81B1B">
                <w:t xml:space="preserve"> Erf. Lˈn,w</w:t>
              </w:r>
            </w:ins>
          </w:p>
          <w:p w14:paraId="1C0E5FDA" w14:textId="77777777" w:rsidR="007B714A" w:rsidRPr="00E81B1B" w:rsidRDefault="007B714A" w:rsidP="000629A1">
            <w:pPr>
              <w:pStyle w:val="ReportTableText"/>
              <w:jc w:val="center"/>
              <w:rPr>
                <w:ins w:id="6820" w:author="Carsten Hein" w:date="2022-01-03T11:32:00Z"/>
              </w:rPr>
            </w:pPr>
            <w:ins w:id="6821" w:author="Carsten Hein" w:date="2022-01-03T11:32:00Z">
              <w:r w:rsidRPr="00E81B1B">
                <w:t>Vorh. Lˈ</w:t>
              </w:r>
              <w:r w:rsidRPr="00E81B1B">
                <w:rPr>
                  <w:vertAlign w:val="subscript"/>
                </w:rPr>
                <w:t>n,w</w:t>
              </w:r>
              <w:r w:rsidRPr="00E81B1B">
                <w:t xml:space="preserve"> + 3 dB </w:t>
              </w:r>
              <w:r w:rsidRPr="00E81B1B">
                <w:rPr>
                  <w:rFonts w:cstheme="minorHAnsi"/>
                </w:rPr>
                <w:t>≤</w:t>
              </w:r>
              <w:r w:rsidRPr="00E81B1B">
                <w:t xml:space="preserve"> 53 dB</w:t>
              </w:r>
            </w:ins>
          </w:p>
          <w:p w14:paraId="6E7FDFB8" w14:textId="77777777" w:rsidR="007B714A" w:rsidRPr="00E81B1B" w:rsidRDefault="007B714A" w:rsidP="000629A1">
            <w:pPr>
              <w:pStyle w:val="ReportTableText"/>
              <w:jc w:val="center"/>
              <w:rPr>
                <w:ins w:id="6822" w:author="Carsten Hein" w:date="2022-01-03T11:32:00Z"/>
                <w:b/>
                <w:bCs/>
              </w:rPr>
            </w:pPr>
            <w:ins w:id="6823" w:author="Carsten Hein" w:date="2022-01-03T11:32:00Z">
              <w:r w:rsidRPr="00E81B1B">
                <w:rPr>
                  <w:b/>
                  <w:bCs/>
                </w:rPr>
                <w:t>Vorh. Lˈ</w:t>
              </w:r>
              <w:r w:rsidRPr="00E81B1B">
                <w:rPr>
                  <w:b/>
                  <w:bCs/>
                  <w:vertAlign w:val="subscript"/>
                </w:rPr>
                <w:t>n,w</w:t>
              </w:r>
              <w:r w:rsidRPr="00E81B1B">
                <w:rPr>
                  <w:b/>
                  <w:bCs/>
                </w:rPr>
                <w:t xml:space="preserve"> </w:t>
              </w:r>
              <w:r w:rsidRPr="00E81B1B">
                <w:rPr>
                  <w:rFonts w:cstheme="minorHAnsi"/>
                  <w:b/>
                  <w:bCs/>
                </w:rPr>
                <w:t>≤</w:t>
              </w:r>
              <w:r w:rsidRPr="00E81B1B">
                <w:rPr>
                  <w:b/>
                  <w:bCs/>
                </w:rPr>
                <w:t xml:space="preserve"> 50 dB</w:t>
              </w:r>
            </w:ins>
          </w:p>
          <w:p w14:paraId="3AB69885" w14:textId="77777777" w:rsidR="007B714A" w:rsidRPr="00E81B1B" w:rsidRDefault="007B714A" w:rsidP="000629A1">
            <w:pPr>
              <w:pStyle w:val="ReportTableText"/>
              <w:jc w:val="center"/>
              <w:rPr>
                <w:ins w:id="6824" w:author="Carsten Hein" w:date="2022-01-03T11:32:00Z"/>
              </w:rP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0629A1">
            <w:pPr>
              <w:pStyle w:val="ReportTableText"/>
              <w:jc w:val="center"/>
              <w:rPr>
                <w:ins w:id="6825" w:author="Carsten Hein" w:date="2022-01-03T11:32:00Z"/>
                <w:b/>
                <w:bCs/>
                <w:u w:val="single"/>
              </w:rPr>
            </w:pPr>
            <w:ins w:id="6826" w:author="Carsten Hein" w:date="2022-01-03T11:32:00Z">
              <w:r w:rsidRPr="00E81B1B">
                <w:rPr>
                  <w:b/>
                  <w:bCs/>
                  <w:u w:val="single"/>
                </w:rPr>
                <w:t>Bewertung der Luftschalldämmung</w:t>
              </w:r>
            </w:ins>
          </w:p>
          <w:p w14:paraId="21FEDEB1" w14:textId="77777777" w:rsidR="007B714A" w:rsidRPr="00E81B1B" w:rsidRDefault="007B714A" w:rsidP="000629A1">
            <w:pPr>
              <w:pStyle w:val="ReportTableText"/>
              <w:jc w:val="center"/>
              <w:rPr>
                <w:ins w:id="6827" w:author="Carsten Hein" w:date="2022-01-03T11:32:00Z"/>
              </w:rPr>
            </w:pPr>
          </w:p>
          <w:p w14:paraId="49B1E087" w14:textId="77777777" w:rsidR="007B714A" w:rsidRPr="00E81B1B" w:rsidRDefault="007B714A" w:rsidP="000629A1">
            <w:pPr>
              <w:pStyle w:val="ReportTableText"/>
              <w:jc w:val="center"/>
              <w:rPr>
                <w:ins w:id="6828" w:author="Carsten Hein" w:date="2022-01-03T11:32:00Z"/>
              </w:rPr>
            </w:pPr>
            <w:ins w:id="6829" w:author="Carsten Hein" w:date="2022-01-03T11:32:00Z">
              <w:r w:rsidRPr="00E81B1B">
                <w:t>Vorhandenes Rˈ</w:t>
              </w:r>
              <w:r w:rsidRPr="00E81B1B">
                <w:rPr>
                  <w:vertAlign w:val="subscript"/>
                </w:rPr>
                <w:t>w</w:t>
              </w:r>
              <w:r w:rsidRPr="00E81B1B">
                <w:t xml:space="preserve"> - u</w:t>
              </w:r>
              <w:r w:rsidRPr="00E81B1B">
                <w:rPr>
                  <w:vertAlign w:val="subscript"/>
                </w:rPr>
                <w:t>prog</w:t>
              </w:r>
              <w:r w:rsidRPr="00E81B1B">
                <w:t xml:space="preserve"> </w:t>
              </w:r>
              <w:r w:rsidRPr="00E81B1B">
                <w:rPr>
                  <w:rFonts w:cstheme="minorHAnsi"/>
                </w:rPr>
                <w:t>≥</w:t>
              </w:r>
              <w:r w:rsidRPr="00E81B1B">
                <w:t xml:space="preserve"> Erf. Rˈ</w:t>
              </w:r>
              <w:r w:rsidRPr="00E81B1B">
                <w:rPr>
                  <w:vertAlign w:val="subscript"/>
                </w:rPr>
                <w:t>w</w:t>
              </w:r>
            </w:ins>
          </w:p>
          <w:p w14:paraId="47FF65AC" w14:textId="77777777" w:rsidR="007B714A" w:rsidRPr="00E81B1B" w:rsidRDefault="007B714A" w:rsidP="000629A1">
            <w:pPr>
              <w:pStyle w:val="ReportTableText"/>
              <w:jc w:val="center"/>
              <w:rPr>
                <w:ins w:id="6830" w:author="Carsten Hein" w:date="2022-01-03T11:32:00Z"/>
              </w:rPr>
            </w:pPr>
            <w:ins w:id="6831" w:author="Carsten Hein" w:date="2022-01-03T11:32:00Z">
              <w:r w:rsidRPr="00E81B1B">
                <w:t>Vorh. Rˈ</w:t>
              </w:r>
              <w:r w:rsidRPr="00E81B1B">
                <w:rPr>
                  <w:vertAlign w:val="subscript"/>
                </w:rPr>
                <w:t>w</w:t>
              </w:r>
              <w:r w:rsidRPr="00E81B1B">
                <w:t xml:space="preserve"> - 2 dB </w:t>
              </w:r>
              <w:r w:rsidRPr="00E81B1B">
                <w:rPr>
                  <w:rFonts w:cstheme="minorHAnsi"/>
                </w:rPr>
                <w:t>≥</w:t>
              </w:r>
              <w:r w:rsidRPr="00E81B1B">
                <w:t xml:space="preserve"> 54 dB</w:t>
              </w:r>
            </w:ins>
          </w:p>
          <w:p w14:paraId="2BEC4E07" w14:textId="77777777" w:rsidR="007B714A" w:rsidRPr="00E81B1B" w:rsidRDefault="007B714A" w:rsidP="000629A1">
            <w:pPr>
              <w:pStyle w:val="ReportTableText"/>
              <w:jc w:val="center"/>
              <w:rPr>
                <w:ins w:id="6832" w:author="Carsten Hein" w:date="2022-01-03T11:32:00Z"/>
                <w:b/>
                <w:bCs/>
              </w:rPr>
            </w:pPr>
            <w:ins w:id="6833" w:author="Carsten Hein" w:date="2022-01-03T11:32:00Z">
              <w:r w:rsidRPr="00E81B1B">
                <w:rPr>
                  <w:b/>
                  <w:bCs/>
                </w:rPr>
                <w:t>Vorh. Rˈ</w:t>
              </w:r>
              <w:r w:rsidRPr="00E81B1B">
                <w:rPr>
                  <w:b/>
                  <w:bCs/>
                  <w:vertAlign w:val="subscript"/>
                </w:rPr>
                <w:t>w</w:t>
              </w:r>
              <w:r w:rsidRPr="00E81B1B">
                <w:rPr>
                  <w:b/>
                  <w:bCs/>
                </w:rPr>
                <w:t xml:space="preserve"> </w:t>
              </w:r>
              <w:r w:rsidRPr="00E81B1B">
                <w:rPr>
                  <w:rFonts w:cstheme="minorHAnsi"/>
                  <w:b/>
                  <w:bCs/>
                </w:rPr>
                <w:t>≥</w:t>
              </w:r>
              <w:r w:rsidRPr="00E81B1B">
                <w:rPr>
                  <w:b/>
                  <w:bCs/>
                </w:rPr>
                <w:t xml:space="preserve"> 56 dB</w:t>
              </w:r>
            </w:ins>
          </w:p>
          <w:p w14:paraId="237A3484" w14:textId="77777777" w:rsidR="007B714A" w:rsidRPr="00E81B1B" w:rsidRDefault="007B714A" w:rsidP="000629A1">
            <w:pPr>
              <w:pStyle w:val="ReportTableText"/>
              <w:jc w:val="center"/>
              <w:rPr>
                <w:ins w:id="6834" w:author="Carsten Hein" w:date="2022-01-03T11:32:00Z"/>
              </w:rPr>
            </w:pPr>
          </w:p>
        </w:tc>
      </w:tr>
      <w:tr w:rsidR="007B714A" w:rsidRPr="00E81B1B" w14:paraId="168372D1" w14:textId="77777777" w:rsidTr="000629A1">
        <w:trPr>
          <w:ins w:id="6835" w:author="Carsten Hein" w:date="2022-01-03T11:32:00Z"/>
        </w:trPr>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0629A1">
            <w:pPr>
              <w:pStyle w:val="ReportTableText"/>
              <w:jc w:val="center"/>
              <w:rPr>
                <w:ins w:id="6836" w:author="Carsten Hein" w:date="2022-01-03T11:32:00Z"/>
              </w:rPr>
            </w:pPr>
            <w:ins w:id="6837" w:author="Carsten Hein" w:date="2022-01-03T11:32:00Z">
              <w:r w:rsidRPr="00E81B1B">
                <w:t>Angenommene ΔL</w:t>
              </w:r>
              <w:r w:rsidRPr="00E81B1B">
                <w:rPr>
                  <w:vertAlign w:val="subscript"/>
                </w:rPr>
                <w:t>w</w:t>
              </w:r>
              <w:r w:rsidRPr="00E81B1B">
                <w:t xml:space="preserve"> des Doppelbodens </w:t>
              </w:r>
            </w:ins>
          </w:p>
          <w:p w14:paraId="0936143A" w14:textId="77777777" w:rsidR="007B714A" w:rsidRPr="00E81B1B" w:rsidRDefault="007B714A" w:rsidP="000629A1">
            <w:pPr>
              <w:pStyle w:val="ReportTableText"/>
              <w:jc w:val="center"/>
              <w:rPr>
                <w:ins w:id="6838" w:author="Carsten Hein" w:date="2022-01-03T11:32:00Z"/>
              </w:rPr>
            </w:pPr>
            <w:ins w:id="6839" w:author="Carsten Hein" w:date="2022-01-03T11:32:00Z">
              <w:r w:rsidRPr="00E81B1B">
                <w:t>(dB)</w:t>
              </w:r>
            </w:ins>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0629A1">
            <w:pPr>
              <w:pStyle w:val="ReportTableText"/>
              <w:jc w:val="center"/>
              <w:rPr>
                <w:ins w:id="6840" w:author="Carsten Hein" w:date="2022-01-03T11:32:00Z"/>
              </w:rPr>
            </w:pPr>
            <w:ins w:id="6841" w:author="Carsten Hein" w:date="2022-01-03T11:32:00Z">
              <w:r w:rsidRPr="00E81B1B">
                <w:t xml:space="preserve">Mindestdicke der Betonplatte </w:t>
              </w:r>
            </w:ins>
          </w:p>
          <w:p w14:paraId="3488628E" w14:textId="77777777" w:rsidR="007B714A" w:rsidRPr="00E81B1B" w:rsidRDefault="007B714A" w:rsidP="000629A1">
            <w:pPr>
              <w:pStyle w:val="ReportTableText"/>
              <w:jc w:val="center"/>
              <w:rPr>
                <w:ins w:id="6842" w:author="Carsten Hein" w:date="2022-01-03T11:32:00Z"/>
              </w:rPr>
            </w:pPr>
            <w:ins w:id="6843" w:author="Carsten Hein" w:date="2022-01-03T11:32:00Z">
              <w:r w:rsidRPr="00E81B1B">
                <w:t>(cm)</w:t>
              </w:r>
            </w:ins>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0629A1">
            <w:pPr>
              <w:pStyle w:val="ReportTableText"/>
              <w:jc w:val="center"/>
              <w:rPr>
                <w:ins w:id="6844" w:author="Carsten Hein" w:date="2022-01-03T11:32:00Z"/>
              </w:rPr>
            </w:pPr>
            <w:ins w:id="6845" w:author="Carsten Hein" w:date="2022-01-03T11:32:00Z">
              <w:r w:rsidRPr="00E81B1B">
                <w:t>Bewertetes Rˈ</w:t>
              </w:r>
              <w:r w:rsidRPr="00E81B1B">
                <w:rPr>
                  <w:vertAlign w:val="subscript"/>
                </w:rPr>
                <w:t>w</w:t>
              </w:r>
              <w:r w:rsidRPr="00E81B1B">
                <w:t xml:space="preserve"> bei Mindestdicke der Betonplatte</w:t>
              </w:r>
            </w:ins>
          </w:p>
          <w:p w14:paraId="152E5265" w14:textId="77777777" w:rsidR="007B714A" w:rsidRPr="00E81B1B" w:rsidRDefault="007B714A" w:rsidP="000629A1">
            <w:pPr>
              <w:pStyle w:val="ReportTableText"/>
              <w:jc w:val="center"/>
              <w:rPr>
                <w:ins w:id="6846" w:author="Carsten Hein" w:date="2022-01-03T11:32:00Z"/>
              </w:rPr>
            </w:pPr>
            <w:ins w:id="6847" w:author="Carsten Hein" w:date="2022-01-03T11:32:00Z">
              <w:r w:rsidRPr="00E81B1B">
                <w:t>(K</w:t>
              </w:r>
              <w:r w:rsidRPr="00E81B1B">
                <w:rPr>
                  <w:vertAlign w:val="subscript"/>
                </w:rPr>
                <w:t>E</w:t>
              </w:r>
              <w:r w:rsidRPr="00E81B1B">
                <w:t xml:space="preserve"> = 0)</w:t>
              </w:r>
            </w:ins>
          </w:p>
          <w:p w14:paraId="2D1B972D" w14:textId="77777777" w:rsidR="007B714A" w:rsidRPr="00E81B1B" w:rsidRDefault="007B714A" w:rsidP="000629A1">
            <w:pPr>
              <w:pStyle w:val="ReportTableText"/>
              <w:jc w:val="center"/>
              <w:rPr>
                <w:ins w:id="6848" w:author="Carsten Hein" w:date="2022-01-03T11:32:00Z"/>
              </w:rPr>
            </w:pPr>
            <w:ins w:id="6849" w:author="Carsten Hein" w:date="2022-01-03T11:32:00Z">
              <w:r w:rsidRPr="00E81B1B">
                <w:t>(dB)</w:t>
              </w:r>
            </w:ins>
          </w:p>
        </w:tc>
      </w:tr>
      <w:tr w:rsidR="007B714A" w:rsidRPr="00E81B1B" w14:paraId="41D9740A" w14:textId="77777777" w:rsidTr="000629A1">
        <w:trPr>
          <w:ins w:id="6850" w:author="Carsten Hein" w:date="2022-01-03T11:32:00Z"/>
        </w:trPr>
        <w:tc>
          <w:tcPr>
            <w:tcW w:w="2673" w:type="dxa"/>
            <w:tcBorders>
              <w:top w:val="single" w:sz="8" w:space="0" w:color="auto"/>
              <w:left w:val="single" w:sz="8" w:space="0" w:color="auto"/>
            </w:tcBorders>
            <w:vAlign w:val="center"/>
          </w:tcPr>
          <w:p w14:paraId="4BD86AC1" w14:textId="77777777" w:rsidR="007B714A" w:rsidRPr="00E81B1B" w:rsidRDefault="007B714A" w:rsidP="000629A1">
            <w:pPr>
              <w:pStyle w:val="ReportTableText"/>
              <w:jc w:val="center"/>
              <w:rPr>
                <w:ins w:id="6851" w:author="Carsten Hein" w:date="2022-01-03T11:32:00Z"/>
              </w:rPr>
            </w:pPr>
            <w:ins w:id="6852" w:author="Carsten Hein" w:date="2022-01-03T11:32:00Z">
              <w:r w:rsidRPr="00E81B1B">
                <w:t>15</w:t>
              </w:r>
            </w:ins>
          </w:p>
        </w:tc>
        <w:tc>
          <w:tcPr>
            <w:tcW w:w="2408" w:type="dxa"/>
            <w:tcBorders>
              <w:top w:val="single" w:sz="8" w:space="0" w:color="auto"/>
              <w:right w:val="single" w:sz="8" w:space="0" w:color="auto"/>
            </w:tcBorders>
            <w:vAlign w:val="center"/>
          </w:tcPr>
          <w:p w14:paraId="48845C1C" w14:textId="77777777" w:rsidR="007B714A" w:rsidRPr="00E81B1B" w:rsidRDefault="007B714A" w:rsidP="000629A1">
            <w:pPr>
              <w:pStyle w:val="ReportTableText"/>
              <w:jc w:val="center"/>
              <w:rPr>
                <w:ins w:id="6853" w:author="Carsten Hein" w:date="2022-01-03T11:32:00Z"/>
              </w:rPr>
            </w:pPr>
            <w:ins w:id="6854" w:author="Carsten Hein" w:date="2022-01-03T11:32:00Z">
              <w:r w:rsidRPr="00E81B1B">
                <w:t>28.0</w:t>
              </w:r>
            </w:ins>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0629A1">
            <w:pPr>
              <w:pStyle w:val="ReportTableText"/>
              <w:jc w:val="center"/>
              <w:rPr>
                <w:ins w:id="6855" w:author="Carsten Hein" w:date="2022-01-03T11:32:00Z"/>
              </w:rPr>
            </w:pPr>
            <w:ins w:id="6856" w:author="Carsten Hein" w:date="2022-01-03T11:32:00Z">
              <w:r w:rsidRPr="00E81B1B">
                <w:t>70.2</w:t>
              </w:r>
            </w:ins>
          </w:p>
        </w:tc>
      </w:tr>
      <w:tr w:rsidR="007B714A" w:rsidRPr="00E81B1B" w14:paraId="61C6389F" w14:textId="77777777" w:rsidTr="000629A1">
        <w:trPr>
          <w:ins w:id="6857" w:author="Carsten Hein" w:date="2022-01-03T11:32:00Z"/>
        </w:trPr>
        <w:tc>
          <w:tcPr>
            <w:tcW w:w="2673" w:type="dxa"/>
            <w:tcBorders>
              <w:left w:val="single" w:sz="8" w:space="0" w:color="auto"/>
            </w:tcBorders>
            <w:vAlign w:val="center"/>
          </w:tcPr>
          <w:p w14:paraId="4E4589E9" w14:textId="77777777" w:rsidR="007B714A" w:rsidRPr="00E81B1B" w:rsidRDefault="007B714A" w:rsidP="000629A1">
            <w:pPr>
              <w:pStyle w:val="ReportTableText"/>
              <w:jc w:val="center"/>
              <w:rPr>
                <w:ins w:id="6858" w:author="Carsten Hein" w:date="2022-01-03T11:32:00Z"/>
              </w:rPr>
            </w:pPr>
            <w:ins w:id="6859" w:author="Carsten Hein" w:date="2022-01-03T11:32:00Z">
              <w:r w:rsidRPr="00E81B1B">
                <w:t>20</w:t>
              </w:r>
            </w:ins>
          </w:p>
        </w:tc>
        <w:tc>
          <w:tcPr>
            <w:tcW w:w="2408" w:type="dxa"/>
            <w:tcBorders>
              <w:right w:val="single" w:sz="8" w:space="0" w:color="auto"/>
            </w:tcBorders>
            <w:vAlign w:val="center"/>
          </w:tcPr>
          <w:p w14:paraId="5CC88729" w14:textId="77777777" w:rsidR="007B714A" w:rsidRPr="00E81B1B" w:rsidRDefault="007B714A" w:rsidP="000629A1">
            <w:pPr>
              <w:pStyle w:val="ReportTableText"/>
              <w:jc w:val="center"/>
              <w:rPr>
                <w:ins w:id="6860" w:author="Carsten Hein" w:date="2022-01-03T11:32:00Z"/>
              </w:rPr>
            </w:pPr>
            <w:ins w:id="6861" w:author="Carsten Hein" w:date="2022-01-03T11:32:00Z">
              <w:r w:rsidRPr="00E81B1B">
                <w:t>20.0</w:t>
              </w:r>
            </w:ins>
          </w:p>
        </w:tc>
        <w:tc>
          <w:tcPr>
            <w:tcW w:w="3969" w:type="dxa"/>
            <w:tcBorders>
              <w:left w:val="single" w:sz="8" w:space="0" w:color="auto"/>
              <w:right w:val="single" w:sz="8" w:space="0" w:color="auto"/>
            </w:tcBorders>
            <w:vAlign w:val="center"/>
          </w:tcPr>
          <w:p w14:paraId="13F60FBB" w14:textId="77777777" w:rsidR="007B714A" w:rsidRPr="00E81B1B" w:rsidRDefault="007B714A" w:rsidP="000629A1">
            <w:pPr>
              <w:pStyle w:val="ReportTableText"/>
              <w:jc w:val="center"/>
              <w:rPr>
                <w:ins w:id="6862" w:author="Carsten Hein" w:date="2022-01-03T11:32:00Z"/>
              </w:rPr>
            </w:pPr>
            <w:ins w:id="6863" w:author="Carsten Hein" w:date="2022-01-03T11:32:00Z">
              <w:r w:rsidRPr="00E81B1B">
                <w:t>65.8</w:t>
              </w:r>
            </w:ins>
          </w:p>
        </w:tc>
      </w:tr>
      <w:tr w:rsidR="007B714A" w:rsidRPr="00E81B1B" w14:paraId="0105F092" w14:textId="77777777" w:rsidTr="000629A1">
        <w:trPr>
          <w:ins w:id="6864" w:author="Carsten Hein" w:date="2022-01-03T11:32:00Z"/>
        </w:trPr>
        <w:tc>
          <w:tcPr>
            <w:tcW w:w="2673" w:type="dxa"/>
            <w:tcBorders>
              <w:left w:val="single" w:sz="8" w:space="0" w:color="auto"/>
            </w:tcBorders>
            <w:vAlign w:val="center"/>
          </w:tcPr>
          <w:p w14:paraId="0C7714BD" w14:textId="77777777" w:rsidR="007B714A" w:rsidRPr="00E81B1B" w:rsidRDefault="007B714A" w:rsidP="000629A1">
            <w:pPr>
              <w:pStyle w:val="ReportTableText"/>
              <w:jc w:val="center"/>
              <w:rPr>
                <w:ins w:id="6865" w:author="Carsten Hein" w:date="2022-01-03T11:32:00Z"/>
              </w:rPr>
            </w:pPr>
            <w:ins w:id="6866" w:author="Carsten Hein" w:date="2022-01-03T11:32:00Z">
              <w:r w:rsidRPr="00E81B1B">
                <w:t>21</w:t>
              </w:r>
            </w:ins>
          </w:p>
        </w:tc>
        <w:tc>
          <w:tcPr>
            <w:tcW w:w="2408" w:type="dxa"/>
            <w:tcBorders>
              <w:right w:val="single" w:sz="8" w:space="0" w:color="auto"/>
            </w:tcBorders>
            <w:vAlign w:val="center"/>
          </w:tcPr>
          <w:p w14:paraId="4F635C7E" w14:textId="77777777" w:rsidR="007B714A" w:rsidRPr="00E81B1B" w:rsidRDefault="007B714A" w:rsidP="000629A1">
            <w:pPr>
              <w:pStyle w:val="ReportTableText"/>
              <w:jc w:val="center"/>
              <w:rPr>
                <w:ins w:id="6867" w:author="Carsten Hein" w:date="2022-01-03T11:32:00Z"/>
              </w:rPr>
            </w:pPr>
            <w:ins w:id="6868" w:author="Carsten Hein" w:date="2022-01-03T11:32:00Z">
              <w:r w:rsidRPr="00E81B1B">
                <w:t>18.9</w:t>
              </w:r>
            </w:ins>
          </w:p>
        </w:tc>
        <w:tc>
          <w:tcPr>
            <w:tcW w:w="3969" w:type="dxa"/>
            <w:tcBorders>
              <w:left w:val="single" w:sz="8" w:space="0" w:color="auto"/>
              <w:right w:val="single" w:sz="8" w:space="0" w:color="auto"/>
            </w:tcBorders>
            <w:vAlign w:val="center"/>
          </w:tcPr>
          <w:p w14:paraId="31E032B4" w14:textId="77777777" w:rsidR="007B714A" w:rsidRPr="00E81B1B" w:rsidRDefault="007B714A" w:rsidP="000629A1">
            <w:pPr>
              <w:pStyle w:val="ReportTableText"/>
              <w:jc w:val="center"/>
              <w:rPr>
                <w:ins w:id="6869" w:author="Carsten Hein" w:date="2022-01-03T11:32:00Z"/>
              </w:rPr>
            </w:pPr>
            <w:ins w:id="6870" w:author="Carsten Hein" w:date="2022-01-03T11:32:00Z">
              <w:r w:rsidRPr="00E81B1B">
                <w:t>64.9</w:t>
              </w:r>
            </w:ins>
          </w:p>
        </w:tc>
      </w:tr>
      <w:tr w:rsidR="007B714A" w:rsidRPr="00E81B1B" w14:paraId="4D8467B8" w14:textId="77777777" w:rsidTr="000629A1">
        <w:trPr>
          <w:ins w:id="6871" w:author="Carsten Hein" w:date="2022-01-03T11:32:00Z"/>
        </w:trPr>
        <w:tc>
          <w:tcPr>
            <w:tcW w:w="2673" w:type="dxa"/>
            <w:tcBorders>
              <w:left w:val="single" w:sz="8" w:space="0" w:color="auto"/>
            </w:tcBorders>
            <w:vAlign w:val="center"/>
          </w:tcPr>
          <w:p w14:paraId="5BEAC7F6" w14:textId="77777777" w:rsidR="007B714A" w:rsidRPr="00E81B1B" w:rsidRDefault="007B714A" w:rsidP="000629A1">
            <w:pPr>
              <w:pStyle w:val="ReportTableText"/>
              <w:jc w:val="center"/>
              <w:rPr>
                <w:ins w:id="6872" w:author="Carsten Hein" w:date="2022-01-03T11:32:00Z"/>
              </w:rPr>
            </w:pPr>
            <w:ins w:id="6873" w:author="Carsten Hein" w:date="2022-01-03T11:32:00Z">
              <w:r w:rsidRPr="00E81B1B">
                <w:t>22</w:t>
              </w:r>
            </w:ins>
          </w:p>
        </w:tc>
        <w:tc>
          <w:tcPr>
            <w:tcW w:w="2408" w:type="dxa"/>
            <w:tcBorders>
              <w:right w:val="single" w:sz="8" w:space="0" w:color="auto"/>
            </w:tcBorders>
            <w:vAlign w:val="center"/>
          </w:tcPr>
          <w:p w14:paraId="590607AD" w14:textId="77777777" w:rsidR="007B714A" w:rsidRPr="00E81B1B" w:rsidRDefault="007B714A" w:rsidP="000629A1">
            <w:pPr>
              <w:pStyle w:val="ReportTableText"/>
              <w:jc w:val="center"/>
              <w:rPr>
                <w:ins w:id="6874" w:author="Carsten Hein" w:date="2022-01-03T11:32:00Z"/>
              </w:rPr>
            </w:pPr>
            <w:ins w:id="6875" w:author="Carsten Hein" w:date="2022-01-03T11:32:00Z">
              <w:r w:rsidRPr="00E81B1B">
                <w:t>17.7</w:t>
              </w:r>
            </w:ins>
          </w:p>
        </w:tc>
        <w:tc>
          <w:tcPr>
            <w:tcW w:w="3969" w:type="dxa"/>
            <w:tcBorders>
              <w:left w:val="single" w:sz="8" w:space="0" w:color="auto"/>
              <w:right w:val="single" w:sz="8" w:space="0" w:color="auto"/>
            </w:tcBorders>
            <w:vAlign w:val="center"/>
          </w:tcPr>
          <w:p w14:paraId="57615EF3" w14:textId="77777777" w:rsidR="007B714A" w:rsidRPr="00E81B1B" w:rsidRDefault="007B714A" w:rsidP="000629A1">
            <w:pPr>
              <w:pStyle w:val="ReportTableText"/>
              <w:jc w:val="center"/>
              <w:rPr>
                <w:ins w:id="6876" w:author="Carsten Hein" w:date="2022-01-03T11:32:00Z"/>
              </w:rPr>
            </w:pPr>
            <w:ins w:id="6877" w:author="Carsten Hein" w:date="2022-01-03T11:32:00Z">
              <w:r w:rsidRPr="00E81B1B">
                <w:t>64.0</w:t>
              </w:r>
            </w:ins>
          </w:p>
        </w:tc>
      </w:tr>
      <w:tr w:rsidR="007B714A" w:rsidRPr="00E81B1B" w14:paraId="7EC8F753" w14:textId="77777777" w:rsidTr="000629A1">
        <w:trPr>
          <w:ins w:id="6878" w:author="Carsten Hein" w:date="2022-01-03T11:32:00Z"/>
        </w:trPr>
        <w:tc>
          <w:tcPr>
            <w:tcW w:w="2673" w:type="dxa"/>
            <w:tcBorders>
              <w:left w:val="single" w:sz="8" w:space="0" w:color="auto"/>
            </w:tcBorders>
            <w:vAlign w:val="center"/>
          </w:tcPr>
          <w:p w14:paraId="6B8BD6B5" w14:textId="77777777" w:rsidR="007B714A" w:rsidRPr="00E81B1B" w:rsidRDefault="007B714A" w:rsidP="000629A1">
            <w:pPr>
              <w:pStyle w:val="ReportTableText"/>
              <w:jc w:val="center"/>
              <w:rPr>
                <w:ins w:id="6879" w:author="Carsten Hein" w:date="2022-01-03T11:32:00Z"/>
              </w:rPr>
            </w:pPr>
            <w:ins w:id="6880" w:author="Carsten Hein" w:date="2022-01-03T11:32:00Z">
              <w:r w:rsidRPr="00E81B1B">
                <w:t>23</w:t>
              </w:r>
            </w:ins>
          </w:p>
        </w:tc>
        <w:tc>
          <w:tcPr>
            <w:tcW w:w="2408" w:type="dxa"/>
            <w:tcBorders>
              <w:right w:val="single" w:sz="8" w:space="0" w:color="auto"/>
            </w:tcBorders>
            <w:vAlign w:val="center"/>
          </w:tcPr>
          <w:p w14:paraId="6EB8C7ED" w14:textId="77777777" w:rsidR="007B714A" w:rsidRPr="00E81B1B" w:rsidRDefault="007B714A" w:rsidP="000629A1">
            <w:pPr>
              <w:pStyle w:val="ReportTableText"/>
              <w:jc w:val="center"/>
              <w:rPr>
                <w:ins w:id="6881" w:author="Carsten Hein" w:date="2022-01-03T11:32:00Z"/>
              </w:rPr>
            </w:pPr>
            <w:ins w:id="6882" w:author="Carsten Hein" w:date="2022-01-03T11:32:00Z">
              <w:r w:rsidRPr="00E81B1B">
                <w:t>16.6</w:t>
              </w:r>
            </w:ins>
          </w:p>
        </w:tc>
        <w:tc>
          <w:tcPr>
            <w:tcW w:w="3969" w:type="dxa"/>
            <w:tcBorders>
              <w:left w:val="single" w:sz="8" w:space="0" w:color="auto"/>
              <w:right w:val="single" w:sz="8" w:space="0" w:color="auto"/>
            </w:tcBorders>
            <w:vAlign w:val="center"/>
          </w:tcPr>
          <w:p w14:paraId="41DAB7C6" w14:textId="77777777" w:rsidR="007B714A" w:rsidRPr="00E81B1B" w:rsidRDefault="007B714A" w:rsidP="000629A1">
            <w:pPr>
              <w:pStyle w:val="ReportTableText"/>
              <w:jc w:val="center"/>
              <w:rPr>
                <w:ins w:id="6883" w:author="Carsten Hein" w:date="2022-01-03T11:32:00Z"/>
              </w:rPr>
            </w:pPr>
            <w:ins w:id="6884" w:author="Carsten Hein" w:date="2022-01-03T11:32:00Z">
              <w:r w:rsidRPr="00E81B1B">
                <w:t>63.1</w:t>
              </w:r>
            </w:ins>
          </w:p>
        </w:tc>
      </w:tr>
      <w:tr w:rsidR="007B714A" w:rsidRPr="00E81B1B" w14:paraId="31B611FC" w14:textId="77777777" w:rsidTr="000629A1">
        <w:trPr>
          <w:ins w:id="6885" w:author="Carsten Hein" w:date="2022-01-03T11:32:00Z"/>
        </w:trPr>
        <w:tc>
          <w:tcPr>
            <w:tcW w:w="2673" w:type="dxa"/>
            <w:tcBorders>
              <w:left w:val="single" w:sz="8" w:space="0" w:color="auto"/>
            </w:tcBorders>
            <w:vAlign w:val="center"/>
          </w:tcPr>
          <w:p w14:paraId="7EC52788" w14:textId="77777777" w:rsidR="007B714A" w:rsidRPr="00E81B1B" w:rsidRDefault="007B714A" w:rsidP="000629A1">
            <w:pPr>
              <w:pStyle w:val="ReportTableText"/>
              <w:jc w:val="center"/>
              <w:rPr>
                <w:ins w:id="6886" w:author="Carsten Hein" w:date="2022-01-03T11:32:00Z"/>
              </w:rPr>
            </w:pPr>
            <w:ins w:id="6887" w:author="Carsten Hein" w:date="2022-01-03T11:32:00Z">
              <w:r w:rsidRPr="00E81B1B">
                <w:t>24</w:t>
              </w:r>
            </w:ins>
          </w:p>
        </w:tc>
        <w:tc>
          <w:tcPr>
            <w:tcW w:w="2408" w:type="dxa"/>
            <w:tcBorders>
              <w:right w:val="single" w:sz="8" w:space="0" w:color="auto"/>
            </w:tcBorders>
            <w:vAlign w:val="center"/>
          </w:tcPr>
          <w:p w14:paraId="6C8A7A53" w14:textId="77777777" w:rsidR="007B714A" w:rsidRPr="00E81B1B" w:rsidRDefault="007B714A" w:rsidP="000629A1">
            <w:pPr>
              <w:pStyle w:val="ReportTableText"/>
              <w:jc w:val="center"/>
              <w:rPr>
                <w:ins w:id="6888" w:author="Carsten Hein" w:date="2022-01-03T11:32:00Z"/>
              </w:rPr>
            </w:pPr>
            <w:ins w:id="6889" w:author="Carsten Hein" w:date="2022-01-03T11:32:00Z">
              <w:r w:rsidRPr="00E81B1B">
                <w:t>15.5</w:t>
              </w:r>
            </w:ins>
          </w:p>
        </w:tc>
        <w:tc>
          <w:tcPr>
            <w:tcW w:w="3969" w:type="dxa"/>
            <w:tcBorders>
              <w:left w:val="single" w:sz="8" w:space="0" w:color="auto"/>
              <w:right w:val="single" w:sz="8" w:space="0" w:color="auto"/>
            </w:tcBorders>
            <w:vAlign w:val="center"/>
          </w:tcPr>
          <w:p w14:paraId="1783ADFA" w14:textId="77777777" w:rsidR="007B714A" w:rsidRPr="00E81B1B" w:rsidRDefault="007B714A" w:rsidP="000629A1">
            <w:pPr>
              <w:pStyle w:val="ReportTableText"/>
              <w:jc w:val="center"/>
              <w:rPr>
                <w:ins w:id="6890" w:author="Carsten Hein" w:date="2022-01-03T11:32:00Z"/>
              </w:rPr>
            </w:pPr>
            <w:ins w:id="6891" w:author="Carsten Hein" w:date="2022-01-03T11:32:00Z">
              <w:r w:rsidRPr="00E81B1B">
                <w:t>62.3</w:t>
              </w:r>
            </w:ins>
          </w:p>
        </w:tc>
      </w:tr>
      <w:tr w:rsidR="007B714A" w:rsidRPr="00E81B1B" w14:paraId="33E57812" w14:textId="77777777" w:rsidTr="000629A1">
        <w:trPr>
          <w:ins w:id="6892" w:author="Carsten Hein" w:date="2022-01-03T11:32:00Z"/>
        </w:trPr>
        <w:tc>
          <w:tcPr>
            <w:tcW w:w="2673" w:type="dxa"/>
            <w:tcBorders>
              <w:left w:val="single" w:sz="8" w:space="0" w:color="auto"/>
            </w:tcBorders>
            <w:vAlign w:val="center"/>
          </w:tcPr>
          <w:p w14:paraId="30DCB2EF" w14:textId="77777777" w:rsidR="007B714A" w:rsidRPr="00E81B1B" w:rsidRDefault="007B714A" w:rsidP="000629A1">
            <w:pPr>
              <w:pStyle w:val="ReportTableText"/>
              <w:jc w:val="center"/>
              <w:rPr>
                <w:ins w:id="6893" w:author="Carsten Hein" w:date="2022-01-03T11:32:00Z"/>
              </w:rPr>
            </w:pPr>
            <w:ins w:id="6894" w:author="Carsten Hein" w:date="2022-01-03T11:32:00Z">
              <w:r w:rsidRPr="00E81B1B">
                <w:t>25</w:t>
              </w:r>
            </w:ins>
          </w:p>
        </w:tc>
        <w:tc>
          <w:tcPr>
            <w:tcW w:w="2408" w:type="dxa"/>
            <w:tcBorders>
              <w:right w:val="single" w:sz="8" w:space="0" w:color="auto"/>
            </w:tcBorders>
            <w:vAlign w:val="center"/>
          </w:tcPr>
          <w:p w14:paraId="1DC9521E" w14:textId="77777777" w:rsidR="007B714A" w:rsidRPr="00E81B1B" w:rsidRDefault="007B714A" w:rsidP="000629A1">
            <w:pPr>
              <w:pStyle w:val="ReportTableText"/>
              <w:jc w:val="center"/>
              <w:rPr>
                <w:ins w:id="6895" w:author="Carsten Hein" w:date="2022-01-03T11:32:00Z"/>
              </w:rPr>
            </w:pPr>
            <w:ins w:id="6896" w:author="Carsten Hein" w:date="2022-01-03T11:32:00Z">
              <w:r w:rsidRPr="00E81B1B">
                <w:t>14.5</w:t>
              </w:r>
            </w:ins>
          </w:p>
        </w:tc>
        <w:tc>
          <w:tcPr>
            <w:tcW w:w="3969" w:type="dxa"/>
            <w:tcBorders>
              <w:left w:val="single" w:sz="8" w:space="0" w:color="auto"/>
              <w:right w:val="single" w:sz="8" w:space="0" w:color="auto"/>
            </w:tcBorders>
            <w:vAlign w:val="center"/>
          </w:tcPr>
          <w:p w14:paraId="4F6013D3" w14:textId="77777777" w:rsidR="007B714A" w:rsidRPr="00E81B1B" w:rsidRDefault="007B714A" w:rsidP="000629A1">
            <w:pPr>
              <w:pStyle w:val="ReportTableText"/>
              <w:jc w:val="center"/>
              <w:rPr>
                <w:ins w:id="6897" w:author="Carsten Hein" w:date="2022-01-03T11:32:00Z"/>
              </w:rPr>
            </w:pPr>
            <w:ins w:id="6898" w:author="Carsten Hein" w:date="2022-01-03T11:32:00Z">
              <w:r w:rsidRPr="00E81B1B">
                <w:t>61.4</w:t>
              </w:r>
            </w:ins>
          </w:p>
        </w:tc>
      </w:tr>
      <w:tr w:rsidR="007B714A" w:rsidRPr="00E81B1B" w14:paraId="44D6E798" w14:textId="77777777" w:rsidTr="000629A1">
        <w:trPr>
          <w:ins w:id="6899" w:author="Carsten Hein" w:date="2022-01-03T11:32:00Z"/>
        </w:trPr>
        <w:tc>
          <w:tcPr>
            <w:tcW w:w="2673" w:type="dxa"/>
            <w:tcBorders>
              <w:left w:val="single" w:sz="8" w:space="0" w:color="auto"/>
            </w:tcBorders>
            <w:vAlign w:val="center"/>
          </w:tcPr>
          <w:p w14:paraId="053C0C08" w14:textId="77777777" w:rsidR="007B714A" w:rsidRPr="00E81B1B" w:rsidRDefault="007B714A" w:rsidP="000629A1">
            <w:pPr>
              <w:pStyle w:val="ReportTableText"/>
              <w:jc w:val="center"/>
              <w:rPr>
                <w:ins w:id="6900" w:author="Carsten Hein" w:date="2022-01-03T11:32:00Z"/>
              </w:rPr>
            </w:pPr>
            <w:ins w:id="6901" w:author="Carsten Hein" w:date="2022-01-03T11:32:00Z">
              <w:r w:rsidRPr="00E81B1B">
                <w:t>26</w:t>
              </w:r>
            </w:ins>
          </w:p>
        </w:tc>
        <w:tc>
          <w:tcPr>
            <w:tcW w:w="2408" w:type="dxa"/>
            <w:tcBorders>
              <w:right w:val="single" w:sz="8" w:space="0" w:color="auto"/>
            </w:tcBorders>
            <w:vAlign w:val="center"/>
          </w:tcPr>
          <w:p w14:paraId="6BA638F0" w14:textId="77777777" w:rsidR="007B714A" w:rsidRPr="00E81B1B" w:rsidRDefault="007B714A" w:rsidP="000629A1">
            <w:pPr>
              <w:pStyle w:val="ReportTableText"/>
              <w:jc w:val="center"/>
              <w:rPr>
                <w:ins w:id="6902" w:author="Carsten Hein" w:date="2022-01-03T11:32:00Z"/>
              </w:rPr>
            </w:pPr>
            <w:ins w:id="6903" w:author="Carsten Hein" w:date="2022-01-03T11:32:00Z">
              <w:r w:rsidRPr="00E81B1B">
                <w:t>13.6</w:t>
              </w:r>
            </w:ins>
          </w:p>
        </w:tc>
        <w:tc>
          <w:tcPr>
            <w:tcW w:w="3969" w:type="dxa"/>
            <w:tcBorders>
              <w:left w:val="single" w:sz="8" w:space="0" w:color="auto"/>
              <w:right w:val="single" w:sz="8" w:space="0" w:color="auto"/>
            </w:tcBorders>
            <w:vAlign w:val="center"/>
          </w:tcPr>
          <w:p w14:paraId="62E34B91" w14:textId="77777777" w:rsidR="007B714A" w:rsidRPr="00E81B1B" w:rsidRDefault="007B714A" w:rsidP="000629A1">
            <w:pPr>
              <w:pStyle w:val="ReportTableText"/>
              <w:jc w:val="center"/>
              <w:rPr>
                <w:ins w:id="6904" w:author="Carsten Hein" w:date="2022-01-03T11:32:00Z"/>
              </w:rPr>
            </w:pPr>
            <w:ins w:id="6905" w:author="Carsten Hein" w:date="2022-01-03T11:32:00Z">
              <w:r w:rsidRPr="00E81B1B">
                <w:t>60.5</w:t>
              </w:r>
            </w:ins>
          </w:p>
        </w:tc>
      </w:tr>
      <w:tr w:rsidR="007B714A" w:rsidRPr="00E81B1B" w14:paraId="45B2905B" w14:textId="77777777" w:rsidTr="000629A1">
        <w:trPr>
          <w:ins w:id="6906" w:author="Carsten Hein" w:date="2022-01-03T11:32:00Z"/>
        </w:trPr>
        <w:tc>
          <w:tcPr>
            <w:tcW w:w="2673" w:type="dxa"/>
            <w:tcBorders>
              <w:left w:val="single" w:sz="8" w:space="0" w:color="auto"/>
            </w:tcBorders>
            <w:vAlign w:val="center"/>
          </w:tcPr>
          <w:p w14:paraId="037F9DF8" w14:textId="77777777" w:rsidR="007B714A" w:rsidRPr="00E81B1B" w:rsidRDefault="007B714A" w:rsidP="000629A1">
            <w:pPr>
              <w:pStyle w:val="ReportTableText"/>
              <w:jc w:val="center"/>
              <w:rPr>
                <w:ins w:id="6907" w:author="Carsten Hein" w:date="2022-01-03T11:32:00Z"/>
              </w:rPr>
            </w:pPr>
            <w:ins w:id="6908" w:author="Carsten Hein" w:date="2022-01-03T11:32:00Z">
              <w:r w:rsidRPr="00E81B1B">
                <w:t>27</w:t>
              </w:r>
            </w:ins>
          </w:p>
        </w:tc>
        <w:tc>
          <w:tcPr>
            <w:tcW w:w="2408" w:type="dxa"/>
            <w:tcBorders>
              <w:right w:val="single" w:sz="8" w:space="0" w:color="auto"/>
            </w:tcBorders>
            <w:vAlign w:val="center"/>
          </w:tcPr>
          <w:p w14:paraId="51DBEE36" w14:textId="77777777" w:rsidR="007B714A" w:rsidRPr="00E81B1B" w:rsidRDefault="007B714A" w:rsidP="000629A1">
            <w:pPr>
              <w:pStyle w:val="ReportTableText"/>
              <w:jc w:val="center"/>
              <w:rPr>
                <w:ins w:id="6909" w:author="Carsten Hein" w:date="2022-01-03T11:32:00Z"/>
              </w:rPr>
            </w:pPr>
            <w:ins w:id="6910" w:author="Carsten Hein" w:date="2022-01-03T11:32:00Z">
              <w:r w:rsidRPr="00E81B1B">
                <w:t>12.7</w:t>
              </w:r>
            </w:ins>
          </w:p>
        </w:tc>
        <w:tc>
          <w:tcPr>
            <w:tcW w:w="3969" w:type="dxa"/>
            <w:tcBorders>
              <w:left w:val="single" w:sz="8" w:space="0" w:color="auto"/>
              <w:right w:val="single" w:sz="8" w:space="0" w:color="auto"/>
            </w:tcBorders>
            <w:vAlign w:val="center"/>
          </w:tcPr>
          <w:p w14:paraId="7D4E7384" w14:textId="77777777" w:rsidR="007B714A" w:rsidRPr="00E81B1B" w:rsidRDefault="007B714A" w:rsidP="000629A1">
            <w:pPr>
              <w:pStyle w:val="ReportTableText"/>
              <w:jc w:val="center"/>
              <w:rPr>
                <w:ins w:id="6911" w:author="Carsten Hein" w:date="2022-01-03T11:32:00Z"/>
              </w:rPr>
            </w:pPr>
            <w:ins w:id="6912" w:author="Carsten Hein" w:date="2022-01-03T11:32:00Z">
              <w:r w:rsidRPr="00E81B1B">
                <w:t>59.6</w:t>
              </w:r>
            </w:ins>
          </w:p>
        </w:tc>
      </w:tr>
      <w:tr w:rsidR="007B714A" w:rsidRPr="00E81B1B" w14:paraId="0513CC35" w14:textId="77777777" w:rsidTr="000629A1">
        <w:trPr>
          <w:ins w:id="6913" w:author="Carsten Hein" w:date="2022-01-03T11:32:00Z"/>
        </w:trPr>
        <w:tc>
          <w:tcPr>
            <w:tcW w:w="2673" w:type="dxa"/>
            <w:tcBorders>
              <w:left w:val="single" w:sz="8" w:space="0" w:color="auto"/>
            </w:tcBorders>
            <w:vAlign w:val="center"/>
          </w:tcPr>
          <w:p w14:paraId="6E58C135" w14:textId="77777777" w:rsidR="007B714A" w:rsidRPr="00E81B1B" w:rsidRDefault="007B714A" w:rsidP="000629A1">
            <w:pPr>
              <w:pStyle w:val="ReportTableText"/>
              <w:jc w:val="center"/>
              <w:rPr>
                <w:ins w:id="6914" w:author="Carsten Hein" w:date="2022-01-03T11:32:00Z"/>
              </w:rPr>
            </w:pPr>
            <w:ins w:id="6915" w:author="Carsten Hein" w:date="2022-01-03T11:32:00Z">
              <w:r w:rsidRPr="00E81B1B">
                <w:t>28</w:t>
              </w:r>
            </w:ins>
          </w:p>
        </w:tc>
        <w:tc>
          <w:tcPr>
            <w:tcW w:w="2408" w:type="dxa"/>
            <w:tcBorders>
              <w:right w:val="single" w:sz="8" w:space="0" w:color="auto"/>
            </w:tcBorders>
            <w:vAlign w:val="center"/>
          </w:tcPr>
          <w:p w14:paraId="5DF8F966" w14:textId="77777777" w:rsidR="007B714A" w:rsidRPr="00E81B1B" w:rsidRDefault="007B714A" w:rsidP="000629A1">
            <w:pPr>
              <w:pStyle w:val="ReportTableText"/>
              <w:jc w:val="center"/>
              <w:rPr>
                <w:ins w:id="6916" w:author="Carsten Hein" w:date="2022-01-03T11:32:00Z"/>
              </w:rPr>
            </w:pPr>
            <w:ins w:id="6917" w:author="Carsten Hein" w:date="2022-01-03T11:32:00Z">
              <w:r w:rsidRPr="00E81B1B">
                <w:t>11.9</w:t>
              </w:r>
            </w:ins>
          </w:p>
        </w:tc>
        <w:tc>
          <w:tcPr>
            <w:tcW w:w="3969" w:type="dxa"/>
            <w:tcBorders>
              <w:left w:val="single" w:sz="8" w:space="0" w:color="auto"/>
              <w:right w:val="single" w:sz="8" w:space="0" w:color="auto"/>
            </w:tcBorders>
            <w:vAlign w:val="center"/>
          </w:tcPr>
          <w:p w14:paraId="3384B4AB" w14:textId="77777777" w:rsidR="007B714A" w:rsidRPr="00E81B1B" w:rsidRDefault="007B714A" w:rsidP="000629A1">
            <w:pPr>
              <w:pStyle w:val="ReportTableText"/>
              <w:jc w:val="center"/>
              <w:rPr>
                <w:ins w:id="6918" w:author="Carsten Hein" w:date="2022-01-03T11:32:00Z"/>
              </w:rPr>
            </w:pPr>
            <w:ins w:id="6919" w:author="Carsten Hein" w:date="2022-01-03T11:32:00Z">
              <w:r w:rsidRPr="00E81B1B">
                <w:t>58.7</w:t>
              </w:r>
            </w:ins>
          </w:p>
        </w:tc>
      </w:tr>
      <w:tr w:rsidR="007B714A" w:rsidRPr="00E81B1B" w14:paraId="6AB31C14" w14:textId="77777777" w:rsidTr="000629A1">
        <w:trPr>
          <w:ins w:id="6920" w:author="Carsten Hein" w:date="2022-01-03T11:32:00Z"/>
        </w:trPr>
        <w:tc>
          <w:tcPr>
            <w:tcW w:w="2673" w:type="dxa"/>
            <w:tcBorders>
              <w:left w:val="single" w:sz="8" w:space="0" w:color="auto"/>
            </w:tcBorders>
            <w:vAlign w:val="center"/>
          </w:tcPr>
          <w:p w14:paraId="638DB6B0" w14:textId="77777777" w:rsidR="007B714A" w:rsidRPr="00E81B1B" w:rsidRDefault="007B714A" w:rsidP="000629A1">
            <w:pPr>
              <w:pStyle w:val="ReportTableText"/>
              <w:jc w:val="center"/>
              <w:rPr>
                <w:ins w:id="6921" w:author="Carsten Hein" w:date="2022-01-03T11:32:00Z"/>
              </w:rPr>
            </w:pPr>
            <w:ins w:id="6922" w:author="Carsten Hein" w:date="2022-01-03T11:32:00Z">
              <w:r w:rsidRPr="00E81B1B">
                <w:t>29</w:t>
              </w:r>
            </w:ins>
          </w:p>
        </w:tc>
        <w:tc>
          <w:tcPr>
            <w:tcW w:w="2408" w:type="dxa"/>
            <w:tcBorders>
              <w:right w:val="single" w:sz="8" w:space="0" w:color="auto"/>
            </w:tcBorders>
            <w:vAlign w:val="center"/>
          </w:tcPr>
          <w:p w14:paraId="4EA668EF" w14:textId="77777777" w:rsidR="007B714A" w:rsidRPr="00E81B1B" w:rsidRDefault="007B714A" w:rsidP="000629A1">
            <w:pPr>
              <w:pStyle w:val="ReportTableText"/>
              <w:jc w:val="center"/>
              <w:rPr>
                <w:ins w:id="6923" w:author="Carsten Hein" w:date="2022-01-03T11:32:00Z"/>
              </w:rPr>
            </w:pPr>
            <w:ins w:id="6924" w:author="Carsten Hein" w:date="2022-01-03T11:32:00Z">
              <w:r w:rsidRPr="00E81B1B">
                <w:t>11.2</w:t>
              </w:r>
            </w:ins>
          </w:p>
        </w:tc>
        <w:tc>
          <w:tcPr>
            <w:tcW w:w="3969" w:type="dxa"/>
            <w:tcBorders>
              <w:left w:val="single" w:sz="8" w:space="0" w:color="auto"/>
              <w:right w:val="single" w:sz="8" w:space="0" w:color="auto"/>
            </w:tcBorders>
            <w:vAlign w:val="center"/>
          </w:tcPr>
          <w:p w14:paraId="61148159" w14:textId="77777777" w:rsidR="007B714A" w:rsidRPr="00E81B1B" w:rsidRDefault="007B714A" w:rsidP="000629A1">
            <w:pPr>
              <w:pStyle w:val="ReportTableText"/>
              <w:jc w:val="center"/>
              <w:rPr>
                <w:ins w:id="6925" w:author="Carsten Hein" w:date="2022-01-03T11:32:00Z"/>
              </w:rPr>
            </w:pPr>
            <w:ins w:id="6926" w:author="Carsten Hein" w:date="2022-01-03T11:32:00Z">
              <w:r w:rsidRPr="00E81B1B">
                <w:t>57.8</w:t>
              </w:r>
            </w:ins>
          </w:p>
        </w:tc>
      </w:tr>
      <w:tr w:rsidR="007B714A" w:rsidRPr="00E81B1B" w14:paraId="49562E0D" w14:textId="77777777" w:rsidTr="000629A1">
        <w:trPr>
          <w:ins w:id="6927" w:author="Carsten Hein" w:date="2022-01-03T11:32:00Z"/>
        </w:trPr>
        <w:tc>
          <w:tcPr>
            <w:tcW w:w="2673" w:type="dxa"/>
            <w:tcBorders>
              <w:left w:val="single" w:sz="8" w:space="0" w:color="auto"/>
            </w:tcBorders>
            <w:vAlign w:val="center"/>
          </w:tcPr>
          <w:p w14:paraId="744928EB" w14:textId="77777777" w:rsidR="007B714A" w:rsidRPr="00E81B1B" w:rsidRDefault="007B714A" w:rsidP="000629A1">
            <w:pPr>
              <w:pStyle w:val="ReportTableText"/>
              <w:jc w:val="center"/>
              <w:rPr>
                <w:ins w:id="6928" w:author="Carsten Hein" w:date="2022-01-03T11:32:00Z"/>
              </w:rPr>
            </w:pPr>
            <w:ins w:id="6929" w:author="Carsten Hein" w:date="2022-01-03T11:32:00Z">
              <w:r w:rsidRPr="00E81B1B">
                <w:t>30</w:t>
              </w:r>
            </w:ins>
          </w:p>
        </w:tc>
        <w:tc>
          <w:tcPr>
            <w:tcW w:w="2408" w:type="dxa"/>
            <w:tcBorders>
              <w:right w:val="single" w:sz="8" w:space="0" w:color="auto"/>
            </w:tcBorders>
            <w:vAlign w:val="center"/>
          </w:tcPr>
          <w:p w14:paraId="35B3B0AA" w14:textId="77777777" w:rsidR="007B714A" w:rsidRPr="00E81B1B" w:rsidRDefault="007B714A" w:rsidP="000629A1">
            <w:pPr>
              <w:pStyle w:val="ReportTableText"/>
              <w:jc w:val="center"/>
              <w:rPr>
                <w:ins w:id="6930" w:author="Carsten Hein" w:date="2022-01-03T11:32:00Z"/>
              </w:rPr>
            </w:pPr>
            <w:ins w:id="6931" w:author="Carsten Hein" w:date="2022-01-03T11:32:00Z">
              <w:r w:rsidRPr="00E81B1B">
                <w:t>10.5</w:t>
              </w:r>
            </w:ins>
          </w:p>
        </w:tc>
        <w:tc>
          <w:tcPr>
            <w:tcW w:w="3969" w:type="dxa"/>
            <w:tcBorders>
              <w:left w:val="single" w:sz="8" w:space="0" w:color="auto"/>
              <w:right w:val="single" w:sz="8" w:space="0" w:color="auto"/>
            </w:tcBorders>
            <w:vAlign w:val="center"/>
          </w:tcPr>
          <w:p w14:paraId="498D35CF" w14:textId="77777777" w:rsidR="007B714A" w:rsidRPr="00E81B1B" w:rsidRDefault="007B714A" w:rsidP="000629A1">
            <w:pPr>
              <w:pStyle w:val="ReportTableText"/>
              <w:jc w:val="center"/>
              <w:rPr>
                <w:ins w:id="6932" w:author="Carsten Hein" w:date="2022-01-03T11:32:00Z"/>
              </w:rPr>
            </w:pPr>
            <w:ins w:id="6933" w:author="Carsten Hein" w:date="2022-01-03T11:32:00Z">
              <w:r w:rsidRPr="00E81B1B">
                <w:t>57.0</w:t>
              </w:r>
            </w:ins>
          </w:p>
        </w:tc>
      </w:tr>
      <w:tr w:rsidR="007B714A" w:rsidRPr="00E81B1B" w14:paraId="7445CEDC" w14:textId="77777777" w:rsidTr="000629A1">
        <w:trPr>
          <w:ins w:id="6934" w:author="Carsten Hein" w:date="2022-01-03T11:32:00Z"/>
        </w:trPr>
        <w:tc>
          <w:tcPr>
            <w:tcW w:w="2673" w:type="dxa"/>
            <w:tcBorders>
              <w:left w:val="single" w:sz="8" w:space="0" w:color="auto"/>
            </w:tcBorders>
            <w:vAlign w:val="center"/>
          </w:tcPr>
          <w:p w14:paraId="0A317920" w14:textId="77777777" w:rsidR="007B714A" w:rsidRPr="00E81B1B" w:rsidRDefault="007B714A" w:rsidP="000629A1">
            <w:pPr>
              <w:pStyle w:val="ReportTableText"/>
              <w:jc w:val="center"/>
              <w:rPr>
                <w:ins w:id="6935" w:author="Carsten Hein" w:date="2022-01-03T11:32:00Z"/>
              </w:rPr>
            </w:pPr>
            <w:ins w:id="6936" w:author="Carsten Hein" w:date="2022-01-03T11:32:00Z">
              <w:r w:rsidRPr="00E81B1B">
                <w:t>31</w:t>
              </w:r>
            </w:ins>
          </w:p>
        </w:tc>
        <w:tc>
          <w:tcPr>
            <w:tcW w:w="2408" w:type="dxa"/>
            <w:tcBorders>
              <w:right w:val="single" w:sz="8" w:space="0" w:color="auto"/>
            </w:tcBorders>
            <w:vAlign w:val="center"/>
          </w:tcPr>
          <w:p w14:paraId="27007048" w14:textId="77777777" w:rsidR="007B714A" w:rsidRPr="00E81B1B" w:rsidRDefault="007B714A" w:rsidP="000629A1">
            <w:pPr>
              <w:pStyle w:val="ReportTableText"/>
              <w:jc w:val="center"/>
              <w:rPr>
                <w:ins w:id="6937" w:author="Carsten Hein" w:date="2022-01-03T11:32:00Z"/>
              </w:rPr>
            </w:pPr>
            <w:ins w:id="6938" w:author="Carsten Hein" w:date="2022-01-03T11:32:00Z">
              <w:r w:rsidRPr="00E81B1B">
                <w:t>9.8</w:t>
              </w:r>
            </w:ins>
          </w:p>
        </w:tc>
        <w:tc>
          <w:tcPr>
            <w:tcW w:w="3969" w:type="dxa"/>
            <w:tcBorders>
              <w:left w:val="single" w:sz="8" w:space="0" w:color="auto"/>
              <w:right w:val="single" w:sz="8" w:space="0" w:color="auto"/>
            </w:tcBorders>
            <w:vAlign w:val="center"/>
          </w:tcPr>
          <w:p w14:paraId="56E041B6" w14:textId="77777777" w:rsidR="007B714A" w:rsidRPr="00E81B1B" w:rsidRDefault="007B714A" w:rsidP="000629A1">
            <w:pPr>
              <w:pStyle w:val="ReportTableText"/>
              <w:jc w:val="center"/>
              <w:rPr>
                <w:ins w:id="6939" w:author="Carsten Hein" w:date="2022-01-03T11:32:00Z"/>
              </w:rPr>
            </w:pPr>
            <w:ins w:id="6940" w:author="Carsten Hein" w:date="2022-01-03T11:32:00Z">
              <w:r w:rsidRPr="00E81B1B">
                <w:t>56.1</w:t>
              </w:r>
            </w:ins>
          </w:p>
        </w:tc>
      </w:tr>
      <w:tr w:rsidR="007B714A" w:rsidRPr="00E81B1B" w14:paraId="4BD9A0CC" w14:textId="77777777" w:rsidTr="000629A1">
        <w:trPr>
          <w:ins w:id="6941" w:author="Carsten Hein" w:date="2022-01-03T11:32:00Z"/>
        </w:trPr>
        <w:tc>
          <w:tcPr>
            <w:tcW w:w="2673" w:type="dxa"/>
            <w:tcBorders>
              <w:left w:val="single" w:sz="8" w:space="0" w:color="auto"/>
            </w:tcBorders>
            <w:vAlign w:val="center"/>
          </w:tcPr>
          <w:p w14:paraId="351DD5C5" w14:textId="77777777" w:rsidR="007B714A" w:rsidRPr="00E81B1B" w:rsidRDefault="007B714A" w:rsidP="000629A1">
            <w:pPr>
              <w:pStyle w:val="ReportTableText"/>
              <w:jc w:val="center"/>
              <w:rPr>
                <w:ins w:id="6942" w:author="Carsten Hein" w:date="2022-01-03T11:32:00Z"/>
              </w:rPr>
            </w:pPr>
            <w:ins w:id="6943" w:author="Carsten Hein" w:date="2022-01-03T11:32:00Z">
              <w:r w:rsidRPr="00E81B1B">
                <w:t>32</w:t>
              </w:r>
            </w:ins>
          </w:p>
        </w:tc>
        <w:tc>
          <w:tcPr>
            <w:tcW w:w="2408" w:type="dxa"/>
            <w:tcBorders>
              <w:right w:val="single" w:sz="8" w:space="0" w:color="auto"/>
            </w:tcBorders>
            <w:vAlign w:val="center"/>
          </w:tcPr>
          <w:p w14:paraId="549EA62E" w14:textId="77777777" w:rsidR="007B714A" w:rsidRPr="00E81B1B" w:rsidRDefault="007B714A" w:rsidP="000629A1">
            <w:pPr>
              <w:pStyle w:val="ReportTableText"/>
              <w:jc w:val="center"/>
              <w:rPr>
                <w:ins w:id="6944" w:author="Carsten Hein" w:date="2022-01-03T11:32:00Z"/>
              </w:rPr>
            </w:pPr>
            <w:ins w:id="6945" w:author="Carsten Hein" w:date="2022-01-03T11:32:00Z">
              <w:r w:rsidRPr="00E81B1B">
                <w:t>9.2</w:t>
              </w:r>
            </w:ins>
          </w:p>
        </w:tc>
        <w:tc>
          <w:tcPr>
            <w:tcW w:w="3969" w:type="dxa"/>
            <w:tcBorders>
              <w:left w:val="single" w:sz="8" w:space="0" w:color="auto"/>
              <w:right w:val="single" w:sz="8" w:space="0" w:color="auto"/>
            </w:tcBorders>
            <w:vAlign w:val="center"/>
          </w:tcPr>
          <w:p w14:paraId="655A14B7" w14:textId="77777777" w:rsidR="007B714A" w:rsidRPr="00E81B1B" w:rsidRDefault="007B714A" w:rsidP="000629A1">
            <w:pPr>
              <w:pStyle w:val="ReportTableText"/>
              <w:jc w:val="center"/>
              <w:rPr>
                <w:ins w:id="6946" w:author="Carsten Hein" w:date="2022-01-03T11:32:00Z"/>
                <w:color w:val="FF0000"/>
              </w:rPr>
            </w:pPr>
            <w:ins w:id="6947" w:author="Carsten Hein" w:date="2022-01-03T11:32:00Z">
              <w:r w:rsidRPr="00E81B1B">
                <w:rPr>
                  <w:color w:val="FF0000"/>
                </w:rPr>
                <w:t>55.2</w:t>
              </w:r>
            </w:ins>
          </w:p>
        </w:tc>
      </w:tr>
      <w:tr w:rsidR="007B714A" w:rsidRPr="00E81B1B" w14:paraId="7B547C36" w14:textId="77777777" w:rsidTr="000629A1">
        <w:trPr>
          <w:ins w:id="6948" w:author="Carsten Hein" w:date="2022-01-03T11:32:00Z"/>
        </w:trPr>
        <w:tc>
          <w:tcPr>
            <w:tcW w:w="2673" w:type="dxa"/>
            <w:tcBorders>
              <w:left w:val="single" w:sz="8" w:space="0" w:color="auto"/>
              <w:bottom w:val="single" w:sz="4" w:space="0" w:color="auto"/>
            </w:tcBorders>
            <w:vAlign w:val="center"/>
          </w:tcPr>
          <w:p w14:paraId="76FA96A9" w14:textId="77777777" w:rsidR="007B714A" w:rsidRPr="00E81B1B" w:rsidRDefault="007B714A" w:rsidP="000629A1">
            <w:pPr>
              <w:pStyle w:val="ReportTableText"/>
              <w:jc w:val="center"/>
              <w:rPr>
                <w:ins w:id="6949" w:author="Carsten Hein" w:date="2022-01-03T11:32:00Z"/>
              </w:rPr>
            </w:pPr>
            <w:ins w:id="6950" w:author="Carsten Hein" w:date="2022-01-03T11:32:00Z">
              <w:r w:rsidRPr="00E81B1B">
                <w:t>33</w:t>
              </w:r>
            </w:ins>
          </w:p>
        </w:tc>
        <w:tc>
          <w:tcPr>
            <w:tcW w:w="2408" w:type="dxa"/>
            <w:tcBorders>
              <w:bottom w:val="single" w:sz="4" w:space="0" w:color="auto"/>
              <w:right w:val="single" w:sz="8" w:space="0" w:color="auto"/>
            </w:tcBorders>
            <w:vAlign w:val="center"/>
          </w:tcPr>
          <w:p w14:paraId="0672C876" w14:textId="77777777" w:rsidR="007B714A" w:rsidRPr="00E81B1B" w:rsidRDefault="007B714A" w:rsidP="000629A1">
            <w:pPr>
              <w:pStyle w:val="ReportTableText"/>
              <w:jc w:val="center"/>
              <w:rPr>
                <w:ins w:id="6951" w:author="Carsten Hein" w:date="2022-01-03T11:32:00Z"/>
              </w:rPr>
            </w:pPr>
            <w:ins w:id="6952" w:author="Carsten Hein" w:date="2022-01-03T11:32:00Z">
              <w:r w:rsidRPr="00E81B1B">
                <w:t>8.6</w:t>
              </w:r>
            </w:ins>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0629A1">
            <w:pPr>
              <w:pStyle w:val="ReportTableText"/>
              <w:jc w:val="center"/>
              <w:rPr>
                <w:ins w:id="6953" w:author="Carsten Hein" w:date="2022-01-03T11:32:00Z"/>
                <w:color w:val="FF0000"/>
              </w:rPr>
            </w:pPr>
            <w:ins w:id="6954" w:author="Carsten Hein" w:date="2022-01-03T11:32:00Z">
              <w:r w:rsidRPr="00E81B1B">
                <w:rPr>
                  <w:color w:val="FF0000"/>
                </w:rPr>
                <w:t>54.3</w:t>
              </w:r>
            </w:ins>
          </w:p>
        </w:tc>
      </w:tr>
      <w:tr w:rsidR="007B714A" w:rsidRPr="00E81B1B" w14:paraId="769ECA02" w14:textId="77777777" w:rsidTr="000629A1">
        <w:trPr>
          <w:ins w:id="6955" w:author="Carsten Hein" w:date="2022-01-03T11:32:00Z"/>
        </w:trPr>
        <w:tc>
          <w:tcPr>
            <w:tcW w:w="2673" w:type="dxa"/>
            <w:tcBorders>
              <w:left w:val="single" w:sz="8" w:space="0" w:color="auto"/>
              <w:bottom w:val="single" w:sz="8" w:space="0" w:color="auto"/>
            </w:tcBorders>
            <w:vAlign w:val="center"/>
          </w:tcPr>
          <w:p w14:paraId="732E0CBD" w14:textId="77777777" w:rsidR="007B714A" w:rsidRPr="00E81B1B" w:rsidRDefault="007B714A" w:rsidP="000629A1">
            <w:pPr>
              <w:pStyle w:val="ReportTableText"/>
              <w:jc w:val="center"/>
              <w:rPr>
                <w:ins w:id="6956" w:author="Carsten Hein" w:date="2022-01-03T11:32:00Z"/>
              </w:rPr>
            </w:pPr>
            <w:ins w:id="6957" w:author="Carsten Hein" w:date="2022-01-03T11:32:00Z">
              <w:r w:rsidRPr="00E81B1B">
                <w:t>34</w:t>
              </w:r>
            </w:ins>
          </w:p>
        </w:tc>
        <w:tc>
          <w:tcPr>
            <w:tcW w:w="2408" w:type="dxa"/>
            <w:tcBorders>
              <w:bottom w:val="single" w:sz="8" w:space="0" w:color="auto"/>
              <w:right w:val="single" w:sz="8" w:space="0" w:color="auto"/>
            </w:tcBorders>
            <w:vAlign w:val="center"/>
          </w:tcPr>
          <w:p w14:paraId="48ABA8DE" w14:textId="77777777" w:rsidR="007B714A" w:rsidRPr="00E81B1B" w:rsidRDefault="007B714A" w:rsidP="000629A1">
            <w:pPr>
              <w:pStyle w:val="ReportTableText"/>
              <w:jc w:val="center"/>
              <w:rPr>
                <w:ins w:id="6958" w:author="Carsten Hein" w:date="2022-01-03T11:32:00Z"/>
              </w:rPr>
            </w:pPr>
            <w:ins w:id="6959" w:author="Carsten Hein" w:date="2022-01-03T11:32:00Z">
              <w:r w:rsidRPr="00E81B1B">
                <w:t>8.0</w:t>
              </w:r>
            </w:ins>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0629A1">
            <w:pPr>
              <w:pStyle w:val="ReportTableText"/>
              <w:jc w:val="center"/>
              <w:rPr>
                <w:ins w:id="6960" w:author="Carsten Hein" w:date="2022-01-03T11:32:00Z"/>
                <w:color w:val="FF0000"/>
              </w:rPr>
            </w:pPr>
            <w:ins w:id="6961" w:author="Carsten Hein" w:date="2022-01-03T11:32:00Z">
              <w:r w:rsidRPr="00E81B1B">
                <w:rPr>
                  <w:color w:val="FF0000"/>
                </w:rPr>
                <w:t>53.4</w:t>
              </w:r>
            </w:ins>
          </w:p>
        </w:tc>
      </w:tr>
    </w:tbl>
    <w:p w14:paraId="44B8A7BC" w14:textId="1C9AD58D" w:rsidR="007B714A" w:rsidRPr="00E81B1B" w:rsidRDefault="007B714A" w:rsidP="007B714A">
      <w:pPr>
        <w:spacing w:after="240"/>
        <w:rPr>
          <w:ins w:id="6962" w:author="Carsten Hein" w:date="2022-01-03T11:32:00Z"/>
        </w:rPr>
      </w:pPr>
      <w:ins w:id="6963" w:author="Carsten Hein" w:date="2022-01-03T11:32:00Z">
        <w:r w:rsidRPr="00E81B1B">
          <w:t xml:space="preserve">Die in </w:t>
        </w:r>
        <w:r w:rsidRPr="00E81B1B">
          <w:fldChar w:fldCharType="begin"/>
        </w:r>
        <w:r w:rsidRPr="00E81B1B">
          <w:instrText xml:space="preserve"> REF _Ref80173446 \h </w:instrText>
        </w:r>
      </w:ins>
      <w:ins w:id="6964" w:author="Carsten Hein" w:date="2022-01-03T11:32:00Z">
        <w:r w:rsidRPr="00E81B1B">
          <w:fldChar w:fldCharType="end"/>
        </w:r>
        <w:r w:rsidRPr="00E81B1B">
          <w:t xml:space="preserve"> aufgeführten Ergebnisse </w:t>
        </w:r>
        <w:commentRangeStart w:id="6965"/>
        <w:r w:rsidRPr="00E81B1B">
          <w:t>setzen eine Verbesserung der Luftschalldämmung von ΔR</w:t>
        </w:r>
        <w:r w:rsidRPr="00E81B1B">
          <w:rPr>
            <w:vertAlign w:val="subscript"/>
          </w:rPr>
          <w:t>w</w:t>
        </w:r>
        <w:r w:rsidRPr="00E81B1B">
          <w:t xml:space="preserve"> = 5 dB durch den als schalldämmende Vorsatzschale wirkenden Doppelboden voraus. </w:t>
        </w:r>
        <w:commentRangeEnd w:id="6965"/>
        <w:r w:rsidRPr="00E81B1B">
          <w:rPr>
            <w:rStyle w:val="Kommentarzeichen"/>
          </w:rPr>
          <w:commentReference w:id="6965"/>
        </w:r>
        <w:r w:rsidRPr="00E81B1B">
          <w:t>Das angestrebte bewertete Bau-Schalldämm-Maß ist bei Deckenplatten dünner als 9.8 cm nicht zu erreichen.</w:t>
        </w:r>
      </w:ins>
    </w:p>
    <w:p w14:paraId="7B07BE9F" w14:textId="39B54F1A" w:rsidR="007B714A" w:rsidRPr="00E81B1B" w:rsidRDefault="007B714A" w:rsidP="007B714A">
      <w:pPr>
        <w:pStyle w:val="Beschriftung"/>
        <w:rPr>
          <w:ins w:id="6966" w:author="Carsten Hein" w:date="2022-01-03T11:32:00Z"/>
        </w:rPr>
      </w:pPr>
      <w:ins w:id="6967" w:author="Carsten Hein" w:date="2022-01-03T11:32:00Z">
        <w:r w:rsidRPr="00E81B1B">
          <w:lastRenderedPageBreak/>
          <w:t xml:space="preserve">Tabelle </w:t>
        </w:r>
        <w:r w:rsidRPr="00E81B1B">
          <w:fldChar w:fldCharType="begin"/>
        </w:r>
        <w:r w:rsidRPr="00E81B1B">
          <w:instrText>SEQ Tabelle \* ARABIC</w:instrText>
        </w:r>
        <w:r w:rsidRPr="00E81B1B">
          <w:fldChar w:fldCharType="separate"/>
        </w:r>
      </w:ins>
      <w:ins w:id="6968" w:author="Carsten Hein" w:date="2022-01-14T10:17:00Z">
        <w:r w:rsidR="00916225">
          <w:rPr>
            <w:noProof/>
          </w:rPr>
          <w:t>18</w:t>
        </w:r>
      </w:ins>
      <w:ins w:id="6969" w:author="Carsten Hein" w:date="2022-01-03T11:32:00Z">
        <w:r w:rsidRPr="00E81B1B">
          <w:fldChar w:fldCharType="end"/>
        </w:r>
        <w:r w:rsidRPr="00E81B1B">
          <w:t xml:space="preserve"> Berechnungsergebnisse für Deckenaufbau Typ W1 - ohne Unterdecke</w:t>
        </w:r>
      </w:ins>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0629A1">
        <w:trPr>
          <w:ins w:id="6970" w:author="Carsten Hein" w:date="2022-01-03T11:32:00Z"/>
        </w:trPr>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0629A1">
            <w:pPr>
              <w:pStyle w:val="ReportTableText"/>
              <w:jc w:val="center"/>
              <w:rPr>
                <w:ins w:id="6971" w:author="Carsten Hein" w:date="2022-01-03T11:32:00Z"/>
                <w:b/>
                <w:bCs/>
                <w:u w:val="single"/>
              </w:rPr>
            </w:pPr>
            <w:ins w:id="6972" w:author="Carsten Hein" w:date="2022-01-03T11:32:00Z">
              <w:r w:rsidRPr="00E81B1B">
                <w:rPr>
                  <w:b/>
                  <w:bCs/>
                  <w:u w:val="single"/>
                </w:rPr>
                <w:t>Bewertung der Trittschalldämmung</w:t>
              </w:r>
            </w:ins>
          </w:p>
          <w:p w14:paraId="7E44ECD2" w14:textId="77777777" w:rsidR="007B714A" w:rsidRPr="00E81B1B" w:rsidRDefault="007B714A" w:rsidP="000629A1">
            <w:pPr>
              <w:pStyle w:val="ReportTableText"/>
              <w:jc w:val="center"/>
              <w:rPr>
                <w:ins w:id="6973" w:author="Carsten Hein" w:date="2022-01-03T11:32:00Z"/>
              </w:rPr>
            </w:pPr>
          </w:p>
          <w:p w14:paraId="353E2D99" w14:textId="77777777" w:rsidR="007B714A" w:rsidRPr="00E81B1B" w:rsidRDefault="007B714A" w:rsidP="000629A1">
            <w:pPr>
              <w:pStyle w:val="ReportTableText"/>
              <w:jc w:val="center"/>
              <w:rPr>
                <w:ins w:id="6974" w:author="Carsten Hein" w:date="2022-01-03T11:32:00Z"/>
              </w:rPr>
            </w:pPr>
            <w:ins w:id="6975" w:author="Carsten Hein" w:date="2022-01-03T11:32:00Z">
              <w:r w:rsidRPr="00E81B1B">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ins>
          </w:p>
          <w:p w14:paraId="2D68236B" w14:textId="77777777" w:rsidR="007B714A" w:rsidRPr="00E81B1B" w:rsidRDefault="007B714A" w:rsidP="000629A1">
            <w:pPr>
              <w:pStyle w:val="ReportTableText"/>
              <w:jc w:val="center"/>
              <w:rPr>
                <w:ins w:id="6976" w:author="Carsten Hein" w:date="2022-01-03T11:32:00Z"/>
              </w:rPr>
            </w:pPr>
            <w:ins w:id="6977" w:author="Carsten Hein" w:date="2022-01-03T11:32:00Z">
              <w:r w:rsidRPr="00E81B1B">
                <w:t>Vorh. Lˈ</w:t>
              </w:r>
              <w:r w:rsidRPr="00E81B1B">
                <w:rPr>
                  <w:vertAlign w:val="subscript"/>
                </w:rPr>
                <w:t>n,w</w:t>
              </w:r>
              <w:r w:rsidRPr="00E81B1B">
                <w:t xml:space="preserve"> + 3 dB ≤ 50 dB</w:t>
              </w:r>
            </w:ins>
          </w:p>
          <w:p w14:paraId="0F239BBD" w14:textId="77777777" w:rsidR="007B714A" w:rsidRPr="00E81B1B" w:rsidRDefault="007B714A" w:rsidP="000629A1">
            <w:pPr>
              <w:pStyle w:val="ReportTableText"/>
              <w:jc w:val="center"/>
              <w:rPr>
                <w:ins w:id="6978" w:author="Carsten Hein" w:date="2022-01-03T11:32:00Z"/>
                <w:b/>
                <w:bCs/>
              </w:rPr>
            </w:pPr>
            <w:ins w:id="6979" w:author="Carsten Hein" w:date="2022-01-03T11:32:00Z">
              <w:r w:rsidRPr="00E81B1B">
                <w:rPr>
                  <w:b/>
                  <w:bCs/>
                </w:rPr>
                <w:t>Vorh. Lˈ</w:t>
              </w:r>
              <w:r w:rsidRPr="00E81B1B">
                <w:rPr>
                  <w:b/>
                  <w:bCs/>
                  <w:vertAlign w:val="subscript"/>
                </w:rPr>
                <w:t>n,w</w:t>
              </w:r>
              <w:r w:rsidRPr="00E81B1B">
                <w:rPr>
                  <w:b/>
                  <w:bCs/>
                </w:rPr>
                <w:t xml:space="preserve"> ≤ 47 dB</w:t>
              </w:r>
            </w:ins>
          </w:p>
          <w:p w14:paraId="641A494C" w14:textId="77777777" w:rsidR="007B714A" w:rsidRPr="00E81B1B" w:rsidRDefault="007B714A" w:rsidP="000629A1">
            <w:pPr>
              <w:pStyle w:val="ReportTableText"/>
              <w:jc w:val="center"/>
              <w:rPr>
                <w:ins w:id="6980" w:author="Carsten Hein" w:date="2022-01-03T11:32:00Z"/>
              </w:rP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0629A1">
            <w:pPr>
              <w:pStyle w:val="ReportTableText"/>
              <w:jc w:val="center"/>
              <w:rPr>
                <w:ins w:id="6981" w:author="Carsten Hein" w:date="2022-01-03T11:32:00Z"/>
                <w:b/>
                <w:bCs/>
                <w:u w:val="single"/>
              </w:rPr>
            </w:pPr>
            <w:ins w:id="6982" w:author="Carsten Hein" w:date="2022-01-03T11:32:00Z">
              <w:r w:rsidRPr="00E81B1B">
                <w:rPr>
                  <w:b/>
                  <w:bCs/>
                  <w:u w:val="single"/>
                </w:rPr>
                <w:t>Bewertung der Luftschalldämmung</w:t>
              </w:r>
            </w:ins>
          </w:p>
          <w:p w14:paraId="0403E1A2" w14:textId="77777777" w:rsidR="007B714A" w:rsidRPr="00E81B1B" w:rsidRDefault="007B714A" w:rsidP="000629A1">
            <w:pPr>
              <w:pStyle w:val="ReportTableText"/>
              <w:jc w:val="center"/>
              <w:rPr>
                <w:ins w:id="6983" w:author="Carsten Hein" w:date="2022-01-03T11:32:00Z"/>
              </w:rPr>
            </w:pPr>
          </w:p>
          <w:p w14:paraId="23F3BD40" w14:textId="77777777" w:rsidR="007B714A" w:rsidRPr="00E81B1B" w:rsidRDefault="007B714A" w:rsidP="000629A1">
            <w:pPr>
              <w:pStyle w:val="ReportTableText"/>
              <w:jc w:val="center"/>
              <w:rPr>
                <w:ins w:id="6984" w:author="Carsten Hein" w:date="2022-01-03T11:32:00Z"/>
              </w:rPr>
            </w:pPr>
            <w:ins w:id="6985" w:author="Carsten Hein" w:date="2022-01-03T11:32:00Z">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ins>
          </w:p>
          <w:p w14:paraId="58AFF8F8" w14:textId="77777777" w:rsidR="007B714A" w:rsidRPr="00E81B1B" w:rsidRDefault="007B714A" w:rsidP="000629A1">
            <w:pPr>
              <w:pStyle w:val="ReportTableText"/>
              <w:jc w:val="center"/>
              <w:rPr>
                <w:ins w:id="6986" w:author="Carsten Hein" w:date="2022-01-03T11:32:00Z"/>
              </w:rPr>
            </w:pPr>
            <w:ins w:id="6987" w:author="Carsten Hein" w:date="2022-01-03T11:32:00Z">
              <w:r w:rsidRPr="00E81B1B">
                <w:t>Vorh. Rˈ</w:t>
              </w:r>
              <w:r w:rsidRPr="00E81B1B">
                <w:rPr>
                  <w:vertAlign w:val="subscript"/>
                </w:rPr>
                <w:t>w</w:t>
              </w:r>
              <w:r w:rsidRPr="00E81B1B">
                <w:t xml:space="preserve"> - 2 dB ≥ 54 dB</w:t>
              </w:r>
            </w:ins>
          </w:p>
          <w:p w14:paraId="71EF2F30" w14:textId="77777777" w:rsidR="007B714A" w:rsidRPr="00E81B1B" w:rsidRDefault="007B714A" w:rsidP="000629A1">
            <w:pPr>
              <w:pStyle w:val="ReportTableText"/>
              <w:jc w:val="center"/>
              <w:rPr>
                <w:ins w:id="6988" w:author="Carsten Hein" w:date="2022-01-03T11:32:00Z"/>
                <w:b/>
                <w:bCs/>
              </w:rPr>
            </w:pPr>
            <w:ins w:id="6989" w:author="Carsten Hein" w:date="2022-01-03T11:32:00Z">
              <w:r w:rsidRPr="00E81B1B">
                <w:rPr>
                  <w:b/>
                  <w:bCs/>
                </w:rPr>
                <w:t>Vorh. Rˈ</w:t>
              </w:r>
              <w:r w:rsidRPr="00E81B1B">
                <w:rPr>
                  <w:b/>
                  <w:bCs/>
                  <w:vertAlign w:val="subscript"/>
                </w:rPr>
                <w:t>w</w:t>
              </w:r>
              <w:r w:rsidRPr="00E81B1B">
                <w:rPr>
                  <w:b/>
                  <w:bCs/>
                </w:rPr>
                <w:t xml:space="preserve"> ≥ 56 dB</w:t>
              </w:r>
            </w:ins>
          </w:p>
          <w:p w14:paraId="7FF23041" w14:textId="77777777" w:rsidR="007B714A" w:rsidRPr="00E81B1B" w:rsidRDefault="007B714A" w:rsidP="000629A1">
            <w:pPr>
              <w:pStyle w:val="ReportTableText"/>
              <w:jc w:val="center"/>
              <w:rPr>
                <w:ins w:id="6990" w:author="Carsten Hein" w:date="2022-01-03T11:32:00Z"/>
              </w:rPr>
            </w:pPr>
          </w:p>
        </w:tc>
      </w:tr>
      <w:tr w:rsidR="007B714A" w:rsidRPr="00E81B1B" w14:paraId="3C1A8A2A" w14:textId="77777777" w:rsidTr="000629A1">
        <w:trPr>
          <w:ins w:id="6991" w:author="Carsten Hein" w:date="2022-01-03T11:32:00Z"/>
        </w:trPr>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0629A1">
            <w:pPr>
              <w:pStyle w:val="ReportTableText"/>
              <w:jc w:val="center"/>
              <w:rPr>
                <w:ins w:id="6992" w:author="Carsten Hein" w:date="2022-01-03T11:32:00Z"/>
              </w:rPr>
            </w:pPr>
            <w:ins w:id="6993" w:author="Carsten Hein" w:date="2022-01-03T11:32:00Z">
              <w:r w:rsidRPr="00E81B1B">
                <w:t>Angenommene ΔL</w:t>
              </w:r>
              <w:r w:rsidRPr="00E81B1B">
                <w:rPr>
                  <w:vertAlign w:val="subscript"/>
                </w:rPr>
                <w:t>w</w:t>
              </w:r>
              <w:r w:rsidRPr="00E81B1B">
                <w:t xml:space="preserve"> des Heizestrichs</w:t>
              </w:r>
            </w:ins>
          </w:p>
          <w:p w14:paraId="4BE8C569" w14:textId="77777777" w:rsidR="007B714A" w:rsidRPr="00E81B1B" w:rsidRDefault="007B714A" w:rsidP="000629A1">
            <w:pPr>
              <w:pStyle w:val="ReportTableText"/>
              <w:jc w:val="center"/>
              <w:rPr>
                <w:ins w:id="6994" w:author="Carsten Hein" w:date="2022-01-03T11:32:00Z"/>
              </w:rPr>
            </w:pPr>
            <w:ins w:id="6995" w:author="Carsten Hein" w:date="2022-01-03T11:32:00Z">
              <w:r w:rsidRPr="00E81B1B">
                <w:t>(dB)</w:t>
              </w:r>
            </w:ins>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0629A1">
            <w:pPr>
              <w:pStyle w:val="ReportTableText"/>
              <w:jc w:val="center"/>
              <w:rPr>
                <w:ins w:id="6996" w:author="Carsten Hein" w:date="2022-01-03T11:32:00Z"/>
              </w:rPr>
            </w:pPr>
            <w:ins w:id="6997" w:author="Carsten Hein" w:date="2022-01-03T11:32:00Z">
              <w:r w:rsidRPr="00E81B1B">
                <w:t xml:space="preserve">Mindestdicke der Betonplatte </w:t>
              </w:r>
            </w:ins>
          </w:p>
          <w:p w14:paraId="23CC01DB" w14:textId="77777777" w:rsidR="007B714A" w:rsidRPr="00E81B1B" w:rsidRDefault="007B714A" w:rsidP="000629A1">
            <w:pPr>
              <w:pStyle w:val="ReportTableText"/>
              <w:jc w:val="center"/>
              <w:rPr>
                <w:ins w:id="6998" w:author="Carsten Hein" w:date="2022-01-03T11:32:00Z"/>
              </w:rPr>
            </w:pPr>
            <w:ins w:id="6999" w:author="Carsten Hein" w:date="2022-01-03T11:32:00Z">
              <w:r w:rsidRPr="00E81B1B">
                <w:t>(cm)</w:t>
              </w:r>
            </w:ins>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0629A1">
            <w:pPr>
              <w:pStyle w:val="ReportTableText"/>
              <w:jc w:val="center"/>
              <w:rPr>
                <w:ins w:id="7000" w:author="Carsten Hein" w:date="2022-01-03T11:32:00Z"/>
              </w:rPr>
            </w:pPr>
            <w:ins w:id="7001" w:author="Carsten Hein" w:date="2022-01-03T11:32:00Z">
              <w:r w:rsidRPr="00E81B1B">
                <w:t>Bewertetes Rˈ</w:t>
              </w:r>
              <w:r w:rsidRPr="00E81B1B">
                <w:rPr>
                  <w:vertAlign w:val="subscript"/>
                </w:rPr>
                <w:t>w</w:t>
              </w:r>
              <w:r w:rsidRPr="00E81B1B">
                <w:t xml:space="preserve"> bei Mindestdicke der Betonplatte</w:t>
              </w:r>
            </w:ins>
          </w:p>
          <w:p w14:paraId="34D1B2D6" w14:textId="77777777" w:rsidR="007B714A" w:rsidRPr="00E81B1B" w:rsidRDefault="007B714A" w:rsidP="000629A1">
            <w:pPr>
              <w:pStyle w:val="ReportTableText"/>
              <w:jc w:val="center"/>
              <w:rPr>
                <w:ins w:id="7002" w:author="Carsten Hein" w:date="2022-01-03T11:32:00Z"/>
              </w:rPr>
            </w:pPr>
            <w:ins w:id="7003" w:author="Carsten Hein" w:date="2022-01-03T11:32:00Z">
              <w:r w:rsidRPr="00E81B1B">
                <w:t>(K</w:t>
              </w:r>
              <w:r w:rsidRPr="00E81B1B">
                <w:rPr>
                  <w:vertAlign w:val="subscript"/>
                </w:rPr>
                <w:t>E</w:t>
              </w:r>
              <w:r w:rsidRPr="00E81B1B">
                <w:t xml:space="preserve"> = 6)</w:t>
              </w:r>
            </w:ins>
          </w:p>
          <w:p w14:paraId="6BC693A1" w14:textId="77777777" w:rsidR="007B714A" w:rsidRPr="00E81B1B" w:rsidRDefault="007B714A" w:rsidP="000629A1">
            <w:pPr>
              <w:pStyle w:val="ReportTableText"/>
              <w:jc w:val="center"/>
              <w:rPr>
                <w:ins w:id="7004" w:author="Carsten Hein" w:date="2022-01-03T11:32:00Z"/>
              </w:rPr>
            </w:pPr>
            <w:ins w:id="7005" w:author="Carsten Hein" w:date="2022-01-03T11:32:00Z">
              <w:r w:rsidRPr="00E81B1B">
                <w:t>(dB)</w:t>
              </w:r>
            </w:ins>
          </w:p>
        </w:tc>
      </w:tr>
      <w:tr w:rsidR="007B714A" w:rsidRPr="00E81B1B" w14:paraId="1FF11062" w14:textId="77777777" w:rsidTr="000629A1">
        <w:trPr>
          <w:ins w:id="7006" w:author="Carsten Hein" w:date="2022-01-03T11:32:00Z"/>
        </w:trPr>
        <w:tc>
          <w:tcPr>
            <w:tcW w:w="2673" w:type="dxa"/>
            <w:tcBorders>
              <w:top w:val="single" w:sz="8" w:space="0" w:color="auto"/>
              <w:left w:val="single" w:sz="8" w:space="0" w:color="auto"/>
            </w:tcBorders>
            <w:vAlign w:val="center"/>
          </w:tcPr>
          <w:p w14:paraId="61333EB4" w14:textId="77777777" w:rsidR="007B714A" w:rsidRPr="00E81B1B" w:rsidRDefault="007B714A" w:rsidP="000629A1">
            <w:pPr>
              <w:pStyle w:val="ReportTableText"/>
              <w:jc w:val="center"/>
              <w:rPr>
                <w:ins w:id="7007" w:author="Carsten Hein" w:date="2022-01-03T11:32:00Z"/>
              </w:rPr>
            </w:pPr>
            <w:ins w:id="7008" w:author="Carsten Hein" w:date="2022-01-03T11:32:00Z">
              <w:r w:rsidRPr="00E81B1B">
                <w:t>15</w:t>
              </w:r>
            </w:ins>
          </w:p>
        </w:tc>
        <w:tc>
          <w:tcPr>
            <w:tcW w:w="2408" w:type="dxa"/>
            <w:tcBorders>
              <w:top w:val="single" w:sz="8" w:space="0" w:color="auto"/>
              <w:right w:val="single" w:sz="8" w:space="0" w:color="auto"/>
            </w:tcBorders>
            <w:vAlign w:val="center"/>
          </w:tcPr>
          <w:p w14:paraId="05F96A3E" w14:textId="77777777" w:rsidR="007B714A" w:rsidRPr="00E81B1B" w:rsidRDefault="007B714A" w:rsidP="000629A1">
            <w:pPr>
              <w:pStyle w:val="ReportTableText"/>
              <w:jc w:val="center"/>
              <w:rPr>
                <w:ins w:id="7009" w:author="Carsten Hein" w:date="2022-01-03T11:32:00Z"/>
              </w:rPr>
            </w:pPr>
            <w:ins w:id="7010" w:author="Carsten Hein" w:date="2022-01-03T11:32:00Z">
              <w:r w:rsidRPr="00E81B1B">
                <w:t>34.2</w:t>
              </w:r>
            </w:ins>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0629A1">
            <w:pPr>
              <w:pStyle w:val="ReportTableText"/>
              <w:jc w:val="center"/>
              <w:rPr>
                <w:ins w:id="7011" w:author="Carsten Hein" w:date="2022-01-03T11:32:00Z"/>
              </w:rPr>
            </w:pPr>
            <w:ins w:id="7012" w:author="Carsten Hein" w:date="2022-01-03T11:32:00Z">
              <w:r w:rsidRPr="00E81B1B">
                <w:t>60.9</w:t>
              </w:r>
            </w:ins>
          </w:p>
        </w:tc>
      </w:tr>
      <w:tr w:rsidR="007B714A" w:rsidRPr="00E81B1B" w14:paraId="5CBFD1CF" w14:textId="77777777" w:rsidTr="000629A1">
        <w:trPr>
          <w:ins w:id="7013" w:author="Carsten Hein" w:date="2022-01-03T11:32:00Z"/>
        </w:trPr>
        <w:tc>
          <w:tcPr>
            <w:tcW w:w="2673" w:type="dxa"/>
            <w:tcBorders>
              <w:left w:val="single" w:sz="8" w:space="0" w:color="auto"/>
            </w:tcBorders>
            <w:vAlign w:val="center"/>
          </w:tcPr>
          <w:p w14:paraId="7E0E2FC7" w14:textId="77777777" w:rsidR="007B714A" w:rsidRPr="00E81B1B" w:rsidRDefault="007B714A" w:rsidP="000629A1">
            <w:pPr>
              <w:pStyle w:val="ReportTableText"/>
              <w:jc w:val="center"/>
              <w:rPr>
                <w:ins w:id="7014" w:author="Carsten Hein" w:date="2022-01-03T11:32:00Z"/>
              </w:rPr>
            </w:pPr>
            <w:ins w:id="7015" w:author="Carsten Hein" w:date="2022-01-03T11:32:00Z">
              <w:r w:rsidRPr="00E81B1B">
                <w:t>20</w:t>
              </w:r>
            </w:ins>
          </w:p>
        </w:tc>
        <w:tc>
          <w:tcPr>
            <w:tcW w:w="2408" w:type="dxa"/>
            <w:tcBorders>
              <w:right w:val="single" w:sz="8" w:space="0" w:color="auto"/>
            </w:tcBorders>
            <w:vAlign w:val="center"/>
          </w:tcPr>
          <w:p w14:paraId="014BDDA2" w14:textId="77777777" w:rsidR="007B714A" w:rsidRPr="00E81B1B" w:rsidRDefault="007B714A" w:rsidP="000629A1">
            <w:pPr>
              <w:pStyle w:val="ReportTableText"/>
              <w:jc w:val="center"/>
              <w:rPr>
                <w:ins w:id="7016" w:author="Carsten Hein" w:date="2022-01-03T11:32:00Z"/>
              </w:rPr>
            </w:pPr>
            <w:ins w:id="7017" w:author="Carsten Hein" w:date="2022-01-03T11:32:00Z">
              <w:r w:rsidRPr="00E81B1B">
                <w:t>24.6</w:t>
              </w:r>
            </w:ins>
          </w:p>
        </w:tc>
        <w:tc>
          <w:tcPr>
            <w:tcW w:w="3969" w:type="dxa"/>
            <w:tcBorders>
              <w:left w:val="single" w:sz="8" w:space="0" w:color="auto"/>
              <w:right w:val="single" w:sz="8" w:space="0" w:color="auto"/>
            </w:tcBorders>
            <w:vAlign w:val="center"/>
          </w:tcPr>
          <w:p w14:paraId="56823889" w14:textId="77777777" w:rsidR="007B714A" w:rsidRPr="00E81B1B" w:rsidRDefault="007B714A" w:rsidP="000629A1">
            <w:pPr>
              <w:pStyle w:val="ReportTableText"/>
              <w:jc w:val="center"/>
              <w:rPr>
                <w:ins w:id="7018" w:author="Carsten Hein" w:date="2022-01-03T11:32:00Z"/>
              </w:rPr>
            </w:pPr>
            <w:ins w:id="7019" w:author="Carsten Hein" w:date="2022-01-03T11:32:00Z">
              <w:r w:rsidRPr="00E81B1B">
                <w:t>57.4</w:t>
              </w:r>
            </w:ins>
          </w:p>
        </w:tc>
      </w:tr>
      <w:tr w:rsidR="007B714A" w:rsidRPr="00E81B1B" w14:paraId="73944643" w14:textId="77777777" w:rsidTr="000629A1">
        <w:trPr>
          <w:ins w:id="7020" w:author="Carsten Hein" w:date="2022-01-03T11:32:00Z"/>
        </w:trPr>
        <w:tc>
          <w:tcPr>
            <w:tcW w:w="2673" w:type="dxa"/>
            <w:tcBorders>
              <w:left w:val="single" w:sz="8" w:space="0" w:color="auto"/>
            </w:tcBorders>
            <w:vAlign w:val="center"/>
          </w:tcPr>
          <w:p w14:paraId="45E0E909" w14:textId="77777777" w:rsidR="007B714A" w:rsidRPr="00E81B1B" w:rsidRDefault="007B714A" w:rsidP="000629A1">
            <w:pPr>
              <w:pStyle w:val="ReportTableText"/>
              <w:jc w:val="center"/>
              <w:rPr>
                <w:ins w:id="7021" w:author="Carsten Hein" w:date="2022-01-03T11:32:00Z"/>
              </w:rPr>
            </w:pPr>
            <w:ins w:id="7022" w:author="Carsten Hein" w:date="2022-01-03T11:32:00Z">
              <w:r w:rsidRPr="00E81B1B">
                <w:t>21</w:t>
              </w:r>
            </w:ins>
          </w:p>
        </w:tc>
        <w:tc>
          <w:tcPr>
            <w:tcW w:w="2408" w:type="dxa"/>
            <w:tcBorders>
              <w:right w:val="single" w:sz="8" w:space="0" w:color="auto"/>
            </w:tcBorders>
            <w:vAlign w:val="center"/>
          </w:tcPr>
          <w:p w14:paraId="6058DB41" w14:textId="77777777" w:rsidR="007B714A" w:rsidRPr="00E81B1B" w:rsidRDefault="007B714A" w:rsidP="000629A1">
            <w:pPr>
              <w:pStyle w:val="ReportTableText"/>
              <w:jc w:val="center"/>
              <w:rPr>
                <w:ins w:id="7023" w:author="Carsten Hein" w:date="2022-01-03T11:32:00Z"/>
              </w:rPr>
            </w:pPr>
            <w:ins w:id="7024" w:author="Carsten Hein" w:date="2022-01-03T11:32:00Z">
              <w:r w:rsidRPr="00E81B1B">
                <w:t>23.0</w:t>
              </w:r>
            </w:ins>
          </w:p>
        </w:tc>
        <w:tc>
          <w:tcPr>
            <w:tcW w:w="3969" w:type="dxa"/>
            <w:tcBorders>
              <w:left w:val="single" w:sz="8" w:space="0" w:color="auto"/>
              <w:right w:val="single" w:sz="8" w:space="0" w:color="auto"/>
            </w:tcBorders>
            <w:vAlign w:val="center"/>
          </w:tcPr>
          <w:p w14:paraId="4BE03669" w14:textId="77777777" w:rsidR="007B714A" w:rsidRPr="00E81B1B" w:rsidRDefault="007B714A" w:rsidP="000629A1">
            <w:pPr>
              <w:pStyle w:val="ReportTableText"/>
              <w:jc w:val="center"/>
              <w:rPr>
                <w:ins w:id="7025" w:author="Carsten Hein" w:date="2022-01-03T11:32:00Z"/>
              </w:rPr>
            </w:pPr>
            <w:ins w:id="7026" w:author="Carsten Hein" w:date="2022-01-03T11:32:00Z">
              <w:r w:rsidRPr="00E81B1B">
                <w:t>56.6</w:t>
              </w:r>
            </w:ins>
          </w:p>
        </w:tc>
      </w:tr>
      <w:tr w:rsidR="007B714A" w:rsidRPr="00E81B1B" w14:paraId="68973D3F" w14:textId="77777777" w:rsidTr="000629A1">
        <w:trPr>
          <w:ins w:id="7027" w:author="Carsten Hein" w:date="2022-01-03T11:32:00Z"/>
        </w:trPr>
        <w:tc>
          <w:tcPr>
            <w:tcW w:w="2673" w:type="dxa"/>
            <w:tcBorders>
              <w:left w:val="single" w:sz="8" w:space="0" w:color="auto"/>
            </w:tcBorders>
            <w:vAlign w:val="center"/>
          </w:tcPr>
          <w:p w14:paraId="1A587CAA" w14:textId="77777777" w:rsidR="007B714A" w:rsidRPr="00E81B1B" w:rsidRDefault="007B714A" w:rsidP="000629A1">
            <w:pPr>
              <w:pStyle w:val="ReportTableText"/>
              <w:jc w:val="center"/>
              <w:rPr>
                <w:ins w:id="7028" w:author="Carsten Hein" w:date="2022-01-03T11:32:00Z"/>
              </w:rPr>
            </w:pPr>
            <w:ins w:id="7029" w:author="Carsten Hein" w:date="2022-01-03T11:32:00Z">
              <w:r w:rsidRPr="00E81B1B">
                <w:t>22</w:t>
              </w:r>
            </w:ins>
          </w:p>
        </w:tc>
        <w:tc>
          <w:tcPr>
            <w:tcW w:w="2408" w:type="dxa"/>
            <w:tcBorders>
              <w:right w:val="single" w:sz="8" w:space="0" w:color="auto"/>
            </w:tcBorders>
            <w:vAlign w:val="center"/>
          </w:tcPr>
          <w:p w14:paraId="4FB35734" w14:textId="77777777" w:rsidR="007B714A" w:rsidRPr="00E81B1B" w:rsidRDefault="007B714A" w:rsidP="000629A1">
            <w:pPr>
              <w:pStyle w:val="ReportTableText"/>
              <w:jc w:val="center"/>
              <w:rPr>
                <w:ins w:id="7030" w:author="Carsten Hein" w:date="2022-01-03T11:32:00Z"/>
              </w:rPr>
            </w:pPr>
            <w:ins w:id="7031" w:author="Carsten Hein" w:date="2022-01-03T11:32:00Z">
              <w:r w:rsidRPr="00E81B1B">
                <w:t>21.6</w:t>
              </w:r>
            </w:ins>
          </w:p>
        </w:tc>
        <w:tc>
          <w:tcPr>
            <w:tcW w:w="3969" w:type="dxa"/>
            <w:tcBorders>
              <w:left w:val="single" w:sz="8" w:space="0" w:color="auto"/>
              <w:right w:val="single" w:sz="8" w:space="0" w:color="auto"/>
            </w:tcBorders>
            <w:vAlign w:val="center"/>
          </w:tcPr>
          <w:p w14:paraId="2E2550BD" w14:textId="77777777" w:rsidR="007B714A" w:rsidRPr="00E81B1B" w:rsidRDefault="007B714A" w:rsidP="000629A1">
            <w:pPr>
              <w:pStyle w:val="ReportTableText"/>
              <w:jc w:val="center"/>
              <w:rPr>
                <w:ins w:id="7032" w:author="Carsten Hein" w:date="2022-01-03T11:32:00Z"/>
              </w:rPr>
            </w:pPr>
            <w:ins w:id="7033" w:author="Carsten Hein" w:date="2022-01-03T11:32:00Z">
              <w:r w:rsidRPr="00E81B1B">
                <w:t>56.7</w:t>
              </w:r>
            </w:ins>
          </w:p>
        </w:tc>
      </w:tr>
      <w:tr w:rsidR="007B714A" w:rsidRPr="00E81B1B" w14:paraId="6F6C9CE3" w14:textId="77777777" w:rsidTr="000629A1">
        <w:trPr>
          <w:ins w:id="7034" w:author="Carsten Hein" w:date="2022-01-03T11:32:00Z"/>
        </w:trPr>
        <w:tc>
          <w:tcPr>
            <w:tcW w:w="2673" w:type="dxa"/>
            <w:tcBorders>
              <w:left w:val="single" w:sz="8" w:space="0" w:color="auto"/>
            </w:tcBorders>
            <w:vAlign w:val="center"/>
          </w:tcPr>
          <w:p w14:paraId="0D158AE2" w14:textId="77777777" w:rsidR="007B714A" w:rsidRPr="00E81B1B" w:rsidRDefault="007B714A" w:rsidP="000629A1">
            <w:pPr>
              <w:pStyle w:val="ReportTableText"/>
              <w:jc w:val="center"/>
              <w:rPr>
                <w:ins w:id="7035" w:author="Carsten Hein" w:date="2022-01-03T11:32:00Z"/>
              </w:rPr>
            </w:pPr>
            <w:ins w:id="7036" w:author="Carsten Hein" w:date="2022-01-03T11:32:00Z">
              <w:r w:rsidRPr="00E81B1B">
                <w:t>23</w:t>
              </w:r>
            </w:ins>
          </w:p>
        </w:tc>
        <w:tc>
          <w:tcPr>
            <w:tcW w:w="2408" w:type="dxa"/>
            <w:tcBorders>
              <w:right w:val="single" w:sz="8" w:space="0" w:color="auto"/>
            </w:tcBorders>
            <w:vAlign w:val="center"/>
          </w:tcPr>
          <w:p w14:paraId="0E7DB049" w14:textId="77777777" w:rsidR="007B714A" w:rsidRPr="00E81B1B" w:rsidRDefault="007B714A" w:rsidP="000629A1">
            <w:pPr>
              <w:pStyle w:val="ReportTableText"/>
              <w:jc w:val="center"/>
              <w:rPr>
                <w:ins w:id="7037" w:author="Carsten Hein" w:date="2022-01-03T11:32:00Z"/>
              </w:rPr>
            </w:pPr>
            <w:ins w:id="7038" w:author="Carsten Hein" w:date="2022-01-03T11:32:00Z">
              <w:r w:rsidRPr="00E81B1B">
                <w:t>20.2</w:t>
              </w:r>
            </w:ins>
          </w:p>
        </w:tc>
        <w:tc>
          <w:tcPr>
            <w:tcW w:w="3969" w:type="dxa"/>
            <w:tcBorders>
              <w:left w:val="single" w:sz="8" w:space="0" w:color="auto"/>
              <w:right w:val="single" w:sz="8" w:space="0" w:color="auto"/>
            </w:tcBorders>
            <w:vAlign w:val="center"/>
          </w:tcPr>
          <w:p w14:paraId="06E08C22" w14:textId="77777777" w:rsidR="007B714A" w:rsidRPr="00E81B1B" w:rsidRDefault="007B714A" w:rsidP="000629A1">
            <w:pPr>
              <w:pStyle w:val="ReportTableText"/>
              <w:jc w:val="center"/>
              <w:rPr>
                <w:ins w:id="7039" w:author="Carsten Hein" w:date="2022-01-03T11:32:00Z"/>
              </w:rPr>
            </w:pPr>
            <w:ins w:id="7040" w:author="Carsten Hein" w:date="2022-01-03T11:32:00Z">
              <w:r w:rsidRPr="00E81B1B">
                <w:t>56.9</w:t>
              </w:r>
            </w:ins>
          </w:p>
        </w:tc>
      </w:tr>
      <w:tr w:rsidR="007B714A" w:rsidRPr="00E81B1B" w14:paraId="4C54CAE7" w14:textId="77777777" w:rsidTr="000629A1">
        <w:trPr>
          <w:ins w:id="7041" w:author="Carsten Hein" w:date="2022-01-03T11:32:00Z"/>
        </w:trPr>
        <w:tc>
          <w:tcPr>
            <w:tcW w:w="2673" w:type="dxa"/>
            <w:tcBorders>
              <w:left w:val="single" w:sz="8" w:space="0" w:color="auto"/>
            </w:tcBorders>
            <w:vAlign w:val="center"/>
          </w:tcPr>
          <w:p w14:paraId="34CB9492" w14:textId="77777777" w:rsidR="007B714A" w:rsidRPr="00E81B1B" w:rsidRDefault="007B714A" w:rsidP="000629A1">
            <w:pPr>
              <w:pStyle w:val="ReportTableText"/>
              <w:jc w:val="center"/>
              <w:rPr>
                <w:ins w:id="7042" w:author="Carsten Hein" w:date="2022-01-03T11:32:00Z"/>
              </w:rPr>
            </w:pPr>
            <w:ins w:id="7043" w:author="Carsten Hein" w:date="2022-01-03T11:32:00Z">
              <w:r w:rsidRPr="00E81B1B">
                <w:t>24</w:t>
              </w:r>
            </w:ins>
          </w:p>
        </w:tc>
        <w:tc>
          <w:tcPr>
            <w:tcW w:w="2408" w:type="dxa"/>
            <w:tcBorders>
              <w:right w:val="single" w:sz="8" w:space="0" w:color="auto"/>
            </w:tcBorders>
            <w:vAlign w:val="center"/>
          </w:tcPr>
          <w:p w14:paraId="010F724B" w14:textId="77777777" w:rsidR="007B714A" w:rsidRPr="00E81B1B" w:rsidRDefault="007B714A" w:rsidP="000629A1">
            <w:pPr>
              <w:pStyle w:val="ReportTableText"/>
              <w:jc w:val="center"/>
              <w:rPr>
                <w:ins w:id="7044" w:author="Carsten Hein" w:date="2022-01-03T11:32:00Z"/>
              </w:rPr>
            </w:pPr>
            <w:ins w:id="7045" w:author="Carsten Hein" w:date="2022-01-03T11:32:00Z">
              <w:r w:rsidRPr="00E81B1B">
                <w:t>18.9</w:t>
              </w:r>
            </w:ins>
          </w:p>
        </w:tc>
        <w:tc>
          <w:tcPr>
            <w:tcW w:w="3969" w:type="dxa"/>
            <w:tcBorders>
              <w:left w:val="single" w:sz="8" w:space="0" w:color="auto"/>
              <w:right w:val="single" w:sz="8" w:space="0" w:color="auto"/>
            </w:tcBorders>
            <w:vAlign w:val="center"/>
          </w:tcPr>
          <w:p w14:paraId="48A06523" w14:textId="77777777" w:rsidR="007B714A" w:rsidRPr="00E81B1B" w:rsidRDefault="007B714A" w:rsidP="000629A1">
            <w:pPr>
              <w:pStyle w:val="ReportTableText"/>
              <w:jc w:val="center"/>
              <w:rPr>
                <w:ins w:id="7046" w:author="Carsten Hein" w:date="2022-01-03T11:32:00Z"/>
              </w:rPr>
            </w:pPr>
            <w:ins w:id="7047" w:author="Carsten Hein" w:date="2022-01-03T11:32:00Z">
              <w:r w:rsidRPr="00E81B1B">
                <w:t>57.1</w:t>
              </w:r>
            </w:ins>
          </w:p>
        </w:tc>
      </w:tr>
      <w:tr w:rsidR="007B714A" w:rsidRPr="00E81B1B" w14:paraId="4750114B" w14:textId="77777777" w:rsidTr="000629A1">
        <w:trPr>
          <w:ins w:id="7048" w:author="Carsten Hein" w:date="2022-01-03T11:32:00Z"/>
        </w:trPr>
        <w:tc>
          <w:tcPr>
            <w:tcW w:w="2673" w:type="dxa"/>
            <w:tcBorders>
              <w:left w:val="single" w:sz="8" w:space="0" w:color="auto"/>
            </w:tcBorders>
            <w:vAlign w:val="center"/>
          </w:tcPr>
          <w:p w14:paraId="6BF8E764" w14:textId="77777777" w:rsidR="007B714A" w:rsidRPr="00E81B1B" w:rsidRDefault="007B714A" w:rsidP="000629A1">
            <w:pPr>
              <w:pStyle w:val="ReportTableText"/>
              <w:jc w:val="center"/>
              <w:rPr>
                <w:ins w:id="7049" w:author="Carsten Hein" w:date="2022-01-03T11:32:00Z"/>
              </w:rPr>
            </w:pPr>
            <w:ins w:id="7050" w:author="Carsten Hein" w:date="2022-01-03T11:32:00Z">
              <w:r w:rsidRPr="00E81B1B">
                <w:t>25</w:t>
              </w:r>
            </w:ins>
          </w:p>
        </w:tc>
        <w:tc>
          <w:tcPr>
            <w:tcW w:w="2408" w:type="dxa"/>
            <w:tcBorders>
              <w:right w:val="single" w:sz="8" w:space="0" w:color="auto"/>
            </w:tcBorders>
            <w:vAlign w:val="center"/>
          </w:tcPr>
          <w:p w14:paraId="46D1E19C" w14:textId="77777777" w:rsidR="007B714A" w:rsidRPr="00E81B1B" w:rsidRDefault="007B714A" w:rsidP="000629A1">
            <w:pPr>
              <w:pStyle w:val="ReportTableText"/>
              <w:jc w:val="center"/>
              <w:rPr>
                <w:ins w:id="7051" w:author="Carsten Hein" w:date="2022-01-03T11:32:00Z"/>
              </w:rPr>
            </w:pPr>
            <w:ins w:id="7052" w:author="Carsten Hein" w:date="2022-01-03T11:32:00Z">
              <w:r w:rsidRPr="00E81B1B">
                <w:t>17.8</w:t>
              </w:r>
            </w:ins>
          </w:p>
        </w:tc>
        <w:tc>
          <w:tcPr>
            <w:tcW w:w="3969" w:type="dxa"/>
            <w:tcBorders>
              <w:left w:val="single" w:sz="8" w:space="0" w:color="auto"/>
              <w:right w:val="single" w:sz="8" w:space="0" w:color="auto"/>
            </w:tcBorders>
            <w:vAlign w:val="center"/>
          </w:tcPr>
          <w:p w14:paraId="7CC9084B" w14:textId="77777777" w:rsidR="007B714A" w:rsidRPr="00E81B1B" w:rsidRDefault="007B714A" w:rsidP="000629A1">
            <w:pPr>
              <w:pStyle w:val="ReportTableText"/>
              <w:jc w:val="center"/>
              <w:rPr>
                <w:ins w:id="7053" w:author="Carsten Hein" w:date="2022-01-03T11:32:00Z"/>
              </w:rPr>
            </w:pPr>
            <w:ins w:id="7054" w:author="Carsten Hein" w:date="2022-01-03T11:32:00Z">
              <w:r w:rsidRPr="00E81B1B">
                <w:t>57.3</w:t>
              </w:r>
            </w:ins>
          </w:p>
        </w:tc>
      </w:tr>
      <w:tr w:rsidR="007B714A" w:rsidRPr="00E81B1B" w14:paraId="574A78BB" w14:textId="77777777" w:rsidTr="000629A1">
        <w:trPr>
          <w:ins w:id="7055" w:author="Carsten Hein" w:date="2022-01-03T11:32:00Z"/>
        </w:trPr>
        <w:tc>
          <w:tcPr>
            <w:tcW w:w="2673" w:type="dxa"/>
            <w:tcBorders>
              <w:left w:val="single" w:sz="8" w:space="0" w:color="auto"/>
            </w:tcBorders>
            <w:vAlign w:val="center"/>
          </w:tcPr>
          <w:p w14:paraId="65B44163" w14:textId="77777777" w:rsidR="007B714A" w:rsidRPr="00E81B1B" w:rsidRDefault="007B714A" w:rsidP="000629A1">
            <w:pPr>
              <w:pStyle w:val="ReportTableText"/>
              <w:jc w:val="center"/>
              <w:rPr>
                <w:ins w:id="7056" w:author="Carsten Hein" w:date="2022-01-03T11:32:00Z"/>
              </w:rPr>
            </w:pPr>
            <w:ins w:id="7057" w:author="Carsten Hein" w:date="2022-01-03T11:32:00Z">
              <w:r w:rsidRPr="00E81B1B">
                <w:t>26</w:t>
              </w:r>
            </w:ins>
          </w:p>
        </w:tc>
        <w:tc>
          <w:tcPr>
            <w:tcW w:w="2408" w:type="dxa"/>
            <w:tcBorders>
              <w:right w:val="single" w:sz="8" w:space="0" w:color="auto"/>
            </w:tcBorders>
            <w:vAlign w:val="center"/>
          </w:tcPr>
          <w:p w14:paraId="4F3D5652" w14:textId="77777777" w:rsidR="007B714A" w:rsidRPr="00E81B1B" w:rsidRDefault="007B714A" w:rsidP="000629A1">
            <w:pPr>
              <w:pStyle w:val="ReportTableText"/>
              <w:jc w:val="center"/>
              <w:rPr>
                <w:ins w:id="7058" w:author="Carsten Hein" w:date="2022-01-03T11:32:00Z"/>
              </w:rPr>
            </w:pPr>
            <w:ins w:id="7059" w:author="Carsten Hein" w:date="2022-01-03T11:32:00Z">
              <w:r w:rsidRPr="00E81B1B">
                <w:t>16.6</w:t>
              </w:r>
            </w:ins>
          </w:p>
        </w:tc>
        <w:tc>
          <w:tcPr>
            <w:tcW w:w="3969" w:type="dxa"/>
            <w:tcBorders>
              <w:left w:val="single" w:sz="8" w:space="0" w:color="auto"/>
              <w:right w:val="single" w:sz="8" w:space="0" w:color="auto"/>
            </w:tcBorders>
            <w:vAlign w:val="center"/>
          </w:tcPr>
          <w:p w14:paraId="7F255C14" w14:textId="77777777" w:rsidR="007B714A" w:rsidRPr="00E81B1B" w:rsidRDefault="007B714A" w:rsidP="000629A1">
            <w:pPr>
              <w:pStyle w:val="ReportTableText"/>
              <w:jc w:val="center"/>
              <w:rPr>
                <w:ins w:id="7060" w:author="Carsten Hein" w:date="2022-01-03T11:32:00Z"/>
              </w:rPr>
            </w:pPr>
            <w:ins w:id="7061" w:author="Carsten Hein" w:date="2022-01-03T11:32:00Z">
              <w:r w:rsidRPr="00E81B1B">
                <w:t>57.5</w:t>
              </w:r>
            </w:ins>
          </w:p>
        </w:tc>
      </w:tr>
      <w:tr w:rsidR="007B714A" w:rsidRPr="00E81B1B" w14:paraId="55883BFA" w14:textId="77777777" w:rsidTr="000629A1">
        <w:trPr>
          <w:ins w:id="7062" w:author="Carsten Hein" w:date="2022-01-03T11:32:00Z"/>
        </w:trPr>
        <w:tc>
          <w:tcPr>
            <w:tcW w:w="2673" w:type="dxa"/>
            <w:tcBorders>
              <w:left w:val="single" w:sz="8" w:space="0" w:color="auto"/>
            </w:tcBorders>
            <w:vAlign w:val="center"/>
          </w:tcPr>
          <w:p w14:paraId="5F067560" w14:textId="77777777" w:rsidR="007B714A" w:rsidRPr="00E81B1B" w:rsidRDefault="007B714A" w:rsidP="000629A1">
            <w:pPr>
              <w:pStyle w:val="ReportTableText"/>
              <w:jc w:val="center"/>
              <w:rPr>
                <w:ins w:id="7063" w:author="Carsten Hein" w:date="2022-01-03T11:32:00Z"/>
              </w:rPr>
            </w:pPr>
            <w:ins w:id="7064" w:author="Carsten Hein" w:date="2022-01-03T11:32:00Z">
              <w:r w:rsidRPr="00E81B1B">
                <w:t>27</w:t>
              </w:r>
            </w:ins>
          </w:p>
        </w:tc>
        <w:tc>
          <w:tcPr>
            <w:tcW w:w="2408" w:type="dxa"/>
            <w:tcBorders>
              <w:right w:val="single" w:sz="8" w:space="0" w:color="auto"/>
            </w:tcBorders>
            <w:vAlign w:val="center"/>
          </w:tcPr>
          <w:p w14:paraId="15D1BCBE" w14:textId="77777777" w:rsidR="007B714A" w:rsidRPr="00E81B1B" w:rsidRDefault="007B714A" w:rsidP="000629A1">
            <w:pPr>
              <w:pStyle w:val="ReportTableText"/>
              <w:jc w:val="center"/>
              <w:rPr>
                <w:ins w:id="7065" w:author="Carsten Hein" w:date="2022-01-03T11:32:00Z"/>
              </w:rPr>
            </w:pPr>
            <w:ins w:id="7066" w:author="Carsten Hein" w:date="2022-01-03T11:32:00Z">
              <w:r w:rsidRPr="00E81B1B">
                <w:t>15.5</w:t>
              </w:r>
            </w:ins>
          </w:p>
        </w:tc>
        <w:tc>
          <w:tcPr>
            <w:tcW w:w="3969" w:type="dxa"/>
            <w:tcBorders>
              <w:left w:val="single" w:sz="8" w:space="0" w:color="auto"/>
              <w:right w:val="single" w:sz="8" w:space="0" w:color="auto"/>
            </w:tcBorders>
            <w:vAlign w:val="center"/>
          </w:tcPr>
          <w:p w14:paraId="2A4288D6" w14:textId="77777777" w:rsidR="007B714A" w:rsidRPr="00E81B1B" w:rsidRDefault="007B714A" w:rsidP="000629A1">
            <w:pPr>
              <w:pStyle w:val="ReportTableText"/>
              <w:jc w:val="center"/>
              <w:rPr>
                <w:ins w:id="7067" w:author="Carsten Hein" w:date="2022-01-03T11:32:00Z"/>
              </w:rPr>
            </w:pPr>
            <w:ins w:id="7068" w:author="Carsten Hein" w:date="2022-01-03T11:32:00Z">
              <w:r w:rsidRPr="00E81B1B">
                <w:t>57.7</w:t>
              </w:r>
            </w:ins>
          </w:p>
        </w:tc>
      </w:tr>
      <w:tr w:rsidR="007B714A" w:rsidRPr="00E81B1B" w14:paraId="5B787D1B" w14:textId="77777777" w:rsidTr="000629A1">
        <w:trPr>
          <w:ins w:id="7069" w:author="Carsten Hein" w:date="2022-01-03T11:32:00Z"/>
        </w:trPr>
        <w:tc>
          <w:tcPr>
            <w:tcW w:w="2673" w:type="dxa"/>
            <w:tcBorders>
              <w:left w:val="single" w:sz="8" w:space="0" w:color="auto"/>
            </w:tcBorders>
            <w:vAlign w:val="center"/>
          </w:tcPr>
          <w:p w14:paraId="6671D589" w14:textId="77777777" w:rsidR="007B714A" w:rsidRPr="00E81B1B" w:rsidRDefault="007B714A" w:rsidP="000629A1">
            <w:pPr>
              <w:pStyle w:val="ReportTableText"/>
              <w:jc w:val="center"/>
              <w:rPr>
                <w:ins w:id="7070" w:author="Carsten Hein" w:date="2022-01-03T11:32:00Z"/>
              </w:rPr>
            </w:pPr>
            <w:ins w:id="7071" w:author="Carsten Hein" w:date="2022-01-03T11:32:00Z">
              <w:r w:rsidRPr="00E81B1B">
                <w:t>28</w:t>
              </w:r>
            </w:ins>
          </w:p>
        </w:tc>
        <w:tc>
          <w:tcPr>
            <w:tcW w:w="2408" w:type="dxa"/>
            <w:tcBorders>
              <w:right w:val="single" w:sz="8" w:space="0" w:color="auto"/>
            </w:tcBorders>
            <w:vAlign w:val="center"/>
          </w:tcPr>
          <w:p w14:paraId="3819E24E" w14:textId="77777777" w:rsidR="007B714A" w:rsidRPr="00E81B1B" w:rsidRDefault="007B714A" w:rsidP="000629A1">
            <w:pPr>
              <w:pStyle w:val="ReportTableText"/>
              <w:jc w:val="center"/>
              <w:rPr>
                <w:ins w:id="7072" w:author="Carsten Hein" w:date="2022-01-03T11:32:00Z"/>
              </w:rPr>
            </w:pPr>
            <w:ins w:id="7073" w:author="Carsten Hein" w:date="2022-01-03T11:32:00Z">
              <w:r w:rsidRPr="00E81B1B">
                <w:t>14.5</w:t>
              </w:r>
            </w:ins>
          </w:p>
        </w:tc>
        <w:tc>
          <w:tcPr>
            <w:tcW w:w="3969" w:type="dxa"/>
            <w:tcBorders>
              <w:left w:val="single" w:sz="8" w:space="0" w:color="auto"/>
              <w:right w:val="single" w:sz="8" w:space="0" w:color="auto"/>
            </w:tcBorders>
            <w:vAlign w:val="center"/>
          </w:tcPr>
          <w:p w14:paraId="540B95A3" w14:textId="77777777" w:rsidR="007B714A" w:rsidRPr="00E81B1B" w:rsidRDefault="007B714A" w:rsidP="000629A1">
            <w:pPr>
              <w:pStyle w:val="ReportTableText"/>
              <w:jc w:val="center"/>
              <w:rPr>
                <w:ins w:id="7074" w:author="Carsten Hein" w:date="2022-01-03T11:32:00Z"/>
              </w:rPr>
            </w:pPr>
            <w:ins w:id="7075" w:author="Carsten Hein" w:date="2022-01-03T11:32:00Z">
              <w:r w:rsidRPr="00E81B1B">
                <w:t>57.9</w:t>
              </w:r>
            </w:ins>
          </w:p>
        </w:tc>
      </w:tr>
      <w:tr w:rsidR="007B714A" w:rsidRPr="00E81B1B" w14:paraId="5ECB4AE3" w14:textId="77777777" w:rsidTr="000629A1">
        <w:trPr>
          <w:ins w:id="7076" w:author="Carsten Hein" w:date="2022-01-03T11:32:00Z"/>
        </w:trPr>
        <w:tc>
          <w:tcPr>
            <w:tcW w:w="2673" w:type="dxa"/>
            <w:tcBorders>
              <w:left w:val="single" w:sz="8" w:space="0" w:color="auto"/>
            </w:tcBorders>
            <w:vAlign w:val="center"/>
          </w:tcPr>
          <w:p w14:paraId="38646E6B" w14:textId="77777777" w:rsidR="007B714A" w:rsidRPr="00E81B1B" w:rsidRDefault="007B714A" w:rsidP="000629A1">
            <w:pPr>
              <w:pStyle w:val="ReportTableText"/>
              <w:jc w:val="center"/>
              <w:rPr>
                <w:ins w:id="7077" w:author="Carsten Hein" w:date="2022-01-03T11:32:00Z"/>
              </w:rPr>
            </w:pPr>
            <w:ins w:id="7078" w:author="Carsten Hein" w:date="2022-01-03T11:32:00Z">
              <w:r w:rsidRPr="00E81B1B">
                <w:t>29</w:t>
              </w:r>
            </w:ins>
          </w:p>
        </w:tc>
        <w:tc>
          <w:tcPr>
            <w:tcW w:w="2408" w:type="dxa"/>
            <w:tcBorders>
              <w:right w:val="single" w:sz="8" w:space="0" w:color="auto"/>
            </w:tcBorders>
            <w:vAlign w:val="center"/>
          </w:tcPr>
          <w:p w14:paraId="7FECD124" w14:textId="77777777" w:rsidR="007B714A" w:rsidRPr="00E81B1B" w:rsidRDefault="007B714A" w:rsidP="000629A1">
            <w:pPr>
              <w:pStyle w:val="ReportTableText"/>
              <w:jc w:val="center"/>
              <w:rPr>
                <w:ins w:id="7079" w:author="Carsten Hein" w:date="2022-01-03T11:32:00Z"/>
              </w:rPr>
            </w:pPr>
            <w:ins w:id="7080" w:author="Carsten Hein" w:date="2022-01-03T11:32:00Z">
              <w:r w:rsidRPr="00E81B1B">
                <w:t>13.6</w:t>
              </w:r>
            </w:ins>
          </w:p>
        </w:tc>
        <w:tc>
          <w:tcPr>
            <w:tcW w:w="3969" w:type="dxa"/>
            <w:tcBorders>
              <w:left w:val="single" w:sz="8" w:space="0" w:color="auto"/>
              <w:right w:val="single" w:sz="8" w:space="0" w:color="auto"/>
            </w:tcBorders>
            <w:vAlign w:val="center"/>
          </w:tcPr>
          <w:p w14:paraId="3B203CDA" w14:textId="77777777" w:rsidR="007B714A" w:rsidRPr="00E81B1B" w:rsidRDefault="007B714A" w:rsidP="000629A1">
            <w:pPr>
              <w:pStyle w:val="ReportTableText"/>
              <w:jc w:val="center"/>
              <w:rPr>
                <w:ins w:id="7081" w:author="Carsten Hein" w:date="2022-01-03T11:32:00Z"/>
              </w:rPr>
            </w:pPr>
            <w:ins w:id="7082" w:author="Carsten Hein" w:date="2022-01-03T11:32:00Z">
              <w:r w:rsidRPr="00E81B1B">
                <w:t>58.0</w:t>
              </w:r>
            </w:ins>
          </w:p>
        </w:tc>
      </w:tr>
      <w:tr w:rsidR="007B714A" w:rsidRPr="00E81B1B" w14:paraId="300719CA" w14:textId="77777777" w:rsidTr="000629A1">
        <w:trPr>
          <w:ins w:id="7083" w:author="Carsten Hein" w:date="2022-01-03T11:32:00Z"/>
        </w:trPr>
        <w:tc>
          <w:tcPr>
            <w:tcW w:w="2673" w:type="dxa"/>
            <w:tcBorders>
              <w:left w:val="single" w:sz="8" w:space="0" w:color="auto"/>
            </w:tcBorders>
            <w:vAlign w:val="center"/>
          </w:tcPr>
          <w:p w14:paraId="3804E28C" w14:textId="77777777" w:rsidR="007B714A" w:rsidRPr="00E81B1B" w:rsidRDefault="007B714A" w:rsidP="000629A1">
            <w:pPr>
              <w:pStyle w:val="ReportTableText"/>
              <w:jc w:val="center"/>
              <w:rPr>
                <w:ins w:id="7084" w:author="Carsten Hein" w:date="2022-01-03T11:32:00Z"/>
              </w:rPr>
            </w:pPr>
            <w:ins w:id="7085" w:author="Carsten Hein" w:date="2022-01-03T11:32:00Z">
              <w:r w:rsidRPr="00E81B1B">
                <w:t>30</w:t>
              </w:r>
            </w:ins>
          </w:p>
        </w:tc>
        <w:tc>
          <w:tcPr>
            <w:tcW w:w="2408" w:type="dxa"/>
            <w:tcBorders>
              <w:right w:val="single" w:sz="8" w:space="0" w:color="auto"/>
            </w:tcBorders>
            <w:vAlign w:val="center"/>
          </w:tcPr>
          <w:p w14:paraId="2E73E6E8" w14:textId="77777777" w:rsidR="007B714A" w:rsidRPr="00E81B1B" w:rsidRDefault="007B714A" w:rsidP="000629A1">
            <w:pPr>
              <w:pStyle w:val="ReportTableText"/>
              <w:jc w:val="center"/>
              <w:rPr>
                <w:ins w:id="7086" w:author="Carsten Hein" w:date="2022-01-03T11:32:00Z"/>
              </w:rPr>
            </w:pPr>
            <w:ins w:id="7087" w:author="Carsten Hein" w:date="2022-01-03T11:32:00Z">
              <w:r w:rsidRPr="00E81B1B">
                <w:t>12.7</w:t>
              </w:r>
            </w:ins>
          </w:p>
        </w:tc>
        <w:tc>
          <w:tcPr>
            <w:tcW w:w="3969" w:type="dxa"/>
            <w:tcBorders>
              <w:left w:val="single" w:sz="8" w:space="0" w:color="auto"/>
              <w:right w:val="single" w:sz="8" w:space="0" w:color="auto"/>
            </w:tcBorders>
            <w:vAlign w:val="center"/>
          </w:tcPr>
          <w:p w14:paraId="2F6E2827" w14:textId="77777777" w:rsidR="007B714A" w:rsidRPr="00E81B1B" w:rsidRDefault="007B714A" w:rsidP="000629A1">
            <w:pPr>
              <w:pStyle w:val="ReportTableText"/>
              <w:jc w:val="center"/>
              <w:rPr>
                <w:ins w:id="7088" w:author="Carsten Hein" w:date="2022-01-03T11:32:00Z"/>
              </w:rPr>
            </w:pPr>
            <w:ins w:id="7089" w:author="Carsten Hein" w:date="2022-01-03T11:32:00Z">
              <w:r w:rsidRPr="00E81B1B">
                <w:t>58.2</w:t>
              </w:r>
            </w:ins>
          </w:p>
        </w:tc>
      </w:tr>
      <w:tr w:rsidR="007B714A" w:rsidRPr="00E81B1B" w14:paraId="0DA7B7D1" w14:textId="77777777" w:rsidTr="000629A1">
        <w:trPr>
          <w:ins w:id="7090" w:author="Carsten Hein" w:date="2022-01-03T11:32:00Z"/>
        </w:trPr>
        <w:tc>
          <w:tcPr>
            <w:tcW w:w="2673" w:type="dxa"/>
            <w:tcBorders>
              <w:left w:val="single" w:sz="8" w:space="0" w:color="auto"/>
            </w:tcBorders>
            <w:vAlign w:val="center"/>
          </w:tcPr>
          <w:p w14:paraId="1B752803" w14:textId="77777777" w:rsidR="007B714A" w:rsidRPr="00E81B1B" w:rsidRDefault="007B714A" w:rsidP="000629A1">
            <w:pPr>
              <w:pStyle w:val="ReportTableText"/>
              <w:jc w:val="center"/>
              <w:rPr>
                <w:ins w:id="7091" w:author="Carsten Hein" w:date="2022-01-03T11:32:00Z"/>
              </w:rPr>
            </w:pPr>
            <w:ins w:id="7092" w:author="Carsten Hein" w:date="2022-01-03T11:32:00Z">
              <w:r w:rsidRPr="00E81B1B">
                <w:t>31</w:t>
              </w:r>
            </w:ins>
          </w:p>
        </w:tc>
        <w:tc>
          <w:tcPr>
            <w:tcW w:w="2408" w:type="dxa"/>
            <w:tcBorders>
              <w:right w:val="single" w:sz="8" w:space="0" w:color="auto"/>
            </w:tcBorders>
            <w:vAlign w:val="center"/>
          </w:tcPr>
          <w:p w14:paraId="788CB575" w14:textId="77777777" w:rsidR="007B714A" w:rsidRPr="00E81B1B" w:rsidRDefault="007B714A" w:rsidP="000629A1">
            <w:pPr>
              <w:pStyle w:val="ReportTableText"/>
              <w:jc w:val="center"/>
              <w:rPr>
                <w:ins w:id="7093" w:author="Carsten Hein" w:date="2022-01-03T11:32:00Z"/>
              </w:rPr>
            </w:pPr>
            <w:ins w:id="7094" w:author="Carsten Hein" w:date="2022-01-03T11:32:00Z">
              <w:r w:rsidRPr="00E81B1B">
                <w:t>11.9</w:t>
              </w:r>
            </w:ins>
          </w:p>
        </w:tc>
        <w:tc>
          <w:tcPr>
            <w:tcW w:w="3969" w:type="dxa"/>
            <w:tcBorders>
              <w:left w:val="single" w:sz="8" w:space="0" w:color="auto"/>
              <w:right w:val="single" w:sz="8" w:space="0" w:color="auto"/>
            </w:tcBorders>
            <w:vAlign w:val="center"/>
          </w:tcPr>
          <w:p w14:paraId="491A3673" w14:textId="77777777" w:rsidR="007B714A" w:rsidRPr="00E81B1B" w:rsidRDefault="007B714A" w:rsidP="000629A1">
            <w:pPr>
              <w:pStyle w:val="ReportTableText"/>
              <w:jc w:val="center"/>
              <w:rPr>
                <w:ins w:id="7095" w:author="Carsten Hein" w:date="2022-01-03T11:32:00Z"/>
              </w:rPr>
            </w:pPr>
            <w:ins w:id="7096" w:author="Carsten Hein" w:date="2022-01-03T11:32:00Z">
              <w:r w:rsidRPr="00E81B1B">
                <w:t>58.3</w:t>
              </w:r>
            </w:ins>
          </w:p>
        </w:tc>
      </w:tr>
      <w:tr w:rsidR="007B714A" w:rsidRPr="00E81B1B" w14:paraId="45748139" w14:textId="77777777" w:rsidTr="000629A1">
        <w:trPr>
          <w:ins w:id="7097" w:author="Carsten Hein" w:date="2022-01-03T11:32:00Z"/>
        </w:trPr>
        <w:tc>
          <w:tcPr>
            <w:tcW w:w="2673" w:type="dxa"/>
            <w:tcBorders>
              <w:left w:val="single" w:sz="8" w:space="0" w:color="auto"/>
            </w:tcBorders>
            <w:vAlign w:val="center"/>
          </w:tcPr>
          <w:p w14:paraId="76437ED3" w14:textId="77777777" w:rsidR="007B714A" w:rsidRPr="00E81B1B" w:rsidRDefault="007B714A" w:rsidP="000629A1">
            <w:pPr>
              <w:pStyle w:val="ReportTableText"/>
              <w:jc w:val="center"/>
              <w:rPr>
                <w:ins w:id="7098" w:author="Carsten Hein" w:date="2022-01-03T11:32:00Z"/>
              </w:rPr>
            </w:pPr>
            <w:ins w:id="7099" w:author="Carsten Hein" w:date="2022-01-03T11:32:00Z">
              <w:r w:rsidRPr="00E81B1B">
                <w:t>32</w:t>
              </w:r>
            </w:ins>
          </w:p>
        </w:tc>
        <w:tc>
          <w:tcPr>
            <w:tcW w:w="2408" w:type="dxa"/>
            <w:tcBorders>
              <w:right w:val="single" w:sz="8" w:space="0" w:color="auto"/>
            </w:tcBorders>
            <w:vAlign w:val="center"/>
          </w:tcPr>
          <w:p w14:paraId="166563CF" w14:textId="77777777" w:rsidR="007B714A" w:rsidRPr="00E81B1B" w:rsidRDefault="007B714A" w:rsidP="000629A1">
            <w:pPr>
              <w:pStyle w:val="ReportTableText"/>
              <w:jc w:val="center"/>
              <w:rPr>
                <w:ins w:id="7100" w:author="Carsten Hein" w:date="2022-01-03T11:32:00Z"/>
              </w:rPr>
            </w:pPr>
            <w:ins w:id="7101" w:author="Carsten Hein" w:date="2022-01-03T11:32:00Z">
              <w:r w:rsidRPr="00E81B1B">
                <w:t>11.2</w:t>
              </w:r>
            </w:ins>
          </w:p>
        </w:tc>
        <w:tc>
          <w:tcPr>
            <w:tcW w:w="3969" w:type="dxa"/>
            <w:tcBorders>
              <w:left w:val="single" w:sz="8" w:space="0" w:color="auto"/>
              <w:right w:val="single" w:sz="8" w:space="0" w:color="auto"/>
            </w:tcBorders>
            <w:vAlign w:val="center"/>
          </w:tcPr>
          <w:p w14:paraId="4AB2B91E" w14:textId="77777777" w:rsidR="007B714A" w:rsidRPr="00E81B1B" w:rsidRDefault="007B714A" w:rsidP="000629A1">
            <w:pPr>
              <w:pStyle w:val="ReportTableText"/>
              <w:jc w:val="center"/>
              <w:rPr>
                <w:ins w:id="7102" w:author="Carsten Hein" w:date="2022-01-03T11:32:00Z"/>
              </w:rPr>
            </w:pPr>
            <w:ins w:id="7103" w:author="Carsten Hein" w:date="2022-01-03T11:32:00Z">
              <w:r w:rsidRPr="00E81B1B">
                <w:t>58.5</w:t>
              </w:r>
            </w:ins>
          </w:p>
        </w:tc>
      </w:tr>
      <w:tr w:rsidR="007B714A" w:rsidRPr="00E81B1B" w14:paraId="34B69274" w14:textId="77777777" w:rsidTr="000629A1">
        <w:trPr>
          <w:ins w:id="7104" w:author="Carsten Hein" w:date="2022-01-03T11:32:00Z"/>
        </w:trPr>
        <w:tc>
          <w:tcPr>
            <w:tcW w:w="2673" w:type="dxa"/>
            <w:tcBorders>
              <w:left w:val="single" w:sz="8" w:space="0" w:color="auto"/>
              <w:bottom w:val="single" w:sz="4" w:space="0" w:color="auto"/>
            </w:tcBorders>
            <w:vAlign w:val="center"/>
          </w:tcPr>
          <w:p w14:paraId="218E52EE" w14:textId="77777777" w:rsidR="007B714A" w:rsidRPr="00E81B1B" w:rsidRDefault="007B714A" w:rsidP="000629A1">
            <w:pPr>
              <w:pStyle w:val="ReportTableText"/>
              <w:jc w:val="center"/>
              <w:rPr>
                <w:ins w:id="7105" w:author="Carsten Hein" w:date="2022-01-03T11:32:00Z"/>
              </w:rPr>
            </w:pPr>
            <w:ins w:id="7106" w:author="Carsten Hein" w:date="2022-01-03T11:32:00Z">
              <w:r w:rsidRPr="00E81B1B">
                <w:t>33</w:t>
              </w:r>
            </w:ins>
          </w:p>
        </w:tc>
        <w:tc>
          <w:tcPr>
            <w:tcW w:w="2408" w:type="dxa"/>
            <w:tcBorders>
              <w:bottom w:val="single" w:sz="4" w:space="0" w:color="auto"/>
              <w:right w:val="single" w:sz="8" w:space="0" w:color="auto"/>
            </w:tcBorders>
            <w:vAlign w:val="center"/>
          </w:tcPr>
          <w:p w14:paraId="6C104B86" w14:textId="77777777" w:rsidR="007B714A" w:rsidRPr="00E81B1B" w:rsidRDefault="007B714A" w:rsidP="000629A1">
            <w:pPr>
              <w:pStyle w:val="ReportTableText"/>
              <w:jc w:val="center"/>
              <w:rPr>
                <w:ins w:id="7107" w:author="Carsten Hein" w:date="2022-01-03T11:32:00Z"/>
              </w:rPr>
            </w:pPr>
            <w:ins w:id="7108" w:author="Carsten Hein" w:date="2022-01-03T11:32:00Z">
              <w:r w:rsidRPr="00E81B1B">
                <w:t>10.5</w:t>
              </w:r>
            </w:ins>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0629A1">
            <w:pPr>
              <w:pStyle w:val="ReportTableText"/>
              <w:jc w:val="center"/>
              <w:rPr>
                <w:ins w:id="7109" w:author="Carsten Hein" w:date="2022-01-03T11:32:00Z"/>
              </w:rPr>
            </w:pPr>
            <w:ins w:id="7110" w:author="Carsten Hein" w:date="2022-01-03T11:32:00Z">
              <w:r w:rsidRPr="00E81B1B">
                <w:t>58.7</w:t>
              </w:r>
            </w:ins>
          </w:p>
        </w:tc>
      </w:tr>
      <w:tr w:rsidR="007B714A" w:rsidRPr="00E81B1B" w14:paraId="3FAB4F6B" w14:textId="77777777" w:rsidTr="000629A1">
        <w:trPr>
          <w:ins w:id="7111" w:author="Carsten Hein" w:date="2022-01-03T11:32:00Z"/>
        </w:trPr>
        <w:tc>
          <w:tcPr>
            <w:tcW w:w="2673" w:type="dxa"/>
            <w:tcBorders>
              <w:left w:val="single" w:sz="8" w:space="0" w:color="auto"/>
              <w:bottom w:val="single" w:sz="8" w:space="0" w:color="auto"/>
            </w:tcBorders>
            <w:vAlign w:val="center"/>
          </w:tcPr>
          <w:p w14:paraId="5B1D3379" w14:textId="77777777" w:rsidR="007B714A" w:rsidRPr="00E81B1B" w:rsidRDefault="007B714A" w:rsidP="000629A1">
            <w:pPr>
              <w:pStyle w:val="ReportTableText"/>
              <w:jc w:val="center"/>
              <w:rPr>
                <w:ins w:id="7112" w:author="Carsten Hein" w:date="2022-01-03T11:32:00Z"/>
              </w:rPr>
            </w:pPr>
            <w:commentRangeStart w:id="7113"/>
            <w:ins w:id="7114" w:author="Carsten Hein" w:date="2022-01-03T11:32:00Z">
              <w:r w:rsidRPr="00E81B1B">
                <w:t>34</w:t>
              </w:r>
            </w:ins>
          </w:p>
        </w:tc>
        <w:tc>
          <w:tcPr>
            <w:tcW w:w="2408" w:type="dxa"/>
            <w:tcBorders>
              <w:bottom w:val="single" w:sz="8" w:space="0" w:color="auto"/>
              <w:right w:val="single" w:sz="8" w:space="0" w:color="auto"/>
            </w:tcBorders>
            <w:vAlign w:val="center"/>
          </w:tcPr>
          <w:p w14:paraId="0A4C7FCD" w14:textId="77777777" w:rsidR="007B714A" w:rsidRPr="00E81B1B" w:rsidRDefault="007B714A" w:rsidP="000629A1">
            <w:pPr>
              <w:pStyle w:val="ReportTableText"/>
              <w:jc w:val="center"/>
              <w:rPr>
                <w:ins w:id="7115" w:author="Carsten Hein" w:date="2022-01-03T11:32:00Z"/>
              </w:rPr>
            </w:pPr>
            <w:ins w:id="7116" w:author="Carsten Hein" w:date="2022-01-03T11:32:00Z">
              <w:r w:rsidRPr="00E81B1B">
                <w:t>9.8</w:t>
              </w:r>
            </w:ins>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0629A1">
            <w:pPr>
              <w:pStyle w:val="ReportTableText"/>
              <w:jc w:val="center"/>
              <w:rPr>
                <w:ins w:id="7117" w:author="Carsten Hein" w:date="2022-01-03T11:32:00Z"/>
              </w:rPr>
            </w:pPr>
            <w:ins w:id="7118" w:author="Carsten Hein" w:date="2022-01-03T11:32:00Z">
              <w:r w:rsidRPr="00E81B1B">
                <w:t>58.8</w:t>
              </w:r>
              <w:commentRangeEnd w:id="7113"/>
              <w:r w:rsidRPr="00E81B1B">
                <w:rPr>
                  <w:rStyle w:val="Kommentarzeichen"/>
                  <w:rFonts w:ascii="Myriad Pro" w:eastAsiaTheme="minorHAnsi" w:hAnsi="Myriad Pro" w:cstheme="minorBidi"/>
                </w:rPr>
                <w:commentReference w:id="7113"/>
              </w:r>
            </w:ins>
          </w:p>
        </w:tc>
      </w:tr>
    </w:tbl>
    <w:p w14:paraId="2A12A17A" w14:textId="16EC099F" w:rsidR="007B714A" w:rsidRPr="00E81B1B" w:rsidRDefault="007B714A" w:rsidP="007B714A">
      <w:pPr>
        <w:rPr>
          <w:ins w:id="7119" w:author="Carsten Hein" w:date="2022-01-03T11:32:00Z"/>
        </w:rPr>
      </w:pPr>
      <w:commentRangeStart w:id="7120"/>
      <w:ins w:id="7121" w:author="Carsten Hein" w:date="2022-01-03T11:32:00Z">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7120"/>
        <w:r>
          <w:rPr>
            <w:rStyle w:val="Kommentarzeichen"/>
          </w:rPr>
          <w:commentReference w:id="7120"/>
        </w:r>
        <w:r w:rsidRPr="00E81B1B">
          <w:t xml:space="preserve"> Für die Berechnungsergebnisse der Variante W1 in </w:t>
        </w:r>
        <w:r w:rsidRPr="00E81B1B">
          <w:fldChar w:fldCharType="begin"/>
        </w:r>
        <w:r w:rsidRPr="00E81B1B">
          <w:instrText xml:space="preserve"> REF _Ref80173782 \h </w:instrText>
        </w:r>
      </w:ins>
      <w:ins w:id="7122" w:author="Carsten Hein" w:date="2022-01-03T11:32:00Z">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ins>
    </w:p>
    <w:p w14:paraId="27C9847D" w14:textId="77777777" w:rsidR="007B714A" w:rsidRPr="00E81B1B" w:rsidRDefault="007B714A" w:rsidP="007B714A">
      <w:pPr>
        <w:spacing w:after="240"/>
        <w:rPr>
          <w:ins w:id="7123" w:author="Carsten Hein" w:date="2022-01-03T11:32:00Z"/>
        </w:rPr>
      </w:pPr>
      <w:ins w:id="7124" w:author="Carsten Hein" w:date="2022-01-03T11:32:00Z">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ins>
    </w:p>
    <w:p w14:paraId="78EC679A" w14:textId="1ED2499B" w:rsidR="007B714A" w:rsidRPr="00E81B1B" w:rsidRDefault="007B714A" w:rsidP="007B714A">
      <w:pPr>
        <w:pStyle w:val="Beschriftung"/>
        <w:rPr>
          <w:ins w:id="7125" w:author="Carsten Hein" w:date="2022-01-03T11:32:00Z"/>
        </w:rPr>
      </w:pPr>
      <w:ins w:id="7126" w:author="Carsten Hein" w:date="2022-01-03T11:32:00Z">
        <w:r w:rsidRPr="00E81B1B">
          <w:t xml:space="preserve">Tabelle </w:t>
        </w:r>
        <w:r w:rsidRPr="00E81B1B">
          <w:fldChar w:fldCharType="begin"/>
        </w:r>
        <w:r w:rsidRPr="00E81B1B">
          <w:instrText>SEQ Tabelle \* ARABIC</w:instrText>
        </w:r>
        <w:r w:rsidRPr="00E81B1B">
          <w:fldChar w:fldCharType="separate"/>
        </w:r>
      </w:ins>
      <w:ins w:id="7127" w:author="Carsten Hein" w:date="2022-01-14T10:17:00Z">
        <w:r w:rsidR="00916225">
          <w:rPr>
            <w:noProof/>
          </w:rPr>
          <w:t>19</w:t>
        </w:r>
      </w:ins>
      <w:ins w:id="7128" w:author="Carsten Hein" w:date="2022-01-03T11:32:00Z">
        <w:r w:rsidRPr="00E81B1B">
          <w:fldChar w:fldCharType="end"/>
        </w:r>
        <w:r w:rsidRPr="00E81B1B">
          <w:t xml:space="preserve"> Berechnungsergebnisse für Deckenaufbau Typ "W2" - ohne Unterdecke</w:t>
        </w:r>
      </w:ins>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0629A1">
        <w:trPr>
          <w:ins w:id="7129" w:author="Carsten Hein" w:date="2022-01-03T11:32:00Z"/>
        </w:trPr>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0629A1">
            <w:pPr>
              <w:pStyle w:val="ReportTableText"/>
              <w:jc w:val="center"/>
              <w:rPr>
                <w:ins w:id="7130" w:author="Carsten Hein" w:date="2022-01-03T11:32:00Z"/>
                <w:b/>
                <w:bCs/>
                <w:u w:val="single"/>
              </w:rPr>
            </w:pPr>
            <w:ins w:id="7131" w:author="Carsten Hein" w:date="2022-01-03T11:32:00Z">
              <w:r w:rsidRPr="00E81B1B">
                <w:rPr>
                  <w:b/>
                  <w:bCs/>
                  <w:u w:val="single"/>
                </w:rPr>
                <w:t>Bewertung der Trittschalldämmung</w:t>
              </w:r>
            </w:ins>
          </w:p>
          <w:p w14:paraId="2620D74B" w14:textId="77777777" w:rsidR="007B714A" w:rsidRPr="00E81B1B" w:rsidRDefault="007B714A" w:rsidP="000629A1">
            <w:pPr>
              <w:pStyle w:val="ReportTableText"/>
              <w:jc w:val="center"/>
              <w:rPr>
                <w:ins w:id="7132" w:author="Carsten Hein" w:date="2022-01-03T11:32:00Z"/>
              </w:rPr>
            </w:pPr>
          </w:p>
          <w:p w14:paraId="54F01EAE" w14:textId="77777777" w:rsidR="007B714A" w:rsidRPr="00E81B1B" w:rsidRDefault="007B714A" w:rsidP="000629A1">
            <w:pPr>
              <w:pStyle w:val="ReportTableText"/>
              <w:jc w:val="center"/>
              <w:rPr>
                <w:ins w:id="7133" w:author="Carsten Hein" w:date="2022-01-03T11:32:00Z"/>
              </w:rPr>
            </w:pPr>
            <w:ins w:id="7134" w:author="Carsten Hein" w:date="2022-01-03T11:32:00Z">
              <w:r w:rsidRPr="00E81B1B">
                <w:lastRenderedPageBreak/>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ins>
          </w:p>
          <w:p w14:paraId="1AD5C929" w14:textId="77777777" w:rsidR="007B714A" w:rsidRPr="00E81B1B" w:rsidRDefault="007B714A" w:rsidP="000629A1">
            <w:pPr>
              <w:pStyle w:val="ReportTableText"/>
              <w:jc w:val="center"/>
              <w:rPr>
                <w:ins w:id="7135" w:author="Carsten Hein" w:date="2022-01-03T11:32:00Z"/>
              </w:rPr>
            </w:pPr>
            <w:ins w:id="7136" w:author="Carsten Hein" w:date="2022-01-03T11:32:00Z">
              <w:r w:rsidRPr="00E81B1B">
                <w:t>Vorh. Lˈ</w:t>
              </w:r>
              <w:r w:rsidRPr="00E81B1B">
                <w:rPr>
                  <w:vertAlign w:val="subscript"/>
                </w:rPr>
                <w:t>n,w</w:t>
              </w:r>
              <w:r w:rsidRPr="00E81B1B">
                <w:t xml:space="preserve"> + 3 dB ≤ 50 dB</w:t>
              </w:r>
            </w:ins>
          </w:p>
          <w:p w14:paraId="1692FC78" w14:textId="77777777" w:rsidR="007B714A" w:rsidRPr="00E81B1B" w:rsidRDefault="007B714A" w:rsidP="000629A1">
            <w:pPr>
              <w:pStyle w:val="ReportTableText"/>
              <w:jc w:val="center"/>
              <w:rPr>
                <w:ins w:id="7137" w:author="Carsten Hein" w:date="2022-01-03T11:32:00Z"/>
                <w:b/>
                <w:bCs/>
              </w:rPr>
            </w:pPr>
            <w:ins w:id="7138" w:author="Carsten Hein" w:date="2022-01-03T11:32:00Z">
              <w:r w:rsidRPr="00E81B1B">
                <w:rPr>
                  <w:b/>
                  <w:bCs/>
                </w:rPr>
                <w:t>Vorh. Lˈ</w:t>
              </w:r>
              <w:r w:rsidRPr="00E81B1B">
                <w:rPr>
                  <w:b/>
                  <w:bCs/>
                  <w:vertAlign w:val="subscript"/>
                </w:rPr>
                <w:t>n,w</w:t>
              </w:r>
              <w:r w:rsidRPr="00E81B1B">
                <w:rPr>
                  <w:b/>
                  <w:bCs/>
                </w:rPr>
                <w:t xml:space="preserve"> ≤ 47 dB</w:t>
              </w:r>
            </w:ins>
          </w:p>
          <w:p w14:paraId="1FEC4184" w14:textId="77777777" w:rsidR="007B714A" w:rsidRPr="00E81B1B" w:rsidRDefault="007B714A" w:rsidP="000629A1">
            <w:pPr>
              <w:pStyle w:val="ReportTableText"/>
              <w:jc w:val="center"/>
              <w:rPr>
                <w:ins w:id="7139" w:author="Carsten Hein" w:date="2022-01-03T11:32:00Z"/>
              </w:rP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0629A1">
            <w:pPr>
              <w:pStyle w:val="ReportTableText"/>
              <w:jc w:val="center"/>
              <w:rPr>
                <w:ins w:id="7140" w:author="Carsten Hein" w:date="2022-01-03T11:32:00Z"/>
                <w:b/>
                <w:bCs/>
                <w:u w:val="single"/>
              </w:rPr>
            </w:pPr>
            <w:ins w:id="7141" w:author="Carsten Hein" w:date="2022-01-03T11:32:00Z">
              <w:r w:rsidRPr="00E81B1B">
                <w:rPr>
                  <w:b/>
                  <w:bCs/>
                  <w:u w:val="single"/>
                </w:rPr>
                <w:lastRenderedPageBreak/>
                <w:t>Bewertung der Luftschalldämmung</w:t>
              </w:r>
            </w:ins>
          </w:p>
          <w:p w14:paraId="4600CA9B" w14:textId="77777777" w:rsidR="007B714A" w:rsidRPr="00E81B1B" w:rsidRDefault="007B714A" w:rsidP="000629A1">
            <w:pPr>
              <w:pStyle w:val="ReportTableText"/>
              <w:jc w:val="center"/>
              <w:rPr>
                <w:ins w:id="7142" w:author="Carsten Hein" w:date="2022-01-03T11:32:00Z"/>
              </w:rPr>
            </w:pPr>
          </w:p>
          <w:p w14:paraId="27696464" w14:textId="77777777" w:rsidR="007B714A" w:rsidRPr="00E81B1B" w:rsidRDefault="007B714A" w:rsidP="000629A1">
            <w:pPr>
              <w:pStyle w:val="ReportTableText"/>
              <w:jc w:val="center"/>
              <w:rPr>
                <w:ins w:id="7143" w:author="Carsten Hein" w:date="2022-01-03T11:32:00Z"/>
              </w:rPr>
            </w:pPr>
            <w:ins w:id="7144" w:author="Carsten Hein" w:date="2022-01-03T11:32:00Z">
              <w:r w:rsidRPr="00E81B1B">
                <w:lastRenderedPageBreak/>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ins>
          </w:p>
          <w:p w14:paraId="113D2021" w14:textId="77777777" w:rsidR="007B714A" w:rsidRPr="00E81B1B" w:rsidRDefault="007B714A" w:rsidP="000629A1">
            <w:pPr>
              <w:pStyle w:val="ReportTableText"/>
              <w:jc w:val="center"/>
              <w:rPr>
                <w:ins w:id="7145" w:author="Carsten Hein" w:date="2022-01-03T11:32:00Z"/>
              </w:rPr>
            </w:pPr>
            <w:ins w:id="7146" w:author="Carsten Hein" w:date="2022-01-03T11:32:00Z">
              <w:r w:rsidRPr="00E81B1B">
                <w:t>Vorh. Rˈ</w:t>
              </w:r>
              <w:r w:rsidRPr="00E81B1B">
                <w:rPr>
                  <w:vertAlign w:val="subscript"/>
                </w:rPr>
                <w:t>w</w:t>
              </w:r>
              <w:r w:rsidRPr="00E81B1B">
                <w:t xml:space="preserve"> - 2 dB ≥ 54 dB</w:t>
              </w:r>
            </w:ins>
          </w:p>
          <w:p w14:paraId="7106569F" w14:textId="77777777" w:rsidR="007B714A" w:rsidRPr="00E81B1B" w:rsidRDefault="007B714A" w:rsidP="000629A1">
            <w:pPr>
              <w:pStyle w:val="ReportTableText"/>
              <w:jc w:val="center"/>
              <w:rPr>
                <w:ins w:id="7147" w:author="Carsten Hein" w:date="2022-01-03T11:32:00Z"/>
                <w:b/>
                <w:bCs/>
              </w:rPr>
            </w:pPr>
            <w:ins w:id="7148" w:author="Carsten Hein" w:date="2022-01-03T11:32:00Z">
              <w:r w:rsidRPr="00E81B1B">
                <w:rPr>
                  <w:b/>
                  <w:bCs/>
                </w:rPr>
                <w:t>Vorh. Rˈ</w:t>
              </w:r>
              <w:r w:rsidRPr="00E81B1B">
                <w:rPr>
                  <w:b/>
                  <w:bCs/>
                  <w:vertAlign w:val="subscript"/>
                </w:rPr>
                <w:t>w</w:t>
              </w:r>
              <w:r w:rsidRPr="00E81B1B">
                <w:rPr>
                  <w:b/>
                  <w:bCs/>
                </w:rPr>
                <w:t xml:space="preserve"> ≥ 56 dB</w:t>
              </w:r>
            </w:ins>
          </w:p>
          <w:p w14:paraId="1B35FA4A" w14:textId="77777777" w:rsidR="007B714A" w:rsidRPr="00E81B1B" w:rsidRDefault="007B714A" w:rsidP="000629A1">
            <w:pPr>
              <w:pStyle w:val="ReportTableText"/>
              <w:jc w:val="center"/>
              <w:rPr>
                <w:ins w:id="7149" w:author="Carsten Hein" w:date="2022-01-03T11:32:00Z"/>
              </w:rPr>
            </w:pPr>
          </w:p>
        </w:tc>
      </w:tr>
      <w:tr w:rsidR="007B714A" w:rsidRPr="00E81B1B" w14:paraId="6A373E88" w14:textId="77777777" w:rsidTr="000629A1">
        <w:trPr>
          <w:ins w:id="7150" w:author="Carsten Hein" w:date="2022-01-03T11:32:00Z"/>
        </w:trPr>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0629A1">
            <w:pPr>
              <w:pStyle w:val="ReportTableText"/>
              <w:jc w:val="center"/>
              <w:rPr>
                <w:ins w:id="7151" w:author="Carsten Hein" w:date="2022-01-03T11:32:00Z"/>
              </w:rPr>
            </w:pPr>
            <w:ins w:id="7152" w:author="Carsten Hein" w:date="2022-01-03T11:32:00Z">
              <w:r w:rsidRPr="00E81B1B">
                <w:lastRenderedPageBreak/>
                <w:t>Angenommene ΔL</w:t>
              </w:r>
              <w:r w:rsidRPr="00E81B1B">
                <w:rPr>
                  <w:vertAlign w:val="subscript"/>
                </w:rPr>
                <w:t>w</w:t>
              </w:r>
              <w:r w:rsidRPr="00E81B1B">
                <w:t xml:space="preserve"> weichen Bodenbelags</w:t>
              </w:r>
            </w:ins>
          </w:p>
          <w:p w14:paraId="5AECF73E" w14:textId="77777777" w:rsidR="007B714A" w:rsidRPr="00E81B1B" w:rsidRDefault="007B714A" w:rsidP="000629A1">
            <w:pPr>
              <w:pStyle w:val="ReportTableText"/>
              <w:jc w:val="center"/>
              <w:rPr>
                <w:ins w:id="7153" w:author="Carsten Hein" w:date="2022-01-03T11:32:00Z"/>
              </w:rPr>
            </w:pPr>
            <w:ins w:id="7154" w:author="Carsten Hein" w:date="2022-01-03T11:32:00Z">
              <w:r w:rsidRPr="00E81B1B">
                <w:t>(dB)</w:t>
              </w:r>
            </w:ins>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0629A1">
            <w:pPr>
              <w:pStyle w:val="ReportTableText"/>
              <w:jc w:val="center"/>
              <w:rPr>
                <w:ins w:id="7155" w:author="Carsten Hein" w:date="2022-01-03T11:32:00Z"/>
              </w:rPr>
            </w:pPr>
            <w:ins w:id="7156" w:author="Carsten Hein" w:date="2022-01-03T11:32:00Z">
              <w:r w:rsidRPr="00E81B1B">
                <w:t xml:space="preserve">Mindestdicke der Betonplatte </w:t>
              </w:r>
            </w:ins>
          </w:p>
          <w:p w14:paraId="5A9C07D1" w14:textId="77777777" w:rsidR="007B714A" w:rsidRPr="00E81B1B" w:rsidRDefault="007B714A" w:rsidP="000629A1">
            <w:pPr>
              <w:pStyle w:val="ReportTableText"/>
              <w:jc w:val="center"/>
              <w:rPr>
                <w:ins w:id="7157" w:author="Carsten Hein" w:date="2022-01-03T11:32:00Z"/>
              </w:rPr>
            </w:pPr>
            <w:ins w:id="7158" w:author="Carsten Hein" w:date="2022-01-03T11:32:00Z">
              <w:r w:rsidRPr="00E81B1B">
                <w:t>(cm)</w:t>
              </w:r>
            </w:ins>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0629A1">
            <w:pPr>
              <w:pStyle w:val="ReportTableText"/>
              <w:jc w:val="center"/>
              <w:rPr>
                <w:ins w:id="7159" w:author="Carsten Hein" w:date="2022-01-03T11:32:00Z"/>
              </w:rPr>
            </w:pPr>
            <w:ins w:id="7160" w:author="Carsten Hein" w:date="2022-01-03T11:32:00Z">
              <w:r w:rsidRPr="00E81B1B">
                <w:t>Bewertetes Rˈ</w:t>
              </w:r>
              <w:r w:rsidRPr="00E81B1B">
                <w:rPr>
                  <w:vertAlign w:val="subscript"/>
                </w:rPr>
                <w:t>w</w:t>
              </w:r>
              <w:r w:rsidRPr="00E81B1B">
                <w:t xml:space="preserve"> bei Mindestdicke der Betonplatte</w:t>
              </w:r>
            </w:ins>
          </w:p>
          <w:p w14:paraId="1BC21B26" w14:textId="77777777" w:rsidR="007B714A" w:rsidRPr="00E81B1B" w:rsidRDefault="007B714A" w:rsidP="000629A1">
            <w:pPr>
              <w:pStyle w:val="ReportTableText"/>
              <w:jc w:val="center"/>
              <w:rPr>
                <w:ins w:id="7161" w:author="Carsten Hein" w:date="2022-01-03T11:32:00Z"/>
              </w:rPr>
            </w:pPr>
            <w:ins w:id="7162" w:author="Carsten Hein" w:date="2022-01-03T11:32:00Z">
              <w:r w:rsidRPr="00E81B1B">
                <w:t>(K</w:t>
              </w:r>
              <w:r w:rsidRPr="00E81B1B">
                <w:rPr>
                  <w:vertAlign w:val="subscript"/>
                </w:rPr>
                <w:t>E</w:t>
              </w:r>
              <w:r w:rsidRPr="00E81B1B">
                <w:t xml:space="preserve"> = 0)</w:t>
              </w:r>
            </w:ins>
          </w:p>
          <w:p w14:paraId="00983509" w14:textId="77777777" w:rsidR="007B714A" w:rsidRPr="00E81B1B" w:rsidRDefault="007B714A" w:rsidP="000629A1">
            <w:pPr>
              <w:pStyle w:val="ReportTableText"/>
              <w:jc w:val="center"/>
              <w:rPr>
                <w:ins w:id="7163" w:author="Carsten Hein" w:date="2022-01-03T11:32:00Z"/>
              </w:rPr>
            </w:pPr>
            <w:ins w:id="7164" w:author="Carsten Hein" w:date="2022-01-03T11:32:00Z">
              <w:r w:rsidRPr="00E81B1B">
                <w:t>(dB)</w:t>
              </w:r>
            </w:ins>
          </w:p>
        </w:tc>
      </w:tr>
      <w:tr w:rsidR="007B714A" w:rsidRPr="00E81B1B" w14:paraId="3DAD21FF" w14:textId="77777777" w:rsidTr="000629A1">
        <w:trPr>
          <w:ins w:id="7165" w:author="Carsten Hein" w:date="2022-01-03T11:32:00Z"/>
        </w:trPr>
        <w:tc>
          <w:tcPr>
            <w:tcW w:w="2673" w:type="dxa"/>
            <w:tcBorders>
              <w:top w:val="single" w:sz="8" w:space="0" w:color="auto"/>
              <w:left w:val="single" w:sz="8" w:space="0" w:color="auto"/>
            </w:tcBorders>
            <w:vAlign w:val="center"/>
          </w:tcPr>
          <w:p w14:paraId="6466E450" w14:textId="77777777" w:rsidR="007B714A" w:rsidRPr="00E81B1B" w:rsidRDefault="007B714A" w:rsidP="000629A1">
            <w:pPr>
              <w:pStyle w:val="ReportTableText"/>
              <w:jc w:val="center"/>
              <w:rPr>
                <w:ins w:id="7166" w:author="Carsten Hein" w:date="2022-01-03T11:32:00Z"/>
              </w:rPr>
            </w:pPr>
            <w:ins w:id="7167" w:author="Carsten Hein" w:date="2022-01-03T11:32:00Z">
              <w:r w:rsidRPr="00E81B1B">
                <w:t>15</w:t>
              </w:r>
            </w:ins>
          </w:p>
        </w:tc>
        <w:tc>
          <w:tcPr>
            <w:tcW w:w="2408" w:type="dxa"/>
            <w:tcBorders>
              <w:top w:val="single" w:sz="8" w:space="0" w:color="auto"/>
              <w:right w:val="single" w:sz="8" w:space="0" w:color="auto"/>
            </w:tcBorders>
            <w:vAlign w:val="center"/>
          </w:tcPr>
          <w:p w14:paraId="5A51AE7F" w14:textId="77777777" w:rsidR="007B714A" w:rsidRPr="00E81B1B" w:rsidRDefault="007B714A" w:rsidP="000629A1">
            <w:pPr>
              <w:pStyle w:val="ReportTableText"/>
              <w:jc w:val="center"/>
              <w:rPr>
                <w:ins w:id="7168" w:author="Carsten Hein" w:date="2022-01-03T11:32:00Z"/>
              </w:rPr>
            </w:pPr>
            <w:ins w:id="7169" w:author="Carsten Hein" w:date="2022-01-03T11:32:00Z">
              <w:r w:rsidRPr="00E81B1B">
                <w:t>34.2</w:t>
              </w:r>
            </w:ins>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0629A1">
            <w:pPr>
              <w:pStyle w:val="ReportTableText"/>
              <w:jc w:val="center"/>
              <w:rPr>
                <w:ins w:id="7170" w:author="Carsten Hein" w:date="2022-01-03T11:32:00Z"/>
              </w:rPr>
            </w:pPr>
            <w:ins w:id="7171" w:author="Carsten Hein" w:date="2022-01-03T11:32:00Z">
              <w:r w:rsidRPr="00E81B1B">
                <w:t>67.9</w:t>
              </w:r>
            </w:ins>
          </w:p>
        </w:tc>
      </w:tr>
      <w:tr w:rsidR="007B714A" w:rsidRPr="00E81B1B" w14:paraId="4A8F705E" w14:textId="77777777" w:rsidTr="000629A1">
        <w:trPr>
          <w:ins w:id="7172" w:author="Carsten Hein" w:date="2022-01-03T11:32:00Z"/>
        </w:trPr>
        <w:tc>
          <w:tcPr>
            <w:tcW w:w="2673" w:type="dxa"/>
            <w:tcBorders>
              <w:left w:val="single" w:sz="8" w:space="0" w:color="auto"/>
            </w:tcBorders>
            <w:vAlign w:val="center"/>
          </w:tcPr>
          <w:p w14:paraId="35FE13D8" w14:textId="77777777" w:rsidR="007B714A" w:rsidRPr="00E81B1B" w:rsidRDefault="007B714A" w:rsidP="000629A1">
            <w:pPr>
              <w:pStyle w:val="ReportTableText"/>
              <w:jc w:val="center"/>
              <w:rPr>
                <w:ins w:id="7173" w:author="Carsten Hein" w:date="2022-01-03T11:32:00Z"/>
              </w:rPr>
            </w:pPr>
            <w:ins w:id="7174" w:author="Carsten Hein" w:date="2022-01-03T11:32:00Z">
              <w:r w:rsidRPr="00E81B1B">
                <w:t>20</w:t>
              </w:r>
            </w:ins>
          </w:p>
        </w:tc>
        <w:tc>
          <w:tcPr>
            <w:tcW w:w="2408" w:type="dxa"/>
            <w:tcBorders>
              <w:right w:val="single" w:sz="8" w:space="0" w:color="auto"/>
            </w:tcBorders>
            <w:vAlign w:val="center"/>
          </w:tcPr>
          <w:p w14:paraId="6F4C27FF" w14:textId="77777777" w:rsidR="007B714A" w:rsidRPr="00E81B1B" w:rsidRDefault="007B714A" w:rsidP="000629A1">
            <w:pPr>
              <w:pStyle w:val="ReportTableText"/>
              <w:jc w:val="center"/>
              <w:rPr>
                <w:ins w:id="7175" w:author="Carsten Hein" w:date="2022-01-03T11:32:00Z"/>
              </w:rPr>
            </w:pPr>
            <w:ins w:id="7176" w:author="Carsten Hein" w:date="2022-01-03T11:32:00Z">
              <w:r w:rsidRPr="00E81B1B">
                <w:t>24.6</w:t>
              </w:r>
            </w:ins>
          </w:p>
        </w:tc>
        <w:tc>
          <w:tcPr>
            <w:tcW w:w="3969" w:type="dxa"/>
            <w:tcBorders>
              <w:left w:val="single" w:sz="8" w:space="0" w:color="auto"/>
              <w:right w:val="single" w:sz="8" w:space="0" w:color="auto"/>
            </w:tcBorders>
            <w:vAlign w:val="center"/>
          </w:tcPr>
          <w:p w14:paraId="57A75C5E" w14:textId="77777777" w:rsidR="007B714A" w:rsidRPr="00E81B1B" w:rsidRDefault="007B714A" w:rsidP="000629A1">
            <w:pPr>
              <w:pStyle w:val="ReportTableText"/>
              <w:jc w:val="center"/>
              <w:rPr>
                <w:ins w:id="7177" w:author="Carsten Hein" w:date="2022-01-03T11:32:00Z"/>
              </w:rPr>
            </w:pPr>
            <w:ins w:id="7178" w:author="Carsten Hein" w:date="2022-01-03T11:32:00Z">
              <w:r w:rsidRPr="00E81B1B">
                <w:t>63.4</w:t>
              </w:r>
            </w:ins>
          </w:p>
        </w:tc>
      </w:tr>
      <w:tr w:rsidR="007B714A" w:rsidRPr="00E81B1B" w14:paraId="6E68E78F" w14:textId="77777777" w:rsidTr="000629A1">
        <w:trPr>
          <w:ins w:id="7179" w:author="Carsten Hein" w:date="2022-01-03T11:32:00Z"/>
        </w:trPr>
        <w:tc>
          <w:tcPr>
            <w:tcW w:w="2673" w:type="dxa"/>
            <w:tcBorders>
              <w:left w:val="single" w:sz="8" w:space="0" w:color="auto"/>
            </w:tcBorders>
            <w:vAlign w:val="center"/>
          </w:tcPr>
          <w:p w14:paraId="7BD6A767" w14:textId="77777777" w:rsidR="007B714A" w:rsidRPr="00E81B1B" w:rsidRDefault="007B714A" w:rsidP="000629A1">
            <w:pPr>
              <w:pStyle w:val="ReportTableText"/>
              <w:jc w:val="center"/>
              <w:rPr>
                <w:ins w:id="7180" w:author="Carsten Hein" w:date="2022-01-03T11:32:00Z"/>
              </w:rPr>
            </w:pPr>
            <w:ins w:id="7181" w:author="Carsten Hein" w:date="2022-01-03T11:32:00Z">
              <w:r w:rsidRPr="00E81B1B">
                <w:t>21</w:t>
              </w:r>
            </w:ins>
          </w:p>
        </w:tc>
        <w:tc>
          <w:tcPr>
            <w:tcW w:w="2408" w:type="dxa"/>
            <w:tcBorders>
              <w:right w:val="single" w:sz="8" w:space="0" w:color="auto"/>
            </w:tcBorders>
            <w:vAlign w:val="center"/>
          </w:tcPr>
          <w:p w14:paraId="74E111C7" w14:textId="77777777" w:rsidR="007B714A" w:rsidRPr="00E81B1B" w:rsidRDefault="007B714A" w:rsidP="000629A1">
            <w:pPr>
              <w:pStyle w:val="ReportTableText"/>
              <w:jc w:val="center"/>
              <w:rPr>
                <w:ins w:id="7182" w:author="Carsten Hein" w:date="2022-01-03T11:32:00Z"/>
              </w:rPr>
            </w:pPr>
            <w:ins w:id="7183" w:author="Carsten Hein" w:date="2022-01-03T11:32:00Z">
              <w:r w:rsidRPr="00E81B1B">
                <w:t>23.0</w:t>
              </w:r>
            </w:ins>
          </w:p>
        </w:tc>
        <w:tc>
          <w:tcPr>
            <w:tcW w:w="3969" w:type="dxa"/>
            <w:tcBorders>
              <w:left w:val="single" w:sz="8" w:space="0" w:color="auto"/>
              <w:right w:val="single" w:sz="8" w:space="0" w:color="auto"/>
            </w:tcBorders>
            <w:vAlign w:val="center"/>
          </w:tcPr>
          <w:p w14:paraId="7973E6C4" w14:textId="77777777" w:rsidR="007B714A" w:rsidRPr="00E81B1B" w:rsidRDefault="007B714A" w:rsidP="000629A1">
            <w:pPr>
              <w:pStyle w:val="ReportTableText"/>
              <w:jc w:val="center"/>
              <w:rPr>
                <w:ins w:id="7184" w:author="Carsten Hein" w:date="2022-01-03T11:32:00Z"/>
              </w:rPr>
            </w:pPr>
            <w:ins w:id="7185" w:author="Carsten Hein" w:date="2022-01-03T11:32:00Z">
              <w:r w:rsidRPr="00E81B1B">
                <w:t>62.6</w:t>
              </w:r>
            </w:ins>
          </w:p>
        </w:tc>
      </w:tr>
      <w:tr w:rsidR="007B714A" w:rsidRPr="00E81B1B" w14:paraId="091413EB" w14:textId="77777777" w:rsidTr="000629A1">
        <w:trPr>
          <w:ins w:id="7186" w:author="Carsten Hein" w:date="2022-01-03T11:32:00Z"/>
        </w:trPr>
        <w:tc>
          <w:tcPr>
            <w:tcW w:w="2673" w:type="dxa"/>
            <w:tcBorders>
              <w:left w:val="single" w:sz="8" w:space="0" w:color="auto"/>
            </w:tcBorders>
            <w:vAlign w:val="center"/>
          </w:tcPr>
          <w:p w14:paraId="49884A9D" w14:textId="77777777" w:rsidR="007B714A" w:rsidRPr="00E81B1B" w:rsidRDefault="007B714A" w:rsidP="000629A1">
            <w:pPr>
              <w:pStyle w:val="ReportTableText"/>
              <w:jc w:val="center"/>
              <w:rPr>
                <w:ins w:id="7187" w:author="Carsten Hein" w:date="2022-01-03T11:32:00Z"/>
              </w:rPr>
            </w:pPr>
            <w:ins w:id="7188" w:author="Carsten Hein" w:date="2022-01-03T11:32:00Z">
              <w:r w:rsidRPr="00E81B1B">
                <w:t>22</w:t>
              </w:r>
            </w:ins>
          </w:p>
        </w:tc>
        <w:tc>
          <w:tcPr>
            <w:tcW w:w="2408" w:type="dxa"/>
            <w:tcBorders>
              <w:right w:val="single" w:sz="8" w:space="0" w:color="auto"/>
            </w:tcBorders>
            <w:vAlign w:val="center"/>
          </w:tcPr>
          <w:p w14:paraId="0CA35802" w14:textId="77777777" w:rsidR="007B714A" w:rsidRPr="00E81B1B" w:rsidRDefault="007B714A" w:rsidP="000629A1">
            <w:pPr>
              <w:pStyle w:val="ReportTableText"/>
              <w:jc w:val="center"/>
              <w:rPr>
                <w:ins w:id="7189" w:author="Carsten Hein" w:date="2022-01-03T11:32:00Z"/>
              </w:rPr>
            </w:pPr>
            <w:ins w:id="7190" w:author="Carsten Hein" w:date="2022-01-03T11:32:00Z">
              <w:r w:rsidRPr="00E81B1B">
                <w:t>21.6</w:t>
              </w:r>
            </w:ins>
          </w:p>
        </w:tc>
        <w:tc>
          <w:tcPr>
            <w:tcW w:w="3969" w:type="dxa"/>
            <w:tcBorders>
              <w:left w:val="single" w:sz="8" w:space="0" w:color="auto"/>
              <w:right w:val="single" w:sz="8" w:space="0" w:color="auto"/>
            </w:tcBorders>
            <w:vAlign w:val="center"/>
          </w:tcPr>
          <w:p w14:paraId="7173F893" w14:textId="77777777" w:rsidR="007B714A" w:rsidRPr="00E81B1B" w:rsidRDefault="007B714A" w:rsidP="000629A1">
            <w:pPr>
              <w:pStyle w:val="ReportTableText"/>
              <w:jc w:val="center"/>
              <w:rPr>
                <w:ins w:id="7191" w:author="Carsten Hein" w:date="2022-01-03T11:32:00Z"/>
              </w:rPr>
            </w:pPr>
            <w:ins w:id="7192" w:author="Carsten Hein" w:date="2022-01-03T11:32:00Z">
              <w:r w:rsidRPr="00E81B1B">
                <w:t>61.7</w:t>
              </w:r>
            </w:ins>
          </w:p>
        </w:tc>
      </w:tr>
      <w:tr w:rsidR="007B714A" w:rsidRPr="00E81B1B" w14:paraId="64A28BE1" w14:textId="77777777" w:rsidTr="000629A1">
        <w:trPr>
          <w:ins w:id="7193" w:author="Carsten Hein" w:date="2022-01-03T11:32:00Z"/>
        </w:trPr>
        <w:tc>
          <w:tcPr>
            <w:tcW w:w="2673" w:type="dxa"/>
            <w:tcBorders>
              <w:left w:val="single" w:sz="8" w:space="0" w:color="auto"/>
            </w:tcBorders>
            <w:vAlign w:val="center"/>
          </w:tcPr>
          <w:p w14:paraId="624CE33A" w14:textId="77777777" w:rsidR="007B714A" w:rsidRPr="00E81B1B" w:rsidRDefault="007B714A" w:rsidP="000629A1">
            <w:pPr>
              <w:pStyle w:val="ReportTableText"/>
              <w:jc w:val="center"/>
              <w:rPr>
                <w:ins w:id="7194" w:author="Carsten Hein" w:date="2022-01-03T11:32:00Z"/>
              </w:rPr>
            </w:pPr>
            <w:ins w:id="7195" w:author="Carsten Hein" w:date="2022-01-03T11:32:00Z">
              <w:r w:rsidRPr="00E81B1B">
                <w:t>23</w:t>
              </w:r>
            </w:ins>
          </w:p>
        </w:tc>
        <w:tc>
          <w:tcPr>
            <w:tcW w:w="2408" w:type="dxa"/>
            <w:tcBorders>
              <w:right w:val="single" w:sz="8" w:space="0" w:color="auto"/>
            </w:tcBorders>
            <w:vAlign w:val="center"/>
          </w:tcPr>
          <w:p w14:paraId="3AB62580" w14:textId="77777777" w:rsidR="007B714A" w:rsidRPr="00E81B1B" w:rsidRDefault="007B714A" w:rsidP="000629A1">
            <w:pPr>
              <w:pStyle w:val="ReportTableText"/>
              <w:jc w:val="center"/>
              <w:rPr>
                <w:ins w:id="7196" w:author="Carsten Hein" w:date="2022-01-03T11:32:00Z"/>
              </w:rPr>
            </w:pPr>
            <w:ins w:id="7197" w:author="Carsten Hein" w:date="2022-01-03T11:32:00Z">
              <w:r w:rsidRPr="00E81B1B">
                <w:t>20.2</w:t>
              </w:r>
            </w:ins>
          </w:p>
        </w:tc>
        <w:tc>
          <w:tcPr>
            <w:tcW w:w="3969" w:type="dxa"/>
            <w:tcBorders>
              <w:left w:val="single" w:sz="8" w:space="0" w:color="auto"/>
              <w:right w:val="single" w:sz="8" w:space="0" w:color="auto"/>
            </w:tcBorders>
            <w:vAlign w:val="center"/>
          </w:tcPr>
          <w:p w14:paraId="78C97BE2" w14:textId="77777777" w:rsidR="007B714A" w:rsidRPr="00E81B1B" w:rsidRDefault="007B714A" w:rsidP="000629A1">
            <w:pPr>
              <w:pStyle w:val="ReportTableText"/>
              <w:jc w:val="center"/>
              <w:rPr>
                <w:ins w:id="7198" w:author="Carsten Hein" w:date="2022-01-03T11:32:00Z"/>
              </w:rPr>
            </w:pPr>
            <w:ins w:id="7199" w:author="Carsten Hein" w:date="2022-01-03T11:32:00Z">
              <w:r w:rsidRPr="00E81B1B">
                <w:t>60.8</w:t>
              </w:r>
            </w:ins>
          </w:p>
        </w:tc>
      </w:tr>
      <w:tr w:rsidR="007B714A" w:rsidRPr="00E81B1B" w14:paraId="52B4115E" w14:textId="77777777" w:rsidTr="000629A1">
        <w:trPr>
          <w:ins w:id="7200" w:author="Carsten Hein" w:date="2022-01-03T11:32:00Z"/>
        </w:trPr>
        <w:tc>
          <w:tcPr>
            <w:tcW w:w="2673" w:type="dxa"/>
            <w:tcBorders>
              <w:left w:val="single" w:sz="8" w:space="0" w:color="auto"/>
            </w:tcBorders>
            <w:vAlign w:val="center"/>
          </w:tcPr>
          <w:p w14:paraId="4ADD1D77" w14:textId="77777777" w:rsidR="007B714A" w:rsidRPr="00E81B1B" w:rsidRDefault="007B714A" w:rsidP="000629A1">
            <w:pPr>
              <w:pStyle w:val="ReportTableText"/>
              <w:jc w:val="center"/>
              <w:rPr>
                <w:ins w:id="7201" w:author="Carsten Hein" w:date="2022-01-03T11:32:00Z"/>
              </w:rPr>
            </w:pPr>
            <w:ins w:id="7202" w:author="Carsten Hein" w:date="2022-01-03T11:32:00Z">
              <w:r w:rsidRPr="00E81B1B">
                <w:t>24</w:t>
              </w:r>
            </w:ins>
          </w:p>
        </w:tc>
        <w:tc>
          <w:tcPr>
            <w:tcW w:w="2408" w:type="dxa"/>
            <w:tcBorders>
              <w:right w:val="single" w:sz="8" w:space="0" w:color="auto"/>
            </w:tcBorders>
            <w:vAlign w:val="center"/>
          </w:tcPr>
          <w:p w14:paraId="1FC03932" w14:textId="77777777" w:rsidR="007B714A" w:rsidRPr="00E81B1B" w:rsidRDefault="007B714A" w:rsidP="000629A1">
            <w:pPr>
              <w:pStyle w:val="ReportTableText"/>
              <w:jc w:val="center"/>
              <w:rPr>
                <w:ins w:id="7203" w:author="Carsten Hein" w:date="2022-01-03T11:32:00Z"/>
              </w:rPr>
            </w:pPr>
            <w:ins w:id="7204" w:author="Carsten Hein" w:date="2022-01-03T11:32:00Z">
              <w:r w:rsidRPr="00E81B1B">
                <w:t>18.9</w:t>
              </w:r>
            </w:ins>
          </w:p>
        </w:tc>
        <w:tc>
          <w:tcPr>
            <w:tcW w:w="3969" w:type="dxa"/>
            <w:tcBorders>
              <w:left w:val="single" w:sz="8" w:space="0" w:color="auto"/>
              <w:right w:val="single" w:sz="8" w:space="0" w:color="auto"/>
            </w:tcBorders>
            <w:vAlign w:val="center"/>
          </w:tcPr>
          <w:p w14:paraId="2C5EFA46" w14:textId="77777777" w:rsidR="007B714A" w:rsidRPr="00E81B1B" w:rsidRDefault="007B714A" w:rsidP="000629A1">
            <w:pPr>
              <w:pStyle w:val="ReportTableText"/>
              <w:jc w:val="center"/>
              <w:rPr>
                <w:ins w:id="7205" w:author="Carsten Hein" w:date="2022-01-03T11:32:00Z"/>
              </w:rPr>
            </w:pPr>
            <w:ins w:id="7206" w:author="Carsten Hein" w:date="2022-01-03T11:32:00Z">
              <w:r w:rsidRPr="00E81B1B">
                <w:t>59.9</w:t>
              </w:r>
            </w:ins>
          </w:p>
        </w:tc>
      </w:tr>
      <w:tr w:rsidR="007B714A" w:rsidRPr="00E81B1B" w14:paraId="22B86453" w14:textId="77777777" w:rsidTr="000629A1">
        <w:trPr>
          <w:ins w:id="7207" w:author="Carsten Hein" w:date="2022-01-03T11:32:00Z"/>
        </w:trPr>
        <w:tc>
          <w:tcPr>
            <w:tcW w:w="2673" w:type="dxa"/>
            <w:tcBorders>
              <w:left w:val="single" w:sz="8" w:space="0" w:color="auto"/>
            </w:tcBorders>
            <w:vAlign w:val="center"/>
          </w:tcPr>
          <w:p w14:paraId="610B16FE" w14:textId="77777777" w:rsidR="007B714A" w:rsidRPr="00E81B1B" w:rsidRDefault="007B714A" w:rsidP="000629A1">
            <w:pPr>
              <w:pStyle w:val="ReportTableText"/>
              <w:jc w:val="center"/>
              <w:rPr>
                <w:ins w:id="7208" w:author="Carsten Hein" w:date="2022-01-03T11:32:00Z"/>
              </w:rPr>
            </w:pPr>
            <w:ins w:id="7209" w:author="Carsten Hein" w:date="2022-01-03T11:32:00Z">
              <w:r w:rsidRPr="00E81B1B">
                <w:t>25</w:t>
              </w:r>
            </w:ins>
          </w:p>
        </w:tc>
        <w:tc>
          <w:tcPr>
            <w:tcW w:w="2408" w:type="dxa"/>
            <w:tcBorders>
              <w:right w:val="single" w:sz="8" w:space="0" w:color="auto"/>
            </w:tcBorders>
            <w:vAlign w:val="center"/>
          </w:tcPr>
          <w:p w14:paraId="017DF1EF" w14:textId="77777777" w:rsidR="007B714A" w:rsidRPr="00E81B1B" w:rsidRDefault="007B714A" w:rsidP="000629A1">
            <w:pPr>
              <w:pStyle w:val="ReportTableText"/>
              <w:jc w:val="center"/>
              <w:rPr>
                <w:ins w:id="7210" w:author="Carsten Hein" w:date="2022-01-03T11:32:00Z"/>
              </w:rPr>
            </w:pPr>
            <w:ins w:id="7211" w:author="Carsten Hein" w:date="2022-01-03T11:32:00Z">
              <w:r w:rsidRPr="00E81B1B">
                <w:t>17.7</w:t>
              </w:r>
            </w:ins>
          </w:p>
        </w:tc>
        <w:tc>
          <w:tcPr>
            <w:tcW w:w="3969" w:type="dxa"/>
            <w:tcBorders>
              <w:left w:val="single" w:sz="8" w:space="0" w:color="auto"/>
              <w:right w:val="single" w:sz="8" w:space="0" w:color="auto"/>
            </w:tcBorders>
            <w:vAlign w:val="center"/>
          </w:tcPr>
          <w:p w14:paraId="57B70144" w14:textId="77777777" w:rsidR="007B714A" w:rsidRPr="00E81B1B" w:rsidRDefault="007B714A" w:rsidP="000629A1">
            <w:pPr>
              <w:pStyle w:val="ReportTableText"/>
              <w:jc w:val="center"/>
              <w:rPr>
                <w:ins w:id="7212" w:author="Carsten Hein" w:date="2022-01-03T11:32:00Z"/>
              </w:rPr>
            </w:pPr>
            <w:ins w:id="7213" w:author="Carsten Hein" w:date="2022-01-03T11:32:00Z">
              <w:r w:rsidRPr="00E81B1B">
                <w:t>59.0</w:t>
              </w:r>
            </w:ins>
          </w:p>
        </w:tc>
      </w:tr>
      <w:tr w:rsidR="007B714A" w:rsidRPr="00E81B1B" w14:paraId="45018656" w14:textId="77777777" w:rsidTr="000629A1">
        <w:trPr>
          <w:ins w:id="7214" w:author="Carsten Hein" w:date="2022-01-03T11:32:00Z"/>
        </w:trPr>
        <w:tc>
          <w:tcPr>
            <w:tcW w:w="2673" w:type="dxa"/>
            <w:tcBorders>
              <w:left w:val="single" w:sz="8" w:space="0" w:color="auto"/>
            </w:tcBorders>
            <w:vAlign w:val="center"/>
          </w:tcPr>
          <w:p w14:paraId="16ED8232" w14:textId="77777777" w:rsidR="007B714A" w:rsidRPr="00E81B1B" w:rsidRDefault="007B714A" w:rsidP="000629A1">
            <w:pPr>
              <w:pStyle w:val="ReportTableText"/>
              <w:jc w:val="center"/>
              <w:rPr>
                <w:ins w:id="7215" w:author="Carsten Hein" w:date="2022-01-03T11:32:00Z"/>
              </w:rPr>
            </w:pPr>
            <w:ins w:id="7216" w:author="Carsten Hein" w:date="2022-01-03T11:32:00Z">
              <w:r w:rsidRPr="00E81B1B">
                <w:t>26</w:t>
              </w:r>
            </w:ins>
          </w:p>
        </w:tc>
        <w:tc>
          <w:tcPr>
            <w:tcW w:w="2408" w:type="dxa"/>
            <w:tcBorders>
              <w:right w:val="single" w:sz="8" w:space="0" w:color="auto"/>
            </w:tcBorders>
            <w:vAlign w:val="center"/>
          </w:tcPr>
          <w:p w14:paraId="30A87AED" w14:textId="77777777" w:rsidR="007B714A" w:rsidRPr="00E81B1B" w:rsidRDefault="007B714A" w:rsidP="000629A1">
            <w:pPr>
              <w:pStyle w:val="ReportTableText"/>
              <w:jc w:val="center"/>
              <w:rPr>
                <w:ins w:id="7217" w:author="Carsten Hein" w:date="2022-01-03T11:32:00Z"/>
              </w:rPr>
            </w:pPr>
            <w:ins w:id="7218" w:author="Carsten Hein" w:date="2022-01-03T11:32:00Z">
              <w:r w:rsidRPr="00E81B1B">
                <w:t>16.6</w:t>
              </w:r>
            </w:ins>
          </w:p>
        </w:tc>
        <w:tc>
          <w:tcPr>
            <w:tcW w:w="3969" w:type="dxa"/>
            <w:tcBorders>
              <w:left w:val="single" w:sz="8" w:space="0" w:color="auto"/>
              <w:right w:val="single" w:sz="8" w:space="0" w:color="auto"/>
            </w:tcBorders>
            <w:vAlign w:val="center"/>
          </w:tcPr>
          <w:p w14:paraId="4A80A9DE" w14:textId="77777777" w:rsidR="007B714A" w:rsidRPr="00E81B1B" w:rsidRDefault="007B714A" w:rsidP="000629A1">
            <w:pPr>
              <w:pStyle w:val="ReportTableText"/>
              <w:jc w:val="center"/>
              <w:rPr>
                <w:ins w:id="7219" w:author="Carsten Hein" w:date="2022-01-03T11:32:00Z"/>
              </w:rPr>
            </w:pPr>
            <w:ins w:id="7220" w:author="Carsten Hein" w:date="2022-01-03T11:32:00Z">
              <w:r w:rsidRPr="00E81B1B">
                <w:t>58.1</w:t>
              </w:r>
            </w:ins>
          </w:p>
        </w:tc>
      </w:tr>
      <w:tr w:rsidR="007B714A" w:rsidRPr="00E81B1B" w14:paraId="7477EAC4" w14:textId="77777777" w:rsidTr="000629A1">
        <w:trPr>
          <w:ins w:id="7221" w:author="Carsten Hein" w:date="2022-01-03T11:32:00Z"/>
        </w:trPr>
        <w:tc>
          <w:tcPr>
            <w:tcW w:w="2673" w:type="dxa"/>
            <w:tcBorders>
              <w:left w:val="single" w:sz="8" w:space="0" w:color="auto"/>
            </w:tcBorders>
            <w:vAlign w:val="center"/>
          </w:tcPr>
          <w:p w14:paraId="668B5F2A" w14:textId="77777777" w:rsidR="007B714A" w:rsidRPr="00E81B1B" w:rsidRDefault="007B714A" w:rsidP="000629A1">
            <w:pPr>
              <w:pStyle w:val="ReportTableText"/>
              <w:jc w:val="center"/>
              <w:rPr>
                <w:ins w:id="7222" w:author="Carsten Hein" w:date="2022-01-03T11:32:00Z"/>
              </w:rPr>
            </w:pPr>
            <w:ins w:id="7223" w:author="Carsten Hein" w:date="2022-01-03T11:32:00Z">
              <w:r w:rsidRPr="00E81B1B">
                <w:t>27</w:t>
              </w:r>
            </w:ins>
          </w:p>
        </w:tc>
        <w:tc>
          <w:tcPr>
            <w:tcW w:w="2408" w:type="dxa"/>
            <w:tcBorders>
              <w:right w:val="single" w:sz="8" w:space="0" w:color="auto"/>
            </w:tcBorders>
            <w:vAlign w:val="center"/>
          </w:tcPr>
          <w:p w14:paraId="0BCECADE" w14:textId="77777777" w:rsidR="007B714A" w:rsidRPr="00E81B1B" w:rsidRDefault="007B714A" w:rsidP="000629A1">
            <w:pPr>
              <w:pStyle w:val="ReportTableText"/>
              <w:jc w:val="center"/>
              <w:rPr>
                <w:ins w:id="7224" w:author="Carsten Hein" w:date="2022-01-03T11:32:00Z"/>
              </w:rPr>
            </w:pPr>
            <w:ins w:id="7225" w:author="Carsten Hein" w:date="2022-01-03T11:32:00Z">
              <w:r w:rsidRPr="00E81B1B">
                <w:t>15.5</w:t>
              </w:r>
            </w:ins>
          </w:p>
        </w:tc>
        <w:tc>
          <w:tcPr>
            <w:tcW w:w="3969" w:type="dxa"/>
            <w:tcBorders>
              <w:left w:val="single" w:sz="8" w:space="0" w:color="auto"/>
              <w:right w:val="single" w:sz="8" w:space="0" w:color="auto"/>
            </w:tcBorders>
            <w:vAlign w:val="center"/>
          </w:tcPr>
          <w:p w14:paraId="17495CC0" w14:textId="77777777" w:rsidR="007B714A" w:rsidRPr="00E81B1B" w:rsidRDefault="007B714A" w:rsidP="000629A1">
            <w:pPr>
              <w:pStyle w:val="ReportTableText"/>
              <w:jc w:val="center"/>
              <w:rPr>
                <w:ins w:id="7226" w:author="Carsten Hein" w:date="2022-01-03T11:32:00Z"/>
              </w:rPr>
            </w:pPr>
            <w:ins w:id="7227" w:author="Carsten Hein" w:date="2022-01-03T11:32:00Z">
              <w:r w:rsidRPr="00E81B1B">
                <w:t>57.3</w:t>
              </w:r>
            </w:ins>
          </w:p>
        </w:tc>
      </w:tr>
      <w:tr w:rsidR="007B714A" w:rsidRPr="00E81B1B" w14:paraId="122F0A5C" w14:textId="77777777" w:rsidTr="000629A1">
        <w:trPr>
          <w:ins w:id="7228" w:author="Carsten Hein" w:date="2022-01-03T11:32:00Z"/>
        </w:trPr>
        <w:tc>
          <w:tcPr>
            <w:tcW w:w="2673" w:type="dxa"/>
            <w:tcBorders>
              <w:left w:val="single" w:sz="8" w:space="0" w:color="auto"/>
            </w:tcBorders>
            <w:vAlign w:val="center"/>
          </w:tcPr>
          <w:p w14:paraId="37766A2C" w14:textId="77777777" w:rsidR="007B714A" w:rsidRPr="00E81B1B" w:rsidRDefault="007B714A" w:rsidP="000629A1">
            <w:pPr>
              <w:pStyle w:val="ReportTableText"/>
              <w:jc w:val="center"/>
              <w:rPr>
                <w:ins w:id="7229" w:author="Carsten Hein" w:date="2022-01-03T11:32:00Z"/>
              </w:rPr>
            </w:pPr>
            <w:ins w:id="7230" w:author="Carsten Hein" w:date="2022-01-03T11:32:00Z">
              <w:r w:rsidRPr="00E81B1B">
                <w:t>28</w:t>
              </w:r>
            </w:ins>
          </w:p>
        </w:tc>
        <w:tc>
          <w:tcPr>
            <w:tcW w:w="2408" w:type="dxa"/>
            <w:tcBorders>
              <w:right w:val="single" w:sz="8" w:space="0" w:color="auto"/>
            </w:tcBorders>
            <w:vAlign w:val="center"/>
          </w:tcPr>
          <w:p w14:paraId="54D3F552" w14:textId="77777777" w:rsidR="007B714A" w:rsidRPr="00E81B1B" w:rsidRDefault="007B714A" w:rsidP="000629A1">
            <w:pPr>
              <w:pStyle w:val="ReportTableText"/>
              <w:jc w:val="center"/>
              <w:rPr>
                <w:ins w:id="7231" w:author="Carsten Hein" w:date="2022-01-03T11:32:00Z"/>
              </w:rPr>
            </w:pPr>
            <w:ins w:id="7232" w:author="Carsten Hein" w:date="2022-01-03T11:32:00Z">
              <w:r w:rsidRPr="00E81B1B">
                <w:t>14.5</w:t>
              </w:r>
            </w:ins>
          </w:p>
        </w:tc>
        <w:tc>
          <w:tcPr>
            <w:tcW w:w="3969" w:type="dxa"/>
            <w:tcBorders>
              <w:left w:val="single" w:sz="8" w:space="0" w:color="auto"/>
              <w:right w:val="single" w:sz="8" w:space="0" w:color="auto"/>
            </w:tcBorders>
            <w:vAlign w:val="center"/>
          </w:tcPr>
          <w:p w14:paraId="627734BC" w14:textId="77777777" w:rsidR="007B714A" w:rsidRPr="00E81B1B" w:rsidRDefault="007B714A" w:rsidP="000629A1">
            <w:pPr>
              <w:pStyle w:val="ReportTableText"/>
              <w:jc w:val="center"/>
              <w:rPr>
                <w:ins w:id="7233" w:author="Carsten Hein" w:date="2022-01-03T11:32:00Z"/>
              </w:rPr>
            </w:pPr>
            <w:ins w:id="7234" w:author="Carsten Hein" w:date="2022-01-03T11:32:00Z">
              <w:r w:rsidRPr="00E81B1B">
                <w:t>56.4</w:t>
              </w:r>
            </w:ins>
          </w:p>
        </w:tc>
      </w:tr>
      <w:tr w:rsidR="007B714A" w:rsidRPr="00E81B1B" w14:paraId="18DF4AF1" w14:textId="77777777" w:rsidTr="000629A1">
        <w:trPr>
          <w:ins w:id="7235" w:author="Carsten Hein" w:date="2022-01-03T11:32:00Z"/>
        </w:trPr>
        <w:tc>
          <w:tcPr>
            <w:tcW w:w="2673" w:type="dxa"/>
            <w:tcBorders>
              <w:left w:val="single" w:sz="8" w:space="0" w:color="auto"/>
            </w:tcBorders>
            <w:vAlign w:val="center"/>
          </w:tcPr>
          <w:p w14:paraId="31AD1AC7" w14:textId="77777777" w:rsidR="007B714A" w:rsidRPr="00E81B1B" w:rsidRDefault="007B714A" w:rsidP="000629A1">
            <w:pPr>
              <w:pStyle w:val="ReportTableText"/>
              <w:jc w:val="center"/>
              <w:rPr>
                <w:ins w:id="7236" w:author="Carsten Hein" w:date="2022-01-03T11:32:00Z"/>
              </w:rPr>
            </w:pPr>
            <w:ins w:id="7237" w:author="Carsten Hein" w:date="2022-01-03T11:32:00Z">
              <w:r w:rsidRPr="00E81B1B">
                <w:t>29</w:t>
              </w:r>
            </w:ins>
          </w:p>
        </w:tc>
        <w:tc>
          <w:tcPr>
            <w:tcW w:w="2408" w:type="dxa"/>
            <w:tcBorders>
              <w:right w:val="single" w:sz="8" w:space="0" w:color="auto"/>
            </w:tcBorders>
            <w:vAlign w:val="center"/>
          </w:tcPr>
          <w:p w14:paraId="58E91657" w14:textId="77777777" w:rsidR="007B714A" w:rsidRPr="00E81B1B" w:rsidRDefault="007B714A" w:rsidP="000629A1">
            <w:pPr>
              <w:pStyle w:val="ReportTableText"/>
              <w:jc w:val="center"/>
              <w:rPr>
                <w:ins w:id="7238" w:author="Carsten Hein" w:date="2022-01-03T11:32:00Z"/>
              </w:rPr>
            </w:pPr>
            <w:ins w:id="7239" w:author="Carsten Hein" w:date="2022-01-03T11:32:00Z">
              <w:r w:rsidRPr="00E81B1B">
                <w:t>13.6</w:t>
              </w:r>
            </w:ins>
          </w:p>
        </w:tc>
        <w:tc>
          <w:tcPr>
            <w:tcW w:w="3969" w:type="dxa"/>
            <w:tcBorders>
              <w:left w:val="single" w:sz="8" w:space="0" w:color="auto"/>
              <w:right w:val="single" w:sz="8" w:space="0" w:color="auto"/>
            </w:tcBorders>
            <w:vAlign w:val="center"/>
          </w:tcPr>
          <w:p w14:paraId="010ADD7A" w14:textId="77777777" w:rsidR="007B714A" w:rsidRPr="00E81B1B" w:rsidRDefault="007B714A" w:rsidP="000629A1">
            <w:pPr>
              <w:pStyle w:val="ReportTableText"/>
              <w:jc w:val="center"/>
              <w:rPr>
                <w:ins w:id="7240" w:author="Carsten Hein" w:date="2022-01-03T11:32:00Z"/>
              </w:rPr>
            </w:pPr>
            <w:ins w:id="7241" w:author="Carsten Hein" w:date="2022-01-03T11:32:00Z">
              <w:r w:rsidRPr="00E81B1B">
                <w:rPr>
                  <w:color w:val="FF0000"/>
                </w:rPr>
                <w:t>55.5</w:t>
              </w:r>
            </w:ins>
          </w:p>
        </w:tc>
      </w:tr>
      <w:tr w:rsidR="007B714A" w:rsidRPr="00E81B1B" w14:paraId="218877A8" w14:textId="77777777" w:rsidTr="000629A1">
        <w:trPr>
          <w:ins w:id="7242" w:author="Carsten Hein" w:date="2022-01-03T11:32:00Z"/>
        </w:trPr>
        <w:tc>
          <w:tcPr>
            <w:tcW w:w="2673" w:type="dxa"/>
            <w:tcBorders>
              <w:left w:val="single" w:sz="8" w:space="0" w:color="auto"/>
            </w:tcBorders>
            <w:vAlign w:val="center"/>
          </w:tcPr>
          <w:p w14:paraId="494ACD2D" w14:textId="77777777" w:rsidR="007B714A" w:rsidRPr="00E81B1B" w:rsidRDefault="007B714A" w:rsidP="000629A1">
            <w:pPr>
              <w:pStyle w:val="ReportTableText"/>
              <w:jc w:val="center"/>
              <w:rPr>
                <w:ins w:id="7243" w:author="Carsten Hein" w:date="2022-01-03T11:32:00Z"/>
              </w:rPr>
            </w:pPr>
            <w:ins w:id="7244" w:author="Carsten Hein" w:date="2022-01-03T11:32:00Z">
              <w:r w:rsidRPr="00E81B1B">
                <w:t>30</w:t>
              </w:r>
            </w:ins>
          </w:p>
        </w:tc>
        <w:tc>
          <w:tcPr>
            <w:tcW w:w="2408" w:type="dxa"/>
            <w:tcBorders>
              <w:right w:val="single" w:sz="8" w:space="0" w:color="auto"/>
            </w:tcBorders>
            <w:vAlign w:val="center"/>
          </w:tcPr>
          <w:p w14:paraId="55AE2395" w14:textId="77777777" w:rsidR="007B714A" w:rsidRPr="00E81B1B" w:rsidRDefault="007B714A" w:rsidP="000629A1">
            <w:pPr>
              <w:pStyle w:val="ReportTableText"/>
              <w:jc w:val="center"/>
              <w:rPr>
                <w:ins w:id="7245" w:author="Carsten Hein" w:date="2022-01-03T11:32:00Z"/>
              </w:rPr>
            </w:pPr>
            <w:ins w:id="7246" w:author="Carsten Hein" w:date="2022-01-03T11:32:00Z">
              <w:r w:rsidRPr="00E81B1B">
                <w:t>12.7</w:t>
              </w:r>
            </w:ins>
          </w:p>
        </w:tc>
        <w:tc>
          <w:tcPr>
            <w:tcW w:w="3969" w:type="dxa"/>
            <w:tcBorders>
              <w:left w:val="single" w:sz="8" w:space="0" w:color="auto"/>
              <w:right w:val="single" w:sz="8" w:space="0" w:color="auto"/>
            </w:tcBorders>
            <w:vAlign w:val="center"/>
          </w:tcPr>
          <w:p w14:paraId="1497E066" w14:textId="77777777" w:rsidR="007B714A" w:rsidRPr="00E81B1B" w:rsidRDefault="007B714A" w:rsidP="000629A1">
            <w:pPr>
              <w:pStyle w:val="ReportTableText"/>
              <w:jc w:val="center"/>
              <w:rPr>
                <w:ins w:id="7247" w:author="Carsten Hein" w:date="2022-01-03T11:32:00Z"/>
              </w:rPr>
            </w:pPr>
            <w:ins w:id="7248" w:author="Carsten Hein" w:date="2022-01-03T11:32:00Z">
              <w:r w:rsidRPr="00E81B1B">
                <w:rPr>
                  <w:color w:val="FF0000"/>
                </w:rPr>
                <w:t>54.6</w:t>
              </w:r>
            </w:ins>
          </w:p>
        </w:tc>
      </w:tr>
      <w:tr w:rsidR="007B714A" w:rsidRPr="00E81B1B" w14:paraId="52531D74" w14:textId="77777777" w:rsidTr="000629A1">
        <w:trPr>
          <w:ins w:id="7249" w:author="Carsten Hein" w:date="2022-01-03T11:32:00Z"/>
        </w:trPr>
        <w:tc>
          <w:tcPr>
            <w:tcW w:w="2673" w:type="dxa"/>
            <w:tcBorders>
              <w:left w:val="single" w:sz="8" w:space="0" w:color="auto"/>
            </w:tcBorders>
            <w:vAlign w:val="center"/>
          </w:tcPr>
          <w:p w14:paraId="0B633044" w14:textId="77777777" w:rsidR="007B714A" w:rsidRPr="00E81B1B" w:rsidRDefault="007B714A" w:rsidP="000629A1">
            <w:pPr>
              <w:pStyle w:val="ReportTableText"/>
              <w:jc w:val="center"/>
              <w:rPr>
                <w:ins w:id="7250" w:author="Carsten Hein" w:date="2022-01-03T11:32:00Z"/>
              </w:rPr>
            </w:pPr>
            <w:ins w:id="7251" w:author="Carsten Hein" w:date="2022-01-03T11:32:00Z">
              <w:r w:rsidRPr="00E81B1B">
                <w:t>31</w:t>
              </w:r>
            </w:ins>
          </w:p>
        </w:tc>
        <w:tc>
          <w:tcPr>
            <w:tcW w:w="2408" w:type="dxa"/>
            <w:tcBorders>
              <w:right w:val="single" w:sz="8" w:space="0" w:color="auto"/>
            </w:tcBorders>
            <w:vAlign w:val="center"/>
          </w:tcPr>
          <w:p w14:paraId="773F5812" w14:textId="77777777" w:rsidR="007B714A" w:rsidRPr="00E81B1B" w:rsidRDefault="007B714A" w:rsidP="000629A1">
            <w:pPr>
              <w:pStyle w:val="ReportTableText"/>
              <w:jc w:val="center"/>
              <w:rPr>
                <w:ins w:id="7252" w:author="Carsten Hein" w:date="2022-01-03T11:32:00Z"/>
              </w:rPr>
            </w:pPr>
            <w:ins w:id="7253" w:author="Carsten Hein" w:date="2022-01-03T11:32:00Z">
              <w:r w:rsidRPr="00E81B1B">
                <w:t>11.9</w:t>
              </w:r>
            </w:ins>
          </w:p>
        </w:tc>
        <w:tc>
          <w:tcPr>
            <w:tcW w:w="3969" w:type="dxa"/>
            <w:tcBorders>
              <w:left w:val="single" w:sz="8" w:space="0" w:color="auto"/>
              <w:right w:val="single" w:sz="8" w:space="0" w:color="auto"/>
            </w:tcBorders>
            <w:vAlign w:val="center"/>
          </w:tcPr>
          <w:p w14:paraId="5422B3A8" w14:textId="77777777" w:rsidR="007B714A" w:rsidRPr="00E81B1B" w:rsidRDefault="007B714A" w:rsidP="000629A1">
            <w:pPr>
              <w:pStyle w:val="ReportTableText"/>
              <w:jc w:val="center"/>
              <w:rPr>
                <w:ins w:id="7254" w:author="Carsten Hein" w:date="2022-01-03T11:32:00Z"/>
              </w:rPr>
            </w:pPr>
            <w:ins w:id="7255" w:author="Carsten Hein" w:date="2022-01-03T11:32:00Z">
              <w:r w:rsidRPr="00E81B1B">
                <w:rPr>
                  <w:color w:val="FF0000"/>
                </w:rPr>
                <w:t>53.7</w:t>
              </w:r>
            </w:ins>
          </w:p>
        </w:tc>
      </w:tr>
      <w:tr w:rsidR="007B714A" w:rsidRPr="00E81B1B" w14:paraId="36C65782" w14:textId="77777777" w:rsidTr="000629A1">
        <w:trPr>
          <w:ins w:id="7256" w:author="Carsten Hein" w:date="2022-01-03T11:32:00Z"/>
        </w:trPr>
        <w:tc>
          <w:tcPr>
            <w:tcW w:w="2673" w:type="dxa"/>
            <w:tcBorders>
              <w:left w:val="single" w:sz="8" w:space="0" w:color="auto"/>
            </w:tcBorders>
            <w:vAlign w:val="center"/>
          </w:tcPr>
          <w:p w14:paraId="599DDAC8" w14:textId="77777777" w:rsidR="007B714A" w:rsidRPr="00E81B1B" w:rsidRDefault="007B714A" w:rsidP="000629A1">
            <w:pPr>
              <w:pStyle w:val="ReportTableText"/>
              <w:jc w:val="center"/>
              <w:rPr>
                <w:ins w:id="7257" w:author="Carsten Hein" w:date="2022-01-03T11:32:00Z"/>
              </w:rPr>
            </w:pPr>
            <w:ins w:id="7258" w:author="Carsten Hein" w:date="2022-01-03T11:32:00Z">
              <w:r w:rsidRPr="00E81B1B">
                <w:t>32</w:t>
              </w:r>
            </w:ins>
          </w:p>
        </w:tc>
        <w:tc>
          <w:tcPr>
            <w:tcW w:w="2408" w:type="dxa"/>
            <w:tcBorders>
              <w:right w:val="single" w:sz="8" w:space="0" w:color="auto"/>
            </w:tcBorders>
            <w:vAlign w:val="center"/>
          </w:tcPr>
          <w:p w14:paraId="17DF1D39" w14:textId="77777777" w:rsidR="007B714A" w:rsidRPr="00E81B1B" w:rsidRDefault="007B714A" w:rsidP="000629A1">
            <w:pPr>
              <w:pStyle w:val="ReportTableText"/>
              <w:jc w:val="center"/>
              <w:rPr>
                <w:ins w:id="7259" w:author="Carsten Hein" w:date="2022-01-03T11:32:00Z"/>
              </w:rPr>
            </w:pPr>
            <w:ins w:id="7260" w:author="Carsten Hein" w:date="2022-01-03T11:32:00Z">
              <w:r w:rsidRPr="00E81B1B">
                <w:t>11.2</w:t>
              </w:r>
            </w:ins>
          </w:p>
        </w:tc>
        <w:tc>
          <w:tcPr>
            <w:tcW w:w="3969" w:type="dxa"/>
            <w:tcBorders>
              <w:left w:val="single" w:sz="8" w:space="0" w:color="auto"/>
              <w:right w:val="single" w:sz="8" w:space="0" w:color="auto"/>
            </w:tcBorders>
            <w:vAlign w:val="center"/>
          </w:tcPr>
          <w:p w14:paraId="6570E321" w14:textId="77777777" w:rsidR="007B714A" w:rsidRPr="00E81B1B" w:rsidRDefault="007B714A" w:rsidP="000629A1">
            <w:pPr>
              <w:pStyle w:val="ReportTableText"/>
              <w:jc w:val="center"/>
              <w:rPr>
                <w:ins w:id="7261" w:author="Carsten Hein" w:date="2022-01-03T11:32:00Z"/>
              </w:rPr>
            </w:pPr>
            <w:ins w:id="7262" w:author="Carsten Hein" w:date="2022-01-03T11:32:00Z">
              <w:r w:rsidRPr="00E81B1B">
                <w:rPr>
                  <w:color w:val="FF0000"/>
                </w:rPr>
                <w:t>52.8</w:t>
              </w:r>
            </w:ins>
          </w:p>
        </w:tc>
      </w:tr>
      <w:tr w:rsidR="007B714A" w:rsidRPr="00E81B1B" w14:paraId="66FF3B7D" w14:textId="77777777" w:rsidTr="000629A1">
        <w:trPr>
          <w:ins w:id="7263" w:author="Carsten Hein" w:date="2022-01-03T11:32:00Z"/>
        </w:trPr>
        <w:tc>
          <w:tcPr>
            <w:tcW w:w="2673" w:type="dxa"/>
            <w:tcBorders>
              <w:left w:val="single" w:sz="8" w:space="0" w:color="auto"/>
              <w:bottom w:val="single" w:sz="4" w:space="0" w:color="auto"/>
            </w:tcBorders>
            <w:vAlign w:val="center"/>
          </w:tcPr>
          <w:p w14:paraId="7217ECFE" w14:textId="77777777" w:rsidR="007B714A" w:rsidRPr="00E81B1B" w:rsidRDefault="007B714A" w:rsidP="000629A1">
            <w:pPr>
              <w:pStyle w:val="ReportTableText"/>
              <w:jc w:val="center"/>
              <w:rPr>
                <w:ins w:id="7264" w:author="Carsten Hein" w:date="2022-01-03T11:32:00Z"/>
              </w:rPr>
            </w:pPr>
            <w:ins w:id="7265" w:author="Carsten Hein" w:date="2022-01-03T11:32:00Z">
              <w:r w:rsidRPr="00E81B1B">
                <w:t>33</w:t>
              </w:r>
            </w:ins>
          </w:p>
        </w:tc>
        <w:tc>
          <w:tcPr>
            <w:tcW w:w="2408" w:type="dxa"/>
            <w:tcBorders>
              <w:bottom w:val="single" w:sz="4" w:space="0" w:color="auto"/>
              <w:right w:val="single" w:sz="8" w:space="0" w:color="auto"/>
            </w:tcBorders>
            <w:vAlign w:val="center"/>
          </w:tcPr>
          <w:p w14:paraId="1AEBB327" w14:textId="77777777" w:rsidR="007B714A" w:rsidRPr="00E81B1B" w:rsidRDefault="007B714A" w:rsidP="000629A1">
            <w:pPr>
              <w:pStyle w:val="ReportTableText"/>
              <w:jc w:val="center"/>
              <w:rPr>
                <w:ins w:id="7266" w:author="Carsten Hein" w:date="2022-01-03T11:32:00Z"/>
              </w:rPr>
            </w:pPr>
            <w:ins w:id="7267" w:author="Carsten Hein" w:date="2022-01-03T11:32:00Z">
              <w:r w:rsidRPr="00E81B1B">
                <w:t>10.5</w:t>
              </w:r>
            </w:ins>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0629A1">
            <w:pPr>
              <w:pStyle w:val="ReportTableText"/>
              <w:jc w:val="center"/>
              <w:rPr>
                <w:ins w:id="7268" w:author="Carsten Hein" w:date="2022-01-03T11:32:00Z"/>
              </w:rPr>
            </w:pPr>
            <w:ins w:id="7269" w:author="Carsten Hein" w:date="2022-01-03T11:32:00Z">
              <w:r w:rsidRPr="00E81B1B">
                <w:rPr>
                  <w:color w:val="FF0000"/>
                </w:rPr>
                <w:t>52.0</w:t>
              </w:r>
            </w:ins>
          </w:p>
        </w:tc>
      </w:tr>
      <w:tr w:rsidR="007B714A" w:rsidRPr="00E81B1B" w14:paraId="1D5FAEF0" w14:textId="77777777" w:rsidTr="000629A1">
        <w:trPr>
          <w:ins w:id="7270" w:author="Carsten Hein" w:date="2022-01-03T11:32:00Z"/>
        </w:trPr>
        <w:tc>
          <w:tcPr>
            <w:tcW w:w="2673" w:type="dxa"/>
            <w:tcBorders>
              <w:left w:val="single" w:sz="8" w:space="0" w:color="auto"/>
              <w:bottom w:val="single" w:sz="8" w:space="0" w:color="auto"/>
            </w:tcBorders>
            <w:vAlign w:val="center"/>
          </w:tcPr>
          <w:p w14:paraId="689A0F56" w14:textId="77777777" w:rsidR="007B714A" w:rsidRPr="00E81B1B" w:rsidRDefault="007B714A" w:rsidP="000629A1">
            <w:pPr>
              <w:pStyle w:val="ReportTableText"/>
              <w:jc w:val="center"/>
              <w:rPr>
                <w:ins w:id="7271" w:author="Carsten Hein" w:date="2022-01-03T11:32:00Z"/>
              </w:rPr>
            </w:pPr>
            <w:ins w:id="7272" w:author="Carsten Hein" w:date="2022-01-03T11:32:00Z">
              <w:r w:rsidRPr="00E81B1B">
                <w:t>34</w:t>
              </w:r>
            </w:ins>
          </w:p>
        </w:tc>
        <w:tc>
          <w:tcPr>
            <w:tcW w:w="2408" w:type="dxa"/>
            <w:tcBorders>
              <w:bottom w:val="single" w:sz="8" w:space="0" w:color="auto"/>
              <w:right w:val="single" w:sz="8" w:space="0" w:color="auto"/>
            </w:tcBorders>
            <w:vAlign w:val="center"/>
          </w:tcPr>
          <w:p w14:paraId="794B49C7" w14:textId="77777777" w:rsidR="007B714A" w:rsidRPr="00E81B1B" w:rsidRDefault="007B714A" w:rsidP="000629A1">
            <w:pPr>
              <w:pStyle w:val="ReportTableText"/>
              <w:jc w:val="center"/>
              <w:rPr>
                <w:ins w:id="7273" w:author="Carsten Hein" w:date="2022-01-03T11:32:00Z"/>
              </w:rPr>
            </w:pPr>
            <w:ins w:id="7274" w:author="Carsten Hein" w:date="2022-01-03T11:32:00Z">
              <w:r w:rsidRPr="00E81B1B">
                <w:t>9.8</w:t>
              </w:r>
            </w:ins>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0629A1">
            <w:pPr>
              <w:pStyle w:val="ReportTableText"/>
              <w:jc w:val="center"/>
              <w:rPr>
                <w:ins w:id="7275" w:author="Carsten Hein" w:date="2022-01-03T11:32:00Z"/>
              </w:rPr>
            </w:pPr>
            <w:ins w:id="7276" w:author="Carsten Hein" w:date="2022-01-03T11:32:00Z">
              <w:r w:rsidRPr="00E81B1B">
                <w:rPr>
                  <w:color w:val="FF0000"/>
                </w:rPr>
                <w:t>51.1</w:t>
              </w:r>
            </w:ins>
          </w:p>
        </w:tc>
      </w:tr>
    </w:tbl>
    <w:p w14:paraId="7AC6E96D" w14:textId="79CE91DE" w:rsidR="007B714A" w:rsidRPr="00E81B1B" w:rsidRDefault="007B714A" w:rsidP="007B714A">
      <w:pPr>
        <w:rPr>
          <w:ins w:id="7277" w:author="Carsten Hein" w:date="2022-01-03T11:32:00Z"/>
        </w:rPr>
      </w:pPr>
      <w:ins w:id="7278" w:author="Carsten Hein" w:date="2022-01-03T11:32:00Z">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ins>
      <w:ins w:id="7279" w:author="Carsten Hein" w:date="2022-01-03T11:32:00Z">
        <w:r w:rsidRPr="00E81B1B">
          <w:fldChar w:fldCharType="end"/>
        </w:r>
        <w:r w:rsidRPr="00E81B1B">
          <w:t>.</w:t>
        </w:r>
      </w:ins>
    </w:p>
    <w:p w14:paraId="3BF5FC4D" w14:textId="77777777" w:rsidR="007B714A" w:rsidRPr="00E81B1B" w:rsidRDefault="007B714A" w:rsidP="007B714A">
      <w:pPr>
        <w:spacing w:after="240"/>
        <w:rPr>
          <w:ins w:id="7280" w:author="Carsten Hein" w:date="2022-01-03T11:32:00Z"/>
        </w:rPr>
      </w:pPr>
      <w:commentRangeStart w:id="7281"/>
      <w:ins w:id="7282" w:author="Carsten Hein" w:date="2022-01-03T11:32:00Z">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7281"/>
        <w:r>
          <w:rPr>
            <w:rStyle w:val="Kommentarzeichen"/>
          </w:rPr>
          <w:commentReference w:id="7281"/>
        </w:r>
      </w:ins>
    </w:p>
    <w:p w14:paraId="66DCD9A2" w14:textId="5594DEC5" w:rsidR="007B714A" w:rsidRPr="00E81B1B" w:rsidRDefault="007B714A" w:rsidP="007B714A">
      <w:pPr>
        <w:spacing w:after="240"/>
        <w:rPr>
          <w:ins w:id="7283" w:author="Carsten Hein" w:date="2022-01-03T11:32:00Z"/>
        </w:rPr>
      </w:pPr>
      <w:ins w:id="7284" w:author="Carsten Hein" w:date="2022-01-03T11:32:00Z">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ins>
      <w:ins w:id="7285" w:author="Carsten Hein" w:date="2022-01-03T11:32:00Z">
        <w:r w:rsidRPr="00E81B1B">
          <w:fldChar w:fldCharType="end"/>
        </w:r>
        <w:r w:rsidRPr="00E81B1B">
          <w:t xml:space="preserve"> aufgeführt.</w:t>
        </w:r>
      </w:ins>
    </w:p>
    <w:p w14:paraId="4195F684" w14:textId="2C0989BB" w:rsidR="007B714A" w:rsidRPr="00E81B1B" w:rsidRDefault="007B714A" w:rsidP="007B714A">
      <w:pPr>
        <w:pStyle w:val="Beschriftung"/>
        <w:rPr>
          <w:ins w:id="7286" w:author="Carsten Hein" w:date="2022-01-03T11:32:00Z"/>
        </w:rPr>
      </w:pPr>
      <w:ins w:id="7287" w:author="Carsten Hein" w:date="2022-01-03T11:32:00Z">
        <w:r w:rsidRPr="00E81B1B">
          <w:lastRenderedPageBreak/>
          <w:t xml:space="preserve">Tabelle </w:t>
        </w:r>
        <w:r w:rsidRPr="00E81B1B">
          <w:fldChar w:fldCharType="begin"/>
        </w:r>
        <w:r w:rsidRPr="00E81B1B">
          <w:instrText>SEQ Tabelle \* ARABIC</w:instrText>
        </w:r>
        <w:r w:rsidRPr="00E81B1B">
          <w:fldChar w:fldCharType="separate"/>
        </w:r>
      </w:ins>
      <w:ins w:id="7288" w:author="Carsten Hein" w:date="2022-01-14T10:17:00Z">
        <w:r w:rsidR="00916225">
          <w:rPr>
            <w:noProof/>
          </w:rPr>
          <w:t>20</w:t>
        </w:r>
      </w:ins>
      <w:ins w:id="7289" w:author="Carsten Hein" w:date="2022-01-03T11:32:00Z">
        <w:r w:rsidRPr="00E81B1B">
          <w:fldChar w:fldCharType="end"/>
        </w:r>
        <w:r w:rsidRPr="00E81B1B">
          <w:t xml:space="preserve"> Bodenaufbauten</w:t>
        </w:r>
      </w:ins>
    </w:p>
    <w:p w14:paraId="311EF78D" w14:textId="77777777" w:rsidR="007B714A" w:rsidRPr="00E81B1B" w:rsidRDefault="007B714A" w:rsidP="007B714A">
      <w:pPr>
        <w:rPr>
          <w:ins w:id="7290" w:author="Carsten Hein" w:date="2022-01-03T11:32:00Z"/>
        </w:rPr>
      </w:pPr>
      <w:ins w:id="7291" w:author="Carsten Hein" w:date="2022-01-03T11:32:00Z">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ins>
    </w:p>
    <w:p w14:paraId="0C0BAEA6" w14:textId="77777777" w:rsidR="007B714A" w:rsidRPr="00E81B1B" w:rsidRDefault="007B714A" w:rsidP="007B714A">
      <w:pPr>
        <w:pStyle w:val="berschrift2"/>
        <w:numPr>
          <w:ilvl w:val="1"/>
          <w:numId w:val="29"/>
        </w:numPr>
        <w:rPr>
          <w:ins w:id="7292" w:author="Carsten Hein" w:date="2022-01-03T11:32:00Z"/>
        </w:rPr>
      </w:pPr>
      <w:bookmarkStart w:id="7293" w:name="_Toc93048312"/>
      <w:ins w:id="7294" w:author="Carsten Hein" w:date="2022-01-03T11:32:00Z">
        <w:r>
          <w:t>Unterdecken</w:t>
        </w:r>
        <w:bookmarkEnd w:id="7293"/>
      </w:ins>
    </w:p>
    <w:p w14:paraId="3737C24A" w14:textId="77777777" w:rsidR="007B714A" w:rsidRPr="00E81B1B" w:rsidRDefault="007B714A" w:rsidP="007B714A">
      <w:pPr>
        <w:rPr>
          <w:ins w:id="7295" w:author="Carsten Hein" w:date="2022-01-03T11:32:00Z"/>
        </w:rPr>
      </w:pPr>
      <w:ins w:id="7296" w:author="Carsten Hein" w:date="2022-01-03T11:32:00Z">
        <w:r w:rsidRPr="00E81B1B">
          <w:t xml:space="preserve">Die Varianten W4 und W5 können aufgrund der noch fehlenden Informationen zur flächenbezogenen Masse und Montage der Unterdecke nicht </w:t>
        </w:r>
        <w:commentRangeStart w:id="7297"/>
        <w:r w:rsidRPr="00E81B1B">
          <w:t xml:space="preserve">mit den aktuell vorliegenden Angaben </w:t>
        </w:r>
        <w:commentRangeEnd w:id="7297"/>
        <w:r>
          <w:rPr>
            <w:rStyle w:val="Kommentarzeichen"/>
          </w:rPr>
          <w:commentReference w:id="7297"/>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ins>
    </w:p>
    <w:p w14:paraId="71255C42" w14:textId="77777777" w:rsidR="007B714A" w:rsidRPr="00E81B1B" w:rsidRDefault="007B714A" w:rsidP="007B714A">
      <w:pPr>
        <w:rPr>
          <w:ins w:id="7298" w:author="Carsten Hein" w:date="2022-01-03T11:32:00Z"/>
        </w:rPr>
      </w:pPr>
      <w:ins w:id="7299" w:author="Carsten Hein" w:date="2022-01-03T11:32:00Z">
        <w:r w:rsidRPr="00E81B1B">
          <w:t xml:space="preserve">TGA-Register als Akustikmaßnahme kommen nicht in Frage. Die Holzbalken müssen auf Grund von Brandschutzanforderungen </w:t>
        </w:r>
        <w:commentRangeStart w:id="7300"/>
        <w:commentRangeStart w:id="7301"/>
        <w:r w:rsidRPr="00E81B1B">
          <w:t xml:space="preserve">exponiert </w:t>
        </w:r>
        <w:commentRangeEnd w:id="7300"/>
        <w:r>
          <w:rPr>
            <w:rStyle w:val="Kommentarzeichen"/>
          </w:rPr>
          <w:commentReference w:id="7300"/>
        </w:r>
        <w:commentRangeEnd w:id="7301"/>
        <w:r>
          <w:rPr>
            <w:rStyle w:val="Kommentarzeichen"/>
          </w:rPr>
          <w:commentReference w:id="7301"/>
        </w:r>
        <w:r w:rsidRPr="00E81B1B">
          <w:t>sein. Die TGA Register werden mit umlaufender Fuge montiert (Hinterlüftung und Brandschutzauflage). Damit ist ein Ansatz zur akustischen Verbesserung ausgeschlossen.</w:t>
        </w:r>
      </w:ins>
    </w:p>
    <w:p w14:paraId="415145D7" w14:textId="77777777" w:rsidR="007B714A" w:rsidRPr="00E81B1B" w:rsidRDefault="007B714A" w:rsidP="007B714A">
      <w:pPr>
        <w:pStyle w:val="berschrift2"/>
        <w:numPr>
          <w:ilvl w:val="1"/>
          <w:numId w:val="29"/>
        </w:numPr>
        <w:rPr>
          <w:ins w:id="7302" w:author="Carsten Hein" w:date="2022-01-03T11:32:00Z"/>
        </w:rPr>
      </w:pPr>
      <w:bookmarkStart w:id="7303" w:name="_Toc93048313"/>
      <w:ins w:id="7304" w:author="Carsten Hein" w:date="2022-01-03T11:32:00Z">
        <w:r>
          <w:t>Konstruktive Hinweise</w:t>
        </w:r>
        <w:bookmarkEnd w:id="7303"/>
      </w:ins>
    </w:p>
    <w:p w14:paraId="65F1184D" w14:textId="77777777" w:rsidR="007B714A" w:rsidRPr="00E81B1B" w:rsidRDefault="007B714A" w:rsidP="007B714A">
      <w:pPr>
        <w:rPr>
          <w:ins w:id="7305" w:author="Carsten Hein" w:date="2022-01-03T11:32:00Z"/>
        </w:rPr>
      </w:pPr>
      <w:commentRangeStart w:id="7306"/>
      <w:ins w:id="7307" w:author="Carsten Hein" w:date="2022-01-03T11:32:00Z">
        <w:r w:rsidRPr="00E81B1B">
          <w:t>Die Berechnungen berücksichtigen nur die schalltechnischen Eigenschaften der Trenndecke selbst.</w:t>
        </w:r>
        <w:commentRangeEnd w:id="7306"/>
        <w:r>
          <w:rPr>
            <w:rStyle w:val="Kommentarzeichen"/>
          </w:rPr>
          <w:commentReference w:id="7306"/>
        </w:r>
      </w:ins>
    </w:p>
    <w:p w14:paraId="6D3E41F3" w14:textId="77777777" w:rsidR="007B714A" w:rsidRPr="00E81B1B" w:rsidRDefault="007B714A" w:rsidP="007B714A">
      <w:pPr>
        <w:rPr>
          <w:ins w:id="7308" w:author="Carsten Hein" w:date="2022-01-03T11:32:00Z"/>
        </w:rPr>
      </w:pPr>
      <w:ins w:id="7309" w:author="Carsten Hein" w:date="2022-01-03T11:32:00Z">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ins>
    </w:p>
    <w:p w14:paraId="0874EA69" w14:textId="77777777" w:rsidR="007B714A" w:rsidRPr="00E81B1B" w:rsidRDefault="007B714A" w:rsidP="007B714A">
      <w:pPr>
        <w:rPr>
          <w:ins w:id="7310" w:author="Carsten Hein" w:date="2022-01-03T11:32:00Z"/>
        </w:rPr>
      </w:pPr>
      <w:ins w:id="7311" w:author="Carsten Hein" w:date="2022-01-03T11:32:00Z">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ins>
    </w:p>
    <w:p w14:paraId="08517D9D" w14:textId="77777777" w:rsidR="007B714A" w:rsidRPr="00E81B1B" w:rsidRDefault="007B714A" w:rsidP="007B714A">
      <w:pPr>
        <w:pStyle w:val="berschrift2"/>
        <w:numPr>
          <w:ilvl w:val="1"/>
          <w:numId w:val="29"/>
        </w:numPr>
        <w:rPr>
          <w:ins w:id="7312" w:author="Carsten Hein" w:date="2022-01-03T11:32:00Z"/>
        </w:rPr>
      </w:pPr>
      <w:bookmarkStart w:id="7313" w:name="_Toc93048314"/>
      <w:ins w:id="7314" w:author="Carsten Hein" w:date="2022-01-03T11:32:00Z">
        <w:r>
          <w:t>Projektbezogene Prüfung</w:t>
        </w:r>
        <w:bookmarkEnd w:id="7313"/>
      </w:ins>
    </w:p>
    <w:p w14:paraId="394C9DBE" w14:textId="77777777" w:rsidR="007B714A" w:rsidRPr="00E81B1B" w:rsidRDefault="007B714A" w:rsidP="007B714A">
      <w:pPr>
        <w:rPr>
          <w:ins w:id="7315" w:author="Carsten Hein" w:date="2022-01-03T11:32:00Z"/>
        </w:rPr>
      </w:pPr>
      <w:commentRangeStart w:id="7316"/>
      <w:ins w:id="7317" w:author="Carsten Hein" w:date="2022-01-03T11:32:00Z">
        <w:r w:rsidRPr="00E81B1B">
          <w:t>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DIN 4109 kontrolliert werden kann.</w:t>
        </w:r>
        <w:commentRangeEnd w:id="7316"/>
        <w:r>
          <w:rPr>
            <w:rStyle w:val="Kommentarzeichen"/>
          </w:rPr>
          <w:commentReference w:id="7316"/>
        </w:r>
      </w:ins>
    </w:p>
    <w:p w14:paraId="4B4C5438" w14:textId="77777777" w:rsidR="007B714A" w:rsidRPr="00E81B1B" w:rsidRDefault="007B714A" w:rsidP="007B714A">
      <w:pPr>
        <w:rPr>
          <w:ins w:id="7318" w:author="Carsten Hein" w:date="2022-01-03T11:32:00Z"/>
        </w:rPr>
      </w:pPr>
      <w:ins w:id="7319" w:author="Carsten Hein" w:date="2022-01-03T11:32:00Z">
        <w:r w:rsidRPr="00E81B1B">
          <w:t xml:space="preserve">Da sich die Planung auf unterschiedliche Nutzungen bezieht, empfiehlt es sich bereits frühzeitig je eine Trenndecke pro Anforderungsniveau zu errichten, um Messungen des Schalldämm-Maßes zwischen dem sich daraus ergebenden Sende- und Empfangsräumen durchführen zu können. Sowohl der Empfangsraum als auch der Senderaum müssen hierfür ein </w:t>
        </w:r>
        <w:commentRangeStart w:id="7320"/>
        <w:r w:rsidRPr="00E81B1B">
          <w:t xml:space="preserve">abgeschlossenes Raumvolumen </w:t>
        </w:r>
        <w:commentRangeEnd w:id="7320"/>
        <w:r>
          <w:rPr>
            <w:rStyle w:val="Kommentarzeichen"/>
          </w:rPr>
          <w:commentReference w:id="7320"/>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ins>
    </w:p>
    <w:p w14:paraId="4A47CC26" w14:textId="7C4CEBC2" w:rsidR="007B714A" w:rsidRDefault="007B714A" w:rsidP="007B714A">
      <w:pPr>
        <w:rPr>
          <w:ins w:id="7321" w:author="Carsten Hein" w:date="2022-01-03T11:32:00Z"/>
        </w:rPr>
      </w:pPr>
      <w:ins w:id="7322" w:author="Carsten Hein" w:date="2022-01-03T11:32:00Z">
        <w:r w:rsidRPr="0078259C">
          <w:t>Unter diesen Voraussetzungen lassen sich frühzeitig Aussagen zum zu erwartenden Schalldämm-Maß der Trennwände und Geschossdecken treffen und eventuelle Ausführungsfehler vor de</w:t>
        </w:r>
      </w:ins>
      <w:ins w:id="7323" w:author="Carsten Hein" w:date="2022-01-09T15:56:00Z">
        <w:r w:rsidR="00B90A8B" w:rsidRPr="0078259C">
          <w:rPr>
            <w:rPrChange w:id="7324" w:author="Carsten Hein" w:date="2022-01-09T15:56:00Z">
              <w:rPr>
                <w:highlight w:val="yellow"/>
              </w:rPr>
            </w:rPrChange>
          </w:rPr>
          <w:t>r</w:t>
        </w:r>
      </w:ins>
      <w:ins w:id="7325" w:author="Carsten Hein" w:date="2022-01-03T11:32:00Z">
        <w:r w:rsidRPr="0078259C">
          <w:t xml:space="preserve"> Serien</w:t>
        </w:r>
      </w:ins>
      <w:ins w:id="7326" w:author="Carsten Hein" w:date="2022-01-09T15:56:00Z">
        <w:r w:rsidR="00B90A8B" w:rsidRPr="0078259C">
          <w:rPr>
            <w:rPrChange w:id="7327" w:author="Carsten Hein" w:date="2022-01-09T15:56:00Z">
              <w:rPr>
                <w:highlight w:val="yellow"/>
              </w:rPr>
            </w:rPrChange>
          </w:rPr>
          <w:t>fertigung</w:t>
        </w:r>
      </w:ins>
      <w:ins w:id="7328" w:author="Carsten Hein" w:date="2022-01-03T11:32:00Z">
        <w:r w:rsidRPr="0078259C">
          <w:t xml:space="preserve"> korrigieren. </w:t>
        </w:r>
      </w:ins>
    </w:p>
    <w:p w14:paraId="3F6FA58C" w14:textId="77777777" w:rsidR="007B714A" w:rsidRDefault="007B714A" w:rsidP="007B714A">
      <w:pPr>
        <w:rPr>
          <w:ins w:id="7329" w:author="Carsten Hein" w:date="2022-01-03T11:32:00Z"/>
        </w:rPr>
      </w:pPr>
    </w:p>
    <w:p w14:paraId="392EBA3C" w14:textId="77777777" w:rsidR="007B714A" w:rsidRPr="00AE2B4F" w:rsidRDefault="007B714A" w:rsidP="007B714A">
      <w:pPr>
        <w:pStyle w:val="berschrift2"/>
        <w:numPr>
          <w:ilvl w:val="1"/>
          <w:numId w:val="29"/>
        </w:numPr>
        <w:rPr>
          <w:ins w:id="7330" w:author="Carsten Hein" w:date="2022-01-03T11:32:00Z"/>
        </w:rPr>
      </w:pPr>
      <w:bookmarkStart w:id="7331" w:name="_Toc93048315"/>
      <w:ins w:id="7332" w:author="Carsten Hein" w:date="2022-01-03T11:32:00Z">
        <w:r w:rsidRPr="00AE2B4F">
          <w:t>Zusammenfassung</w:t>
        </w:r>
        <w:bookmarkEnd w:id="7331"/>
      </w:ins>
    </w:p>
    <w:p w14:paraId="50AB697C" w14:textId="2679B3B9" w:rsidR="007B714A" w:rsidRDefault="007B714A" w:rsidP="007B714A">
      <w:pPr>
        <w:rPr>
          <w:ins w:id="7333" w:author="Carsten Hein" w:date="2022-01-04T12:13:00Z"/>
        </w:rPr>
      </w:pPr>
      <w:ins w:id="7334" w:author="Carsten Hein" w:date="2022-01-03T11:32:00Z">
        <w:r w:rsidRPr="00AE2B4F">
          <w:rPr>
            <w:rPrChange w:id="7335" w:author="Carsten Hein" w:date="2022-01-09T15:58:00Z">
              <w:rPr>
                <w:highlight w:val="yellow"/>
              </w:rPr>
            </w:rPrChange>
          </w:rPr>
          <w:t>Für d</w:t>
        </w:r>
        <w:r w:rsidRPr="00AE2B4F">
          <w:t>ie Berechnung von Luft- und Trittschallübertragung ist auf Grund der anzuwendenden Normen</w:t>
        </w:r>
        <w:r w:rsidRPr="00AE2B4F">
          <w:rPr>
            <w:rPrChange w:id="7336" w:author="Carsten Hein" w:date="2022-01-09T15:58:00Z">
              <w:rPr>
                <w:highlight w:val="yellow"/>
              </w:rPr>
            </w:rPrChange>
          </w:rPr>
          <w:t xml:space="preserve"> ein </w:t>
        </w:r>
        <w:r w:rsidRPr="00AE2B4F">
          <w:t>Sicherheitsbeiwert von 2 dB</w:t>
        </w:r>
        <w:r w:rsidRPr="00AE2B4F">
          <w:rPr>
            <w:rPrChange w:id="7337" w:author="Carsten Hein" w:date="2022-01-09T15:58:00Z">
              <w:rPr>
                <w:highlight w:val="yellow"/>
              </w:rPr>
            </w:rPrChange>
          </w:rPr>
          <w:t xml:space="preserve"> zu berücksichtigen. </w:t>
        </w:r>
        <w:r w:rsidRPr="00AE2B4F">
          <w:t xml:space="preserve">Daher wird eine Projekt-bezogene Prüfung empfohlen, um die </w:t>
        </w:r>
      </w:ins>
      <w:ins w:id="7338" w:author="Carsten Hein" w:date="2022-01-04T12:13:00Z">
        <w:r w:rsidR="00BE34DC" w:rsidRPr="00AE2B4F">
          <w:rPr>
            <w:rPrChange w:id="7339" w:author="Carsten Hein" w:date="2022-01-09T15:58:00Z">
              <w:rPr>
                <w:highlight w:val="yellow"/>
              </w:rPr>
            </w:rPrChange>
          </w:rPr>
          <w:t>andernfalls erfo</w:t>
        </w:r>
      </w:ins>
      <w:ins w:id="7340" w:author="Carsten Hein" w:date="2022-01-09T15:56:00Z">
        <w:r w:rsidR="0078259C" w:rsidRPr="00AE2B4F">
          <w:rPr>
            <w:rPrChange w:id="7341" w:author="Carsten Hein" w:date="2022-01-09T15:58:00Z">
              <w:rPr>
                <w:highlight w:val="yellow"/>
              </w:rPr>
            </w:rPrChange>
          </w:rPr>
          <w:t>r</w:t>
        </w:r>
      </w:ins>
      <w:ins w:id="7342" w:author="Carsten Hein" w:date="2022-01-04T12:13:00Z">
        <w:r w:rsidR="00BE34DC" w:rsidRPr="00AE2B4F">
          <w:rPr>
            <w:rPrChange w:id="7343" w:author="Carsten Hein" w:date="2022-01-09T15:58:00Z">
              <w:rPr>
                <w:highlight w:val="yellow"/>
              </w:rPr>
            </w:rPrChange>
          </w:rPr>
          <w:t>derliche</w:t>
        </w:r>
      </w:ins>
      <w:ins w:id="7344" w:author="Carsten Hein" w:date="2022-01-03T11:32:00Z">
        <w:r w:rsidRPr="00AE2B4F">
          <w:t xml:space="preserve"> Überdimensionierung zu vermeiden und die Konstruktion optimieren zu können. </w:t>
        </w:r>
      </w:ins>
      <w:ins w:id="7345" w:author="Carsten Hein" w:date="2022-01-09T15:56:00Z">
        <w:r w:rsidR="0078259C" w:rsidRPr="00AE2B4F">
          <w:rPr>
            <w:rPrChange w:id="7346" w:author="Carsten Hein" w:date="2022-01-09T15:58:00Z">
              <w:rPr>
                <w:highlight w:val="yellow"/>
              </w:rPr>
            </w:rPrChange>
          </w:rPr>
          <w:t>Durch die</w:t>
        </w:r>
      </w:ins>
      <w:ins w:id="7347" w:author="Carsten Hein" w:date="2022-01-09T15:57:00Z">
        <w:r w:rsidR="0078259C" w:rsidRPr="00AE2B4F">
          <w:rPr>
            <w:rPrChange w:id="7348" w:author="Carsten Hein" w:date="2022-01-09T15:58:00Z">
              <w:rPr>
                <w:highlight w:val="yellow"/>
              </w:rPr>
            </w:rPrChange>
          </w:rPr>
          <w:t>se</w:t>
        </w:r>
      </w:ins>
      <w:ins w:id="7349" w:author="Carsten Hein" w:date="2022-01-09T15:56:00Z">
        <w:r w:rsidR="0078259C" w:rsidRPr="00AE2B4F">
          <w:rPr>
            <w:rPrChange w:id="7350" w:author="Carsten Hein" w:date="2022-01-09T15:58:00Z">
              <w:rPr>
                <w:highlight w:val="yellow"/>
              </w:rPr>
            </w:rPrChange>
          </w:rPr>
          <w:t xml:space="preserve"> messtechnische Prüfung kann das „Vorhaltemaß“ von 2 dB bzw. ca. 1,7 cm Betonplatte reduziert werden. Die HBV Decke kann so schlanker ausgeführt werden. Das ist umso wichtiger, als Akustik den maßgebenden Einfluss auf die Konstruktionshöhe der Betonplatte hat – </w:t>
        </w:r>
      </w:ins>
      <w:ins w:id="7351" w:author="Carsten Hein" w:date="2022-01-09T15:57:00Z">
        <w:r w:rsidR="0078259C" w:rsidRPr="00AE2B4F">
          <w:rPr>
            <w:rPrChange w:id="7352" w:author="Carsten Hein" w:date="2022-01-09T15:58:00Z">
              <w:rPr>
                <w:highlight w:val="yellow"/>
              </w:rPr>
            </w:rPrChange>
          </w:rPr>
          <w:t xml:space="preserve">die </w:t>
        </w:r>
      </w:ins>
      <w:ins w:id="7353" w:author="Carsten Hein" w:date="2022-01-09T15:56:00Z">
        <w:r w:rsidR="0078259C" w:rsidRPr="00AE2B4F">
          <w:rPr>
            <w:rPrChange w:id="7354" w:author="Carsten Hein" w:date="2022-01-09T15:58:00Z">
              <w:rPr>
                <w:highlight w:val="yellow"/>
              </w:rPr>
            </w:rPrChange>
          </w:rPr>
          <w:t>Anforderungen aus Brandschutz und Statik sind geringer.</w:t>
        </w:r>
      </w:ins>
      <w:ins w:id="7355" w:author="Carsten Hein" w:date="2022-01-09T15:57:00Z">
        <w:r w:rsidR="002275DF" w:rsidRPr="00AE2B4F">
          <w:rPr>
            <w:rPrChange w:id="7356" w:author="Carsten Hein" w:date="2022-01-09T15:58:00Z">
              <w:rPr>
                <w:highlight w:val="yellow"/>
              </w:rPr>
            </w:rPrChange>
          </w:rPr>
          <w:t xml:space="preserve"> D</w:t>
        </w:r>
        <w:r w:rsidR="0078259C" w:rsidRPr="00AE2B4F">
          <w:rPr>
            <w:rPrChange w:id="7357" w:author="Carsten Hein" w:date="2022-01-09T15:58:00Z">
              <w:rPr>
                <w:highlight w:val="yellow"/>
              </w:rPr>
            </w:rPrChange>
          </w:rPr>
          <w:t xml:space="preserve">iese Optimierung </w:t>
        </w:r>
        <w:r w:rsidR="002275DF" w:rsidRPr="00AE2B4F">
          <w:rPr>
            <w:rPrChange w:id="7358" w:author="Carsten Hein" w:date="2022-01-09T15:58:00Z">
              <w:rPr>
                <w:highlight w:val="yellow"/>
              </w:rPr>
            </w:rPrChange>
          </w:rPr>
          <w:t xml:space="preserve">führt </w:t>
        </w:r>
      </w:ins>
      <w:ins w:id="7359" w:author="Carsten Hein" w:date="2022-01-09T15:58:00Z">
        <w:r w:rsidR="002275DF" w:rsidRPr="00AE2B4F">
          <w:rPr>
            <w:rPrChange w:id="7360" w:author="Carsten Hein" w:date="2022-01-09T15:58:00Z">
              <w:rPr>
                <w:highlight w:val="yellow"/>
              </w:rPr>
            </w:rPrChange>
          </w:rPr>
          <w:t xml:space="preserve">damit </w:t>
        </w:r>
      </w:ins>
      <w:ins w:id="7361" w:author="Carsten Hein" w:date="2022-01-09T15:57:00Z">
        <w:r w:rsidR="0078259C" w:rsidRPr="00AE2B4F">
          <w:rPr>
            <w:rPrChange w:id="7362" w:author="Carsten Hein" w:date="2022-01-09T15:58:00Z">
              <w:rPr>
                <w:highlight w:val="yellow"/>
              </w:rPr>
            </w:rPrChange>
          </w:rPr>
          <w:t>direkt zu einer Material- und Kostenreduzierung der Decke.</w:t>
        </w:r>
      </w:ins>
    </w:p>
    <w:p w14:paraId="664D3E8A" w14:textId="7BC75AF0" w:rsidR="00F306B2" w:rsidRPr="00E81B1B" w:rsidRDefault="00F306B2" w:rsidP="007B714A">
      <w:pPr>
        <w:rPr>
          <w:ins w:id="7363" w:author="Carsten Hein" w:date="2022-01-03T11:32:00Z"/>
        </w:rPr>
      </w:pPr>
      <w:ins w:id="7364" w:author="Carsten Hein" w:date="2022-01-04T12:13:00Z">
        <w:r>
          <w:t>In der Ausschreibung ist diese</w:t>
        </w:r>
      </w:ins>
      <w:ins w:id="7365" w:author="Carsten Hein" w:date="2022-01-04T12:14:00Z">
        <w:r>
          <w:t xml:space="preserve"> Form </w:t>
        </w:r>
      </w:ins>
      <w:ins w:id="7366" w:author="Carsten Hein" w:date="2022-01-04T12:17:00Z">
        <w:r w:rsidR="006E0C54">
          <w:t xml:space="preserve">der Prüfung zu </w:t>
        </w:r>
        <w:r w:rsidR="0023325E">
          <w:t>beschreiben. Die Deckenkonstruktion wird dann m</w:t>
        </w:r>
      </w:ins>
      <w:ins w:id="7367" w:author="Carsten Hein" w:date="2022-01-04T12:18:00Z">
        <w:r w:rsidR="0023325E">
          <w:t>ittels der Schallschutzuntersuchungen abgenommen</w:t>
        </w:r>
        <w:r w:rsidR="005A5EDB">
          <w:t xml:space="preserve">. </w:t>
        </w:r>
      </w:ins>
    </w:p>
    <w:p w14:paraId="5AFAA425" w14:textId="77777777" w:rsidR="007B714A" w:rsidRPr="00E81B1B" w:rsidRDefault="007B714A" w:rsidP="007B714A">
      <w:pPr>
        <w:spacing w:before="0" w:after="160" w:line="259" w:lineRule="auto"/>
        <w:jc w:val="left"/>
        <w:rPr>
          <w:ins w:id="7368" w:author="Carsten Hein" w:date="2022-01-03T11:32:00Z"/>
          <w:rFonts w:ascii="Minion Pro" w:eastAsiaTheme="majorEastAsia" w:hAnsi="Minion Pro" w:cstheme="majorBidi"/>
          <w:b/>
          <w:color w:val="004250"/>
          <w:sz w:val="36"/>
          <w:szCs w:val="32"/>
        </w:rPr>
      </w:pPr>
      <w:ins w:id="7369" w:author="Carsten Hein" w:date="2022-01-03T11:32:00Z">
        <w:r w:rsidRPr="00E81B1B">
          <w:br w:type="page"/>
        </w:r>
      </w:ins>
    </w:p>
    <w:p w14:paraId="5C780112" w14:textId="25781C4C" w:rsidR="007B714A" w:rsidRPr="00874B4B" w:rsidRDefault="007B714A" w:rsidP="007B714A">
      <w:pPr>
        <w:pStyle w:val="berschrift1"/>
        <w:numPr>
          <w:ilvl w:val="0"/>
          <w:numId w:val="29"/>
        </w:numPr>
        <w:rPr>
          <w:ins w:id="7370" w:author="Carsten Hein" w:date="2022-01-13T13:43:00Z"/>
          <w:highlight w:val="yellow"/>
          <w:rPrChange w:id="7371" w:author="Carsten Hein" w:date="2022-01-14T10:54:00Z">
            <w:rPr>
              <w:ins w:id="7372" w:author="Carsten Hein" w:date="2022-01-13T13:43:00Z"/>
            </w:rPr>
          </w:rPrChange>
        </w:rPr>
      </w:pPr>
      <w:bookmarkStart w:id="7373" w:name="_Toc93048316"/>
      <w:commentRangeStart w:id="7374"/>
      <w:commentRangeEnd w:id="7374"/>
      <w:ins w:id="7375" w:author="Carsten Hein" w:date="2022-01-03T11:32:00Z">
        <w:r>
          <w:lastRenderedPageBreak/>
          <w:commentReference w:id="7374"/>
        </w:r>
      </w:ins>
      <w:ins w:id="7376" w:author="Carsten Hein" w:date="2022-01-14T10:18:00Z">
        <w:r w:rsidR="0085095D" w:rsidRPr="00874B4B">
          <w:rPr>
            <w:highlight w:val="yellow"/>
            <w:rPrChange w:id="7377" w:author="Carsten Hein" w:date="2022-01-14T10:54:00Z">
              <w:rPr/>
            </w:rPrChange>
          </w:rPr>
          <w:t>M</w:t>
        </w:r>
      </w:ins>
      <w:ins w:id="7378" w:author="Carsten Hein" w:date="2022-01-14T10:19:00Z">
        <w:r w:rsidR="0085095D" w:rsidRPr="00874B4B">
          <w:rPr>
            <w:highlight w:val="yellow"/>
            <w:rPrChange w:id="7379" w:author="Carsten Hein" w:date="2022-01-14T10:54:00Z">
              <w:rPr/>
            </w:rPrChange>
          </w:rPr>
          <w:t xml:space="preserve">ultifunktionales </w:t>
        </w:r>
      </w:ins>
      <w:ins w:id="7380" w:author="Carsten Hein" w:date="2022-01-13T13:43:00Z">
        <w:r w:rsidR="00887237" w:rsidRPr="00874B4B">
          <w:rPr>
            <w:highlight w:val="yellow"/>
            <w:rPrChange w:id="7381" w:author="Carsten Hein" w:date="2022-01-14T10:54:00Z">
              <w:rPr/>
            </w:rPrChange>
          </w:rPr>
          <w:t xml:space="preserve">Heiz-/Kühldeckenelement </w:t>
        </w:r>
        <w:bookmarkEnd w:id="7373"/>
      </w:ins>
    </w:p>
    <w:p w14:paraId="02CE0362" w14:textId="60A50A13" w:rsidR="007B714A" w:rsidRPr="00874B4B" w:rsidRDefault="007B714A" w:rsidP="007B714A">
      <w:pPr>
        <w:pStyle w:val="berschrift2"/>
        <w:numPr>
          <w:ilvl w:val="1"/>
          <w:numId w:val="29"/>
        </w:numPr>
        <w:rPr>
          <w:ins w:id="7382" w:author="Carsten Hein" w:date="2022-01-13T13:44:00Z"/>
          <w:highlight w:val="yellow"/>
          <w:rPrChange w:id="7383" w:author="Carsten Hein" w:date="2022-01-14T10:54:00Z">
            <w:rPr>
              <w:ins w:id="7384" w:author="Carsten Hein" w:date="2022-01-13T13:44:00Z"/>
            </w:rPr>
          </w:rPrChange>
        </w:rPr>
      </w:pPr>
      <w:bookmarkStart w:id="7385" w:name="_Toc93048317"/>
      <w:ins w:id="7386" w:author="Carsten Hein" w:date="2022-01-03T11:32:00Z">
        <w:r w:rsidRPr="00874B4B">
          <w:rPr>
            <w:highlight w:val="yellow"/>
            <w:rPrChange w:id="7387" w:author="Carsten Hein" w:date="2022-01-14T10:54:00Z">
              <w:rPr/>
            </w:rPrChange>
          </w:rPr>
          <w:t>Annahmen zur Planung/Untersuchung</w:t>
        </w:r>
      </w:ins>
      <w:bookmarkEnd w:id="7385"/>
    </w:p>
    <w:p w14:paraId="36806441" w14:textId="6B835EDE" w:rsidR="004C0CFF" w:rsidRPr="00874B4B" w:rsidRDefault="00E70D65" w:rsidP="004C0CFF">
      <w:pPr>
        <w:rPr>
          <w:ins w:id="7388" w:author="Carsten Hein" w:date="2022-01-13T13:54:00Z"/>
          <w:highlight w:val="yellow"/>
          <w:rPrChange w:id="7389" w:author="Carsten Hein" w:date="2022-01-14T10:54:00Z">
            <w:rPr>
              <w:ins w:id="7390" w:author="Carsten Hein" w:date="2022-01-13T13:54:00Z"/>
            </w:rPr>
          </w:rPrChange>
        </w:rPr>
      </w:pPr>
      <w:ins w:id="7391" w:author="Carsten Hein" w:date="2022-01-13T13:52:00Z">
        <w:r w:rsidRPr="00874B4B">
          <w:rPr>
            <w:highlight w:val="yellow"/>
            <w:rPrChange w:id="7392" w:author="Carsten Hein" w:date="2022-01-14T10:54:00Z">
              <w:rPr/>
            </w:rPrChange>
          </w:rPr>
          <w:t xml:space="preserve">Für die Technische Gebäudeausrüstung </w:t>
        </w:r>
      </w:ins>
      <w:ins w:id="7393" w:author="Carsten Hein" w:date="2022-01-13T13:57:00Z">
        <w:r w:rsidR="00A57717" w:rsidRPr="00874B4B">
          <w:rPr>
            <w:highlight w:val="yellow"/>
            <w:rPrChange w:id="7394" w:author="Carsten Hein" w:date="2022-01-14T10:54:00Z">
              <w:rPr/>
            </w:rPrChange>
          </w:rPr>
          <w:t xml:space="preserve">(TGA) </w:t>
        </w:r>
      </w:ins>
      <w:ins w:id="7395" w:author="Carsten Hein" w:date="2022-01-13T13:53:00Z">
        <w:r w:rsidRPr="00874B4B">
          <w:rPr>
            <w:highlight w:val="yellow"/>
            <w:rPrChange w:id="7396" w:author="Carsten Hein" w:date="2022-01-14T10:54:00Z">
              <w:rPr/>
            </w:rPrChange>
          </w:rPr>
          <w:t>soll eine</w:t>
        </w:r>
      </w:ins>
      <w:ins w:id="7397" w:author="Carsten Hein" w:date="2022-01-13T13:44:00Z">
        <w:r w:rsidR="004C0CFF" w:rsidRPr="00874B4B">
          <w:rPr>
            <w:highlight w:val="yellow"/>
            <w:rPrChange w:id="7398" w:author="Carsten Hein" w:date="2022-01-14T10:54:00Z">
              <w:rPr/>
            </w:rPrChange>
          </w:rPr>
          <w:t xml:space="preserve"> multifunktionale </w:t>
        </w:r>
        <w:r w:rsidR="00F04F43" w:rsidRPr="00874B4B">
          <w:rPr>
            <w:highlight w:val="yellow"/>
            <w:rPrChange w:id="7399" w:author="Carsten Hein" w:date="2022-01-14T10:54:00Z">
              <w:rPr/>
            </w:rPrChange>
          </w:rPr>
          <w:t xml:space="preserve">Decke </w:t>
        </w:r>
      </w:ins>
      <w:ins w:id="7400" w:author="Carsten Hein" w:date="2022-01-13T13:53:00Z">
        <w:r w:rsidRPr="00874B4B">
          <w:rPr>
            <w:highlight w:val="yellow"/>
            <w:rPrChange w:id="7401" w:author="Carsten Hein" w:date="2022-01-14T10:54:00Z">
              <w:rPr/>
            </w:rPrChange>
          </w:rPr>
          <w:t>entwickelt werden</w:t>
        </w:r>
        <w:r w:rsidR="00DC59BE" w:rsidRPr="00874B4B">
          <w:rPr>
            <w:highlight w:val="yellow"/>
            <w:rPrChange w:id="7402" w:author="Carsten Hein" w:date="2022-01-14T10:54:00Z">
              <w:rPr/>
            </w:rPrChange>
          </w:rPr>
          <w:t xml:space="preserve">. Diese Deckenelemente </w:t>
        </w:r>
        <w:r w:rsidR="009C1CD2" w:rsidRPr="00874B4B">
          <w:rPr>
            <w:highlight w:val="yellow"/>
            <w:rPrChange w:id="7403" w:author="Carsten Hein" w:date="2022-01-14T10:54:00Z">
              <w:rPr/>
            </w:rPrChange>
          </w:rPr>
          <w:t>sollen folgende</w:t>
        </w:r>
      </w:ins>
      <w:ins w:id="7404" w:author="Carsten Hein" w:date="2022-01-13T13:54:00Z">
        <w:r w:rsidR="009C1CD2" w:rsidRPr="00874B4B">
          <w:rPr>
            <w:highlight w:val="yellow"/>
            <w:rPrChange w:id="7405" w:author="Carsten Hein" w:date="2022-01-14T10:54:00Z">
              <w:rPr/>
            </w:rPrChange>
          </w:rPr>
          <w:t xml:space="preserve"> </w:t>
        </w:r>
      </w:ins>
      <w:ins w:id="7406" w:author="Carsten Hein" w:date="2022-01-13T13:44:00Z">
        <w:r w:rsidR="00F04F43" w:rsidRPr="00874B4B">
          <w:rPr>
            <w:highlight w:val="yellow"/>
            <w:rPrChange w:id="7407" w:author="Carsten Hein" w:date="2022-01-14T10:54:00Z">
              <w:rPr/>
            </w:rPrChange>
          </w:rPr>
          <w:t xml:space="preserve">Funktionen </w:t>
        </w:r>
      </w:ins>
      <w:ins w:id="7408" w:author="Carsten Hein" w:date="2022-01-13T13:54:00Z">
        <w:r w:rsidR="009C1CD2" w:rsidRPr="00874B4B">
          <w:rPr>
            <w:highlight w:val="yellow"/>
            <w:rPrChange w:id="7409" w:author="Carsten Hein" w:date="2022-01-14T10:54:00Z">
              <w:rPr/>
            </w:rPrChange>
          </w:rPr>
          <w:t>abdecken:</w:t>
        </w:r>
      </w:ins>
    </w:p>
    <w:p w14:paraId="237BA189" w14:textId="77777777" w:rsidR="00F75778" w:rsidRPr="00874B4B" w:rsidRDefault="009C1CD2">
      <w:pPr>
        <w:pStyle w:val="Listenabsatz"/>
        <w:numPr>
          <w:ilvl w:val="0"/>
          <w:numId w:val="41"/>
        </w:numPr>
        <w:rPr>
          <w:ins w:id="7410" w:author="Carsten Hein" w:date="2022-01-13T13:54:00Z"/>
          <w:highlight w:val="yellow"/>
          <w:rPrChange w:id="7411" w:author="Carsten Hein" w:date="2022-01-14T10:54:00Z">
            <w:rPr>
              <w:ins w:id="7412" w:author="Carsten Hein" w:date="2022-01-13T13:54:00Z"/>
            </w:rPr>
          </w:rPrChange>
        </w:rPr>
        <w:pPrChange w:id="7413" w:author="Carsten Hein" w:date="2022-01-13T13:55:00Z">
          <w:pPr/>
        </w:pPrChange>
      </w:pPr>
      <w:ins w:id="7414" w:author="Carsten Hein" w:date="2022-01-13T13:54:00Z">
        <w:r w:rsidRPr="00874B4B">
          <w:rPr>
            <w:highlight w:val="yellow"/>
            <w:rPrChange w:id="7415" w:author="Carsten Hein" w:date="2022-01-14T10:54:00Z">
              <w:rPr/>
            </w:rPrChange>
          </w:rPr>
          <w:t xml:space="preserve">Heizen </w:t>
        </w:r>
        <w:r w:rsidR="00F75778" w:rsidRPr="00874B4B">
          <w:rPr>
            <w:highlight w:val="yellow"/>
            <w:rPrChange w:id="7416" w:author="Carsten Hein" w:date="2022-01-14T10:54:00Z">
              <w:rPr/>
            </w:rPrChange>
          </w:rPr>
          <w:t xml:space="preserve">und </w:t>
        </w:r>
        <w:r w:rsidRPr="00874B4B">
          <w:rPr>
            <w:highlight w:val="yellow"/>
            <w:rPrChange w:id="7417" w:author="Carsten Hein" w:date="2022-01-14T10:54:00Z">
              <w:rPr/>
            </w:rPrChange>
          </w:rPr>
          <w:t>Kühlen</w:t>
        </w:r>
      </w:ins>
    </w:p>
    <w:p w14:paraId="2C15D60E" w14:textId="77777777" w:rsidR="00F75778" w:rsidRPr="00874B4B" w:rsidRDefault="009C1CD2">
      <w:pPr>
        <w:pStyle w:val="Listenabsatz"/>
        <w:numPr>
          <w:ilvl w:val="0"/>
          <w:numId w:val="41"/>
        </w:numPr>
        <w:rPr>
          <w:ins w:id="7418" w:author="Carsten Hein" w:date="2022-01-13T13:54:00Z"/>
          <w:highlight w:val="yellow"/>
          <w:rPrChange w:id="7419" w:author="Carsten Hein" w:date="2022-01-14T10:54:00Z">
            <w:rPr>
              <w:ins w:id="7420" w:author="Carsten Hein" w:date="2022-01-13T13:54:00Z"/>
            </w:rPr>
          </w:rPrChange>
        </w:rPr>
        <w:pPrChange w:id="7421" w:author="Carsten Hein" w:date="2022-01-13T13:55:00Z">
          <w:pPr/>
        </w:pPrChange>
      </w:pPr>
      <w:ins w:id="7422" w:author="Carsten Hein" w:date="2022-01-13T13:54:00Z">
        <w:r w:rsidRPr="00874B4B">
          <w:rPr>
            <w:highlight w:val="yellow"/>
            <w:rPrChange w:id="7423" w:author="Carsten Hein" w:date="2022-01-14T10:54:00Z">
              <w:rPr/>
            </w:rPrChange>
          </w:rPr>
          <w:t>Lüften</w:t>
        </w:r>
      </w:ins>
    </w:p>
    <w:p w14:paraId="1682627F" w14:textId="47178761" w:rsidR="009C1CD2" w:rsidRPr="00874B4B" w:rsidRDefault="009C1CD2">
      <w:pPr>
        <w:pStyle w:val="Listenabsatz"/>
        <w:numPr>
          <w:ilvl w:val="0"/>
          <w:numId w:val="41"/>
        </w:numPr>
        <w:rPr>
          <w:ins w:id="7424" w:author="Carsten Hein" w:date="2022-01-13T13:54:00Z"/>
          <w:highlight w:val="yellow"/>
          <w:rPrChange w:id="7425" w:author="Carsten Hein" w:date="2022-01-14T10:54:00Z">
            <w:rPr>
              <w:ins w:id="7426" w:author="Carsten Hein" w:date="2022-01-13T13:54:00Z"/>
            </w:rPr>
          </w:rPrChange>
        </w:rPr>
        <w:pPrChange w:id="7427" w:author="Carsten Hein" w:date="2022-01-13T13:55:00Z">
          <w:pPr/>
        </w:pPrChange>
      </w:pPr>
      <w:ins w:id="7428" w:author="Carsten Hein" w:date="2022-01-13T13:54:00Z">
        <w:r w:rsidRPr="00874B4B">
          <w:rPr>
            <w:highlight w:val="yellow"/>
            <w:rPrChange w:id="7429" w:author="Carsten Hein" w:date="2022-01-14T10:54:00Z">
              <w:rPr/>
            </w:rPrChange>
          </w:rPr>
          <w:t>Brandmeld</w:t>
        </w:r>
      </w:ins>
      <w:ins w:id="7430" w:author="Carsten Hein" w:date="2022-01-14T10:19:00Z">
        <w:r w:rsidR="0085095D" w:rsidRPr="00874B4B">
          <w:rPr>
            <w:highlight w:val="yellow"/>
            <w:rPrChange w:id="7431" w:author="Carsten Hein" w:date="2022-01-14T10:54:00Z">
              <w:rPr/>
            </w:rPrChange>
          </w:rPr>
          <w:t>ung</w:t>
        </w:r>
      </w:ins>
    </w:p>
    <w:p w14:paraId="77CCF2F8" w14:textId="150A27E2" w:rsidR="00F75778" w:rsidRPr="00874B4B" w:rsidRDefault="00F75778">
      <w:pPr>
        <w:pStyle w:val="Listenabsatz"/>
        <w:numPr>
          <w:ilvl w:val="0"/>
          <w:numId w:val="41"/>
        </w:numPr>
        <w:rPr>
          <w:ins w:id="7432" w:author="Carsten Hein" w:date="2022-01-13T13:55:00Z"/>
          <w:highlight w:val="yellow"/>
          <w:rPrChange w:id="7433" w:author="Carsten Hein" w:date="2022-01-14T10:54:00Z">
            <w:rPr>
              <w:ins w:id="7434" w:author="Carsten Hein" w:date="2022-01-13T13:55:00Z"/>
            </w:rPr>
          </w:rPrChange>
        </w:rPr>
        <w:pPrChange w:id="7435" w:author="Carsten Hein" w:date="2022-01-13T13:55:00Z">
          <w:pPr/>
        </w:pPrChange>
      </w:pPr>
      <w:ins w:id="7436" w:author="Carsten Hein" w:date="2022-01-13T13:54:00Z">
        <w:r w:rsidRPr="00874B4B">
          <w:rPr>
            <w:highlight w:val="yellow"/>
            <w:rPrChange w:id="7437" w:author="Carsten Hein" w:date="2022-01-14T10:54:00Z">
              <w:rPr/>
            </w:rPrChange>
          </w:rPr>
          <w:t>Sprinkler, falls erforderlich</w:t>
        </w:r>
      </w:ins>
    </w:p>
    <w:p w14:paraId="41A8BB27" w14:textId="7F3E3A2F" w:rsidR="00F75778" w:rsidRPr="00874B4B" w:rsidRDefault="006B282E" w:rsidP="006B282E">
      <w:pPr>
        <w:pStyle w:val="Listenabsatz"/>
        <w:numPr>
          <w:ilvl w:val="0"/>
          <w:numId w:val="41"/>
        </w:numPr>
        <w:rPr>
          <w:ins w:id="7438" w:author="Carsten Hein" w:date="2022-01-13T13:55:00Z"/>
          <w:highlight w:val="yellow"/>
          <w:rPrChange w:id="7439" w:author="Carsten Hein" w:date="2022-01-14T10:54:00Z">
            <w:rPr>
              <w:ins w:id="7440" w:author="Carsten Hein" w:date="2022-01-13T13:55:00Z"/>
            </w:rPr>
          </w:rPrChange>
        </w:rPr>
      </w:pPr>
      <w:ins w:id="7441" w:author="Carsten Hein" w:date="2022-01-13T13:55:00Z">
        <w:r w:rsidRPr="00874B4B">
          <w:rPr>
            <w:highlight w:val="yellow"/>
            <w:rPrChange w:id="7442" w:author="Carsten Hein" w:date="2022-01-14T10:54:00Z">
              <w:rPr/>
            </w:rPrChange>
          </w:rPr>
          <w:t>Elektrische Versorgung</w:t>
        </w:r>
      </w:ins>
      <w:ins w:id="7443" w:author="Carsten Hein" w:date="2022-01-14T10:19:00Z">
        <w:r w:rsidR="0085095D" w:rsidRPr="00874B4B">
          <w:rPr>
            <w:highlight w:val="yellow"/>
            <w:rPrChange w:id="7444" w:author="Carsten Hein" w:date="2022-01-14T10:54:00Z">
              <w:rPr/>
            </w:rPrChange>
          </w:rPr>
          <w:t>,</w:t>
        </w:r>
      </w:ins>
      <w:ins w:id="7445" w:author="Carsten Hein" w:date="2022-01-13T13:55:00Z">
        <w:r w:rsidRPr="00874B4B">
          <w:rPr>
            <w:highlight w:val="yellow"/>
            <w:rPrChange w:id="7446" w:author="Carsten Hein" w:date="2022-01-14T10:54:00Z">
              <w:rPr/>
            </w:rPrChange>
          </w:rPr>
          <w:t xml:space="preserve"> soweit erforderlich</w:t>
        </w:r>
      </w:ins>
    </w:p>
    <w:p w14:paraId="46EAFEEC" w14:textId="3E093378" w:rsidR="00870C7C" w:rsidRPr="00874B4B" w:rsidRDefault="00701FC6" w:rsidP="00870C7C">
      <w:pPr>
        <w:rPr>
          <w:ins w:id="7447" w:author="Carsten Hein" w:date="2022-01-13T13:57:00Z"/>
          <w:highlight w:val="yellow"/>
          <w:rPrChange w:id="7448" w:author="Carsten Hein" w:date="2022-01-14T10:54:00Z">
            <w:rPr>
              <w:ins w:id="7449" w:author="Carsten Hein" w:date="2022-01-13T13:57:00Z"/>
            </w:rPr>
          </w:rPrChange>
        </w:rPr>
      </w:pPr>
      <w:ins w:id="7450" w:author="Carsten Hein" w:date="2022-01-13T13:56:00Z">
        <w:r w:rsidRPr="00874B4B">
          <w:rPr>
            <w:highlight w:val="yellow"/>
            <w:rPrChange w:id="7451" w:author="Carsten Hein" w:date="2022-01-14T10:54:00Z">
              <w:rPr/>
            </w:rPrChange>
          </w:rPr>
          <w:t>Diese Deckenelemente können am vorgesehene</w:t>
        </w:r>
        <w:r w:rsidR="00870C7C" w:rsidRPr="00874B4B">
          <w:rPr>
            <w:highlight w:val="yellow"/>
            <w:rPrChange w:id="7452" w:author="Carsten Hein" w:date="2022-01-14T10:54:00Z">
              <w:rPr/>
            </w:rPrChange>
          </w:rPr>
          <w:t>n Demonstrator oder Kleinversuchen nicht getestet werden.</w:t>
        </w:r>
        <w:r w:rsidRPr="00874B4B">
          <w:rPr>
            <w:highlight w:val="yellow"/>
            <w:rPrChange w:id="7453" w:author="Carsten Hein" w:date="2022-01-14T10:54:00Z">
              <w:rPr/>
            </w:rPrChange>
          </w:rPr>
          <w:t xml:space="preserve"> </w:t>
        </w:r>
      </w:ins>
      <w:ins w:id="7454" w:author="Carsten Hein" w:date="2022-01-13T13:57:00Z">
        <w:r w:rsidR="00870C7C" w:rsidRPr="00874B4B">
          <w:rPr>
            <w:highlight w:val="yellow"/>
            <w:rPrChange w:id="7455" w:author="Carsten Hein" w:date="2022-01-14T10:54:00Z">
              <w:rPr/>
            </w:rPrChange>
          </w:rPr>
          <w:t xml:space="preserve">Für </w:t>
        </w:r>
        <w:r w:rsidR="00A57717" w:rsidRPr="00874B4B">
          <w:rPr>
            <w:highlight w:val="yellow"/>
            <w:rPrChange w:id="7456" w:author="Carsten Hein" w:date="2022-01-14T10:54:00Z">
              <w:rPr/>
            </w:rPrChange>
          </w:rPr>
          <w:t>die Auslegung</w:t>
        </w:r>
        <w:r w:rsidR="00870C7C" w:rsidRPr="00874B4B">
          <w:rPr>
            <w:highlight w:val="yellow"/>
            <w:rPrChange w:id="7457" w:author="Carsten Hein" w:date="2022-01-14T10:54:00Z">
              <w:rPr/>
            </w:rPrChange>
          </w:rPr>
          <w:t xml:space="preserve"> die</w:t>
        </w:r>
        <w:r w:rsidR="00A57717" w:rsidRPr="00874B4B">
          <w:rPr>
            <w:highlight w:val="yellow"/>
            <w:rPrChange w:id="7458" w:author="Carsten Hein" w:date="2022-01-14T10:54:00Z">
              <w:rPr/>
            </w:rPrChange>
          </w:rPr>
          <w:t>ser TGA</w:t>
        </w:r>
        <w:r w:rsidR="00870C7C" w:rsidRPr="00874B4B">
          <w:rPr>
            <w:highlight w:val="yellow"/>
            <w:rPrChange w:id="7459" w:author="Carsten Hein" w:date="2022-01-14T10:54:00Z">
              <w:rPr/>
            </w:rPrChange>
          </w:rPr>
          <w:t xml:space="preserve"> Register müssen das zu klimatisierende Raumvolumen und weitere Parameter wie die </w:t>
        </w:r>
      </w:ins>
      <w:ins w:id="7460" w:author="Carsten Hein" w:date="2022-01-13T14:00:00Z">
        <w:r w:rsidR="004D1D07" w:rsidRPr="00874B4B">
          <w:rPr>
            <w:highlight w:val="yellow"/>
            <w:rPrChange w:id="7461" w:author="Carsten Hein" w:date="2022-01-14T10:54:00Z">
              <w:rPr/>
            </w:rPrChange>
          </w:rPr>
          <w:t>Qualitäten</w:t>
        </w:r>
      </w:ins>
      <w:commentRangeStart w:id="7462"/>
      <w:ins w:id="7463" w:author="Carsten Hein" w:date="2022-01-13T13:57:00Z">
        <w:r w:rsidR="00870C7C" w:rsidRPr="00874B4B">
          <w:rPr>
            <w:highlight w:val="yellow"/>
            <w:rPrChange w:id="7464" w:author="Carsten Hein" w:date="2022-01-14T10:54:00Z">
              <w:rPr/>
            </w:rPrChange>
          </w:rPr>
          <w:t xml:space="preserve"> </w:t>
        </w:r>
        <w:commentRangeEnd w:id="7462"/>
        <w:r w:rsidR="00870C7C" w:rsidRPr="00874B4B">
          <w:rPr>
            <w:rStyle w:val="Kommentarzeichen"/>
            <w:highlight w:val="yellow"/>
            <w:rPrChange w:id="7465" w:author="Carsten Hein" w:date="2022-01-14T10:54:00Z">
              <w:rPr>
                <w:rStyle w:val="Kommentarzeichen"/>
              </w:rPr>
            </w:rPrChange>
          </w:rPr>
          <w:commentReference w:id="7462"/>
        </w:r>
        <w:r w:rsidR="00870C7C" w:rsidRPr="00874B4B">
          <w:rPr>
            <w:highlight w:val="yellow"/>
            <w:rPrChange w:id="7466" w:author="Carsten Hein" w:date="2022-01-14T10:54:00Z">
              <w:rPr/>
            </w:rPrChange>
          </w:rPr>
          <w:t xml:space="preserve">der Fassade und Fenster festgelegt werden. </w:t>
        </w:r>
        <w:r w:rsidR="007F22A2" w:rsidRPr="00874B4B">
          <w:rPr>
            <w:highlight w:val="yellow"/>
            <w:rPrChange w:id="7467" w:author="Carsten Hein" w:date="2022-01-14T10:54:00Z">
              <w:rPr/>
            </w:rPrChange>
          </w:rPr>
          <w:t>Zu</w:t>
        </w:r>
      </w:ins>
      <w:ins w:id="7468" w:author="Carsten Hein" w:date="2022-01-13T13:58:00Z">
        <w:r w:rsidR="007F22A2" w:rsidRPr="00874B4B">
          <w:rPr>
            <w:highlight w:val="yellow"/>
            <w:rPrChange w:id="7469" w:author="Carsten Hein" w:date="2022-01-14T10:54:00Z">
              <w:rPr/>
            </w:rPrChange>
          </w:rPr>
          <w:t xml:space="preserve">m Testbetrieb wären </w:t>
        </w:r>
      </w:ins>
      <w:ins w:id="7470" w:author="Carsten Hein" w:date="2022-01-13T15:13:00Z">
        <w:r w:rsidR="003A4331" w:rsidRPr="00874B4B">
          <w:rPr>
            <w:highlight w:val="yellow"/>
            <w:rPrChange w:id="7471" w:author="Carsten Hein" w:date="2022-01-14T10:54:00Z">
              <w:rPr/>
            </w:rPrChange>
          </w:rPr>
          <w:t>ebenfalls</w:t>
        </w:r>
      </w:ins>
      <w:ins w:id="7472" w:author="Carsten Hein" w:date="2022-01-13T15:14:00Z">
        <w:r w:rsidR="003A4331" w:rsidRPr="00874B4B">
          <w:rPr>
            <w:highlight w:val="yellow"/>
            <w:rPrChange w:id="7473" w:author="Carsten Hein" w:date="2022-01-14T10:54:00Z">
              <w:rPr/>
            </w:rPrChange>
          </w:rPr>
          <w:t xml:space="preserve"> </w:t>
        </w:r>
      </w:ins>
      <w:ins w:id="7474" w:author="Carsten Hein" w:date="2022-01-13T13:58:00Z">
        <w:r w:rsidR="007F22A2" w:rsidRPr="00874B4B">
          <w:rPr>
            <w:highlight w:val="yellow"/>
            <w:rPrChange w:id="7475" w:author="Carsten Hein" w:date="2022-01-14T10:54:00Z">
              <w:rPr/>
            </w:rPrChange>
          </w:rPr>
          <w:t xml:space="preserve">zentrale </w:t>
        </w:r>
        <w:r w:rsidR="00123267" w:rsidRPr="00874B4B">
          <w:rPr>
            <w:highlight w:val="yellow"/>
            <w:rPrChange w:id="7476" w:author="Carsten Hein" w:date="2022-01-14T10:54:00Z">
              <w:rPr/>
            </w:rPrChange>
          </w:rPr>
          <w:t>Lüftungsgeräte etc. nötig, im Prinzip ein komplette Technikzentrale.</w:t>
        </w:r>
        <w:r w:rsidR="007714E6" w:rsidRPr="00874B4B">
          <w:rPr>
            <w:highlight w:val="yellow"/>
            <w:rPrChange w:id="7477" w:author="Carsten Hein" w:date="2022-01-14T10:54:00Z">
              <w:rPr/>
            </w:rPrChange>
          </w:rPr>
          <w:t xml:space="preserve"> </w:t>
        </w:r>
      </w:ins>
      <w:ins w:id="7478" w:author="Carsten Hein" w:date="2022-01-13T13:59:00Z">
        <w:r w:rsidR="007714E6" w:rsidRPr="00874B4B">
          <w:rPr>
            <w:highlight w:val="yellow"/>
            <w:rPrChange w:id="7479" w:author="Carsten Hein" w:date="2022-01-14T10:54:00Z">
              <w:rPr/>
            </w:rPrChange>
          </w:rPr>
          <w:t xml:space="preserve">Und um die Funktion messtechnisch erfassen zu können, wäre ein Musterraum </w:t>
        </w:r>
        <w:r w:rsidR="0004515E" w:rsidRPr="00874B4B">
          <w:rPr>
            <w:highlight w:val="yellow"/>
            <w:rPrChange w:id="7480" w:author="Carsten Hein" w:date="2022-01-14T10:54:00Z">
              <w:rPr/>
            </w:rPrChange>
          </w:rPr>
          <w:t>mit Fassade erforderlich.</w:t>
        </w:r>
      </w:ins>
    </w:p>
    <w:p w14:paraId="55733FCC" w14:textId="22BAC0C3" w:rsidR="00FD0A79" w:rsidRPr="00874B4B" w:rsidRDefault="007B714A" w:rsidP="007B714A">
      <w:pPr>
        <w:rPr>
          <w:ins w:id="7481" w:author="Carsten Hein" w:date="2022-01-13T15:16:00Z"/>
          <w:highlight w:val="yellow"/>
          <w:rPrChange w:id="7482" w:author="Carsten Hein" w:date="2022-01-14T10:54:00Z">
            <w:rPr>
              <w:ins w:id="7483" w:author="Carsten Hein" w:date="2022-01-13T15:16:00Z"/>
            </w:rPr>
          </w:rPrChange>
        </w:rPr>
      </w:pPr>
      <w:ins w:id="7484" w:author="Carsten Hein" w:date="2022-01-03T11:32:00Z">
        <w:r w:rsidRPr="00874B4B">
          <w:rPr>
            <w:highlight w:val="yellow"/>
            <w:rPrChange w:id="7485" w:author="Carsten Hein" w:date="2022-01-14T10:54:00Z">
              <w:rPr/>
            </w:rPrChange>
          </w:rPr>
          <w:t xml:space="preserve">Für die Untersuchungen zur </w:t>
        </w:r>
        <w:commentRangeStart w:id="7486"/>
        <w:r w:rsidRPr="00874B4B">
          <w:rPr>
            <w:highlight w:val="yellow"/>
            <w:rPrChange w:id="7487" w:author="Carsten Hein" w:date="2022-01-14T10:54:00Z">
              <w:rPr/>
            </w:rPrChange>
          </w:rPr>
          <w:t xml:space="preserve">Statik der untersuchten Konstruktion </w:t>
        </w:r>
        <w:commentRangeEnd w:id="7486"/>
        <w:r w:rsidRPr="00874B4B">
          <w:rPr>
            <w:rStyle w:val="Kommentarzeichen"/>
            <w:highlight w:val="yellow"/>
            <w:rPrChange w:id="7488" w:author="Carsten Hein" w:date="2022-01-14T10:54:00Z">
              <w:rPr>
                <w:rStyle w:val="Kommentarzeichen"/>
              </w:rPr>
            </w:rPrChange>
          </w:rPr>
          <w:commentReference w:id="7486"/>
        </w:r>
        <w:r w:rsidRPr="00874B4B">
          <w:rPr>
            <w:highlight w:val="yellow"/>
            <w:rPrChange w:id="7489" w:author="Carsten Hein" w:date="2022-01-14T10:54:00Z">
              <w:rPr/>
            </w:rPrChange>
          </w:rPr>
          <w:t>kann ein einzelnes Deckenelement betrachtet werden</w:t>
        </w:r>
      </w:ins>
      <w:ins w:id="7490" w:author="Carsten Hein" w:date="2022-01-13T15:14:00Z">
        <w:r w:rsidR="003A4331" w:rsidRPr="00874B4B">
          <w:rPr>
            <w:highlight w:val="yellow"/>
            <w:rPrChange w:id="7491" w:author="Carsten Hein" w:date="2022-01-14T10:54:00Z">
              <w:rPr/>
            </w:rPrChange>
          </w:rPr>
          <w:t xml:space="preserve">, Kleinversuche </w:t>
        </w:r>
        <w:r w:rsidR="00BC49C5" w:rsidRPr="00874B4B">
          <w:rPr>
            <w:highlight w:val="yellow"/>
            <w:rPrChange w:id="7492" w:author="Carsten Hein" w:date="2022-01-14T10:54:00Z">
              <w:rPr/>
            </w:rPrChange>
          </w:rPr>
          <w:t>liefern Ergebnisse für die Verbindungsmittel</w:t>
        </w:r>
      </w:ins>
      <w:ins w:id="7493" w:author="Carsten Hein" w:date="2022-01-03T11:32:00Z">
        <w:r w:rsidRPr="00874B4B">
          <w:rPr>
            <w:highlight w:val="yellow"/>
            <w:rPrChange w:id="7494" w:author="Carsten Hein" w:date="2022-01-14T10:54:00Z">
              <w:rPr/>
            </w:rPrChange>
          </w:rPr>
          <w:t>. Für die Akustik ist allein der Aufbau entscheidend, die Größe des Deckenfeldes ist nicht von Bedeutung</w:t>
        </w:r>
      </w:ins>
      <w:ins w:id="7495" w:author="Carsten Hein" w:date="2022-01-13T15:14:00Z">
        <w:r w:rsidR="00BC49C5" w:rsidRPr="00874B4B">
          <w:rPr>
            <w:highlight w:val="yellow"/>
            <w:rPrChange w:id="7496" w:author="Carsten Hein" w:date="2022-01-14T10:54:00Z">
              <w:rPr/>
            </w:rPrChange>
          </w:rPr>
          <w:t xml:space="preserve"> </w:t>
        </w:r>
      </w:ins>
      <w:ins w:id="7497" w:author="Carsten Hein" w:date="2022-01-13T15:15:00Z">
        <w:r w:rsidR="00BC49C5" w:rsidRPr="00874B4B">
          <w:rPr>
            <w:highlight w:val="yellow"/>
            <w:rPrChange w:id="7498" w:author="Carsten Hein" w:date="2022-01-14T10:54:00Z">
              <w:rPr/>
            </w:rPrChange>
          </w:rPr>
          <w:t>–</w:t>
        </w:r>
      </w:ins>
      <w:ins w:id="7499" w:author="Carsten Hein" w:date="2022-01-13T15:14:00Z">
        <w:r w:rsidR="00BC49C5" w:rsidRPr="00874B4B">
          <w:rPr>
            <w:highlight w:val="yellow"/>
            <w:rPrChange w:id="7500" w:author="Carsten Hein" w:date="2022-01-14T10:54:00Z">
              <w:rPr/>
            </w:rPrChange>
          </w:rPr>
          <w:t xml:space="preserve"> </w:t>
        </w:r>
      </w:ins>
      <w:ins w:id="7501" w:author="Carsten Hein" w:date="2022-01-13T15:15:00Z">
        <w:r w:rsidR="00BC49C5" w:rsidRPr="00874B4B">
          <w:rPr>
            <w:highlight w:val="yellow"/>
            <w:rPrChange w:id="7502" w:author="Carsten Hein" w:date="2022-01-14T10:54:00Z">
              <w:rPr/>
            </w:rPrChange>
          </w:rPr>
          <w:t xml:space="preserve">für schalltechnische Messungen </w:t>
        </w:r>
        <w:r w:rsidR="005C444D" w:rsidRPr="00874B4B">
          <w:rPr>
            <w:highlight w:val="yellow"/>
            <w:rPrChange w:id="7503" w:author="Carsten Hein" w:date="2022-01-14T10:54:00Z">
              <w:rPr/>
            </w:rPrChange>
          </w:rPr>
          <w:t>hingegen</w:t>
        </w:r>
        <w:r w:rsidR="00BC49C5" w:rsidRPr="00874B4B">
          <w:rPr>
            <w:highlight w:val="yellow"/>
            <w:rPrChange w:id="7504" w:author="Carsten Hein" w:date="2022-01-14T10:54:00Z">
              <w:rPr/>
            </w:rPrChange>
          </w:rPr>
          <w:t xml:space="preserve"> </w:t>
        </w:r>
        <w:r w:rsidR="005C444D" w:rsidRPr="00874B4B">
          <w:rPr>
            <w:highlight w:val="yellow"/>
            <w:rPrChange w:id="7505" w:author="Carsten Hein" w:date="2022-01-14T10:54:00Z">
              <w:rPr/>
            </w:rPrChange>
          </w:rPr>
          <w:t>ist eine Konfiguration mit zwei Räumen (</w:t>
        </w:r>
        <w:r w:rsidR="00C72B2C" w:rsidRPr="00874B4B">
          <w:rPr>
            <w:highlight w:val="yellow"/>
            <w:rPrChange w:id="7506" w:author="Carsten Hein" w:date="2022-01-14T10:54:00Z">
              <w:rPr/>
            </w:rPrChange>
          </w:rPr>
          <w:t>mit</w:t>
        </w:r>
        <w:r w:rsidR="005C444D" w:rsidRPr="00874B4B">
          <w:rPr>
            <w:highlight w:val="yellow"/>
            <w:rPrChange w:id="7507" w:author="Carsten Hein" w:date="2022-01-14T10:54:00Z">
              <w:rPr/>
            </w:rPrChange>
          </w:rPr>
          <w:t xml:space="preserve"> Sende- und</w:t>
        </w:r>
        <w:r w:rsidR="00C72B2C" w:rsidRPr="00874B4B">
          <w:rPr>
            <w:highlight w:val="yellow"/>
            <w:rPrChange w:id="7508" w:author="Carsten Hein" w:date="2022-01-14T10:54:00Z">
              <w:rPr/>
            </w:rPrChange>
          </w:rPr>
          <w:t xml:space="preserve"> E</w:t>
        </w:r>
      </w:ins>
      <w:ins w:id="7509" w:author="Carsten Hein" w:date="2022-01-13T15:16:00Z">
        <w:r w:rsidR="00C72B2C" w:rsidRPr="00874B4B">
          <w:rPr>
            <w:highlight w:val="yellow"/>
            <w:rPrChange w:id="7510" w:author="Carsten Hein" w:date="2022-01-14T10:54:00Z">
              <w:rPr/>
            </w:rPrChange>
          </w:rPr>
          <w:t>mpfangsraum für die Messungen) Voraussetzung</w:t>
        </w:r>
      </w:ins>
      <w:ins w:id="7511" w:author="Carsten Hein" w:date="2022-01-03T11:32:00Z">
        <w:r w:rsidRPr="00874B4B">
          <w:rPr>
            <w:highlight w:val="yellow"/>
            <w:rPrChange w:id="7512" w:author="Carsten Hein" w:date="2022-01-14T10:54:00Z">
              <w:rPr/>
            </w:rPrChange>
          </w:rPr>
          <w:t xml:space="preserve">. </w:t>
        </w:r>
      </w:ins>
    </w:p>
    <w:p w14:paraId="7181B54E" w14:textId="0CC098F9" w:rsidR="00FD0A79" w:rsidRPr="00874B4B" w:rsidRDefault="00404976" w:rsidP="007B714A">
      <w:pPr>
        <w:rPr>
          <w:ins w:id="7513" w:author="Carsten Hein" w:date="2022-01-14T10:22:00Z"/>
          <w:highlight w:val="yellow"/>
          <w:rPrChange w:id="7514" w:author="Carsten Hein" w:date="2022-01-14T10:54:00Z">
            <w:rPr>
              <w:ins w:id="7515" w:author="Carsten Hein" w:date="2022-01-14T10:22:00Z"/>
            </w:rPr>
          </w:rPrChange>
        </w:rPr>
      </w:pPr>
      <w:ins w:id="7516" w:author="Carsten Hein" w:date="2022-01-14T10:20:00Z">
        <w:r w:rsidRPr="00874B4B">
          <w:rPr>
            <w:highlight w:val="yellow"/>
            <w:rPrChange w:id="7517" w:author="Carsten Hein" w:date="2022-01-14T10:54:00Z">
              <w:rPr/>
            </w:rPrChange>
          </w:rPr>
          <w:t>Für das Forschungsprojekt wird diese</w:t>
        </w:r>
        <w:r w:rsidR="008E42CF" w:rsidRPr="00874B4B">
          <w:rPr>
            <w:highlight w:val="yellow"/>
            <w:rPrChange w:id="7518" w:author="Carsten Hein" w:date="2022-01-14T10:54:00Z">
              <w:rPr/>
            </w:rPrChange>
          </w:rPr>
          <w:t xml:space="preserve">s TGA Register </w:t>
        </w:r>
      </w:ins>
      <w:ins w:id="7519" w:author="Carsten Hein" w:date="2022-01-14T10:21:00Z">
        <w:r w:rsidR="006910E9" w:rsidRPr="00874B4B">
          <w:rPr>
            <w:highlight w:val="yellow"/>
            <w:rPrChange w:id="7520" w:author="Carsten Hein" w:date="2022-01-14T10:54:00Z">
              <w:rPr/>
            </w:rPrChange>
          </w:rPr>
          <w:t xml:space="preserve">daher </w:t>
        </w:r>
        <w:r w:rsidR="00AA4B7D" w:rsidRPr="00874B4B">
          <w:rPr>
            <w:highlight w:val="yellow"/>
            <w:rPrChange w:id="7521" w:author="Carsten Hein" w:date="2022-01-14T10:54:00Z">
              <w:rPr/>
            </w:rPrChange>
          </w:rPr>
          <w:t>ohne Tests und</w:t>
        </w:r>
      </w:ins>
      <w:ins w:id="7522" w:author="Carsten Hein" w:date="2022-01-14T10:22:00Z">
        <w:r w:rsidR="00AA4B7D" w:rsidRPr="00874B4B">
          <w:rPr>
            <w:highlight w:val="yellow"/>
            <w:rPrChange w:id="7523" w:author="Carsten Hein" w:date="2022-01-14T10:54:00Z">
              <w:rPr/>
            </w:rPrChange>
          </w:rPr>
          <w:t xml:space="preserve"> Musterelement untersucht.</w:t>
        </w:r>
      </w:ins>
      <w:ins w:id="7524" w:author="Carsten Hein" w:date="2022-01-13T15:17:00Z">
        <w:r w:rsidR="009926FF" w:rsidRPr="00874B4B">
          <w:rPr>
            <w:highlight w:val="yellow"/>
            <w:rPrChange w:id="7525" w:author="Carsten Hein" w:date="2022-01-14T10:54:00Z">
              <w:rPr/>
            </w:rPrChange>
          </w:rPr>
          <w:t xml:space="preserve"> </w:t>
        </w:r>
      </w:ins>
    </w:p>
    <w:p w14:paraId="53B93DCE" w14:textId="3A27FA4E" w:rsidR="00AA4B7D" w:rsidRPr="00874B4B" w:rsidRDefault="00AA4B7D" w:rsidP="007B714A">
      <w:pPr>
        <w:rPr>
          <w:ins w:id="7526" w:author="Carsten Hein" w:date="2022-01-13T15:16:00Z"/>
          <w:highlight w:val="yellow"/>
          <w:rPrChange w:id="7527" w:author="Carsten Hein" w:date="2022-01-14T10:54:00Z">
            <w:rPr>
              <w:ins w:id="7528" w:author="Carsten Hein" w:date="2022-01-13T15:16:00Z"/>
            </w:rPr>
          </w:rPrChange>
        </w:rPr>
      </w:pPr>
      <w:ins w:id="7529" w:author="Carsten Hein" w:date="2022-01-14T10:22:00Z">
        <w:r w:rsidRPr="00874B4B">
          <w:rPr>
            <w:highlight w:val="yellow"/>
            <w:rPrChange w:id="7530" w:author="Carsten Hein" w:date="2022-01-14T10:54:00Z">
              <w:rPr/>
            </w:rPrChange>
          </w:rPr>
          <w:t xml:space="preserve">Die Annahmen zur Auslegung </w:t>
        </w:r>
        <w:r w:rsidR="009D2D90" w:rsidRPr="00874B4B">
          <w:rPr>
            <w:highlight w:val="yellow"/>
            <w:rPrChange w:id="7531" w:author="Carsten Hein" w:date="2022-01-14T10:54:00Z">
              <w:rPr/>
            </w:rPrChange>
          </w:rPr>
          <w:t>der maßgebende</w:t>
        </w:r>
      </w:ins>
      <w:ins w:id="7532" w:author="Carsten Hein" w:date="2022-01-14T10:23:00Z">
        <w:r w:rsidR="009D2D90" w:rsidRPr="00874B4B">
          <w:rPr>
            <w:highlight w:val="yellow"/>
            <w:rPrChange w:id="7533" w:author="Carsten Hein" w:date="2022-01-14T10:54:00Z">
              <w:rPr/>
            </w:rPrChange>
          </w:rPr>
          <w:t xml:space="preserve">n Heiz- Kühldecke </w:t>
        </w:r>
      </w:ins>
      <w:ins w:id="7534" w:author="Carsten Hein" w:date="2022-01-14T10:22:00Z">
        <w:r w:rsidR="009D2D90" w:rsidRPr="00874B4B">
          <w:rPr>
            <w:highlight w:val="yellow"/>
            <w:rPrChange w:id="7535" w:author="Carsten Hein" w:date="2022-01-14T10:54:00Z">
              <w:rPr/>
            </w:rPrChange>
          </w:rPr>
          <w:t>werden im Folgenden beschrieben</w:t>
        </w:r>
      </w:ins>
      <w:ins w:id="7536" w:author="Carsten Hein" w:date="2022-01-14T10:23:00Z">
        <w:r w:rsidR="009D2D90" w:rsidRPr="00874B4B">
          <w:rPr>
            <w:highlight w:val="yellow"/>
            <w:rPrChange w:id="7537" w:author="Carsten Hein" w:date="2022-01-14T10:54:00Z">
              <w:rPr/>
            </w:rPrChange>
          </w:rPr>
          <w:t>.</w:t>
        </w:r>
      </w:ins>
    </w:p>
    <w:p w14:paraId="0C9DEF1A" w14:textId="2DC0B883" w:rsidR="007B714A" w:rsidRPr="00874B4B" w:rsidRDefault="007B714A" w:rsidP="007B714A">
      <w:pPr>
        <w:rPr>
          <w:ins w:id="7538" w:author="Carsten Hein" w:date="2022-01-03T11:32:00Z"/>
          <w:highlight w:val="yellow"/>
          <w:rPrChange w:id="7539" w:author="Carsten Hein" w:date="2022-01-14T10:54:00Z">
            <w:rPr>
              <w:ins w:id="7540" w:author="Carsten Hein" w:date="2022-01-03T11:32:00Z"/>
            </w:rPr>
          </w:rPrChange>
        </w:rPr>
      </w:pPr>
      <w:ins w:id="7541" w:author="Carsten Hein" w:date="2022-01-03T11:32:00Z">
        <w:r w:rsidRPr="00874B4B">
          <w:rPr>
            <w:noProof/>
            <w:highlight w:val="yellow"/>
            <w:lang w:eastAsia="de-DE"/>
            <w:rPrChange w:id="7542" w:author="Carsten Hein" w:date="2022-01-14T10:54:00Z">
              <w:rPr>
                <w:noProof/>
                <w:lang w:eastAsia="de-DE"/>
              </w:rPr>
            </w:rPrChang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37"/>
                      <a:stretch>
                        <a:fillRect/>
                      </a:stretch>
                    </pic:blipFill>
                    <pic:spPr>
                      <a:xfrm>
                        <a:off x="0" y="0"/>
                        <a:ext cx="4071878" cy="5556519"/>
                      </a:xfrm>
                      <a:prstGeom prst="rect">
                        <a:avLst/>
                      </a:prstGeom>
                    </pic:spPr>
                  </pic:pic>
                </a:graphicData>
              </a:graphic>
            </wp:inline>
          </w:drawing>
        </w:r>
      </w:ins>
    </w:p>
    <w:p w14:paraId="21EA5FDC" w14:textId="6280533A" w:rsidR="007B714A" w:rsidRPr="00874B4B" w:rsidRDefault="007B714A" w:rsidP="007B714A">
      <w:pPr>
        <w:pStyle w:val="Beschriftung"/>
        <w:rPr>
          <w:ins w:id="7543" w:author="Carsten Hein" w:date="2022-01-03T11:32:00Z"/>
          <w:highlight w:val="yellow"/>
          <w:rPrChange w:id="7544" w:author="Carsten Hein" w:date="2022-01-14T10:54:00Z">
            <w:rPr>
              <w:ins w:id="7545" w:author="Carsten Hein" w:date="2022-01-03T11:32:00Z"/>
            </w:rPr>
          </w:rPrChange>
        </w:rPr>
      </w:pPr>
      <w:bookmarkStart w:id="7546" w:name="_Toc93048405"/>
      <w:ins w:id="7547" w:author="Carsten Hein" w:date="2022-01-03T11:32:00Z">
        <w:r w:rsidRPr="00874B4B">
          <w:rPr>
            <w:highlight w:val="yellow"/>
            <w:rPrChange w:id="7548" w:author="Carsten Hein" w:date="2022-01-14T10:54:00Z">
              <w:rPr/>
            </w:rPrChange>
          </w:rPr>
          <w:t xml:space="preserve">Abbildung </w:t>
        </w:r>
        <w:r w:rsidRPr="00874B4B">
          <w:rPr>
            <w:highlight w:val="yellow"/>
            <w:rPrChange w:id="7549" w:author="Carsten Hein" w:date="2022-01-14T10:54:00Z">
              <w:rPr/>
            </w:rPrChange>
          </w:rPr>
          <w:fldChar w:fldCharType="begin"/>
        </w:r>
        <w:r w:rsidRPr="00874B4B">
          <w:rPr>
            <w:highlight w:val="yellow"/>
            <w:rPrChange w:id="7550" w:author="Carsten Hein" w:date="2022-01-14T10:54:00Z">
              <w:rPr/>
            </w:rPrChange>
          </w:rPr>
          <w:instrText>SEQ Abbildung \* ARABIC</w:instrText>
        </w:r>
        <w:r w:rsidRPr="00874B4B">
          <w:rPr>
            <w:highlight w:val="yellow"/>
            <w:rPrChange w:id="7551" w:author="Carsten Hein" w:date="2022-01-14T10:54:00Z">
              <w:rPr/>
            </w:rPrChange>
          </w:rPr>
          <w:fldChar w:fldCharType="separate"/>
        </w:r>
      </w:ins>
      <w:ins w:id="7552" w:author="Carsten Hein" w:date="2022-01-14T10:17:00Z">
        <w:r w:rsidR="00916225" w:rsidRPr="00874B4B">
          <w:rPr>
            <w:noProof/>
            <w:highlight w:val="yellow"/>
            <w:rPrChange w:id="7553" w:author="Carsten Hein" w:date="2022-01-14T10:54:00Z">
              <w:rPr>
                <w:noProof/>
              </w:rPr>
            </w:rPrChange>
          </w:rPr>
          <w:t>75</w:t>
        </w:r>
      </w:ins>
      <w:ins w:id="7554" w:author="Carsten Hein" w:date="2022-01-03T11:32:00Z">
        <w:r w:rsidRPr="00874B4B">
          <w:rPr>
            <w:highlight w:val="yellow"/>
            <w:rPrChange w:id="7555" w:author="Carsten Hein" w:date="2022-01-14T10:54:00Z">
              <w:rPr/>
            </w:rPrChange>
          </w:rPr>
          <w:fldChar w:fldCharType="end"/>
        </w:r>
        <w:r w:rsidRPr="00874B4B">
          <w:rPr>
            <w:highlight w:val="yellow"/>
            <w:rPrChange w:id="7556" w:author="Carsten Hein" w:date="2022-01-14T10:54:00Z">
              <w:rPr/>
            </w:rPrChange>
          </w:rPr>
          <w:t xml:space="preserve"> Annahme Raumgröße Variante A - 3 Achsen = 4,05 m Breite, Variante B  - 4 Achsen = 5,40m Breite</w:t>
        </w:r>
        <w:bookmarkEnd w:id="7546"/>
      </w:ins>
    </w:p>
    <w:p w14:paraId="376C433B" w14:textId="32DB2BFC" w:rsidR="007B714A" w:rsidRPr="00874B4B" w:rsidRDefault="007B714A" w:rsidP="007B714A">
      <w:pPr>
        <w:rPr>
          <w:ins w:id="7557" w:author="Carsten Hein" w:date="2022-01-03T11:32:00Z"/>
          <w:highlight w:val="yellow"/>
          <w:rPrChange w:id="7558" w:author="Carsten Hein" w:date="2022-01-14T10:54:00Z">
            <w:rPr>
              <w:ins w:id="7559" w:author="Carsten Hein" w:date="2022-01-03T11:32:00Z"/>
            </w:rPr>
          </w:rPrChange>
        </w:rPr>
      </w:pPr>
      <w:ins w:id="7560" w:author="Carsten Hein" w:date="2022-01-03T11:32:00Z">
        <w:r w:rsidRPr="00874B4B">
          <w:rPr>
            <w:highlight w:val="yellow"/>
            <w:rPrChange w:id="7561" w:author="Carsten Hein" w:date="2022-01-14T10:54:00Z">
              <w:rPr/>
            </w:rPrChange>
          </w:rPr>
          <w:t xml:space="preserve">Es werden zwei unterschiedliche Raumbreiten betrachtet sowie die Raumtiefe von 5,4 m, die bei einer lichten Raumhöhe von </w:t>
        </w:r>
        <w:commentRangeStart w:id="7562"/>
        <w:r w:rsidRPr="00874B4B">
          <w:rPr>
            <w:highlight w:val="yellow"/>
            <w:rPrChange w:id="7563" w:author="Carsten Hein" w:date="2022-01-14T10:54:00Z">
              <w:rPr/>
            </w:rPrChange>
          </w:rPr>
          <w:t xml:space="preserve">3,0 m </w:t>
        </w:r>
        <w:commentRangeEnd w:id="7562"/>
        <w:r w:rsidRPr="00874B4B">
          <w:rPr>
            <w:rStyle w:val="Kommentarzeichen"/>
            <w:highlight w:val="yellow"/>
            <w:rPrChange w:id="7564" w:author="Carsten Hein" w:date="2022-01-14T10:54:00Z">
              <w:rPr>
                <w:rStyle w:val="Kommentarzeichen"/>
              </w:rPr>
            </w:rPrChange>
          </w:rPr>
          <w:commentReference w:id="7562"/>
        </w:r>
        <w:r w:rsidRPr="00874B4B">
          <w:rPr>
            <w:highlight w:val="yellow"/>
            <w:rPrChange w:id="7565" w:author="Carsten Hein" w:date="2022-01-14T10:54:00Z">
              <w:rPr/>
            </w:rPrChange>
          </w:rPr>
          <w:t xml:space="preserve">noch als natürlich belichtet angenommen werden kann. Dabei wird von den Richtwerten gemäß </w:t>
        </w:r>
        <w:commentRangeStart w:id="7566"/>
        <w:r w:rsidRPr="00874B4B">
          <w:rPr>
            <w:highlight w:val="yellow"/>
            <w:rPrChange w:id="7567" w:author="Carsten Hein" w:date="2022-01-14T10:54:00Z">
              <w:rPr/>
            </w:rPrChange>
          </w:rPr>
          <w:t>A</w:t>
        </w:r>
      </w:ins>
      <w:ins w:id="7568" w:author="Carsten Hein" w:date="2022-01-14T10:23:00Z">
        <w:r w:rsidR="001C5CB2" w:rsidRPr="00874B4B">
          <w:rPr>
            <w:highlight w:val="yellow"/>
            <w:rPrChange w:id="7569" w:author="Carsten Hein" w:date="2022-01-14T10:54:00Z">
              <w:rPr/>
            </w:rPrChange>
          </w:rPr>
          <w:t>rbeitsstättenrichtlinie (A</w:t>
        </w:r>
      </w:ins>
      <w:ins w:id="7570" w:author="Carsten Hein" w:date="2022-01-03T11:32:00Z">
        <w:r w:rsidRPr="00874B4B">
          <w:rPr>
            <w:highlight w:val="yellow"/>
            <w:rPrChange w:id="7571" w:author="Carsten Hein" w:date="2022-01-14T10:54:00Z">
              <w:rPr/>
            </w:rPrChange>
          </w:rPr>
          <w:t>SR</w:t>
        </w:r>
      </w:ins>
      <w:ins w:id="7572" w:author="Carsten Hein" w:date="2022-01-14T10:23:00Z">
        <w:r w:rsidR="001C5CB2" w:rsidRPr="00874B4B">
          <w:rPr>
            <w:highlight w:val="yellow"/>
            <w:rPrChange w:id="7573" w:author="Carsten Hein" w:date="2022-01-14T10:54:00Z">
              <w:rPr/>
            </w:rPrChange>
          </w:rPr>
          <w:t>)</w:t>
        </w:r>
      </w:ins>
      <w:ins w:id="7574" w:author="Carsten Hein" w:date="2022-01-03T11:32:00Z">
        <w:r w:rsidRPr="00874B4B">
          <w:rPr>
            <w:highlight w:val="yellow"/>
            <w:rPrChange w:id="7575" w:author="Carsten Hein" w:date="2022-01-14T10:54:00Z">
              <w:rPr/>
            </w:rPrChange>
          </w:rPr>
          <w:t xml:space="preserve"> A1.2</w:t>
        </w:r>
        <w:commentRangeEnd w:id="7566"/>
        <w:r w:rsidRPr="00874B4B">
          <w:rPr>
            <w:rStyle w:val="Kommentarzeichen"/>
            <w:highlight w:val="yellow"/>
            <w:rPrChange w:id="7576" w:author="Carsten Hein" w:date="2022-01-14T10:54:00Z">
              <w:rPr>
                <w:rStyle w:val="Kommentarzeichen"/>
              </w:rPr>
            </w:rPrChange>
          </w:rPr>
          <w:commentReference w:id="7566"/>
        </w:r>
        <w:r w:rsidRPr="00874B4B">
          <w:rPr>
            <w:highlight w:val="yellow"/>
            <w:rPrChange w:id="7577" w:author="Carsten Hein" w:date="2022-01-14T10:54:00Z">
              <w:rPr/>
            </w:rPrChange>
          </w:rPr>
          <w:t xml:space="preserve"> ausgegangen, die 8 – 10 m² Fläche je Arbeitsplatz im Zellenbüro empfehlen. </w:t>
        </w:r>
      </w:ins>
    </w:p>
    <w:p w14:paraId="4F5BECC6" w14:textId="77777777" w:rsidR="007B714A" w:rsidRPr="00874B4B" w:rsidRDefault="007B714A" w:rsidP="007B714A">
      <w:pPr>
        <w:rPr>
          <w:ins w:id="7578" w:author="Carsten Hein" w:date="2022-01-03T11:32:00Z"/>
          <w:highlight w:val="yellow"/>
          <w:rPrChange w:id="7579" w:author="Carsten Hein" w:date="2022-01-14T10:54:00Z">
            <w:rPr>
              <w:ins w:id="7580" w:author="Carsten Hein" w:date="2022-01-03T11:32:00Z"/>
            </w:rPr>
          </w:rPrChange>
        </w:rPr>
      </w:pPr>
      <w:ins w:id="7581" w:author="Carsten Hein" w:date="2022-01-03T11:32:00Z">
        <w:r w:rsidRPr="00874B4B">
          <w:rPr>
            <w:highlight w:val="yellow"/>
            <w:rPrChange w:id="7582" w:author="Carsten Hein" w:date="2022-01-14T10:54:00Z">
              <w:rPr/>
            </w:rPrChange>
          </w:rPr>
          <w:lastRenderedPageBreak/>
          <w:t>o</w:t>
        </w:r>
        <w:commentRangeStart w:id="7583"/>
        <w:commentRangeStart w:id="7584"/>
        <w:commentRangeStart w:id="7585"/>
        <w:r w:rsidRPr="00874B4B">
          <w:rPr>
            <w:noProof/>
            <w:highlight w:val="yellow"/>
            <w:lang w:eastAsia="de-DE"/>
            <w:rPrChange w:id="7586" w:author="Carsten Hein" w:date="2022-01-14T10:54:00Z">
              <w:rPr>
                <w:noProof/>
                <w:lang w:eastAsia="de-DE"/>
              </w:rPr>
            </w:rPrChang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38"/>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7583"/>
        <w:r w:rsidRPr="00874B4B">
          <w:rPr>
            <w:rStyle w:val="Kommentarzeichen"/>
            <w:highlight w:val="yellow"/>
            <w:rPrChange w:id="7587" w:author="Carsten Hein" w:date="2022-01-14T10:54:00Z">
              <w:rPr>
                <w:rStyle w:val="Kommentarzeichen"/>
              </w:rPr>
            </w:rPrChange>
          </w:rPr>
          <w:commentReference w:id="7583"/>
        </w:r>
        <w:commentRangeEnd w:id="7584"/>
        <w:r w:rsidRPr="00874B4B">
          <w:rPr>
            <w:rStyle w:val="Kommentarzeichen"/>
            <w:highlight w:val="yellow"/>
            <w:rPrChange w:id="7588" w:author="Carsten Hein" w:date="2022-01-14T10:54:00Z">
              <w:rPr>
                <w:rStyle w:val="Kommentarzeichen"/>
              </w:rPr>
            </w:rPrChange>
          </w:rPr>
          <w:commentReference w:id="7584"/>
        </w:r>
        <w:commentRangeEnd w:id="7585"/>
        <w:r w:rsidRPr="00874B4B">
          <w:rPr>
            <w:rStyle w:val="Kommentarzeichen"/>
            <w:highlight w:val="yellow"/>
            <w:rPrChange w:id="7589" w:author="Carsten Hein" w:date="2022-01-14T10:54:00Z">
              <w:rPr>
                <w:rStyle w:val="Kommentarzeichen"/>
              </w:rPr>
            </w:rPrChange>
          </w:rPr>
          <w:commentReference w:id="7585"/>
        </w:r>
      </w:ins>
    </w:p>
    <w:p w14:paraId="14974691" w14:textId="0A3644C0" w:rsidR="007B714A" w:rsidRPr="00874B4B" w:rsidRDefault="007B714A" w:rsidP="007B714A">
      <w:pPr>
        <w:pStyle w:val="Beschriftung"/>
        <w:rPr>
          <w:ins w:id="7590" w:author="Carsten Hein" w:date="2022-01-03T11:32:00Z"/>
          <w:highlight w:val="yellow"/>
          <w:rPrChange w:id="7591" w:author="Carsten Hein" w:date="2022-01-14T10:54:00Z">
            <w:rPr>
              <w:ins w:id="7592" w:author="Carsten Hein" w:date="2022-01-03T11:32:00Z"/>
            </w:rPr>
          </w:rPrChange>
        </w:rPr>
      </w:pPr>
      <w:bookmarkStart w:id="7593" w:name="_Toc93048406"/>
      <w:ins w:id="7594" w:author="Carsten Hein" w:date="2022-01-03T11:32:00Z">
        <w:r w:rsidRPr="00874B4B">
          <w:rPr>
            <w:highlight w:val="yellow"/>
            <w:rPrChange w:id="7595" w:author="Carsten Hein" w:date="2022-01-14T10:54:00Z">
              <w:rPr/>
            </w:rPrChange>
          </w:rPr>
          <w:t xml:space="preserve">Abbildung </w:t>
        </w:r>
        <w:r w:rsidRPr="00874B4B">
          <w:rPr>
            <w:highlight w:val="yellow"/>
            <w:rPrChange w:id="7596" w:author="Carsten Hein" w:date="2022-01-14T10:54:00Z">
              <w:rPr/>
            </w:rPrChange>
          </w:rPr>
          <w:fldChar w:fldCharType="begin"/>
        </w:r>
        <w:r w:rsidRPr="00874B4B">
          <w:rPr>
            <w:highlight w:val="yellow"/>
            <w:rPrChange w:id="7597" w:author="Carsten Hein" w:date="2022-01-14T10:54:00Z">
              <w:rPr/>
            </w:rPrChange>
          </w:rPr>
          <w:instrText>SEQ Abbildung \* ARABIC</w:instrText>
        </w:r>
        <w:r w:rsidRPr="00874B4B">
          <w:rPr>
            <w:highlight w:val="yellow"/>
            <w:rPrChange w:id="7598" w:author="Carsten Hein" w:date="2022-01-14T10:54:00Z">
              <w:rPr/>
            </w:rPrChange>
          </w:rPr>
          <w:fldChar w:fldCharType="separate"/>
        </w:r>
      </w:ins>
      <w:ins w:id="7599" w:author="Carsten Hein" w:date="2022-01-14T10:17:00Z">
        <w:r w:rsidR="00916225" w:rsidRPr="00874B4B">
          <w:rPr>
            <w:noProof/>
            <w:highlight w:val="yellow"/>
            <w:rPrChange w:id="7600" w:author="Carsten Hein" w:date="2022-01-14T10:54:00Z">
              <w:rPr>
                <w:noProof/>
              </w:rPr>
            </w:rPrChange>
          </w:rPr>
          <w:t>76</w:t>
        </w:r>
      </w:ins>
      <w:ins w:id="7601" w:author="Carsten Hein" w:date="2022-01-03T11:32:00Z">
        <w:r w:rsidRPr="00874B4B">
          <w:rPr>
            <w:highlight w:val="yellow"/>
            <w:rPrChange w:id="7602" w:author="Carsten Hein" w:date="2022-01-14T10:54:00Z">
              <w:rPr/>
            </w:rPrChange>
          </w:rPr>
          <w:fldChar w:fldCharType="end"/>
        </w:r>
        <w:r w:rsidRPr="00874B4B">
          <w:rPr>
            <w:highlight w:val="yellow"/>
            <w:rPrChange w:id="7603" w:author="Carsten Hein" w:date="2022-01-14T10:54:00Z">
              <w:rPr/>
            </w:rPrChange>
          </w:rPr>
          <w:t xml:space="preserve"> Definition der lichten Raumhöhe. Oben: Voll belegtes TGA-Register - Unten: Minimalausführung zur späteren Nachrüstung</w:t>
        </w:r>
        <w:bookmarkEnd w:id="7593"/>
      </w:ins>
    </w:p>
    <w:p w14:paraId="0A7AEBF7" w14:textId="5F8023D2" w:rsidR="007B714A" w:rsidRPr="00874B4B" w:rsidRDefault="007B714A" w:rsidP="007B714A">
      <w:pPr>
        <w:rPr>
          <w:ins w:id="7604" w:author="Carsten Hein" w:date="2022-01-03T11:32:00Z"/>
          <w:highlight w:val="yellow"/>
          <w:rPrChange w:id="7605" w:author="Carsten Hein" w:date="2022-01-14T10:54:00Z">
            <w:rPr>
              <w:ins w:id="7606" w:author="Carsten Hein" w:date="2022-01-03T11:32:00Z"/>
            </w:rPr>
          </w:rPrChange>
        </w:rPr>
      </w:pPr>
      <w:ins w:id="7607" w:author="Carsten Hein" w:date="2022-01-03T11:32:00Z">
        <w:r w:rsidRPr="00874B4B">
          <w:rPr>
            <w:highlight w:val="yellow"/>
            <w:rPrChange w:id="7608" w:author="Carsten Hein" w:date="2022-01-14T10:54:00Z">
              <w:rPr/>
            </w:rPrChange>
          </w:rPr>
          <w:t>Die lichte Höhe im Büro wird mit 3,0 m angenommen, um Raumgrößen &gt; 100 m² nach ASR</w:t>
        </w:r>
      </w:ins>
      <w:ins w:id="7609" w:author="Carsten Hein" w:date="2022-01-14T10:24:00Z">
        <w:r w:rsidR="001C5CB2" w:rsidRPr="00874B4B">
          <w:rPr>
            <w:highlight w:val="yellow"/>
            <w:rPrChange w:id="7610" w:author="Carsten Hein" w:date="2022-01-14T10:54:00Z">
              <w:rPr/>
            </w:rPrChange>
          </w:rPr>
          <w:t xml:space="preserve"> </w:t>
        </w:r>
      </w:ins>
      <w:ins w:id="7611" w:author="Carsten Hein" w:date="2022-01-03T11:32:00Z">
        <w:r w:rsidRPr="00874B4B">
          <w:rPr>
            <w:highlight w:val="yellow"/>
            <w:rPrChange w:id="7612" w:author="Carsten Hein" w:date="2022-01-14T10:54:00Z">
              <w:rPr/>
            </w:rPrChange>
          </w:rPr>
          <w:t xml:space="preserve">1.2 realisieren zu können. Die weiteren Parameter werden über die für Büroarbeitsplätze üblichen Lasten hergeleitet. Die äußeren Lasten sind sehr stark von der </w:t>
        </w:r>
      </w:ins>
      <w:ins w:id="7613" w:author="Carsten Hein" w:date="2022-01-14T10:24:00Z">
        <w:r w:rsidR="002F78BD" w:rsidRPr="00874B4B">
          <w:rPr>
            <w:highlight w:val="yellow"/>
            <w:rPrChange w:id="7614" w:author="Carsten Hein" w:date="2022-01-14T10:54:00Z">
              <w:rPr/>
            </w:rPrChange>
          </w:rPr>
          <w:t xml:space="preserve">Qualität </w:t>
        </w:r>
      </w:ins>
      <w:commentRangeStart w:id="7615"/>
      <w:ins w:id="7616" w:author="Carsten Hein" w:date="2022-01-03T11:32:00Z">
        <w:r w:rsidRPr="00874B4B">
          <w:rPr>
            <w:highlight w:val="yellow"/>
            <w:rPrChange w:id="7617" w:author="Carsten Hein" w:date="2022-01-14T10:54:00Z">
              <w:rPr/>
            </w:rPrChange>
          </w:rPr>
          <w:t xml:space="preserve">der Fassade </w:t>
        </w:r>
        <w:commentRangeEnd w:id="7615"/>
        <w:r w:rsidRPr="00874B4B">
          <w:rPr>
            <w:rStyle w:val="Kommentarzeichen"/>
            <w:highlight w:val="yellow"/>
            <w:rPrChange w:id="7618" w:author="Carsten Hein" w:date="2022-01-14T10:54:00Z">
              <w:rPr>
                <w:rStyle w:val="Kommentarzeichen"/>
              </w:rPr>
            </w:rPrChange>
          </w:rPr>
          <w:commentReference w:id="7615"/>
        </w:r>
        <w:r w:rsidRPr="00874B4B">
          <w:rPr>
            <w:highlight w:val="yellow"/>
            <w:rPrChange w:id="7619" w:author="Carsten Hein" w:date="2022-01-14T10:54:00Z">
              <w:rPr/>
            </w:rPrChange>
          </w:rPr>
          <w:t>abhängig und können nicht abgeschätzt werden.</w:t>
        </w:r>
      </w:ins>
    </w:p>
    <w:p w14:paraId="28BB1A8E" w14:textId="77777777" w:rsidR="007B714A" w:rsidRPr="00874B4B" w:rsidRDefault="007B714A" w:rsidP="007B714A">
      <w:pPr>
        <w:rPr>
          <w:ins w:id="7620" w:author="Carsten Hein" w:date="2022-01-03T11:32:00Z"/>
          <w:b/>
          <w:highlight w:val="yellow"/>
          <w:rPrChange w:id="7621" w:author="Carsten Hein" w:date="2022-01-14T10:54:00Z">
            <w:rPr>
              <w:ins w:id="7622" w:author="Carsten Hein" w:date="2022-01-03T11:32:00Z"/>
              <w:b/>
            </w:rPr>
          </w:rPrChange>
        </w:rPr>
      </w:pPr>
      <w:ins w:id="7623" w:author="Carsten Hein" w:date="2022-01-03T11:32:00Z">
        <w:r w:rsidRPr="00874B4B">
          <w:rPr>
            <w:b/>
            <w:highlight w:val="yellow"/>
            <w:rPrChange w:id="7624" w:author="Carsten Hein" w:date="2022-01-14T10:54:00Z">
              <w:rPr>
                <w:b/>
              </w:rPr>
            </w:rPrChange>
          </w:rPr>
          <w:t>TGA-Register Eingangsparameter</w:t>
        </w:r>
      </w:ins>
    </w:p>
    <w:p w14:paraId="2CF6796D" w14:textId="62BF8C7A" w:rsidR="007B714A" w:rsidRPr="00874B4B" w:rsidRDefault="007B714A" w:rsidP="007B714A">
      <w:pPr>
        <w:rPr>
          <w:ins w:id="7625" w:author="Carsten Hein" w:date="2022-01-03T11:32:00Z"/>
          <w:highlight w:val="yellow"/>
          <w:rPrChange w:id="7626" w:author="Carsten Hein" w:date="2022-01-14T10:54:00Z">
            <w:rPr>
              <w:ins w:id="7627" w:author="Carsten Hein" w:date="2022-01-03T11:32:00Z"/>
            </w:rPr>
          </w:rPrChange>
        </w:rPr>
      </w:pPr>
      <w:ins w:id="7628" w:author="Carsten Hein" w:date="2022-01-03T11:32:00Z">
        <w:r w:rsidRPr="00874B4B">
          <w:rPr>
            <w:highlight w:val="yellow"/>
            <w:rPrChange w:id="7629" w:author="Carsten Hein" w:date="2022-01-14T10:54:00Z">
              <w:rPr/>
            </w:rPrChange>
          </w:rPr>
          <w:t xml:space="preserve">Um die genaue Heiz- und Kühllast der Räume zu ermitteln, muss eine spezifische Heiz- und Kühllastberechnung durchgeführt werden. In diese gehen sowohl innere wie auch äußere Lasten ein. Diese hängen von der genauen Nutzung und der Gebäudehülle ab. Die folgende Berechnung spiegelt daher nur eine überschlägige Prüfung </w:t>
        </w:r>
      </w:ins>
      <w:ins w:id="7630" w:author="Carsten Hein" w:date="2022-01-14T10:25:00Z">
        <w:r w:rsidR="0007403A" w:rsidRPr="00874B4B">
          <w:rPr>
            <w:highlight w:val="yellow"/>
            <w:rPrChange w:id="7631" w:author="Carsten Hein" w:date="2022-01-14T10:54:00Z">
              <w:rPr/>
            </w:rPrChange>
          </w:rPr>
          <w:t>wider</w:t>
        </w:r>
      </w:ins>
      <w:ins w:id="7632" w:author="Carsten Hein" w:date="2022-01-03T11:32:00Z">
        <w:r w:rsidRPr="00874B4B">
          <w:rPr>
            <w:highlight w:val="yellow"/>
            <w:rPrChange w:id="7633" w:author="Carsten Hein" w:date="2022-01-14T10:54:00Z">
              <w:rPr/>
            </w:rPrChange>
          </w:rPr>
          <w:t xml:space="preserve">. Als Beispielprodukt werden Heiz-/Kühlsegel (Plafotherm DS320) der Firma Lindner-Group herangezogen. Die Heiz- und Kühlleistung solcher Metall-Decken-Kühlsegel ist bei allen Herstellern etwa gleich. </w:t>
        </w:r>
      </w:ins>
    </w:p>
    <w:p w14:paraId="1B4D79F5" w14:textId="77777777" w:rsidR="00401F92" w:rsidRPr="00874B4B" w:rsidRDefault="007B714A">
      <w:pPr>
        <w:keepNext/>
        <w:rPr>
          <w:ins w:id="7634" w:author="Carsten Hein" w:date="2022-01-14T10:26:00Z"/>
          <w:highlight w:val="yellow"/>
          <w:rPrChange w:id="7635" w:author="Carsten Hein" w:date="2022-01-14T10:54:00Z">
            <w:rPr>
              <w:ins w:id="7636" w:author="Carsten Hein" w:date="2022-01-14T10:26:00Z"/>
            </w:rPr>
          </w:rPrChange>
        </w:rPr>
        <w:pPrChange w:id="7637" w:author="Carsten Hein" w:date="2022-01-14T10:26:00Z">
          <w:pPr/>
        </w:pPrChange>
      </w:pPr>
      <w:commentRangeStart w:id="7638"/>
      <w:commentRangeStart w:id="7639"/>
      <w:ins w:id="7640" w:author="Carsten Hein" w:date="2022-01-03T11:32:00Z">
        <w:r w:rsidRPr="00874B4B">
          <w:rPr>
            <w:noProof/>
            <w:highlight w:val="yellow"/>
            <w:lang w:eastAsia="de-DE"/>
            <w:rPrChange w:id="7641" w:author="Carsten Hein" w:date="2022-01-14T10:54:00Z">
              <w:rPr>
                <w:noProof/>
                <w:lang w:eastAsia="de-DE"/>
              </w:rPr>
            </w:rPrChang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ins>
      <w:commentRangeEnd w:id="7638"/>
    </w:p>
    <w:p w14:paraId="396B294D" w14:textId="3C9C0A99" w:rsidR="00401F92" w:rsidRPr="00874B4B" w:rsidRDefault="00401F92">
      <w:pPr>
        <w:pStyle w:val="Beschriftung"/>
        <w:jc w:val="both"/>
        <w:rPr>
          <w:ins w:id="7642" w:author="Carsten Hein" w:date="2022-01-14T10:26:00Z"/>
          <w:highlight w:val="yellow"/>
          <w:rPrChange w:id="7643" w:author="Carsten Hein" w:date="2022-01-14T10:54:00Z">
            <w:rPr>
              <w:ins w:id="7644" w:author="Carsten Hein" w:date="2022-01-14T10:26:00Z"/>
            </w:rPr>
          </w:rPrChange>
        </w:rPr>
        <w:pPrChange w:id="7645" w:author="Carsten Hein" w:date="2022-01-14T10:26:00Z">
          <w:pPr>
            <w:pStyle w:val="Beschriftung"/>
          </w:pPr>
        </w:pPrChange>
      </w:pPr>
      <w:ins w:id="7646" w:author="Carsten Hein" w:date="2022-01-14T10:26:00Z">
        <w:r w:rsidRPr="00874B4B">
          <w:rPr>
            <w:highlight w:val="yellow"/>
            <w:rPrChange w:id="7647" w:author="Carsten Hein" w:date="2022-01-14T10:54:00Z">
              <w:rPr/>
            </w:rPrChange>
          </w:rPr>
          <w:t xml:space="preserve">Abbildung </w:t>
        </w:r>
        <w:r w:rsidRPr="00874B4B">
          <w:rPr>
            <w:highlight w:val="yellow"/>
            <w:rPrChange w:id="7648" w:author="Carsten Hein" w:date="2022-01-14T10:54:00Z">
              <w:rPr/>
            </w:rPrChange>
          </w:rPr>
          <w:fldChar w:fldCharType="begin"/>
        </w:r>
        <w:r w:rsidRPr="00874B4B">
          <w:rPr>
            <w:highlight w:val="yellow"/>
            <w:rPrChange w:id="7649" w:author="Carsten Hein" w:date="2022-01-14T10:54:00Z">
              <w:rPr/>
            </w:rPrChange>
          </w:rPr>
          <w:instrText xml:space="preserve"> SEQ Abbildung \* ARABIC </w:instrText>
        </w:r>
      </w:ins>
      <w:r w:rsidRPr="00874B4B">
        <w:rPr>
          <w:highlight w:val="yellow"/>
          <w:rPrChange w:id="7650" w:author="Carsten Hein" w:date="2022-01-14T10:54:00Z">
            <w:rPr/>
          </w:rPrChange>
        </w:rPr>
        <w:fldChar w:fldCharType="separate"/>
      </w:r>
      <w:ins w:id="7651" w:author="Carsten Hein" w:date="2022-01-14T10:26:00Z">
        <w:r w:rsidRPr="00874B4B">
          <w:rPr>
            <w:noProof/>
            <w:highlight w:val="yellow"/>
            <w:rPrChange w:id="7652" w:author="Carsten Hein" w:date="2022-01-14T10:54:00Z">
              <w:rPr>
                <w:noProof/>
              </w:rPr>
            </w:rPrChange>
          </w:rPr>
          <w:t>77</w:t>
        </w:r>
        <w:r w:rsidRPr="00874B4B">
          <w:rPr>
            <w:highlight w:val="yellow"/>
            <w:rPrChange w:id="7653" w:author="Carsten Hein" w:date="2022-01-14T10:54:00Z">
              <w:rPr/>
            </w:rPrChange>
          </w:rPr>
          <w:fldChar w:fldCharType="end"/>
        </w:r>
        <w:r w:rsidRPr="00874B4B">
          <w:rPr>
            <w:highlight w:val="yellow"/>
            <w:rPrChange w:id="7654" w:author="Carsten Hein" w:date="2022-01-14T10:54:00Z">
              <w:rPr/>
            </w:rPrChange>
          </w:rPr>
          <w:t xml:space="preserve">  </w:t>
        </w:r>
        <w:r w:rsidR="00BE4BD1" w:rsidRPr="00874B4B">
          <w:rPr>
            <w:highlight w:val="yellow"/>
            <w:rPrChange w:id="7655" w:author="Carsten Hein" w:date="2022-01-14T10:54:00Z">
              <w:rPr/>
            </w:rPrChange>
          </w:rPr>
          <w:t>Referenzprodukt Plafotherm DS320</w:t>
        </w:r>
        <w:r w:rsidR="00553492" w:rsidRPr="00874B4B">
          <w:rPr>
            <w:highlight w:val="yellow"/>
            <w:rPrChange w:id="7656" w:author="Carsten Hein" w:date="2022-01-14T10:54:00Z">
              <w:rPr/>
            </w:rPrChange>
          </w:rPr>
          <w:t xml:space="preserve"> </w:t>
        </w:r>
      </w:ins>
      <w:ins w:id="7657" w:author="Carsten Hein" w:date="2022-01-14T10:27:00Z">
        <w:r w:rsidR="00553492" w:rsidRPr="00874B4B">
          <w:rPr>
            <w:highlight w:val="yellow"/>
            <w:rPrChange w:id="7658" w:author="Carsten Hein" w:date="2022-01-14T10:54:00Z">
              <w:rPr/>
            </w:rPrChange>
          </w:rPr>
          <w:t>®</w:t>
        </w:r>
      </w:ins>
    </w:p>
    <w:p w14:paraId="069D1B26" w14:textId="4FB2D977" w:rsidR="007B714A" w:rsidRPr="00874B4B" w:rsidRDefault="007B714A" w:rsidP="007B714A">
      <w:pPr>
        <w:rPr>
          <w:ins w:id="7659" w:author="Carsten Hein" w:date="2022-01-03T11:32:00Z"/>
          <w:highlight w:val="yellow"/>
          <w:rPrChange w:id="7660" w:author="Carsten Hein" w:date="2022-01-14T10:54:00Z">
            <w:rPr>
              <w:ins w:id="7661" w:author="Carsten Hein" w:date="2022-01-03T11:32:00Z"/>
            </w:rPr>
          </w:rPrChange>
        </w:rPr>
      </w:pPr>
      <w:ins w:id="7662" w:author="Carsten Hein" w:date="2022-01-03T11:32:00Z">
        <w:r w:rsidRPr="00874B4B">
          <w:rPr>
            <w:rStyle w:val="Kommentarzeichen"/>
            <w:highlight w:val="yellow"/>
            <w:rPrChange w:id="7663" w:author="Carsten Hein" w:date="2022-01-14T10:54:00Z">
              <w:rPr>
                <w:rStyle w:val="Kommentarzeichen"/>
              </w:rPr>
            </w:rPrChange>
          </w:rPr>
          <w:commentReference w:id="7638"/>
        </w:r>
        <w:commentRangeEnd w:id="7639"/>
        <w:r w:rsidRPr="00874B4B">
          <w:rPr>
            <w:rStyle w:val="Kommentarzeichen"/>
            <w:highlight w:val="yellow"/>
            <w:rPrChange w:id="7664" w:author="Carsten Hein" w:date="2022-01-14T10:54:00Z">
              <w:rPr>
                <w:rStyle w:val="Kommentarzeichen"/>
              </w:rPr>
            </w:rPrChange>
          </w:rPr>
          <w:commentReference w:id="7639"/>
        </w:r>
      </w:ins>
    </w:p>
    <w:p w14:paraId="54273E65" w14:textId="053F00BC" w:rsidR="007B714A" w:rsidRPr="00874B4B" w:rsidRDefault="007B714A" w:rsidP="007B714A">
      <w:pPr>
        <w:rPr>
          <w:ins w:id="7665" w:author="Carsten Hein" w:date="2022-01-14T10:27:00Z"/>
          <w:highlight w:val="yellow"/>
          <w:rPrChange w:id="7666" w:author="Carsten Hein" w:date="2022-01-14T10:54:00Z">
            <w:rPr>
              <w:ins w:id="7667" w:author="Carsten Hein" w:date="2022-01-14T10:27:00Z"/>
            </w:rPr>
          </w:rPrChange>
        </w:rPr>
      </w:pPr>
      <w:ins w:id="7668" w:author="Carsten Hein" w:date="2022-01-03T11:32:00Z">
        <w:r w:rsidRPr="00874B4B">
          <w:rPr>
            <w:highlight w:val="yellow"/>
            <w:rPrChange w:id="7669" w:author="Carsten Hein" w:date="2022-01-14T10:54:00Z">
              <w:rPr/>
            </w:rPrChange>
          </w:rPr>
          <w:lastRenderedPageBreak/>
          <w:t>In der Beispielrechnung wurden übliche Parameter und Leistungen angesetzt.</w:t>
        </w:r>
      </w:ins>
    </w:p>
    <w:p w14:paraId="5D0BF25A" w14:textId="77777777" w:rsidR="00D3230D" w:rsidRPr="00874B4B" w:rsidRDefault="00D3230D" w:rsidP="007B714A">
      <w:pPr>
        <w:rPr>
          <w:ins w:id="7670" w:author="Carsten Hein" w:date="2022-01-03T11:32:00Z"/>
          <w:highlight w:val="yellow"/>
          <w:rPrChange w:id="7671" w:author="Carsten Hein" w:date="2022-01-14T10:54:00Z">
            <w:rPr>
              <w:ins w:id="7672" w:author="Carsten Hein" w:date="2022-01-03T11:32:00Z"/>
            </w:rPr>
          </w:rPrChange>
        </w:rPr>
      </w:pPr>
    </w:p>
    <w:p w14:paraId="61F9351F" w14:textId="77777777" w:rsidR="00D3230D" w:rsidRPr="00874B4B" w:rsidRDefault="007B714A">
      <w:pPr>
        <w:keepNext/>
        <w:rPr>
          <w:ins w:id="7673" w:author="Carsten Hein" w:date="2022-01-14T10:28:00Z"/>
          <w:highlight w:val="yellow"/>
          <w:rPrChange w:id="7674" w:author="Carsten Hein" w:date="2022-01-14T10:54:00Z">
            <w:rPr>
              <w:ins w:id="7675" w:author="Carsten Hein" w:date="2022-01-14T10:28:00Z"/>
            </w:rPr>
          </w:rPrChange>
        </w:rPr>
        <w:pPrChange w:id="7676" w:author="Carsten Hein" w:date="2022-01-14T10:28:00Z">
          <w:pPr/>
        </w:pPrChange>
      </w:pPr>
      <w:commentRangeStart w:id="7677"/>
      <w:ins w:id="7678" w:author="Carsten Hein" w:date="2022-01-03T11:32:00Z">
        <w:r w:rsidRPr="00874B4B">
          <w:rPr>
            <w:noProof/>
            <w:highlight w:val="yellow"/>
            <w:lang w:eastAsia="de-DE"/>
            <w:rPrChange w:id="7679" w:author="Carsten Hein" w:date="2022-01-14T10:54:00Z">
              <w:rPr>
                <w:noProof/>
                <w:lang w:eastAsia="de-DE"/>
              </w:rPr>
            </w:rPrChange>
          </w:rPr>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ins>
      <w:commentRangeEnd w:id="7677"/>
    </w:p>
    <w:p w14:paraId="3077CDE4" w14:textId="2A6180A2" w:rsidR="00D3230D" w:rsidRPr="00874B4B" w:rsidRDefault="00D3230D">
      <w:pPr>
        <w:pStyle w:val="Beschriftung"/>
        <w:jc w:val="both"/>
        <w:rPr>
          <w:ins w:id="7680" w:author="Carsten Hein" w:date="2022-01-14T10:28:00Z"/>
          <w:highlight w:val="yellow"/>
          <w:rPrChange w:id="7681" w:author="Carsten Hein" w:date="2022-01-14T10:54:00Z">
            <w:rPr>
              <w:ins w:id="7682" w:author="Carsten Hein" w:date="2022-01-14T10:28:00Z"/>
            </w:rPr>
          </w:rPrChange>
        </w:rPr>
        <w:pPrChange w:id="7683" w:author="Carsten Hein" w:date="2022-01-14T10:28:00Z">
          <w:pPr>
            <w:pStyle w:val="Beschriftung"/>
          </w:pPr>
        </w:pPrChange>
      </w:pPr>
      <w:bookmarkStart w:id="7684" w:name="_Ref93048687"/>
      <w:ins w:id="7685" w:author="Carsten Hein" w:date="2022-01-14T10:28:00Z">
        <w:r w:rsidRPr="00874B4B">
          <w:rPr>
            <w:highlight w:val="yellow"/>
            <w:rPrChange w:id="7686" w:author="Carsten Hein" w:date="2022-01-14T10:54:00Z">
              <w:rPr/>
            </w:rPrChange>
          </w:rPr>
          <w:t xml:space="preserve">Abbildung </w:t>
        </w:r>
        <w:r w:rsidRPr="00874B4B">
          <w:rPr>
            <w:highlight w:val="yellow"/>
            <w:rPrChange w:id="7687" w:author="Carsten Hein" w:date="2022-01-14T10:54:00Z">
              <w:rPr/>
            </w:rPrChange>
          </w:rPr>
          <w:fldChar w:fldCharType="begin"/>
        </w:r>
        <w:r w:rsidRPr="00874B4B">
          <w:rPr>
            <w:highlight w:val="yellow"/>
            <w:rPrChange w:id="7688" w:author="Carsten Hein" w:date="2022-01-14T10:54:00Z">
              <w:rPr/>
            </w:rPrChange>
          </w:rPr>
          <w:instrText xml:space="preserve"> SEQ Abbildung \* ARABIC </w:instrText>
        </w:r>
      </w:ins>
      <w:r w:rsidRPr="00874B4B">
        <w:rPr>
          <w:highlight w:val="yellow"/>
          <w:rPrChange w:id="7689" w:author="Carsten Hein" w:date="2022-01-14T10:54:00Z">
            <w:rPr/>
          </w:rPrChange>
        </w:rPr>
        <w:fldChar w:fldCharType="separate"/>
      </w:r>
      <w:ins w:id="7690" w:author="Carsten Hein" w:date="2022-01-14T10:28:00Z">
        <w:r w:rsidRPr="00874B4B">
          <w:rPr>
            <w:noProof/>
            <w:highlight w:val="yellow"/>
            <w:rPrChange w:id="7691" w:author="Carsten Hein" w:date="2022-01-14T10:54:00Z">
              <w:rPr>
                <w:noProof/>
              </w:rPr>
            </w:rPrChange>
          </w:rPr>
          <w:t>78</w:t>
        </w:r>
        <w:r w:rsidRPr="00874B4B">
          <w:rPr>
            <w:highlight w:val="yellow"/>
            <w:rPrChange w:id="7692" w:author="Carsten Hein" w:date="2022-01-14T10:54:00Z">
              <w:rPr/>
            </w:rPrChange>
          </w:rPr>
          <w:fldChar w:fldCharType="end"/>
        </w:r>
        <w:r w:rsidRPr="00874B4B">
          <w:rPr>
            <w:highlight w:val="yellow"/>
            <w:rPrChange w:id="7693" w:author="Carsten Hein" w:date="2022-01-14T10:54:00Z">
              <w:rPr/>
            </w:rPrChange>
          </w:rPr>
          <w:t xml:space="preserve">  Auszug </w:t>
        </w:r>
        <w:r w:rsidR="004E2C90" w:rsidRPr="00874B4B">
          <w:rPr>
            <w:highlight w:val="yellow"/>
            <w:rPrChange w:id="7694" w:author="Carsten Hein" w:date="2022-01-14T10:54:00Z">
              <w:rPr/>
            </w:rPrChange>
          </w:rPr>
          <w:t>der Auslegung Deckensegel</w:t>
        </w:r>
        <w:bookmarkEnd w:id="7684"/>
      </w:ins>
    </w:p>
    <w:p w14:paraId="00918E60" w14:textId="3C49456D" w:rsidR="007B714A" w:rsidRPr="00874B4B" w:rsidRDefault="007B714A" w:rsidP="007B714A">
      <w:pPr>
        <w:rPr>
          <w:ins w:id="7695" w:author="Carsten Hein" w:date="2022-01-03T11:32:00Z"/>
          <w:highlight w:val="yellow"/>
          <w:rPrChange w:id="7696" w:author="Carsten Hein" w:date="2022-01-14T10:54:00Z">
            <w:rPr>
              <w:ins w:id="7697" w:author="Carsten Hein" w:date="2022-01-03T11:32:00Z"/>
            </w:rPr>
          </w:rPrChange>
        </w:rPr>
      </w:pPr>
      <w:ins w:id="7698" w:author="Carsten Hein" w:date="2022-01-03T11:32:00Z">
        <w:r w:rsidRPr="00874B4B">
          <w:rPr>
            <w:rStyle w:val="Kommentarzeichen"/>
            <w:highlight w:val="yellow"/>
            <w:rPrChange w:id="7699" w:author="Carsten Hein" w:date="2022-01-14T10:54:00Z">
              <w:rPr>
                <w:rStyle w:val="Kommentarzeichen"/>
              </w:rPr>
            </w:rPrChange>
          </w:rPr>
          <w:commentReference w:id="7677"/>
        </w:r>
      </w:ins>
    </w:p>
    <w:p w14:paraId="6B0F98A4" w14:textId="6F414480" w:rsidR="007B714A" w:rsidRPr="00E81B1B" w:rsidRDefault="004D4D84" w:rsidP="007B714A">
      <w:pPr>
        <w:pStyle w:val="Kommentartext"/>
        <w:rPr>
          <w:ins w:id="7700" w:author="Carsten Hein" w:date="2022-01-03T11:32:00Z"/>
        </w:rPr>
      </w:pPr>
      <w:ins w:id="7701" w:author="Carsten Hein" w:date="2022-01-14T10:30:00Z">
        <w:r w:rsidRPr="00874B4B">
          <w:rPr>
            <w:highlight w:val="yellow"/>
            <w:rPrChange w:id="7702" w:author="Carsten Hein" w:date="2022-01-14T10:54:00Z">
              <w:rPr/>
            </w:rPrChange>
          </w:rPr>
          <w:t xml:space="preserve">In </w:t>
        </w:r>
      </w:ins>
      <w:ins w:id="7703" w:author="Carsten Hein" w:date="2022-01-14T10:31:00Z">
        <w:r w:rsidRPr="00874B4B">
          <w:rPr>
            <w:highlight w:val="yellow"/>
            <w:rPrChange w:id="7704" w:author="Carsten Hein" w:date="2022-01-14T10:54:00Z">
              <w:rPr/>
            </w:rPrChange>
          </w:rPr>
          <w:fldChar w:fldCharType="begin"/>
        </w:r>
        <w:r w:rsidRPr="00874B4B">
          <w:rPr>
            <w:highlight w:val="yellow"/>
            <w:rPrChange w:id="7705" w:author="Carsten Hein" w:date="2022-01-14T10:54:00Z">
              <w:rPr/>
            </w:rPrChange>
          </w:rPr>
          <w:instrText xml:space="preserve"> REF _Ref93048687 \h </w:instrText>
        </w:r>
      </w:ins>
      <w:r w:rsidR="00874B4B">
        <w:rPr>
          <w:highlight w:val="yellow"/>
        </w:rPr>
        <w:instrText xml:space="preserve"> \* MERGEFORMAT </w:instrText>
      </w:r>
      <w:r w:rsidRPr="00F669BA">
        <w:rPr>
          <w:highlight w:val="yellow"/>
        </w:rPr>
      </w:r>
      <w:r w:rsidRPr="00874B4B">
        <w:rPr>
          <w:highlight w:val="yellow"/>
          <w:rPrChange w:id="7706" w:author="Carsten Hein" w:date="2022-01-14T10:54:00Z">
            <w:rPr/>
          </w:rPrChange>
        </w:rPr>
        <w:fldChar w:fldCharType="separate"/>
      </w:r>
      <w:ins w:id="7707" w:author="Carsten Hein" w:date="2022-01-14T10:31:00Z">
        <w:r w:rsidRPr="00874B4B">
          <w:rPr>
            <w:highlight w:val="yellow"/>
            <w:rPrChange w:id="7708" w:author="Carsten Hein" w:date="2022-01-14T10:54:00Z">
              <w:rPr/>
            </w:rPrChange>
          </w:rPr>
          <w:t xml:space="preserve">Abbildung </w:t>
        </w:r>
        <w:r w:rsidRPr="00874B4B">
          <w:rPr>
            <w:noProof/>
            <w:highlight w:val="yellow"/>
            <w:rPrChange w:id="7709" w:author="Carsten Hein" w:date="2022-01-14T10:54:00Z">
              <w:rPr>
                <w:noProof/>
              </w:rPr>
            </w:rPrChange>
          </w:rPr>
          <w:t>78</w:t>
        </w:r>
        <w:r w:rsidRPr="00874B4B">
          <w:rPr>
            <w:highlight w:val="yellow"/>
            <w:rPrChange w:id="7710" w:author="Carsten Hein" w:date="2022-01-14T10:54:00Z">
              <w:rPr/>
            </w:rPrChange>
          </w:rPr>
          <w:t xml:space="preserve">  Auszug der Auslegung Deckensegel</w:t>
        </w:r>
        <w:r w:rsidRPr="00874B4B">
          <w:rPr>
            <w:highlight w:val="yellow"/>
            <w:rPrChange w:id="7711" w:author="Carsten Hein" w:date="2022-01-14T10:54:00Z">
              <w:rPr/>
            </w:rPrChange>
          </w:rPr>
          <w:fldChar w:fldCharType="end"/>
        </w:r>
        <w:r w:rsidRPr="00874B4B">
          <w:rPr>
            <w:highlight w:val="yellow"/>
            <w:rPrChange w:id="7712" w:author="Carsten Hein" w:date="2022-01-14T10:54:00Z">
              <w:rPr/>
            </w:rPrChange>
          </w:rPr>
          <w:t xml:space="preserve"> ist oben die </w:t>
        </w:r>
        <w:r w:rsidR="00A01104" w:rsidRPr="00874B4B">
          <w:rPr>
            <w:highlight w:val="yellow"/>
            <w:rPrChange w:id="7713" w:author="Carsten Hein" w:date="2022-01-14T10:54:00Z">
              <w:rPr/>
            </w:rPrChange>
          </w:rPr>
          <w:t>Auslegung Kühlleistung und darunter der Heizleistung</w:t>
        </w:r>
        <w:r w:rsidR="00851453" w:rsidRPr="00874B4B">
          <w:rPr>
            <w:highlight w:val="yellow"/>
            <w:rPrChange w:id="7714" w:author="Carsten Hein" w:date="2022-01-14T10:54:00Z">
              <w:rPr/>
            </w:rPrChange>
          </w:rPr>
          <w:t xml:space="preserve"> dar</w:t>
        </w:r>
      </w:ins>
      <w:ins w:id="7715" w:author="Carsten Hein" w:date="2022-01-14T10:32:00Z">
        <w:r w:rsidR="00851453" w:rsidRPr="00874B4B">
          <w:rPr>
            <w:highlight w:val="yellow"/>
            <w:rPrChange w:id="7716" w:author="Carsten Hein" w:date="2022-01-14T10:54:00Z">
              <w:rPr/>
            </w:rPrChange>
          </w:rPr>
          <w:t>gestellt.</w:t>
        </w:r>
      </w:ins>
    </w:p>
    <w:p w14:paraId="6E22786B" w14:textId="77777777" w:rsidR="00851453" w:rsidRDefault="007B714A">
      <w:pPr>
        <w:keepNext/>
        <w:rPr>
          <w:ins w:id="7717" w:author="Carsten Hein" w:date="2022-01-14T10:32:00Z"/>
        </w:rPr>
        <w:pPrChange w:id="7718" w:author="Carsten Hein" w:date="2022-01-14T10:32:00Z">
          <w:pPr/>
        </w:pPrChange>
      </w:pPr>
      <w:commentRangeStart w:id="7719"/>
      <w:commentRangeStart w:id="7720"/>
      <w:ins w:id="7721" w:author="Carsten Hein" w:date="2022-01-03T11:32:00Z">
        <w:r w:rsidRPr="00E81B1B">
          <w:rPr>
            <w:noProof/>
            <w:lang w:eastAsia="de-DE"/>
          </w:rPr>
          <w:lastRenderedPageBreak/>
          <w:drawing>
            <wp:inline distT="0" distB="0" distL="0" distR="0" wp14:anchorId="71AE3CF0" wp14:editId="6717BA9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7719"/>
    </w:p>
    <w:p w14:paraId="69616068" w14:textId="12B1D4ED" w:rsidR="00851453" w:rsidRDefault="00851453">
      <w:pPr>
        <w:pStyle w:val="Beschriftung"/>
        <w:jc w:val="both"/>
        <w:rPr>
          <w:ins w:id="7722" w:author="Carsten Hein" w:date="2022-01-14T10:32:00Z"/>
        </w:rPr>
        <w:pPrChange w:id="7723" w:author="Carsten Hein" w:date="2022-01-14T10:32:00Z">
          <w:pPr>
            <w:pStyle w:val="Beschriftung"/>
          </w:pPr>
        </w:pPrChange>
      </w:pPr>
      <w:bookmarkStart w:id="7724" w:name="_Ref93048856"/>
      <w:ins w:id="7725" w:author="Carsten Hein" w:date="2022-01-14T10:32:00Z">
        <w:r>
          <w:t xml:space="preserve">Abbildung </w:t>
        </w:r>
        <w:r>
          <w:fldChar w:fldCharType="begin"/>
        </w:r>
        <w:r>
          <w:instrText xml:space="preserve"> SEQ Abbildung \* ARABIC </w:instrText>
        </w:r>
      </w:ins>
      <w:r>
        <w:fldChar w:fldCharType="separate"/>
      </w:r>
      <w:ins w:id="7726" w:author="Carsten Hein" w:date="2022-01-14T10:32:00Z">
        <w:r>
          <w:rPr>
            <w:noProof/>
          </w:rPr>
          <w:t>79</w:t>
        </w:r>
        <w:r>
          <w:fldChar w:fldCharType="end"/>
        </w:r>
      </w:ins>
      <w:ins w:id="7727" w:author="Carsten Hein" w:date="2022-01-14T10:33:00Z">
        <w:r>
          <w:t xml:space="preserve">  </w:t>
        </w:r>
        <w:r w:rsidR="00B1080E">
          <w:t>Auslegung der Heiz-/Kühldecke</w:t>
        </w:r>
      </w:ins>
      <w:bookmarkEnd w:id="7724"/>
    </w:p>
    <w:p w14:paraId="505FCC61" w14:textId="40433A5A" w:rsidR="007B714A" w:rsidRPr="00E81B1B" w:rsidRDefault="007B714A" w:rsidP="007B714A">
      <w:pPr>
        <w:rPr>
          <w:ins w:id="7728" w:author="Carsten Hein" w:date="2022-01-03T11:32:00Z"/>
        </w:rPr>
      </w:pPr>
      <w:ins w:id="7729" w:author="Carsten Hein" w:date="2022-01-03T11:32:00Z">
        <w:r>
          <w:rPr>
            <w:rStyle w:val="Kommentarzeichen"/>
          </w:rPr>
          <w:commentReference w:id="7719"/>
        </w:r>
      </w:ins>
      <w:commentRangeEnd w:id="7720"/>
      <w:ins w:id="7730" w:author="Carsten Hein" w:date="2022-01-14T10:28:00Z">
        <w:r w:rsidR="004E2C90">
          <w:rPr>
            <w:rStyle w:val="Kommentarzeichen"/>
          </w:rPr>
          <w:commentReference w:id="7720"/>
        </w:r>
      </w:ins>
    </w:p>
    <w:p w14:paraId="448E2BD2" w14:textId="77777777" w:rsidR="00B1080E" w:rsidRDefault="007B714A">
      <w:pPr>
        <w:keepNext/>
        <w:rPr>
          <w:ins w:id="7731" w:author="Carsten Hein" w:date="2022-01-14T10:33:00Z"/>
        </w:rPr>
        <w:pPrChange w:id="7732" w:author="Carsten Hein" w:date="2022-01-14T10:33:00Z">
          <w:pPr/>
        </w:pPrChange>
      </w:pPr>
      <w:ins w:id="7733" w:author="Carsten Hein" w:date="2022-01-03T11:32:00Z">
        <w:r w:rsidRPr="00E81B1B">
          <w:rPr>
            <w:noProof/>
            <w:lang w:eastAsia="de-DE"/>
          </w:rPr>
          <w:lastRenderedPageBreak/>
          <w:drawing>
            <wp:inline distT="0" distB="0" distL="0" distR="0" wp14:anchorId="641C7986" wp14:editId="336F046A">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ins>
    </w:p>
    <w:p w14:paraId="063093E9" w14:textId="722111C0" w:rsidR="007B714A" w:rsidRPr="00E81B1B" w:rsidRDefault="00B1080E">
      <w:pPr>
        <w:pStyle w:val="Beschriftung"/>
        <w:jc w:val="both"/>
        <w:rPr>
          <w:ins w:id="7734" w:author="Carsten Hein" w:date="2022-01-03T11:32:00Z"/>
        </w:rPr>
        <w:pPrChange w:id="7735" w:author="Carsten Hein" w:date="2022-01-14T10:33:00Z">
          <w:pPr/>
        </w:pPrChange>
      </w:pPr>
      <w:ins w:id="7736" w:author="Carsten Hein" w:date="2022-01-14T10:33:00Z">
        <w:r>
          <w:t xml:space="preserve">Abbildung </w:t>
        </w:r>
        <w:r>
          <w:fldChar w:fldCharType="begin"/>
        </w:r>
        <w:r>
          <w:instrText xml:space="preserve"> SEQ Abbildung \* ARABIC </w:instrText>
        </w:r>
      </w:ins>
      <w:r>
        <w:fldChar w:fldCharType="separate"/>
      </w:r>
      <w:ins w:id="7737" w:author="Carsten Hein" w:date="2022-01-14T10:33:00Z">
        <w:r>
          <w:rPr>
            <w:noProof/>
          </w:rPr>
          <w:t>80</w:t>
        </w:r>
        <w:r>
          <w:fldChar w:fldCharType="end"/>
        </w:r>
        <w:r>
          <w:t xml:space="preserve">  Fortsetzung </w:t>
        </w:r>
        <w:r w:rsidR="00A60896">
          <w:t xml:space="preserve">der </w:t>
        </w:r>
      </w:ins>
      <w:ins w:id="7738" w:author="Carsten Hein" w:date="2022-01-14T10:34:00Z">
        <w:r w:rsidR="00A60896">
          <w:fldChar w:fldCharType="begin"/>
        </w:r>
        <w:r w:rsidR="00A60896">
          <w:instrText xml:space="preserve"> REF _Ref93048856 \h </w:instrText>
        </w:r>
      </w:ins>
      <w:r w:rsidR="00A60896">
        <w:fldChar w:fldCharType="separate"/>
      </w:r>
      <w:ins w:id="7739" w:author="Carsten Hein" w:date="2022-01-14T10:34:00Z">
        <w:r w:rsidR="00A60896">
          <w:t xml:space="preserve">Abbildung </w:t>
        </w:r>
        <w:r w:rsidR="00A60896">
          <w:rPr>
            <w:noProof/>
          </w:rPr>
          <w:t>79</w:t>
        </w:r>
        <w:r w:rsidR="00A60896">
          <w:t xml:space="preserve">  Auslegung der Heiz-/Kühldecke</w:t>
        </w:r>
        <w:r w:rsidR="00A60896">
          <w:fldChar w:fldCharType="end"/>
        </w:r>
      </w:ins>
    </w:p>
    <w:p w14:paraId="5EFFE46B" w14:textId="77777777" w:rsidR="00A60896" w:rsidRDefault="00A60896">
      <w:pPr>
        <w:spacing w:before="0" w:after="160" w:line="259" w:lineRule="auto"/>
        <w:jc w:val="left"/>
        <w:rPr>
          <w:ins w:id="7740" w:author="Carsten Hein" w:date="2022-01-14T10:34:00Z"/>
          <w:rFonts w:ascii="Myriad Pro Light" w:eastAsiaTheme="majorEastAsia" w:hAnsi="Myriad Pro Light" w:cstheme="majorBidi"/>
          <w:b/>
          <w:sz w:val="24"/>
          <w:szCs w:val="26"/>
        </w:rPr>
      </w:pPr>
      <w:bookmarkStart w:id="7741" w:name="_Toc93048318"/>
      <w:ins w:id="7742" w:author="Carsten Hein" w:date="2022-01-14T10:34:00Z">
        <w:r>
          <w:br w:type="page"/>
        </w:r>
      </w:ins>
    </w:p>
    <w:p w14:paraId="10A70FFD" w14:textId="5DA35BA6" w:rsidR="007B714A" w:rsidRPr="00874B4B" w:rsidRDefault="007B714A" w:rsidP="007B714A">
      <w:pPr>
        <w:pStyle w:val="berschrift2"/>
        <w:numPr>
          <w:ilvl w:val="1"/>
          <w:numId w:val="29"/>
        </w:numPr>
        <w:rPr>
          <w:ins w:id="7743" w:author="Carsten Hein" w:date="2022-01-03T11:32:00Z"/>
          <w:highlight w:val="yellow"/>
          <w:rPrChange w:id="7744" w:author="Carsten Hein" w:date="2022-01-14T10:54:00Z">
            <w:rPr>
              <w:ins w:id="7745" w:author="Carsten Hein" w:date="2022-01-03T11:32:00Z"/>
            </w:rPr>
          </w:rPrChange>
        </w:rPr>
      </w:pPr>
      <w:ins w:id="7746" w:author="Carsten Hein" w:date="2022-01-03T11:32:00Z">
        <w:r w:rsidRPr="00874B4B">
          <w:rPr>
            <w:highlight w:val="yellow"/>
            <w:rPrChange w:id="7747" w:author="Carsten Hein" w:date="2022-01-14T10:54:00Z">
              <w:rPr/>
            </w:rPrChange>
          </w:rPr>
          <w:lastRenderedPageBreak/>
          <w:t>Koordination mit den übrigen Gewerken</w:t>
        </w:r>
        <w:bookmarkEnd w:id="7741"/>
      </w:ins>
    </w:p>
    <w:p w14:paraId="741D152E" w14:textId="77777777" w:rsidR="007B714A" w:rsidRPr="00874B4B" w:rsidRDefault="007B714A" w:rsidP="007B714A">
      <w:pPr>
        <w:rPr>
          <w:ins w:id="7748" w:author="Carsten Hein" w:date="2022-01-03T11:32:00Z"/>
          <w:highlight w:val="yellow"/>
          <w:rPrChange w:id="7749" w:author="Carsten Hein" w:date="2022-01-14T10:54:00Z">
            <w:rPr>
              <w:ins w:id="7750" w:author="Carsten Hein" w:date="2022-01-03T11:32:00Z"/>
            </w:rPr>
          </w:rPrChange>
        </w:rPr>
      </w:pPr>
      <w:ins w:id="7751" w:author="Carsten Hein" w:date="2022-01-03T11:32:00Z">
        <w:r w:rsidRPr="00874B4B">
          <w:rPr>
            <w:highlight w:val="yellow"/>
            <w:rPrChange w:id="7752" w:author="Carsten Hein" w:date="2022-01-14T10:54:00Z">
              <w:rPr/>
            </w:rPrChange>
          </w:rPr>
          <w:t>Das TGA-Register ergänzt die modulare Konstruktion der HBV-Decke. Aus den übrigen Gewerken ergeben sich folgende zusätzliche Anforderungen.</w:t>
        </w:r>
      </w:ins>
    </w:p>
    <w:p w14:paraId="1DEE23E9" w14:textId="3BCF4291" w:rsidR="00291F17" w:rsidRPr="00874B4B" w:rsidRDefault="00291F17" w:rsidP="00291F17">
      <w:pPr>
        <w:numPr>
          <w:ilvl w:val="0"/>
          <w:numId w:val="17"/>
        </w:numPr>
        <w:rPr>
          <w:ins w:id="7753" w:author="Carsten Hein" w:date="2022-01-14T10:34:00Z"/>
          <w:highlight w:val="yellow"/>
          <w:rPrChange w:id="7754" w:author="Carsten Hein" w:date="2022-01-14T10:54:00Z">
            <w:rPr>
              <w:ins w:id="7755" w:author="Carsten Hein" w:date="2022-01-14T10:34:00Z"/>
            </w:rPr>
          </w:rPrChange>
        </w:rPr>
      </w:pPr>
      <w:ins w:id="7756" w:author="Carsten Hein" w:date="2022-01-14T10:34:00Z">
        <w:r w:rsidRPr="00874B4B">
          <w:rPr>
            <w:highlight w:val="yellow"/>
            <w:rPrChange w:id="7757" w:author="Carsten Hein" w:date="2022-01-14T10:54:00Z">
              <w:rPr/>
            </w:rPrChange>
          </w:rPr>
          <w:t>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visuelle Kontrolle durchführen kann.</w:t>
        </w:r>
      </w:ins>
    </w:p>
    <w:p w14:paraId="1AC26F5D" w14:textId="170D6FBC" w:rsidR="007B714A" w:rsidRPr="00874B4B" w:rsidRDefault="007B714A" w:rsidP="007B714A">
      <w:pPr>
        <w:numPr>
          <w:ilvl w:val="0"/>
          <w:numId w:val="17"/>
        </w:numPr>
        <w:rPr>
          <w:ins w:id="7758" w:author="Carsten Hein" w:date="2022-01-03T11:32:00Z"/>
          <w:highlight w:val="yellow"/>
          <w:rPrChange w:id="7759" w:author="Carsten Hein" w:date="2022-01-14T10:54:00Z">
            <w:rPr>
              <w:ins w:id="7760" w:author="Carsten Hein" w:date="2022-01-03T11:32:00Z"/>
            </w:rPr>
          </w:rPrChange>
        </w:rPr>
      </w:pPr>
      <w:ins w:id="7761" w:author="Carsten Hein" w:date="2022-01-03T11:32:00Z">
        <w:r w:rsidRPr="00874B4B">
          <w:rPr>
            <w:highlight w:val="yellow"/>
            <w:rPrChange w:id="7762" w:author="Carsten Hein" w:date="2022-01-14T10:54:00Z">
              <w:rPr/>
            </w:rPrChange>
          </w:rPr>
          <w:t xml:space="preserve">Das TGA-Register wird </w:t>
        </w:r>
      </w:ins>
      <w:ins w:id="7763" w:author="Carsten Hein" w:date="2022-01-14T10:34:00Z">
        <w:r w:rsidR="00291F17" w:rsidRPr="00874B4B">
          <w:rPr>
            <w:highlight w:val="yellow"/>
            <w:rPrChange w:id="7764" w:author="Carsten Hein" w:date="2022-01-14T10:54:00Z">
              <w:rPr/>
            </w:rPrChange>
          </w:rPr>
          <w:t xml:space="preserve">daher </w:t>
        </w:r>
      </w:ins>
      <w:ins w:id="7765" w:author="Carsten Hein" w:date="2022-01-03T11:32:00Z">
        <w:r w:rsidRPr="00874B4B">
          <w:rPr>
            <w:highlight w:val="yellow"/>
            <w:rPrChange w:id="7766" w:author="Carsten Hein" w:date="2022-01-14T10:54:00Z">
              <w:rPr/>
            </w:rPrChange>
          </w:rPr>
          <w:t xml:space="preserve">nicht zur Reduktion Trittschall-/Luftschallübertagung zwischen den Geschossen herangezogen. Auf Grund </w:t>
        </w:r>
      </w:ins>
      <w:ins w:id="7767" w:author="Carsten Hein" w:date="2022-01-14T10:35:00Z">
        <w:r w:rsidR="00291F17" w:rsidRPr="00874B4B">
          <w:rPr>
            <w:highlight w:val="yellow"/>
            <w:rPrChange w:id="7768" w:author="Carsten Hein" w:date="2022-01-14T10:54:00Z">
              <w:rPr/>
            </w:rPrChange>
          </w:rPr>
          <w:t xml:space="preserve">der Brandschutzanforderungen und </w:t>
        </w:r>
      </w:ins>
      <w:ins w:id="7769" w:author="Carsten Hein" w:date="2022-01-03T11:32:00Z">
        <w:r w:rsidRPr="00874B4B">
          <w:rPr>
            <w:highlight w:val="yellow"/>
            <w:rPrChange w:id="7770" w:author="Carsten Hein" w:date="2022-01-14T10:54:00Z">
              <w:rPr/>
            </w:rPrChange>
          </w:rPr>
          <w:t>des vorgesehenen Einsatzes wird keine durchgehende Unterdecke erzeugt (das frei hängende Deckensegel hat eine bessere Leistung). Das Register kann aber zur Verbesserung der Raumakustik genutzt werden.</w:t>
        </w:r>
      </w:ins>
    </w:p>
    <w:p w14:paraId="483EB241" w14:textId="555979F7" w:rsidR="007B714A" w:rsidRPr="00874B4B" w:rsidRDefault="007B714A" w:rsidP="007B714A">
      <w:pPr>
        <w:numPr>
          <w:ilvl w:val="0"/>
          <w:numId w:val="17"/>
        </w:numPr>
        <w:rPr>
          <w:ins w:id="7771" w:author="Carsten Hein" w:date="2022-01-14T10:37:00Z"/>
          <w:highlight w:val="yellow"/>
          <w:rPrChange w:id="7772" w:author="Carsten Hein" w:date="2022-01-14T10:54:00Z">
            <w:rPr>
              <w:ins w:id="7773" w:author="Carsten Hein" w:date="2022-01-14T10:37:00Z"/>
            </w:rPr>
          </w:rPrChange>
        </w:rPr>
      </w:pPr>
      <w:ins w:id="7774" w:author="Carsten Hein" w:date="2022-01-03T11:32:00Z">
        <w:r w:rsidRPr="00874B4B">
          <w:rPr>
            <w:highlight w:val="yellow"/>
            <w:rPrChange w:id="7775" w:author="Carsten Hein" w:date="2022-01-14T10:54:00Z">
              <w:rPr/>
            </w:rPrChange>
          </w:rPr>
          <w:t>Auf Grund der modularen Bauweise und eines zirkularen Planungskonzeptes wird der Rohbau auf &gt;</w:t>
        </w:r>
      </w:ins>
      <w:ins w:id="7776" w:author="Carsten Hein" w:date="2022-01-14T10:35:00Z">
        <w:r w:rsidR="00291F17" w:rsidRPr="00874B4B">
          <w:rPr>
            <w:highlight w:val="yellow"/>
            <w:rPrChange w:id="7777" w:author="Carsten Hein" w:date="2022-01-14T10:54:00Z">
              <w:rPr/>
            </w:rPrChange>
          </w:rPr>
          <w:t>75</w:t>
        </w:r>
      </w:ins>
      <w:ins w:id="7778" w:author="Carsten Hein" w:date="2022-01-03T11:32:00Z">
        <w:r w:rsidRPr="00874B4B">
          <w:rPr>
            <w:highlight w:val="yellow"/>
            <w:rPrChange w:id="7779" w:author="Carsten Hein" w:date="2022-01-14T10:54:00Z">
              <w:rPr/>
            </w:rPrChange>
          </w:rPr>
          <w:t xml:space="preserve"> Jahre </w:t>
        </w:r>
        <w:commentRangeStart w:id="7780"/>
        <w:r w:rsidRPr="00874B4B">
          <w:rPr>
            <w:highlight w:val="yellow"/>
            <w:rPrChange w:id="7781" w:author="Carsten Hein" w:date="2022-01-14T10:54:00Z">
              <w:rPr/>
            </w:rPrChange>
          </w:rPr>
          <w:t>L</w:t>
        </w:r>
      </w:ins>
      <w:ins w:id="7782" w:author="Carsten Hein" w:date="2022-01-14T10:35:00Z">
        <w:r w:rsidR="00496C27" w:rsidRPr="00874B4B">
          <w:rPr>
            <w:highlight w:val="yellow"/>
            <w:rPrChange w:id="7783" w:author="Carsten Hein" w:date="2022-01-14T10:54:00Z">
              <w:rPr/>
            </w:rPrChange>
          </w:rPr>
          <w:t>ebenszyklus (</w:t>
        </w:r>
      </w:ins>
      <w:ins w:id="7784" w:author="Carsten Hein" w:date="2022-01-14T10:36:00Z">
        <w:r w:rsidR="00496C27" w:rsidRPr="00874B4B">
          <w:rPr>
            <w:highlight w:val="yellow"/>
            <w:rPrChange w:id="7785" w:author="Carsten Hein" w:date="2022-01-14T10:54:00Z">
              <w:rPr/>
            </w:rPrChange>
          </w:rPr>
          <w:t>LC = Life Cycle)</w:t>
        </w:r>
      </w:ins>
      <w:ins w:id="7786" w:author="Carsten Hein" w:date="2022-01-03T11:32:00Z">
        <w:r w:rsidRPr="00874B4B">
          <w:rPr>
            <w:highlight w:val="yellow"/>
            <w:rPrChange w:id="7787" w:author="Carsten Hein" w:date="2022-01-14T10:54:00Z">
              <w:rPr/>
            </w:rPrChange>
          </w:rPr>
          <w:t xml:space="preserve"> </w:t>
        </w:r>
        <w:commentRangeEnd w:id="7780"/>
        <w:r w:rsidRPr="00874B4B">
          <w:rPr>
            <w:rStyle w:val="Kommentarzeichen"/>
            <w:highlight w:val="yellow"/>
            <w:rPrChange w:id="7788" w:author="Carsten Hein" w:date="2022-01-14T10:54:00Z">
              <w:rPr>
                <w:rStyle w:val="Kommentarzeichen"/>
              </w:rPr>
            </w:rPrChange>
          </w:rPr>
          <w:commentReference w:id="7780"/>
        </w:r>
        <w:r w:rsidRPr="00874B4B">
          <w:rPr>
            <w:highlight w:val="yellow"/>
            <w:rPrChange w:id="7789" w:author="Carsten Hein" w:date="2022-01-14T10:54:00Z">
              <w:rPr/>
            </w:rPrChange>
          </w:rPr>
          <w:t xml:space="preserve">ausgelegt, während die TGA-Register </w:t>
        </w:r>
      </w:ins>
      <w:ins w:id="7790" w:author="Carsten Hein" w:date="2022-01-14T10:36:00Z">
        <w:r w:rsidR="001D5234" w:rsidRPr="00874B4B">
          <w:rPr>
            <w:highlight w:val="yellow"/>
            <w:rPrChange w:id="7791" w:author="Carsten Hein" w:date="2022-01-14T10:54:00Z">
              <w:rPr/>
            </w:rPrChange>
          </w:rPr>
          <w:t xml:space="preserve">nach </w:t>
        </w:r>
      </w:ins>
      <w:ins w:id="7792" w:author="Carsten Hein" w:date="2022-01-03T11:32:00Z">
        <w:r w:rsidRPr="00874B4B">
          <w:rPr>
            <w:highlight w:val="yellow"/>
            <w:rPrChange w:id="7793" w:author="Carsten Hein" w:date="2022-01-14T10:54:00Z">
              <w:rPr/>
            </w:rPrChange>
          </w:rPr>
          <w:t xml:space="preserve">ca. </w:t>
        </w:r>
      </w:ins>
      <w:ins w:id="7794" w:author="Carsten Hein" w:date="2022-01-14T10:36:00Z">
        <w:r w:rsidR="001D5234" w:rsidRPr="00874B4B">
          <w:rPr>
            <w:highlight w:val="yellow"/>
            <w:rPrChange w:id="7795" w:author="Carsten Hein" w:date="2022-01-14T10:54:00Z">
              <w:rPr/>
            </w:rPrChange>
          </w:rPr>
          <w:t>15-</w:t>
        </w:r>
      </w:ins>
      <w:ins w:id="7796" w:author="Carsten Hein" w:date="2022-01-03T11:32:00Z">
        <w:r w:rsidRPr="00874B4B">
          <w:rPr>
            <w:highlight w:val="yellow"/>
            <w:rPrChange w:id="7797" w:author="Carsten Hein" w:date="2022-01-14T10:54:00Z">
              <w:rPr/>
            </w:rPrChange>
          </w:rPr>
          <w:t xml:space="preserve">20 Jahren </w:t>
        </w:r>
      </w:ins>
      <w:ins w:id="7798" w:author="Carsten Hein" w:date="2022-01-14T10:36:00Z">
        <w:r w:rsidR="001D5234" w:rsidRPr="00874B4B">
          <w:rPr>
            <w:highlight w:val="yellow"/>
            <w:rPrChange w:id="7799" w:author="Carsten Hein" w:date="2022-01-14T10:54:00Z">
              <w:rPr/>
            </w:rPrChange>
          </w:rPr>
          <w:t>ausgetauscht/ersetzt werden müssen</w:t>
        </w:r>
      </w:ins>
      <w:ins w:id="7800" w:author="Carsten Hein" w:date="2022-01-03T11:32:00Z">
        <w:r w:rsidRPr="00874B4B">
          <w:rPr>
            <w:highlight w:val="yellow"/>
            <w:rPrChange w:id="7801" w:author="Carsten Hein" w:date="2022-01-14T10:54:00Z">
              <w:rPr/>
            </w:rPrChange>
          </w:rPr>
          <w:t xml:space="preserve">. Daher ist bei der Konstruktion der Elemente auf flexible Montage, Wartung und Demontage/Ersatz zu achten. Das Deckensegel aus Abschluss des TGA-Registers wird in Segmente aufgeteilt, so dass sie durch eine Person ausgehängt werden können. Sie sind normalerweise mit Ketten gesichert, an denen sie abgeklappt </w:t>
        </w:r>
        <w:commentRangeStart w:id="7802"/>
        <w:r w:rsidRPr="00874B4B">
          <w:rPr>
            <w:highlight w:val="yellow"/>
            <w:rPrChange w:id="7803" w:author="Carsten Hein" w:date="2022-01-14T10:54:00Z">
              <w:rPr/>
            </w:rPrChange>
          </w:rPr>
          <w:t>hängen</w:t>
        </w:r>
        <w:commentRangeEnd w:id="7802"/>
        <w:r w:rsidRPr="00874B4B">
          <w:rPr>
            <w:rStyle w:val="Kommentarzeichen"/>
            <w:highlight w:val="yellow"/>
            <w:rPrChange w:id="7804" w:author="Carsten Hein" w:date="2022-01-14T10:54:00Z">
              <w:rPr>
                <w:rStyle w:val="Kommentarzeichen"/>
              </w:rPr>
            </w:rPrChange>
          </w:rPr>
          <w:commentReference w:id="7802"/>
        </w:r>
        <w:r w:rsidRPr="00874B4B">
          <w:rPr>
            <w:highlight w:val="yellow"/>
            <w:rPrChange w:id="7805" w:author="Carsten Hein" w:date="2022-01-14T10:54:00Z">
              <w:rPr/>
            </w:rPrChange>
          </w:rPr>
          <w:t>.</w:t>
        </w:r>
      </w:ins>
    </w:p>
    <w:p w14:paraId="64A8E779" w14:textId="1BE54CFA" w:rsidR="00785579" w:rsidRPr="00874B4B" w:rsidRDefault="00792276" w:rsidP="007B714A">
      <w:pPr>
        <w:numPr>
          <w:ilvl w:val="0"/>
          <w:numId w:val="17"/>
        </w:numPr>
        <w:rPr>
          <w:ins w:id="7806" w:author="Carsten Hein" w:date="2022-01-03T11:32:00Z"/>
          <w:highlight w:val="yellow"/>
          <w:rPrChange w:id="7807" w:author="Carsten Hein" w:date="2022-01-14T10:54:00Z">
            <w:rPr>
              <w:ins w:id="7808" w:author="Carsten Hein" w:date="2022-01-03T11:32:00Z"/>
            </w:rPr>
          </w:rPrChange>
        </w:rPr>
      </w:pPr>
      <w:ins w:id="7809" w:author="Carsten Hein" w:date="2022-01-14T10:38:00Z">
        <w:r w:rsidRPr="00874B4B">
          <w:rPr>
            <w:highlight w:val="yellow"/>
            <w:rPrChange w:id="7810" w:author="Carsten Hein" w:date="2022-01-14T10:54:00Z">
              <w:rPr/>
            </w:rPrChange>
          </w:rPr>
          <w:t xml:space="preserve">Aufgrund des Lebenszyklus‘ </w:t>
        </w:r>
        <w:r w:rsidR="00DE6BB5" w:rsidRPr="00874B4B">
          <w:rPr>
            <w:highlight w:val="yellow"/>
            <w:rPrChange w:id="7811" w:author="Carsten Hein" w:date="2022-01-14T10:54:00Z">
              <w:rPr/>
            </w:rPrChange>
          </w:rPr>
          <w:t>der haustechnischen Systeme ergibt sich</w:t>
        </w:r>
      </w:ins>
      <w:ins w:id="7812" w:author="Carsten Hein" w:date="2022-01-14T10:39:00Z">
        <w:r w:rsidR="00DE6BB5" w:rsidRPr="00874B4B">
          <w:rPr>
            <w:highlight w:val="yellow"/>
            <w:rPrChange w:id="7813" w:author="Carsten Hein" w:date="2022-01-14T10:54:00Z">
              <w:rPr/>
            </w:rPrChange>
          </w:rPr>
          <w:t xml:space="preserve"> eine </w:t>
        </w:r>
        <w:r w:rsidR="007E1EA5" w:rsidRPr="00874B4B">
          <w:rPr>
            <w:highlight w:val="yellow"/>
            <w:rPrChange w:id="7814" w:author="Carsten Hein" w:date="2022-01-14T10:54:00Z">
              <w:rPr/>
            </w:rPrChange>
          </w:rPr>
          <w:t xml:space="preserve">Empfehlung für die Ausschreibung und damit auch </w:t>
        </w:r>
        <w:r w:rsidR="00DE6BB5" w:rsidRPr="00874B4B">
          <w:rPr>
            <w:highlight w:val="yellow"/>
            <w:rPrChange w:id="7815" w:author="Carsten Hein" w:date="2022-01-14T10:54:00Z">
              <w:rPr/>
            </w:rPrChange>
          </w:rPr>
          <w:t>Fertigung</w:t>
        </w:r>
        <w:r w:rsidR="007E1EA5" w:rsidRPr="00874B4B">
          <w:rPr>
            <w:highlight w:val="yellow"/>
            <w:rPrChange w:id="7816" w:author="Carsten Hein" w:date="2022-01-14T10:54:00Z">
              <w:rPr/>
            </w:rPrChange>
          </w:rPr>
          <w:t xml:space="preserve">. Die </w:t>
        </w:r>
      </w:ins>
      <w:ins w:id="7817" w:author="Carsten Hein" w:date="2022-01-14T10:40:00Z">
        <w:r w:rsidR="00D248B1" w:rsidRPr="00874B4B">
          <w:rPr>
            <w:highlight w:val="yellow"/>
            <w:rPrChange w:id="7818" w:author="Carsten Hein" w:date="2022-01-14T10:54:00Z">
              <w:rPr/>
            </w:rPrChange>
          </w:rPr>
          <w:t>HBV Decken werden unabhängig von einem Holzbauunternehmen hergestellt</w:t>
        </w:r>
        <w:r w:rsidR="007536AD" w:rsidRPr="00874B4B">
          <w:rPr>
            <w:highlight w:val="yellow"/>
            <w:rPrChange w:id="7819" w:author="Carsten Hein" w:date="2022-01-14T10:54:00Z">
              <w:rPr/>
            </w:rPrChange>
          </w:rPr>
          <w:t>, mit einer konstruktiven Vorrüstung zur Montage der Multifunk</w:t>
        </w:r>
      </w:ins>
      <w:ins w:id="7820" w:author="Carsten Hein" w:date="2022-01-14T10:41:00Z">
        <w:r w:rsidR="007536AD" w:rsidRPr="00874B4B">
          <w:rPr>
            <w:highlight w:val="yellow"/>
            <w:rPrChange w:id="7821" w:author="Carsten Hein" w:date="2022-01-14T10:54:00Z">
              <w:rPr/>
            </w:rPrChange>
          </w:rPr>
          <w:t xml:space="preserve">tionsdecken. Die Deckensegel können dann unabhängig </w:t>
        </w:r>
        <w:r w:rsidR="0011027E" w:rsidRPr="00874B4B">
          <w:rPr>
            <w:highlight w:val="yellow"/>
            <w:rPrChange w:id="7822" w:author="Carsten Hein" w:date="2022-01-14T10:54:00Z">
              <w:rPr/>
            </w:rPrChange>
          </w:rPr>
          <w:t>gefertigt werden und werden erst vor Ort auf der Baus</w:t>
        </w:r>
      </w:ins>
      <w:ins w:id="7823" w:author="Carsten Hein" w:date="2022-01-14T10:42:00Z">
        <w:r w:rsidR="0011027E" w:rsidRPr="00874B4B">
          <w:rPr>
            <w:highlight w:val="yellow"/>
            <w:rPrChange w:id="7824" w:author="Carsten Hein" w:date="2022-01-14T10:54:00Z">
              <w:rPr/>
            </w:rPrChange>
          </w:rPr>
          <w:t>telle oder im Gebäude montier</w:t>
        </w:r>
        <w:r w:rsidR="0012134D" w:rsidRPr="00874B4B">
          <w:rPr>
            <w:highlight w:val="yellow"/>
            <w:rPrChange w:id="7825" w:author="Carsten Hein" w:date="2022-01-14T10:54:00Z">
              <w:rPr/>
            </w:rPrChange>
          </w:rPr>
          <w:t>t – mit denselben Montageschritten, mit denen auch eine Instandsetzung oder Austausch der Komponenten erfolgt</w:t>
        </w:r>
      </w:ins>
      <w:ins w:id="7826" w:author="Carsten Hein" w:date="2022-01-14T10:43:00Z">
        <w:r w:rsidR="009614C4" w:rsidRPr="00874B4B">
          <w:rPr>
            <w:highlight w:val="yellow"/>
            <w:rPrChange w:id="7827" w:author="Carsten Hein" w:date="2022-01-14T10:54:00Z">
              <w:rPr/>
            </w:rPrChange>
          </w:rPr>
          <w:t>. Durch kleinteilige Herstellung können auch einzelne Komponenten ersetzt werden.</w:t>
        </w:r>
      </w:ins>
      <w:ins w:id="7828" w:author="Carsten Hein" w:date="2022-01-14T10:44:00Z">
        <w:r w:rsidR="00AF49AB" w:rsidRPr="00874B4B">
          <w:rPr>
            <w:highlight w:val="yellow"/>
            <w:rPrChange w:id="7829" w:author="Carsten Hein" w:date="2022-01-14T10:54:00Z">
              <w:rPr/>
            </w:rPrChange>
          </w:rPr>
          <w:t xml:space="preserve"> Diese Vorgehensweise erlaubt auch die Leistungen der Technischen Ausrüstung </w:t>
        </w:r>
        <w:r w:rsidR="00EE23CC" w:rsidRPr="00874B4B">
          <w:rPr>
            <w:highlight w:val="yellow"/>
            <w:rPrChange w:id="7830" w:author="Carsten Hein" w:date="2022-01-14T10:54:00Z">
              <w:rPr/>
            </w:rPrChange>
          </w:rPr>
          <w:t xml:space="preserve">„as a service“ vorzusehen, </w:t>
        </w:r>
      </w:ins>
      <w:ins w:id="7831" w:author="Carsten Hein" w:date="2022-01-14T10:45:00Z">
        <w:r w:rsidR="00EE23CC" w:rsidRPr="00874B4B">
          <w:rPr>
            <w:highlight w:val="yellow"/>
            <w:rPrChange w:id="7832" w:author="Carsten Hein" w:date="2022-01-14T10:54:00Z">
              <w:rPr/>
            </w:rPrChange>
          </w:rPr>
          <w:t xml:space="preserve">bei dem </w:t>
        </w:r>
        <w:r w:rsidR="004768CE" w:rsidRPr="00874B4B">
          <w:rPr>
            <w:highlight w:val="yellow"/>
            <w:rPrChange w:id="7833" w:author="Carsten Hein" w:date="2022-01-14T10:54:00Z">
              <w:rPr/>
            </w:rPrChange>
          </w:rPr>
          <w:t xml:space="preserve">nur die Funktionen der TGA gebucht werden </w:t>
        </w:r>
        <w:r w:rsidR="00CD2CAB" w:rsidRPr="00874B4B">
          <w:rPr>
            <w:highlight w:val="yellow"/>
            <w:rPrChange w:id="7834" w:author="Carsten Hein" w:date="2022-01-14T10:54:00Z">
              <w:rPr/>
            </w:rPrChange>
          </w:rPr>
          <w:t>und die Installation und Wartung der haustechnischen Systeme dem</w:t>
        </w:r>
      </w:ins>
      <w:ins w:id="7835" w:author="Carsten Hein" w:date="2022-01-14T10:46:00Z">
        <w:r w:rsidR="00CD2CAB" w:rsidRPr="00874B4B">
          <w:rPr>
            <w:highlight w:val="yellow"/>
            <w:rPrChange w:id="7836" w:author="Carsten Hein" w:date="2022-01-14T10:54:00Z">
              <w:rPr/>
            </w:rPrChange>
          </w:rPr>
          <w:t xml:space="preserve"> Anbieter überlassen bleibt.</w:t>
        </w:r>
      </w:ins>
    </w:p>
    <w:p w14:paraId="28492FEC" w14:textId="77777777" w:rsidR="007B714A" w:rsidRPr="00874B4B" w:rsidRDefault="007B714A" w:rsidP="007B714A">
      <w:pPr>
        <w:ind w:left="720"/>
        <w:rPr>
          <w:ins w:id="7837" w:author="Carsten Hein" w:date="2022-01-03T11:32:00Z"/>
          <w:highlight w:val="yellow"/>
          <w:rPrChange w:id="7838" w:author="Carsten Hein" w:date="2022-01-14T10:54:00Z">
            <w:rPr>
              <w:ins w:id="7839" w:author="Carsten Hein" w:date="2022-01-03T11:32:00Z"/>
            </w:rPr>
          </w:rPrChange>
        </w:rPr>
      </w:pPr>
    </w:p>
    <w:p w14:paraId="1AC02F14" w14:textId="77777777" w:rsidR="007B714A" w:rsidRPr="00874B4B" w:rsidRDefault="007B714A" w:rsidP="007B714A">
      <w:pPr>
        <w:pStyle w:val="berschrift2"/>
        <w:numPr>
          <w:ilvl w:val="1"/>
          <w:numId w:val="29"/>
        </w:numPr>
        <w:rPr>
          <w:ins w:id="7840" w:author="Carsten Hein" w:date="2022-01-03T11:32:00Z"/>
          <w:highlight w:val="yellow"/>
          <w:rPrChange w:id="7841" w:author="Carsten Hein" w:date="2022-01-14T10:54:00Z">
            <w:rPr>
              <w:ins w:id="7842" w:author="Carsten Hein" w:date="2022-01-03T11:32:00Z"/>
            </w:rPr>
          </w:rPrChange>
        </w:rPr>
      </w:pPr>
      <w:bookmarkStart w:id="7843" w:name="_Toc93048319"/>
      <w:commentRangeStart w:id="7844"/>
      <w:ins w:id="7845" w:author="Carsten Hein" w:date="2022-01-03T11:32:00Z">
        <w:r w:rsidRPr="00874B4B">
          <w:rPr>
            <w:highlight w:val="yellow"/>
            <w:rPrChange w:id="7846" w:author="Carsten Hein" w:date="2022-01-14T10:54:00Z">
              <w:rPr/>
            </w:rPrChange>
          </w:rPr>
          <w:t>Zusammenfassung</w:t>
        </w:r>
        <w:commentRangeEnd w:id="7844"/>
        <w:r w:rsidRPr="00874B4B">
          <w:rPr>
            <w:highlight w:val="yellow"/>
            <w:rPrChange w:id="7847" w:author="Carsten Hein" w:date="2022-01-14T10:54:00Z">
              <w:rPr/>
            </w:rPrChange>
          </w:rPr>
          <w:commentReference w:id="7844"/>
        </w:r>
        <w:bookmarkEnd w:id="7843"/>
      </w:ins>
    </w:p>
    <w:p w14:paraId="74DD80C5" w14:textId="77777777" w:rsidR="00AE2B4F" w:rsidRPr="00874B4B" w:rsidRDefault="00AE2B4F" w:rsidP="007B714A">
      <w:pPr>
        <w:ind w:left="720"/>
        <w:rPr>
          <w:ins w:id="7848" w:author="Carsten Hein" w:date="2022-01-09T15:58:00Z"/>
          <w:highlight w:val="yellow"/>
        </w:rPr>
      </w:pPr>
    </w:p>
    <w:p w14:paraId="59DACA89" w14:textId="71397634" w:rsidR="007B714A" w:rsidRPr="00874B4B" w:rsidRDefault="007B714A" w:rsidP="007B714A">
      <w:pPr>
        <w:ind w:left="720"/>
        <w:rPr>
          <w:ins w:id="7849" w:author="Carsten Hein" w:date="2022-01-14T10:48:00Z"/>
          <w:highlight w:val="yellow"/>
          <w:rPrChange w:id="7850" w:author="Carsten Hein" w:date="2022-01-14T10:54:00Z">
            <w:rPr>
              <w:ins w:id="7851" w:author="Carsten Hein" w:date="2022-01-14T10:48:00Z"/>
            </w:rPr>
          </w:rPrChange>
        </w:rPr>
      </w:pPr>
      <w:ins w:id="7852" w:author="Carsten Hein" w:date="2022-01-03T11:32:00Z">
        <w:r w:rsidRPr="00874B4B">
          <w:rPr>
            <w:highlight w:val="yellow"/>
            <w:rPrChange w:id="7853" w:author="Carsten Hein" w:date="2022-01-14T10:54:00Z">
              <w:rPr/>
            </w:rPrChange>
          </w:rPr>
          <w:t xml:space="preserve">Das TGA-Register ergänzt die modulare Konstruktion der HBV-Decke. Aus </w:t>
        </w:r>
      </w:ins>
      <w:ins w:id="7854" w:author="Carsten Hein" w:date="2022-01-14T10:46:00Z">
        <w:r w:rsidR="002134C2" w:rsidRPr="00874B4B">
          <w:rPr>
            <w:highlight w:val="yellow"/>
          </w:rPr>
          <w:t xml:space="preserve">der Koordination mit </w:t>
        </w:r>
      </w:ins>
      <w:ins w:id="7855" w:author="Carsten Hein" w:date="2022-01-03T11:32:00Z">
        <w:r w:rsidRPr="00874B4B">
          <w:rPr>
            <w:highlight w:val="yellow"/>
            <w:rPrChange w:id="7856" w:author="Carsten Hein" w:date="2022-01-14T10:54:00Z">
              <w:rPr/>
            </w:rPrChange>
          </w:rPr>
          <w:t xml:space="preserve">den übrigen Gewerken </w:t>
        </w:r>
      </w:ins>
      <w:ins w:id="7857" w:author="Carsten Hein" w:date="2022-01-14T10:46:00Z">
        <w:r w:rsidR="00281E3A" w:rsidRPr="00874B4B">
          <w:rPr>
            <w:highlight w:val="yellow"/>
          </w:rPr>
          <w:t>wird empf</w:t>
        </w:r>
      </w:ins>
      <w:ins w:id="7858" w:author="Carsten Hein" w:date="2022-01-14T10:47:00Z">
        <w:r w:rsidR="00281E3A" w:rsidRPr="00874B4B">
          <w:rPr>
            <w:highlight w:val="yellow"/>
          </w:rPr>
          <w:t>ohlen</w:t>
        </w:r>
        <w:r w:rsidR="00281E3A" w:rsidRPr="00874B4B">
          <w:rPr>
            <w:highlight w:val="yellow"/>
            <w:rPrChange w:id="7859" w:author="Carsten Hein" w:date="2022-01-14T10:54:00Z">
              <w:rPr/>
            </w:rPrChange>
          </w:rPr>
          <w:t xml:space="preserve">, die TGA Register separat zu vergeben und fertigen zu lassen, die HBV Decken erhalten </w:t>
        </w:r>
        <w:r w:rsidR="00B45101" w:rsidRPr="00874B4B">
          <w:rPr>
            <w:highlight w:val="yellow"/>
            <w:rPrChange w:id="7860" w:author="Carsten Hein" w:date="2022-01-14T10:54:00Z">
              <w:rPr/>
            </w:rPrChange>
          </w:rPr>
          <w:t>Vorhaltungen (zum Beispiel Ankersc</w:t>
        </w:r>
      </w:ins>
      <w:ins w:id="7861" w:author="Carsten Hein" w:date="2022-01-14T10:48:00Z">
        <w:r w:rsidR="00B45101" w:rsidRPr="00874B4B">
          <w:rPr>
            <w:highlight w:val="yellow"/>
            <w:rPrChange w:id="7862" w:author="Carsten Hein" w:date="2022-01-14T10:54:00Z">
              <w:rPr/>
            </w:rPrChange>
          </w:rPr>
          <w:t>hienen) zur Montage und Demontage der Register</w:t>
        </w:r>
        <w:r w:rsidR="001F0FB4" w:rsidRPr="00874B4B">
          <w:rPr>
            <w:highlight w:val="yellow"/>
            <w:rPrChange w:id="7863" w:author="Carsten Hein" w:date="2022-01-14T10:54:00Z">
              <w:rPr/>
            </w:rPrChange>
          </w:rPr>
          <w:t xml:space="preserve">. </w:t>
        </w:r>
      </w:ins>
    </w:p>
    <w:p w14:paraId="4478A473" w14:textId="743A619B" w:rsidR="001F0FB4" w:rsidRPr="00E81B1B" w:rsidRDefault="001F0FB4" w:rsidP="007B714A">
      <w:pPr>
        <w:ind w:left="720"/>
        <w:rPr>
          <w:ins w:id="7864" w:author="Carsten Hein" w:date="2022-01-03T11:32:00Z"/>
        </w:rPr>
      </w:pPr>
      <w:ins w:id="7865" w:author="Carsten Hein" w:date="2022-01-14T10:48:00Z">
        <w:r w:rsidRPr="00874B4B">
          <w:rPr>
            <w:highlight w:val="yellow"/>
            <w:rPrChange w:id="7866" w:author="Carsten Hein" w:date="2022-01-14T10:54:00Z">
              <w:rPr/>
            </w:rPrChange>
          </w:rPr>
          <w:t xml:space="preserve">Durch separate Fertigung und Montage </w:t>
        </w:r>
        <w:r w:rsidR="00F61032" w:rsidRPr="00874B4B">
          <w:rPr>
            <w:highlight w:val="yellow"/>
            <w:rPrChange w:id="7867" w:author="Carsten Hein" w:date="2022-01-14T10:54:00Z">
              <w:rPr/>
            </w:rPrChange>
          </w:rPr>
          <w:t>k</w:t>
        </w:r>
      </w:ins>
      <w:ins w:id="7868" w:author="Carsten Hein" w:date="2022-01-14T10:49:00Z">
        <w:r w:rsidR="00F61032" w:rsidRPr="00874B4B">
          <w:rPr>
            <w:highlight w:val="yellow"/>
            <w:rPrChange w:id="7869" w:author="Carsten Hein" w:date="2022-01-14T10:54:00Z">
              <w:rPr/>
            </w:rPrChange>
          </w:rPr>
          <w:t xml:space="preserve">önnen die Funktionen der technischen Gebäudeausrüstung als Dienstleistung (as a service) </w:t>
        </w:r>
      </w:ins>
      <w:ins w:id="7870" w:author="Carsten Hein" w:date="2022-01-14T10:53:00Z">
        <w:r w:rsidR="00874B4B" w:rsidRPr="00874B4B">
          <w:rPr>
            <w:highlight w:val="yellow"/>
            <w:rPrChange w:id="7871" w:author="Carsten Hein" w:date="2022-01-14T10:54:00Z">
              <w:rPr/>
            </w:rPrChange>
          </w:rPr>
          <w:t>ve</w:t>
        </w:r>
      </w:ins>
      <w:ins w:id="7872" w:author="Carsten Hein" w:date="2022-01-14T10:54:00Z">
        <w:r w:rsidR="00874B4B" w:rsidRPr="00874B4B">
          <w:rPr>
            <w:highlight w:val="yellow"/>
            <w:rPrChange w:id="7873" w:author="Carsten Hein" w:date="2022-01-14T10:54:00Z">
              <w:rPr/>
            </w:rPrChange>
          </w:rPr>
          <w:t>rgeben</w:t>
        </w:r>
      </w:ins>
      <w:ins w:id="7874" w:author="Carsten Hein" w:date="2022-01-14T10:49:00Z">
        <w:r w:rsidR="00BC15CB" w:rsidRPr="00874B4B">
          <w:rPr>
            <w:highlight w:val="yellow"/>
            <w:rPrChange w:id="7875" w:author="Carsten Hein" w:date="2022-01-14T10:54:00Z">
              <w:rPr/>
            </w:rPrChange>
          </w:rPr>
          <w:t xml:space="preserve"> werden, so</w:t>
        </w:r>
      </w:ins>
      <w:ins w:id="7876" w:author="Carsten Hein" w:date="2022-01-14T10:54:00Z">
        <w:r w:rsidR="00874B4B" w:rsidRPr="00874B4B">
          <w:rPr>
            <w:highlight w:val="yellow"/>
            <w:rPrChange w:id="7877" w:author="Carsten Hein" w:date="2022-01-14T10:54:00Z">
              <w:rPr/>
            </w:rPrChange>
          </w:rPr>
          <w:t xml:space="preserve">dass </w:t>
        </w:r>
      </w:ins>
      <w:ins w:id="7878" w:author="Carsten Hein" w:date="2022-01-14T10:49:00Z">
        <w:r w:rsidR="00BC15CB" w:rsidRPr="00874B4B">
          <w:rPr>
            <w:highlight w:val="yellow"/>
            <w:rPrChange w:id="7879" w:author="Carsten Hein" w:date="2022-01-14T10:54:00Z">
              <w:rPr/>
            </w:rPrChange>
          </w:rPr>
          <w:t xml:space="preserve"> die </w:t>
        </w:r>
      </w:ins>
      <w:ins w:id="7880" w:author="Carsten Hein" w:date="2022-01-14T10:50:00Z">
        <w:r w:rsidR="00BC15CB" w:rsidRPr="00874B4B">
          <w:rPr>
            <w:highlight w:val="yellow"/>
            <w:rPrChange w:id="7881" w:author="Carsten Hein" w:date="2022-01-14T10:54:00Z">
              <w:rPr/>
            </w:rPrChange>
          </w:rPr>
          <w:t xml:space="preserve">Wartungs- und </w:t>
        </w:r>
      </w:ins>
      <w:ins w:id="7882" w:author="Carsten Hein" w:date="2022-01-14T10:51:00Z">
        <w:r w:rsidR="005F44A5" w:rsidRPr="00874B4B">
          <w:rPr>
            <w:highlight w:val="yellow"/>
            <w:rPrChange w:id="7883" w:author="Carsten Hein" w:date="2022-01-14T10:54:00Z">
              <w:rPr/>
            </w:rPrChange>
          </w:rPr>
          <w:t>Instandhaltung</w:t>
        </w:r>
      </w:ins>
      <w:ins w:id="7884" w:author="Carsten Hein" w:date="2022-01-14T10:53:00Z">
        <w:r w:rsidR="000113D3" w:rsidRPr="00874B4B">
          <w:rPr>
            <w:highlight w:val="yellow"/>
            <w:rPrChange w:id="7885" w:author="Carsten Hein" w:date="2022-01-14T10:54:00Z">
              <w:rPr/>
            </w:rPrChange>
          </w:rPr>
          <w:t>s</w:t>
        </w:r>
      </w:ins>
      <w:ins w:id="7886" w:author="Carsten Hein" w:date="2022-01-14T10:54:00Z">
        <w:r w:rsidR="00874B4B" w:rsidRPr="00874B4B">
          <w:rPr>
            <w:highlight w:val="yellow"/>
            <w:rPrChange w:id="7887" w:author="Carsten Hein" w:date="2022-01-14T10:54:00Z">
              <w:rPr/>
            </w:rPrChange>
          </w:rPr>
          <w:t>-</w:t>
        </w:r>
      </w:ins>
      <w:ins w:id="7888" w:author="Carsten Hein" w:date="2022-01-14T10:51:00Z">
        <w:r w:rsidR="005F44A5" w:rsidRPr="00874B4B">
          <w:rPr>
            <w:highlight w:val="yellow"/>
            <w:rPrChange w:id="7889" w:author="Carsten Hein" w:date="2022-01-14T10:54:00Z">
              <w:rPr/>
            </w:rPrChange>
          </w:rPr>
          <w:t>maßnahmen</w:t>
        </w:r>
      </w:ins>
      <w:ins w:id="7890" w:author="Carsten Hein" w:date="2022-01-14T10:50:00Z">
        <w:r w:rsidR="00BC15CB" w:rsidRPr="00874B4B">
          <w:rPr>
            <w:highlight w:val="yellow"/>
            <w:rPrChange w:id="7891" w:author="Carsten Hein" w:date="2022-01-14T10:54:00Z">
              <w:rPr/>
            </w:rPrChange>
          </w:rPr>
          <w:t xml:space="preserve"> der TGA</w:t>
        </w:r>
      </w:ins>
      <w:ins w:id="7892" w:author="Carsten Hein" w:date="2022-01-14T10:53:00Z">
        <w:r w:rsidR="00DD2777" w:rsidRPr="00874B4B">
          <w:rPr>
            <w:highlight w:val="yellow"/>
            <w:rPrChange w:id="7893" w:author="Carsten Hein" w:date="2022-01-14T10:54:00Z">
              <w:rPr/>
            </w:rPrChange>
          </w:rPr>
          <w:t xml:space="preserve"> über den gesamten Nutzungszeitraum bzw. Lebenszyklus des Gebäudes </w:t>
        </w:r>
      </w:ins>
      <w:ins w:id="7894" w:author="Carsten Hein" w:date="2022-01-14T10:54:00Z">
        <w:r w:rsidR="00874B4B" w:rsidRPr="00874B4B">
          <w:rPr>
            <w:highlight w:val="yellow"/>
            <w:rPrChange w:id="7895" w:author="Carsten Hein" w:date="2022-01-14T10:54:00Z">
              <w:rPr/>
            </w:rPrChange>
          </w:rPr>
          <w:t>sehr gut planbar wird.</w:t>
        </w:r>
      </w:ins>
    </w:p>
    <w:p w14:paraId="3EFEA71A" w14:textId="77777777" w:rsidR="007B714A" w:rsidRDefault="007B714A">
      <w:pPr>
        <w:pStyle w:val="berschrift1"/>
        <w:rPr>
          <w:ins w:id="7896" w:author="Carsten Hein" w:date="2022-01-03T11:32:00Z"/>
          <w:rFonts w:eastAsia="Calibri"/>
        </w:rPr>
        <w:pPrChange w:id="7897" w:author="Carsten Hein" w:date="2022-01-03T11:32:00Z">
          <w:pPr>
            <w:pStyle w:val="berschrift1"/>
            <w:numPr>
              <w:numId w:val="29"/>
            </w:numPr>
            <w:ind w:left="432" w:hanging="432"/>
          </w:pPr>
        </w:pPrChange>
      </w:pPr>
    </w:p>
    <w:p w14:paraId="6FD09FBA" w14:textId="77777777" w:rsidR="00127B06" w:rsidRDefault="00127B06">
      <w:pPr>
        <w:spacing w:before="0" w:after="160" w:line="259" w:lineRule="auto"/>
        <w:jc w:val="left"/>
        <w:rPr>
          <w:ins w:id="7898" w:author="Carsten Hein" w:date="2022-01-03T11:44:00Z"/>
          <w:rFonts w:ascii="Minion Pro" w:eastAsia="Calibri" w:hAnsi="Minion Pro" w:cstheme="majorBidi"/>
          <w:b/>
          <w:color w:val="004250"/>
          <w:sz w:val="36"/>
          <w:szCs w:val="32"/>
        </w:rPr>
      </w:pPr>
      <w:ins w:id="7899" w:author="Carsten Hein" w:date="2022-01-03T11:44:00Z">
        <w:r>
          <w:rPr>
            <w:rFonts w:eastAsia="Calibri"/>
          </w:rPr>
          <w:br w:type="page"/>
        </w:r>
      </w:ins>
    </w:p>
    <w:p w14:paraId="7A2EEEF2" w14:textId="73CF3928" w:rsidR="00D901E2" w:rsidRPr="00E81B1B" w:rsidRDefault="4C11F93A" w:rsidP="001626AB">
      <w:pPr>
        <w:pStyle w:val="berschrift1"/>
        <w:numPr>
          <w:ilvl w:val="0"/>
          <w:numId w:val="29"/>
        </w:numPr>
        <w:rPr>
          <w:rFonts w:eastAsia="Calibri"/>
        </w:rPr>
      </w:pPr>
      <w:bookmarkStart w:id="7900" w:name="_Toc93048320"/>
      <w:r w:rsidRPr="4C11F93A">
        <w:rPr>
          <w:rFonts w:eastAsia="Calibri"/>
        </w:rPr>
        <w:lastRenderedPageBreak/>
        <w:t>Planungs- und Vergabeprozesse</w:t>
      </w:r>
      <w:bookmarkEnd w:id="6666"/>
      <w:bookmarkEnd w:id="6667"/>
      <w:bookmarkEnd w:id="6668"/>
      <w:bookmarkEnd w:id="7900"/>
    </w:p>
    <w:p w14:paraId="634FFB5F" w14:textId="3C135CC5" w:rsidR="00AA74DC" w:rsidRPr="00E81B1B" w:rsidRDefault="00AA74DC" w:rsidP="00AA74DC">
      <w:pPr>
        <w:spacing w:after="240"/>
        <w:rPr>
          <w:szCs w:val="24"/>
        </w:rPr>
      </w:pPr>
      <w:r w:rsidRPr="00E81B1B">
        <w:rPr>
          <w:szCs w:val="24"/>
        </w:rPr>
        <w:t>Bezüglich der Vergabe</w:t>
      </w:r>
      <w:ins w:id="7901" w:author="Jan Wenker" w:date="2021-12-16T11:59:00Z">
        <w:r w:rsidR="00FB75A1">
          <w:rPr>
            <w:szCs w:val="24"/>
          </w:rPr>
          <w:t>praxis</w:t>
        </w:r>
      </w:ins>
      <w:del w:id="7902" w:author="Jan Wenker" w:date="2021-12-16T11:59:00Z">
        <w:r w:rsidRPr="00E81B1B" w:rsidDel="00FB75A1">
          <w:rPr>
            <w:szCs w:val="24"/>
          </w:rPr>
          <w:delText>verfahren</w:delText>
        </w:r>
      </w:del>
      <w:r w:rsidRPr="00E81B1B">
        <w:rPr>
          <w:szCs w:val="24"/>
        </w:rPr>
        <w:t xml:space="preserve"> wurden </w:t>
      </w:r>
      <w:commentRangeStart w:id="7903"/>
      <w:r w:rsidRPr="00E81B1B">
        <w:rPr>
          <w:szCs w:val="24"/>
        </w:rPr>
        <w:t xml:space="preserve">relevante </w:t>
      </w:r>
      <w:commentRangeEnd w:id="7903"/>
      <w:r w:rsidR="00A81624">
        <w:rPr>
          <w:rStyle w:val="Kommentarzeichen"/>
        </w:rPr>
        <w:commentReference w:id="7903"/>
      </w:r>
      <w:r w:rsidRPr="00E81B1B">
        <w:rPr>
          <w:szCs w:val="24"/>
        </w:rPr>
        <w:t xml:space="preserve">Vergabeverfahren </w:t>
      </w:r>
      <w:commentRangeStart w:id="7904"/>
      <w:r w:rsidRPr="00E81B1B">
        <w:rPr>
          <w:szCs w:val="24"/>
        </w:rPr>
        <w:t xml:space="preserve">ausgewählt </w:t>
      </w:r>
      <w:commentRangeEnd w:id="7904"/>
      <w:r w:rsidR="00A81624">
        <w:rPr>
          <w:rStyle w:val="Kommentarzeichen"/>
        </w:rPr>
        <w:commentReference w:id="7904"/>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ins w:id="7905" w:author="Carsten Hein" w:date="2022-01-14T10:17:00Z">
        <w:r w:rsidR="00916225" w:rsidRPr="00E81B1B">
          <w:t xml:space="preserve">Tabelle </w:t>
        </w:r>
        <w:r w:rsidR="00916225">
          <w:rPr>
            <w:noProof/>
          </w:rPr>
          <w:t>21</w:t>
        </w:r>
      </w:ins>
      <w:del w:id="7906" w:author="Carsten Hein" w:date="2022-01-03T08:40:00Z">
        <w:r w:rsidRPr="00E81B1B" w:rsidDel="009737A6">
          <w:delText>Tabelle 1</w:delText>
        </w:r>
      </w:del>
      <w:r w:rsidRPr="00E81B1B">
        <w:rPr>
          <w:szCs w:val="24"/>
        </w:rPr>
        <w:fldChar w:fldCharType="end"/>
      </w:r>
      <w:r w:rsidRPr="00E81B1B">
        <w:rPr>
          <w:szCs w:val="24"/>
        </w:rPr>
        <w:t xml:space="preserve">. Die folgenden Erläuterungen bilden strategische Überlegungen zur Wahl der </w:t>
      </w:r>
      <w:commentRangeStart w:id="7907"/>
      <w:r w:rsidRPr="00E81B1B">
        <w:rPr>
          <w:szCs w:val="24"/>
        </w:rPr>
        <w:t xml:space="preserve">vorteilhaftesten </w:t>
      </w:r>
      <w:commentRangeEnd w:id="7907"/>
      <w:r w:rsidR="00ED6BEA">
        <w:rPr>
          <w:rStyle w:val="Kommentarzeichen"/>
        </w:rPr>
        <w:commentReference w:id="7907"/>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7908"/>
      <w:r w:rsidRPr="00E81B1B">
        <w:rPr>
          <w:szCs w:val="24"/>
        </w:rPr>
        <w:t>Für die im Projekt zu entwickelnden Bauteile bietet sich dieses Verfahren somit nicht an</w:t>
      </w:r>
      <w:commentRangeEnd w:id="7908"/>
      <w:r w:rsidR="00C2329C">
        <w:rPr>
          <w:rStyle w:val="Kommentarzeichen"/>
        </w:rPr>
        <w:commentReference w:id="7908"/>
      </w:r>
      <w:r w:rsidRPr="00E81B1B">
        <w:rPr>
          <w:szCs w:val="24"/>
        </w:rPr>
        <w:t>.</w:t>
      </w:r>
    </w:p>
    <w:p w14:paraId="24D514F6" w14:textId="060DAACC" w:rsidR="00AA74DC" w:rsidRPr="00E81B1B" w:rsidRDefault="00AA74DC" w:rsidP="00AA74DC">
      <w:pPr>
        <w:pStyle w:val="Beschriftung"/>
        <w:rPr>
          <w:b/>
          <w:szCs w:val="24"/>
        </w:rPr>
      </w:pPr>
      <w:bookmarkStart w:id="7909" w:name="_Ref54796205"/>
      <w:bookmarkStart w:id="7910" w:name="_Toc92091867"/>
      <w:r w:rsidRPr="00E81B1B">
        <w:lastRenderedPageBreak/>
        <w:t xml:space="preserve">Tabelle </w:t>
      </w:r>
      <w:r>
        <w:fldChar w:fldCharType="begin"/>
      </w:r>
      <w:r>
        <w:instrText>SEQ Tabelle \* ARABIC</w:instrText>
      </w:r>
      <w:r>
        <w:fldChar w:fldCharType="separate"/>
      </w:r>
      <w:r w:rsidR="00916225">
        <w:rPr>
          <w:noProof/>
        </w:rPr>
        <w:t>21</w:t>
      </w:r>
      <w:r>
        <w:fldChar w:fldCharType="end"/>
      </w:r>
      <w:bookmarkEnd w:id="7909"/>
      <w:r w:rsidRPr="00E81B1B">
        <w:t xml:space="preserve"> Übersicht über die Vergabeverfahren</w:t>
      </w:r>
      <w:bookmarkEnd w:id="7910"/>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7911"/>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Teilnehmerwettbewerb (Eignungsprüfung) und darauf folgend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Teilnehmerwettbewerb und darauf folgend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bei eVergabe)</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7911"/>
            <w:r w:rsidR="001F79ED" w:rsidRPr="00E81B1B">
              <w:rPr>
                <w:rStyle w:val="Kommentarzeichen"/>
                <w:rFonts w:ascii="Myriad Pro" w:hAnsi="Myriad Pro" w:cstheme="minorBidi"/>
                <w:lang w:eastAsia="en-US"/>
              </w:rPr>
              <w:commentReference w:id="7911"/>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7912" w:author="Carsten Hein" w:date="2022-01-03T11:45:00Z"/>
          <w:rStyle w:val="berschrift2Zchn"/>
          <w:rFonts w:ascii="Minion Pro" w:hAnsi="Minion Pro"/>
          <w:b w:val="0"/>
          <w:bCs/>
          <w:sz w:val="36"/>
          <w:szCs w:val="36"/>
        </w:rPr>
      </w:pPr>
      <w:bookmarkStart w:id="7913" w:name="_Toc92091765"/>
      <w:bookmarkStart w:id="7914" w:name="_Toc92092207"/>
      <w:bookmarkStart w:id="7915" w:name="_Toc92092319"/>
      <w:ins w:id="7916" w:author="Carsten Hein" w:date="2022-01-03T11:45:00Z">
        <w:r>
          <w:rPr>
            <w:rStyle w:val="berschrift2Zchn"/>
            <w:rFonts w:ascii="Minion Pro" w:hAnsi="Minion Pro"/>
            <w:b w:val="0"/>
            <w:bCs/>
            <w:sz w:val="36"/>
            <w:szCs w:val="36"/>
          </w:rPr>
          <w:br w:type="page"/>
        </w:r>
      </w:ins>
    </w:p>
    <w:p w14:paraId="441E94DB" w14:textId="77777777" w:rsidR="005E3EDB" w:rsidRDefault="005E3EDB" w:rsidP="005E3EDB">
      <w:pPr>
        <w:pStyle w:val="berschrift1"/>
        <w:numPr>
          <w:ilvl w:val="0"/>
          <w:numId w:val="29"/>
        </w:numPr>
        <w:rPr>
          <w:ins w:id="7917" w:author="Carsten Hein" w:date="2022-01-03T11:45:00Z"/>
        </w:rPr>
      </w:pPr>
      <w:bookmarkStart w:id="7918" w:name="_Toc93048321"/>
      <w:ins w:id="7919" w:author="Carsten Hein" w:date="2022-01-03T11:45:00Z">
        <w:r w:rsidRPr="005E3EDB">
          <w:rPr>
            <w:rPrChange w:id="7920" w:author="Carsten Hein" w:date="2022-01-03T11:45:00Z">
              <w:rPr>
                <w:rStyle w:val="berschrift2Zchn"/>
                <w:rFonts w:ascii="Minion Pro" w:hAnsi="Minion Pro"/>
                <w:b/>
                <w:bCs/>
                <w:sz w:val="36"/>
                <w:szCs w:val="36"/>
              </w:rPr>
            </w:rPrChange>
          </w:rPr>
          <w:lastRenderedPageBreak/>
          <w:t>Digitale Planung und Fertigung</w:t>
        </w:r>
        <w:bookmarkEnd w:id="7918"/>
      </w:ins>
    </w:p>
    <w:p w14:paraId="45A5E91D" w14:textId="77777777" w:rsidR="005E3EDB" w:rsidRDefault="005E3EDB">
      <w:pPr>
        <w:rPr>
          <w:ins w:id="7921" w:author="Carsten Hein" w:date="2022-01-03T11:45:00Z"/>
        </w:rPr>
        <w:pPrChange w:id="7922" w:author="Carsten Hein" w:date="2022-01-03T11:45:00Z">
          <w:pPr>
            <w:pStyle w:val="berschrift1"/>
          </w:pPr>
        </w:pPrChange>
      </w:pPr>
    </w:p>
    <w:p w14:paraId="0F70F164" w14:textId="77777777" w:rsidR="005E3EDB" w:rsidRDefault="005E3EDB">
      <w:pPr>
        <w:rPr>
          <w:ins w:id="7923" w:author="Carsten Hein" w:date="2022-01-03T11:45:00Z"/>
        </w:rPr>
        <w:pPrChange w:id="7924" w:author="Carsten Hein" w:date="2022-01-03T11:45:00Z">
          <w:pPr>
            <w:pStyle w:val="berschrift1"/>
          </w:pPr>
        </w:pPrChange>
      </w:pPr>
    </w:p>
    <w:p w14:paraId="50AB58B1" w14:textId="460D833F" w:rsidR="00127B06" w:rsidRPr="005E3EDB" w:rsidRDefault="00127B06">
      <w:pPr>
        <w:rPr>
          <w:ins w:id="7925" w:author="Carsten Hein" w:date="2022-01-03T11:44:00Z"/>
          <w:b/>
          <w:szCs w:val="32"/>
          <w:rPrChange w:id="7926" w:author="Carsten Hein" w:date="2022-01-03T11:45:00Z">
            <w:rPr>
              <w:ins w:id="7927" w:author="Carsten Hein" w:date="2022-01-03T11:44:00Z"/>
              <w:rStyle w:val="berschrift2Zchn"/>
              <w:rFonts w:ascii="Minion Pro" w:hAnsi="Minion Pro"/>
              <w:b w:val="0"/>
              <w:bCs/>
              <w:color w:val="004250"/>
              <w:sz w:val="36"/>
              <w:szCs w:val="36"/>
            </w:rPr>
          </w:rPrChange>
        </w:rPr>
        <w:pPrChange w:id="7928" w:author="Carsten Hein" w:date="2022-01-03T11:45:00Z">
          <w:pPr>
            <w:spacing w:before="0" w:after="160" w:line="259" w:lineRule="auto"/>
            <w:jc w:val="left"/>
          </w:pPr>
        </w:pPrChange>
      </w:pPr>
      <w:ins w:id="7929" w:author="Carsten Hein" w:date="2022-01-03T11:44:00Z">
        <w:r w:rsidRPr="005E3EDB">
          <w:rPr>
            <w:szCs w:val="32"/>
            <w:rPrChange w:id="7930" w:author="Carsten Hein" w:date="2022-01-03T11:45:00Z">
              <w:rPr>
                <w:rStyle w:val="berschrift2Zchn"/>
                <w:rFonts w:ascii="Minion Pro" w:hAnsi="Minion Pro"/>
                <w:b w:val="0"/>
                <w:bCs/>
                <w:sz w:val="36"/>
                <w:szCs w:val="36"/>
              </w:rPr>
            </w:rPrChange>
          </w:rPr>
          <w:br w:type="page"/>
        </w:r>
      </w:ins>
    </w:p>
    <w:p w14:paraId="45E950C2" w14:textId="5D9FA5E0" w:rsidR="00C818BA" w:rsidRPr="00E81B1B" w:rsidRDefault="4C11F93A" w:rsidP="001076D7">
      <w:pPr>
        <w:pStyle w:val="berschrift1"/>
        <w:numPr>
          <w:ilvl w:val="0"/>
          <w:numId w:val="29"/>
        </w:numPr>
      </w:pPr>
      <w:bookmarkStart w:id="7931" w:name="_Toc93048322"/>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7913"/>
      <w:bookmarkEnd w:id="7914"/>
      <w:bookmarkEnd w:id="7915"/>
      <w:bookmarkEnd w:id="7931"/>
    </w:p>
    <w:p w14:paraId="685FB126" w14:textId="77777777" w:rsidR="00C818BA" w:rsidRPr="00E81B1B" w:rsidRDefault="00C818BA" w:rsidP="00EF0771">
      <w:r w:rsidRPr="000E4C79">
        <w:rPr>
          <w:lang w:val="fr-FR"/>
          <w:rPrChange w:id="7932" w:author="Volker Schmid" w:date="2021-12-22T11:10:00Z">
            <w:rPr/>
          </w:rPrChange>
        </w:rPr>
        <w:t xml:space="preserve">Nunc viverra imperdiet enim. Fusce est. </w:t>
      </w:r>
      <w:r w:rsidRPr="00E81B1B">
        <w:t>Vivamus a tellus.</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7"/>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7942" w:name="_Toc92091766"/>
      <w:bookmarkStart w:id="7943" w:name="_Toc92092208"/>
      <w:bookmarkStart w:id="7944" w:name="_Toc92092320"/>
      <w:bookmarkStart w:id="7945" w:name="_Toc93048323"/>
      <w:commentRangeStart w:id="7946"/>
      <w:commentRangeStart w:id="7947"/>
      <w:r w:rsidRPr="00E81B1B">
        <w:lastRenderedPageBreak/>
        <w:t>Ausblick</w:t>
      </w:r>
      <w:commentRangeEnd w:id="7946"/>
      <w:r w:rsidR="009D0E0A" w:rsidRPr="00E81B1B">
        <w:rPr>
          <w:rStyle w:val="Kommentarzeichen"/>
          <w:rFonts w:ascii="Myriad Pro" w:eastAsiaTheme="minorHAnsi" w:hAnsi="Myriad Pro" w:cstheme="minorBidi"/>
          <w:b w:val="0"/>
          <w:color w:val="auto"/>
        </w:rPr>
        <w:commentReference w:id="7946"/>
      </w:r>
      <w:commentRangeEnd w:id="7947"/>
      <w:r w:rsidR="00C2329C">
        <w:rPr>
          <w:rStyle w:val="Kommentarzeichen"/>
          <w:rFonts w:ascii="Myriad Pro" w:eastAsiaTheme="minorHAnsi" w:hAnsi="Myriad Pro" w:cstheme="minorBidi"/>
          <w:b w:val="0"/>
          <w:color w:val="auto"/>
        </w:rPr>
        <w:commentReference w:id="7947"/>
      </w:r>
      <w:bookmarkEnd w:id="7942"/>
      <w:bookmarkEnd w:id="7943"/>
      <w:bookmarkEnd w:id="7944"/>
      <w:bookmarkEnd w:id="7945"/>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7948" w:name="_Toc92091767"/>
      <w:bookmarkStart w:id="7949" w:name="_Toc92092209"/>
      <w:bookmarkStart w:id="7950" w:name="_Toc92092321"/>
      <w:bookmarkStart w:id="7951" w:name="_Toc93048324"/>
      <w:commentRangeStart w:id="7952"/>
      <w:r w:rsidRPr="00E81B1B">
        <w:lastRenderedPageBreak/>
        <w:t>Mitwirkende</w:t>
      </w:r>
      <w:commentRangeEnd w:id="7952"/>
      <w:r w:rsidR="00396532">
        <w:rPr>
          <w:rStyle w:val="Kommentarzeichen"/>
          <w:rFonts w:ascii="Myriad Pro" w:eastAsiaTheme="minorHAnsi" w:hAnsi="Myriad Pro" w:cstheme="minorBidi"/>
          <w:b w:val="0"/>
          <w:color w:val="auto"/>
        </w:rPr>
        <w:commentReference w:id="7952"/>
      </w:r>
      <w:bookmarkEnd w:id="7948"/>
      <w:bookmarkEnd w:id="7949"/>
      <w:bookmarkEnd w:id="7950"/>
      <w:bookmarkEnd w:id="7951"/>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r>
        <w:t>MSc Marie Breidenbach</w:t>
      </w:r>
    </w:p>
    <w:p w14:paraId="2400482B" w14:textId="0A94B5CA" w:rsidR="00350023" w:rsidRDefault="00350023" w:rsidP="00D94F77">
      <w:r>
        <w:t>Dipl.-Ing. Stefan Behring</w:t>
      </w:r>
    </w:p>
    <w:p w14:paraId="060EACD3" w14:textId="49918558" w:rsidR="007B6E3B" w:rsidRPr="00E81B1B" w:rsidRDefault="007B6E3B" w:rsidP="00D94F77">
      <w:r w:rsidRPr="007B6E3B">
        <w:rPr>
          <w:highlight w:val="yellow"/>
        </w:rPr>
        <w:t>Dr. Jan L. Wenker</w:t>
      </w:r>
    </w:p>
    <w:p w14:paraId="240F4AEF" w14:textId="1E741298" w:rsidR="003806A8" w:rsidRDefault="00350023" w:rsidP="003806A8">
      <w:pPr>
        <w:spacing w:after="40"/>
      </w:pPr>
      <w:r>
        <w:t>MSc Marius Augenstein</w:t>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855EA8" w:rsidRDefault="00350023" w:rsidP="003806A8">
      <w:pPr>
        <w:spacing w:after="40"/>
        <w:rPr>
          <w:lang w:val="en-GB"/>
          <w:rPrChange w:id="7953" w:author="Carsten Hein" w:date="2021-12-28T09:38:00Z">
            <w:rPr/>
          </w:rPrChange>
        </w:rPr>
      </w:pPr>
      <w:r w:rsidRPr="00855EA8">
        <w:rPr>
          <w:lang w:val="en-GB"/>
          <w:rPrChange w:id="7954" w:author="Carsten Hein" w:date="2021-12-28T09:38:00Z">
            <w:rPr/>
          </w:rPrChange>
        </w:rPr>
        <w:t>Dipl.-Ing. Florian Meyer</w:t>
      </w:r>
    </w:p>
    <w:p w14:paraId="53DE111D" w14:textId="1267A31F" w:rsidR="00350023" w:rsidRPr="00855EA8" w:rsidRDefault="00660C5E" w:rsidP="003806A8">
      <w:pPr>
        <w:spacing w:after="40"/>
        <w:rPr>
          <w:lang w:val="en-GB"/>
          <w:rPrChange w:id="7955" w:author="Carsten Hein" w:date="2021-12-28T09:38:00Z">
            <w:rPr/>
          </w:rPrChange>
        </w:rPr>
      </w:pPr>
      <w:ins w:id="7956" w:author="Carsten Hein" w:date="2022-01-07T09:13:00Z">
        <w:r w:rsidRPr="00660C5E">
          <w:rPr>
            <w:lang w:val="en-GB"/>
          </w:rPr>
          <w:t xml:space="preserve">M.A. Acoustics </w:t>
        </w:r>
      </w:ins>
      <w:del w:id="7957" w:author="Carsten Hein" w:date="2022-01-07T09:13:00Z">
        <w:r w:rsidR="00350023" w:rsidRPr="00855EA8" w:rsidDel="00660C5E">
          <w:rPr>
            <w:lang w:val="en-GB"/>
            <w:rPrChange w:id="7958" w:author="Carsten Hein" w:date="2021-12-28T09:38:00Z">
              <w:rPr/>
            </w:rPrChange>
          </w:rPr>
          <w:delText xml:space="preserve">Dipl.-Ing. </w:delText>
        </w:r>
      </w:del>
      <w:ins w:id="7959" w:author="Carsten Hein" w:date="2022-01-07T09:09:00Z">
        <w:r w:rsidR="002B77BB">
          <w:rPr>
            <w:lang w:val="en-GB"/>
          </w:rPr>
          <w:t>Albert Dwan</w:t>
        </w:r>
      </w:ins>
    </w:p>
    <w:p w14:paraId="385AE43F" w14:textId="7742576B" w:rsidR="003806A8" w:rsidRPr="00E81B1B" w:rsidRDefault="003806A8" w:rsidP="00E425BB">
      <w:pPr>
        <w:spacing w:after="240"/>
        <w:rPr>
          <w:rFonts w:ascii="Myriad Pro Light" w:hAnsi="Myriad Pro Light"/>
          <w:b/>
          <w:bCs/>
          <w:sz w:val="24"/>
          <w:szCs w:val="24"/>
        </w:rPr>
      </w:pPr>
      <w:commentRangeStart w:id="7960"/>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7960"/>
      <w:r>
        <w:rPr>
          <w:rStyle w:val="Kommentarzeichen"/>
        </w:rPr>
        <w:commentReference w:id="7960"/>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r>
        <w:t>Berlinovo Immobilien Gesellschaft mbH</w:t>
      </w:r>
    </w:p>
    <w:p w14:paraId="16999F7F" w14:textId="526FBAAE" w:rsidR="003806A8" w:rsidRPr="00E81B1B" w:rsidRDefault="003806A8" w:rsidP="003806A8"/>
    <w:p w14:paraId="23599887" w14:textId="42872CCD" w:rsidR="003806A8" w:rsidRPr="00E81B1B" w:rsidRDefault="003806A8" w:rsidP="00E425BB">
      <w:pPr>
        <w:spacing w:after="100" w:afterAutospacing="1"/>
        <w:rPr>
          <w:rFonts w:ascii="Myriad Pro Light" w:hAnsi="Myriad Pro Light"/>
          <w:b/>
          <w:bCs/>
          <w:sz w:val="24"/>
          <w:szCs w:val="24"/>
        </w:rPr>
      </w:pPr>
      <w:r w:rsidRPr="00E81B1B">
        <w:rPr>
          <w:rFonts w:ascii="Myriad Pro Light" w:hAnsi="Myriad Pro Light"/>
          <w:b/>
          <w:bCs/>
          <w:sz w:val="24"/>
          <w:szCs w:val="24"/>
        </w:rPr>
        <w:t>Sozialwissenschaftlicher Beirat</w:t>
      </w:r>
    </w:p>
    <w:p w14:paraId="56CE8339" w14:textId="2D1D77D2" w:rsidR="003806A8" w:rsidRPr="00E81B1B" w:rsidRDefault="003806A8" w:rsidP="00D94F77">
      <w:commentRangeStart w:id="7961"/>
      <w:r w:rsidRPr="00E81B1B">
        <w:t>Prof. Dr</w:t>
      </w:r>
      <w:r w:rsidR="00A86D56" w:rsidRPr="00E81B1B">
        <w:t xml:space="preserve">. </w:t>
      </w:r>
      <w:r w:rsidR="00887F9F" w:rsidRPr="00E81B1B">
        <w:t xml:space="preserve">Vorname </w:t>
      </w:r>
      <w:r w:rsidRPr="00E81B1B">
        <w:t>Name, Musterinstitut</w:t>
      </w:r>
    </w:p>
    <w:p w14:paraId="4C733CE8" w14:textId="6F8A59CE" w:rsidR="003806A8" w:rsidRPr="00E81B1B" w:rsidRDefault="003806A8" w:rsidP="00D94F77">
      <w:r w:rsidRPr="00E81B1B">
        <w:t>Prof. Dr</w:t>
      </w:r>
      <w:r w:rsidR="00A86D56" w:rsidRPr="00E81B1B">
        <w:t xml:space="preserve">. </w:t>
      </w:r>
      <w:r w:rsidR="00887F9F" w:rsidRPr="00E81B1B">
        <w:t xml:space="preserve">Vorname </w:t>
      </w:r>
      <w:r w:rsidRPr="00E81B1B">
        <w:t>Name, Musterinstitut</w:t>
      </w:r>
      <w:commentRangeEnd w:id="7961"/>
      <w:r w:rsidR="00350023">
        <w:rPr>
          <w:rStyle w:val="Kommentarzeichen"/>
        </w:rPr>
        <w:commentReference w:id="7961"/>
      </w:r>
    </w:p>
    <w:p w14:paraId="7A248CE2" w14:textId="4F6F6C77" w:rsidR="003806A8" w:rsidRPr="00E81B1B" w:rsidRDefault="003806A8" w:rsidP="003806A8">
      <w:pPr>
        <w:spacing w:after="40"/>
        <w:rPr>
          <w:szCs w:val="20"/>
        </w:rPr>
      </w:pP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Fachliche Betreuung</w:t>
      </w:r>
    </w:p>
    <w:p w14:paraId="3A00C6F1" w14:textId="13D1161A" w:rsidR="003806A8" w:rsidRPr="00E81B1B" w:rsidRDefault="00887F9F" w:rsidP="00D94F77">
      <w:commentRangeStart w:id="7962"/>
      <w:r w:rsidRPr="00E81B1B">
        <w:t>Dr. Ing. Karl Muster</w:t>
      </w:r>
    </w:p>
    <w:p w14:paraId="5749B0D8" w14:textId="3350A8A9" w:rsidR="00887F9F" w:rsidRPr="00E81B1B" w:rsidRDefault="00887F9F" w:rsidP="00D94F77">
      <w:r w:rsidRPr="00E81B1B">
        <w:t>Musterinstitut, Musterstadt</w:t>
      </w:r>
      <w:commentRangeEnd w:id="7962"/>
      <w:r w:rsidR="00350023">
        <w:rPr>
          <w:rStyle w:val="Kommentarzeichen"/>
        </w:rPr>
        <w:commentReference w:id="7962"/>
      </w:r>
    </w:p>
    <w:p w14:paraId="38631F6E" w14:textId="4ABD2DFC" w:rsidR="00887F9F" w:rsidRPr="00E81B1B" w:rsidRDefault="00887F9F" w:rsidP="00887F9F">
      <w:pPr>
        <w:spacing w:after="40"/>
        <w:rPr>
          <w:szCs w:val="20"/>
        </w:rPr>
      </w:pP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7963" w:name="_Toc92091768"/>
      <w:bookmarkStart w:id="7964" w:name="_Toc92092210"/>
      <w:bookmarkStart w:id="7965" w:name="_Toc92092322"/>
      <w:bookmarkStart w:id="7966" w:name="_Toc93048325"/>
      <w:commentRangeStart w:id="7967"/>
      <w:r w:rsidRPr="00E81B1B">
        <w:lastRenderedPageBreak/>
        <w:t>Kurzbiographien</w:t>
      </w:r>
      <w:commentRangeEnd w:id="7967"/>
      <w:r w:rsidR="00FD30E6" w:rsidRPr="00E81B1B">
        <w:rPr>
          <w:rStyle w:val="Kommentarzeichen"/>
          <w:rFonts w:ascii="Myriad Pro" w:eastAsiaTheme="minorHAnsi" w:hAnsi="Myriad Pro" w:cstheme="minorBidi"/>
          <w:b w:val="0"/>
        </w:rPr>
        <w:commentReference w:id="7967"/>
      </w:r>
      <w:bookmarkEnd w:id="7963"/>
      <w:bookmarkEnd w:id="7964"/>
      <w:bookmarkEnd w:id="7965"/>
      <w:bookmarkEnd w:id="7966"/>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7968"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7777777" w:rsidR="005A3E88" w:rsidRPr="00E81B1B" w:rsidRDefault="005A3E88" w:rsidP="006D258B">
            <w:pPr>
              <w:ind w:left="454"/>
              <w:rPr>
                <w:rFonts w:ascii="Myriad Pro Light" w:hAnsi="Myriad Pro Light"/>
                <w:b/>
                <w:bCs/>
              </w:rPr>
            </w:pPr>
            <w:commentRangeStart w:id="7969"/>
            <w:r w:rsidRPr="00E81B1B">
              <w:rPr>
                <w:rFonts w:ascii="Myriad Pro Light" w:hAnsi="Myriad Pro Light"/>
                <w:b/>
                <w:bCs/>
              </w:rPr>
              <w:t xml:space="preserve">Titel </w:t>
            </w:r>
            <w:commentRangeEnd w:id="7969"/>
            <w:r w:rsidR="002C5E1A">
              <w:rPr>
                <w:rStyle w:val="Kommentarzeichen"/>
              </w:rPr>
              <w:commentReference w:id="7969"/>
            </w:r>
            <w:r w:rsidRPr="00E81B1B">
              <w:rPr>
                <w:rFonts w:ascii="Myriad Pro Light" w:hAnsi="Myriad Pro Light"/>
                <w:b/>
                <w:bCs/>
              </w:rPr>
              <w:t>Vorname Name</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p>
        </w:tc>
      </w:tr>
      <w:bookmarkEnd w:id="7968"/>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Dr. Jan L. Wenker</w:t>
            </w:r>
          </w:p>
          <w:p w14:paraId="15A4918C" w14:textId="68A3E49B" w:rsidR="005A3E88" w:rsidRPr="00E81B1B" w:rsidRDefault="00AF63C3" w:rsidP="00973D03">
            <w:pPr>
              <w:spacing w:after="40"/>
              <w:ind w:left="454"/>
            </w:pPr>
            <w:r w:rsidRPr="005E04CA">
              <w:t xml:space="preserve">Dr. Jan </w:t>
            </w:r>
            <w:r>
              <w:t xml:space="preserve">L. </w:t>
            </w:r>
            <w:r w:rsidRPr="005E04CA">
              <w:t xml:space="preserve">Wenker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5589B442" w:rsidR="005A3E88" w:rsidRPr="00E81B1B" w:rsidRDefault="33E78917" w:rsidP="00973D03">
            <w:pPr>
              <w:ind w:left="454"/>
              <w:rPr>
                <w:rFonts w:ascii="Myriad Pro Light" w:hAnsi="Myriad Pro Light"/>
                <w:b/>
                <w:bCs/>
              </w:rPr>
            </w:pPr>
            <w:ins w:id="7971" w:author="Stefan Behring" w:date="2021-12-20T21:38:00Z">
              <w:r w:rsidRPr="18B1E0E3">
                <w:rPr>
                  <w:rFonts w:ascii="Myriad Pro Light" w:hAnsi="Myriad Pro Light"/>
                  <w:b/>
                  <w:bCs/>
                </w:rPr>
                <w:t>Dipl. Ing. Stefan Behring</w:t>
              </w:r>
            </w:ins>
            <w:del w:id="7972" w:author="Stefan Behring" w:date="2021-12-20T21:38:00Z">
              <w:r w:rsidR="005A3E88" w:rsidRPr="00E81B1B">
                <w:rPr>
                  <w:rFonts w:ascii="Myriad Pro Light" w:hAnsi="Myriad Pro Light"/>
                  <w:b/>
                  <w:bCs/>
                </w:rPr>
                <w:delText>Titel Vorname Name</w:delText>
              </w:r>
            </w:del>
          </w:p>
          <w:p w14:paraId="6EA7F41A" w14:textId="5B0FEA31" w:rsidR="005A3E88" w:rsidRPr="00E81B1B" w:rsidRDefault="25F56B5D" w:rsidP="00973D03">
            <w:pPr>
              <w:spacing w:after="40"/>
              <w:ind w:left="454"/>
            </w:pPr>
            <w:ins w:id="7973" w:author="Stefan Behring" w:date="2021-12-20T21:40:00Z">
              <w:r>
                <w:t xml:space="preserve">Stefan Behring ist gelernter Tischler und studierte an </w:t>
              </w:r>
            </w:ins>
            <w:ins w:id="7974" w:author="Stefan Behring" w:date="2021-12-20T21:41:00Z">
              <w:r>
                <w:t>der Techni</w:t>
              </w:r>
            </w:ins>
            <w:ins w:id="7975" w:author="Stefan Behring" w:date="2021-12-20T21:42:00Z">
              <w:r w:rsidR="3E5E567C">
                <w:t>s</w:t>
              </w:r>
            </w:ins>
            <w:ins w:id="7976" w:author="Stefan Behring" w:date="2021-12-20T21:41:00Z">
              <w:r>
                <w:t>chen Universität Ber</w:t>
              </w:r>
              <w:r w:rsidR="4B3F23F9">
                <w:t>lin Bauingenieurwesen und</w:t>
              </w:r>
            </w:ins>
            <w:ins w:id="7977" w:author="Stefan Behring" w:date="2021-12-20T21:43:00Z">
              <w:r w:rsidR="1CA75195">
                <w:t xml:space="preserve"> </w:t>
              </w:r>
            </w:ins>
            <w:ins w:id="7978" w:author="Stefan Behring" w:date="2021-12-20T21:42:00Z">
              <w:r w:rsidR="1CA75195">
                <w:t>Lehram</w:t>
              </w:r>
            </w:ins>
            <w:ins w:id="7979" w:author="Stefan Behring" w:date="2021-12-20T21:43:00Z">
              <w:r w:rsidR="1CA75195">
                <w:t>t für berufliche Schulen</w:t>
              </w:r>
            </w:ins>
            <w:ins w:id="7980" w:author="Stefan Behring" w:date="2021-12-20T21:45:00Z">
              <w:r w:rsidR="3670DA12">
                <w:t xml:space="preserve">. Von 2012 bis </w:t>
              </w:r>
            </w:ins>
            <w:ins w:id="7981" w:author="Stefan Behring" w:date="2021-12-20T21:46:00Z">
              <w:r w:rsidR="3670DA12">
                <w:t xml:space="preserve">2018 </w:t>
              </w:r>
              <w:r w:rsidR="0FE0E869">
                <w:t xml:space="preserve">bearbeitete er als wissenschaftlicher Mitarbeiter verschiedene Forschungsprojekte am </w:t>
              </w:r>
            </w:ins>
            <w:ins w:id="7982" w:author="Stefan Behring" w:date="2021-12-20T21:47:00Z">
              <w:r w:rsidR="0FE0E869">
                <w:t>Fachgebiet Verbundstrukturen an d</w:t>
              </w:r>
              <w:r w:rsidR="7DB58980">
                <w:t xml:space="preserve">er Technischen Universität Berlin. </w:t>
              </w:r>
            </w:ins>
            <w:ins w:id="7983" w:author="Stefan Behring" w:date="2021-12-20T21:48:00Z">
              <w:r w:rsidR="3662A0F8">
                <w:t xml:space="preserve">Seit 2019 ist er bei Brüninghoff </w:t>
              </w:r>
            </w:ins>
            <w:ins w:id="7984" w:author="Stefan Behring" w:date="2021-12-20T21:49:00Z">
              <w:r w:rsidR="3662A0F8">
                <w:t>in der F&amp;E mit S</w:t>
              </w:r>
              <w:r w:rsidR="6EB6593D">
                <w:t>chwerpunkt Holz-Beton-Verbunddec</w:t>
              </w:r>
            </w:ins>
            <w:ins w:id="7985" w:author="Stefan Behring" w:date="2021-12-20T21:50:00Z">
              <w:r w:rsidR="6EB6593D">
                <w:t>ke tätig.</w:t>
              </w:r>
            </w:ins>
            <w:del w:id="7986" w:author="Jan Wenker" w:date="2021-12-22T10:17:00Z">
              <w:r w:rsidR="005A3E88" w:rsidDel="009308D9">
                <w:delText xml:space="preserve">Das ist meine Kurzbiographie. </w:delText>
              </w:r>
              <w:r w:rsidR="005A3E88" w:rsidRPr="000E4C79" w:rsidDel="009308D9">
                <w:rPr>
                  <w:rPrChange w:id="7987" w:author="Volker Schmid" w:date="2021-12-22T11:10:00Z">
                    <w:rPr>
                      <w:lang w:val="en-GB"/>
                    </w:rPr>
                  </w:rPrChange>
                </w:rPr>
                <w:delText xml:space="preserve">Lorem ipsum dolor sit amet, consectetuer adipiscing elit. Maecenas porttitor congue massa. Fusce posuere, magna sed pulvinar ultricies, purus lectus malesuada libero, sit amet commodo magna eros quis urna. unc viverra imperdiet enim. </w:delText>
              </w:r>
              <w:r w:rsidR="005A3E88" w:rsidRPr="00E81B1B" w:rsidDel="009308D9">
                <w:delText>Fusce est. Vivamus a tellus.</w:delText>
              </w:r>
            </w:del>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7988" w:author="Carsten Hein" w:date="2022-01-07T09:25:00Z">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PrChange>
      </w:tblPr>
      <w:tblGrid>
        <w:gridCol w:w="1555"/>
        <w:gridCol w:w="7510"/>
        <w:tblGridChange w:id="7989">
          <w:tblGrid>
            <w:gridCol w:w="1555"/>
            <w:gridCol w:w="7510"/>
          </w:tblGrid>
        </w:tblGridChange>
      </w:tblGrid>
      <w:tr w:rsidR="005A3E88" w:rsidRPr="00E81B1B" w14:paraId="1BD21818" w14:textId="77777777" w:rsidTr="004F1901">
        <w:trPr>
          <w:trHeight w:hRule="exact" w:val="2661"/>
          <w:trPrChange w:id="7990" w:author="Carsten Hein" w:date="2022-01-07T09:25:00Z">
            <w:trPr>
              <w:trHeight w:hRule="exact" w:val="1814"/>
            </w:trPr>
          </w:trPrChange>
        </w:trPr>
        <w:tc>
          <w:tcPr>
            <w:tcW w:w="1555" w:type="dxa"/>
            <w:tcPrChange w:id="7991" w:author="Carsten Hein" w:date="2022-01-07T09:25:00Z">
              <w:tcPr>
                <w:tcW w:w="1555" w:type="dxa"/>
              </w:tcPr>
            </w:tcPrChange>
          </w:tcPr>
          <w:p w14:paraId="78037B22" w14:textId="4BAAE709" w:rsidR="005A3E88" w:rsidRPr="00E81B1B" w:rsidRDefault="001A53D0" w:rsidP="00973D03">
            <w:ins w:id="7992" w:author="Carsten Hein" w:date="2022-01-07T09:30:00Z">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ins>
            <w:del w:id="7993" w:author="Carsten Hein" w:date="2022-01-07T09:30:00Z">
              <w:r w:rsidR="005A3E88" w:rsidRPr="00E81B1B" w:rsidDel="001A53D0">
                <w:rPr>
                  <w:noProof/>
                  <w:lang w:eastAsia="de-DE"/>
                </w:rPr>
                <w:drawing>
                  <wp:anchor distT="0" distB="0" distL="0" distR="0" simplePos="0" relativeHeight="251658247" behindDoc="1" locked="0" layoutInCell="1" allowOverlap="1" wp14:anchorId="65F31354" wp14:editId="474A56E8">
                    <wp:simplePos x="0" y="0"/>
                    <wp:positionH relativeFrom="page">
                      <wp:posOffset>-1905</wp:posOffset>
                    </wp:positionH>
                    <wp:positionV relativeFrom="page">
                      <wp:posOffset>7620</wp:posOffset>
                    </wp:positionV>
                    <wp:extent cx="947420" cy="1154993"/>
                    <wp:effectExtent l="0" t="0" r="5080" b="7620"/>
                    <wp:wrapNone/>
                    <wp:docPr id="27"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8" cstate="print"/>
                            <a:stretch>
                              <a:fillRect/>
                            </a:stretch>
                          </pic:blipFill>
                          <pic:spPr>
                            <a:xfrm>
                              <a:off x="0" y="0"/>
                              <a:ext cx="954028" cy="1163049"/>
                            </a:xfrm>
                            <a:prstGeom prst="rect">
                              <a:avLst/>
                            </a:prstGeom>
                          </pic:spPr>
                        </pic:pic>
                      </a:graphicData>
                    </a:graphic>
                    <wp14:sizeRelH relativeFrom="margin">
                      <wp14:pctWidth>0</wp14:pctWidth>
                    </wp14:sizeRelH>
                  </wp:anchor>
                </w:drawing>
              </w:r>
            </w:del>
          </w:p>
        </w:tc>
        <w:tc>
          <w:tcPr>
            <w:tcW w:w="7510" w:type="dxa"/>
            <w:vAlign w:val="bottom"/>
            <w:tcPrChange w:id="7994" w:author="Carsten Hein" w:date="2022-01-07T09:25:00Z">
              <w:tcPr>
                <w:tcW w:w="7510" w:type="dxa"/>
                <w:vAlign w:val="bottom"/>
              </w:tcPr>
            </w:tcPrChange>
          </w:tcPr>
          <w:p w14:paraId="3897C6E1" w14:textId="3610CC3C" w:rsidR="005A3E88" w:rsidRPr="00E81B1B" w:rsidRDefault="005A3E88" w:rsidP="00973D03">
            <w:pPr>
              <w:ind w:left="454"/>
              <w:rPr>
                <w:rFonts w:ascii="Myriad Pro Light" w:hAnsi="Myriad Pro Light"/>
                <w:b/>
                <w:bCs/>
              </w:rPr>
            </w:pPr>
            <w:commentRangeStart w:id="7995"/>
            <w:del w:id="7996" w:author="Carsten Hein" w:date="2022-01-07T09:14:00Z">
              <w:r w:rsidRPr="00E81B1B" w:rsidDel="0028279F">
                <w:rPr>
                  <w:rFonts w:ascii="Myriad Pro Light" w:hAnsi="Myriad Pro Light"/>
                  <w:b/>
                  <w:bCs/>
                </w:rPr>
                <w:delText>Titel Vorname Name</w:delText>
              </w:r>
            </w:del>
            <w:ins w:id="7997" w:author="Carsten Hein" w:date="2022-01-07T09:14:00Z">
              <w:r w:rsidR="0028279F">
                <w:rPr>
                  <w:rFonts w:ascii="Myriad Pro Light" w:hAnsi="Myriad Pro Light"/>
                  <w:b/>
                  <w:bCs/>
                </w:rPr>
                <w:t>Dipl. Ing. Carsten Hein</w:t>
              </w:r>
            </w:ins>
          </w:p>
          <w:p w14:paraId="31B58593" w14:textId="521E606D" w:rsidR="005A3E88" w:rsidRPr="00E81B1B" w:rsidRDefault="00E0473A">
            <w:pPr>
              <w:spacing w:after="40"/>
              <w:ind w:left="454"/>
            </w:pPr>
            <w:ins w:id="7998" w:author="Carsten Hein" w:date="2022-01-07T09:22:00Z">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ins>
            <w:ins w:id="7999" w:author="Carsten Hein" w:date="2022-01-07T09:23:00Z">
              <w:r w:rsidR="00CA2D6A">
                <w:t xml:space="preserve"> Seit 2010 liegt sein Hauptaufgabenge</w:t>
              </w:r>
            </w:ins>
            <w:ins w:id="8000" w:author="Carsten Hein" w:date="2022-01-07T09:24:00Z">
              <w:r w:rsidR="00CA2D6A">
                <w:t xml:space="preserve">bitet im Bereich der Holz- und Holzhybridkonstruktionen. </w:t>
              </w:r>
            </w:ins>
            <w:ins w:id="8001" w:author="Carsten Hein" w:date="2022-01-07T09:22:00Z">
              <w:r>
                <w:t>Durch multidisziplinäres Arbeiten in vielen Projekten wurde das Verständnis für die Belange der Technischen Ausrüstung</w:t>
              </w:r>
            </w:ins>
            <w:ins w:id="8002" w:author="Carsten Hein" w:date="2022-01-07T09:24:00Z">
              <w:r w:rsidR="0075749B">
                <w:t xml:space="preserve">, Brandschutz, Akustik </w:t>
              </w:r>
            </w:ins>
            <w:ins w:id="8003" w:author="Carsten Hein" w:date="2022-01-07T09:22:00Z">
              <w:r>
                <w:t xml:space="preserve">und der </w:t>
              </w:r>
            </w:ins>
            <w:ins w:id="8004" w:author="Carsten Hein" w:date="2022-01-07T09:24:00Z">
              <w:r w:rsidR="0075749B">
                <w:t>Bauphysik</w:t>
              </w:r>
            </w:ins>
            <w:ins w:id="8005" w:author="Carsten Hein" w:date="2022-01-07T09:22:00Z">
              <w:r>
                <w:t xml:space="preserve"> geschult und die integrative Planung gehört heute zu seinen Hauptaufgaben.</w:t>
              </w:r>
            </w:ins>
            <w:del w:id="8006" w:author="Carsten Hein" w:date="2022-01-07T09:22:00Z">
              <w:r w:rsidR="005A3E88" w:rsidRPr="00E81B1B" w:rsidDel="00E0473A">
                <w:delText xml:space="preserve">Das ist meine Kurzbiographie. </w:delText>
              </w:r>
              <w:r w:rsidR="005A3E88" w:rsidRPr="00E0473A" w:rsidDel="00E0473A">
                <w:rPr>
                  <w:rPrChange w:id="8007" w:author="Carsten Hein" w:date="2022-01-07T09:22:00Z">
                    <w:rPr>
                      <w:lang w:val="en-GB"/>
                    </w:rPr>
                  </w:rPrChange>
                </w:rPr>
                <w:delText xml:space="preserve">Lorem ipsum dolor sit amet, consectetuer adipiscing elit. Maecenas porttitor congue massa. Fusce posuere, magna sed pulvinar ultricies, purus lectus malesuada libero, sit amet commodo magna eros quis urna. unc viverra imperdiet enim. </w:delText>
              </w:r>
              <w:r w:rsidR="005A3E88" w:rsidRPr="00E81B1B" w:rsidDel="00E0473A">
                <w:delText>Fusce est. Vivamus a tellus.</w:delText>
              </w:r>
              <w:commentRangeEnd w:id="7995"/>
              <w:r w:rsidR="00350023" w:rsidDel="00E0473A">
                <w:rPr>
                  <w:rStyle w:val="Kommentarzeichen"/>
                </w:rPr>
                <w:commentReference w:id="7995"/>
              </w:r>
            </w:del>
          </w:p>
        </w:tc>
      </w:tr>
    </w:tbl>
    <w:p w14:paraId="508D43CA" w14:textId="77777777" w:rsidR="0028279F" w:rsidRDefault="0028279F" w:rsidP="00A63789">
      <w:pPr>
        <w:tabs>
          <w:tab w:val="left" w:pos="1560"/>
        </w:tabs>
        <w:rPr>
          <w:ins w:id="8008" w:author="Carsten Hein" w:date="2022-01-07T09:14:00Z"/>
        </w:rPr>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8009" w:author="Carsten Hein" w:date="2022-01-07T09:16:00Z">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PrChange>
      </w:tblPr>
      <w:tblGrid>
        <w:gridCol w:w="1555"/>
        <w:gridCol w:w="7510"/>
        <w:tblGridChange w:id="8010">
          <w:tblGrid>
            <w:gridCol w:w="1555"/>
            <w:gridCol w:w="7510"/>
          </w:tblGrid>
        </w:tblGridChange>
      </w:tblGrid>
      <w:tr w:rsidR="0028279F" w:rsidRPr="00E81B1B" w14:paraId="5F5F2889" w14:textId="77777777" w:rsidTr="00F95567">
        <w:trPr>
          <w:trHeight w:hRule="exact" w:val="2466"/>
          <w:ins w:id="8011" w:author="Carsten Hein" w:date="2022-01-07T09:14:00Z"/>
          <w:trPrChange w:id="8012" w:author="Carsten Hein" w:date="2022-01-07T09:16:00Z">
            <w:trPr>
              <w:trHeight w:hRule="exact" w:val="1814"/>
            </w:trPr>
          </w:trPrChange>
        </w:trPr>
        <w:tc>
          <w:tcPr>
            <w:tcW w:w="1555" w:type="dxa"/>
            <w:tcPrChange w:id="8013" w:author="Carsten Hein" w:date="2022-01-07T09:16:00Z">
              <w:tcPr>
                <w:tcW w:w="1555" w:type="dxa"/>
              </w:tcPr>
            </w:tcPrChange>
          </w:tcPr>
          <w:p w14:paraId="449C5A82" w14:textId="3248C6A4" w:rsidR="0028279F" w:rsidRPr="00E81B1B" w:rsidRDefault="0021195B" w:rsidP="000629A1">
            <w:pPr>
              <w:rPr>
                <w:ins w:id="8014" w:author="Carsten Hein" w:date="2022-01-07T09:14:00Z"/>
              </w:rPr>
            </w:pPr>
            <w:ins w:id="8015" w:author="Carsten Hein" w:date="2022-01-07T09:16:00Z">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33"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7510" w:type="dxa"/>
            <w:vAlign w:val="bottom"/>
            <w:tcPrChange w:id="8016" w:author="Carsten Hein" w:date="2022-01-07T09:16:00Z">
              <w:tcPr>
                <w:tcW w:w="7510" w:type="dxa"/>
                <w:vAlign w:val="bottom"/>
              </w:tcPr>
            </w:tcPrChange>
          </w:tcPr>
          <w:p w14:paraId="3D490AF6" w14:textId="7D1D2DC9" w:rsidR="0028279F" w:rsidRPr="00F95567" w:rsidRDefault="006243D0" w:rsidP="000629A1">
            <w:pPr>
              <w:ind w:left="454"/>
              <w:rPr>
                <w:ins w:id="8017" w:author="Carsten Hein" w:date="2022-01-07T09:14:00Z"/>
                <w:rFonts w:ascii="Myriad Pro Light" w:hAnsi="Myriad Pro Light"/>
                <w:b/>
                <w:bCs/>
              </w:rPr>
            </w:pPr>
            <w:ins w:id="8018" w:author="Carsten Hein" w:date="2022-01-07T09:14:00Z">
              <w:r w:rsidRPr="00F95567">
                <w:rPr>
                  <w:rFonts w:ascii="Myriad Pro Light" w:hAnsi="Myriad Pro Light"/>
                  <w:b/>
                  <w:bCs/>
                </w:rPr>
                <w:t>M.A. Acoustics</w:t>
              </w:r>
              <w:commentRangeStart w:id="8019"/>
              <w:r w:rsidR="0028279F" w:rsidRPr="00F95567">
                <w:rPr>
                  <w:rFonts w:ascii="Myriad Pro Light" w:hAnsi="Myriad Pro Light"/>
                  <w:b/>
                  <w:bCs/>
                </w:rPr>
                <w:t xml:space="preserve"> </w:t>
              </w:r>
            </w:ins>
            <w:ins w:id="8020" w:author="Carsten Hein" w:date="2022-01-07T09:15:00Z">
              <w:r w:rsidRPr="00F95567">
                <w:rPr>
                  <w:rFonts w:ascii="Myriad Pro Light" w:hAnsi="Myriad Pro Light"/>
                  <w:b/>
                  <w:bCs/>
                  <w:rPrChange w:id="8021" w:author="Carsten Hein" w:date="2022-01-07T09:15:00Z">
                    <w:rPr>
                      <w:rFonts w:ascii="Myriad Pro Light" w:hAnsi="Myriad Pro Light"/>
                      <w:b/>
                      <w:bCs/>
                      <w:lang w:val="en-GB"/>
                    </w:rPr>
                  </w:rPrChange>
                </w:rPr>
                <w:t>Albert Dwan</w:t>
              </w:r>
            </w:ins>
          </w:p>
          <w:p w14:paraId="36366220" w14:textId="4AE1D8D8" w:rsidR="0028279F" w:rsidRPr="00E81B1B" w:rsidRDefault="00F95567" w:rsidP="000629A1">
            <w:pPr>
              <w:spacing w:after="40"/>
              <w:ind w:left="454"/>
              <w:rPr>
                <w:ins w:id="8022" w:author="Carsten Hein" w:date="2022-01-07T09:14:00Z"/>
              </w:rPr>
            </w:pPr>
            <w:ins w:id="8023" w:author="Carsten Hein" w:date="2022-01-07T09:15:00Z">
              <w:r w:rsidRPr="00F95567">
                <w:t>Herr Dwan ist seit 2019 als Akustikingenieur und -berater sowie Designer von Kommunikationsanlagen bei Arup in Berlin beschäftigt. Er hat durch seine 9-jährige Karriere in den USA umfassende und exzellente Erfahrung in den Bereichen Raum- und Bauakustik, Audiovisual-Systemdesign, Projektmanagement, und experimentelle akustische Forschung erworben. Er betrachtet die akustischen Eigenschaften und Leistungen unserer gebauten Umwelt als wesentlich für unsere Gesundheit, Kommunikations-fähigkeit und Gesellschaft.</w:t>
              </w:r>
            </w:ins>
            <w:ins w:id="8024" w:author="Carsten Hein" w:date="2022-01-07T09:14:00Z">
              <w:r w:rsidR="0028279F" w:rsidRPr="00E81B1B">
                <w:t>.</w:t>
              </w:r>
              <w:commentRangeEnd w:id="8019"/>
              <w:r w:rsidR="0028279F">
                <w:rPr>
                  <w:rStyle w:val="Kommentarzeichen"/>
                </w:rPr>
                <w:commentReference w:id="8019"/>
              </w:r>
            </w:ins>
          </w:p>
        </w:tc>
      </w:tr>
    </w:tbl>
    <w:p w14:paraId="786CEE40" w14:textId="77777777" w:rsidR="0028279F" w:rsidRDefault="0028279F" w:rsidP="00A63789">
      <w:pPr>
        <w:tabs>
          <w:tab w:val="left" w:pos="1560"/>
        </w:tabs>
        <w:rPr>
          <w:ins w:id="8025" w:author="Carsten Hein" w:date="2022-01-07T09:14:00Z"/>
        </w:rPr>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0629A1">
        <w:trPr>
          <w:trHeight w:hRule="exact" w:val="1814"/>
          <w:ins w:id="8026" w:author="Carsten Hein" w:date="2022-01-07T09:14:00Z"/>
        </w:trPr>
        <w:tc>
          <w:tcPr>
            <w:tcW w:w="1555" w:type="dxa"/>
          </w:tcPr>
          <w:p w14:paraId="64B713CE" w14:textId="69388D2D" w:rsidR="0028279F" w:rsidRPr="00E81B1B" w:rsidRDefault="00203440" w:rsidP="000629A1">
            <w:pPr>
              <w:rPr>
                <w:ins w:id="8027" w:author="Carsten Hein" w:date="2022-01-07T09:14:00Z"/>
              </w:rPr>
            </w:pPr>
            <w:ins w:id="8028" w:author="Carsten Hein" w:date="2022-01-07T09:32:00Z">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ins>
          </w:p>
        </w:tc>
        <w:tc>
          <w:tcPr>
            <w:tcW w:w="7510" w:type="dxa"/>
            <w:vAlign w:val="bottom"/>
          </w:tcPr>
          <w:p w14:paraId="5E7FAE70" w14:textId="5F1071E5" w:rsidR="0028279F" w:rsidRPr="00E81B1B" w:rsidRDefault="00513793" w:rsidP="000629A1">
            <w:pPr>
              <w:ind w:left="454"/>
              <w:rPr>
                <w:ins w:id="8029" w:author="Carsten Hein" w:date="2022-01-07T09:14:00Z"/>
                <w:rFonts w:ascii="Myriad Pro Light" w:hAnsi="Myriad Pro Light"/>
                <w:b/>
                <w:bCs/>
              </w:rPr>
            </w:pPr>
            <w:ins w:id="8030" w:author="Carsten Hein" w:date="2022-01-07T09:18:00Z">
              <w:r>
                <w:rPr>
                  <w:rFonts w:ascii="Myriad Pro Light" w:hAnsi="Myriad Pro Light"/>
                  <w:b/>
                  <w:bCs/>
                </w:rPr>
                <w:t>Dipl. Ing. Florian Meyer</w:t>
              </w:r>
            </w:ins>
          </w:p>
          <w:p w14:paraId="6353DF0B" w14:textId="0FFC9613" w:rsidR="0028279F" w:rsidRPr="00E81B1B" w:rsidRDefault="00967A6C">
            <w:pPr>
              <w:spacing w:after="40"/>
              <w:ind w:left="454"/>
              <w:rPr>
                <w:ins w:id="8031" w:author="Carsten Hein" w:date="2022-01-07T09:14:00Z"/>
              </w:rPr>
            </w:pPr>
            <w:ins w:id="8032" w:author="Carsten Hein" w:date="2022-01-07T09:19:00Z">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ins>
            <w:ins w:id="8033" w:author="Carsten Hein" w:date="2022-01-07T09:20:00Z">
              <w:r w:rsidR="00227F3B">
                <w:t xml:space="preserve"> und kann </w:t>
              </w:r>
              <w:r w:rsidR="00C47FB4">
                <w:t>dabei seine</w:t>
              </w:r>
              <w:r w:rsidR="00227F3B" w:rsidRPr="00227F3B">
                <w:t xml:space="preserve"> Kenntnisse in der thermischen Simulation</w:t>
              </w:r>
              <w:r w:rsidR="00C47FB4">
                <w:t xml:space="preserve"> anwenden.</w:t>
              </w:r>
            </w:ins>
          </w:p>
        </w:tc>
      </w:tr>
    </w:tbl>
    <w:p w14:paraId="0E755F0E" w14:textId="77777777" w:rsidR="0028279F" w:rsidRDefault="0028279F" w:rsidP="00A63789">
      <w:pPr>
        <w:tabs>
          <w:tab w:val="left" w:pos="1560"/>
        </w:tabs>
        <w:rPr>
          <w:ins w:id="8034" w:author="Carsten Hein" w:date="2022-01-07T09:14:00Z"/>
        </w:rPr>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0629A1">
        <w:trPr>
          <w:trHeight w:hRule="exact" w:val="1814"/>
          <w:ins w:id="8035" w:author="Carsten Hein" w:date="2022-01-07T09:14:00Z"/>
        </w:trPr>
        <w:tc>
          <w:tcPr>
            <w:tcW w:w="1555" w:type="dxa"/>
          </w:tcPr>
          <w:p w14:paraId="39C62E59" w14:textId="77777777" w:rsidR="0028279F" w:rsidRPr="00E81B1B" w:rsidRDefault="0028279F" w:rsidP="000629A1">
            <w:pPr>
              <w:rPr>
                <w:ins w:id="8036" w:author="Carsten Hein" w:date="2022-01-07T09:14:00Z"/>
              </w:rPr>
            </w:pPr>
            <w:ins w:id="8037" w:author="Carsten Hein" w:date="2022-01-07T09:14:00Z">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8" cstate="print"/>
                            <a:stretch>
                              <a:fillRect/>
                            </a:stretch>
                          </pic:blipFill>
                          <pic:spPr>
                            <a:xfrm>
                              <a:off x="0" y="0"/>
                              <a:ext cx="954028" cy="1163049"/>
                            </a:xfrm>
                            <a:prstGeom prst="rect">
                              <a:avLst/>
                            </a:prstGeom>
                          </pic:spPr>
                        </pic:pic>
                      </a:graphicData>
                    </a:graphic>
                    <wp14:sizeRelH relativeFrom="margin">
                      <wp14:pctWidth>0</wp14:pctWidth>
                    </wp14:sizeRelH>
                  </wp:anchor>
                </w:drawing>
              </w:r>
            </w:ins>
          </w:p>
        </w:tc>
        <w:tc>
          <w:tcPr>
            <w:tcW w:w="7510" w:type="dxa"/>
            <w:vAlign w:val="bottom"/>
          </w:tcPr>
          <w:p w14:paraId="02ECCE7F" w14:textId="77777777" w:rsidR="0028279F" w:rsidRPr="00E81B1B" w:rsidRDefault="0028279F" w:rsidP="000629A1">
            <w:pPr>
              <w:ind w:left="454"/>
              <w:rPr>
                <w:ins w:id="8038" w:author="Carsten Hein" w:date="2022-01-07T09:14:00Z"/>
                <w:rFonts w:ascii="Myriad Pro Light" w:hAnsi="Myriad Pro Light"/>
                <w:b/>
                <w:bCs/>
              </w:rPr>
            </w:pPr>
            <w:commentRangeStart w:id="8039"/>
            <w:ins w:id="8040" w:author="Carsten Hein" w:date="2022-01-07T09:14:00Z">
              <w:r w:rsidRPr="00E81B1B">
                <w:rPr>
                  <w:rFonts w:ascii="Myriad Pro Light" w:hAnsi="Myriad Pro Light"/>
                  <w:b/>
                  <w:bCs/>
                </w:rPr>
                <w:t>Titel Vorname Name</w:t>
              </w:r>
            </w:ins>
          </w:p>
          <w:p w14:paraId="51BAA086" w14:textId="77777777" w:rsidR="0028279F" w:rsidRPr="00E81B1B" w:rsidRDefault="0028279F" w:rsidP="000629A1">
            <w:pPr>
              <w:spacing w:after="40"/>
              <w:ind w:left="454"/>
              <w:rPr>
                <w:ins w:id="8041" w:author="Carsten Hein" w:date="2022-01-07T09:14:00Z"/>
              </w:rPr>
            </w:pPr>
            <w:ins w:id="8042" w:author="Carsten Hein" w:date="2022-01-07T09:14:00Z">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commentRangeEnd w:id="8039"/>
              <w:r>
                <w:rPr>
                  <w:rStyle w:val="Kommentarzeichen"/>
                </w:rPr>
                <w:commentReference w:id="8039"/>
              </w:r>
            </w:ins>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8043" w:name="_Toc92091769"/>
      <w:bookmarkStart w:id="8044" w:name="_Toc92092211"/>
      <w:bookmarkStart w:id="8045" w:name="_Toc92092323"/>
      <w:bookmarkStart w:id="8046" w:name="_Toc93048326"/>
      <w:commentRangeStart w:id="8047"/>
      <w:r w:rsidRPr="00E81B1B">
        <w:lastRenderedPageBreak/>
        <w:t>Verzeichnisse</w:t>
      </w:r>
      <w:r w:rsidR="00A63789" w:rsidRPr="00E81B1B">
        <w:tab/>
      </w:r>
      <w:commentRangeEnd w:id="8047"/>
      <w:r w:rsidR="00FD30E6" w:rsidRPr="00E81B1B">
        <w:rPr>
          <w:rStyle w:val="Kommentarzeichen"/>
          <w:rFonts w:ascii="Myriad Pro" w:eastAsiaTheme="minorHAnsi" w:hAnsi="Myriad Pro" w:cstheme="minorBidi"/>
          <w:b w:val="0"/>
          <w:color w:val="auto"/>
        </w:rPr>
        <w:commentReference w:id="8047"/>
      </w:r>
      <w:bookmarkEnd w:id="8043"/>
      <w:bookmarkEnd w:id="8044"/>
      <w:bookmarkEnd w:id="8045"/>
      <w:bookmarkEnd w:id="8046"/>
    </w:p>
    <w:bookmarkStart w:id="8048" w:name="_Toc93048327" w:displacedByCustomXml="next"/>
    <w:bookmarkStart w:id="8049" w:name="_Toc92092324" w:displacedByCustomXml="next"/>
    <w:bookmarkStart w:id="8050" w:name="_Toc92092212" w:displacedByCustomXml="next"/>
    <w:bookmarkStart w:id="8051" w:name="_Toc92091770"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8051"/>
          <w:bookmarkEnd w:id="8050"/>
          <w:bookmarkEnd w:id="8049"/>
          <w:bookmarkEnd w:id="8048"/>
        </w:p>
        <w:sdt>
          <w:sdtPr>
            <w:id w:val="111145805"/>
            <w:bibliography/>
          </w:sdtPr>
          <w:sdtContent>
            <w:p w14:paraId="65054E3A" w14:textId="77777777" w:rsidR="00916225" w:rsidRDefault="00420E44">
              <w:pPr>
                <w:pStyle w:val="Literaturverzeichnis"/>
                <w:ind w:left="720" w:hanging="720"/>
                <w:rPr>
                  <w:ins w:id="8052" w:author="Carsten Hein" w:date="2022-01-14T10:17:00Z"/>
                  <w:noProof/>
                  <w:sz w:val="24"/>
                  <w:szCs w:val="24"/>
                </w:rPr>
              </w:pPr>
              <w:r>
                <w:fldChar w:fldCharType="begin"/>
              </w:r>
              <w:r>
                <w:instrText>BIBLIOGRAPHY</w:instrText>
              </w:r>
              <w:r>
                <w:fldChar w:fldCharType="separate"/>
              </w:r>
              <w:ins w:id="8053" w:author="Carsten Hein" w:date="2022-01-14T10:17:00Z">
                <w:r w:rsidR="00916225">
                  <w:rPr>
                    <w:noProof/>
                  </w:rPr>
                  <w:t>(kein Datum).</w:t>
                </w:r>
              </w:ins>
            </w:p>
            <w:p w14:paraId="1796F871" w14:textId="77777777" w:rsidR="00916225" w:rsidRDefault="00916225">
              <w:pPr>
                <w:pStyle w:val="Literaturverzeichnis"/>
                <w:ind w:left="720" w:hanging="720"/>
                <w:rPr>
                  <w:ins w:id="8054" w:author="Carsten Hein" w:date="2022-01-14T10:17:00Z"/>
                  <w:noProof/>
                </w:rPr>
              </w:pPr>
              <w:ins w:id="8055" w:author="Carsten Hein" w:date="2022-01-14T10:17: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15C5B3B6" w14:textId="77777777" w:rsidR="00916225" w:rsidRDefault="00916225">
              <w:pPr>
                <w:pStyle w:val="Literaturverzeichnis"/>
                <w:ind w:left="720" w:hanging="720"/>
                <w:rPr>
                  <w:ins w:id="8056" w:author="Carsten Hein" w:date="2022-01-14T10:17:00Z"/>
                  <w:noProof/>
                </w:rPr>
              </w:pPr>
              <w:ins w:id="8057" w:author="Carsten Hein" w:date="2022-01-14T10:17: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5C8C0A7B" w14:textId="77777777" w:rsidR="00916225" w:rsidRPr="00916225" w:rsidRDefault="00916225">
              <w:pPr>
                <w:pStyle w:val="Literaturverzeichnis"/>
                <w:ind w:left="720" w:hanging="720"/>
                <w:rPr>
                  <w:ins w:id="8058" w:author="Carsten Hein" w:date="2022-01-14T10:17:00Z"/>
                  <w:noProof/>
                  <w:lang w:val="en-GB"/>
                  <w:rPrChange w:id="8059" w:author="Carsten Hein" w:date="2022-01-14T10:18:00Z">
                    <w:rPr>
                      <w:ins w:id="8060" w:author="Carsten Hein" w:date="2022-01-14T10:17:00Z"/>
                      <w:noProof/>
                    </w:rPr>
                  </w:rPrChange>
                </w:rPr>
              </w:pPr>
              <w:ins w:id="8061" w:author="Carsten Hein" w:date="2022-01-14T10:17:00Z">
                <w:r>
                  <w:rPr>
                    <w:noProof/>
                  </w:rPr>
                  <w:t xml:space="preserve">Brunner, M., Romer, M., &amp; Schnüriger, M. (2007). </w:t>
                </w:r>
                <w:r w:rsidRPr="00916225">
                  <w:rPr>
                    <w:noProof/>
                    <w:lang w:val="en-GB"/>
                    <w:rPrChange w:id="8062" w:author="Carsten Hein" w:date="2022-01-14T10:18:00Z">
                      <w:rPr>
                        <w:noProof/>
                      </w:rPr>
                    </w:rPrChange>
                  </w:rPr>
                  <w:t xml:space="preserve">Timber-concrete-composite with an adhesive connector (wet on wet process). </w:t>
                </w:r>
                <w:r w:rsidRPr="00916225">
                  <w:rPr>
                    <w:i/>
                    <w:iCs/>
                    <w:noProof/>
                    <w:lang w:val="en-GB"/>
                    <w:rPrChange w:id="8063" w:author="Carsten Hein" w:date="2022-01-14T10:18:00Z">
                      <w:rPr>
                        <w:i/>
                        <w:iCs/>
                        <w:noProof/>
                      </w:rPr>
                    </w:rPrChange>
                  </w:rPr>
                  <w:t>Materials and Structures</w:t>
                </w:r>
                <w:r w:rsidRPr="00916225">
                  <w:rPr>
                    <w:noProof/>
                    <w:lang w:val="en-GB"/>
                    <w:rPrChange w:id="8064" w:author="Carsten Hein" w:date="2022-01-14T10:18:00Z">
                      <w:rPr>
                        <w:noProof/>
                      </w:rPr>
                    </w:rPrChange>
                  </w:rPr>
                  <w:t>, S. 119-126.</w:t>
                </w:r>
              </w:ins>
            </w:p>
            <w:p w14:paraId="037B07D3" w14:textId="77777777" w:rsidR="00916225" w:rsidRPr="00916225" w:rsidRDefault="00916225">
              <w:pPr>
                <w:pStyle w:val="Literaturverzeichnis"/>
                <w:ind w:left="720" w:hanging="720"/>
                <w:rPr>
                  <w:ins w:id="8065" w:author="Carsten Hein" w:date="2022-01-14T10:17:00Z"/>
                  <w:noProof/>
                  <w:lang w:val="en-GB"/>
                  <w:rPrChange w:id="8066" w:author="Carsten Hein" w:date="2022-01-14T10:18:00Z">
                    <w:rPr>
                      <w:ins w:id="8067" w:author="Carsten Hein" w:date="2022-01-14T10:17:00Z"/>
                      <w:noProof/>
                    </w:rPr>
                  </w:rPrChange>
                </w:rPr>
              </w:pPr>
              <w:ins w:id="8068" w:author="Carsten Hein" w:date="2022-01-14T10:17:00Z">
                <w:r w:rsidRPr="00916225">
                  <w:rPr>
                    <w:noProof/>
                    <w:lang w:val="en-GB"/>
                    <w:rPrChange w:id="8069" w:author="Carsten Hein" w:date="2022-01-14T10:18:00Z">
                      <w:rPr>
                        <w:noProof/>
                      </w:rPr>
                    </w:rPrChange>
                  </w:rPr>
                  <w:t xml:space="preserve">de Oliveira Negrao, J. H., de Oliveira, C. A., de Oliveira, F. M., &amp; Cachim, P. B. (October 2010). Glued Composite Timber-Concrete Beams I: Interlayer Connection Specimen Tests. </w:t>
                </w:r>
                <w:r w:rsidRPr="00916225">
                  <w:rPr>
                    <w:i/>
                    <w:iCs/>
                    <w:noProof/>
                    <w:lang w:val="en-GB"/>
                    <w:rPrChange w:id="8070" w:author="Carsten Hein" w:date="2022-01-14T10:18:00Z">
                      <w:rPr>
                        <w:i/>
                        <w:iCs/>
                        <w:noProof/>
                      </w:rPr>
                    </w:rPrChange>
                  </w:rPr>
                  <w:t>Journal of Structural Engineering ASCE</w:t>
                </w:r>
                <w:r w:rsidRPr="00916225">
                  <w:rPr>
                    <w:noProof/>
                    <w:lang w:val="en-GB"/>
                    <w:rPrChange w:id="8071" w:author="Carsten Hein" w:date="2022-01-14T10:18:00Z">
                      <w:rPr>
                        <w:noProof/>
                      </w:rPr>
                    </w:rPrChange>
                  </w:rPr>
                  <w:t>, S. 1236-1245.</w:t>
                </w:r>
              </w:ins>
            </w:p>
            <w:p w14:paraId="21E7D5CA" w14:textId="77777777" w:rsidR="00916225" w:rsidRPr="00916225" w:rsidRDefault="00916225">
              <w:pPr>
                <w:pStyle w:val="Literaturverzeichnis"/>
                <w:ind w:left="720" w:hanging="720"/>
                <w:rPr>
                  <w:ins w:id="8072" w:author="Carsten Hein" w:date="2022-01-14T10:17:00Z"/>
                  <w:noProof/>
                  <w:lang w:val="en-GB"/>
                  <w:rPrChange w:id="8073" w:author="Carsten Hein" w:date="2022-01-14T10:18:00Z">
                    <w:rPr>
                      <w:ins w:id="8074" w:author="Carsten Hein" w:date="2022-01-14T10:17:00Z"/>
                      <w:noProof/>
                    </w:rPr>
                  </w:rPrChange>
                </w:rPr>
              </w:pPr>
              <w:ins w:id="8075" w:author="Carsten Hein" w:date="2022-01-14T10:17:00Z">
                <w:r w:rsidRPr="00916225">
                  <w:rPr>
                    <w:noProof/>
                    <w:lang w:val="en-GB"/>
                    <w:rPrChange w:id="8076" w:author="Carsten Hein" w:date="2022-01-14T10:18:00Z">
                      <w:rPr>
                        <w:noProof/>
                      </w:rPr>
                    </w:rPrChange>
                  </w:rPr>
                  <w:t xml:space="preserve">de Oliveira Negrao, J. H., de Oliveira, C. A., de Oliveira, F. M., &amp; Cachim, P. B. (Oktober 2010). Glued Composite Timber-Concrete Beams II: Analysis and Tests of Beam Specimens. </w:t>
                </w:r>
                <w:r w:rsidRPr="00916225">
                  <w:rPr>
                    <w:i/>
                    <w:iCs/>
                    <w:noProof/>
                    <w:lang w:val="en-GB"/>
                    <w:rPrChange w:id="8077" w:author="Carsten Hein" w:date="2022-01-14T10:18:00Z">
                      <w:rPr>
                        <w:i/>
                        <w:iCs/>
                        <w:noProof/>
                      </w:rPr>
                    </w:rPrChange>
                  </w:rPr>
                  <w:t>Journal of Structural Engineering ASCE</w:t>
                </w:r>
                <w:r w:rsidRPr="00916225">
                  <w:rPr>
                    <w:noProof/>
                    <w:lang w:val="en-GB"/>
                    <w:rPrChange w:id="8078" w:author="Carsten Hein" w:date="2022-01-14T10:18:00Z">
                      <w:rPr>
                        <w:noProof/>
                      </w:rPr>
                    </w:rPrChange>
                  </w:rPr>
                  <w:t>, S. 1246-1254.</w:t>
                </w:r>
              </w:ins>
            </w:p>
            <w:p w14:paraId="56015955" w14:textId="77777777" w:rsidR="00916225" w:rsidRDefault="00916225">
              <w:pPr>
                <w:pStyle w:val="Literaturverzeichnis"/>
                <w:ind w:left="720" w:hanging="720"/>
                <w:rPr>
                  <w:ins w:id="8079" w:author="Carsten Hein" w:date="2022-01-14T10:17:00Z"/>
                  <w:noProof/>
                </w:rPr>
              </w:pPr>
              <w:ins w:id="8080" w:author="Carsten Hein" w:date="2022-01-14T10:17:00Z">
                <w:r w:rsidRPr="00916225">
                  <w:rPr>
                    <w:noProof/>
                    <w:lang w:val="en-GB"/>
                    <w:rPrChange w:id="8081" w:author="Carsten Hein" w:date="2022-01-14T10:18: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0CCCFF81" w14:textId="77777777" w:rsidR="00916225" w:rsidRPr="00916225" w:rsidRDefault="00916225">
              <w:pPr>
                <w:pStyle w:val="Literaturverzeichnis"/>
                <w:ind w:left="720" w:hanging="720"/>
                <w:rPr>
                  <w:ins w:id="8082" w:author="Carsten Hein" w:date="2022-01-14T10:17:00Z"/>
                  <w:noProof/>
                  <w:lang w:val="en-GB"/>
                  <w:rPrChange w:id="8083" w:author="Carsten Hein" w:date="2022-01-14T10:18:00Z">
                    <w:rPr>
                      <w:ins w:id="8084" w:author="Carsten Hein" w:date="2022-01-14T10:17:00Z"/>
                      <w:noProof/>
                    </w:rPr>
                  </w:rPrChange>
                </w:rPr>
              </w:pPr>
              <w:ins w:id="8085" w:author="Carsten Hein" w:date="2022-01-14T10:17:00Z">
                <w:r>
                  <w:rPr>
                    <w:noProof/>
                  </w:rPr>
                  <w:t xml:space="preserve">Dias, A., Fragiacomo, M., Harris, R., Kuklik, P., Rajcic, V., &amp; Schänzlin, J. (2018). </w:t>
                </w:r>
                <w:r w:rsidRPr="00916225">
                  <w:rPr>
                    <w:i/>
                    <w:iCs/>
                    <w:noProof/>
                    <w:lang w:val="en-GB"/>
                    <w:rPrChange w:id="8086" w:author="Carsten Hein" w:date="2022-01-14T10:18:00Z">
                      <w:rPr>
                        <w:i/>
                        <w:iCs/>
                        <w:noProof/>
                      </w:rPr>
                    </w:rPrChange>
                  </w:rPr>
                  <w:t>TS TCC OCT-2018.</w:t>
                </w:r>
                <w:r w:rsidRPr="00916225">
                  <w:rPr>
                    <w:noProof/>
                    <w:lang w:val="en-GB"/>
                    <w:rPrChange w:id="8087" w:author="Carsten Hein" w:date="2022-01-14T10:18:00Z">
                      <w:rPr>
                        <w:noProof/>
                      </w:rPr>
                    </w:rPrChange>
                  </w:rPr>
                  <w:t xml:space="preserve"> </w:t>
                </w:r>
              </w:ins>
            </w:p>
            <w:p w14:paraId="2F72A160" w14:textId="77777777" w:rsidR="00916225" w:rsidRDefault="00916225">
              <w:pPr>
                <w:pStyle w:val="Literaturverzeichnis"/>
                <w:ind w:left="720" w:hanging="720"/>
                <w:rPr>
                  <w:ins w:id="8088" w:author="Carsten Hein" w:date="2022-01-14T10:17:00Z"/>
                  <w:noProof/>
                </w:rPr>
              </w:pPr>
              <w:ins w:id="8089" w:author="Carsten Hein" w:date="2022-01-14T10:17:00Z">
                <w:r w:rsidRPr="00916225">
                  <w:rPr>
                    <w:noProof/>
                    <w:lang w:val="en-GB"/>
                    <w:rPrChange w:id="8090" w:author="Carsten Hein" w:date="2022-01-14T10:18:00Z">
                      <w:rPr>
                        <w:noProof/>
                      </w:rPr>
                    </w:rPrChange>
                  </w:rPr>
                  <w:t xml:space="preserve">Dias, A., Schänzlin, J., &amp; Dietsch, P. (2018). </w:t>
                </w:r>
                <w:r w:rsidRPr="00916225">
                  <w:rPr>
                    <w:i/>
                    <w:iCs/>
                    <w:noProof/>
                    <w:lang w:val="en-GB"/>
                    <w:rPrChange w:id="8091" w:author="Carsten Hein" w:date="2022-01-14T10:18:00Z">
                      <w:rPr>
                        <w:i/>
                        <w:iCs/>
                        <w:noProof/>
                      </w:rPr>
                    </w:rPrChange>
                  </w:rPr>
                  <w:t>Design of timber-concrete composite structures.</w:t>
                </w:r>
                <w:r w:rsidRPr="00916225">
                  <w:rPr>
                    <w:noProof/>
                    <w:lang w:val="en-GB"/>
                    <w:rPrChange w:id="8092" w:author="Carsten Hein" w:date="2022-01-14T10:18:00Z">
                      <w:rPr>
                        <w:noProof/>
                      </w:rPr>
                    </w:rPrChange>
                  </w:rPr>
                  <w:t xml:space="preserve"> </w:t>
                </w:r>
                <w:r>
                  <w:rPr>
                    <w:noProof/>
                  </w:rPr>
                  <w:t>Shaker Verlag .</w:t>
                </w:r>
              </w:ins>
            </w:p>
            <w:p w14:paraId="5BA5AB7A" w14:textId="77777777" w:rsidR="00916225" w:rsidRDefault="00916225">
              <w:pPr>
                <w:pStyle w:val="Literaturverzeichnis"/>
                <w:ind w:left="720" w:hanging="720"/>
                <w:rPr>
                  <w:ins w:id="8093" w:author="Carsten Hein" w:date="2022-01-14T10:17:00Z"/>
                  <w:noProof/>
                </w:rPr>
              </w:pPr>
              <w:ins w:id="8094" w:author="Carsten Hein" w:date="2022-01-14T10:17:00Z">
                <w:r>
                  <w:rPr>
                    <w:noProof/>
                  </w:rPr>
                  <w:t xml:space="preserve">(2018). </w:t>
                </w:r>
                <w:r>
                  <w:rPr>
                    <w:i/>
                    <w:iCs/>
                    <w:noProof/>
                  </w:rPr>
                  <w:t>DIN 4109-01:2018-01.</w:t>
                </w:r>
                <w:r>
                  <w:rPr>
                    <w:noProof/>
                  </w:rPr>
                  <w:t xml:space="preserve"> Berlin: Beuth Verlag.</w:t>
                </w:r>
              </w:ins>
            </w:p>
            <w:p w14:paraId="7DB04BB9" w14:textId="77777777" w:rsidR="00916225" w:rsidRDefault="00916225">
              <w:pPr>
                <w:pStyle w:val="Literaturverzeichnis"/>
                <w:ind w:left="720" w:hanging="720"/>
                <w:rPr>
                  <w:ins w:id="8095" w:author="Carsten Hein" w:date="2022-01-14T10:17:00Z"/>
                  <w:noProof/>
                </w:rPr>
              </w:pPr>
              <w:ins w:id="8096" w:author="Carsten Hein" w:date="2022-01-14T10:17:00Z">
                <w:r>
                  <w:rPr>
                    <w:noProof/>
                  </w:rPr>
                  <w:t xml:space="preserve">(2016). </w:t>
                </w:r>
                <w:r>
                  <w:rPr>
                    <w:i/>
                    <w:iCs/>
                    <w:noProof/>
                  </w:rPr>
                  <w:t>DIN 4109-32:2016-07.</w:t>
                </w:r>
                <w:r>
                  <w:rPr>
                    <w:noProof/>
                  </w:rPr>
                  <w:t xml:space="preserve"> Berlin: Beuth Verlag.</w:t>
                </w:r>
              </w:ins>
            </w:p>
            <w:p w14:paraId="6F55E154" w14:textId="77777777" w:rsidR="00916225" w:rsidRDefault="00916225">
              <w:pPr>
                <w:pStyle w:val="Literaturverzeichnis"/>
                <w:ind w:left="720" w:hanging="720"/>
                <w:rPr>
                  <w:ins w:id="8097" w:author="Carsten Hein" w:date="2022-01-14T10:17:00Z"/>
                  <w:noProof/>
                </w:rPr>
              </w:pPr>
              <w:ins w:id="8098" w:author="Carsten Hein" w:date="2022-01-14T10:17:00Z">
                <w:r>
                  <w:rPr>
                    <w:noProof/>
                  </w:rPr>
                  <w:t xml:space="preserve">(2016). </w:t>
                </w:r>
                <w:r>
                  <w:rPr>
                    <w:i/>
                    <w:iCs/>
                    <w:noProof/>
                  </w:rPr>
                  <w:t>DIN 4109-34:2016-07.</w:t>
                </w:r>
                <w:r>
                  <w:rPr>
                    <w:noProof/>
                  </w:rPr>
                  <w:t xml:space="preserve"> Berlin: Beuth Verlag.</w:t>
                </w:r>
              </w:ins>
            </w:p>
            <w:p w14:paraId="4CB24DB9" w14:textId="77777777" w:rsidR="00916225" w:rsidRDefault="00916225">
              <w:pPr>
                <w:pStyle w:val="Literaturverzeichnis"/>
                <w:ind w:left="720" w:hanging="720"/>
                <w:rPr>
                  <w:ins w:id="8099" w:author="Carsten Hein" w:date="2022-01-14T10:17:00Z"/>
                  <w:noProof/>
                </w:rPr>
              </w:pPr>
              <w:ins w:id="8100" w:author="Carsten Hein" w:date="2022-01-14T10:17:00Z">
                <w:r>
                  <w:rPr>
                    <w:noProof/>
                  </w:rPr>
                  <w:t xml:space="preserve">(2003). </w:t>
                </w:r>
                <w:r>
                  <w:rPr>
                    <w:i/>
                    <w:iCs/>
                    <w:noProof/>
                  </w:rPr>
                  <w:t>DIN 68364:2003-05.</w:t>
                </w:r>
                <w:r>
                  <w:rPr>
                    <w:noProof/>
                  </w:rPr>
                  <w:t xml:space="preserve"> Berlin: Beuth Verlag.</w:t>
                </w:r>
              </w:ins>
            </w:p>
            <w:p w14:paraId="6F5C95EF" w14:textId="77777777" w:rsidR="00916225" w:rsidRDefault="00916225">
              <w:pPr>
                <w:pStyle w:val="Literaturverzeichnis"/>
                <w:ind w:left="720" w:hanging="720"/>
                <w:rPr>
                  <w:ins w:id="8101" w:author="Carsten Hein" w:date="2022-01-14T10:17:00Z"/>
                  <w:noProof/>
                </w:rPr>
              </w:pPr>
              <w:ins w:id="8102" w:author="Carsten Hein" w:date="2022-01-14T10:17:00Z">
                <w:r>
                  <w:rPr>
                    <w:noProof/>
                  </w:rPr>
                  <w:t xml:space="preserve">(2013). </w:t>
                </w:r>
                <w:r>
                  <w:rPr>
                    <w:i/>
                    <w:iCs/>
                    <w:noProof/>
                  </w:rPr>
                  <w:t>DIN EN 14080:2013-09.</w:t>
                </w:r>
                <w:r>
                  <w:rPr>
                    <w:noProof/>
                  </w:rPr>
                  <w:t xml:space="preserve"> Berlin: Betuh Verlag GmbH.</w:t>
                </w:r>
              </w:ins>
            </w:p>
            <w:p w14:paraId="4DF0E8F6" w14:textId="77777777" w:rsidR="00916225" w:rsidRDefault="00916225">
              <w:pPr>
                <w:pStyle w:val="Literaturverzeichnis"/>
                <w:ind w:left="720" w:hanging="720"/>
                <w:rPr>
                  <w:ins w:id="8103" w:author="Carsten Hein" w:date="2022-01-14T10:17:00Z"/>
                  <w:noProof/>
                </w:rPr>
              </w:pPr>
              <w:ins w:id="8104" w:author="Carsten Hein" w:date="2022-01-14T10:17:00Z">
                <w:r>
                  <w:rPr>
                    <w:noProof/>
                  </w:rPr>
                  <w:t xml:space="preserve">(2010). </w:t>
                </w:r>
                <w:r>
                  <w:rPr>
                    <w:i/>
                    <w:iCs/>
                    <w:noProof/>
                  </w:rPr>
                  <w:t>DIN EN 1990:2010-12.</w:t>
                </w:r>
                <w:r>
                  <w:rPr>
                    <w:noProof/>
                  </w:rPr>
                  <w:t xml:space="preserve"> Berlin: Beuth Verlag.</w:t>
                </w:r>
              </w:ins>
            </w:p>
            <w:p w14:paraId="2E25F804" w14:textId="77777777" w:rsidR="00916225" w:rsidRDefault="00916225">
              <w:pPr>
                <w:pStyle w:val="Literaturverzeichnis"/>
                <w:ind w:left="720" w:hanging="720"/>
                <w:rPr>
                  <w:ins w:id="8105" w:author="Carsten Hein" w:date="2022-01-14T10:17:00Z"/>
                  <w:noProof/>
                </w:rPr>
              </w:pPr>
              <w:ins w:id="8106" w:author="Carsten Hein" w:date="2022-01-14T10:17:00Z">
                <w:r>
                  <w:rPr>
                    <w:noProof/>
                  </w:rPr>
                  <w:t xml:space="preserve">(2010). </w:t>
                </w:r>
                <w:r>
                  <w:rPr>
                    <w:i/>
                    <w:iCs/>
                    <w:noProof/>
                  </w:rPr>
                  <w:t>DIN EN 1991-1-1:2010-12.</w:t>
                </w:r>
                <w:r>
                  <w:rPr>
                    <w:noProof/>
                  </w:rPr>
                  <w:t xml:space="preserve"> 2010: Beuth Verlag.</w:t>
                </w:r>
              </w:ins>
            </w:p>
            <w:p w14:paraId="01A87258" w14:textId="77777777" w:rsidR="00916225" w:rsidRDefault="00916225">
              <w:pPr>
                <w:pStyle w:val="Literaturverzeichnis"/>
                <w:ind w:left="720" w:hanging="720"/>
                <w:rPr>
                  <w:ins w:id="8107" w:author="Carsten Hein" w:date="2022-01-14T10:17:00Z"/>
                  <w:noProof/>
                </w:rPr>
              </w:pPr>
              <w:ins w:id="8108" w:author="Carsten Hein" w:date="2022-01-14T10:17:00Z">
                <w:r>
                  <w:rPr>
                    <w:noProof/>
                  </w:rPr>
                  <w:t xml:space="preserve">(2011). </w:t>
                </w:r>
                <w:r>
                  <w:rPr>
                    <w:i/>
                    <w:iCs/>
                    <w:noProof/>
                  </w:rPr>
                  <w:t>DIN EN 1992-1-1:2011-01.</w:t>
                </w:r>
                <w:r>
                  <w:rPr>
                    <w:noProof/>
                  </w:rPr>
                  <w:t xml:space="preserve"> Berlin: Beuth Verlag.</w:t>
                </w:r>
              </w:ins>
            </w:p>
            <w:p w14:paraId="363758FC" w14:textId="77777777" w:rsidR="00916225" w:rsidRDefault="00916225">
              <w:pPr>
                <w:pStyle w:val="Literaturverzeichnis"/>
                <w:ind w:left="720" w:hanging="720"/>
                <w:rPr>
                  <w:ins w:id="8109" w:author="Carsten Hein" w:date="2022-01-14T10:17:00Z"/>
                  <w:noProof/>
                </w:rPr>
              </w:pPr>
              <w:ins w:id="8110" w:author="Carsten Hein" w:date="2022-01-14T10:17:00Z">
                <w:r>
                  <w:rPr>
                    <w:noProof/>
                  </w:rPr>
                  <w:t xml:space="preserve">(2010). </w:t>
                </w:r>
                <w:r>
                  <w:rPr>
                    <w:i/>
                    <w:iCs/>
                    <w:noProof/>
                  </w:rPr>
                  <w:t>DIN EN 1992-1-2:2010-12.</w:t>
                </w:r>
                <w:r>
                  <w:rPr>
                    <w:noProof/>
                  </w:rPr>
                  <w:t xml:space="preserve"> Berlin: Beuth Verlag.</w:t>
                </w:r>
              </w:ins>
            </w:p>
            <w:p w14:paraId="045D8C2D" w14:textId="77777777" w:rsidR="00916225" w:rsidRDefault="00916225">
              <w:pPr>
                <w:pStyle w:val="Literaturverzeichnis"/>
                <w:ind w:left="720" w:hanging="720"/>
                <w:rPr>
                  <w:ins w:id="8111" w:author="Carsten Hein" w:date="2022-01-14T10:17:00Z"/>
                  <w:noProof/>
                </w:rPr>
              </w:pPr>
              <w:ins w:id="8112" w:author="Carsten Hein" w:date="2022-01-14T10:17:00Z">
                <w:r>
                  <w:rPr>
                    <w:noProof/>
                  </w:rPr>
                  <w:t xml:space="preserve">(2010). </w:t>
                </w:r>
                <w:r>
                  <w:rPr>
                    <w:i/>
                    <w:iCs/>
                    <w:noProof/>
                  </w:rPr>
                  <w:t>DIN EN 1995-1-1:2010-12.</w:t>
                </w:r>
                <w:r>
                  <w:rPr>
                    <w:noProof/>
                  </w:rPr>
                  <w:t xml:space="preserve"> Berlin: Beuth Verlag.</w:t>
                </w:r>
              </w:ins>
            </w:p>
            <w:p w14:paraId="13D74403" w14:textId="77777777" w:rsidR="00916225" w:rsidRDefault="00916225">
              <w:pPr>
                <w:pStyle w:val="Literaturverzeichnis"/>
                <w:ind w:left="720" w:hanging="720"/>
                <w:rPr>
                  <w:ins w:id="8113" w:author="Carsten Hein" w:date="2022-01-14T10:17:00Z"/>
                  <w:noProof/>
                </w:rPr>
              </w:pPr>
              <w:ins w:id="8114" w:author="Carsten Hein" w:date="2022-01-14T10:17:00Z">
                <w:r>
                  <w:rPr>
                    <w:noProof/>
                  </w:rPr>
                  <w:t xml:space="preserve">(2010). </w:t>
                </w:r>
                <w:r>
                  <w:rPr>
                    <w:i/>
                    <w:iCs/>
                    <w:noProof/>
                  </w:rPr>
                  <w:t>DIN EN 1995-1-2:2010-12.</w:t>
                </w:r>
                <w:r>
                  <w:rPr>
                    <w:noProof/>
                  </w:rPr>
                  <w:t xml:space="preserve"> 2010: Beuth Verlag.</w:t>
                </w:r>
              </w:ins>
            </w:p>
            <w:p w14:paraId="4458DA44" w14:textId="77777777" w:rsidR="00916225" w:rsidRDefault="00916225">
              <w:pPr>
                <w:pStyle w:val="Literaturverzeichnis"/>
                <w:ind w:left="720" w:hanging="720"/>
                <w:rPr>
                  <w:ins w:id="8115" w:author="Carsten Hein" w:date="2022-01-14T10:17:00Z"/>
                  <w:noProof/>
                </w:rPr>
              </w:pPr>
              <w:ins w:id="8116" w:author="Carsten Hein" w:date="2022-01-14T10:17:00Z">
                <w:r>
                  <w:rPr>
                    <w:noProof/>
                  </w:rPr>
                  <w:t xml:space="preserve">(2010). </w:t>
                </w:r>
                <w:r>
                  <w:rPr>
                    <w:i/>
                    <w:iCs/>
                    <w:noProof/>
                  </w:rPr>
                  <w:t>DIN EN 1995-1-2:2010-12.</w:t>
                </w:r>
                <w:r>
                  <w:rPr>
                    <w:noProof/>
                  </w:rPr>
                  <w:t xml:space="preserve"> Berlin: Beuth Verlag.</w:t>
                </w:r>
              </w:ins>
            </w:p>
            <w:p w14:paraId="1FBA3EDE" w14:textId="77777777" w:rsidR="00916225" w:rsidRDefault="00916225">
              <w:pPr>
                <w:pStyle w:val="Literaturverzeichnis"/>
                <w:ind w:left="720" w:hanging="720"/>
                <w:rPr>
                  <w:ins w:id="8117" w:author="Carsten Hein" w:date="2022-01-14T10:17:00Z"/>
                  <w:noProof/>
                </w:rPr>
              </w:pPr>
              <w:ins w:id="8118" w:author="Carsten Hein" w:date="2022-01-14T10:17:00Z">
                <w:r>
                  <w:rPr>
                    <w:noProof/>
                  </w:rPr>
                  <w:t xml:space="preserve">(1991). </w:t>
                </w:r>
                <w:r>
                  <w:rPr>
                    <w:i/>
                    <w:iCs/>
                    <w:noProof/>
                  </w:rPr>
                  <w:t>DIN EN 26891:1991.</w:t>
                </w:r>
                <w:r>
                  <w:rPr>
                    <w:noProof/>
                  </w:rPr>
                  <w:t xml:space="preserve"> Berlin: Beuth Verlag.</w:t>
                </w:r>
              </w:ins>
            </w:p>
            <w:p w14:paraId="470A8E29" w14:textId="77777777" w:rsidR="00916225" w:rsidRDefault="00916225">
              <w:pPr>
                <w:pStyle w:val="Literaturverzeichnis"/>
                <w:ind w:left="720" w:hanging="720"/>
                <w:rPr>
                  <w:ins w:id="8119" w:author="Carsten Hein" w:date="2022-01-14T10:17:00Z"/>
                  <w:noProof/>
                </w:rPr>
              </w:pPr>
              <w:ins w:id="8120" w:author="Carsten Hein" w:date="2022-01-14T10:17:00Z">
                <w:r>
                  <w:rPr>
                    <w:noProof/>
                  </w:rPr>
                  <w:t xml:space="preserve">(2010). </w:t>
                </w:r>
                <w:r>
                  <w:rPr>
                    <w:i/>
                    <w:iCs/>
                    <w:noProof/>
                  </w:rPr>
                  <w:t>DIN EN 408:2012-10.</w:t>
                </w:r>
                <w:r>
                  <w:rPr>
                    <w:noProof/>
                  </w:rPr>
                  <w:t xml:space="preserve"> Berlin: Beuth Verlag.</w:t>
                </w:r>
              </w:ins>
            </w:p>
            <w:p w14:paraId="7AFC879E" w14:textId="77777777" w:rsidR="00916225" w:rsidRDefault="00916225">
              <w:pPr>
                <w:pStyle w:val="Literaturverzeichnis"/>
                <w:ind w:left="720" w:hanging="720"/>
                <w:rPr>
                  <w:ins w:id="8121" w:author="Carsten Hein" w:date="2022-01-14T10:17:00Z"/>
                  <w:noProof/>
                </w:rPr>
              </w:pPr>
              <w:ins w:id="8122" w:author="Carsten Hein" w:date="2022-01-14T10:17: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44EBB89A" w14:textId="77777777" w:rsidR="00916225" w:rsidRDefault="00916225">
              <w:pPr>
                <w:pStyle w:val="Literaturverzeichnis"/>
                <w:ind w:left="720" w:hanging="720"/>
                <w:rPr>
                  <w:ins w:id="8123" w:author="Carsten Hein" w:date="2022-01-14T10:17:00Z"/>
                  <w:noProof/>
                </w:rPr>
              </w:pPr>
              <w:ins w:id="8124" w:author="Carsten Hein" w:date="2022-01-14T10:17:00Z">
                <w:r>
                  <w:rPr>
                    <w:noProof/>
                  </w:rPr>
                  <w:t xml:space="preserve">Eisenhut, L. (11 2016). Langzeitverhalten geklebter Bauteile aus Holz und hochfestem Beton bei natürlichem Klima. (E. &amp;. Verlag, Hrsg.) </w:t>
                </w:r>
                <w:r>
                  <w:rPr>
                    <w:i/>
                    <w:iCs/>
                    <w:noProof/>
                  </w:rPr>
                  <w:t>Bautechnik 93</w:t>
                </w:r>
                <w:r>
                  <w:rPr>
                    <w:noProof/>
                  </w:rPr>
                  <w:t>.</w:t>
                </w:r>
              </w:ins>
            </w:p>
            <w:p w14:paraId="2215BDB2" w14:textId="77777777" w:rsidR="00916225" w:rsidRDefault="00916225">
              <w:pPr>
                <w:pStyle w:val="Literaturverzeichnis"/>
                <w:ind w:left="720" w:hanging="720"/>
                <w:rPr>
                  <w:ins w:id="8125" w:author="Carsten Hein" w:date="2022-01-14T10:17:00Z"/>
                  <w:noProof/>
                </w:rPr>
              </w:pPr>
              <w:ins w:id="8126" w:author="Carsten Hein" w:date="2022-01-14T10:17:00Z">
                <w:r>
                  <w:rPr>
                    <w:noProof/>
                  </w:rPr>
                  <w:lastRenderedPageBreak/>
                  <w:t xml:space="preserve">(1995). </w:t>
                </w:r>
                <w:r>
                  <w:rPr>
                    <w:i/>
                    <w:iCs/>
                    <w:noProof/>
                  </w:rPr>
                  <w:t>EN ISO 10365:1995.</w:t>
                </w:r>
                <w:r>
                  <w:rPr>
                    <w:noProof/>
                  </w:rPr>
                  <w:t xml:space="preserve"> Berlin: Beuth Verlag.</w:t>
                </w:r>
              </w:ins>
            </w:p>
            <w:p w14:paraId="371B0FA9" w14:textId="77777777" w:rsidR="00916225" w:rsidRDefault="00916225">
              <w:pPr>
                <w:pStyle w:val="Literaturverzeichnis"/>
                <w:ind w:left="720" w:hanging="720"/>
                <w:rPr>
                  <w:ins w:id="8127" w:author="Carsten Hein" w:date="2022-01-14T10:17:00Z"/>
                  <w:noProof/>
                </w:rPr>
              </w:pPr>
              <w:ins w:id="8128" w:author="Carsten Hein" w:date="2022-01-14T10:17:00Z">
                <w:r>
                  <w:rPr>
                    <w:noProof/>
                  </w:rPr>
                  <w:t xml:space="preserve">(2017). </w:t>
                </w:r>
                <w:r>
                  <w:rPr>
                    <w:i/>
                    <w:iCs/>
                    <w:noProof/>
                  </w:rPr>
                  <w:t>Europäische Technische Bewertung ETA-13/0029 vom 11/07/2017.</w:t>
                </w:r>
                <w:r>
                  <w:rPr>
                    <w:noProof/>
                  </w:rPr>
                  <w:t xml:space="preserve"> </w:t>
                </w:r>
              </w:ins>
            </w:p>
            <w:p w14:paraId="24349080" w14:textId="77777777" w:rsidR="00916225" w:rsidRDefault="00916225">
              <w:pPr>
                <w:pStyle w:val="Literaturverzeichnis"/>
                <w:ind w:left="720" w:hanging="720"/>
                <w:rPr>
                  <w:ins w:id="8129" w:author="Carsten Hein" w:date="2022-01-14T10:17:00Z"/>
                  <w:noProof/>
                </w:rPr>
              </w:pPr>
              <w:ins w:id="8130" w:author="Carsten Hein" w:date="2022-01-14T10:17:00Z">
                <w:r w:rsidRPr="00916225">
                  <w:rPr>
                    <w:noProof/>
                    <w:lang w:val="en-GB"/>
                    <w:rPrChange w:id="8131" w:author="Carsten Hein" w:date="2022-01-14T10:18: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0F984AA1" w14:textId="77777777" w:rsidR="00916225" w:rsidRDefault="00916225">
              <w:pPr>
                <w:pStyle w:val="Literaturverzeichnis"/>
                <w:ind w:left="720" w:hanging="720"/>
                <w:rPr>
                  <w:ins w:id="8132" w:author="Carsten Hein" w:date="2022-01-14T10:17:00Z"/>
                  <w:noProof/>
                </w:rPr>
              </w:pPr>
              <w:ins w:id="8133" w:author="Carsten Hein" w:date="2022-01-14T10:17: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6073CAF1" w14:textId="77777777" w:rsidR="00916225" w:rsidRDefault="00916225">
              <w:pPr>
                <w:pStyle w:val="Literaturverzeichnis"/>
                <w:ind w:left="720" w:hanging="720"/>
                <w:rPr>
                  <w:ins w:id="8134" w:author="Carsten Hein" w:date="2022-01-14T10:17:00Z"/>
                  <w:noProof/>
                </w:rPr>
              </w:pPr>
              <w:ins w:id="8135" w:author="Carsten Hein" w:date="2022-01-14T10:17: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53D7231" w14:textId="77777777" w:rsidR="00916225" w:rsidRDefault="00916225">
              <w:pPr>
                <w:pStyle w:val="Literaturverzeichnis"/>
                <w:ind w:left="720" w:hanging="720"/>
                <w:rPr>
                  <w:ins w:id="8136" w:author="Carsten Hein" w:date="2022-01-14T10:17:00Z"/>
                  <w:noProof/>
                </w:rPr>
              </w:pPr>
              <w:ins w:id="8137" w:author="Carsten Hein" w:date="2022-01-14T10:17:00Z">
                <w:r>
                  <w:rPr>
                    <w:noProof/>
                  </w:rPr>
                  <w:t xml:space="preserve">Ginz, A., &amp; Seim, W. (August 2018). </w:t>
                </w:r>
                <w:r w:rsidRPr="00916225">
                  <w:rPr>
                    <w:noProof/>
                    <w:lang w:val="en-GB"/>
                    <w:rPrChange w:id="8138" w:author="Carsten Hein" w:date="2022-01-14T10:18:00Z">
                      <w:rPr>
                        <w:noProof/>
                      </w:rPr>
                    </w:rPrChange>
                  </w:rPr>
                  <w:t xml:space="preserve">Moisture-induced internal stress within adhesive-bonded timber-concrete composites. </w:t>
                </w:r>
                <w:r>
                  <w:rPr>
                    <w:i/>
                    <w:iCs/>
                    <w:noProof/>
                  </w:rPr>
                  <w:t>WCTE 2018</w:t>
                </w:r>
                <w:r>
                  <w:rPr>
                    <w:noProof/>
                  </w:rPr>
                  <w:t>.</w:t>
                </w:r>
              </w:ins>
            </w:p>
            <w:p w14:paraId="31529832" w14:textId="77777777" w:rsidR="00916225" w:rsidRDefault="00916225">
              <w:pPr>
                <w:pStyle w:val="Literaturverzeichnis"/>
                <w:ind w:left="720" w:hanging="720"/>
                <w:rPr>
                  <w:ins w:id="8139" w:author="Carsten Hein" w:date="2022-01-14T10:17:00Z"/>
                  <w:noProof/>
                </w:rPr>
              </w:pPr>
              <w:ins w:id="8140" w:author="Carsten Hein" w:date="2022-01-14T10:17: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48A57A33" w14:textId="77777777" w:rsidR="00916225" w:rsidRDefault="00916225">
              <w:pPr>
                <w:pStyle w:val="Literaturverzeichnis"/>
                <w:ind w:left="720" w:hanging="720"/>
                <w:rPr>
                  <w:ins w:id="8141" w:author="Carsten Hein" w:date="2022-01-14T10:17:00Z"/>
                  <w:noProof/>
                </w:rPr>
              </w:pPr>
              <w:ins w:id="8142" w:author="Carsten Hein" w:date="2022-01-14T10:17: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0F4DCDAC" w14:textId="77777777" w:rsidR="00916225" w:rsidRDefault="00916225">
              <w:pPr>
                <w:pStyle w:val="Literaturverzeichnis"/>
                <w:ind w:left="720" w:hanging="720"/>
                <w:rPr>
                  <w:ins w:id="8143" w:author="Carsten Hein" w:date="2022-01-14T10:17:00Z"/>
                  <w:noProof/>
                </w:rPr>
              </w:pPr>
              <w:ins w:id="8144" w:author="Carsten Hein" w:date="2022-01-14T10:17:00Z">
                <w:r>
                  <w:rPr>
                    <w:noProof/>
                  </w:rPr>
                  <w:t xml:space="preserve">Habenicht, G. (2009). </w:t>
                </w:r>
                <w:r>
                  <w:rPr>
                    <w:i/>
                    <w:iCs/>
                    <w:noProof/>
                  </w:rPr>
                  <w:t>Kleben Grundlagen, Technologien, Anwendungen 6. Auflage.</w:t>
                </w:r>
                <w:r>
                  <w:rPr>
                    <w:noProof/>
                  </w:rPr>
                  <w:t xml:space="preserve"> Springer-Verlag Berlin Heidelberg.</w:t>
                </w:r>
              </w:ins>
            </w:p>
            <w:p w14:paraId="36D7FC7A" w14:textId="77777777" w:rsidR="00916225" w:rsidRDefault="00916225">
              <w:pPr>
                <w:pStyle w:val="Literaturverzeichnis"/>
                <w:ind w:left="720" w:hanging="720"/>
                <w:rPr>
                  <w:ins w:id="8145" w:author="Carsten Hein" w:date="2022-01-14T10:17:00Z"/>
                  <w:noProof/>
                </w:rPr>
              </w:pPr>
              <w:ins w:id="8146" w:author="Carsten Hein" w:date="2022-01-14T10:17:00Z">
                <w:r>
                  <w:rPr>
                    <w:noProof/>
                  </w:rPr>
                  <w:t xml:space="preserve">Hackspiel, C. (16. August 2019). Neue Wege im Holz-Beton-Verbund aufgezeigt. </w:t>
                </w:r>
                <w:r>
                  <w:rPr>
                    <w:i/>
                    <w:iCs/>
                    <w:noProof/>
                  </w:rPr>
                  <w:t>Holz-Zentralblatt</w:t>
                </w:r>
                <w:r>
                  <w:rPr>
                    <w:noProof/>
                  </w:rPr>
                  <w:t>, S. 715.</w:t>
                </w:r>
              </w:ins>
            </w:p>
            <w:p w14:paraId="16FDA89E" w14:textId="77777777" w:rsidR="00916225" w:rsidRDefault="00916225">
              <w:pPr>
                <w:pStyle w:val="Literaturverzeichnis"/>
                <w:ind w:left="720" w:hanging="720"/>
                <w:rPr>
                  <w:ins w:id="8147" w:author="Carsten Hein" w:date="2022-01-14T10:17:00Z"/>
                  <w:noProof/>
                </w:rPr>
              </w:pPr>
              <w:ins w:id="8148" w:author="Carsten Hein" w:date="2022-01-14T10:17:00Z">
                <w:r>
                  <w:rPr>
                    <w:noProof/>
                  </w:rPr>
                  <w:t xml:space="preserve">Hackspiel, C. (März 2020). Verklebung als Verbund für Holz-Beton-Deckensysteme. </w:t>
                </w:r>
                <w:r>
                  <w:rPr>
                    <w:i/>
                    <w:iCs/>
                    <w:noProof/>
                  </w:rPr>
                  <w:t>1. Holzbau Kongress DHK Berlin 2020</w:t>
                </w:r>
                <w:r>
                  <w:rPr>
                    <w:noProof/>
                  </w:rPr>
                  <w:t>.</w:t>
                </w:r>
              </w:ins>
            </w:p>
            <w:p w14:paraId="1C3A7624" w14:textId="77777777" w:rsidR="00916225" w:rsidRDefault="00916225">
              <w:pPr>
                <w:pStyle w:val="Literaturverzeichnis"/>
                <w:ind w:left="720" w:hanging="720"/>
                <w:rPr>
                  <w:ins w:id="8149" w:author="Carsten Hein" w:date="2022-01-14T10:17:00Z"/>
                  <w:noProof/>
                </w:rPr>
              </w:pPr>
              <w:ins w:id="8150" w:author="Carsten Hein" w:date="2022-01-14T10:17:00Z">
                <w:r>
                  <w:rPr>
                    <w:noProof/>
                  </w:rPr>
                  <w:t xml:space="preserve">Hamm, P. (2012). Schwingungen bei Holzdecken - Konstruktionsregeln für die Praxis. </w:t>
                </w:r>
                <w:r>
                  <w:rPr>
                    <w:i/>
                    <w:iCs/>
                    <w:noProof/>
                  </w:rPr>
                  <w:t>Internationales Holzbauforum Beaune 2012</w:t>
                </w:r>
                <w:r>
                  <w:rPr>
                    <w:noProof/>
                  </w:rPr>
                  <w:t>.</w:t>
                </w:r>
              </w:ins>
            </w:p>
            <w:p w14:paraId="09D2F429" w14:textId="77777777" w:rsidR="00916225" w:rsidRDefault="00916225">
              <w:pPr>
                <w:pStyle w:val="Literaturverzeichnis"/>
                <w:ind w:left="720" w:hanging="720"/>
                <w:rPr>
                  <w:ins w:id="8151" w:author="Carsten Hein" w:date="2022-01-14T10:17:00Z"/>
                  <w:noProof/>
                </w:rPr>
              </w:pPr>
              <w:ins w:id="8152" w:author="Carsten Hein" w:date="2022-01-14T10:17:00Z">
                <w:r>
                  <w:rPr>
                    <w:noProof/>
                  </w:rPr>
                  <w:t xml:space="preserve">Hamm, P. (2018). Schwingungen im Holzbau. (H. Austria, Hrsg.) </w:t>
                </w:r>
                <w:r>
                  <w:rPr>
                    <w:i/>
                    <w:iCs/>
                    <w:noProof/>
                  </w:rPr>
                  <w:t>Holzbau Aktuell 2018</w:t>
                </w:r>
                <w:r>
                  <w:rPr>
                    <w:noProof/>
                  </w:rPr>
                  <w:t>.</w:t>
                </w:r>
              </w:ins>
            </w:p>
            <w:p w14:paraId="7CED7B65" w14:textId="77777777" w:rsidR="00916225" w:rsidRDefault="00916225">
              <w:pPr>
                <w:pStyle w:val="Literaturverzeichnis"/>
                <w:ind w:left="720" w:hanging="720"/>
                <w:rPr>
                  <w:ins w:id="8153" w:author="Carsten Hein" w:date="2022-01-14T10:17:00Z"/>
                  <w:noProof/>
                </w:rPr>
              </w:pPr>
              <w:ins w:id="8154" w:author="Carsten Hein" w:date="2022-01-14T10:17:00Z">
                <w:r>
                  <w:rPr>
                    <w:noProof/>
                  </w:rPr>
                  <w:t xml:space="preserve">Hamm, P. (2018). Schwingungen im Holzbau – Personeninduzierte Schwingungen bei Holz-Beton-Verbundkonstruktionen. </w:t>
                </w:r>
                <w:r>
                  <w:rPr>
                    <w:i/>
                    <w:iCs/>
                    <w:noProof/>
                  </w:rPr>
                  <w:t>HOLZBAU AKTUELL</w:t>
                </w:r>
                <w:r>
                  <w:rPr>
                    <w:noProof/>
                  </w:rPr>
                  <w:t>.</w:t>
                </w:r>
              </w:ins>
            </w:p>
            <w:p w14:paraId="3DA3BBDE" w14:textId="77777777" w:rsidR="00916225" w:rsidRDefault="00916225">
              <w:pPr>
                <w:pStyle w:val="Literaturverzeichnis"/>
                <w:ind w:left="720" w:hanging="720"/>
                <w:rPr>
                  <w:ins w:id="8155" w:author="Carsten Hein" w:date="2022-01-14T10:17:00Z"/>
                  <w:noProof/>
                </w:rPr>
              </w:pPr>
              <w:ins w:id="8156" w:author="Carsten Hein" w:date="2022-01-14T10:17:00Z">
                <w:r>
                  <w:rPr>
                    <w:noProof/>
                  </w:rPr>
                  <w:t xml:space="preserve">Klingen, J. (2019). </w:t>
                </w:r>
                <w:r>
                  <w:rPr>
                    <w:i/>
                    <w:iCs/>
                    <w:noProof/>
                  </w:rPr>
                  <w:t>Fügetechnologie Kleben.</w:t>
                </w:r>
                <w:r>
                  <w:rPr>
                    <w:noProof/>
                  </w:rPr>
                  <w:t xml:space="preserve"> Weinheim: Wiley-VCH Verlag GmbH &amp; Co. KGaA.</w:t>
                </w:r>
              </w:ins>
            </w:p>
            <w:p w14:paraId="4D6AF5F6" w14:textId="77777777" w:rsidR="00916225" w:rsidRPr="00916225" w:rsidRDefault="00916225">
              <w:pPr>
                <w:pStyle w:val="Literaturverzeichnis"/>
                <w:ind w:left="720" w:hanging="720"/>
                <w:rPr>
                  <w:ins w:id="8157" w:author="Carsten Hein" w:date="2022-01-14T10:17:00Z"/>
                  <w:noProof/>
                  <w:lang w:val="en-GB"/>
                  <w:rPrChange w:id="8158" w:author="Carsten Hein" w:date="2022-01-14T10:18:00Z">
                    <w:rPr>
                      <w:ins w:id="8159" w:author="Carsten Hein" w:date="2022-01-14T10:17:00Z"/>
                      <w:noProof/>
                    </w:rPr>
                  </w:rPrChange>
                </w:rPr>
              </w:pPr>
              <w:ins w:id="8160" w:author="Carsten Hein" w:date="2022-01-14T10:17:00Z">
                <w:r>
                  <w:rPr>
                    <w:noProof/>
                  </w:rPr>
                  <w:t xml:space="preserve">Kudla, K. (2017). </w:t>
                </w:r>
                <w:r>
                  <w:rPr>
                    <w:i/>
                    <w:iCs/>
                    <w:noProof/>
                  </w:rPr>
                  <w:t>Kerven als Verbindungsmittel für Holz-Beton-Verbundstraßenbrücken.</w:t>
                </w:r>
                <w:r>
                  <w:rPr>
                    <w:noProof/>
                  </w:rPr>
                  <w:t xml:space="preserve"> </w:t>
                </w:r>
                <w:r w:rsidRPr="00916225">
                  <w:rPr>
                    <w:noProof/>
                    <w:lang w:val="en-GB"/>
                    <w:rPrChange w:id="8161" w:author="Carsten Hein" w:date="2022-01-14T10:18:00Z">
                      <w:rPr>
                        <w:noProof/>
                      </w:rPr>
                    </w:rPrChange>
                  </w:rPr>
                  <w:t>Stuttgart.</w:t>
                </w:r>
              </w:ins>
            </w:p>
            <w:p w14:paraId="1B6AAEB1" w14:textId="77777777" w:rsidR="00916225" w:rsidRPr="00916225" w:rsidRDefault="00916225">
              <w:pPr>
                <w:pStyle w:val="Literaturverzeichnis"/>
                <w:ind w:left="720" w:hanging="720"/>
                <w:rPr>
                  <w:ins w:id="8162" w:author="Carsten Hein" w:date="2022-01-14T10:17:00Z"/>
                  <w:noProof/>
                  <w:lang w:val="en-GB"/>
                  <w:rPrChange w:id="8163" w:author="Carsten Hein" w:date="2022-01-14T10:18:00Z">
                    <w:rPr>
                      <w:ins w:id="8164" w:author="Carsten Hein" w:date="2022-01-14T10:17:00Z"/>
                      <w:noProof/>
                    </w:rPr>
                  </w:rPrChange>
                </w:rPr>
              </w:pPr>
              <w:ins w:id="8165" w:author="Carsten Hein" w:date="2022-01-14T10:17:00Z">
                <w:r w:rsidRPr="00916225">
                  <w:rPr>
                    <w:noProof/>
                    <w:lang w:val="en-GB"/>
                    <w:rPrChange w:id="8166" w:author="Carsten Hein" w:date="2022-01-14T10:18:00Z">
                      <w:rPr>
                        <w:noProof/>
                      </w:rPr>
                    </w:rPrChange>
                  </w:rPr>
                  <w:t xml:space="preserve">Long-term performance of adhesively bonded timber-concrete composites. (2017). </w:t>
                </w:r>
                <w:r w:rsidRPr="00916225">
                  <w:rPr>
                    <w:i/>
                    <w:iCs/>
                    <w:noProof/>
                    <w:lang w:val="en-GB"/>
                    <w:rPrChange w:id="8167" w:author="Carsten Hein" w:date="2022-01-14T10:18:00Z">
                      <w:rPr>
                        <w:i/>
                        <w:iCs/>
                        <w:noProof/>
                      </w:rPr>
                    </w:rPrChange>
                  </w:rPr>
                  <w:t>International Journal of Adhesion and Adhesives 72</w:t>
                </w:r>
                <w:r w:rsidRPr="00916225">
                  <w:rPr>
                    <w:noProof/>
                    <w:lang w:val="en-GB"/>
                    <w:rPrChange w:id="8168" w:author="Carsten Hein" w:date="2022-01-14T10:18:00Z">
                      <w:rPr>
                        <w:noProof/>
                      </w:rPr>
                    </w:rPrChange>
                  </w:rPr>
                  <w:t>, S. 51-61.</w:t>
                </w:r>
              </w:ins>
            </w:p>
            <w:p w14:paraId="66BC8B59" w14:textId="77777777" w:rsidR="00916225" w:rsidRDefault="00916225">
              <w:pPr>
                <w:pStyle w:val="Literaturverzeichnis"/>
                <w:ind w:left="720" w:hanging="720"/>
                <w:rPr>
                  <w:ins w:id="8169" w:author="Carsten Hein" w:date="2022-01-14T10:17:00Z"/>
                  <w:noProof/>
                </w:rPr>
              </w:pPr>
              <w:ins w:id="8170" w:author="Carsten Hein" w:date="2022-01-14T10:17:00Z">
                <w:r w:rsidRPr="00916225">
                  <w:rPr>
                    <w:noProof/>
                    <w:lang w:val="en-GB"/>
                    <w:rPrChange w:id="8171" w:author="Carsten Hein" w:date="2022-01-14T10:18: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6A3AC75F" w14:textId="77777777" w:rsidR="00916225" w:rsidRDefault="00916225">
              <w:pPr>
                <w:pStyle w:val="Literaturverzeichnis"/>
                <w:ind w:left="720" w:hanging="720"/>
                <w:rPr>
                  <w:ins w:id="8172" w:author="Carsten Hein" w:date="2022-01-14T10:17:00Z"/>
                  <w:noProof/>
                </w:rPr>
              </w:pPr>
              <w:ins w:id="8173" w:author="Carsten Hein" w:date="2022-01-14T10:17: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6BFF72E2" w14:textId="77777777" w:rsidR="00916225" w:rsidRDefault="00916225">
              <w:pPr>
                <w:pStyle w:val="Literaturverzeichnis"/>
                <w:ind w:left="720" w:hanging="720"/>
                <w:rPr>
                  <w:ins w:id="8174" w:author="Carsten Hein" w:date="2022-01-14T10:17:00Z"/>
                  <w:noProof/>
                </w:rPr>
              </w:pPr>
              <w:ins w:id="8175" w:author="Carsten Hein" w:date="2022-01-14T10:17: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41E72D1B" w14:textId="77777777" w:rsidR="00916225" w:rsidRDefault="00916225">
              <w:pPr>
                <w:pStyle w:val="Literaturverzeichnis"/>
                <w:ind w:left="720" w:hanging="720"/>
                <w:rPr>
                  <w:ins w:id="8176" w:author="Carsten Hein" w:date="2022-01-14T10:17:00Z"/>
                  <w:noProof/>
                </w:rPr>
              </w:pPr>
              <w:ins w:id="8177" w:author="Carsten Hein" w:date="2022-01-14T10:17:00Z">
                <w:r>
                  <w:rPr>
                    <w:noProof/>
                  </w:rPr>
                  <w:t xml:space="preserve">Niemz, P., &amp; Sonderegger, W. (2017). </w:t>
                </w:r>
                <w:r>
                  <w:rPr>
                    <w:i/>
                    <w:iCs/>
                    <w:noProof/>
                  </w:rPr>
                  <w:t>Holzphysik Physik des Holzes und der Holzwerkstoffe.</w:t>
                </w:r>
                <w:r>
                  <w:rPr>
                    <w:noProof/>
                  </w:rPr>
                  <w:t xml:space="preserve"> Carl Hanser Verlag München.</w:t>
                </w:r>
              </w:ins>
            </w:p>
            <w:p w14:paraId="5CBA38F4" w14:textId="77777777" w:rsidR="00916225" w:rsidRDefault="00916225">
              <w:pPr>
                <w:pStyle w:val="Literaturverzeichnis"/>
                <w:ind w:left="720" w:hanging="720"/>
                <w:rPr>
                  <w:ins w:id="8178" w:author="Carsten Hein" w:date="2022-01-14T10:17:00Z"/>
                  <w:noProof/>
                </w:rPr>
              </w:pPr>
              <w:ins w:id="8179" w:author="Carsten Hein" w:date="2022-01-14T10:17:00Z">
                <w:r>
                  <w:rPr>
                    <w:noProof/>
                  </w:rPr>
                  <w:t xml:space="preserve">Rehm, G., &amp; Franke, L. (1982). </w:t>
                </w:r>
                <w:r>
                  <w:rPr>
                    <w:i/>
                    <w:iCs/>
                    <w:noProof/>
                  </w:rPr>
                  <w:t xml:space="preserve">Kleben im konstruktiven Betonbau </w:t>
                </w:r>
                <w:r>
                  <w:rPr>
                    <w:noProof/>
                  </w:rPr>
                  <w:t>(Bd. 331). (D. A. (DAfStb), Hrsg.) Berlin: Verlag von Wilhelm Ernst &amp; Sohn.</w:t>
                </w:r>
              </w:ins>
            </w:p>
            <w:p w14:paraId="6F27C1CE" w14:textId="77777777" w:rsidR="00916225" w:rsidRDefault="00916225">
              <w:pPr>
                <w:pStyle w:val="Literaturverzeichnis"/>
                <w:ind w:left="720" w:hanging="720"/>
                <w:rPr>
                  <w:ins w:id="8180" w:author="Carsten Hein" w:date="2022-01-14T10:17:00Z"/>
                  <w:noProof/>
                </w:rPr>
              </w:pPr>
              <w:ins w:id="8181" w:author="Carsten Hein" w:date="2022-01-14T10:17: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6342DB84" w14:textId="77777777" w:rsidR="00916225" w:rsidRDefault="00916225">
              <w:pPr>
                <w:pStyle w:val="Literaturverzeichnis"/>
                <w:ind w:left="720" w:hanging="720"/>
                <w:rPr>
                  <w:ins w:id="8182" w:author="Carsten Hein" w:date="2022-01-14T10:17:00Z"/>
                  <w:noProof/>
                </w:rPr>
              </w:pPr>
              <w:ins w:id="8183" w:author="Carsten Hein" w:date="2022-01-14T10:17:00Z">
                <w:r>
                  <w:rPr>
                    <w:noProof/>
                  </w:rPr>
                  <w:lastRenderedPageBreak/>
                  <w:t xml:space="preserve">Schäfers, M., &amp; Seim, W. (3 2011). Geklebte Verbundbauteile aus Holz und hoch- bzw. ultrahochfesten Betonen. </w:t>
                </w:r>
                <w:r>
                  <w:rPr>
                    <w:i/>
                    <w:iCs/>
                    <w:noProof/>
                  </w:rPr>
                  <w:t>Bautechnik 88</w:t>
                </w:r>
                <w:r>
                  <w:rPr>
                    <w:noProof/>
                  </w:rPr>
                  <w:t>.</w:t>
                </w:r>
              </w:ins>
            </w:p>
            <w:p w14:paraId="16EC5583" w14:textId="77777777" w:rsidR="00916225" w:rsidRDefault="00916225">
              <w:pPr>
                <w:pStyle w:val="Literaturverzeichnis"/>
                <w:ind w:left="720" w:hanging="720"/>
                <w:rPr>
                  <w:ins w:id="8184" w:author="Carsten Hein" w:date="2022-01-14T10:17:00Z"/>
                  <w:noProof/>
                </w:rPr>
              </w:pPr>
              <w:ins w:id="8185" w:author="Carsten Hein" w:date="2022-01-14T10:17: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03992E0D" w14:textId="77777777" w:rsidR="00916225" w:rsidRPr="00916225" w:rsidRDefault="00916225">
              <w:pPr>
                <w:pStyle w:val="Literaturverzeichnis"/>
                <w:ind w:left="720" w:hanging="720"/>
                <w:rPr>
                  <w:ins w:id="8186" w:author="Carsten Hein" w:date="2022-01-14T10:17:00Z"/>
                  <w:noProof/>
                  <w:lang w:val="en-GB"/>
                  <w:rPrChange w:id="8187" w:author="Carsten Hein" w:date="2022-01-14T10:18:00Z">
                    <w:rPr>
                      <w:ins w:id="8188" w:author="Carsten Hein" w:date="2022-01-14T10:17:00Z"/>
                      <w:noProof/>
                    </w:rPr>
                  </w:rPrChange>
                </w:rPr>
              </w:pPr>
              <w:ins w:id="8189" w:author="Carsten Hein" w:date="2022-01-14T10:17:00Z">
                <w:r>
                  <w:rPr>
                    <w:noProof/>
                  </w:rPr>
                  <w:t xml:space="preserve">Tannert, T., Bita, H. M., Shahnewaz, M., Ebadi, M. M., &amp; Gerber, A. (August 2018). </w:t>
                </w:r>
                <w:r w:rsidRPr="00916225">
                  <w:rPr>
                    <w:noProof/>
                    <w:lang w:val="en-GB"/>
                    <w:rPrChange w:id="8190" w:author="Carsten Hein" w:date="2022-01-14T10:18:00Z">
                      <w:rPr>
                        <w:noProof/>
                      </w:rPr>
                    </w:rPrChange>
                  </w:rPr>
                  <w:t xml:space="preserve">Long-term performance of timber concrete composite floors. </w:t>
                </w:r>
                <w:r w:rsidRPr="00916225">
                  <w:rPr>
                    <w:i/>
                    <w:iCs/>
                    <w:noProof/>
                    <w:lang w:val="en-GB"/>
                    <w:rPrChange w:id="8191" w:author="Carsten Hein" w:date="2022-01-14T10:18:00Z">
                      <w:rPr>
                        <w:i/>
                        <w:iCs/>
                        <w:noProof/>
                      </w:rPr>
                    </w:rPrChange>
                  </w:rPr>
                  <w:t>WCTE2018</w:t>
                </w:r>
                <w:r w:rsidRPr="00916225">
                  <w:rPr>
                    <w:noProof/>
                    <w:lang w:val="en-GB"/>
                    <w:rPrChange w:id="8192" w:author="Carsten Hein" w:date="2022-01-14T10:18:00Z">
                      <w:rPr>
                        <w:noProof/>
                      </w:rPr>
                    </w:rPrChange>
                  </w:rPr>
                  <w:t>.</w:t>
                </w:r>
              </w:ins>
            </w:p>
            <w:p w14:paraId="268869B0" w14:textId="77777777" w:rsidR="00916225" w:rsidRDefault="00916225">
              <w:pPr>
                <w:pStyle w:val="Literaturverzeichnis"/>
                <w:ind w:left="720" w:hanging="720"/>
                <w:rPr>
                  <w:ins w:id="8193" w:author="Carsten Hein" w:date="2022-01-14T10:17:00Z"/>
                  <w:noProof/>
                </w:rPr>
              </w:pPr>
              <w:ins w:id="8194" w:author="Carsten Hein" w:date="2022-01-14T10:17:00Z">
                <w:r w:rsidRPr="00916225">
                  <w:rPr>
                    <w:noProof/>
                    <w:lang w:val="en-GB"/>
                    <w:rPrChange w:id="8195" w:author="Carsten Hein" w:date="2022-01-14T10:18: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5A4B4AEB" w14:textId="77777777" w:rsidR="00916225" w:rsidRDefault="00916225">
              <w:pPr>
                <w:pStyle w:val="Literaturverzeichnis"/>
                <w:ind w:left="720" w:hanging="720"/>
                <w:rPr>
                  <w:ins w:id="8196" w:author="Carsten Hein" w:date="2022-01-14T10:17:00Z"/>
                  <w:noProof/>
                </w:rPr>
              </w:pPr>
              <w:ins w:id="8197" w:author="Carsten Hein" w:date="2022-01-14T10:17:00Z">
                <w:r>
                  <w:rPr>
                    <w:noProof/>
                  </w:rPr>
                  <w:t xml:space="preserve">Zauft, D. (2014). </w:t>
                </w:r>
                <w:r>
                  <w:rPr>
                    <w:i/>
                    <w:iCs/>
                    <w:noProof/>
                  </w:rPr>
                  <w:t>Untersuchungen an geklebten Verbundkonstruktionen aus Holz und Leichtbeton.</w:t>
                </w:r>
                <w:r>
                  <w:rPr>
                    <w:noProof/>
                  </w:rPr>
                  <w:t xml:space="preserve"> Berlin.</w:t>
                </w:r>
              </w:ins>
            </w:p>
            <w:p w14:paraId="15860C3D" w14:textId="77777777" w:rsidR="00916225" w:rsidRDefault="00916225">
              <w:pPr>
                <w:pStyle w:val="Literaturverzeichnis"/>
                <w:ind w:left="720" w:hanging="720"/>
                <w:rPr>
                  <w:ins w:id="8198" w:author="Carsten Hein" w:date="2022-01-14T10:17:00Z"/>
                  <w:noProof/>
                </w:rPr>
              </w:pPr>
              <w:ins w:id="8199" w:author="Carsten Hein" w:date="2022-01-14T10:17: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8200" w:author="Carsten Hein" w:date="2022-01-03T08:40:00Z"/>
                  <w:noProof/>
                  <w:sz w:val="24"/>
                  <w:szCs w:val="24"/>
                </w:rPr>
              </w:pPr>
              <w:del w:id="8201"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8202" w:author="Carsten Hein" w:date="2022-01-03T08:40:00Z"/>
                  <w:noProof/>
                </w:rPr>
              </w:pPr>
              <w:del w:id="8203"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8204" w:author="Carsten Hein" w:date="2022-01-03T08:40:00Z"/>
                  <w:noProof/>
                </w:rPr>
              </w:pPr>
              <w:del w:id="8205"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8206" w:author="Carsten Hein" w:date="2022-01-03T08:40:00Z"/>
                  <w:noProof/>
                  <w:lang w:val="en-GB"/>
                </w:rPr>
              </w:pPr>
              <w:del w:id="8207"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8208" w:author="Carsten Hein" w:date="2022-01-03T08:40:00Z"/>
                  <w:noProof/>
                  <w:lang w:val="en-GB"/>
                </w:rPr>
              </w:pPr>
              <w:del w:id="8209"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8210" w:author="Carsten Hein" w:date="2022-01-03T08:40:00Z"/>
                  <w:noProof/>
                  <w:lang w:val="en-GB"/>
                </w:rPr>
              </w:pPr>
              <w:del w:id="8211"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8212" w:author="Carsten Hein" w:date="2022-01-03T08:40:00Z"/>
                  <w:noProof/>
                </w:rPr>
              </w:pPr>
              <w:del w:id="8213"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8214" w:author="Carsten Hein" w:date="2022-01-03T08:40:00Z"/>
                  <w:noProof/>
                  <w:lang w:val="en-GB"/>
                </w:rPr>
              </w:pPr>
              <w:del w:id="8215"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8216" w:author="Carsten Hein" w:date="2022-01-03T08:40:00Z"/>
                  <w:noProof/>
                </w:rPr>
              </w:pPr>
              <w:del w:id="8217"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8218" w:author="Carsten Hein" w:date="2022-01-03T08:40:00Z"/>
                  <w:noProof/>
                </w:rPr>
              </w:pPr>
              <w:del w:id="8219"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8220" w:author="Carsten Hein" w:date="2022-01-03T08:40:00Z"/>
                  <w:noProof/>
                </w:rPr>
              </w:pPr>
              <w:del w:id="8221"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8222" w:author="Carsten Hein" w:date="2022-01-03T08:40:00Z"/>
                  <w:noProof/>
                </w:rPr>
              </w:pPr>
              <w:del w:id="8223"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8224" w:author="Carsten Hein" w:date="2022-01-03T08:40:00Z"/>
                  <w:noProof/>
                </w:rPr>
              </w:pPr>
              <w:del w:id="8225"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8226" w:author="Carsten Hein" w:date="2022-01-03T08:40:00Z"/>
                  <w:noProof/>
                </w:rPr>
              </w:pPr>
              <w:del w:id="8227"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8228" w:author="Carsten Hein" w:date="2022-01-03T08:40:00Z"/>
                  <w:noProof/>
                </w:rPr>
              </w:pPr>
              <w:del w:id="8229"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8230" w:author="Carsten Hein" w:date="2022-01-03T08:40:00Z"/>
                  <w:noProof/>
                </w:rPr>
              </w:pPr>
              <w:del w:id="8231"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8232" w:author="Carsten Hein" w:date="2022-01-03T08:40:00Z"/>
                  <w:noProof/>
                </w:rPr>
              </w:pPr>
              <w:del w:id="8233"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8234" w:author="Carsten Hein" w:date="2022-01-03T08:40:00Z"/>
                  <w:noProof/>
                </w:rPr>
              </w:pPr>
              <w:del w:id="8235"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8236" w:author="Carsten Hein" w:date="2022-01-03T08:40:00Z"/>
                  <w:noProof/>
                </w:rPr>
              </w:pPr>
              <w:del w:id="8237"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8238" w:author="Carsten Hein" w:date="2022-01-03T08:40:00Z"/>
                  <w:noProof/>
                </w:rPr>
              </w:pPr>
              <w:del w:id="8239"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8240" w:author="Carsten Hein" w:date="2022-01-03T08:40:00Z"/>
                  <w:noProof/>
                </w:rPr>
              </w:pPr>
              <w:del w:id="8241"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8242" w:author="Carsten Hein" w:date="2022-01-03T08:40:00Z"/>
                  <w:noProof/>
                </w:rPr>
              </w:pPr>
              <w:del w:id="8243"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8244" w:author="Carsten Hein" w:date="2022-01-03T08:40:00Z"/>
                  <w:noProof/>
                </w:rPr>
              </w:pPr>
              <w:del w:id="8245"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8246" w:author="Carsten Hein" w:date="2022-01-03T08:40:00Z"/>
                  <w:noProof/>
                </w:rPr>
              </w:pPr>
              <w:del w:id="8247"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8248" w:author="Carsten Hein" w:date="2022-01-03T08:40:00Z"/>
                  <w:noProof/>
                </w:rPr>
              </w:pPr>
              <w:del w:id="8249"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8250" w:author="Carsten Hein" w:date="2022-01-03T08:40:00Z"/>
                  <w:noProof/>
                </w:rPr>
              </w:pPr>
              <w:del w:id="8251"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8252" w:author="Carsten Hein" w:date="2022-01-03T08:40:00Z"/>
                  <w:noProof/>
                </w:rPr>
              </w:pPr>
              <w:del w:id="8253"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8254" w:author="Carsten Hein" w:date="2022-01-03T08:40:00Z"/>
                  <w:noProof/>
                </w:rPr>
              </w:pPr>
              <w:del w:id="8255"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8256" w:author="Carsten Hein" w:date="2022-01-03T08:40:00Z"/>
                  <w:noProof/>
                </w:rPr>
              </w:pPr>
              <w:del w:id="8257"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8258" w:author="Carsten Hein" w:date="2022-01-03T08:40:00Z"/>
                  <w:noProof/>
                </w:rPr>
              </w:pPr>
              <w:del w:id="8259"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8260" w:author="Carsten Hein" w:date="2022-01-03T08:40:00Z"/>
                  <w:noProof/>
                </w:rPr>
              </w:pPr>
              <w:del w:id="8261"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8262" w:author="Carsten Hein" w:date="2022-01-03T08:40:00Z"/>
                  <w:noProof/>
                </w:rPr>
              </w:pPr>
              <w:del w:id="8263"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8264" w:author="Carsten Hein" w:date="2022-01-03T08:40:00Z"/>
                  <w:noProof/>
                </w:rPr>
              </w:pPr>
              <w:del w:id="8265"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8266" w:author="Carsten Hein" w:date="2022-01-03T08:40:00Z"/>
                  <w:noProof/>
                </w:rPr>
              </w:pPr>
              <w:del w:id="8267"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8268" w:author="Carsten Hein" w:date="2022-01-03T08:40:00Z"/>
                  <w:noProof/>
                </w:rPr>
              </w:pPr>
              <w:del w:id="8269"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8270" w:author="Carsten Hein" w:date="2022-01-03T08:40:00Z"/>
                  <w:noProof/>
                </w:rPr>
              </w:pPr>
              <w:del w:id="8271"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8272" w:author="Carsten Hein" w:date="2022-01-03T08:40:00Z"/>
                  <w:noProof/>
                </w:rPr>
              </w:pPr>
              <w:del w:id="8273"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8274" w:author="Carsten Hein" w:date="2022-01-03T08:40:00Z"/>
                  <w:noProof/>
                </w:rPr>
              </w:pPr>
              <w:del w:id="8275"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8276" w:author="Carsten Hein" w:date="2022-01-03T08:40:00Z"/>
                  <w:noProof/>
                </w:rPr>
              </w:pPr>
              <w:del w:id="8277"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8278" w:author="Carsten Hein" w:date="2022-01-03T08:40:00Z"/>
                  <w:noProof/>
                </w:rPr>
              </w:pPr>
              <w:del w:id="8279"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8280" w:author="Carsten Hein" w:date="2022-01-03T08:40:00Z"/>
                  <w:noProof/>
                  <w:lang w:val="en-GB"/>
                </w:rPr>
              </w:pPr>
              <w:del w:id="8281"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8282" w:author="Carsten Hein" w:date="2022-01-03T08:40:00Z"/>
                  <w:noProof/>
                  <w:lang w:val="en-GB"/>
                </w:rPr>
              </w:pPr>
              <w:del w:id="8283"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8284" w:author="Carsten Hein" w:date="2022-01-03T08:40:00Z"/>
                  <w:noProof/>
                </w:rPr>
              </w:pPr>
              <w:del w:id="8285"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8286" w:author="Carsten Hein" w:date="2022-01-03T08:40:00Z"/>
                  <w:noProof/>
                </w:rPr>
              </w:pPr>
              <w:del w:id="8287"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8288" w:author="Carsten Hein" w:date="2022-01-03T08:40:00Z"/>
                  <w:noProof/>
                </w:rPr>
              </w:pPr>
              <w:del w:id="8289"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8290" w:author="Carsten Hein" w:date="2022-01-03T08:40:00Z"/>
                  <w:noProof/>
                </w:rPr>
              </w:pPr>
              <w:del w:id="8291"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8292" w:author="Carsten Hein" w:date="2022-01-03T08:40:00Z"/>
                  <w:noProof/>
                </w:rPr>
              </w:pPr>
              <w:del w:id="8293"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8294" w:author="Carsten Hein" w:date="2022-01-03T08:40:00Z"/>
                  <w:noProof/>
                </w:rPr>
              </w:pPr>
              <w:del w:id="8295"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8296" w:author="Carsten Hein" w:date="2022-01-03T08:40:00Z"/>
                  <w:noProof/>
                </w:rPr>
              </w:pPr>
              <w:del w:id="8297"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8298" w:author="Carsten Hein" w:date="2022-01-03T08:40:00Z"/>
                  <w:noProof/>
                </w:rPr>
              </w:pPr>
              <w:del w:id="8299"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8300" w:author="Carsten Hein" w:date="2022-01-03T08:40:00Z"/>
                  <w:noProof/>
                  <w:lang w:val="en-GB"/>
                </w:rPr>
              </w:pPr>
              <w:del w:id="8301"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8302" w:author="Carsten Hein" w:date="2022-01-03T08:40:00Z"/>
                  <w:noProof/>
                </w:rPr>
              </w:pPr>
              <w:del w:id="8303"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8304" w:author="Carsten Hein" w:date="2022-01-03T08:40:00Z"/>
                  <w:noProof/>
                </w:rPr>
              </w:pPr>
              <w:del w:id="8305"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8306" w:author="Carsten Hein" w:date="2022-01-03T08:40:00Z"/>
                  <w:noProof/>
                </w:rPr>
              </w:pPr>
              <w:del w:id="8307"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8308" w:name="_Toc92091771"/>
      <w:bookmarkStart w:id="8309" w:name="_Toc92092213"/>
      <w:bookmarkStart w:id="8310" w:name="_Toc92092325"/>
      <w:bookmarkStart w:id="8311" w:name="_Toc93048328"/>
      <w:r w:rsidRPr="00E81B1B">
        <w:lastRenderedPageBreak/>
        <w:t>Abbildungsverzeichnis</w:t>
      </w:r>
      <w:bookmarkEnd w:id="8308"/>
      <w:bookmarkEnd w:id="8309"/>
      <w:bookmarkEnd w:id="8310"/>
      <w:bookmarkEnd w:id="8311"/>
    </w:p>
    <w:commentRangeStart w:id="8312"/>
    <w:p w14:paraId="132B8CB8" w14:textId="054F5230" w:rsidR="00916225" w:rsidRDefault="00CA3813">
      <w:pPr>
        <w:pStyle w:val="Abbildungsverzeichnis"/>
        <w:tabs>
          <w:tab w:val="right" w:pos="9060"/>
        </w:tabs>
        <w:rPr>
          <w:ins w:id="8313" w:author="Carsten Hein" w:date="2022-01-14T10:17: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8314" w:author="Carsten Hein" w:date="2022-01-14T10:17:00Z">
        <w:r w:rsidR="00916225" w:rsidRPr="00170198">
          <w:rPr>
            <w:rStyle w:val="Hyperlink"/>
            <w:noProof/>
          </w:rPr>
          <w:fldChar w:fldCharType="begin"/>
        </w:r>
        <w:r w:rsidR="00916225" w:rsidRPr="00170198">
          <w:rPr>
            <w:rStyle w:val="Hyperlink"/>
            <w:noProof/>
          </w:rPr>
          <w:instrText xml:space="preserve"> </w:instrText>
        </w:r>
        <w:r w:rsidR="00916225">
          <w:rPr>
            <w:noProof/>
          </w:rPr>
          <w:instrText>HYPERLINK \l "_Toc93048331"</w:instrText>
        </w:r>
        <w:r w:rsidR="00916225" w:rsidRPr="00170198">
          <w:rPr>
            <w:rStyle w:val="Hyperlink"/>
            <w:noProof/>
          </w:rPr>
          <w:instrText xml:space="preserve"> </w:instrText>
        </w:r>
        <w:r w:rsidR="00916225" w:rsidRPr="00170198">
          <w:rPr>
            <w:rStyle w:val="Hyperlink"/>
            <w:noProof/>
          </w:rPr>
          <w:fldChar w:fldCharType="separate"/>
        </w:r>
        <w:r w:rsidR="00916225" w:rsidRPr="00170198">
          <w:rPr>
            <w:rStyle w:val="Hyperlink"/>
            <w:noProof/>
          </w:rPr>
          <w:t>Abbildung 1  Innenansicht H7 © Andreas Heupel Architekten BDA.jpg</w:t>
        </w:r>
        <w:r w:rsidR="00916225">
          <w:rPr>
            <w:noProof/>
            <w:webHidden/>
          </w:rPr>
          <w:tab/>
        </w:r>
        <w:r w:rsidR="00916225">
          <w:rPr>
            <w:noProof/>
            <w:webHidden/>
          </w:rPr>
          <w:fldChar w:fldCharType="begin"/>
        </w:r>
        <w:r w:rsidR="00916225">
          <w:rPr>
            <w:noProof/>
            <w:webHidden/>
          </w:rPr>
          <w:instrText xml:space="preserve"> PAGEREF _Toc93048331 \h </w:instrText>
        </w:r>
      </w:ins>
      <w:r w:rsidR="00916225">
        <w:rPr>
          <w:noProof/>
          <w:webHidden/>
        </w:rPr>
      </w:r>
      <w:r w:rsidR="00916225">
        <w:rPr>
          <w:noProof/>
          <w:webHidden/>
        </w:rPr>
        <w:fldChar w:fldCharType="separate"/>
      </w:r>
      <w:ins w:id="8315" w:author="Carsten Hein" w:date="2022-01-14T10:17:00Z">
        <w:r w:rsidR="00916225">
          <w:rPr>
            <w:noProof/>
            <w:webHidden/>
          </w:rPr>
          <w:t>12</w:t>
        </w:r>
        <w:r w:rsidR="00916225">
          <w:rPr>
            <w:noProof/>
            <w:webHidden/>
          </w:rPr>
          <w:fldChar w:fldCharType="end"/>
        </w:r>
        <w:r w:rsidR="00916225" w:rsidRPr="00170198">
          <w:rPr>
            <w:rStyle w:val="Hyperlink"/>
            <w:noProof/>
          </w:rPr>
          <w:fldChar w:fldCharType="end"/>
        </w:r>
      </w:ins>
    </w:p>
    <w:p w14:paraId="08C2367B" w14:textId="38B82610" w:rsidR="00916225" w:rsidRDefault="00916225">
      <w:pPr>
        <w:pStyle w:val="Abbildungsverzeichnis"/>
        <w:tabs>
          <w:tab w:val="right" w:pos="9060"/>
        </w:tabs>
        <w:rPr>
          <w:ins w:id="8316" w:author="Carsten Hein" w:date="2022-01-14T10:17:00Z"/>
          <w:rFonts w:asciiTheme="minorHAnsi" w:eastAsiaTheme="minorEastAsia" w:hAnsiTheme="minorHAnsi"/>
          <w:noProof/>
          <w:sz w:val="22"/>
          <w:lang w:eastAsia="de-DE"/>
        </w:rPr>
      </w:pPr>
      <w:ins w:id="831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3048332 \h </w:instrText>
        </w:r>
      </w:ins>
      <w:r>
        <w:rPr>
          <w:noProof/>
          <w:webHidden/>
        </w:rPr>
      </w:r>
      <w:r>
        <w:rPr>
          <w:noProof/>
          <w:webHidden/>
        </w:rPr>
        <w:fldChar w:fldCharType="separate"/>
      </w:r>
      <w:ins w:id="8318" w:author="Carsten Hein" w:date="2022-01-14T10:17:00Z">
        <w:r>
          <w:rPr>
            <w:noProof/>
            <w:webHidden/>
          </w:rPr>
          <w:t>13</w:t>
        </w:r>
        <w:r>
          <w:rPr>
            <w:noProof/>
            <w:webHidden/>
          </w:rPr>
          <w:fldChar w:fldCharType="end"/>
        </w:r>
        <w:r w:rsidRPr="00170198">
          <w:rPr>
            <w:rStyle w:val="Hyperlink"/>
            <w:noProof/>
          </w:rPr>
          <w:fldChar w:fldCharType="end"/>
        </w:r>
      </w:ins>
    </w:p>
    <w:p w14:paraId="1DB0B2AD" w14:textId="72F53A1C" w:rsidR="00916225" w:rsidRDefault="00916225">
      <w:pPr>
        <w:pStyle w:val="Abbildungsverzeichnis"/>
        <w:tabs>
          <w:tab w:val="right" w:pos="9060"/>
        </w:tabs>
        <w:rPr>
          <w:ins w:id="8319" w:author="Carsten Hein" w:date="2022-01-14T10:17:00Z"/>
          <w:rFonts w:asciiTheme="minorHAnsi" w:eastAsiaTheme="minorEastAsia" w:hAnsiTheme="minorHAnsi"/>
          <w:noProof/>
          <w:sz w:val="22"/>
          <w:lang w:eastAsia="de-DE"/>
        </w:rPr>
      </w:pPr>
      <w:ins w:id="832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 Beispiel für eine HBV-Rippendecke mit einer Elementbreite von 1,35 Metern (eigene Abbildung)</w:t>
        </w:r>
        <w:r>
          <w:rPr>
            <w:noProof/>
            <w:webHidden/>
          </w:rPr>
          <w:tab/>
        </w:r>
        <w:r>
          <w:rPr>
            <w:noProof/>
            <w:webHidden/>
          </w:rPr>
          <w:fldChar w:fldCharType="begin"/>
        </w:r>
        <w:r>
          <w:rPr>
            <w:noProof/>
            <w:webHidden/>
          </w:rPr>
          <w:instrText xml:space="preserve"> PAGEREF _Toc93048333 \h </w:instrText>
        </w:r>
      </w:ins>
      <w:r>
        <w:rPr>
          <w:noProof/>
          <w:webHidden/>
        </w:rPr>
      </w:r>
      <w:r>
        <w:rPr>
          <w:noProof/>
          <w:webHidden/>
        </w:rPr>
        <w:fldChar w:fldCharType="separate"/>
      </w:r>
      <w:ins w:id="8321" w:author="Carsten Hein" w:date="2022-01-14T10:17:00Z">
        <w:r>
          <w:rPr>
            <w:noProof/>
            <w:webHidden/>
          </w:rPr>
          <w:t>14</w:t>
        </w:r>
        <w:r>
          <w:rPr>
            <w:noProof/>
            <w:webHidden/>
          </w:rPr>
          <w:fldChar w:fldCharType="end"/>
        </w:r>
        <w:r w:rsidRPr="00170198">
          <w:rPr>
            <w:rStyle w:val="Hyperlink"/>
            <w:noProof/>
          </w:rPr>
          <w:fldChar w:fldCharType="end"/>
        </w:r>
      </w:ins>
    </w:p>
    <w:p w14:paraId="1EC34DD9" w14:textId="37A3E0EA" w:rsidR="00916225" w:rsidRDefault="00916225">
      <w:pPr>
        <w:pStyle w:val="Abbildungsverzeichnis"/>
        <w:tabs>
          <w:tab w:val="right" w:pos="9060"/>
        </w:tabs>
        <w:rPr>
          <w:ins w:id="8322" w:author="Carsten Hein" w:date="2022-01-14T10:17:00Z"/>
          <w:rFonts w:asciiTheme="minorHAnsi" w:eastAsiaTheme="minorEastAsia" w:hAnsiTheme="minorHAnsi"/>
          <w:noProof/>
          <w:sz w:val="22"/>
          <w:lang w:eastAsia="de-DE"/>
        </w:rPr>
      </w:pPr>
      <w:ins w:id="832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  Ausbildung der Fugen zwischen den Trägern</w:t>
        </w:r>
        <w:r>
          <w:rPr>
            <w:noProof/>
            <w:webHidden/>
          </w:rPr>
          <w:tab/>
        </w:r>
        <w:r>
          <w:rPr>
            <w:noProof/>
            <w:webHidden/>
          </w:rPr>
          <w:fldChar w:fldCharType="begin"/>
        </w:r>
        <w:r>
          <w:rPr>
            <w:noProof/>
            <w:webHidden/>
          </w:rPr>
          <w:instrText xml:space="preserve"> PAGEREF _Toc93048334 \h </w:instrText>
        </w:r>
      </w:ins>
      <w:r>
        <w:rPr>
          <w:noProof/>
          <w:webHidden/>
        </w:rPr>
      </w:r>
      <w:r>
        <w:rPr>
          <w:noProof/>
          <w:webHidden/>
        </w:rPr>
        <w:fldChar w:fldCharType="separate"/>
      </w:r>
      <w:ins w:id="8324" w:author="Carsten Hein" w:date="2022-01-14T10:17:00Z">
        <w:r>
          <w:rPr>
            <w:noProof/>
            <w:webHidden/>
          </w:rPr>
          <w:t>16</w:t>
        </w:r>
        <w:r>
          <w:rPr>
            <w:noProof/>
            <w:webHidden/>
          </w:rPr>
          <w:fldChar w:fldCharType="end"/>
        </w:r>
        <w:r w:rsidRPr="00170198">
          <w:rPr>
            <w:rStyle w:val="Hyperlink"/>
            <w:noProof/>
          </w:rPr>
          <w:fldChar w:fldCharType="end"/>
        </w:r>
      </w:ins>
    </w:p>
    <w:p w14:paraId="458E3DBF" w14:textId="2C2015D8" w:rsidR="00916225" w:rsidRDefault="00916225">
      <w:pPr>
        <w:pStyle w:val="Abbildungsverzeichnis"/>
        <w:tabs>
          <w:tab w:val="right" w:pos="9060"/>
        </w:tabs>
        <w:rPr>
          <w:ins w:id="8325" w:author="Carsten Hein" w:date="2022-01-14T10:17:00Z"/>
          <w:rFonts w:asciiTheme="minorHAnsi" w:eastAsiaTheme="minorEastAsia" w:hAnsiTheme="minorHAnsi"/>
          <w:noProof/>
          <w:sz w:val="22"/>
          <w:lang w:eastAsia="de-DE"/>
        </w:rPr>
      </w:pPr>
      <w:ins w:id="832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 Vorauswahl der zu berechnenden Varianten</w:t>
        </w:r>
        <w:r>
          <w:rPr>
            <w:noProof/>
            <w:webHidden/>
          </w:rPr>
          <w:tab/>
        </w:r>
        <w:r>
          <w:rPr>
            <w:noProof/>
            <w:webHidden/>
          </w:rPr>
          <w:fldChar w:fldCharType="begin"/>
        </w:r>
        <w:r>
          <w:rPr>
            <w:noProof/>
            <w:webHidden/>
          </w:rPr>
          <w:instrText xml:space="preserve"> PAGEREF _Toc93048335 \h </w:instrText>
        </w:r>
      </w:ins>
      <w:r>
        <w:rPr>
          <w:noProof/>
          <w:webHidden/>
        </w:rPr>
      </w:r>
      <w:r>
        <w:rPr>
          <w:noProof/>
          <w:webHidden/>
        </w:rPr>
        <w:fldChar w:fldCharType="separate"/>
      </w:r>
      <w:ins w:id="8327" w:author="Carsten Hein" w:date="2022-01-14T10:17:00Z">
        <w:r>
          <w:rPr>
            <w:noProof/>
            <w:webHidden/>
          </w:rPr>
          <w:t>17</w:t>
        </w:r>
        <w:r>
          <w:rPr>
            <w:noProof/>
            <w:webHidden/>
          </w:rPr>
          <w:fldChar w:fldCharType="end"/>
        </w:r>
        <w:r w:rsidRPr="00170198">
          <w:rPr>
            <w:rStyle w:val="Hyperlink"/>
            <w:noProof/>
          </w:rPr>
          <w:fldChar w:fldCharType="end"/>
        </w:r>
      </w:ins>
    </w:p>
    <w:p w14:paraId="7CE39FE6" w14:textId="3C1F46A2" w:rsidR="00916225" w:rsidRDefault="00916225">
      <w:pPr>
        <w:pStyle w:val="Abbildungsverzeichnis"/>
        <w:tabs>
          <w:tab w:val="right" w:pos="9060"/>
        </w:tabs>
        <w:rPr>
          <w:ins w:id="8328" w:author="Carsten Hein" w:date="2022-01-14T10:17:00Z"/>
          <w:rFonts w:asciiTheme="minorHAnsi" w:eastAsiaTheme="minorEastAsia" w:hAnsiTheme="minorHAnsi"/>
          <w:noProof/>
          <w:sz w:val="22"/>
          <w:lang w:eastAsia="de-DE"/>
        </w:rPr>
      </w:pPr>
      <w:ins w:id="832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6"</w:instrText>
        </w:r>
        <w:r w:rsidRPr="00170198">
          <w:rPr>
            <w:rStyle w:val="Hyperlink"/>
            <w:noProof/>
          </w:rPr>
          <w:instrText xml:space="preserve"> </w:instrText>
        </w:r>
        <w:r w:rsidRPr="00170198">
          <w:rPr>
            <w:rStyle w:val="Hyperlink"/>
            <w:noProof/>
          </w:rPr>
          <w:fldChar w:fldCharType="separate"/>
        </w:r>
        <w:r w:rsidRPr="00170198">
          <w:rPr>
            <w:rStyle w:val="Hyperlink"/>
            <w:noProof/>
          </w:rPr>
          <w:t xml:space="preserve">Abbildung 6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3048336 \h </w:instrText>
        </w:r>
      </w:ins>
      <w:r>
        <w:rPr>
          <w:noProof/>
          <w:webHidden/>
        </w:rPr>
      </w:r>
      <w:r>
        <w:rPr>
          <w:noProof/>
          <w:webHidden/>
        </w:rPr>
        <w:fldChar w:fldCharType="separate"/>
      </w:r>
      <w:ins w:id="8330" w:author="Carsten Hein" w:date="2022-01-14T10:17:00Z">
        <w:r>
          <w:rPr>
            <w:noProof/>
            <w:webHidden/>
          </w:rPr>
          <w:t>17</w:t>
        </w:r>
        <w:r>
          <w:rPr>
            <w:noProof/>
            <w:webHidden/>
          </w:rPr>
          <w:fldChar w:fldCharType="end"/>
        </w:r>
        <w:r w:rsidRPr="00170198">
          <w:rPr>
            <w:rStyle w:val="Hyperlink"/>
            <w:noProof/>
          </w:rPr>
          <w:fldChar w:fldCharType="end"/>
        </w:r>
      </w:ins>
    </w:p>
    <w:p w14:paraId="437A40C0" w14:textId="3FC3291F" w:rsidR="00916225" w:rsidRDefault="00916225">
      <w:pPr>
        <w:pStyle w:val="Abbildungsverzeichnis"/>
        <w:tabs>
          <w:tab w:val="right" w:pos="9060"/>
        </w:tabs>
        <w:rPr>
          <w:ins w:id="8331" w:author="Carsten Hein" w:date="2022-01-14T10:17:00Z"/>
          <w:rFonts w:asciiTheme="minorHAnsi" w:eastAsiaTheme="minorEastAsia" w:hAnsiTheme="minorHAnsi"/>
          <w:noProof/>
          <w:sz w:val="22"/>
          <w:lang w:eastAsia="de-DE"/>
        </w:rPr>
      </w:pPr>
      <w:ins w:id="8332"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7"</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3048337 \h </w:instrText>
        </w:r>
      </w:ins>
      <w:r>
        <w:rPr>
          <w:noProof/>
          <w:webHidden/>
        </w:rPr>
      </w:r>
      <w:r>
        <w:rPr>
          <w:noProof/>
          <w:webHidden/>
        </w:rPr>
        <w:fldChar w:fldCharType="separate"/>
      </w:r>
      <w:ins w:id="8333" w:author="Carsten Hein" w:date="2022-01-14T10:17:00Z">
        <w:r>
          <w:rPr>
            <w:noProof/>
            <w:webHidden/>
          </w:rPr>
          <w:t>18</w:t>
        </w:r>
        <w:r>
          <w:rPr>
            <w:noProof/>
            <w:webHidden/>
          </w:rPr>
          <w:fldChar w:fldCharType="end"/>
        </w:r>
        <w:r w:rsidRPr="00170198">
          <w:rPr>
            <w:rStyle w:val="Hyperlink"/>
            <w:noProof/>
          </w:rPr>
          <w:fldChar w:fldCharType="end"/>
        </w:r>
      </w:ins>
    </w:p>
    <w:p w14:paraId="4412EBE1" w14:textId="147F7575" w:rsidR="00916225" w:rsidRDefault="00916225">
      <w:pPr>
        <w:pStyle w:val="Abbildungsverzeichnis"/>
        <w:tabs>
          <w:tab w:val="right" w:pos="9060"/>
        </w:tabs>
        <w:rPr>
          <w:ins w:id="8334" w:author="Carsten Hein" w:date="2022-01-14T10:17:00Z"/>
          <w:rFonts w:asciiTheme="minorHAnsi" w:eastAsiaTheme="minorEastAsia" w:hAnsiTheme="minorHAnsi"/>
          <w:noProof/>
          <w:sz w:val="22"/>
          <w:lang w:eastAsia="de-DE"/>
        </w:rPr>
      </w:pPr>
      <w:ins w:id="8335"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8"</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8 Bemessungsablauf für die Parameterstudie</w:t>
        </w:r>
        <w:r>
          <w:rPr>
            <w:noProof/>
            <w:webHidden/>
          </w:rPr>
          <w:tab/>
        </w:r>
        <w:r>
          <w:rPr>
            <w:noProof/>
            <w:webHidden/>
          </w:rPr>
          <w:fldChar w:fldCharType="begin"/>
        </w:r>
        <w:r>
          <w:rPr>
            <w:noProof/>
            <w:webHidden/>
          </w:rPr>
          <w:instrText xml:space="preserve"> PAGEREF _Toc93048338 \h </w:instrText>
        </w:r>
      </w:ins>
      <w:r>
        <w:rPr>
          <w:noProof/>
          <w:webHidden/>
        </w:rPr>
      </w:r>
      <w:r>
        <w:rPr>
          <w:noProof/>
          <w:webHidden/>
        </w:rPr>
        <w:fldChar w:fldCharType="separate"/>
      </w:r>
      <w:ins w:id="8336" w:author="Carsten Hein" w:date="2022-01-14T10:17:00Z">
        <w:r>
          <w:rPr>
            <w:noProof/>
            <w:webHidden/>
          </w:rPr>
          <w:t>20</w:t>
        </w:r>
        <w:r>
          <w:rPr>
            <w:noProof/>
            <w:webHidden/>
          </w:rPr>
          <w:fldChar w:fldCharType="end"/>
        </w:r>
        <w:r w:rsidRPr="00170198">
          <w:rPr>
            <w:rStyle w:val="Hyperlink"/>
            <w:noProof/>
          </w:rPr>
          <w:fldChar w:fldCharType="end"/>
        </w:r>
      </w:ins>
    </w:p>
    <w:p w14:paraId="24EFE052" w14:textId="3670A54C" w:rsidR="00916225" w:rsidRDefault="00916225">
      <w:pPr>
        <w:pStyle w:val="Abbildungsverzeichnis"/>
        <w:tabs>
          <w:tab w:val="right" w:pos="9060"/>
        </w:tabs>
        <w:rPr>
          <w:ins w:id="8337" w:author="Carsten Hein" w:date="2022-01-14T10:17:00Z"/>
          <w:rFonts w:asciiTheme="minorHAnsi" w:eastAsiaTheme="minorEastAsia" w:hAnsiTheme="minorHAnsi"/>
          <w:noProof/>
          <w:sz w:val="22"/>
          <w:lang w:eastAsia="de-DE"/>
        </w:rPr>
      </w:pPr>
      <w:ins w:id="8338"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39"</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9 Schraubverbindung mit dem FT Verbinder von Würth (Quelle: eshop.wuerth.de)</w:t>
        </w:r>
        <w:r>
          <w:rPr>
            <w:noProof/>
            <w:webHidden/>
          </w:rPr>
          <w:tab/>
        </w:r>
        <w:r>
          <w:rPr>
            <w:noProof/>
            <w:webHidden/>
          </w:rPr>
          <w:fldChar w:fldCharType="begin"/>
        </w:r>
        <w:r>
          <w:rPr>
            <w:noProof/>
            <w:webHidden/>
          </w:rPr>
          <w:instrText xml:space="preserve"> PAGEREF _Toc93048339 \h </w:instrText>
        </w:r>
      </w:ins>
      <w:r>
        <w:rPr>
          <w:noProof/>
          <w:webHidden/>
        </w:rPr>
      </w:r>
      <w:r>
        <w:rPr>
          <w:noProof/>
          <w:webHidden/>
        </w:rPr>
        <w:fldChar w:fldCharType="separate"/>
      </w:r>
      <w:ins w:id="8339" w:author="Carsten Hein" w:date="2022-01-14T10:17:00Z">
        <w:r>
          <w:rPr>
            <w:noProof/>
            <w:webHidden/>
          </w:rPr>
          <w:t>24</w:t>
        </w:r>
        <w:r>
          <w:rPr>
            <w:noProof/>
            <w:webHidden/>
          </w:rPr>
          <w:fldChar w:fldCharType="end"/>
        </w:r>
        <w:r w:rsidRPr="00170198">
          <w:rPr>
            <w:rStyle w:val="Hyperlink"/>
            <w:noProof/>
          </w:rPr>
          <w:fldChar w:fldCharType="end"/>
        </w:r>
      </w:ins>
    </w:p>
    <w:p w14:paraId="217D6B81" w14:textId="17EFED05" w:rsidR="00916225" w:rsidRDefault="00916225">
      <w:pPr>
        <w:pStyle w:val="Abbildungsverzeichnis"/>
        <w:tabs>
          <w:tab w:val="right" w:pos="9060"/>
        </w:tabs>
        <w:rPr>
          <w:ins w:id="8340" w:author="Carsten Hein" w:date="2022-01-14T10:17:00Z"/>
          <w:rFonts w:asciiTheme="minorHAnsi" w:eastAsiaTheme="minorEastAsia" w:hAnsiTheme="minorHAnsi"/>
          <w:noProof/>
          <w:sz w:val="22"/>
          <w:lang w:eastAsia="de-DE"/>
        </w:rPr>
      </w:pPr>
      <w:ins w:id="8341"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0"</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0 Herstellungsschema des Schraubverbunds mit lokalem Verguss (eigene Abbildung)</w:t>
        </w:r>
        <w:r>
          <w:rPr>
            <w:noProof/>
            <w:webHidden/>
          </w:rPr>
          <w:tab/>
        </w:r>
        <w:r>
          <w:rPr>
            <w:noProof/>
            <w:webHidden/>
          </w:rPr>
          <w:fldChar w:fldCharType="begin"/>
        </w:r>
        <w:r>
          <w:rPr>
            <w:noProof/>
            <w:webHidden/>
          </w:rPr>
          <w:instrText xml:space="preserve"> PAGEREF _Toc93048340 \h </w:instrText>
        </w:r>
      </w:ins>
      <w:r>
        <w:rPr>
          <w:noProof/>
          <w:webHidden/>
        </w:rPr>
      </w:r>
      <w:r>
        <w:rPr>
          <w:noProof/>
          <w:webHidden/>
        </w:rPr>
        <w:fldChar w:fldCharType="separate"/>
      </w:r>
      <w:ins w:id="8342" w:author="Carsten Hein" w:date="2022-01-14T10:17:00Z">
        <w:r>
          <w:rPr>
            <w:noProof/>
            <w:webHidden/>
          </w:rPr>
          <w:t>24</w:t>
        </w:r>
        <w:r>
          <w:rPr>
            <w:noProof/>
            <w:webHidden/>
          </w:rPr>
          <w:fldChar w:fldCharType="end"/>
        </w:r>
        <w:r w:rsidRPr="00170198">
          <w:rPr>
            <w:rStyle w:val="Hyperlink"/>
            <w:noProof/>
          </w:rPr>
          <w:fldChar w:fldCharType="end"/>
        </w:r>
      </w:ins>
    </w:p>
    <w:p w14:paraId="6391F2CD" w14:textId="45A2C899" w:rsidR="00916225" w:rsidRDefault="00916225">
      <w:pPr>
        <w:pStyle w:val="Abbildungsverzeichnis"/>
        <w:tabs>
          <w:tab w:val="right" w:pos="9060"/>
        </w:tabs>
        <w:rPr>
          <w:ins w:id="8343" w:author="Carsten Hein" w:date="2022-01-14T10:17:00Z"/>
          <w:rFonts w:asciiTheme="minorHAnsi" w:eastAsiaTheme="minorEastAsia" w:hAnsiTheme="minorHAnsi"/>
          <w:noProof/>
          <w:sz w:val="22"/>
          <w:lang w:eastAsia="de-DE"/>
        </w:rPr>
      </w:pPr>
      <w:ins w:id="8344"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1"</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1 Prüfkörpergeometrie der geschraubten Scherversuchskörper</w:t>
        </w:r>
        <w:r>
          <w:rPr>
            <w:noProof/>
            <w:webHidden/>
          </w:rPr>
          <w:tab/>
        </w:r>
        <w:r>
          <w:rPr>
            <w:noProof/>
            <w:webHidden/>
          </w:rPr>
          <w:fldChar w:fldCharType="begin"/>
        </w:r>
        <w:r>
          <w:rPr>
            <w:noProof/>
            <w:webHidden/>
          </w:rPr>
          <w:instrText xml:space="preserve"> PAGEREF _Toc93048341 \h </w:instrText>
        </w:r>
      </w:ins>
      <w:r>
        <w:rPr>
          <w:noProof/>
          <w:webHidden/>
        </w:rPr>
      </w:r>
      <w:r>
        <w:rPr>
          <w:noProof/>
          <w:webHidden/>
        </w:rPr>
        <w:fldChar w:fldCharType="separate"/>
      </w:r>
      <w:ins w:id="8345" w:author="Carsten Hein" w:date="2022-01-14T10:17:00Z">
        <w:r>
          <w:rPr>
            <w:noProof/>
            <w:webHidden/>
          </w:rPr>
          <w:t>26</w:t>
        </w:r>
        <w:r>
          <w:rPr>
            <w:noProof/>
            <w:webHidden/>
          </w:rPr>
          <w:fldChar w:fldCharType="end"/>
        </w:r>
        <w:r w:rsidRPr="00170198">
          <w:rPr>
            <w:rStyle w:val="Hyperlink"/>
            <w:noProof/>
          </w:rPr>
          <w:fldChar w:fldCharType="end"/>
        </w:r>
      </w:ins>
    </w:p>
    <w:p w14:paraId="711C927D" w14:textId="0C805CE4" w:rsidR="00916225" w:rsidRDefault="00916225">
      <w:pPr>
        <w:pStyle w:val="Abbildungsverzeichnis"/>
        <w:tabs>
          <w:tab w:val="right" w:pos="9060"/>
        </w:tabs>
        <w:rPr>
          <w:ins w:id="8346" w:author="Carsten Hein" w:date="2022-01-14T10:17:00Z"/>
          <w:rFonts w:asciiTheme="minorHAnsi" w:eastAsiaTheme="minorEastAsia" w:hAnsiTheme="minorHAnsi"/>
          <w:noProof/>
          <w:sz w:val="22"/>
          <w:lang w:eastAsia="de-DE"/>
        </w:rPr>
      </w:pPr>
      <w:ins w:id="834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2 Scherversuchskörper mit FT-Verbindern von Würth vor der Betonage</w:t>
        </w:r>
        <w:r>
          <w:rPr>
            <w:noProof/>
            <w:webHidden/>
          </w:rPr>
          <w:tab/>
        </w:r>
        <w:r>
          <w:rPr>
            <w:noProof/>
            <w:webHidden/>
          </w:rPr>
          <w:fldChar w:fldCharType="begin"/>
        </w:r>
        <w:r>
          <w:rPr>
            <w:noProof/>
            <w:webHidden/>
          </w:rPr>
          <w:instrText xml:space="preserve"> PAGEREF _Toc93048342 \h </w:instrText>
        </w:r>
      </w:ins>
      <w:r>
        <w:rPr>
          <w:noProof/>
          <w:webHidden/>
        </w:rPr>
      </w:r>
      <w:r>
        <w:rPr>
          <w:noProof/>
          <w:webHidden/>
        </w:rPr>
        <w:fldChar w:fldCharType="separate"/>
      </w:r>
      <w:ins w:id="8348" w:author="Carsten Hein" w:date="2022-01-14T10:17:00Z">
        <w:r>
          <w:rPr>
            <w:noProof/>
            <w:webHidden/>
          </w:rPr>
          <w:t>27</w:t>
        </w:r>
        <w:r>
          <w:rPr>
            <w:noProof/>
            <w:webHidden/>
          </w:rPr>
          <w:fldChar w:fldCharType="end"/>
        </w:r>
        <w:r w:rsidRPr="00170198">
          <w:rPr>
            <w:rStyle w:val="Hyperlink"/>
            <w:noProof/>
          </w:rPr>
          <w:fldChar w:fldCharType="end"/>
        </w:r>
      </w:ins>
    </w:p>
    <w:p w14:paraId="702CB474" w14:textId="45FE4E69" w:rsidR="00916225" w:rsidRDefault="00916225">
      <w:pPr>
        <w:pStyle w:val="Abbildungsverzeichnis"/>
        <w:tabs>
          <w:tab w:val="right" w:pos="9060"/>
        </w:tabs>
        <w:rPr>
          <w:ins w:id="8349" w:author="Carsten Hein" w:date="2022-01-14T10:17:00Z"/>
          <w:rFonts w:asciiTheme="minorHAnsi" w:eastAsiaTheme="minorEastAsia" w:hAnsiTheme="minorHAnsi"/>
          <w:noProof/>
          <w:sz w:val="22"/>
          <w:lang w:eastAsia="de-DE"/>
        </w:rPr>
      </w:pPr>
      <w:ins w:id="835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3 Prüfkörper in der Prüfeinrichtung</w:t>
        </w:r>
        <w:r>
          <w:rPr>
            <w:noProof/>
            <w:webHidden/>
          </w:rPr>
          <w:tab/>
        </w:r>
        <w:r>
          <w:rPr>
            <w:noProof/>
            <w:webHidden/>
          </w:rPr>
          <w:fldChar w:fldCharType="begin"/>
        </w:r>
        <w:r>
          <w:rPr>
            <w:noProof/>
            <w:webHidden/>
          </w:rPr>
          <w:instrText xml:space="preserve"> PAGEREF _Toc93048343 \h </w:instrText>
        </w:r>
      </w:ins>
      <w:r>
        <w:rPr>
          <w:noProof/>
          <w:webHidden/>
        </w:rPr>
      </w:r>
      <w:r>
        <w:rPr>
          <w:noProof/>
          <w:webHidden/>
        </w:rPr>
        <w:fldChar w:fldCharType="separate"/>
      </w:r>
      <w:ins w:id="8351" w:author="Carsten Hein" w:date="2022-01-14T10:17:00Z">
        <w:r>
          <w:rPr>
            <w:noProof/>
            <w:webHidden/>
          </w:rPr>
          <w:t>27</w:t>
        </w:r>
        <w:r>
          <w:rPr>
            <w:noProof/>
            <w:webHidden/>
          </w:rPr>
          <w:fldChar w:fldCharType="end"/>
        </w:r>
        <w:r w:rsidRPr="00170198">
          <w:rPr>
            <w:rStyle w:val="Hyperlink"/>
            <w:noProof/>
          </w:rPr>
          <w:fldChar w:fldCharType="end"/>
        </w:r>
      </w:ins>
    </w:p>
    <w:p w14:paraId="7E13A778" w14:textId="01C373DD" w:rsidR="00916225" w:rsidRDefault="00916225">
      <w:pPr>
        <w:pStyle w:val="Abbildungsverzeichnis"/>
        <w:tabs>
          <w:tab w:val="right" w:pos="9060"/>
        </w:tabs>
        <w:rPr>
          <w:ins w:id="8352" w:author="Carsten Hein" w:date="2022-01-14T10:17:00Z"/>
          <w:rFonts w:asciiTheme="minorHAnsi" w:eastAsiaTheme="minorEastAsia" w:hAnsiTheme="minorHAnsi"/>
          <w:noProof/>
          <w:sz w:val="22"/>
          <w:lang w:eastAsia="de-DE"/>
        </w:rPr>
      </w:pPr>
      <w:ins w:id="835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4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3048344 \h </w:instrText>
        </w:r>
      </w:ins>
      <w:r>
        <w:rPr>
          <w:noProof/>
          <w:webHidden/>
        </w:rPr>
      </w:r>
      <w:r>
        <w:rPr>
          <w:noProof/>
          <w:webHidden/>
        </w:rPr>
        <w:fldChar w:fldCharType="separate"/>
      </w:r>
      <w:ins w:id="8354" w:author="Carsten Hein" w:date="2022-01-14T10:17:00Z">
        <w:r>
          <w:rPr>
            <w:noProof/>
            <w:webHidden/>
          </w:rPr>
          <w:t>28</w:t>
        </w:r>
        <w:r>
          <w:rPr>
            <w:noProof/>
            <w:webHidden/>
          </w:rPr>
          <w:fldChar w:fldCharType="end"/>
        </w:r>
        <w:r w:rsidRPr="00170198">
          <w:rPr>
            <w:rStyle w:val="Hyperlink"/>
            <w:noProof/>
          </w:rPr>
          <w:fldChar w:fldCharType="end"/>
        </w:r>
      </w:ins>
    </w:p>
    <w:p w14:paraId="530CA4FF" w14:textId="4BAC983B" w:rsidR="00916225" w:rsidRDefault="00916225">
      <w:pPr>
        <w:pStyle w:val="Abbildungsverzeichnis"/>
        <w:tabs>
          <w:tab w:val="right" w:pos="9060"/>
        </w:tabs>
        <w:rPr>
          <w:ins w:id="8355" w:author="Carsten Hein" w:date="2022-01-14T10:17:00Z"/>
          <w:rFonts w:asciiTheme="minorHAnsi" w:eastAsiaTheme="minorEastAsia" w:hAnsiTheme="minorHAnsi"/>
          <w:noProof/>
          <w:sz w:val="22"/>
          <w:lang w:eastAsia="de-DE"/>
        </w:rPr>
      </w:pPr>
      <w:ins w:id="835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5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3048345 \h </w:instrText>
        </w:r>
      </w:ins>
      <w:r>
        <w:rPr>
          <w:noProof/>
          <w:webHidden/>
        </w:rPr>
      </w:r>
      <w:r>
        <w:rPr>
          <w:noProof/>
          <w:webHidden/>
        </w:rPr>
        <w:fldChar w:fldCharType="separate"/>
      </w:r>
      <w:ins w:id="8357" w:author="Carsten Hein" w:date="2022-01-14T10:17:00Z">
        <w:r>
          <w:rPr>
            <w:noProof/>
            <w:webHidden/>
          </w:rPr>
          <w:t>28</w:t>
        </w:r>
        <w:r>
          <w:rPr>
            <w:noProof/>
            <w:webHidden/>
          </w:rPr>
          <w:fldChar w:fldCharType="end"/>
        </w:r>
        <w:r w:rsidRPr="00170198">
          <w:rPr>
            <w:rStyle w:val="Hyperlink"/>
            <w:noProof/>
          </w:rPr>
          <w:fldChar w:fldCharType="end"/>
        </w:r>
      </w:ins>
    </w:p>
    <w:p w14:paraId="2722B4F6" w14:textId="02E7A191" w:rsidR="00916225" w:rsidRDefault="00916225">
      <w:pPr>
        <w:pStyle w:val="Abbildungsverzeichnis"/>
        <w:tabs>
          <w:tab w:val="right" w:pos="9060"/>
        </w:tabs>
        <w:rPr>
          <w:ins w:id="8358" w:author="Carsten Hein" w:date="2022-01-14T10:17:00Z"/>
          <w:rFonts w:asciiTheme="minorHAnsi" w:eastAsiaTheme="minorEastAsia" w:hAnsiTheme="minorHAnsi"/>
          <w:noProof/>
          <w:sz w:val="22"/>
          <w:lang w:eastAsia="de-DE"/>
        </w:rPr>
      </w:pPr>
      <w:ins w:id="835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6"</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6 Verschiebung zwischen Holz und Beton durch Herausziehen der Schrauben</w:t>
        </w:r>
        <w:r>
          <w:rPr>
            <w:noProof/>
            <w:webHidden/>
          </w:rPr>
          <w:tab/>
        </w:r>
        <w:r>
          <w:rPr>
            <w:noProof/>
            <w:webHidden/>
          </w:rPr>
          <w:fldChar w:fldCharType="begin"/>
        </w:r>
        <w:r>
          <w:rPr>
            <w:noProof/>
            <w:webHidden/>
          </w:rPr>
          <w:instrText xml:space="preserve"> PAGEREF _Toc93048346 \h </w:instrText>
        </w:r>
      </w:ins>
      <w:r>
        <w:rPr>
          <w:noProof/>
          <w:webHidden/>
        </w:rPr>
      </w:r>
      <w:r>
        <w:rPr>
          <w:noProof/>
          <w:webHidden/>
        </w:rPr>
        <w:fldChar w:fldCharType="separate"/>
      </w:r>
      <w:ins w:id="8360" w:author="Carsten Hein" w:date="2022-01-14T10:17:00Z">
        <w:r>
          <w:rPr>
            <w:noProof/>
            <w:webHidden/>
          </w:rPr>
          <w:t>29</w:t>
        </w:r>
        <w:r>
          <w:rPr>
            <w:noProof/>
            <w:webHidden/>
          </w:rPr>
          <w:fldChar w:fldCharType="end"/>
        </w:r>
        <w:r w:rsidRPr="00170198">
          <w:rPr>
            <w:rStyle w:val="Hyperlink"/>
            <w:noProof/>
          </w:rPr>
          <w:fldChar w:fldCharType="end"/>
        </w:r>
      </w:ins>
    </w:p>
    <w:p w14:paraId="7985118A" w14:textId="3BF0BD19" w:rsidR="00916225" w:rsidRDefault="00916225">
      <w:pPr>
        <w:pStyle w:val="Abbildungsverzeichnis"/>
        <w:tabs>
          <w:tab w:val="right" w:pos="9060"/>
        </w:tabs>
        <w:rPr>
          <w:ins w:id="8361" w:author="Carsten Hein" w:date="2022-01-14T10:17:00Z"/>
          <w:rFonts w:asciiTheme="minorHAnsi" w:eastAsiaTheme="minorEastAsia" w:hAnsiTheme="minorHAnsi"/>
          <w:noProof/>
          <w:sz w:val="22"/>
          <w:lang w:eastAsia="de-DE"/>
        </w:rPr>
      </w:pPr>
      <w:ins w:id="8362"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7"</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7 In der Verbundfuge gerissene Schrauben</w:t>
        </w:r>
        <w:r>
          <w:rPr>
            <w:noProof/>
            <w:webHidden/>
          </w:rPr>
          <w:tab/>
        </w:r>
        <w:r>
          <w:rPr>
            <w:noProof/>
            <w:webHidden/>
          </w:rPr>
          <w:fldChar w:fldCharType="begin"/>
        </w:r>
        <w:r>
          <w:rPr>
            <w:noProof/>
            <w:webHidden/>
          </w:rPr>
          <w:instrText xml:space="preserve"> PAGEREF _Toc93048347 \h </w:instrText>
        </w:r>
      </w:ins>
      <w:r>
        <w:rPr>
          <w:noProof/>
          <w:webHidden/>
        </w:rPr>
      </w:r>
      <w:r>
        <w:rPr>
          <w:noProof/>
          <w:webHidden/>
        </w:rPr>
        <w:fldChar w:fldCharType="separate"/>
      </w:r>
      <w:ins w:id="8363" w:author="Carsten Hein" w:date="2022-01-14T10:17:00Z">
        <w:r>
          <w:rPr>
            <w:noProof/>
            <w:webHidden/>
          </w:rPr>
          <w:t>29</w:t>
        </w:r>
        <w:r>
          <w:rPr>
            <w:noProof/>
            <w:webHidden/>
          </w:rPr>
          <w:fldChar w:fldCharType="end"/>
        </w:r>
        <w:r w:rsidRPr="00170198">
          <w:rPr>
            <w:rStyle w:val="Hyperlink"/>
            <w:noProof/>
          </w:rPr>
          <w:fldChar w:fldCharType="end"/>
        </w:r>
      </w:ins>
    </w:p>
    <w:p w14:paraId="00FEC29D" w14:textId="7234DB0A" w:rsidR="00916225" w:rsidRDefault="00916225">
      <w:pPr>
        <w:pStyle w:val="Abbildungsverzeichnis"/>
        <w:tabs>
          <w:tab w:val="right" w:pos="9060"/>
        </w:tabs>
        <w:rPr>
          <w:ins w:id="8364" w:author="Carsten Hein" w:date="2022-01-14T10:17:00Z"/>
          <w:rFonts w:asciiTheme="minorHAnsi" w:eastAsiaTheme="minorEastAsia" w:hAnsiTheme="minorHAnsi"/>
          <w:noProof/>
          <w:sz w:val="22"/>
          <w:lang w:eastAsia="de-DE"/>
        </w:rPr>
      </w:pPr>
      <w:ins w:id="8365"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8"</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8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3048348 \h </w:instrText>
        </w:r>
      </w:ins>
      <w:r>
        <w:rPr>
          <w:noProof/>
          <w:webHidden/>
        </w:rPr>
      </w:r>
      <w:r>
        <w:rPr>
          <w:noProof/>
          <w:webHidden/>
        </w:rPr>
        <w:fldChar w:fldCharType="separate"/>
      </w:r>
      <w:ins w:id="8366" w:author="Carsten Hein" w:date="2022-01-14T10:17:00Z">
        <w:r>
          <w:rPr>
            <w:noProof/>
            <w:webHidden/>
          </w:rPr>
          <w:t>30</w:t>
        </w:r>
        <w:r>
          <w:rPr>
            <w:noProof/>
            <w:webHidden/>
          </w:rPr>
          <w:fldChar w:fldCharType="end"/>
        </w:r>
        <w:r w:rsidRPr="00170198">
          <w:rPr>
            <w:rStyle w:val="Hyperlink"/>
            <w:noProof/>
          </w:rPr>
          <w:fldChar w:fldCharType="end"/>
        </w:r>
      </w:ins>
    </w:p>
    <w:p w14:paraId="487CAEAB" w14:textId="250339F6" w:rsidR="00916225" w:rsidRDefault="00916225">
      <w:pPr>
        <w:pStyle w:val="Abbildungsverzeichnis"/>
        <w:tabs>
          <w:tab w:val="right" w:pos="9060"/>
        </w:tabs>
        <w:rPr>
          <w:ins w:id="8367" w:author="Carsten Hein" w:date="2022-01-14T10:17:00Z"/>
          <w:rFonts w:asciiTheme="minorHAnsi" w:eastAsiaTheme="minorEastAsia" w:hAnsiTheme="minorHAnsi"/>
          <w:noProof/>
          <w:sz w:val="22"/>
          <w:lang w:eastAsia="de-DE"/>
        </w:rPr>
      </w:pPr>
      <w:ins w:id="8368"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49"</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19 Schematische Abbildung des Push-Out-Versuchs und des Lastabtrags</w:t>
        </w:r>
        <w:r>
          <w:rPr>
            <w:noProof/>
            <w:webHidden/>
          </w:rPr>
          <w:tab/>
        </w:r>
        <w:r>
          <w:rPr>
            <w:noProof/>
            <w:webHidden/>
          </w:rPr>
          <w:fldChar w:fldCharType="begin"/>
        </w:r>
        <w:r>
          <w:rPr>
            <w:noProof/>
            <w:webHidden/>
          </w:rPr>
          <w:instrText xml:space="preserve"> PAGEREF _Toc93048349 \h </w:instrText>
        </w:r>
      </w:ins>
      <w:r>
        <w:rPr>
          <w:noProof/>
          <w:webHidden/>
        </w:rPr>
      </w:r>
      <w:r>
        <w:rPr>
          <w:noProof/>
          <w:webHidden/>
        </w:rPr>
        <w:fldChar w:fldCharType="separate"/>
      </w:r>
      <w:ins w:id="8369" w:author="Carsten Hein" w:date="2022-01-14T10:17:00Z">
        <w:r>
          <w:rPr>
            <w:noProof/>
            <w:webHidden/>
          </w:rPr>
          <w:t>30</w:t>
        </w:r>
        <w:r>
          <w:rPr>
            <w:noProof/>
            <w:webHidden/>
          </w:rPr>
          <w:fldChar w:fldCharType="end"/>
        </w:r>
        <w:r w:rsidRPr="00170198">
          <w:rPr>
            <w:rStyle w:val="Hyperlink"/>
            <w:noProof/>
          </w:rPr>
          <w:fldChar w:fldCharType="end"/>
        </w:r>
      </w:ins>
    </w:p>
    <w:p w14:paraId="7245A159" w14:textId="5D9E1523" w:rsidR="00916225" w:rsidRDefault="00916225">
      <w:pPr>
        <w:pStyle w:val="Abbildungsverzeichnis"/>
        <w:tabs>
          <w:tab w:val="right" w:pos="9060"/>
        </w:tabs>
        <w:rPr>
          <w:ins w:id="8370" w:author="Carsten Hein" w:date="2022-01-14T10:17:00Z"/>
          <w:rFonts w:asciiTheme="minorHAnsi" w:eastAsiaTheme="minorEastAsia" w:hAnsiTheme="minorHAnsi"/>
          <w:noProof/>
          <w:sz w:val="22"/>
          <w:lang w:eastAsia="de-DE"/>
        </w:rPr>
      </w:pPr>
      <w:ins w:id="8371"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0"</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0 Aufbau der Scherversuche nach (Schäfers, 2010)</w:t>
        </w:r>
        <w:r>
          <w:rPr>
            <w:noProof/>
            <w:webHidden/>
          </w:rPr>
          <w:tab/>
        </w:r>
        <w:r>
          <w:rPr>
            <w:noProof/>
            <w:webHidden/>
          </w:rPr>
          <w:fldChar w:fldCharType="begin"/>
        </w:r>
        <w:r>
          <w:rPr>
            <w:noProof/>
            <w:webHidden/>
          </w:rPr>
          <w:instrText xml:space="preserve"> PAGEREF _Toc93048350 \h </w:instrText>
        </w:r>
      </w:ins>
      <w:r>
        <w:rPr>
          <w:noProof/>
          <w:webHidden/>
        </w:rPr>
      </w:r>
      <w:r>
        <w:rPr>
          <w:noProof/>
          <w:webHidden/>
        </w:rPr>
        <w:fldChar w:fldCharType="separate"/>
      </w:r>
      <w:ins w:id="8372" w:author="Carsten Hein" w:date="2022-01-14T10:17:00Z">
        <w:r>
          <w:rPr>
            <w:noProof/>
            <w:webHidden/>
          </w:rPr>
          <w:t>32</w:t>
        </w:r>
        <w:r>
          <w:rPr>
            <w:noProof/>
            <w:webHidden/>
          </w:rPr>
          <w:fldChar w:fldCharType="end"/>
        </w:r>
        <w:r w:rsidRPr="00170198">
          <w:rPr>
            <w:rStyle w:val="Hyperlink"/>
            <w:noProof/>
          </w:rPr>
          <w:fldChar w:fldCharType="end"/>
        </w:r>
      </w:ins>
    </w:p>
    <w:p w14:paraId="744BC6B8" w14:textId="5C27A7A6" w:rsidR="00916225" w:rsidRDefault="00916225">
      <w:pPr>
        <w:pStyle w:val="Abbildungsverzeichnis"/>
        <w:tabs>
          <w:tab w:val="right" w:pos="9060"/>
        </w:tabs>
        <w:rPr>
          <w:ins w:id="8373" w:author="Carsten Hein" w:date="2022-01-14T10:17:00Z"/>
          <w:rFonts w:asciiTheme="minorHAnsi" w:eastAsiaTheme="minorEastAsia" w:hAnsiTheme="minorHAnsi"/>
          <w:noProof/>
          <w:sz w:val="22"/>
          <w:lang w:eastAsia="de-DE"/>
        </w:rPr>
      </w:pPr>
      <w:ins w:id="8374"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1"</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1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3048351 \h </w:instrText>
        </w:r>
      </w:ins>
      <w:r>
        <w:rPr>
          <w:noProof/>
          <w:webHidden/>
        </w:rPr>
      </w:r>
      <w:r>
        <w:rPr>
          <w:noProof/>
          <w:webHidden/>
        </w:rPr>
        <w:fldChar w:fldCharType="separate"/>
      </w:r>
      <w:ins w:id="8375" w:author="Carsten Hein" w:date="2022-01-14T10:17:00Z">
        <w:r>
          <w:rPr>
            <w:noProof/>
            <w:webHidden/>
          </w:rPr>
          <w:t>35</w:t>
        </w:r>
        <w:r>
          <w:rPr>
            <w:noProof/>
            <w:webHidden/>
          </w:rPr>
          <w:fldChar w:fldCharType="end"/>
        </w:r>
        <w:r w:rsidRPr="00170198">
          <w:rPr>
            <w:rStyle w:val="Hyperlink"/>
            <w:noProof/>
          </w:rPr>
          <w:fldChar w:fldCharType="end"/>
        </w:r>
      </w:ins>
    </w:p>
    <w:p w14:paraId="1A13768F" w14:textId="6CD6C138" w:rsidR="00916225" w:rsidRDefault="00916225">
      <w:pPr>
        <w:pStyle w:val="Abbildungsverzeichnis"/>
        <w:tabs>
          <w:tab w:val="right" w:pos="9060"/>
        </w:tabs>
        <w:rPr>
          <w:ins w:id="8376" w:author="Carsten Hein" w:date="2022-01-14T10:17:00Z"/>
          <w:rFonts w:asciiTheme="minorHAnsi" w:eastAsiaTheme="minorEastAsia" w:hAnsiTheme="minorHAnsi"/>
          <w:noProof/>
          <w:sz w:val="22"/>
          <w:lang w:eastAsia="de-DE"/>
        </w:rPr>
      </w:pPr>
      <w:ins w:id="837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2 Abmessungen der Scherprüfkörper (links) sowie Prüfkörper in der Prüfeinrichtung (rechts)</w:t>
        </w:r>
        <w:r>
          <w:rPr>
            <w:noProof/>
            <w:webHidden/>
          </w:rPr>
          <w:tab/>
        </w:r>
        <w:r>
          <w:rPr>
            <w:noProof/>
            <w:webHidden/>
          </w:rPr>
          <w:fldChar w:fldCharType="begin"/>
        </w:r>
        <w:r>
          <w:rPr>
            <w:noProof/>
            <w:webHidden/>
          </w:rPr>
          <w:instrText xml:space="preserve"> PAGEREF _Toc93048352 \h </w:instrText>
        </w:r>
      </w:ins>
      <w:r>
        <w:rPr>
          <w:noProof/>
          <w:webHidden/>
        </w:rPr>
      </w:r>
      <w:r>
        <w:rPr>
          <w:noProof/>
          <w:webHidden/>
        </w:rPr>
        <w:fldChar w:fldCharType="separate"/>
      </w:r>
      <w:ins w:id="8378" w:author="Carsten Hein" w:date="2022-01-14T10:17:00Z">
        <w:r>
          <w:rPr>
            <w:noProof/>
            <w:webHidden/>
          </w:rPr>
          <w:t>41</w:t>
        </w:r>
        <w:r>
          <w:rPr>
            <w:noProof/>
            <w:webHidden/>
          </w:rPr>
          <w:fldChar w:fldCharType="end"/>
        </w:r>
        <w:r w:rsidRPr="00170198">
          <w:rPr>
            <w:rStyle w:val="Hyperlink"/>
            <w:noProof/>
          </w:rPr>
          <w:fldChar w:fldCharType="end"/>
        </w:r>
      </w:ins>
    </w:p>
    <w:p w14:paraId="77B80D35" w14:textId="7CC11161" w:rsidR="00916225" w:rsidRDefault="00916225">
      <w:pPr>
        <w:pStyle w:val="Abbildungsverzeichnis"/>
        <w:tabs>
          <w:tab w:val="right" w:pos="9060"/>
        </w:tabs>
        <w:rPr>
          <w:ins w:id="8379" w:author="Carsten Hein" w:date="2022-01-14T10:17:00Z"/>
          <w:rFonts w:asciiTheme="minorHAnsi" w:eastAsiaTheme="minorEastAsia" w:hAnsiTheme="minorHAnsi"/>
          <w:noProof/>
          <w:sz w:val="22"/>
          <w:lang w:eastAsia="de-DE"/>
        </w:rPr>
      </w:pPr>
      <w:ins w:id="838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3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3048353 \h </w:instrText>
        </w:r>
      </w:ins>
      <w:r>
        <w:rPr>
          <w:noProof/>
          <w:webHidden/>
        </w:rPr>
      </w:r>
      <w:r>
        <w:rPr>
          <w:noProof/>
          <w:webHidden/>
        </w:rPr>
        <w:fldChar w:fldCharType="separate"/>
      </w:r>
      <w:ins w:id="8381" w:author="Carsten Hein" w:date="2022-01-14T10:17:00Z">
        <w:r>
          <w:rPr>
            <w:noProof/>
            <w:webHidden/>
          </w:rPr>
          <w:t>42</w:t>
        </w:r>
        <w:r>
          <w:rPr>
            <w:noProof/>
            <w:webHidden/>
          </w:rPr>
          <w:fldChar w:fldCharType="end"/>
        </w:r>
        <w:r w:rsidRPr="00170198">
          <w:rPr>
            <w:rStyle w:val="Hyperlink"/>
            <w:noProof/>
          </w:rPr>
          <w:fldChar w:fldCharType="end"/>
        </w:r>
      </w:ins>
    </w:p>
    <w:p w14:paraId="6ADFB279" w14:textId="03480303" w:rsidR="00916225" w:rsidRDefault="00916225">
      <w:pPr>
        <w:pStyle w:val="Abbildungsverzeichnis"/>
        <w:tabs>
          <w:tab w:val="right" w:pos="9060"/>
        </w:tabs>
        <w:rPr>
          <w:ins w:id="8382" w:author="Carsten Hein" w:date="2022-01-14T10:17:00Z"/>
          <w:rFonts w:asciiTheme="minorHAnsi" w:eastAsiaTheme="minorEastAsia" w:hAnsiTheme="minorHAnsi"/>
          <w:noProof/>
          <w:sz w:val="22"/>
          <w:lang w:eastAsia="de-DE"/>
        </w:rPr>
      </w:pPr>
      <w:ins w:id="838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4 Herstellung von Probekörpern für die Scherversuche mit dem Klebstoff Kompono? C1</w:t>
        </w:r>
        <w:r>
          <w:rPr>
            <w:noProof/>
            <w:webHidden/>
          </w:rPr>
          <w:tab/>
        </w:r>
        <w:r>
          <w:rPr>
            <w:noProof/>
            <w:webHidden/>
          </w:rPr>
          <w:fldChar w:fldCharType="begin"/>
        </w:r>
        <w:r>
          <w:rPr>
            <w:noProof/>
            <w:webHidden/>
          </w:rPr>
          <w:instrText xml:space="preserve"> PAGEREF _Toc93048354 \h </w:instrText>
        </w:r>
      </w:ins>
      <w:r>
        <w:rPr>
          <w:noProof/>
          <w:webHidden/>
        </w:rPr>
      </w:r>
      <w:r>
        <w:rPr>
          <w:noProof/>
          <w:webHidden/>
        </w:rPr>
        <w:fldChar w:fldCharType="separate"/>
      </w:r>
      <w:ins w:id="8384" w:author="Carsten Hein" w:date="2022-01-14T10:17:00Z">
        <w:r>
          <w:rPr>
            <w:noProof/>
            <w:webHidden/>
          </w:rPr>
          <w:t>42</w:t>
        </w:r>
        <w:r>
          <w:rPr>
            <w:noProof/>
            <w:webHidden/>
          </w:rPr>
          <w:fldChar w:fldCharType="end"/>
        </w:r>
        <w:r w:rsidRPr="00170198">
          <w:rPr>
            <w:rStyle w:val="Hyperlink"/>
            <w:noProof/>
          </w:rPr>
          <w:fldChar w:fldCharType="end"/>
        </w:r>
      </w:ins>
    </w:p>
    <w:p w14:paraId="22CEAE7D" w14:textId="19293A45" w:rsidR="00916225" w:rsidRDefault="00916225">
      <w:pPr>
        <w:pStyle w:val="Abbildungsverzeichnis"/>
        <w:tabs>
          <w:tab w:val="right" w:pos="9060"/>
        </w:tabs>
        <w:rPr>
          <w:ins w:id="8385" w:author="Carsten Hein" w:date="2022-01-14T10:17:00Z"/>
          <w:rFonts w:asciiTheme="minorHAnsi" w:eastAsiaTheme="minorEastAsia" w:hAnsiTheme="minorHAnsi"/>
          <w:noProof/>
          <w:sz w:val="22"/>
          <w:lang w:eastAsia="de-DE"/>
        </w:rPr>
      </w:pPr>
      <w:ins w:id="838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5 Scherversuchskörper in der Prüfeinrichtung</w:t>
        </w:r>
        <w:r>
          <w:rPr>
            <w:noProof/>
            <w:webHidden/>
          </w:rPr>
          <w:tab/>
        </w:r>
        <w:r>
          <w:rPr>
            <w:noProof/>
            <w:webHidden/>
          </w:rPr>
          <w:fldChar w:fldCharType="begin"/>
        </w:r>
        <w:r>
          <w:rPr>
            <w:noProof/>
            <w:webHidden/>
          </w:rPr>
          <w:instrText xml:space="preserve"> PAGEREF _Toc93048355 \h </w:instrText>
        </w:r>
      </w:ins>
      <w:r>
        <w:rPr>
          <w:noProof/>
          <w:webHidden/>
        </w:rPr>
      </w:r>
      <w:r>
        <w:rPr>
          <w:noProof/>
          <w:webHidden/>
        </w:rPr>
        <w:fldChar w:fldCharType="separate"/>
      </w:r>
      <w:ins w:id="8387" w:author="Carsten Hein" w:date="2022-01-14T10:17:00Z">
        <w:r>
          <w:rPr>
            <w:noProof/>
            <w:webHidden/>
          </w:rPr>
          <w:t>43</w:t>
        </w:r>
        <w:r>
          <w:rPr>
            <w:noProof/>
            <w:webHidden/>
          </w:rPr>
          <w:fldChar w:fldCharType="end"/>
        </w:r>
        <w:r w:rsidRPr="00170198">
          <w:rPr>
            <w:rStyle w:val="Hyperlink"/>
            <w:noProof/>
          </w:rPr>
          <w:fldChar w:fldCharType="end"/>
        </w:r>
      </w:ins>
    </w:p>
    <w:p w14:paraId="6E08C5DA" w14:textId="786371FB" w:rsidR="00916225" w:rsidRDefault="00916225">
      <w:pPr>
        <w:pStyle w:val="Abbildungsverzeichnis"/>
        <w:tabs>
          <w:tab w:val="right" w:pos="9060"/>
        </w:tabs>
        <w:rPr>
          <w:ins w:id="8388" w:author="Carsten Hein" w:date="2022-01-14T10:17:00Z"/>
          <w:rFonts w:asciiTheme="minorHAnsi" w:eastAsiaTheme="minorEastAsia" w:hAnsiTheme="minorHAnsi"/>
          <w:noProof/>
          <w:sz w:val="22"/>
          <w:lang w:eastAsia="de-DE"/>
        </w:rPr>
      </w:pPr>
      <w:ins w:id="838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6"</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6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3048356 \h </w:instrText>
        </w:r>
      </w:ins>
      <w:r>
        <w:rPr>
          <w:noProof/>
          <w:webHidden/>
        </w:rPr>
      </w:r>
      <w:r>
        <w:rPr>
          <w:noProof/>
          <w:webHidden/>
        </w:rPr>
        <w:fldChar w:fldCharType="separate"/>
      </w:r>
      <w:ins w:id="8390" w:author="Carsten Hein" w:date="2022-01-14T10:17:00Z">
        <w:r>
          <w:rPr>
            <w:noProof/>
            <w:webHidden/>
          </w:rPr>
          <w:t>47</w:t>
        </w:r>
        <w:r>
          <w:rPr>
            <w:noProof/>
            <w:webHidden/>
          </w:rPr>
          <w:fldChar w:fldCharType="end"/>
        </w:r>
        <w:r w:rsidRPr="00170198">
          <w:rPr>
            <w:rStyle w:val="Hyperlink"/>
            <w:noProof/>
          </w:rPr>
          <w:fldChar w:fldCharType="end"/>
        </w:r>
      </w:ins>
    </w:p>
    <w:p w14:paraId="619B313B" w14:textId="3E4420CD" w:rsidR="00916225" w:rsidRDefault="00916225">
      <w:pPr>
        <w:pStyle w:val="Abbildungsverzeichnis"/>
        <w:tabs>
          <w:tab w:val="right" w:pos="9060"/>
        </w:tabs>
        <w:rPr>
          <w:ins w:id="8391" w:author="Carsten Hein" w:date="2022-01-14T10:17:00Z"/>
          <w:rFonts w:asciiTheme="minorHAnsi" w:eastAsiaTheme="minorEastAsia" w:hAnsiTheme="minorHAnsi"/>
          <w:noProof/>
          <w:sz w:val="22"/>
          <w:lang w:eastAsia="de-DE"/>
        </w:rPr>
      </w:pPr>
      <w:ins w:id="8392"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7"</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7 Bruchspannungen der Scherversuche unter Einbeziehung der Bruchbilder</w:t>
        </w:r>
        <w:r>
          <w:rPr>
            <w:noProof/>
            <w:webHidden/>
          </w:rPr>
          <w:tab/>
        </w:r>
        <w:r>
          <w:rPr>
            <w:noProof/>
            <w:webHidden/>
          </w:rPr>
          <w:fldChar w:fldCharType="begin"/>
        </w:r>
        <w:r>
          <w:rPr>
            <w:noProof/>
            <w:webHidden/>
          </w:rPr>
          <w:instrText xml:space="preserve"> PAGEREF _Toc93048357 \h </w:instrText>
        </w:r>
      </w:ins>
      <w:r>
        <w:rPr>
          <w:noProof/>
          <w:webHidden/>
        </w:rPr>
      </w:r>
      <w:r>
        <w:rPr>
          <w:noProof/>
          <w:webHidden/>
        </w:rPr>
        <w:fldChar w:fldCharType="separate"/>
      </w:r>
      <w:ins w:id="8393" w:author="Carsten Hein" w:date="2022-01-14T10:17:00Z">
        <w:r>
          <w:rPr>
            <w:noProof/>
            <w:webHidden/>
          </w:rPr>
          <w:t>48</w:t>
        </w:r>
        <w:r>
          <w:rPr>
            <w:noProof/>
            <w:webHidden/>
          </w:rPr>
          <w:fldChar w:fldCharType="end"/>
        </w:r>
        <w:r w:rsidRPr="00170198">
          <w:rPr>
            <w:rStyle w:val="Hyperlink"/>
            <w:noProof/>
          </w:rPr>
          <w:fldChar w:fldCharType="end"/>
        </w:r>
      </w:ins>
    </w:p>
    <w:p w14:paraId="19BC9A26" w14:textId="4E19A1C0" w:rsidR="00916225" w:rsidRDefault="00916225">
      <w:pPr>
        <w:pStyle w:val="Abbildungsverzeichnis"/>
        <w:tabs>
          <w:tab w:val="right" w:pos="9060"/>
        </w:tabs>
        <w:rPr>
          <w:ins w:id="8394" w:author="Carsten Hein" w:date="2022-01-14T10:17:00Z"/>
          <w:rFonts w:asciiTheme="minorHAnsi" w:eastAsiaTheme="minorEastAsia" w:hAnsiTheme="minorHAnsi"/>
          <w:noProof/>
          <w:sz w:val="22"/>
          <w:lang w:eastAsia="de-DE"/>
        </w:rPr>
      </w:pPr>
      <w:ins w:id="8395" w:author="Carsten Hein" w:date="2022-01-14T10:17:00Z">
        <w:r w:rsidRPr="00170198">
          <w:rPr>
            <w:rStyle w:val="Hyperlink"/>
            <w:noProof/>
          </w:rPr>
          <w:lastRenderedPageBreak/>
          <w:fldChar w:fldCharType="begin"/>
        </w:r>
        <w:r w:rsidRPr="00170198">
          <w:rPr>
            <w:rStyle w:val="Hyperlink"/>
            <w:noProof/>
          </w:rPr>
          <w:instrText xml:space="preserve"> </w:instrText>
        </w:r>
        <w:r>
          <w:rPr>
            <w:noProof/>
          </w:rPr>
          <w:instrText>HYPERLINK \l "_Toc93048358"</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8 Bruchspannungen der im Holz versagten Probekörper nach Holzchargen</w:t>
        </w:r>
        <w:r>
          <w:rPr>
            <w:noProof/>
            <w:webHidden/>
          </w:rPr>
          <w:tab/>
        </w:r>
        <w:r>
          <w:rPr>
            <w:noProof/>
            <w:webHidden/>
          </w:rPr>
          <w:fldChar w:fldCharType="begin"/>
        </w:r>
        <w:r>
          <w:rPr>
            <w:noProof/>
            <w:webHidden/>
          </w:rPr>
          <w:instrText xml:space="preserve"> PAGEREF _Toc93048358 \h </w:instrText>
        </w:r>
      </w:ins>
      <w:r>
        <w:rPr>
          <w:noProof/>
          <w:webHidden/>
        </w:rPr>
      </w:r>
      <w:r>
        <w:rPr>
          <w:noProof/>
          <w:webHidden/>
        </w:rPr>
        <w:fldChar w:fldCharType="separate"/>
      </w:r>
      <w:ins w:id="8396" w:author="Carsten Hein" w:date="2022-01-14T10:17:00Z">
        <w:r>
          <w:rPr>
            <w:noProof/>
            <w:webHidden/>
          </w:rPr>
          <w:t>48</w:t>
        </w:r>
        <w:r>
          <w:rPr>
            <w:noProof/>
            <w:webHidden/>
          </w:rPr>
          <w:fldChar w:fldCharType="end"/>
        </w:r>
        <w:r w:rsidRPr="00170198">
          <w:rPr>
            <w:rStyle w:val="Hyperlink"/>
            <w:noProof/>
          </w:rPr>
          <w:fldChar w:fldCharType="end"/>
        </w:r>
      </w:ins>
    </w:p>
    <w:p w14:paraId="737264FD" w14:textId="6658097F" w:rsidR="00916225" w:rsidRDefault="00916225">
      <w:pPr>
        <w:pStyle w:val="Abbildungsverzeichnis"/>
        <w:tabs>
          <w:tab w:val="right" w:pos="9060"/>
        </w:tabs>
        <w:rPr>
          <w:ins w:id="8397" w:author="Carsten Hein" w:date="2022-01-14T10:17:00Z"/>
          <w:rFonts w:asciiTheme="minorHAnsi" w:eastAsiaTheme="minorEastAsia" w:hAnsiTheme="minorHAnsi"/>
          <w:noProof/>
          <w:sz w:val="22"/>
          <w:lang w:eastAsia="de-DE"/>
        </w:rPr>
      </w:pPr>
      <w:ins w:id="8398"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59"</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29 Typisches Versagensbild bei Holzversagen (SF_t)</w:t>
        </w:r>
        <w:r>
          <w:rPr>
            <w:noProof/>
            <w:webHidden/>
          </w:rPr>
          <w:tab/>
        </w:r>
        <w:r>
          <w:rPr>
            <w:noProof/>
            <w:webHidden/>
          </w:rPr>
          <w:fldChar w:fldCharType="begin"/>
        </w:r>
        <w:r>
          <w:rPr>
            <w:noProof/>
            <w:webHidden/>
          </w:rPr>
          <w:instrText xml:space="preserve"> PAGEREF _Toc93048359 \h </w:instrText>
        </w:r>
      </w:ins>
      <w:r>
        <w:rPr>
          <w:noProof/>
          <w:webHidden/>
        </w:rPr>
      </w:r>
      <w:r>
        <w:rPr>
          <w:noProof/>
          <w:webHidden/>
        </w:rPr>
        <w:fldChar w:fldCharType="separate"/>
      </w:r>
      <w:ins w:id="8399" w:author="Carsten Hein" w:date="2022-01-14T10:17:00Z">
        <w:r>
          <w:rPr>
            <w:noProof/>
            <w:webHidden/>
          </w:rPr>
          <w:t>48</w:t>
        </w:r>
        <w:r>
          <w:rPr>
            <w:noProof/>
            <w:webHidden/>
          </w:rPr>
          <w:fldChar w:fldCharType="end"/>
        </w:r>
        <w:r w:rsidRPr="00170198">
          <w:rPr>
            <w:rStyle w:val="Hyperlink"/>
            <w:noProof/>
          </w:rPr>
          <w:fldChar w:fldCharType="end"/>
        </w:r>
      </w:ins>
    </w:p>
    <w:p w14:paraId="06993F2A" w14:textId="38D6C095" w:rsidR="00916225" w:rsidRDefault="00916225">
      <w:pPr>
        <w:pStyle w:val="Abbildungsverzeichnis"/>
        <w:tabs>
          <w:tab w:val="right" w:pos="9060"/>
        </w:tabs>
        <w:rPr>
          <w:ins w:id="8400" w:author="Carsten Hein" w:date="2022-01-14T10:17:00Z"/>
          <w:rFonts w:asciiTheme="minorHAnsi" w:eastAsiaTheme="minorEastAsia" w:hAnsiTheme="minorHAnsi"/>
          <w:noProof/>
          <w:sz w:val="22"/>
          <w:lang w:eastAsia="de-DE"/>
        </w:rPr>
      </w:pPr>
      <w:ins w:id="8401"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0"</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0 Gemischtes Versagen mit Anteilen von Holz- und Beton- sowie Adhäsionsversagen (M1)</w:t>
        </w:r>
        <w:r>
          <w:rPr>
            <w:noProof/>
            <w:webHidden/>
          </w:rPr>
          <w:tab/>
        </w:r>
        <w:r>
          <w:rPr>
            <w:noProof/>
            <w:webHidden/>
          </w:rPr>
          <w:fldChar w:fldCharType="begin"/>
        </w:r>
        <w:r>
          <w:rPr>
            <w:noProof/>
            <w:webHidden/>
          </w:rPr>
          <w:instrText xml:space="preserve"> PAGEREF _Toc93048360 \h </w:instrText>
        </w:r>
      </w:ins>
      <w:r>
        <w:rPr>
          <w:noProof/>
          <w:webHidden/>
        </w:rPr>
      </w:r>
      <w:r>
        <w:rPr>
          <w:noProof/>
          <w:webHidden/>
        </w:rPr>
        <w:fldChar w:fldCharType="separate"/>
      </w:r>
      <w:ins w:id="8402" w:author="Carsten Hein" w:date="2022-01-14T10:17:00Z">
        <w:r>
          <w:rPr>
            <w:noProof/>
            <w:webHidden/>
          </w:rPr>
          <w:t>48</w:t>
        </w:r>
        <w:r>
          <w:rPr>
            <w:noProof/>
            <w:webHidden/>
          </w:rPr>
          <w:fldChar w:fldCharType="end"/>
        </w:r>
        <w:r w:rsidRPr="00170198">
          <w:rPr>
            <w:rStyle w:val="Hyperlink"/>
            <w:noProof/>
          </w:rPr>
          <w:fldChar w:fldCharType="end"/>
        </w:r>
      </w:ins>
    </w:p>
    <w:p w14:paraId="4018EE79" w14:textId="5429F33E" w:rsidR="00916225" w:rsidRDefault="00916225">
      <w:pPr>
        <w:pStyle w:val="Abbildungsverzeichnis"/>
        <w:tabs>
          <w:tab w:val="right" w:pos="9060"/>
        </w:tabs>
        <w:rPr>
          <w:ins w:id="8403" w:author="Carsten Hein" w:date="2022-01-14T10:17:00Z"/>
          <w:rFonts w:asciiTheme="minorHAnsi" w:eastAsiaTheme="minorEastAsia" w:hAnsiTheme="minorHAnsi"/>
          <w:noProof/>
          <w:sz w:val="22"/>
          <w:lang w:eastAsia="de-DE"/>
        </w:rPr>
      </w:pPr>
      <w:ins w:id="8404"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1"</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1 Typisches Versagensbild bei vorwiegendem Betonversagen (SF_c)</w:t>
        </w:r>
        <w:r>
          <w:rPr>
            <w:noProof/>
            <w:webHidden/>
          </w:rPr>
          <w:tab/>
        </w:r>
        <w:r>
          <w:rPr>
            <w:noProof/>
            <w:webHidden/>
          </w:rPr>
          <w:fldChar w:fldCharType="begin"/>
        </w:r>
        <w:r>
          <w:rPr>
            <w:noProof/>
            <w:webHidden/>
          </w:rPr>
          <w:instrText xml:space="preserve"> PAGEREF _Toc93048361 \h </w:instrText>
        </w:r>
      </w:ins>
      <w:r>
        <w:rPr>
          <w:noProof/>
          <w:webHidden/>
        </w:rPr>
      </w:r>
      <w:r>
        <w:rPr>
          <w:noProof/>
          <w:webHidden/>
        </w:rPr>
        <w:fldChar w:fldCharType="separate"/>
      </w:r>
      <w:ins w:id="8405" w:author="Carsten Hein" w:date="2022-01-14T10:17:00Z">
        <w:r>
          <w:rPr>
            <w:noProof/>
            <w:webHidden/>
          </w:rPr>
          <w:t>48</w:t>
        </w:r>
        <w:r>
          <w:rPr>
            <w:noProof/>
            <w:webHidden/>
          </w:rPr>
          <w:fldChar w:fldCharType="end"/>
        </w:r>
        <w:r w:rsidRPr="00170198">
          <w:rPr>
            <w:rStyle w:val="Hyperlink"/>
            <w:noProof/>
          </w:rPr>
          <w:fldChar w:fldCharType="end"/>
        </w:r>
      </w:ins>
    </w:p>
    <w:p w14:paraId="178164FC" w14:textId="2CCADF00" w:rsidR="00916225" w:rsidRDefault="00916225">
      <w:pPr>
        <w:pStyle w:val="Abbildungsverzeichnis"/>
        <w:tabs>
          <w:tab w:val="right" w:pos="9060"/>
        </w:tabs>
        <w:rPr>
          <w:ins w:id="8406" w:author="Carsten Hein" w:date="2022-01-14T10:17:00Z"/>
          <w:rFonts w:asciiTheme="minorHAnsi" w:eastAsiaTheme="minorEastAsia" w:hAnsiTheme="minorHAnsi"/>
          <w:noProof/>
          <w:sz w:val="22"/>
          <w:lang w:eastAsia="de-DE"/>
        </w:rPr>
      </w:pPr>
      <w:ins w:id="840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2 Typisches Versagensbild bei vorwiegendem Adhäsionsversagen (M2)</w:t>
        </w:r>
        <w:r>
          <w:rPr>
            <w:noProof/>
            <w:webHidden/>
          </w:rPr>
          <w:tab/>
        </w:r>
        <w:r>
          <w:rPr>
            <w:noProof/>
            <w:webHidden/>
          </w:rPr>
          <w:fldChar w:fldCharType="begin"/>
        </w:r>
        <w:r>
          <w:rPr>
            <w:noProof/>
            <w:webHidden/>
          </w:rPr>
          <w:instrText xml:space="preserve"> PAGEREF _Toc93048362 \h </w:instrText>
        </w:r>
      </w:ins>
      <w:r>
        <w:rPr>
          <w:noProof/>
          <w:webHidden/>
        </w:rPr>
      </w:r>
      <w:r>
        <w:rPr>
          <w:noProof/>
          <w:webHidden/>
        </w:rPr>
        <w:fldChar w:fldCharType="separate"/>
      </w:r>
      <w:ins w:id="8408" w:author="Carsten Hein" w:date="2022-01-14T10:17:00Z">
        <w:r>
          <w:rPr>
            <w:noProof/>
            <w:webHidden/>
          </w:rPr>
          <w:t>48</w:t>
        </w:r>
        <w:r>
          <w:rPr>
            <w:noProof/>
            <w:webHidden/>
          </w:rPr>
          <w:fldChar w:fldCharType="end"/>
        </w:r>
        <w:r w:rsidRPr="00170198">
          <w:rPr>
            <w:rStyle w:val="Hyperlink"/>
            <w:noProof/>
          </w:rPr>
          <w:fldChar w:fldCharType="end"/>
        </w:r>
      </w:ins>
    </w:p>
    <w:p w14:paraId="5A0BE6E5" w14:textId="36B3746C" w:rsidR="00916225" w:rsidRDefault="00916225">
      <w:pPr>
        <w:pStyle w:val="Abbildungsverzeichnis"/>
        <w:tabs>
          <w:tab w:val="right" w:pos="9060"/>
        </w:tabs>
        <w:rPr>
          <w:ins w:id="8409" w:author="Carsten Hein" w:date="2022-01-14T10:17:00Z"/>
          <w:rFonts w:asciiTheme="minorHAnsi" w:eastAsiaTheme="minorEastAsia" w:hAnsiTheme="minorHAnsi"/>
          <w:noProof/>
          <w:sz w:val="22"/>
          <w:lang w:eastAsia="de-DE"/>
        </w:rPr>
      </w:pPr>
      <w:ins w:id="841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3 Ausblühungen an der Grenzschicht der zwischen Klebstoff C3 und Beton bei der Nassklebung</w:t>
        </w:r>
        <w:r>
          <w:rPr>
            <w:noProof/>
            <w:webHidden/>
          </w:rPr>
          <w:tab/>
        </w:r>
        <w:r>
          <w:rPr>
            <w:noProof/>
            <w:webHidden/>
          </w:rPr>
          <w:fldChar w:fldCharType="begin"/>
        </w:r>
        <w:r>
          <w:rPr>
            <w:noProof/>
            <w:webHidden/>
          </w:rPr>
          <w:instrText xml:space="preserve"> PAGEREF _Toc93048363 \h </w:instrText>
        </w:r>
      </w:ins>
      <w:r>
        <w:rPr>
          <w:noProof/>
          <w:webHidden/>
        </w:rPr>
      </w:r>
      <w:r>
        <w:rPr>
          <w:noProof/>
          <w:webHidden/>
        </w:rPr>
        <w:fldChar w:fldCharType="separate"/>
      </w:r>
      <w:ins w:id="8411" w:author="Carsten Hein" w:date="2022-01-14T10:17:00Z">
        <w:r>
          <w:rPr>
            <w:noProof/>
            <w:webHidden/>
          </w:rPr>
          <w:t>49</w:t>
        </w:r>
        <w:r>
          <w:rPr>
            <w:noProof/>
            <w:webHidden/>
          </w:rPr>
          <w:fldChar w:fldCharType="end"/>
        </w:r>
        <w:r w:rsidRPr="00170198">
          <w:rPr>
            <w:rStyle w:val="Hyperlink"/>
            <w:noProof/>
          </w:rPr>
          <w:fldChar w:fldCharType="end"/>
        </w:r>
      </w:ins>
    </w:p>
    <w:p w14:paraId="15A5C6BF" w14:textId="71263CDB" w:rsidR="00916225" w:rsidRDefault="00916225">
      <w:pPr>
        <w:pStyle w:val="Abbildungsverzeichnis"/>
        <w:tabs>
          <w:tab w:val="right" w:pos="9060"/>
        </w:tabs>
        <w:rPr>
          <w:ins w:id="8412" w:author="Carsten Hein" w:date="2022-01-14T10:17:00Z"/>
          <w:rFonts w:asciiTheme="minorHAnsi" w:eastAsiaTheme="minorEastAsia" w:hAnsiTheme="minorHAnsi"/>
          <w:noProof/>
          <w:sz w:val="22"/>
          <w:lang w:eastAsia="de-DE"/>
        </w:rPr>
      </w:pPr>
      <w:ins w:id="841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4 Nassklebung von Klebstoff E3 ohne Ausblühungen</w:t>
        </w:r>
        <w:r>
          <w:rPr>
            <w:noProof/>
            <w:webHidden/>
          </w:rPr>
          <w:tab/>
        </w:r>
        <w:r>
          <w:rPr>
            <w:noProof/>
            <w:webHidden/>
          </w:rPr>
          <w:fldChar w:fldCharType="begin"/>
        </w:r>
        <w:r>
          <w:rPr>
            <w:noProof/>
            <w:webHidden/>
          </w:rPr>
          <w:instrText xml:space="preserve"> PAGEREF _Toc93048364 \h </w:instrText>
        </w:r>
      </w:ins>
      <w:r>
        <w:rPr>
          <w:noProof/>
          <w:webHidden/>
        </w:rPr>
      </w:r>
      <w:r>
        <w:rPr>
          <w:noProof/>
          <w:webHidden/>
        </w:rPr>
        <w:fldChar w:fldCharType="separate"/>
      </w:r>
      <w:ins w:id="8414" w:author="Carsten Hein" w:date="2022-01-14T10:17:00Z">
        <w:r>
          <w:rPr>
            <w:noProof/>
            <w:webHidden/>
          </w:rPr>
          <w:t>49</w:t>
        </w:r>
        <w:r>
          <w:rPr>
            <w:noProof/>
            <w:webHidden/>
          </w:rPr>
          <w:fldChar w:fldCharType="end"/>
        </w:r>
        <w:r w:rsidRPr="00170198">
          <w:rPr>
            <w:rStyle w:val="Hyperlink"/>
            <w:noProof/>
          </w:rPr>
          <w:fldChar w:fldCharType="end"/>
        </w:r>
      </w:ins>
    </w:p>
    <w:p w14:paraId="13C641EA" w14:textId="18AC71AF" w:rsidR="00916225" w:rsidRDefault="00916225">
      <w:pPr>
        <w:pStyle w:val="Abbildungsverzeichnis"/>
        <w:tabs>
          <w:tab w:val="right" w:pos="9060"/>
        </w:tabs>
        <w:rPr>
          <w:ins w:id="8415" w:author="Carsten Hein" w:date="2022-01-14T10:17:00Z"/>
          <w:rFonts w:asciiTheme="minorHAnsi" w:eastAsiaTheme="minorEastAsia" w:hAnsiTheme="minorHAnsi"/>
          <w:noProof/>
          <w:sz w:val="22"/>
          <w:lang w:eastAsia="de-DE"/>
        </w:rPr>
      </w:pPr>
      <w:ins w:id="841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5 Aufbau der Schub-Biege-Versuche sowie Übersicht über die Messstellen</w:t>
        </w:r>
        <w:r>
          <w:rPr>
            <w:noProof/>
            <w:webHidden/>
          </w:rPr>
          <w:tab/>
        </w:r>
        <w:r>
          <w:rPr>
            <w:noProof/>
            <w:webHidden/>
          </w:rPr>
          <w:fldChar w:fldCharType="begin"/>
        </w:r>
        <w:r>
          <w:rPr>
            <w:noProof/>
            <w:webHidden/>
          </w:rPr>
          <w:instrText xml:space="preserve"> PAGEREF _Toc93048365 \h </w:instrText>
        </w:r>
      </w:ins>
      <w:r>
        <w:rPr>
          <w:noProof/>
          <w:webHidden/>
        </w:rPr>
      </w:r>
      <w:r>
        <w:rPr>
          <w:noProof/>
          <w:webHidden/>
        </w:rPr>
        <w:fldChar w:fldCharType="separate"/>
      </w:r>
      <w:ins w:id="8417" w:author="Carsten Hein" w:date="2022-01-14T10:17:00Z">
        <w:r>
          <w:rPr>
            <w:noProof/>
            <w:webHidden/>
          </w:rPr>
          <w:t>50</w:t>
        </w:r>
        <w:r>
          <w:rPr>
            <w:noProof/>
            <w:webHidden/>
          </w:rPr>
          <w:fldChar w:fldCharType="end"/>
        </w:r>
        <w:r w:rsidRPr="00170198">
          <w:rPr>
            <w:rStyle w:val="Hyperlink"/>
            <w:noProof/>
          </w:rPr>
          <w:fldChar w:fldCharType="end"/>
        </w:r>
      </w:ins>
    </w:p>
    <w:p w14:paraId="37DB6E26" w14:textId="1E1E451E" w:rsidR="00916225" w:rsidRDefault="00916225">
      <w:pPr>
        <w:pStyle w:val="Abbildungsverzeichnis"/>
        <w:tabs>
          <w:tab w:val="right" w:pos="9060"/>
        </w:tabs>
        <w:rPr>
          <w:ins w:id="8418" w:author="Carsten Hein" w:date="2022-01-14T10:17:00Z"/>
          <w:rFonts w:asciiTheme="minorHAnsi" w:eastAsiaTheme="minorEastAsia" w:hAnsiTheme="minorHAnsi"/>
          <w:noProof/>
          <w:sz w:val="22"/>
          <w:lang w:eastAsia="de-DE"/>
        </w:rPr>
      </w:pPr>
      <w:ins w:id="841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6"</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6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3048366 \h </w:instrText>
        </w:r>
      </w:ins>
      <w:r>
        <w:rPr>
          <w:noProof/>
          <w:webHidden/>
        </w:rPr>
      </w:r>
      <w:r>
        <w:rPr>
          <w:noProof/>
          <w:webHidden/>
        </w:rPr>
        <w:fldChar w:fldCharType="separate"/>
      </w:r>
      <w:ins w:id="8420" w:author="Carsten Hein" w:date="2022-01-14T10:17:00Z">
        <w:r>
          <w:rPr>
            <w:noProof/>
            <w:webHidden/>
          </w:rPr>
          <w:t>51</w:t>
        </w:r>
        <w:r>
          <w:rPr>
            <w:noProof/>
            <w:webHidden/>
          </w:rPr>
          <w:fldChar w:fldCharType="end"/>
        </w:r>
        <w:r w:rsidRPr="00170198">
          <w:rPr>
            <w:rStyle w:val="Hyperlink"/>
            <w:noProof/>
          </w:rPr>
          <w:fldChar w:fldCharType="end"/>
        </w:r>
      </w:ins>
    </w:p>
    <w:p w14:paraId="781D6DDC" w14:textId="10C4CC2D" w:rsidR="00916225" w:rsidRDefault="00916225">
      <w:pPr>
        <w:pStyle w:val="Abbildungsverzeichnis"/>
        <w:tabs>
          <w:tab w:val="right" w:pos="9060"/>
        </w:tabs>
        <w:rPr>
          <w:ins w:id="8421" w:author="Carsten Hein" w:date="2022-01-14T10:17:00Z"/>
          <w:rFonts w:asciiTheme="minorHAnsi" w:eastAsiaTheme="minorEastAsia" w:hAnsiTheme="minorHAnsi"/>
          <w:noProof/>
          <w:sz w:val="22"/>
          <w:lang w:eastAsia="de-DE"/>
        </w:rPr>
      </w:pPr>
      <w:ins w:id="8422"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7"</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7 Betonagevorgang bei der Nassklebung (hier SBB-NK-E3)</w:t>
        </w:r>
        <w:r>
          <w:rPr>
            <w:noProof/>
            <w:webHidden/>
          </w:rPr>
          <w:tab/>
        </w:r>
        <w:r>
          <w:rPr>
            <w:noProof/>
            <w:webHidden/>
          </w:rPr>
          <w:fldChar w:fldCharType="begin"/>
        </w:r>
        <w:r>
          <w:rPr>
            <w:noProof/>
            <w:webHidden/>
          </w:rPr>
          <w:instrText xml:space="preserve"> PAGEREF _Toc93048367 \h </w:instrText>
        </w:r>
      </w:ins>
      <w:r>
        <w:rPr>
          <w:noProof/>
          <w:webHidden/>
        </w:rPr>
      </w:r>
      <w:r>
        <w:rPr>
          <w:noProof/>
          <w:webHidden/>
        </w:rPr>
        <w:fldChar w:fldCharType="separate"/>
      </w:r>
      <w:ins w:id="8423" w:author="Carsten Hein" w:date="2022-01-14T10:17:00Z">
        <w:r>
          <w:rPr>
            <w:noProof/>
            <w:webHidden/>
          </w:rPr>
          <w:t>51</w:t>
        </w:r>
        <w:r>
          <w:rPr>
            <w:noProof/>
            <w:webHidden/>
          </w:rPr>
          <w:fldChar w:fldCharType="end"/>
        </w:r>
        <w:r w:rsidRPr="00170198">
          <w:rPr>
            <w:rStyle w:val="Hyperlink"/>
            <w:noProof/>
          </w:rPr>
          <w:fldChar w:fldCharType="end"/>
        </w:r>
      </w:ins>
    </w:p>
    <w:p w14:paraId="1C0C8AC2" w14:textId="622FD5DE" w:rsidR="00916225" w:rsidRDefault="00916225">
      <w:pPr>
        <w:pStyle w:val="Abbildungsverzeichnis"/>
        <w:tabs>
          <w:tab w:val="right" w:pos="9060"/>
        </w:tabs>
        <w:rPr>
          <w:ins w:id="8424" w:author="Carsten Hein" w:date="2022-01-14T10:17:00Z"/>
          <w:rFonts w:asciiTheme="minorHAnsi" w:eastAsiaTheme="minorEastAsia" w:hAnsiTheme="minorHAnsi"/>
          <w:noProof/>
          <w:sz w:val="22"/>
          <w:lang w:eastAsia="de-DE"/>
        </w:rPr>
      </w:pPr>
      <w:ins w:id="8425"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8"</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8 Belastungsschema der Schub-Biege-Balken</w:t>
        </w:r>
        <w:r>
          <w:rPr>
            <w:noProof/>
            <w:webHidden/>
          </w:rPr>
          <w:tab/>
        </w:r>
        <w:r>
          <w:rPr>
            <w:noProof/>
            <w:webHidden/>
          </w:rPr>
          <w:fldChar w:fldCharType="begin"/>
        </w:r>
        <w:r>
          <w:rPr>
            <w:noProof/>
            <w:webHidden/>
          </w:rPr>
          <w:instrText xml:space="preserve"> PAGEREF _Toc93048368 \h </w:instrText>
        </w:r>
      </w:ins>
      <w:r>
        <w:rPr>
          <w:noProof/>
          <w:webHidden/>
        </w:rPr>
      </w:r>
      <w:r>
        <w:rPr>
          <w:noProof/>
          <w:webHidden/>
        </w:rPr>
        <w:fldChar w:fldCharType="separate"/>
      </w:r>
      <w:ins w:id="8426" w:author="Carsten Hein" w:date="2022-01-14T10:17:00Z">
        <w:r>
          <w:rPr>
            <w:noProof/>
            <w:webHidden/>
          </w:rPr>
          <w:t>52</w:t>
        </w:r>
        <w:r>
          <w:rPr>
            <w:noProof/>
            <w:webHidden/>
          </w:rPr>
          <w:fldChar w:fldCharType="end"/>
        </w:r>
        <w:r w:rsidRPr="00170198">
          <w:rPr>
            <w:rStyle w:val="Hyperlink"/>
            <w:noProof/>
          </w:rPr>
          <w:fldChar w:fldCharType="end"/>
        </w:r>
      </w:ins>
    </w:p>
    <w:p w14:paraId="2833F571" w14:textId="1B9BE892" w:rsidR="00916225" w:rsidRDefault="00916225">
      <w:pPr>
        <w:pStyle w:val="Abbildungsverzeichnis"/>
        <w:tabs>
          <w:tab w:val="right" w:pos="9060"/>
        </w:tabs>
        <w:rPr>
          <w:ins w:id="8427" w:author="Carsten Hein" w:date="2022-01-14T10:17:00Z"/>
          <w:rFonts w:asciiTheme="minorHAnsi" w:eastAsiaTheme="minorEastAsia" w:hAnsiTheme="minorHAnsi"/>
          <w:noProof/>
          <w:sz w:val="22"/>
          <w:lang w:eastAsia="de-DE"/>
        </w:rPr>
      </w:pPr>
      <w:ins w:id="8428"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69"</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39 Schub-Biege-Balken in der Prüfeinrichtung</w:t>
        </w:r>
        <w:r>
          <w:rPr>
            <w:noProof/>
            <w:webHidden/>
          </w:rPr>
          <w:tab/>
        </w:r>
        <w:r>
          <w:rPr>
            <w:noProof/>
            <w:webHidden/>
          </w:rPr>
          <w:fldChar w:fldCharType="begin"/>
        </w:r>
        <w:r>
          <w:rPr>
            <w:noProof/>
            <w:webHidden/>
          </w:rPr>
          <w:instrText xml:space="preserve"> PAGEREF _Toc93048369 \h </w:instrText>
        </w:r>
      </w:ins>
      <w:r>
        <w:rPr>
          <w:noProof/>
          <w:webHidden/>
        </w:rPr>
      </w:r>
      <w:r>
        <w:rPr>
          <w:noProof/>
          <w:webHidden/>
        </w:rPr>
        <w:fldChar w:fldCharType="separate"/>
      </w:r>
      <w:ins w:id="8429" w:author="Carsten Hein" w:date="2022-01-14T10:17:00Z">
        <w:r>
          <w:rPr>
            <w:noProof/>
            <w:webHidden/>
          </w:rPr>
          <w:t>52</w:t>
        </w:r>
        <w:r>
          <w:rPr>
            <w:noProof/>
            <w:webHidden/>
          </w:rPr>
          <w:fldChar w:fldCharType="end"/>
        </w:r>
        <w:r w:rsidRPr="00170198">
          <w:rPr>
            <w:rStyle w:val="Hyperlink"/>
            <w:noProof/>
          </w:rPr>
          <w:fldChar w:fldCharType="end"/>
        </w:r>
      </w:ins>
    </w:p>
    <w:p w14:paraId="6C5BB608" w14:textId="59A59D2C" w:rsidR="00916225" w:rsidRDefault="00916225">
      <w:pPr>
        <w:pStyle w:val="Abbildungsverzeichnis"/>
        <w:tabs>
          <w:tab w:val="right" w:pos="9060"/>
        </w:tabs>
        <w:rPr>
          <w:ins w:id="8430" w:author="Carsten Hein" w:date="2022-01-14T10:17:00Z"/>
          <w:rFonts w:asciiTheme="minorHAnsi" w:eastAsiaTheme="minorEastAsia" w:hAnsiTheme="minorHAnsi"/>
          <w:noProof/>
          <w:sz w:val="22"/>
          <w:lang w:eastAsia="de-DE"/>
        </w:rPr>
      </w:pPr>
      <w:ins w:id="8431"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0"</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0 Platzhalter 1</w:t>
        </w:r>
        <w:r>
          <w:rPr>
            <w:noProof/>
            <w:webHidden/>
          </w:rPr>
          <w:tab/>
        </w:r>
        <w:r>
          <w:rPr>
            <w:noProof/>
            <w:webHidden/>
          </w:rPr>
          <w:fldChar w:fldCharType="begin"/>
        </w:r>
        <w:r>
          <w:rPr>
            <w:noProof/>
            <w:webHidden/>
          </w:rPr>
          <w:instrText xml:space="preserve"> PAGEREF _Toc93048370 \h </w:instrText>
        </w:r>
      </w:ins>
      <w:r>
        <w:rPr>
          <w:noProof/>
          <w:webHidden/>
        </w:rPr>
      </w:r>
      <w:r>
        <w:rPr>
          <w:noProof/>
          <w:webHidden/>
        </w:rPr>
        <w:fldChar w:fldCharType="separate"/>
      </w:r>
      <w:ins w:id="8432" w:author="Carsten Hein" w:date="2022-01-14T10:17:00Z">
        <w:r>
          <w:rPr>
            <w:noProof/>
            <w:webHidden/>
          </w:rPr>
          <w:t>52</w:t>
        </w:r>
        <w:r>
          <w:rPr>
            <w:noProof/>
            <w:webHidden/>
          </w:rPr>
          <w:fldChar w:fldCharType="end"/>
        </w:r>
        <w:r w:rsidRPr="00170198">
          <w:rPr>
            <w:rStyle w:val="Hyperlink"/>
            <w:noProof/>
          </w:rPr>
          <w:fldChar w:fldCharType="end"/>
        </w:r>
      </w:ins>
    </w:p>
    <w:p w14:paraId="156343C6" w14:textId="6FF51102" w:rsidR="00916225" w:rsidRDefault="00916225">
      <w:pPr>
        <w:pStyle w:val="Abbildungsverzeichnis"/>
        <w:tabs>
          <w:tab w:val="right" w:pos="9060"/>
        </w:tabs>
        <w:rPr>
          <w:ins w:id="8433" w:author="Carsten Hein" w:date="2022-01-14T10:17:00Z"/>
          <w:rFonts w:asciiTheme="minorHAnsi" w:eastAsiaTheme="minorEastAsia" w:hAnsiTheme="minorHAnsi"/>
          <w:noProof/>
          <w:sz w:val="22"/>
          <w:lang w:eastAsia="de-DE"/>
        </w:rPr>
      </w:pPr>
      <w:ins w:id="8434"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1"</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1 Platzhalter2</w:t>
        </w:r>
        <w:r>
          <w:rPr>
            <w:noProof/>
            <w:webHidden/>
          </w:rPr>
          <w:tab/>
        </w:r>
        <w:r>
          <w:rPr>
            <w:noProof/>
            <w:webHidden/>
          </w:rPr>
          <w:fldChar w:fldCharType="begin"/>
        </w:r>
        <w:r>
          <w:rPr>
            <w:noProof/>
            <w:webHidden/>
          </w:rPr>
          <w:instrText xml:space="preserve"> PAGEREF _Toc93048371 \h </w:instrText>
        </w:r>
      </w:ins>
      <w:r>
        <w:rPr>
          <w:noProof/>
          <w:webHidden/>
        </w:rPr>
      </w:r>
      <w:r>
        <w:rPr>
          <w:noProof/>
          <w:webHidden/>
        </w:rPr>
        <w:fldChar w:fldCharType="separate"/>
      </w:r>
      <w:ins w:id="8435" w:author="Carsten Hein" w:date="2022-01-14T10:17:00Z">
        <w:r>
          <w:rPr>
            <w:noProof/>
            <w:webHidden/>
          </w:rPr>
          <w:t>52</w:t>
        </w:r>
        <w:r>
          <w:rPr>
            <w:noProof/>
            <w:webHidden/>
          </w:rPr>
          <w:fldChar w:fldCharType="end"/>
        </w:r>
        <w:r w:rsidRPr="00170198">
          <w:rPr>
            <w:rStyle w:val="Hyperlink"/>
            <w:noProof/>
          </w:rPr>
          <w:fldChar w:fldCharType="end"/>
        </w:r>
      </w:ins>
    </w:p>
    <w:p w14:paraId="1C2BC7F1" w14:textId="7673DF14" w:rsidR="00916225" w:rsidRDefault="00916225">
      <w:pPr>
        <w:pStyle w:val="Abbildungsverzeichnis"/>
        <w:tabs>
          <w:tab w:val="right" w:pos="9060"/>
        </w:tabs>
        <w:rPr>
          <w:ins w:id="8436" w:author="Carsten Hein" w:date="2022-01-14T10:17:00Z"/>
          <w:rFonts w:asciiTheme="minorHAnsi" w:eastAsiaTheme="minorEastAsia" w:hAnsiTheme="minorHAnsi"/>
          <w:noProof/>
          <w:sz w:val="22"/>
          <w:lang w:eastAsia="de-DE"/>
        </w:rPr>
      </w:pPr>
      <w:ins w:id="843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2 PLatzhalter 3</w:t>
        </w:r>
        <w:r>
          <w:rPr>
            <w:noProof/>
            <w:webHidden/>
          </w:rPr>
          <w:tab/>
        </w:r>
        <w:r>
          <w:rPr>
            <w:noProof/>
            <w:webHidden/>
          </w:rPr>
          <w:fldChar w:fldCharType="begin"/>
        </w:r>
        <w:r>
          <w:rPr>
            <w:noProof/>
            <w:webHidden/>
          </w:rPr>
          <w:instrText xml:space="preserve"> PAGEREF _Toc93048372 \h </w:instrText>
        </w:r>
      </w:ins>
      <w:r>
        <w:rPr>
          <w:noProof/>
          <w:webHidden/>
        </w:rPr>
      </w:r>
      <w:r>
        <w:rPr>
          <w:noProof/>
          <w:webHidden/>
        </w:rPr>
        <w:fldChar w:fldCharType="separate"/>
      </w:r>
      <w:ins w:id="8438" w:author="Carsten Hein" w:date="2022-01-14T10:17:00Z">
        <w:r>
          <w:rPr>
            <w:noProof/>
            <w:webHidden/>
          </w:rPr>
          <w:t>52</w:t>
        </w:r>
        <w:r>
          <w:rPr>
            <w:noProof/>
            <w:webHidden/>
          </w:rPr>
          <w:fldChar w:fldCharType="end"/>
        </w:r>
        <w:r w:rsidRPr="00170198">
          <w:rPr>
            <w:rStyle w:val="Hyperlink"/>
            <w:noProof/>
          </w:rPr>
          <w:fldChar w:fldCharType="end"/>
        </w:r>
      </w:ins>
    </w:p>
    <w:p w14:paraId="56A22731" w14:textId="2E82E458" w:rsidR="00916225" w:rsidRDefault="00916225">
      <w:pPr>
        <w:pStyle w:val="Abbildungsverzeichnis"/>
        <w:tabs>
          <w:tab w:val="right" w:pos="9060"/>
        </w:tabs>
        <w:rPr>
          <w:ins w:id="8439" w:author="Carsten Hein" w:date="2022-01-14T10:17:00Z"/>
          <w:rFonts w:asciiTheme="minorHAnsi" w:eastAsiaTheme="minorEastAsia" w:hAnsiTheme="minorHAnsi"/>
          <w:noProof/>
          <w:sz w:val="22"/>
          <w:lang w:eastAsia="de-DE"/>
        </w:rPr>
      </w:pPr>
      <w:ins w:id="844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3 Adhäsives Versagen einer Nassklebung mit Klebstoff C3 (Serie SBB-NK-C3)</w:t>
        </w:r>
        <w:r>
          <w:rPr>
            <w:noProof/>
            <w:webHidden/>
          </w:rPr>
          <w:tab/>
        </w:r>
        <w:r>
          <w:rPr>
            <w:noProof/>
            <w:webHidden/>
          </w:rPr>
          <w:fldChar w:fldCharType="begin"/>
        </w:r>
        <w:r>
          <w:rPr>
            <w:noProof/>
            <w:webHidden/>
          </w:rPr>
          <w:instrText xml:space="preserve"> PAGEREF _Toc93048373 \h </w:instrText>
        </w:r>
      </w:ins>
      <w:r>
        <w:rPr>
          <w:noProof/>
          <w:webHidden/>
        </w:rPr>
      </w:r>
      <w:r>
        <w:rPr>
          <w:noProof/>
          <w:webHidden/>
        </w:rPr>
        <w:fldChar w:fldCharType="separate"/>
      </w:r>
      <w:ins w:id="8441" w:author="Carsten Hein" w:date="2022-01-14T10:17:00Z">
        <w:r>
          <w:rPr>
            <w:noProof/>
            <w:webHidden/>
          </w:rPr>
          <w:t>53</w:t>
        </w:r>
        <w:r>
          <w:rPr>
            <w:noProof/>
            <w:webHidden/>
          </w:rPr>
          <w:fldChar w:fldCharType="end"/>
        </w:r>
        <w:r w:rsidRPr="00170198">
          <w:rPr>
            <w:rStyle w:val="Hyperlink"/>
            <w:noProof/>
          </w:rPr>
          <w:fldChar w:fldCharType="end"/>
        </w:r>
      </w:ins>
    </w:p>
    <w:p w14:paraId="25C656F2" w14:textId="36BB42ED" w:rsidR="00916225" w:rsidRDefault="00916225">
      <w:pPr>
        <w:pStyle w:val="Abbildungsverzeichnis"/>
        <w:tabs>
          <w:tab w:val="right" w:pos="9060"/>
        </w:tabs>
        <w:rPr>
          <w:ins w:id="8442" w:author="Carsten Hein" w:date="2022-01-14T10:17:00Z"/>
          <w:rFonts w:asciiTheme="minorHAnsi" w:eastAsiaTheme="minorEastAsia" w:hAnsiTheme="minorHAnsi"/>
          <w:noProof/>
          <w:sz w:val="22"/>
          <w:lang w:eastAsia="de-DE"/>
        </w:rPr>
      </w:pPr>
      <w:ins w:id="844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4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3048374 \h </w:instrText>
        </w:r>
      </w:ins>
      <w:r>
        <w:rPr>
          <w:noProof/>
          <w:webHidden/>
        </w:rPr>
      </w:r>
      <w:r>
        <w:rPr>
          <w:noProof/>
          <w:webHidden/>
        </w:rPr>
        <w:fldChar w:fldCharType="separate"/>
      </w:r>
      <w:ins w:id="8444" w:author="Carsten Hein" w:date="2022-01-14T10:17:00Z">
        <w:r>
          <w:rPr>
            <w:noProof/>
            <w:webHidden/>
          </w:rPr>
          <w:t>53</w:t>
        </w:r>
        <w:r>
          <w:rPr>
            <w:noProof/>
            <w:webHidden/>
          </w:rPr>
          <w:fldChar w:fldCharType="end"/>
        </w:r>
        <w:r w:rsidRPr="00170198">
          <w:rPr>
            <w:rStyle w:val="Hyperlink"/>
            <w:noProof/>
          </w:rPr>
          <w:fldChar w:fldCharType="end"/>
        </w:r>
      </w:ins>
    </w:p>
    <w:p w14:paraId="45025B14" w14:textId="5FBA02A1" w:rsidR="00916225" w:rsidRDefault="00916225">
      <w:pPr>
        <w:pStyle w:val="Abbildungsverzeichnis"/>
        <w:tabs>
          <w:tab w:val="right" w:pos="9060"/>
        </w:tabs>
        <w:rPr>
          <w:ins w:id="8445" w:author="Carsten Hein" w:date="2022-01-14T10:17:00Z"/>
          <w:rFonts w:asciiTheme="minorHAnsi" w:eastAsiaTheme="minorEastAsia" w:hAnsiTheme="minorHAnsi"/>
          <w:noProof/>
          <w:sz w:val="22"/>
          <w:lang w:eastAsia="de-DE"/>
        </w:rPr>
      </w:pPr>
      <w:ins w:id="844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5 Bruchbild bei Holzversagen (hier am Beispiel einer Probe aus der Serie SBB-NK-C3)</w:t>
        </w:r>
        <w:r>
          <w:rPr>
            <w:noProof/>
            <w:webHidden/>
          </w:rPr>
          <w:tab/>
        </w:r>
        <w:r>
          <w:rPr>
            <w:noProof/>
            <w:webHidden/>
          </w:rPr>
          <w:fldChar w:fldCharType="begin"/>
        </w:r>
        <w:r>
          <w:rPr>
            <w:noProof/>
            <w:webHidden/>
          </w:rPr>
          <w:instrText xml:space="preserve"> PAGEREF _Toc93048375 \h </w:instrText>
        </w:r>
      </w:ins>
      <w:r>
        <w:rPr>
          <w:noProof/>
          <w:webHidden/>
        </w:rPr>
      </w:r>
      <w:r>
        <w:rPr>
          <w:noProof/>
          <w:webHidden/>
        </w:rPr>
        <w:fldChar w:fldCharType="separate"/>
      </w:r>
      <w:ins w:id="8447" w:author="Carsten Hein" w:date="2022-01-14T10:17:00Z">
        <w:r>
          <w:rPr>
            <w:noProof/>
            <w:webHidden/>
          </w:rPr>
          <w:t>53</w:t>
        </w:r>
        <w:r>
          <w:rPr>
            <w:noProof/>
            <w:webHidden/>
          </w:rPr>
          <w:fldChar w:fldCharType="end"/>
        </w:r>
        <w:r w:rsidRPr="00170198">
          <w:rPr>
            <w:rStyle w:val="Hyperlink"/>
            <w:noProof/>
          </w:rPr>
          <w:fldChar w:fldCharType="end"/>
        </w:r>
      </w:ins>
    </w:p>
    <w:p w14:paraId="066CEDF4" w14:textId="6B67338C" w:rsidR="00916225" w:rsidRDefault="00916225">
      <w:pPr>
        <w:pStyle w:val="Abbildungsverzeichnis"/>
        <w:tabs>
          <w:tab w:val="right" w:pos="9060"/>
        </w:tabs>
        <w:rPr>
          <w:ins w:id="8448" w:author="Carsten Hein" w:date="2022-01-14T10:17:00Z"/>
          <w:rFonts w:asciiTheme="minorHAnsi" w:eastAsiaTheme="minorEastAsia" w:hAnsiTheme="minorHAnsi"/>
          <w:noProof/>
          <w:sz w:val="22"/>
          <w:lang w:eastAsia="de-DE"/>
        </w:rPr>
      </w:pPr>
      <w:ins w:id="844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6"</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6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3048376 \h </w:instrText>
        </w:r>
      </w:ins>
      <w:r>
        <w:rPr>
          <w:noProof/>
          <w:webHidden/>
        </w:rPr>
      </w:r>
      <w:r>
        <w:rPr>
          <w:noProof/>
          <w:webHidden/>
        </w:rPr>
        <w:fldChar w:fldCharType="separate"/>
      </w:r>
      <w:ins w:id="8450" w:author="Carsten Hein" w:date="2022-01-14T10:17:00Z">
        <w:r>
          <w:rPr>
            <w:noProof/>
            <w:webHidden/>
          </w:rPr>
          <w:t>53</w:t>
        </w:r>
        <w:r>
          <w:rPr>
            <w:noProof/>
            <w:webHidden/>
          </w:rPr>
          <w:fldChar w:fldCharType="end"/>
        </w:r>
        <w:r w:rsidRPr="00170198">
          <w:rPr>
            <w:rStyle w:val="Hyperlink"/>
            <w:noProof/>
          </w:rPr>
          <w:fldChar w:fldCharType="end"/>
        </w:r>
      </w:ins>
    </w:p>
    <w:p w14:paraId="1BF15B65" w14:textId="4D1E5B81" w:rsidR="00916225" w:rsidRDefault="00916225">
      <w:pPr>
        <w:pStyle w:val="Abbildungsverzeichnis"/>
        <w:tabs>
          <w:tab w:val="right" w:pos="9060"/>
        </w:tabs>
        <w:rPr>
          <w:ins w:id="8451" w:author="Carsten Hein" w:date="2022-01-14T10:17:00Z"/>
          <w:rFonts w:asciiTheme="minorHAnsi" w:eastAsiaTheme="minorEastAsia" w:hAnsiTheme="minorHAnsi"/>
          <w:noProof/>
          <w:sz w:val="22"/>
          <w:lang w:eastAsia="de-DE"/>
        </w:rPr>
      </w:pPr>
      <w:ins w:id="8452"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7"</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7 Aufbau der 4-Punkt-Biegeversuche</w:t>
        </w:r>
        <w:r>
          <w:rPr>
            <w:noProof/>
            <w:webHidden/>
          </w:rPr>
          <w:tab/>
        </w:r>
        <w:r>
          <w:rPr>
            <w:noProof/>
            <w:webHidden/>
          </w:rPr>
          <w:fldChar w:fldCharType="begin"/>
        </w:r>
        <w:r>
          <w:rPr>
            <w:noProof/>
            <w:webHidden/>
          </w:rPr>
          <w:instrText xml:space="preserve"> PAGEREF _Toc93048377 \h </w:instrText>
        </w:r>
      </w:ins>
      <w:r>
        <w:rPr>
          <w:noProof/>
          <w:webHidden/>
        </w:rPr>
      </w:r>
      <w:r>
        <w:rPr>
          <w:noProof/>
          <w:webHidden/>
        </w:rPr>
        <w:fldChar w:fldCharType="separate"/>
      </w:r>
      <w:ins w:id="8453" w:author="Carsten Hein" w:date="2022-01-14T10:17:00Z">
        <w:r>
          <w:rPr>
            <w:noProof/>
            <w:webHidden/>
          </w:rPr>
          <w:t>54</w:t>
        </w:r>
        <w:r>
          <w:rPr>
            <w:noProof/>
            <w:webHidden/>
          </w:rPr>
          <w:fldChar w:fldCharType="end"/>
        </w:r>
        <w:r w:rsidRPr="00170198">
          <w:rPr>
            <w:rStyle w:val="Hyperlink"/>
            <w:noProof/>
          </w:rPr>
          <w:fldChar w:fldCharType="end"/>
        </w:r>
      </w:ins>
    </w:p>
    <w:p w14:paraId="154BFC8C" w14:textId="61B401F9" w:rsidR="00916225" w:rsidRDefault="00916225">
      <w:pPr>
        <w:pStyle w:val="Abbildungsverzeichnis"/>
        <w:tabs>
          <w:tab w:val="right" w:pos="9060"/>
        </w:tabs>
        <w:rPr>
          <w:ins w:id="8454" w:author="Carsten Hein" w:date="2022-01-14T10:17:00Z"/>
          <w:rFonts w:asciiTheme="minorHAnsi" w:eastAsiaTheme="minorEastAsia" w:hAnsiTheme="minorHAnsi"/>
          <w:noProof/>
          <w:sz w:val="22"/>
          <w:lang w:eastAsia="de-DE"/>
        </w:rPr>
      </w:pPr>
      <w:ins w:id="8455"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8"</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8 Risse im Beton an den Probekörpern der Serie B-TK-C3-FG</w:t>
        </w:r>
        <w:r>
          <w:rPr>
            <w:noProof/>
            <w:webHidden/>
          </w:rPr>
          <w:tab/>
        </w:r>
        <w:r>
          <w:rPr>
            <w:noProof/>
            <w:webHidden/>
          </w:rPr>
          <w:fldChar w:fldCharType="begin"/>
        </w:r>
        <w:r>
          <w:rPr>
            <w:noProof/>
            <w:webHidden/>
          </w:rPr>
          <w:instrText xml:space="preserve"> PAGEREF _Toc93048378 \h </w:instrText>
        </w:r>
      </w:ins>
      <w:r>
        <w:rPr>
          <w:noProof/>
          <w:webHidden/>
        </w:rPr>
      </w:r>
      <w:r>
        <w:rPr>
          <w:noProof/>
          <w:webHidden/>
        </w:rPr>
        <w:fldChar w:fldCharType="separate"/>
      </w:r>
      <w:ins w:id="8456" w:author="Carsten Hein" w:date="2022-01-14T10:17:00Z">
        <w:r>
          <w:rPr>
            <w:noProof/>
            <w:webHidden/>
          </w:rPr>
          <w:t>55</w:t>
        </w:r>
        <w:r>
          <w:rPr>
            <w:noProof/>
            <w:webHidden/>
          </w:rPr>
          <w:fldChar w:fldCharType="end"/>
        </w:r>
        <w:r w:rsidRPr="00170198">
          <w:rPr>
            <w:rStyle w:val="Hyperlink"/>
            <w:noProof/>
          </w:rPr>
          <w:fldChar w:fldCharType="end"/>
        </w:r>
      </w:ins>
    </w:p>
    <w:p w14:paraId="1F244BF2" w14:textId="1DBB6DEA" w:rsidR="00916225" w:rsidRDefault="00916225">
      <w:pPr>
        <w:pStyle w:val="Abbildungsverzeichnis"/>
        <w:tabs>
          <w:tab w:val="right" w:pos="9060"/>
        </w:tabs>
        <w:rPr>
          <w:ins w:id="8457" w:author="Carsten Hein" w:date="2022-01-14T10:17:00Z"/>
          <w:rFonts w:asciiTheme="minorHAnsi" w:eastAsiaTheme="minorEastAsia" w:hAnsiTheme="minorHAnsi"/>
          <w:noProof/>
          <w:sz w:val="22"/>
          <w:lang w:eastAsia="de-DE"/>
        </w:rPr>
      </w:pPr>
      <w:ins w:id="8458"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79"</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49 Verschieben des Klebstoffs durch den Beton bei den Prüfkörpern der Serie B-NK-E3</w:t>
        </w:r>
        <w:r>
          <w:rPr>
            <w:noProof/>
            <w:webHidden/>
          </w:rPr>
          <w:tab/>
        </w:r>
        <w:r>
          <w:rPr>
            <w:noProof/>
            <w:webHidden/>
          </w:rPr>
          <w:fldChar w:fldCharType="begin"/>
        </w:r>
        <w:r>
          <w:rPr>
            <w:noProof/>
            <w:webHidden/>
          </w:rPr>
          <w:instrText xml:space="preserve"> PAGEREF _Toc93048379 \h </w:instrText>
        </w:r>
      </w:ins>
      <w:r>
        <w:rPr>
          <w:noProof/>
          <w:webHidden/>
        </w:rPr>
      </w:r>
      <w:r>
        <w:rPr>
          <w:noProof/>
          <w:webHidden/>
        </w:rPr>
        <w:fldChar w:fldCharType="separate"/>
      </w:r>
      <w:ins w:id="8459" w:author="Carsten Hein" w:date="2022-01-14T10:17:00Z">
        <w:r>
          <w:rPr>
            <w:noProof/>
            <w:webHidden/>
          </w:rPr>
          <w:t>55</w:t>
        </w:r>
        <w:r>
          <w:rPr>
            <w:noProof/>
            <w:webHidden/>
          </w:rPr>
          <w:fldChar w:fldCharType="end"/>
        </w:r>
        <w:r w:rsidRPr="00170198">
          <w:rPr>
            <w:rStyle w:val="Hyperlink"/>
            <w:noProof/>
          </w:rPr>
          <w:fldChar w:fldCharType="end"/>
        </w:r>
      </w:ins>
    </w:p>
    <w:p w14:paraId="4E824886" w14:textId="5A068541" w:rsidR="00916225" w:rsidRDefault="00916225">
      <w:pPr>
        <w:pStyle w:val="Abbildungsverzeichnis"/>
        <w:tabs>
          <w:tab w:val="right" w:pos="9060"/>
        </w:tabs>
        <w:rPr>
          <w:ins w:id="8460" w:author="Carsten Hein" w:date="2022-01-14T10:17:00Z"/>
          <w:rFonts w:asciiTheme="minorHAnsi" w:eastAsiaTheme="minorEastAsia" w:hAnsiTheme="minorHAnsi"/>
          <w:noProof/>
          <w:sz w:val="22"/>
          <w:lang w:eastAsia="de-DE"/>
        </w:rPr>
      </w:pPr>
      <w:ins w:id="8461"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0"</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0 Auftrag des Klebstoffs E3 für die Trockenklebung (Serie B-TK-E3-FG)</w:t>
        </w:r>
        <w:r>
          <w:rPr>
            <w:noProof/>
            <w:webHidden/>
          </w:rPr>
          <w:tab/>
        </w:r>
        <w:r>
          <w:rPr>
            <w:noProof/>
            <w:webHidden/>
          </w:rPr>
          <w:fldChar w:fldCharType="begin"/>
        </w:r>
        <w:r>
          <w:rPr>
            <w:noProof/>
            <w:webHidden/>
          </w:rPr>
          <w:instrText xml:space="preserve"> PAGEREF _Toc93048380 \h </w:instrText>
        </w:r>
      </w:ins>
      <w:r>
        <w:rPr>
          <w:noProof/>
          <w:webHidden/>
        </w:rPr>
      </w:r>
      <w:r>
        <w:rPr>
          <w:noProof/>
          <w:webHidden/>
        </w:rPr>
        <w:fldChar w:fldCharType="separate"/>
      </w:r>
      <w:ins w:id="8462" w:author="Carsten Hein" w:date="2022-01-14T10:17:00Z">
        <w:r>
          <w:rPr>
            <w:noProof/>
            <w:webHidden/>
          </w:rPr>
          <w:t>55</w:t>
        </w:r>
        <w:r>
          <w:rPr>
            <w:noProof/>
            <w:webHidden/>
          </w:rPr>
          <w:fldChar w:fldCharType="end"/>
        </w:r>
        <w:r w:rsidRPr="00170198">
          <w:rPr>
            <w:rStyle w:val="Hyperlink"/>
            <w:noProof/>
          </w:rPr>
          <w:fldChar w:fldCharType="end"/>
        </w:r>
      </w:ins>
    </w:p>
    <w:p w14:paraId="77250CB3" w14:textId="29432F15" w:rsidR="00916225" w:rsidRDefault="00916225">
      <w:pPr>
        <w:pStyle w:val="Abbildungsverzeichnis"/>
        <w:tabs>
          <w:tab w:val="right" w:pos="9060"/>
        </w:tabs>
        <w:rPr>
          <w:ins w:id="8463" w:author="Carsten Hein" w:date="2022-01-14T10:17:00Z"/>
          <w:rFonts w:asciiTheme="minorHAnsi" w:eastAsiaTheme="minorEastAsia" w:hAnsiTheme="minorHAnsi"/>
          <w:noProof/>
          <w:sz w:val="22"/>
          <w:lang w:eastAsia="de-DE"/>
        </w:rPr>
      </w:pPr>
      <w:ins w:id="8464"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1"</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1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3048381 \h </w:instrText>
        </w:r>
      </w:ins>
      <w:r>
        <w:rPr>
          <w:noProof/>
          <w:webHidden/>
        </w:rPr>
      </w:r>
      <w:r>
        <w:rPr>
          <w:noProof/>
          <w:webHidden/>
        </w:rPr>
        <w:fldChar w:fldCharType="separate"/>
      </w:r>
      <w:ins w:id="8465" w:author="Carsten Hein" w:date="2022-01-14T10:17:00Z">
        <w:r>
          <w:rPr>
            <w:noProof/>
            <w:webHidden/>
          </w:rPr>
          <w:t>55</w:t>
        </w:r>
        <w:r>
          <w:rPr>
            <w:noProof/>
            <w:webHidden/>
          </w:rPr>
          <w:fldChar w:fldCharType="end"/>
        </w:r>
        <w:r w:rsidRPr="00170198">
          <w:rPr>
            <w:rStyle w:val="Hyperlink"/>
            <w:noProof/>
          </w:rPr>
          <w:fldChar w:fldCharType="end"/>
        </w:r>
      </w:ins>
    </w:p>
    <w:p w14:paraId="63652EEE" w14:textId="1140850A" w:rsidR="00916225" w:rsidRDefault="00916225">
      <w:pPr>
        <w:pStyle w:val="Abbildungsverzeichnis"/>
        <w:tabs>
          <w:tab w:val="right" w:pos="9060"/>
        </w:tabs>
        <w:rPr>
          <w:ins w:id="8466" w:author="Carsten Hein" w:date="2022-01-14T10:17:00Z"/>
          <w:rFonts w:asciiTheme="minorHAnsi" w:eastAsiaTheme="minorEastAsia" w:hAnsiTheme="minorHAnsi"/>
          <w:noProof/>
          <w:sz w:val="22"/>
          <w:lang w:eastAsia="de-DE"/>
        </w:rPr>
      </w:pPr>
      <w:ins w:id="846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2 Übersicht über die Positionen der Messpunkte an den Biegeversuchsprobekörpern</w:t>
        </w:r>
        <w:r>
          <w:rPr>
            <w:noProof/>
            <w:webHidden/>
          </w:rPr>
          <w:tab/>
        </w:r>
        <w:r>
          <w:rPr>
            <w:noProof/>
            <w:webHidden/>
          </w:rPr>
          <w:fldChar w:fldCharType="begin"/>
        </w:r>
        <w:r>
          <w:rPr>
            <w:noProof/>
            <w:webHidden/>
          </w:rPr>
          <w:instrText xml:space="preserve"> PAGEREF _Toc93048382 \h </w:instrText>
        </w:r>
      </w:ins>
      <w:r>
        <w:rPr>
          <w:noProof/>
          <w:webHidden/>
        </w:rPr>
      </w:r>
      <w:r>
        <w:rPr>
          <w:noProof/>
          <w:webHidden/>
        </w:rPr>
        <w:fldChar w:fldCharType="separate"/>
      </w:r>
      <w:ins w:id="8468" w:author="Carsten Hein" w:date="2022-01-14T10:17:00Z">
        <w:r>
          <w:rPr>
            <w:noProof/>
            <w:webHidden/>
          </w:rPr>
          <w:t>57</w:t>
        </w:r>
        <w:r>
          <w:rPr>
            <w:noProof/>
            <w:webHidden/>
          </w:rPr>
          <w:fldChar w:fldCharType="end"/>
        </w:r>
        <w:r w:rsidRPr="00170198">
          <w:rPr>
            <w:rStyle w:val="Hyperlink"/>
            <w:noProof/>
          </w:rPr>
          <w:fldChar w:fldCharType="end"/>
        </w:r>
      </w:ins>
    </w:p>
    <w:p w14:paraId="3BC63CB3" w14:textId="67683AAB" w:rsidR="00916225" w:rsidRDefault="00916225">
      <w:pPr>
        <w:pStyle w:val="Abbildungsverzeichnis"/>
        <w:tabs>
          <w:tab w:val="right" w:pos="9060"/>
        </w:tabs>
        <w:rPr>
          <w:ins w:id="8469" w:author="Carsten Hein" w:date="2022-01-14T10:17:00Z"/>
          <w:rFonts w:asciiTheme="minorHAnsi" w:eastAsiaTheme="minorEastAsia" w:hAnsiTheme="minorHAnsi"/>
          <w:noProof/>
          <w:sz w:val="22"/>
          <w:lang w:eastAsia="de-DE"/>
        </w:rPr>
      </w:pPr>
      <w:ins w:id="847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3 Lastregime der 4-Punkt-Biegeversuche</w:t>
        </w:r>
        <w:r>
          <w:rPr>
            <w:noProof/>
            <w:webHidden/>
          </w:rPr>
          <w:tab/>
        </w:r>
        <w:r>
          <w:rPr>
            <w:noProof/>
            <w:webHidden/>
          </w:rPr>
          <w:fldChar w:fldCharType="begin"/>
        </w:r>
        <w:r>
          <w:rPr>
            <w:noProof/>
            <w:webHidden/>
          </w:rPr>
          <w:instrText xml:space="preserve"> PAGEREF _Toc93048383 \h </w:instrText>
        </w:r>
      </w:ins>
      <w:r>
        <w:rPr>
          <w:noProof/>
          <w:webHidden/>
        </w:rPr>
      </w:r>
      <w:r>
        <w:rPr>
          <w:noProof/>
          <w:webHidden/>
        </w:rPr>
        <w:fldChar w:fldCharType="separate"/>
      </w:r>
      <w:ins w:id="8471" w:author="Carsten Hein" w:date="2022-01-14T10:17:00Z">
        <w:r>
          <w:rPr>
            <w:noProof/>
            <w:webHidden/>
          </w:rPr>
          <w:t>57</w:t>
        </w:r>
        <w:r>
          <w:rPr>
            <w:noProof/>
            <w:webHidden/>
          </w:rPr>
          <w:fldChar w:fldCharType="end"/>
        </w:r>
        <w:r w:rsidRPr="00170198">
          <w:rPr>
            <w:rStyle w:val="Hyperlink"/>
            <w:noProof/>
          </w:rPr>
          <w:fldChar w:fldCharType="end"/>
        </w:r>
      </w:ins>
    </w:p>
    <w:p w14:paraId="3F136982" w14:textId="59CC0FA3" w:rsidR="00916225" w:rsidRDefault="00916225">
      <w:pPr>
        <w:pStyle w:val="Abbildungsverzeichnis"/>
        <w:tabs>
          <w:tab w:val="right" w:pos="9060"/>
        </w:tabs>
        <w:rPr>
          <w:ins w:id="8472" w:author="Carsten Hein" w:date="2022-01-14T10:17:00Z"/>
          <w:rFonts w:asciiTheme="minorHAnsi" w:eastAsiaTheme="minorEastAsia" w:hAnsiTheme="minorHAnsi"/>
          <w:noProof/>
          <w:sz w:val="22"/>
          <w:lang w:eastAsia="de-DE"/>
        </w:rPr>
      </w:pPr>
      <w:ins w:id="847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4 Biegeversuchskörper in der Prüfeinrichtung</w:t>
        </w:r>
        <w:r>
          <w:rPr>
            <w:noProof/>
            <w:webHidden/>
          </w:rPr>
          <w:tab/>
        </w:r>
        <w:r>
          <w:rPr>
            <w:noProof/>
            <w:webHidden/>
          </w:rPr>
          <w:fldChar w:fldCharType="begin"/>
        </w:r>
        <w:r>
          <w:rPr>
            <w:noProof/>
            <w:webHidden/>
          </w:rPr>
          <w:instrText xml:space="preserve"> PAGEREF _Toc93048384 \h </w:instrText>
        </w:r>
      </w:ins>
      <w:r>
        <w:rPr>
          <w:noProof/>
          <w:webHidden/>
        </w:rPr>
      </w:r>
      <w:r>
        <w:rPr>
          <w:noProof/>
          <w:webHidden/>
        </w:rPr>
        <w:fldChar w:fldCharType="separate"/>
      </w:r>
      <w:ins w:id="8474" w:author="Carsten Hein" w:date="2022-01-14T10:17:00Z">
        <w:r>
          <w:rPr>
            <w:noProof/>
            <w:webHidden/>
          </w:rPr>
          <w:t>57</w:t>
        </w:r>
        <w:r>
          <w:rPr>
            <w:noProof/>
            <w:webHidden/>
          </w:rPr>
          <w:fldChar w:fldCharType="end"/>
        </w:r>
        <w:r w:rsidRPr="00170198">
          <w:rPr>
            <w:rStyle w:val="Hyperlink"/>
            <w:noProof/>
          </w:rPr>
          <w:fldChar w:fldCharType="end"/>
        </w:r>
      </w:ins>
    </w:p>
    <w:p w14:paraId="66C368D4" w14:textId="6E72960E" w:rsidR="00916225" w:rsidRDefault="00916225">
      <w:pPr>
        <w:pStyle w:val="Abbildungsverzeichnis"/>
        <w:tabs>
          <w:tab w:val="right" w:pos="9060"/>
        </w:tabs>
        <w:rPr>
          <w:ins w:id="8475" w:author="Carsten Hein" w:date="2022-01-14T10:17:00Z"/>
          <w:rFonts w:asciiTheme="minorHAnsi" w:eastAsiaTheme="minorEastAsia" w:hAnsiTheme="minorHAnsi"/>
          <w:noProof/>
          <w:sz w:val="22"/>
          <w:lang w:eastAsia="de-DE"/>
        </w:rPr>
      </w:pPr>
      <w:ins w:id="847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5 Biegeversuchskörper nach Biegezugversagen des Holzes</w:t>
        </w:r>
        <w:r>
          <w:rPr>
            <w:noProof/>
            <w:webHidden/>
          </w:rPr>
          <w:tab/>
        </w:r>
        <w:r>
          <w:rPr>
            <w:noProof/>
            <w:webHidden/>
          </w:rPr>
          <w:fldChar w:fldCharType="begin"/>
        </w:r>
        <w:r>
          <w:rPr>
            <w:noProof/>
            <w:webHidden/>
          </w:rPr>
          <w:instrText xml:space="preserve"> PAGEREF _Toc93048385 \h </w:instrText>
        </w:r>
      </w:ins>
      <w:r>
        <w:rPr>
          <w:noProof/>
          <w:webHidden/>
        </w:rPr>
      </w:r>
      <w:r>
        <w:rPr>
          <w:noProof/>
          <w:webHidden/>
        </w:rPr>
        <w:fldChar w:fldCharType="separate"/>
      </w:r>
      <w:ins w:id="8477" w:author="Carsten Hein" w:date="2022-01-14T10:17:00Z">
        <w:r>
          <w:rPr>
            <w:noProof/>
            <w:webHidden/>
          </w:rPr>
          <w:t>58</w:t>
        </w:r>
        <w:r>
          <w:rPr>
            <w:noProof/>
            <w:webHidden/>
          </w:rPr>
          <w:fldChar w:fldCharType="end"/>
        </w:r>
        <w:r w:rsidRPr="00170198">
          <w:rPr>
            <w:rStyle w:val="Hyperlink"/>
            <w:noProof/>
          </w:rPr>
          <w:fldChar w:fldCharType="end"/>
        </w:r>
      </w:ins>
    </w:p>
    <w:p w14:paraId="71998D97" w14:textId="3BC34C4A" w:rsidR="00916225" w:rsidRDefault="00916225">
      <w:pPr>
        <w:pStyle w:val="Abbildungsverzeichnis"/>
        <w:tabs>
          <w:tab w:val="right" w:pos="9060"/>
        </w:tabs>
        <w:rPr>
          <w:ins w:id="8478" w:author="Carsten Hein" w:date="2022-01-14T10:17:00Z"/>
          <w:rFonts w:asciiTheme="minorHAnsi" w:eastAsiaTheme="minorEastAsia" w:hAnsiTheme="minorHAnsi"/>
          <w:noProof/>
          <w:sz w:val="22"/>
          <w:lang w:eastAsia="de-DE"/>
        </w:rPr>
      </w:pPr>
      <w:ins w:id="847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6"</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6 Vergleich der Bruchlasten der 4-Punkt-Biegeversuche</w:t>
        </w:r>
        <w:r>
          <w:rPr>
            <w:noProof/>
            <w:webHidden/>
          </w:rPr>
          <w:tab/>
        </w:r>
        <w:r>
          <w:rPr>
            <w:noProof/>
            <w:webHidden/>
          </w:rPr>
          <w:fldChar w:fldCharType="begin"/>
        </w:r>
        <w:r>
          <w:rPr>
            <w:noProof/>
            <w:webHidden/>
          </w:rPr>
          <w:instrText xml:space="preserve"> PAGEREF _Toc93048386 \h </w:instrText>
        </w:r>
      </w:ins>
      <w:r>
        <w:rPr>
          <w:noProof/>
          <w:webHidden/>
        </w:rPr>
      </w:r>
      <w:r>
        <w:rPr>
          <w:noProof/>
          <w:webHidden/>
        </w:rPr>
        <w:fldChar w:fldCharType="separate"/>
      </w:r>
      <w:ins w:id="8480" w:author="Carsten Hein" w:date="2022-01-14T10:17:00Z">
        <w:r>
          <w:rPr>
            <w:noProof/>
            <w:webHidden/>
          </w:rPr>
          <w:t>58</w:t>
        </w:r>
        <w:r>
          <w:rPr>
            <w:noProof/>
            <w:webHidden/>
          </w:rPr>
          <w:fldChar w:fldCharType="end"/>
        </w:r>
        <w:r w:rsidRPr="00170198">
          <w:rPr>
            <w:rStyle w:val="Hyperlink"/>
            <w:noProof/>
          </w:rPr>
          <w:fldChar w:fldCharType="end"/>
        </w:r>
      </w:ins>
    </w:p>
    <w:p w14:paraId="2AD9CE5F" w14:textId="6730F5BC" w:rsidR="00916225" w:rsidRDefault="00916225">
      <w:pPr>
        <w:pStyle w:val="Abbildungsverzeichnis"/>
        <w:tabs>
          <w:tab w:val="right" w:pos="9060"/>
        </w:tabs>
        <w:rPr>
          <w:ins w:id="8481" w:author="Carsten Hein" w:date="2022-01-14T10:17:00Z"/>
          <w:rFonts w:asciiTheme="minorHAnsi" w:eastAsiaTheme="minorEastAsia" w:hAnsiTheme="minorHAnsi"/>
          <w:noProof/>
          <w:sz w:val="22"/>
          <w:lang w:eastAsia="de-DE"/>
        </w:rPr>
      </w:pPr>
      <w:ins w:id="8482"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7"</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7 Vergleich der Kraft-Verformungsdiagramme der 4-Punkt-Biegeversuche</w:t>
        </w:r>
        <w:r>
          <w:rPr>
            <w:noProof/>
            <w:webHidden/>
          </w:rPr>
          <w:tab/>
        </w:r>
        <w:r>
          <w:rPr>
            <w:noProof/>
            <w:webHidden/>
          </w:rPr>
          <w:fldChar w:fldCharType="begin"/>
        </w:r>
        <w:r>
          <w:rPr>
            <w:noProof/>
            <w:webHidden/>
          </w:rPr>
          <w:instrText xml:space="preserve"> PAGEREF _Toc93048387 \h </w:instrText>
        </w:r>
      </w:ins>
      <w:r>
        <w:rPr>
          <w:noProof/>
          <w:webHidden/>
        </w:rPr>
      </w:r>
      <w:r>
        <w:rPr>
          <w:noProof/>
          <w:webHidden/>
        </w:rPr>
        <w:fldChar w:fldCharType="separate"/>
      </w:r>
      <w:ins w:id="8483" w:author="Carsten Hein" w:date="2022-01-14T10:17:00Z">
        <w:r>
          <w:rPr>
            <w:noProof/>
            <w:webHidden/>
          </w:rPr>
          <w:t>59</w:t>
        </w:r>
        <w:r>
          <w:rPr>
            <w:noProof/>
            <w:webHidden/>
          </w:rPr>
          <w:fldChar w:fldCharType="end"/>
        </w:r>
        <w:r w:rsidRPr="00170198">
          <w:rPr>
            <w:rStyle w:val="Hyperlink"/>
            <w:noProof/>
          </w:rPr>
          <w:fldChar w:fldCharType="end"/>
        </w:r>
      </w:ins>
    </w:p>
    <w:p w14:paraId="00CED760" w14:textId="7A2FA270" w:rsidR="00916225" w:rsidRDefault="00916225">
      <w:pPr>
        <w:pStyle w:val="Abbildungsverzeichnis"/>
        <w:tabs>
          <w:tab w:val="right" w:pos="9060"/>
        </w:tabs>
        <w:rPr>
          <w:ins w:id="8484" w:author="Carsten Hein" w:date="2022-01-14T10:17:00Z"/>
          <w:rFonts w:asciiTheme="minorHAnsi" w:eastAsiaTheme="minorEastAsia" w:hAnsiTheme="minorHAnsi"/>
          <w:noProof/>
          <w:sz w:val="22"/>
          <w:lang w:eastAsia="de-DE"/>
        </w:rPr>
      </w:pPr>
      <w:ins w:id="8485"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88"</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8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3048388 \h </w:instrText>
        </w:r>
      </w:ins>
      <w:r>
        <w:rPr>
          <w:noProof/>
          <w:webHidden/>
        </w:rPr>
      </w:r>
      <w:r>
        <w:rPr>
          <w:noProof/>
          <w:webHidden/>
        </w:rPr>
        <w:fldChar w:fldCharType="separate"/>
      </w:r>
      <w:ins w:id="8486" w:author="Carsten Hein" w:date="2022-01-14T10:17:00Z">
        <w:r>
          <w:rPr>
            <w:noProof/>
            <w:webHidden/>
          </w:rPr>
          <w:t>60</w:t>
        </w:r>
        <w:r>
          <w:rPr>
            <w:noProof/>
            <w:webHidden/>
          </w:rPr>
          <w:fldChar w:fldCharType="end"/>
        </w:r>
        <w:r w:rsidRPr="00170198">
          <w:rPr>
            <w:rStyle w:val="Hyperlink"/>
            <w:noProof/>
          </w:rPr>
          <w:fldChar w:fldCharType="end"/>
        </w:r>
      </w:ins>
    </w:p>
    <w:p w14:paraId="1A292E95" w14:textId="18EA21A2" w:rsidR="00916225" w:rsidRDefault="00916225">
      <w:pPr>
        <w:pStyle w:val="Abbildungsverzeichnis"/>
        <w:tabs>
          <w:tab w:val="right" w:pos="9060"/>
        </w:tabs>
        <w:rPr>
          <w:ins w:id="8487" w:author="Carsten Hein" w:date="2022-01-14T10:17:00Z"/>
          <w:rFonts w:asciiTheme="minorHAnsi" w:eastAsiaTheme="minorEastAsia" w:hAnsiTheme="minorHAnsi"/>
          <w:noProof/>
          <w:sz w:val="22"/>
          <w:lang w:eastAsia="de-DE"/>
        </w:rPr>
      </w:pPr>
      <w:ins w:id="8488" w:author="Carsten Hein" w:date="2022-01-14T10:17:00Z">
        <w:r w:rsidRPr="00170198">
          <w:rPr>
            <w:rStyle w:val="Hyperlink"/>
            <w:noProof/>
          </w:rPr>
          <w:lastRenderedPageBreak/>
          <w:fldChar w:fldCharType="begin"/>
        </w:r>
        <w:r w:rsidRPr="00170198">
          <w:rPr>
            <w:rStyle w:val="Hyperlink"/>
            <w:noProof/>
          </w:rPr>
          <w:instrText xml:space="preserve"> </w:instrText>
        </w:r>
        <w:r>
          <w:rPr>
            <w:noProof/>
          </w:rPr>
          <w:instrText>HYPERLINK \l "_Toc93048389"</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59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3048389 \h </w:instrText>
        </w:r>
      </w:ins>
      <w:r>
        <w:rPr>
          <w:noProof/>
          <w:webHidden/>
        </w:rPr>
      </w:r>
      <w:r>
        <w:rPr>
          <w:noProof/>
          <w:webHidden/>
        </w:rPr>
        <w:fldChar w:fldCharType="separate"/>
      </w:r>
      <w:ins w:id="8489" w:author="Carsten Hein" w:date="2022-01-14T10:17:00Z">
        <w:r>
          <w:rPr>
            <w:noProof/>
            <w:webHidden/>
          </w:rPr>
          <w:t>61</w:t>
        </w:r>
        <w:r>
          <w:rPr>
            <w:noProof/>
            <w:webHidden/>
          </w:rPr>
          <w:fldChar w:fldCharType="end"/>
        </w:r>
        <w:r w:rsidRPr="00170198">
          <w:rPr>
            <w:rStyle w:val="Hyperlink"/>
            <w:noProof/>
          </w:rPr>
          <w:fldChar w:fldCharType="end"/>
        </w:r>
      </w:ins>
    </w:p>
    <w:p w14:paraId="38ECC027" w14:textId="1B6155B7" w:rsidR="00916225" w:rsidRDefault="00916225">
      <w:pPr>
        <w:pStyle w:val="Abbildungsverzeichnis"/>
        <w:tabs>
          <w:tab w:val="right" w:pos="9060"/>
        </w:tabs>
        <w:rPr>
          <w:ins w:id="8490" w:author="Carsten Hein" w:date="2022-01-14T10:17:00Z"/>
          <w:rFonts w:asciiTheme="minorHAnsi" w:eastAsiaTheme="minorEastAsia" w:hAnsiTheme="minorHAnsi"/>
          <w:noProof/>
          <w:sz w:val="22"/>
          <w:lang w:eastAsia="de-DE"/>
        </w:rPr>
      </w:pPr>
      <w:ins w:id="8491"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0"</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0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3048390 \h </w:instrText>
        </w:r>
      </w:ins>
      <w:r>
        <w:rPr>
          <w:noProof/>
          <w:webHidden/>
        </w:rPr>
      </w:r>
      <w:r>
        <w:rPr>
          <w:noProof/>
          <w:webHidden/>
        </w:rPr>
        <w:fldChar w:fldCharType="separate"/>
      </w:r>
      <w:ins w:id="8492" w:author="Carsten Hein" w:date="2022-01-14T10:17:00Z">
        <w:r>
          <w:rPr>
            <w:noProof/>
            <w:webHidden/>
          </w:rPr>
          <w:t>62</w:t>
        </w:r>
        <w:r>
          <w:rPr>
            <w:noProof/>
            <w:webHidden/>
          </w:rPr>
          <w:fldChar w:fldCharType="end"/>
        </w:r>
        <w:r w:rsidRPr="00170198">
          <w:rPr>
            <w:rStyle w:val="Hyperlink"/>
            <w:noProof/>
          </w:rPr>
          <w:fldChar w:fldCharType="end"/>
        </w:r>
      </w:ins>
    </w:p>
    <w:p w14:paraId="6D947C15" w14:textId="24582FEB" w:rsidR="00916225" w:rsidRDefault="00916225">
      <w:pPr>
        <w:pStyle w:val="Abbildungsverzeichnis"/>
        <w:tabs>
          <w:tab w:val="right" w:pos="9060"/>
        </w:tabs>
        <w:rPr>
          <w:ins w:id="8493" w:author="Carsten Hein" w:date="2022-01-14T10:17:00Z"/>
          <w:rFonts w:asciiTheme="minorHAnsi" w:eastAsiaTheme="minorEastAsia" w:hAnsiTheme="minorHAnsi"/>
          <w:noProof/>
          <w:sz w:val="22"/>
          <w:lang w:eastAsia="de-DE"/>
        </w:rPr>
      </w:pPr>
      <w:ins w:id="8494"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1"</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1 Abgesetztes Auflager in einem hybriden Bürogebäude in Schöppingen (Quelle: Brüninghoff Group)</w:t>
        </w:r>
        <w:r>
          <w:rPr>
            <w:noProof/>
            <w:webHidden/>
          </w:rPr>
          <w:tab/>
        </w:r>
        <w:r>
          <w:rPr>
            <w:noProof/>
            <w:webHidden/>
          </w:rPr>
          <w:fldChar w:fldCharType="begin"/>
        </w:r>
        <w:r>
          <w:rPr>
            <w:noProof/>
            <w:webHidden/>
          </w:rPr>
          <w:instrText xml:space="preserve"> PAGEREF _Toc93048391 \h </w:instrText>
        </w:r>
      </w:ins>
      <w:r>
        <w:rPr>
          <w:noProof/>
          <w:webHidden/>
        </w:rPr>
      </w:r>
      <w:r>
        <w:rPr>
          <w:noProof/>
          <w:webHidden/>
        </w:rPr>
        <w:fldChar w:fldCharType="separate"/>
      </w:r>
      <w:ins w:id="8495" w:author="Carsten Hein" w:date="2022-01-14T10:17:00Z">
        <w:r>
          <w:rPr>
            <w:noProof/>
            <w:webHidden/>
          </w:rPr>
          <w:t>63</w:t>
        </w:r>
        <w:r>
          <w:rPr>
            <w:noProof/>
            <w:webHidden/>
          </w:rPr>
          <w:fldChar w:fldCharType="end"/>
        </w:r>
        <w:r w:rsidRPr="00170198">
          <w:rPr>
            <w:rStyle w:val="Hyperlink"/>
            <w:noProof/>
          </w:rPr>
          <w:fldChar w:fldCharType="end"/>
        </w:r>
      </w:ins>
    </w:p>
    <w:p w14:paraId="746926F7" w14:textId="4E3100FE" w:rsidR="00916225" w:rsidRDefault="00916225">
      <w:pPr>
        <w:pStyle w:val="Abbildungsverzeichnis"/>
        <w:tabs>
          <w:tab w:val="right" w:pos="9060"/>
        </w:tabs>
        <w:rPr>
          <w:ins w:id="8496" w:author="Carsten Hein" w:date="2022-01-14T10:17:00Z"/>
          <w:rFonts w:asciiTheme="minorHAnsi" w:eastAsiaTheme="minorEastAsia" w:hAnsiTheme="minorHAnsi"/>
          <w:noProof/>
          <w:sz w:val="22"/>
          <w:lang w:eastAsia="de-DE"/>
        </w:rPr>
      </w:pPr>
      <w:ins w:id="849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2 Abgesetzte Auflagerkonstruktion mit Schrauben</w:t>
        </w:r>
        <w:r>
          <w:rPr>
            <w:noProof/>
            <w:webHidden/>
          </w:rPr>
          <w:tab/>
        </w:r>
        <w:r>
          <w:rPr>
            <w:noProof/>
            <w:webHidden/>
          </w:rPr>
          <w:fldChar w:fldCharType="begin"/>
        </w:r>
        <w:r>
          <w:rPr>
            <w:noProof/>
            <w:webHidden/>
          </w:rPr>
          <w:instrText xml:space="preserve"> PAGEREF _Toc93048392 \h </w:instrText>
        </w:r>
      </w:ins>
      <w:r>
        <w:rPr>
          <w:noProof/>
          <w:webHidden/>
        </w:rPr>
      </w:r>
      <w:r>
        <w:rPr>
          <w:noProof/>
          <w:webHidden/>
        </w:rPr>
        <w:fldChar w:fldCharType="separate"/>
      </w:r>
      <w:ins w:id="8498" w:author="Carsten Hein" w:date="2022-01-14T10:17:00Z">
        <w:r>
          <w:rPr>
            <w:noProof/>
            <w:webHidden/>
          </w:rPr>
          <w:t>64</w:t>
        </w:r>
        <w:r>
          <w:rPr>
            <w:noProof/>
            <w:webHidden/>
          </w:rPr>
          <w:fldChar w:fldCharType="end"/>
        </w:r>
        <w:r w:rsidRPr="00170198">
          <w:rPr>
            <w:rStyle w:val="Hyperlink"/>
            <w:noProof/>
          </w:rPr>
          <w:fldChar w:fldCharType="end"/>
        </w:r>
      </w:ins>
    </w:p>
    <w:p w14:paraId="0108BCF5" w14:textId="2A13FB76" w:rsidR="00916225" w:rsidRDefault="00916225">
      <w:pPr>
        <w:pStyle w:val="Abbildungsverzeichnis"/>
        <w:tabs>
          <w:tab w:val="right" w:pos="9060"/>
        </w:tabs>
        <w:rPr>
          <w:ins w:id="8499" w:author="Carsten Hein" w:date="2022-01-14T10:17:00Z"/>
          <w:rFonts w:asciiTheme="minorHAnsi" w:eastAsiaTheme="minorEastAsia" w:hAnsiTheme="minorHAnsi"/>
          <w:noProof/>
          <w:sz w:val="22"/>
          <w:lang w:eastAsia="de-DE"/>
        </w:rPr>
      </w:pPr>
      <w:ins w:id="850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3 Aufbau und Messkonzept der Versuche an abgesetzen Auflagerkonstruktionen</w:t>
        </w:r>
        <w:r>
          <w:rPr>
            <w:noProof/>
            <w:webHidden/>
          </w:rPr>
          <w:tab/>
        </w:r>
        <w:r>
          <w:rPr>
            <w:noProof/>
            <w:webHidden/>
          </w:rPr>
          <w:fldChar w:fldCharType="begin"/>
        </w:r>
        <w:r>
          <w:rPr>
            <w:noProof/>
            <w:webHidden/>
          </w:rPr>
          <w:instrText xml:space="preserve"> PAGEREF _Toc93048393 \h </w:instrText>
        </w:r>
      </w:ins>
      <w:r>
        <w:rPr>
          <w:noProof/>
          <w:webHidden/>
        </w:rPr>
      </w:r>
      <w:r>
        <w:rPr>
          <w:noProof/>
          <w:webHidden/>
        </w:rPr>
        <w:fldChar w:fldCharType="separate"/>
      </w:r>
      <w:ins w:id="8501" w:author="Carsten Hein" w:date="2022-01-14T10:17:00Z">
        <w:r>
          <w:rPr>
            <w:noProof/>
            <w:webHidden/>
          </w:rPr>
          <w:t>65</w:t>
        </w:r>
        <w:r>
          <w:rPr>
            <w:noProof/>
            <w:webHidden/>
          </w:rPr>
          <w:fldChar w:fldCharType="end"/>
        </w:r>
        <w:r w:rsidRPr="00170198">
          <w:rPr>
            <w:rStyle w:val="Hyperlink"/>
            <w:noProof/>
          </w:rPr>
          <w:fldChar w:fldCharType="end"/>
        </w:r>
      </w:ins>
    </w:p>
    <w:p w14:paraId="4745B3C8" w14:textId="31361C79" w:rsidR="00916225" w:rsidRDefault="00916225">
      <w:pPr>
        <w:pStyle w:val="Abbildungsverzeichnis"/>
        <w:tabs>
          <w:tab w:val="right" w:pos="9060"/>
        </w:tabs>
        <w:rPr>
          <w:ins w:id="8502" w:author="Carsten Hein" w:date="2022-01-14T10:17:00Z"/>
          <w:rFonts w:asciiTheme="minorHAnsi" w:eastAsiaTheme="minorEastAsia" w:hAnsiTheme="minorHAnsi"/>
          <w:noProof/>
          <w:sz w:val="22"/>
          <w:lang w:eastAsia="de-DE"/>
        </w:rPr>
      </w:pPr>
      <w:ins w:id="850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4 Belastungsschema der Versuche an abgesetzten Auflagern</w:t>
        </w:r>
        <w:r>
          <w:rPr>
            <w:noProof/>
            <w:webHidden/>
          </w:rPr>
          <w:tab/>
        </w:r>
        <w:r>
          <w:rPr>
            <w:noProof/>
            <w:webHidden/>
          </w:rPr>
          <w:fldChar w:fldCharType="begin"/>
        </w:r>
        <w:r>
          <w:rPr>
            <w:noProof/>
            <w:webHidden/>
          </w:rPr>
          <w:instrText xml:space="preserve"> PAGEREF _Toc93048394 \h </w:instrText>
        </w:r>
      </w:ins>
      <w:r>
        <w:rPr>
          <w:noProof/>
          <w:webHidden/>
        </w:rPr>
      </w:r>
      <w:r>
        <w:rPr>
          <w:noProof/>
          <w:webHidden/>
        </w:rPr>
        <w:fldChar w:fldCharType="separate"/>
      </w:r>
      <w:ins w:id="8504" w:author="Carsten Hein" w:date="2022-01-14T10:17:00Z">
        <w:r>
          <w:rPr>
            <w:noProof/>
            <w:webHidden/>
          </w:rPr>
          <w:t>67</w:t>
        </w:r>
        <w:r>
          <w:rPr>
            <w:noProof/>
            <w:webHidden/>
          </w:rPr>
          <w:fldChar w:fldCharType="end"/>
        </w:r>
        <w:r w:rsidRPr="00170198">
          <w:rPr>
            <w:rStyle w:val="Hyperlink"/>
            <w:noProof/>
          </w:rPr>
          <w:fldChar w:fldCharType="end"/>
        </w:r>
      </w:ins>
    </w:p>
    <w:p w14:paraId="580EE303" w14:textId="760EC655" w:rsidR="00916225" w:rsidRDefault="00916225">
      <w:pPr>
        <w:pStyle w:val="Abbildungsverzeichnis"/>
        <w:tabs>
          <w:tab w:val="right" w:pos="9060"/>
        </w:tabs>
        <w:rPr>
          <w:ins w:id="8505" w:author="Carsten Hein" w:date="2022-01-14T10:17:00Z"/>
          <w:rFonts w:asciiTheme="minorHAnsi" w:eastAsiaTheme="minorEastAsia" w:hAnsiTheme="minorHAnsi"/>
          <w:noProof/>
          <w:sz w:val="22"/>
          <w:lang w:eastAsia="de-DE"/>
        </w:rPr>
      </w:pPr>
      <w:ins w:id="850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5 Typisches Bruchbild der Versuche zu abgesetzten Auflagern</w:t>
        </w:r>
        <w:r>
          <w:rPr>
            <w:noProof/>
            <w:webHidden/>
          </w:rPr>
          <w:tab/>
        </w:r>
        <w:r>
          <w:rPr>
            <w:noProof/>
            <w:webHidden/>
          </w:rPr>
          <w:fldChar w:fldCharType="begin"/>
        </w:r>
        <w:r>
          <w:rPr>
            <w:noProof/>
            <w:webHidden/>
          </w:rPr>
          <w:instrText xml:space="preserve"> PAGEREF _Toc93048395 \h </w:instrText>
        </w:r>
      </w:ins>
      <w:r>
        <w:rPr>
          <w:noProof/>
          <w:webHidden/>
        </w:rPr>
      </w:r>
      <w:r>
        <w:rPr>
          <w:noProof/>
          <w:webHidden/>
        </w:rPr>
        <w:fldChar w:fldCharType="separate"/>
      </w:r>
      <w:ins w:id="8507" w:author="Carsten Hein" w:date="2022-01-14T10:17:00Z">
        <w:r>
          <w:rPr>
            <w:noProof/>
            <w:webHidden/>
          </w:rPr>
          <w:t>67</w:t>
        </w:r>
        <w:r>
          <w:rPr>
            <w:noProof/>
            <w:webHidden/>
          </w:rPr>
          <w:fldChar w:fldCharType="end"/>
        </w:r>
        <w:r w:rsidRPr="00170198">
          <w:rPr>
            <w:rStyle w:val="Hyperlink"/>
            <w:noProof/>
          </w:rPr>
          <w:fldChar w:fldCharType="end"/>
        </w:r>
      </w:ins>
    </w:p>
    <w:p w14:paraId="4E27C9D9" w14:textId="737061DF" w:rsidR="00916225" w:rsidRDefault="00916225">
      <w:pPr>
        <w:pStyle w:val="Abbildungsverzeichnis"/>
        <w:tabs>
          <w:tab w:val="right" w:pos="9060"/>
        </w:tabs>
        <w:rPr>
          <w:ins w:id="8508" w:author="Carsten Hein" w:date="2022-01-14T10:17:00Z"/>
          <w:rFonts w:asciiTheme="minorHAnsi" w:eastAsiaTheme="minorEastAsia" w:hAnsiTheme="minorHAnsi"/>
          <w:noProof/>
          <w:sz w:val="22"/>
          <w:lang w:eastAsia="de-DE"/>
        </w:rPr>
      </w:pPr>
      <w:ins w:id="850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6"</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6 Bruchlasten der Auflagerversuche</w:t>
        </w:r>
        <w:r>
          <w:rPr>
            <w:noProof/>
            <w:webHidden/>
          </w:rPr>
          <w:tab/>
        </w:r>
        <w:r>
          <w:rPr>
            <w:noProof/>
            <w:webHidden/>
          </w:rPr>
          <w:fldChar w:fldCharType="begin"/>
        </w:r>
        <w:r>
          <w:rPr>
            <w:noProof/>
            <w:webHidden/>
          </w:rPr>
          <w:instrText xml:space="preserve"> PAGEREF _Toc93048396 \h </w:instrText>
        </w:r>
      </w:ins>
      <w:r>
        <w:rPr>
          <w:noProof/>
          <w:webHidden/>
        </w:rPr>
      </w:r>
      <w:r>
        <w:rPr>
          <w:noProof/>
          <w:webHidden/>
        </w:rPr>
        <w:fldChar w:fldCharType="separate"/>
      </w:r>
      <w:ins w:id="8510" w:author="Carsten Hein" w:date="2022-01-14T10:17:00Z">
        <w:r>
          <w:rPr>
            <w:noProof/>
            <w:webHidden/>
          </w:rPr>
          <w:t>68</w:t>
        </w:r>
        <w:r>
          <w:rPr>
            <w:noProof/>
            <w:webHidden/>
          </w:rPr>
          <w:fldChar w:fldCharType="end"/>
        </w:r>
        <w:r w:rsidRPr="00170198">
          <w:rPr>
            <w:rStyle w:val="Hyperlink"/>
            <w:noProof/>
          </w:rPr>
          <w:fldChar w:fldCharType="end"/>
        </w:r>
      </w:ins>
    </w:p>
    <w:p w14:paraId="677768EA" w14:textId="4FD92D3B" w:rsidR="00916225" w:rsidRDefault="00916225">
      <w:pPr>
        <w:pStyle w:val="Abbildungsverzeichnis"/>
        <w:tabs>
          <w:tab w:val="right" w:pos="9060"/>
        </w:tabs>
        <w:rPr>
          <w:ins w:id="8511" w:author="Carsten Hein" w:date="2022-01-14T10:17:00Z"/>
          <w:rFonts w:asciiTheme="minorHAnsi" w:eastAsiaTheme="minorEastAsia" w:hAnsiTheme="minorHAnsi"/>
          <w:noProof/>
          <w:sz w:val="22"/>
          <w:lang w:eastAsia="de-DE"/>
        </w:rPr>
      </w:pPr>
      <w:ins w:id="8512"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7"</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7 Last-Verformungs-Diagramm der Auflagersuche</w:t>
        </w:r>
        <w:r>
          <w:rPr>
            <w:noProof/>
            <w:webHidden/>
          </w:rPr>
          <w:tab/>
        </w:r>
        <w:r>
          <w:rPr>
            <w:noProof/>
            <w:webHidden/>
          </w:rPr>
          <w:fldChar w:fldCharType="begin"/>
        </w:r>
        <w:r>
          <w:rPr>
            <w:noProof/>
            <w:webHidden/>
          </w:rPr>
          <w:instrText xml:space="preserve"> PAGEREF _Toc93048397 \h </w:instrText>
        </w:r>
      </w:ins>
      <w:r>
        <w:rPr>
          <w:noProof/>
          <w:webHidden/>
        </w:rPr>
      </w:r>
      <w:r>
        <w:rPr>
          <w:noProof/>
          <w:webHidden/>
        </w:rPr>
        <w:fldChar w:fldCharType="separate"/>
      </w:r>
      <w:ins w:id="8513" w:author="Carsten Hein" w:date="2022-01-14T10:17:00Z">
        <w:r>
          <w:rPr>
            <w:noProof/>
            <w:webHidden/>
          </w:rPr>
          <w:t>68</w:t>
        </w:r>
        <w:r>
          <w:rPr>
            <w:noProof/>
            <w:webHidden/>
          </w:rPr>
          <w:fldChar w:fldCharType="end"/>
        </w:r>
        <w:r w:rsidRPr="00170198">
          <w:rPr>
            <w:rStyle w:val="Hyperlink"/>
            <w:noProof/>
          </w:rPr>
          <w:fldChar w:fldCharType="end"/>
        </w:r>
      </w:ins>
    </w:p>
    <w:p w14:paraId="6B00C61A" w14:textId="2AE39B09" w:rsidR="00916225" w:rsidRDefault="00916225">
      <w:pPr>
        <w:pStyle w:val="Abbildungsverzeichnis"/>
        <w:tabs>
          <w:tab w:val="right" w:pos="9060"/>
        </w:tabs>
        <w:rPr>
          <w:ins w:id="8514" w:author="Carsten Hein" w:date="2022-01-14T10:17:00Z"/>
          <w:rFonts w:asciiTheme="minorHAnsi" w:eastAsiaTheme="minorEastAsia" w:hAnsiTheme="minorHAnsi"/>
          <w:noProof/>
          <w:sz w:val="22"/>
          <w:lang w:eastAsia="de-DE"/>
        </w:rPr>
      </w:pPr>
      <w:ins w:id="8515"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8"</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8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3048398 \h </w:instrText>
        </w:r>
      </w:ins>
      <w:r>
        <w:rPr>
          <w:noProof/>
          <w:webHidden/>
        </w:rPr>
      </w:r>
      <w:r>
        <w:rPr>
          <w:noProof/>
          <w:webHidden/>
        </w:rPr>
        <w:fldChar w:fldCharType="separate"/>
      </w:r>
      <w:ins w:id="8516" w:author="Carsten Hein" w:date="2022-01-14T10:17:00Z">
        <w:r>
          <w:rPr>
            <w:noProof/>
            <w:webHidden/>
          </w:rPr>
          <w:t>68</w:t>
        </w:r>
        <w:r>
          <w:rPr>
            <w:noProof/>
            <w:webHidden/>
          </w:rPr>
          <w:fldChar w:fldCharType="end"/>
        </w:r>
        <w:r w:rsidRPr="00170198">
          <w:rPr>
            <w:rStyle w:val="Hyperlink"/>
            <w:noProof/>
          </w:rPr>
          <w:fldChar w:fldCharType="end"/>
        </w:r>
      </w:ins>
    </w:p>
    <w:p w14:paraId="17BCBF45" w14:textId="462FDB78" w:rsidR="00916225" w:rsidRDefault="00916225">
      <w:pPr>
        <w:pStyle w:val="Abbildungsverzeichnis"/>
        <w:tabs>
          <w:tab w:val="right" w:pos="9060"/>
        </w:tabs>
        <w:rPr>
          <w:ins w:id="8517" w:author="Carsten Hein" w:date="2022-01-14T10:17:00Z"/>
          <w:rFonts w:asciiTheme="minorHAnsi" w:eastAsiaTheme="minorEastAsia" w:hAnsiTheme="minorHAnsi"/>
          <w:noProof/>
          <w:sz w:val="22"/>
          <w:lang w:eastAsia="de-DE"/>
        </w:rPr>
      </w:pPr>
      <w:ins w:id="8518"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399"</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69  Referenzdecke zur Ermittlung der Koppelkräfte</w:t>
        </w:r>
        <w:r>
          <w:rPr>
            <w:noProof/>
            <w:webHidden/>
          </w:rPr>
          <w:tab/>
        </w:r>
        <w:r>
          <w:rPr>
            <w:noProof/>
            <w:webHidden/>
          </w:rPr>
          <w:fldChar w:fldCharType="begin"/>
        </w:r>
        <w:r>
          <w:rPr>
            <w:noProof/>
            <w:webHidden/>
          </w:rPr>
          <w:instrText xml:space="preserve"> PAGEREF _Toc93048399 \h </w:instrText>
        </w:r>
      </w:ins>
      <w:r>
        <w:rPr>
          <w:noProof/>
          <w:webHidden/>
        </w:rPr>
      </w:r>
      <w:r>
        <w:rPr>
          <w:noProof/>
          <w:webHidden/>
        </w:rPr>
        <w:fldChar w:fldCharType="separate"/>
      </w:r>
      <w:ins w:id="8519" w:author="Carsten Hein" w:date="2022-01-14T10:17:00Z">
        <w:r>
          <w:rPr>
            <w:noProof/>
            <w:webHidden/>
          </w:rPr>
          <w:t>71</w:t>
        </w:r>
        <w:r>
          <w:rPr>
            <w:noProof/>
            <w:webHidden/>
          </w:rPr>
          <w:fldChar w:fldCharType="end"/>
        </w:r>
        <w:r w:rsidRPr="00170198">
          <w:rPr>
            <w:rStyle w:val="Hyperlink"/>
            <w:noProof/>
          </w:rPr>
          <w:fldChar w:fldCharType="end"/>
        </w:r>
      </w:ins>
    </w:p>
    <w:p w14:paraId="3F027C3A" w14:textId="33D7FDCE" w:rsidR="00916225" w:rsidRDefault="00916225">
      <w:pPr>
        <w:pStyle w:val="Abbildungsverzeichnis"/>
        <w:tabs>
          <w:tab w:val="right" w:pos="9060"/>
        </w:tabs>
        <w:rPr>
          <w:ins w:id="8520" w:author="Carsten Hein" w:date="2022-01-14T10:17:00Z"/>
          <w:rFonts w:asciiTheme="minorHAnsi" w:eastAsiaTheme="minorEastAsia" w:hAnsiTheme="minorHAnsi"/>
          <w:noProof/>
          <w:sz w:val="22"/>
          <w:lang w:eastAsia="de-DE"/>
        </w:rPr>
      </w:pPr>
      <w:ins w:id="8521"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400"</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0 FE Modell mit Membrankräfte und Koppelkräften an den Fugen</w:t>
        </w:r>
        <w:r>
          <w:rPr>
            <w:noProof/>
            <w:webHidden/>
          </w:rPr>
          <w:tab/>
        </w:r>
        <w:r>
          <w:rPr>
            <w:noProof/>
            <w:webHidden/>
          </w:rPr>
          <w:fldChar w:fldCharType="begin"/>
        </w:r>
        <w:r>
          <w:rPr>
            <w:noProof/>
            <w:webHidden/>
          </w:rPr>
          <w:instrText xml:space="preserve"> PAGEREF _Toc93048400 \h </w:instrText>
        </w:r>
      </w:ins>
      <w:r>
        <w:rPr>
          <w:noProof/>
          <w:webHidden/>
        </w:rPr>
      </w:r>
      <w:r>
        <w:rPr>
          <w:noProof/>
          <w:webHidden/>
        </w:rPr>
        <w:fldChar w:fldCharType="separate"/>
      </w:r>
      <w:ins w:id="8522" w:author="Carsten Hein" w:date="2022-01-14T10:17:00Z">
        <w:r>
          <w:rPr>
            <w:noProof/>
            <w:webHidden/>
          </w:rPr>
          <w:t>71</w:t>
        </w:r>
        <w:r>
          <w:rPr>
            <w:noProof/>
            <w:webHidden/>
          </w:rPr>
          <w:fldChar w:fldCharType="end"/>
        </w:r>
        <w:r w:rsidRPr="00170198">
          <w:rPr>
            <w:rStyle w:val="Hyperlink"/>
            <w:noProof/>
          </w:rPr>
          <w:fldChar w:fldCharType="end"/>
        </w:r>
      </w:ins>
    </w:p>
    <w:p w14:paraId="5D64A5D2" w14:textId="78C63013" w:rsidR="00916225" w:rsidRDefault="00916225">
      <w:pPr>
        <w:pStyle w:val="Abbildungsverzeichnis"/>
        <w:tabs>
          <w:tab w:val="right" w:pos="9060"/>
        </w:tabs>
        <w:rPr>
          <w:ins w:id="8523" w:author="Carsten Hein" w:date="2022-01-14T10:17:00Z"/>
          <w:rFonts w:asciiTheme="minorHAnsi" w:eastAsiaTheme="minorEastAsia" w:hAnsiTheme="minorHAnsi"/>
          <w:noProof/>
          <w:sz w:val="22"/>
          <w:lang w:eastAsia="de-DE"/>
        </w:rPr>
      </w:pPr>
      <w:ins w:id="8524"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401"</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1 Aufsicht und Schnitt: Kopplung der Deckenelemente durch Ortbeton-Ringbalken</w:t>
        </w:r>
        <w:r>
          <w:rPr>
            <w:noProof/>
            <w:webHidden/>
          </w:rPr>
          <w:tab/>
        </w:r>
        <w:r>
          <w:rPr>
            <w:noProof/>
            <w:webHidden/>
          </w:rPr>
          <w:fldChar w:fldCharType="begin"/>
        </w:r>
        <w:r>
          <w:rPr>
            <w:noProof/>
            <w:webHidden/>
          </w:rPr>
          <w:instrText xml:space="preserve"> PAGEREF _Toc93048401 \h </w:instrText>
        </w:r>
      </w:ins>
      <w:r>
        <w:rPr>
          <w:noProof/>
          <w:webHidden/>
        </w:rPr>
      </w:r>
      <w:r>
        <w:rPr>
          <w:noProof/>
          <w:webHidden/>
        </w:rPr>
        <w:fldChar w:fldCharType="separate"/>
      </w:r>
      <w:ins w:id="8525" w:author="Carsten Hein" w:date="2022-01-14T10:17:00Z">
        <w:r>
          <w:rPr>
            <w:noProof/>
            <w:webHidden/>
          </w:rPr>
          <w:t>72</w:t>
        </w:r>
        <w:r>
          <w:rPr>
            <w:noProof/>
            <w:webHidden/>
          </w:rPr>
          <w:fldChar w:fldCharType="end"/>
        </w:r>
        <w:r w:rsidRPr="00170198">
          <w:rPr>
            <w:rStyle w:val="Hyperlink"/>
            <w:noProof/>
          </w:rPr>
          <w:fldChar w:fldCharType="end"/>
        </w:r>
      </w:ins>
    </w:p>
    <w:p w14:paraId="793A4094" w14:textId="71D7CCF9" w:rsidR="00916225" w:rsidRDefault="00916225">
      <w:pPr>
        <w:pStyle w:val="Abbildungsverzeichnis"/>
        <w:tabs>
          <w:tab w:val="right" w:pos="9060"/>
        </w:tabs>
        <w:rPr>
          <w:ins w:id="8526" w:author="Carsten Hein" w:date="2022-01-14T10:17:00Z"/>
          <w:rFonts w:asciiTheme="minorHAnsi" w:eastAsiaTheme="minorEastAsia" w:hAnsiTheme="minorHAnsi"/>
          <w:noProof/>
          <w:sz w:val="22"/>
          <w:lang w:eastAsia="de-DE"/>
        </w:rPr>
      </w:pPr>
      <w:ins w:id="8527"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402"</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2 Aufsicht und Schnitt: Stahlbauverbindung zur Kopplung der Fertigteile</w:t>
        </w:r>
        <w:r>
          <w:rPr>
            <w:noProof/>
            <w:webHidden/>
          </w:rPr>
          <w:tab/>
        </w:r>
        <w:r>
          <w:rPr>
            <w:noProof/>
            <w:webHidden/>
          </w:rPr>
          <w:fldChar w:fldCharType="begin"/>
        </w:r>
        <w:r>
          <w:rPr>
            <w:noProof/>
            <w:webHidden/>
          </w:rPr>
          <w:instrText xml:space="preserve"> PAGEREF _Toc93048402 \h </w:instrText>
        </w:r>
      </w:ins>
      <w:r>
        <w:rPr>
          <w:noProof/>
          <w:webHidden/>
        </w:rPr>
      </w:r>
      <w:r>
        <w:rPr>
          <w:noProof/>
          <w:webHidden/>
        </w:rPr>
        <w:fldChar w:fldCharType="separate"/>
      </w:r>
      <w:ins w:id="8528" w:author="Carsten Hein" w:date="2022-01-14T10:17:00Z">
        <w:r>
          <w:rPr>
            <w:noProof/>
            <w:webHidden/>
          </w:rPr>
          <w:t>73</w:t>
        </w:r>
        <w:r>
          <w:rPr>
            <w:noProof/>
            <w:webHidden/>
          </w:rPr>
          <w:fldChar w:fldCharType="end"/>
        </w:r>
        <w:r w:rsidRPr="00170198">
          <w:rPr>
            <w:rStyle w:val="Hyperlink"/>
            <w:noProof/>
          </w:rPr>
          <w:fldChar w:fldCharType="end"/>
        </w:r>
      </w:ins>
    </w:p>
    <w:p w14:paraId="4ACC5F0F" w14:textId="7657D8F2" w:rsidR="00916225" w:rsidRDefault="00916225">
      <w:pPr>
        <w:pStyle w:val="Abbildungsverzeichnis"/>
        <w:tabs>
          <w:tab w:val="right" w:pos="9060"/>
        </w:tabs>
        <w:rPr>
          <w:ins w:id="8529" w:author="Carsten Hein" w:date="2022-01-14T10:17:00Z"/>
          <w:rFonts w:asciiTheme="minorHAnsi" w:eastAsiaTheme="minorEastAsia" w:hAnsiTheme="minorHAnsi"/>
          <w:noProof/>
          <w:sz w:val="22"/>
          <w:lang w:eastAsia="de-DE"/>
        </w:rPr>
      </w:pPr>
      <w:ins w:id="8530"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403"</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3 Aufsicht und Schnitt: Kopplung der Deckenelemente durch Kopplungselemente für die Bewehrung</w:t>
        </w:r>
        <w:r>
          <w:rPr>
            <w:noProof/>
            <w:webHidden/>
          </w:rPr>
          <w:tab/>
        </w:r>
        <w:r>
          <w:rPr>
            <w:noProof/>
            <w:webHidden/>
          </w:rPr>
          <w:fldChar w:fldCharType="begin"/>
        </w:r>
        <w:r>
          <w:rPr>
            <w:noProof/>
            <w:webHidden/>
          </w:rPr>
          <w:instrText xml:space="preserve"> PAGEREF _Toc93048403 \h </w:instrText>
        </w:r>
      </w:ins>
      <w:r>
        <w:rPr>
          <w:noProof/>
          <w:webHidden/>
        </w:rPr>
      </w:r>
      <w:r>
        <w:rPr>
          <w:noProof/>
          <w:webHidden/>
        </w:rPr>
        <w:fldChar w:fldCharType="separate"/>
      </w:r>
      <w:ins w:id="8531" w:author="Carsten Hein" w:date="2022-01-14T10:17:00Z">
        <w:r>
          <w:rPr>
            <w:noProof/>
            <w:webHidden/>
          </w:rPr>
          <w:t>74</w:t>
        </w:r>
        <w:r>
          <w:rPr>
            <w:noProof/>
            <w:webHidden/>
          </w:rPr>
          <w:fldChar w:fldCharType="end"/>
        </w:r>
        <w:r w:rsidRPr="00170198">
          <w:rPr>
            <w:rStyle w:val="Hyperlink"/>
            <w:noProof/>
          </w:rPr>
          <w:fldChar w:fldCharType="end"/>
        </w:r>
      </w:ins>
    </w:p>
    <w:p w14:paraId="1D678E81" w14:textId="644BBD50" w:rsidR="00916225" w:rsidRDefault="00916225">
      <w:pPr>
        <w:pStyle w:val="Abbildungsverzeichnis"/>
        <w:tabs>
          <w:tab w:val="right" w:pos="9060"/>
        </w:tabs>
        <w:rPr>
          <w:ins w:id="8532" w:author="Carsten Hein" w:date="2022-01-14T10:17:00Z"/>
          <w:rFonts w:asciiTheme="minorHAnsi" w:eastAsiaTheme="minorEastAsia" w:hAnsiTheme="minorHAnsi"/>
          <w:noProof/>
          <w:sz w:val="22"/>
          <w:lang w:eastAsia="de-DE"/>
        </w:rPr>
      </w:pPr>
      <w:ins w:id="8533"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404"</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4  Auflagerreaktionen GzT am Referenzmodell</w:t>
        </w:r>
        <w:r>
          <w:rPr>
            <w:noProof/>
            <w:webHidden/>
          </w:rPr>
          <w:tab/>
        </w:r>
        <w:r>
          <w:rPr>
            <w:noProof/>
            <w:webHidden/>
          </w:rPr>
          <w:fldChar w:fldCharType="begin"/>
        </w:r>
        <w:r>
          <w:rPr>
            <w:noProof/>
            <w:webHidden/>
          </w:rPr>
          <w:instrText xml:space="preserve"> PAGEREF _Toc93048404 \h </w:instrText>
        </w:r>
      </w:ins>
      <w:r>
        <w:rPr>
          <w:noProof/>
          <w:webHidden/>
        </w:rPr>
      </w:r>
      <w:r>
        <w:rPr>
          <w:noProof/>
          <w:webHidden/>
        </w:rPr>
        <w:fldChar w:fldCharType="separate"/>
      </w:r>
      <w:ins w:id="8534" w:author="Carsten Hein" w:date="2022-01-14T10:17:00Z">
        <w:r>
          <w:rPr>
            <w:noProof/>
            <w:webHidden/>
          </w:rPr>
          <w:t>75</w:t>
        </w:r>
        <w:r>
          <w:rPr>
            <w:noProof/>
            <w:webHidden/>
          </w:rPr>
          <w:fldChar w:fldCharType="end"/>
        </w:r>
        <w:r w:rsidRPr="00170198">
          <w:rPr>
            <w:rStyle w:val="Hyperlink"/>
            <w:noProof/>
          </w:rPr>
          <w:fldChar w:fldCharType="end"/>
        </w:r>
      </w:ins>
    </w:p>
    <w:p w14:paraId="28D2AC5A" w14:textId="22FFD0EC" w:rsidR="00916225" w:rsidRDefault="00916225">
      <w:pPr>
        <w:pStyle w:val="Abbildungsverzeichnis"/>
        <w:tabs>
          <w:tab w:val="right" w:pos="9060"/>
        </w:tabs>
        <w:rPr>
          <w:ins w:id="8535" w:author="Carsten Hein" w:date="2022-01-14T10:17:00Z"/>
          <w:rFonts w:asciiTheme="minorHAnsi" w:eastAsiaTheme="minorEastAsia" w:hAnsiTheme="minorHAnsi"/>
          <w:noProof/>
          <w:sz w:val="22"/>
          <w:lang w:eastAsia="de-DE"/>
        </w:rPr>
      </w:pPr>
      <w:ins w:id="8536"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405"</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5 Annahme Raumgröße Variante A - 3 Achsen = 4,05 m Breite, Variante B  - 4 Achsen = 5,40m Breite</w:t>
        </w:r>
        <w:r>
          <w:rPr>
            <w:noProof/>
            <w:webHidden/>
          </w:rPr>
          <w:tab/>
        </w:r>
        <w:r>
          <w:rPr>
            <w:noProof/>
            <w:webHidden/>
          </w:rPr>
          <w:fldChar w:fldCharType="begin"/>
        </w:r>
        <w:r>
          <w:rPr>
            <w:noProof/>
            <w:webHidden/>
          </w:rPr>
          <w:instrText xml:space="preserve"> PAGEREF _Toc93048405 \h </w:instrText>
        </w:r>
      </w:ins>
      <w:r>
        <w:rPr>
          <w:noProof/>
          <w:webHidden/>
        </w:rPr>
      </w:r>
      <w:r>
        <w:rPr>
          <w:noProof/>
          <w:webHidden/>
        </w:rPr>
        <w:fldChar w:fldCharType="separate"/>
      </w:r>
      <w:ins w:id="8537" w:author="Carsten Hein" w:date="2022-01-14T10:17:00Z">
        <w:r>
          <w:rPr>
            <w:noProof/>
            <w:webHidden/>
          </w:rPr>
          <w:t>86</w:t>
        </w:r>
        <w:r>
          <w:rPr>
            <w:noProof/>
            <w:webHidden/>
          </w:rPr>
          <w:fldChar w:fldCharType="end"/>
        </w:r>
        <w:r w:rsidRPr="00170198">
          <w:rPr>
            <w:rStyle w:val="Hyperlink"/>
            <w:noProof/>
          </w:rPr>
          <w:fldChar w:fldCharType="end"/>
        </w:r>
      </w:ins>
    </w:p>
    <w:p w14:paraId="352AC918" w14:textId="0530DF1D" w:rsidR="00916225" w:rsidRDefault="00916225">
      <w:pPr>
        <w:pStyle w:val="Abbildungsverzeichnis"/>
        <w:tabs>
          <w:tab w:val="right" w:pos="9060"/>
        </w:tabs>
        <w:rPr>
          <w:ins w:id="8538" w:author="Carsten Hein" w:date="2022-01-14T10:17:00Z"/>
          <w:rFonts w:asciiTheme="minorHAnsi" w:eastAsiaTheme="minorEastAsia" w:hAnsiTheme="minorHAnsi"/>
          <w:noProof/>
          <w:sz w:val="22"/>
          <w:lang w:eastAsia="de-DE"/>
        </w:rPr>
      </w:pPr>
      <w:ins w:id="8539" w:author="Carsten Hein" w:date="2022-01-14T10:17:00Z">
        <w:r w:rsidRPr="00170198">
          <w:rPr>
            <w:rStyle w:val="Hyperlink"/>
            <w:noProof/>
          </w:rPr>
          <w:fldChar w:fldCharType="begin"/>
        </w:r>
        <w:r w:rsidRPr="00170198">
          <w:rPr>
            <w:rStyle w:val="Hyperlink"/>
            <w:noProof/>
          </w:rPr>
          <w:instrText xml:space="preserve"> </w:instrText>
        </w:r>
        <w:r>
          <w:rPr>
            <w:noProof/>
          </w:rPr>
          <w:instrText>HYPERLINK \l "_Toc93048406"</w:instrText>
        </w:r>
        <w:r w:rsidRPr="00170198">
          <w:rPr>
            <w:rStyle w:val="Hyperlink"/>
            <w:noProof/>
          </w:rPr>
          <w:instrText xml:space="preserve"> </w:instrText>
        </w:r>
        <w:r w:rsidRPr="00170198">
          <w:rPr>
            <w:rStyle w:val="Hyperlink"/>
            <w:noProof/>
          </w:rPr>
          <w:fldChar w:fldCharType="separate"/>
        </w:r>
        <w:r w:rsidRPr="00170198">
          <w:rPr>
            <w:rStyle w:val="Hyperlink"/>
            <w:noProof/>
          </w:rPr>
          <w:t>Abbildung 76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3048406 \h </w:instrText>
        </w:r>
      </w:ins>
      <w:r>
        <w:rPr>
          <w:noProof/>
          <w:webHidden/>
        </w:rPr>
      </w:r>
      <w:r>
        <w:rPr>
          <w:noProof/>
          <w:webHidden/>
        </w:rPr>
        <w:fldChar w:fldCharType="separate"/>
      </w:r>
      <w:ins w:id="8540" w:author="Carsten Hein" w:date="2022-01-14T10:17:00Z">
        <w:r>
          <w:rPr>
            <w:noProof/>
            <w:webHidden/>
          </w:rPr>
          <w:t>87</w:t>
        </w:r>
        <w:r>
          <w:rPr>
            <w:noProof/>
            <w:webHidden/>
          </w:rPr>
          <w:fldChar w:fldCharType="end"/>
        </w:r>
        <w:r w:rsidRPr="00170198">
          <w:rPr>
            <w:rStyle w:val="Hyperlink"/>
            <w:noProof/>
          </w:rPr>
          <w:fldChar w:fldCharType="end"/>
        </w:r>
      </w:ins>
    </w:p>
    <w:p w14:paraId="10B620D0" w14:textId="457173BD" w:rsidR="00420E44" w:rsidDel="009737A6" w:rsidRDefault="00420E44">
      <w:pPr>
        <w:pStyle w:val="Abbildungsverzeichnis"/>
        <w:tabs>
          <w:tab w:val="right" w:pos="9060"/>
        </w:tabs>
        <w:rPr>
          <w:del w:id="8541" w:author="Carsten Hein" w:date="2022-01-03T08:40:00Z"/>
          <w:rFonts w:asciiTheme="minorHAnsi" w:eastAsiaTheme="minorEastAsia" w:hAnsiTheme="minorHAnsi"/>
          <w:noProof/>
          <w:sz w:val="22"/>
          <w:lang w:eastAsia="de-DE"/>
        </w:rPr>
      </w:pPr>
      <w:del w:id="8542" w:author="Carsten Hein" w:date="2022-01-03T08:40:00Z">
        <w:r w:rsidRPr="009737A6" w:rsidDel="009737A6">
          <w:rPr>
            <w:rPrChange w:id="8543"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8544" w:author="Carsten Hein" w:date="2022-01-03T08:40:00Z"/>
          <w:rFonts w:asciiTheme="minorHAnsi" w:eastAsiaTheme="minorEastAsia" w:hAnsiTheme="minorHAnsi"/>
          <w:noProof/>
          <w:sz w:val="22"/>
          <w:lang w:eastAsia="de-DE"/>
        </w:rPr>
      </w:pPr>
      <w:del w:id="8545" w:author="Carsten Hein" w:date="2022-01-03T08:40:00Z">
        <w:r w:rsidRPr="009737A6" w:rsidDel="009737A6">
          <w:rPr>
            <w:rPrChange w:id="8546"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8547" w:author="Carsten Hein" w:date="2022-01-03T08:40:00Z"/>
          <w:rFonts w:asciiTheme="minorHAnsi" w:eastAsiaTheme="minorEastAsia" w:hAnsiTheme="minorHAnsi"/>
          <w:noProof/>
          <w:sz w:val="22"/>
          <w:lang w:eastAsia="de-DE"/>
        </w:rPr>
      </w:pPr>
      <w:del w:id="8548" w:author="Carsten Hein" w:date="2022-01-03T08:40:00Z">
        <w:r w:rsidRPr="009737A6" w:rsidDel="009737A6">
          <w:rPr>
            <w:rPrChange w:id="8549"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8550" w:author="Carsten Hein" w:date="2022-01-03T08:40:00Z"/>
          <w:rFonts w:asciiTheme="minorHAnsi" w:eastAsiaTheme="minorEastAsia" w:hAnsiTheme="minorHAnsi"/>
          <w:noProof/>
          <w:sz w:val="22"/>
          <w:lang w:eastAsia="de-DE"/>
        </w:rPr>
      </w:pPr>
      <w:del w:id="8551" w:author="Carsten Hein" w:date="2022-01-03T08:40:00Z">
        <w:r w:rsidRPr="009737A6" w:rsidDel="009737A6">
          <w:rPr>
            <w:rPrChange w:id="8552"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8553" w:author="Carsten Hein" w:date="2022-01-03T08:40:00Z"/>
          <w:rFonts w:asciiTheme="minorHAnsi" w:eastAsiaTheme="minorEastAsia" w:hAnsiTheme="minorHAnsi"/>
          <w:noProof/>
          <w:sz w:val="22"/>
          <w:lang w:eastAsia="de-DE"/>
        </w:rPr>
      </w:pPr>
      <w:del w:id="8554" w:author="Carsten Hein" w:date="2022-01-03T08:40:00Z">
        <w:r w:rsidRPr="009737A6" w:rsidDel="009737A6">
          <w:rPr>
            <w:rPrChange w:id="8555"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8556" w:author="Carsten Hein" w:date="2022-01-03T08:40:00Z"/>
          <w:rFonts w:asciiTheme="minorHAnsi" w:eastAsiaTheme="minorEastAsia" w:hAnsiTheme="minorHAnsi"/>
          <w:noProof/>
          <w:sz w:val="22"/>
          <w:lang w:eastAsia="de-DE"/>
        </w:rPr>
      </w:pPr>
      <w:del w:id="8557" w:author="Carsten Hein" w:date="2022-01-03T08:40:00Z">
        <w:r w:rsidRPr="009737A6" w:rsidDel="009737A6">
          <w:rPr>
            <w:rPrChange w:id="8558"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8559" w:author="Carsten Hein" w:date="2022-01-03T08:40:00Z"/>
          <w:rFonts w:asciiTheme="minorHAnsi" w:eastAsiaTheme="minorEastAsia" w:hAnsiTheme="minorHAnsi"/>
          <w:noProof/>
          <w:sz w:val="22"/>
          <w:lang w:eastAsia="de-DE"/>
        </w:rPr>
      </w:pPr>
      <w:del w:id="8560" w:author="Carsten Hein" w:date="2022-01-03T08:40:00Z">
        <w:r w:rsidRPr="009737A6" w:rsidDel="009737A6">
          <w:rPr>
            <w:rPrChange w:id="8561"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8562" w:author="Carsten Hein" w:date="2022-01-03T08:40:00Z"/>
          <w:rFonts w:asciiTheme="minorHAnsi" w:eastAsiaTheme="minorEastAsia" w:hAnsiTheme="minorHAnsi"/>
          <w:noProof/>
          <w:sz w:val="22"/>
          <w:lang w:eastAsia="de-DE"/>
        </w:rPr>
      </w:pPr>
      <w:del w:id="8563" w:author="Carsten Hein" w:date="2022-01-03T08:40:00Z">
        <w:r w:rsidRPr="009737A6" w:rsidDel="009737A6">
          <w:rPr>
            <w:rPrChange w:id="8564"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8565" w:author="Carsten Hein" w:date="2022-01-03T08:40:00Z"/>
          <w:rFonts w:asciiTheme="minorHAnsi" w:eastAsiaTheme="minorEastAsia" w:hAnsiTheme="minorHAnsi"/>
          <w:noProof/>
          <w:sz w:val="22"/>
          <w:lang w:eastAsia="de-DE"/>
        </w:rPr>
      </w:pPr>
      <w:del w:id="8566" w:author="Carsten Hein" w:date="2022-01-03T08:40:00Z">
        <w:r w:rsidRPr="009737A6" w:rsidDel="009737A6">
          <w:rPr>
            <w:rPrChange w:id="8567"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8568" w:author="Carsten Hein" w:date="2022-01-03T08:40:00Z"/>
          <w:rFonts w:asciiTheme="minorHAnsi" w:eastAsiaTheme="minorEastAsia" w:hAnsiTheme="minorHAnsi"/>
          <w:noProof/>
          <w:sz w:val="22"/>
          <w:lang w:eastAsia="de-DE"/>
        </w:rPr>
      </w:pPr>
      <w:del w:id="8569" w:author="Carsten Hein" w:date="2022-01-03T08:40:00Z">
        <w:r w:rsidRPr="009737A6" w:rsidDel="009737A6">
          <w:rPr>
            <w:rPrChange w:id="8570"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8571" w:author="Carsten Hein" w:date="2022-01-03T08:40:00Z"/>
          <w:rFonts w:asciiTheme="minorHAnsi" w:eastAsiaTheme="minorEastAsia" w:hAnsiTheme="minorHAnsi"/>
          <w:noProof/>
          <w:sz w:val="22"/>
          <w:lang w:eastAsia="de-DE"/>
        </w:rPr>
      </w:pPr>
      <w:del w:id="8572" w:author="Carsten Hein" w:date="2022-01-03T08:40:00Z">
        <w:r w:rsidRPr="009737A6" w:rsidDel="009737A6">
          <w:rPr>
            <w:rPrChange w:id="8573" w:author="Carsten Hein" w:date="2022-01-03T08:40:00Z">
              <w:rPr>
                <w:rStyle w:val="Hyperlink"/>
                <w:noProof/>
              </w:rPr>
            </w:rPrChange>
          </w:rPr>
          <w:lastRenderedPageBreak/>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8574" w:author="Carsten Hein" w:date="2022-01-03T08:40:00Z"/>
          <w:rFonts w:asciiTheme="minorHAnsi" w:eastAsiaTheme="minorEastAsia" w:hAnsiTheme="minorHAnsi"/>
          <w:noProof/>
          <w:sz w:val="22"/>
          <w:lang w:eastAsia="de-DE"/>
        </w:rPr>
      </w:pPr>
      <w:del w:id="8575" w:author="Carsten Hein" w:date="2022-01-03T08:40:00Z">
        <w:r w:rsidRPr="009737A6" w:rsidDel="009737A6">
          <w:rPr>
            <w:rPrChange w:id="8576"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8577" w:author="Carsten Hein" w:date="2022-01-03T08:40:00Z"/>
          <w:rFonts w:asciiTheme="minorHAnsi" w:eastAsiaTheme="minorEastAsia" w:hAnsiTheme="minorHAnsi"/>
          <w:noProof/>
          <w:sz w:val="22"/>
          <w:lang w:eastAsia="de-DE"/>
        </w:rPr>
      </w:pPr>
      <w:del w:id="8578" w:author="Carsten Hein" w:date="2022-01-03T08:40:00Z">
        <w:r w:rsidRPr="009737A6" w:rsidDel="009737A6">
          <w:rPr>
            <w:rPrChange w:id="8579"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8580" w:author="Carsten Hein" w:date="2022-01-03T08:40:00Z"/>
          <w:rFonts w:asciiTheme="minorHAnsi" w:eastAsiaTheme="minorEastAsia" w:hAnsiTheme="minorHAnsi"/>
          <w:noProof/>
          <w:sz w:val="22"/>
          <w:lang w:eastAsia="de-DE"/>
        </w:rPr>
      </w:pPr>
      <w:del w:id="8581" w:author="Carsten Hein" w:date="2022-01-03T08:40:00Z">
        <w:r w:rsidRPr="009737A6" w:rsidDel="009737A6">
          <w:rPr>
            <w:rPrChange w:id="8582" w:author="Carsten Hein" w:date="2022-01-03T08:40:00Z">
              <w:rPr>
                <w:rStyle w:val="Hyperlink"/>
                <w:noProof/>
              </w:rPr>
            </w:rPrChange>
          </w:rPr>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8583" w:author="Carsten Hein" w:date="2022-01-03T08:40:00Z"/>
          <w:rFonts w:asciiTheme="minorHAnsi" w:eastAsiaTheme="minorEastAsia" w:hAnsiTheme="minorHAnsi"/>
          <w:noProof/>
          <w:sz w:val="22"/>
          <w:lang w:eastAsia="de-DE"/>
        </w:rPr>
      </w:pPr>
      <w:del w:id="8584" w:author="Carsten Hein" w:date="2022-01-03T08:40:00Z">
        <w:r w:rsidRPr="009737A6" w:rsidDel="009737A6">
          <w:rPr>
            <w:rPrChange w:id="8585"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8586" w:author="Carsten Hein" w:date="2022-01-03T08:40:00Z"/>
          <w:rFonts w:asciiTheme="minorHAnsi" w:eastAsiaTheme="minorEastAsia" w:hAnsiTheme="minorHAnsi"/>
          <w:noProof/>
          <w:sz w:val="22"/>
          <w:lang w:eastAsia="de-DE"/>
        </w:rPr>
      </w:pPr>
      <w:del w:id="8587" w:author="Carsten Hein" w:date="2022-01-03T08:40:00Z">
        <w:r w:rsidRPr="009737A6" w:rsidDel="009737A6">
          <w:rPr>
            <w:rPrChange w:id="8588"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8589" w:author="Carsten Hein" w:date="2022-01-03T08:40:00Z"/>
          <w:rFonts w:asciiTheme="minorHAnsi" w:eastAsiaTheme="minorEastAsia" w:hAnsiTheme="minorHAnsi"/>
          <w:noProof/>
          <w:sz w:val="22"/>
          <w:lang w:eastAsia="de-DE"/>
        </w:rPr>
      </w:pPr>
      <w:del w:id="8590" w:author="Carsten Hein" w:date="2022-01-03T08:40:00Z">
        <w:r w:rsidRPr="009737A6" w:rsidDel="009737A6">
          <w:rPr>
            <w:rPrChange w:id="8591"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8592" w:author="Carsten Hein" w:date="2022-01-03T08:40:00Z"/>
          <w:rFonts w:asciiTheme="minorHAnsi" w:eastAsiaTheme="minorEastAsia" w:hAnsiTheme="minorHAnsi"/>
          <w:noProof/>
          <w:sz w:val="22"/>
          <w:lang w:eastAsia="de-DE"/>
        </w:rPr>
      </w:pPr>
      <w:del w:id="8593" w:author="Carsten Hein" w:date="2022-01-03T08:40:00Z">
        <w:r w:rsidRPr="009737A6" w:rsidDel="009737A6">
          <w:rPr>
            <w:rPrChange w:id="8594"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8595" w:author="Carsten Hein" w:date="2022-01-03T08:40:00Z"/>
          <w:rFonts w:asciiTheme="minorHAnsi" w:eastAsiaTheme="minorEastAsia" w:hAnsiTheme="minorHAnsi"/>
          <w:noProof/>
          <w:sz w:val="22"/>
          <w:lang w:eastAsia="de-DE"/>
        </w:rPr>
      </w:pPr>
      <w:del w:id="8596" w:author="Carsten Hein" w:date="2022-01-03T08:40:00Z">
        <w:r w:rsidRPr="009737A6" w:rsidDel="009737A6">
          <w:rPr>
            <w:rPrChange w:id="8597"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8598" w:author="Carsten Hein" w:date="2022-01-03T08:40:00Z"/>
          <w:rFonts w:asciiTheme="minorHAnsi" w:eastAsiaTheme="minorEastAsia" w:hAnsiTheme="minorHAnsi"/>
          <w:noProof/>
          <w:sz w:val="22"/>
          <w:lang w:eastAsia="de-DE"/>
        </w:rPr>
      </w:pPr>
      <w:del w:id="8599" w:author="Carsten Hein" w:date="2022-01-03T08:40:00Z">
        <w:r w:rsidRPr="009737A6" w:rsidDel="009737A6">
          <w:rPr>
            <w:rPrChange w:id="8600"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8601" w:author="Carsten Hein" w:date="2022-01-03T08:40:00Z"/>
          <w:rFonts w:asciiTheme="minorHAnsi" w:eastAsiaTheme="minorEastAsia" w:hAnsiTheme="minorHAnsi"/>
          <w:noProof/>
          <w:sz w:val="22"/>
          <w:lang w:eastAsia="de-DE"/>
        </w:rPr>
      </w:pPr>
      <w:del w:id="8602" w:author="Carsten Hein" w:date="2022-01-03T08:40:00Z">
        <w:r w:rsidRPr="009737A6" w:rsidDel="009737A6">
          <w:rPr>
            <w:rPrChange w:id="8603"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8604" w:author="Carsten Hein" w:date="2022-01-03T08:40:00Z"/>
          <w:rFonts w:asciiTheme="minorHAnsi" w:eastAsiaTheme="minorEastAsia" w:hAnsiTheme="minorHAnsi"/>
          <w:noProof/>
          <w:sz w:val="22"/>
          <w:lang w:eastAsia="de-DE"/>
        </w:rPr>
      </w:pPr>
      <w:del w:id="8605" w:author="Carsten Hein" w:date="2022-01-03T08:40:00Z">
        <w:r w:rsidRPr="009737A6" w:rsidDel="009737A6">
          <w:rPr>
            <w:rPrChange w:id="8606"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8607" w:author="Carsten Hein" w:date="2022-01-03T08:40:00Z"/>
          <w:rFonts w:asciiTheme="minorHAnsi" w:eastAsiaTheme="minorEastAsia" w:hAnsiTheme="minorHAnsi"/>
          <w:noProof/>
          <w:sz w:val="22"/>
          <w:lang w:eastAsia="de-DE"/>
        </w:rPr>
      </w:pPr>
      <w:del w:id="8608" w:author="Carsten Hein" w:date="2022-01-03T08:40:00Z">
        <w:r w:rsidRPr="009737A6" w:rsidDel="009737A6">
          <w:rPr>
            <w:rPrChange w:id="8609"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8610" w:author="Carsten Hein" w:date="2022-01-03T08:40:00Z"/>
          <w:rFonts w:asciiTheme="minorHAnsi" w:eastAsiaTheme="minorEastAsia" w:hAnsiTheme="minorHAnsi"/>
          <w:noProof/>
          <w:sz w:val="22"/>
          <w:lang w:eastAsia="de-DE"/>
        </w:rPr>
      </w:pPr>
      <w:del w:id="8611" w:author="Carsten Hein" w:date="2022-01-03T08:40:00Z">
        <w:r w:rsidRPr="009737A6" w:rsidDel="009737A6">
          <w:rPr>
            <w:rPrChange w:id="8612"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8613" w:author="Carsten Hein" w:date="2022-01-03T08:40:00Z"/>
          <w:rFonts w:asciiTheme="minorHAnsi" w:eastAsiaTheme="minorEastAsia" w:hAnsiTheme="minorHAnsi"/>
          <w:noProof/>
          <w:sz w:val="22"/>
          <w:lang w:eastAsia="de-DE"/>
        </w:rPr>
      </w:pPr>
      <w:del w:id="8614" w:author="Carsten Hein" w:date="2022-01-03T08:40:00Z">
        <w:r w:rsidRPr="009737A6" w:rsidDel="009737A6">
          <w:rPr>
            <w:rPrChange w:id="8615"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8616" w:author="Carsten Hein" w:date="2022-01-03T08:40:00Z"/>
          <w:rFonts w:asciiTheme="minorHAnsi" w:eastAsiaTheme="minorEastAsia" w:hAnsiTheme="minorHAnsi"/>
          <w:noProof/>
          <w:sz w:val="22"/>
          <w:lang w:eastAsia="de-DE"/>
        </w:rPr>
      </w:pPr>
      <w:del w:id="8617" w:author="Carsten Hein" w:date="2022-01-03T08:40:00Z">
        <w:r w:rsidRPr="009737A6" w:rsidDel="009737A6">
          <w:rPr>
            <w:rPrChange w:id="8618"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8619" w:author="Carsten Hein" w:date="2022-01-03T08:40:00Z"/>
          <w:rFonts w:asciiTheme="minorHAnsi" w:eastAsiaTheme="minorEastAsia" w:hAnsiTheme="minorHAnsi"/>
          <w:noProof/>
          <w:sz w:val="22"/>
          <w:lang w:eastAsia="de-DE"/>
        </w:rPr>
      </w:pPr>
      <w:del w:id="8620" w:author="Carsten Hein" w:date="2022-01-03T08:40:00Z">
        <w:r w:rsidRPr="009737A6" w:rsidDel="009737A6">
          <w:rPr>
            <w:rPrChange w:id="8621"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8622" w:author="Carsten Hein" w:date="2022-01-03T08:40:00Z"/>
          <w:rFonts w:asciiTheme="minorHAnsi" w:eastAsiaTheme="minorEastAsia" w:hAnsiTheme="minorHAnsi"/>
          <w:noProof/>
          <w:sz w:val="22"/>
          <w:lang w:eastAsia="de-DE"/>
        </w:rPr>
      </w:pPr>
      <w:del w:id="8623" w:author="Carsten Hein" w:date="2022-01-03T08:40:00Z">
        <w:r w:rsidRPr="009737A6" w:rsidDel="009737A6">
          <w:rPr>
            <w:rPrChange w:id="8624"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8625" w:author="Carsten Hein" w:date="2022-01-03T08:40:00Z"/>
          <w:rFonts w:asciiTheme="minorHAnsi" w:eastAsiaTheme="minorEastAsia" w:hAnsiTheme="minorHAnsi"/>
          <w:noProof/>
          <w:sz w:val="22"/>
          <w:lang w:eastAsia="de-DE"/>
        </w:rPr>
      </w:pPr>
      <w:del w:id="8626" w:author="Carsten Hein" w:date="2022-01-03T08:40:00Z">
        <w:r w:rsidRPr="009737A6" w:rsidDel="009737A6">
          <w:rPr>
            <w:rPrChange w:id="8627"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8628" w:author="Carsten Hein" w:date="2022-01-03T08:40:00Z"/>
          <w:rFonts w:asciiTheme="minorHAnsi" w:eastAsiaTheme="minorEastAsia" w:hAnsiTheme="minorHAnsi"/>
          <w:noProof/>
          <w:sz w:val="22"/>
          <w:lang w:eastAsia="de-DE"/>
        </w:rPr>
      </w:pPr>
      <w:del w:id="8629" w:author="Carsten Hein" w:date="2022-01-03T08:40:00Z">
        <w:r w:rsidRPr="009737A6" w:rsidDel="009737A6">
          <w:rPr>
            <w:rPrChange w:id="8630"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8631" w:author="Carsten Hein" w:date="2022-01-03T08:40:00Z"/>
          <w:rFonts w:asciiTheme="minorHAnsi" w:eastAsiaTheme="minorEastAsia" w:hAnsiTheme="minorHAnsi"/>
          <w:noProof/>
          <w:sz w:val="22"/>
          <w:lang w:eastAsia="de-DE"/>
        </w:rPr>
      </w:pPr>
      <w:del w:id="8632" w:author="Carsten Hein" w:date="2022-01-03T08:40:00Z">
        <w:r w:rsidRPr="009737A6" w:rsidDel="009737A6">
          <w:rPr>
            <w:rPrChange w:id="8633"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8634" w:author="Carsten Hein" w:date="2022-01-03T08:40:00Z"/>
          <w:rFonts w:asciiTheme="minorHAnsi" w:eastAsiaTheme="minorEastAsia" w:hAnsiTheme="minorHAnsi"/>
          <w:noProof/>
          <w:sz w:val="22"/>
          <w:lang w:eastAsia="de-DE"/>
        </w:rPr>
      </w:pPr>
      <w:del w:id="8635" w:author="Carsten Hein" w:date="2022-01-03T08:40:00Z">
        <w:r w:rsidRPr="009737A6" w:rsidDel="009737A6">
          <w:rPr>
            <w:rPrChange w:id="8636"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8637" w:author="Carsten Hein" w:date="2022-01-03T08:40:00Z"/>
          <w:rFonts w:asciiTheme="minorHAnsi" w:eastAsiaTheme="minorEastAsia" w:hAnsiTheme="minorHAnsi"/>
          <w:noProof/>
          <w:sz w:val="22"/>
          <w:lang w:eastAsia="de-DE"/>
        </w:rPr>
      </w:pPr>
      <w:del w:id="8638" w:author="Carsten Hein" w:date="2022-01-03T08:40:00Z">
        <w:r w:rsidRPr="009737A6" w:rsidDel="009737A6">
          <w:rPr>
            <w:rPrChange w:id="8639"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8640" w:author="Carsten Hein" w:date="2022-01-03T08:40:00Z"/>
          <w:rFonts w:asciiTheme="minorHAnsi" w:eastAsiaTheme="minorEastAsia" w:hAnsiTheme="minorHAnsi"/>
          <w:noProof/>
          <w:sz w:val="22"/>
          <w:lang w:eastAsia="de-DE"/>
        </w:rPr>
      </w:pPr>
      <w:del w:id="8641" w:author="Carsten Hein" w:date="2022-01-03T08:40:00Z">
        <w:r w:rsidRPr="009737A6" w:rsidDel="009737A6">
          <w:rPr>
            <w:rPrChange w:id="8642"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8643" w:author="Carsten Hein" w:date="2022-01-03T08:40:00Z"/>
          <w:rFonts w:asciiTheme="minorHAnsi" w:eastAsiaTheme="minorEastAsia" w:hAnsiTheme="minorHAnsi"/>
          <w:noProof/>
          <w:sz w:val="22"/>
          <w:lang w:eastAsia="de-DE"/>
        </w:rPr>
      </w:pPr>
      <w:del w:id="8644" w:author="Carsten Hein" w:date="2022-01-03T08:40:00Z">
        <w:r w:rsidRPr="009737A6" w:rsidDel="009737A6">
          <w:rPr>
            <w:rPrChange w:id="8645"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8646" w:author="Carsten Hein" w:date="2022-01-03T08:40:00Z"/>
          <w:rFonts w:asciiTheme="minorHAnsi" w:eastAsiaTheme="minorEastAsia" w:hAnsiTheme="minorHAnsi"/>
          <w:noProof/>
          <w:sz w:val="22"/>
          <w:lang w:eastAsia="de-DE"/>
        </w:rPr>
      </w:pPr>
      <w:del w:id="8647" w:author="Carsten Hein" w:date="2022-01-03T08:40:00Z">
        <w:r w:rsidRPr="009737A6" w:rsidDel="009737A6">
          <w:rPr>
            <w:rPrChange w:id="8648"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8649" w:author="Carsten Hein" w:date="2022-01-03T08:40:00Z"/>
          <w:rFonts w:asciiTheme="minorHAnsi" w:eastAsiaTheme="minorEastAsia" w:hAnsiTheme="minorHAnsi"/>
          <w:noProof/>
          <w:sz w:val="22"/>
          <w:lang w:eastAsia="de-DE"/>
        </w:rPr>
      </w:pPr>
      <w:del w:id="8650" w:author="Carsten Hein" w:date="2022-01-03T08:40:00Z">
        <w:r w:rsidRPr="009737A6" w:rsidDel="009737A6">
          <w:rPr>
            <w:rPrChange w:id="8651"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8652" w:author="Carsten Hein" w:date="2022-01-03T08:40:00Z"/>
          <w:rFonts w:asciiTheme="minorHAnsi" w:eastAsiaTheme="minorEastAsia" w:hAnsiTheme="minorHAnsi"/>
          <w:noProof/>
          <w:sz w:val="22"/>
          <w:lang w:eastAsia="de-DE"/>
        </w:rPr>
      </w:pPr>
      <w:del w:id="8653" w:author="Carsten Hein" w:date="2022-01-03T08:40:00Z">
        <w:r w:rsidRPr="009737A6" w:rsidDel="009737A6">
          <w:rPr>
            <w:rPrChange w:id="8654"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8655" w:author="Carsten Hein" w:date="2022-01-03T08:40:00Z"/>
          <w:rFonts w:asciiTheme="minorHAnsi" w:eastAsiaTheme="minorEastAsia" w:hAnsiTheme="minorHAnsi"/>
          <w:noProof/>
          <w:sz w:val="22"/>
          <w:lang w:eastAsia="de-DE"/>
        </w:rPr>
      </w:pPr>
      <w:del w:id="8656" w:author="Carsten Hein" w:date="2022-01-03T08:40:00Z">
        <w:r w:rsidRPr="009737A6" w:rsidDel="009737A6">
          <w:rPr>
            <w:rPrChange w:id="8657"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8658" w:author="Carsten Hein" w:date="2022-01-03T08:40:00Z"/>
          <w:rFonts w:asciiTheme="minorHAnsi" w:eastAsiaTheme="minorEastAsia" w:hAnsiTheme="minorHAnsi"/>
          <w:noProof/>
          <w:sz w:val="22"/>
          <w:lang w:eastAsia="de-DE"/>
        </w:rPr>
      </w:pPr>
      <w:del w:id="8659" w:author="Carsten Hein" w:date="2022-01-03T08:40:00Z">
        <w:r w:rsidRPr="009737A6" w:rsidDel="009737A6">
          <w:rPr>
            <w:rPrChange w:id="8660" w:author="Carsten Hein" w:date="2022-01-03T08:40:00Z">
              <w:rPr>
                <w:rStyle w:val="Hyperlink"/>
                <w:noProof/>
              </w:rPr>
            </w:rPrChange>
          </w:rPr>
          <w:lastRenderedPageBreak/>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8661" w:author="Carsten Hein" w:date="2022-01-03T08:40:00Z"/>
          <w:rFonts w:asciiTheme="minorHAnsi" w:eastAsiaTheme="minorEastAsia" w:hAnsiTheme="minorHAnsi"/>
          <w:noProof/>
          <w:sz w:val="22"/>
          <w:lang w:eastAsia="de-DE"/>
        </w:rPr>
      </w:pPr>
      <w:del w:id="8662" w:author="Carsten Hein" w:date="2022-01-03T08:40:00Z">
        <w:r w:rsidRPr="009737A6" w:rsidDel="009737A6">
          <w:rPr>
            <w:rPrChange w:id="8663"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8664" w:author="Carsten Hein" w:date="2022-01-03T08:40:00Z"/>
          <w:rFonts w:asciiTheme="minorHAnsi" w:eastAsiaTheme="minorEastAsia" w:hAnsiTheme="minorHAnsi"/>
          <w:noProof/>
          <w:sz w:val="22"/>
          <w:lang w:eastAsia="de-DE"/>
        </w:rPr>
      </w:pPr>
      <w:del w:id="8665" w:author="Carsten Hein" w:date="2022-01-03T08:40:00Z">
        <w:r w:rsidRPr="009737A6" w:rsidDel="009737A6">
          <w:rPr>
            <w:rPrChange w:id="8666"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8667" w:author="Carsten Hein" w:date="2022-01-03T08:40:00Z"/>
          <w:rFonts w:asciiTheme="minorHAnsi" w:eastAsiaTheme="minorEastAsia" w:hAnsiTheme="minorHAnsi"/>
          <w:noProof/>
          <w:sz w:val="22"/>
          <w:lang w:eastAsia="de-DE"/>
        </w:rPr>
      </w:pPr>
      <w:del w:id="8668" w:author="Carsten Hein" w:date="2022-01-03T08:40:00Z">
        <w:r w:rsidRPr="009737A6" w:rsidDel="009737A6">
          <w:rPr>
            <w:rPrChange w:id="8669" w:author="Carsten Hein" w:date="2022-01-03T08:40:00Z">
              <w:rPr>
                <w:rStyle w:val="Hyperlink"/>
                <w:noProof/>
              </w:rPr>
            </w:rPrChange>
          </w:rPr>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8670" w:author="Carsten Hein" w:date="2022-01-03T08:40:00Z"/>
          <w:rFonts w:asciiTheme="minorHAnsi" w:eastAsiaTheme="minorEastAsia" w:hAnsiTheme="minorHAnsi"/>
          <w:noProof/>
          <w:sz w:val="22"/>
          <w:lang w:eastAsia="de-DE"/>
        </w:rPr>
      </w:pPr>
      <w:del w:id="8671" w:author="Carsten Hein" w:date="2022-01-03T08:40:00Z">
        <w:r w:rsidRPr="009737A6" w:rsidDel="009737A6">
          <w:rPr>
            <w:rPrChange w:id="8672"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8673" w:author="Carsten Hein" w:date="2022-01-03T08:40:00Z"/>
          <w:rFonts w:asciiTheme="minorHAnsi" w:eastAsiaTheme="minorEastAsia" w:hAnsiTheme="minorHAnsi"/>
          <w:noProof/>
          <w:sz w:val="22"/>
          <w:lang w:eastAsia="de-DE"/>
        </w:rPr>
      </w:pPr>
      <w:del w:id="8674" w:author="Carsten Hein" w:date="2022-01-03T08:40:00Z">
        <w:r w:rsidRPr="009737A6" w:rsidDel="009737A6">
          <w:rPr>
            <w:rPrChange w:id="8675"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8676" w:author="Carsten Hein" w:date="2022-01-03T08:40:00Z"/>
          <w:rFonts w:asciiTheme="minorHAnsi" w:eastAsiaTheme="minorEastAsia" w:hAnsiTheme="minorHAnsi"/>
          <w:noProof/>
          <w:sz w:val="22"/>
          <w:lang w:eastAsia="de-DE"/>
        </w:rPr>
      </w:pPr>
      <w:del w:id="8677" w:author="Carsten Hein" w:date="2022-01-03T08:40:00Z">
        <w:r w:rsidRPr="009737A6" w:rsidDel="009737A6">
          <w:rPr>
            <w:rPrChange w:id="8678"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8679" w:author="Carsten Hein" w:date="2022-01-03T08:40:00Z"/>
          <w:rFonts w:asciiTheme="minorHAnsi" w:eastAsiaTheme="minorEastAsia" w:hAnsiTheme="minorHAnsi"/>
          <w:noProof/>
          <w:sz w:val="22"/>
          <w:lang w:eastAsia="de-DE"/>
        </w:rPr>
      </w:pPr>
      <w:del w:id="8680" w:author="Carsten Hein" w:date="2022-01-03T08:40:00Z">
        <w:r w:rsidRPr="009737A6" w:rsidDel="009737A6">
          <w:rPr>
            <w:rPrChange w:id="8681"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8682" w:author="Carsten Hein" w:date="2022-01-03T08:40:00Z"/>
          <w:rFonts w:asciiTheme="minorHAnsi" w:eastAsiaTheme="minorEastAsia" w:hAnsiTheme="minorHAnsi"/>
          <w:noProof/>
          <w:sz w:val="22"/>
          <w:lang w:eastAsia="de-DE"/>
        </w:rPr>
      </w:pPr>
      <w:del w:id="8683" w:author="Carsten Hein" w:date="2022-01-03T08:40:00Z">
        <w:r w:rsidRPr="009737A6" w:rsidDel="009737A6">
          <w:rPr>
            <w:rPrChange w:id="8684"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8685" w:author="Carsten Hein" w:date="2022-01-03T08:40:00Z"/>
          <w:rFonts w:asciiTheme="minorHAnsi" w:eastAsiaTheme="minorEastAsia" w:hAnsiTheme="minorHAnsi"/>
          <w:noProof/>
          <w:sz w:val="22"/>
          <w:lang w:eastAsia="de-DE"/>
        </w:rPr>
      </w:pPr>
      <w:del w:id="8686" w:author="Carsten Hein" w:date="2022-01-03T08:40:00Z">
        <w:r w:rsidRPr="009737A6" w:rsidDel="009737A6">
          <w:rPr>
            <w:rPrChange w:id="8687"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8688" w:author="Carsten Hein" w:date="2022-01-03T08:40:00Z"/>
          <w:rFonts w:asciiTheme="minorHAnsi" w:eastAsiaTheme="minorEastAsia" w:hAnsiTheme="minorHAnsi"/>
          <w:noProof/>
          <w:sz w:val="22"/>
          <w:lang w:eastAsia="de-DE"/>
        </w:rPr>
      </w:pPr>
      <w:del w:id="8689" w:author="Carsten Hein" w:date="2022-01-03T08:40:00Z">
        <w:r w:rsidRPr="009737A6" w:rsidDel="009737A6">
          <w:rPr>
            <w:rPrChange w:id="8690"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8691" w:author="Carsten Hein" w:date="2022-01-03T08:40:00Z"/>
          <w:rFonts w:asciiTheme="minorHAnsi" w:eastAsiaTheme="minorEastAsia" w:hAnsiTheme="minorHAnsi"/>
          <w:noProof/>
          <w:sz w:val="22"/>
          <w:lang w:eastAsia="de-DE"/>
        </w:rPr>
      </w:pPr>
      <w:del w:id="8692" w:author="Carsten Hein" w:date="2022-01-03T08:40:00Z">
        <w:r w:rsidRPr="009737A6" w:rsidDel="009737A6">
          <w:rPr>
            <w:rPrChange w:id="8693"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8694" w:author="Carsten Hein" w:date="2022-01-03T08:40:00Z"/>
          <w:rFonts w:asciiTheme="minorHAnsi" w:eastAsiaTheme="minorEastAsia" w:hAnsiTheme="minorHAnsi"/>
          <w:noProof/>
          <w:sz w:val="22"/>
          <w:lang w:eastAsia="de-DE"/>
        </w:rPr>
      </w:pPr>
      <w:del w:id="8695" w:author="Carsten Hein" w:date="2022-01-03T08:40:00Z">
        <w:r w:rsidRPr="009737A6" w:rsidDel="009737A6">
          <w:rPr>
            <w:rPrChange w:id="8696"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8697" w:author="Carsten Hein" w:date="2022-01-03T08:40:00Z"/>
          <w:rFonts w:asciiTheme="minorHAnsi" w:eastAsiaTheme="minorEastAsia" w:hAnsiTheme="minorHAnsi"/>
          <w:noProof/>
          <w:sz w:val="22"/>
          <w:lang w:eastAsia="de-DE"/>
        </w:rPr>
      </w:pPr>
      <w:del w:id="8698" w:author="Carsten Hein" w:date="2022-01-03T08:40:00Z">
        <w:r w:rsidRPr="009737A6" w:rsidDel="009737A6">
          <w:rPr>
            <w:rPrChange w:id="8699"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8700" w:author="Carsten Hein" w:date="2022-01-03T08:40:00Z"/>
          <w:rFonts w:asciiTheme="minorHAnsi" w:eastAsiaTheme="minorEastAsia" w:hAnsiTheme="minorHAnsi"/>
          <w:noProof/>
          <w:sz w:val="22"/>
          <w:lang w:eastAsia="de-DE"/>
        </w:rPr>
      </w:pPr>
      <w:del w:id="8701" w:author="Carsten Hein" w:date="2022-01-03T08:40:00Z">
        <w:r w:rsidRPr="009737A6" w:rsidDel="009737A6">
          <w:rPr>
            <w:rPrChange w:id="8702"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8703" w:author="Carsten Hein" w:date="2022-01-03T08:40:00Z"/>
          <w:rFonts w:asciiTheme="minorHAnsi" w:eastAsiaTheme="minorEastAsia" w:hAnsiTheme="minorHAnsi"/>
          <w:noProof/>
          <w:sz w:val="22"/>
          <w:lang w:eastAsia="de-DE"/>
        </w:rPr>
      </w:pPr>
      <w:del w:id="8704" w:author="Carsten Hein" w:date="2022-01-03T08:40:00Z">
        <w:r w:rsidRPr="009737A6" w:rsidDel="009737A6">
          <w:rPr>
            <w:rPrChange w:id="8705"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8706" w:author="Carsten Hein" w:date="2022-01-03T08:40:00Z"/>
          <w:rFonts w:asciiTheme="minorHAnsi" w:eastAsiaTheme="minorEastAsia" w:hAnsiTheme="minorHAnsi"/>
          <w:noProof/>
          <w:sz w:val="22"/>
          <w:lang w:eastAsia="de-DE"/>
        </w:rPr>
      </w:pPr>
      <w:del w:id="8707" w:author="Carsten Hein" w:date="2022-01-03T08:40:00Z">
        <w:r w:rsidRPr="009737A6" w:rsidDel="009737A6">
          <w:rPr>
            <w:rPrChange w:id="8708"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8709" w:author="Carsten Hein" w:date="2022-01-03T08:40:00Z"/>
          <w:rFonts w:asciiTheme="minorHAnsi" w:eastAsiaTheme="minorEastAsia" w:hAnsiTheme="minorHAnsi"/>
          <w:noProof/>
          <w:sz w:val="22"/>
          <w:lang w:eastAsia="de-DE"/>
        </w:rPr>
      </w:pPr>
      <w:del w:id="8710" w:author="Carsten Hein" w:date="2022-01-03T08:40:00Z">
        <w:r w:rsidRPr="009737A6" w:rsidDel="009737A6">
          <w:rPr>
            <w:rPrChange w:id="8711"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8712" w:author="Carsten Hein" w:date="2022-01-03T08:40:00Z"/>
          <w:rFonts w:asciiTheme="minorHAnsi" w:eastAsiaTheme="minorEastAsia" w:hAnsiTheme="minorHAnsi"/>
          <w:noProof/>
          <w:sz w:val="22"/>
          <w:lang w:eastAsia="de-DE"/>
        </w:rPr>
      </w:pPr>
      <w:del w:id="8713" w:author="Carsten Hein" w:date="2022-01-03T08:40:00Z">
        <w:r w:rsidRPr="009737A6" w:rsidDel="009737A6">
          <w:rPr>
            <w:rPrChange w:id="8714"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8715" w:author="Carsten Hein" w:date="2022-01-03T08:40:00Z"/>
          <w:rFonts w:asciiTheme="minorHAnsi" w:eastAsiaTheme="minorEastAsia" w:hAnsiTheme="minorHAnsi"/>
          <w:noProof/>
          <w:sz w:val="22"/>
          <w:lang w:eastAsia="de-DE"/>
        </w:rPr>
      </w:pPr>
      <w:del w:id="8716" w:author="Carsten Hein" w:date="2022-01-03T08:40:00Z">
        <w:r w:rsidRPr="009737A6" w:rsidDel="009737A6">
          <w:rPr>
            <w:rPrChange w:id="8717"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8718" w:author="Carsten Hein" w:date="2022-01-03T08:40:00Z"/>
          <w:rFonts w:asciiTheme="minorHAnsi" w:eastAsiaTheme="minorEastAsia" w:hAnsiTheme="minorHAnsi"/>
          <w:noProof/>
          <w:sz w:val="22"/>
          <w:lang w:eastAsia="de-DE"/>
        </w:rPr>
      </w:pPr>
      <w:del w:id="8719" w:author="Carsten Hein" w:date="2022-01-03T08:40:00Z">
        <w:r w:rsidRPr="009737A6" w:rsidDel="009737A6">
          <w:rPr>
            <w:rPrChange w:id="8720"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8721" w:author="Carsten Hein" w:date="2022-01-03T08:40:00Z"/>
          <w:rFonts w:asciiTheme="minorHAnsi" w:eastAsiaTheme="minorEastAsia" w:hAnsiTheme="minorHAnsi"/>
          <w:noProof/>
          <w:sz w:val="22"/>
          <w:lang w:eastAsia="de-DE"/>
        </w:rPr>
      </w:pPr>
      <w:del w:id="8722" w:author="Carsten Hein" w:date="2022-01-03T08:40:00Z">
        <w:r w:rsidRPr="009737A6" w:rsidDel="009737A6">
          <w:rPr>
            <w:rPrChange w:id="8723"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8724" w:author="Carsten Hein" w:date="2022-01-03T08:40:00Z"/>
          <w:rFonts w:asciiTheme="minorHAnsi" w:eastAsiaTheme="minorEastAsia" w:hAnsiTheme="minorHAnsi"/>
          <w:noProof/>
          <w:sz w:val="22"/>
          <w:lang w:eastAsia="de-DE"/>
        </w:rPr>
      </w:pPr>
      <w:del w:id="8725" w:author="Carsten Hein" w:date="2022-01-03T08:40:00Z">
        <w:r w:rsidRPr="009737A6" w:rsidDel="009737A6">
          <w:rPr>
            <w:rPrChange w:id="8726"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8727" w:author="Carsten Hein" w:date="2022-01-03T08:40:00Z"/>
          <w:rFonts w:asciiTheme="minorHAnsi" w:eastAsiaTheme="minorEastAsia" w:hAnsiTheme="minorHAnsi"/>
          <w:noProof/>
          <w:sz w:val="22"/>
          <w:lang w:eastAsia="de-DE"/>
        </w:rPr>
      </w:pPr>
      <w:del w:id="8728" w:author="Carsten Hein" w:date="2022-01-03T08:40:00Z">
        <w:r w:rsidRPr="009737A6" w:rsidDel="009737A6">
          <w:rPr>
            <w:rPrChange w:id="8729"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8730" w:author="Carsten Hein" w:date="2022-01-03T08:40:00Z"/>
          <w:rFonts w:asciiTheme="minorHAnsi" w:eastAsiaTheme="minorEastAsia" w:hAnsiTheme="minorHAnsi"/>
          <w:noProof/>
          <w:sz w:val="22"/>
          <w:lang w:eastAsia="de-DE"/>
        </w:rPr>
      </w:pPr>
      <w:del w:id="8731" w:author="Carsten Hein" w:date="2022-01-03T08:40:00Z">
        <w:r w:rsidRPr="009737A6" w:rsidDel="009737A6">
          <w:rPr>
            <w:rPrChange w:id="8732"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8733" w:author="Carsten Hein" w:date="2022-01-03T08:40:00Z"/>
          <w:rFonts w:asciiTheme="minorHAnsi" w:eastAsiaTheme="minorEastAsia" w:hAnsiTheme="minorHAnsi"/>
          <w:noProof/>
          <w:sz w:val="22"/>
          <w:lang w:eastAsia="de-DE"/>
        </w:rPr>
      </w:pPr>
      <w:del w:id="8734" w:author="Carsten Hein" w:date="2022-01-03T08:40:00Z">
        <w:r w:rsidRPr="009737A6" w:rsidDel="009737A6">
          <w:rPr>
            <w:rPrChange w:id="8735"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8736" w:author="Carsten Hein" w:date="2022-01-03T08:40:00Z"/>
          <w:rFonts w:asciiTheme="minorHAnsi" w:eastAsiaTheme="minorEastAsia" w:hAnsiTheme="minorHAnsi"/>
          <w:noProof/>
          <w:sz w:val="22"/>
          <w:lang w:eastAsia="de-DE"/>
        </w:rPr>
      </w:pPr>
      <w:del w:id="8737" w:author="Carsten Hein" w:date="2022-01-03T08:40:00Z">
        <w:r w:rsidRPr="009737A6" w:rsidDel="009737A6">
          <w:rPr>
            <w:rPrChange w:id="8738"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8739" w:author="Carsten Hein" w:date="2022-01-03T08:40:00Z"/>
          <w:rFonts w:asciiTheme="minorHAnsi" w:eastAsiaTheme="minorEastAsia" w:hAnsiTheme="minorHAnsi"/>
          <w:noProof/>
          <w:sz w:val="22"/>
          <w:lang w:eastAsia="de-DE"/>
        </w:rPr>
      </w:pPr>
      <w:del w:id="8740" w:author="Carsten Hein" w:date="2022-01-03T08:40:00Z">
        <w:r w:rsidRPr="009737A6" w:rsidDel="009737A6">
          <w:rPr>
            <w:rPrChange w:id="8741"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8742" w:author="Carsten Hein" w:date="2022-01-03T08:40:00Z"/>
          <w:rFonts w:asciiTheme="minorHAnsi" w:eastAsiaTheme="minorEastAsia" w:hAnsiTheme="minorHAnsi"/>
          <w:noProof/>
          <w:sz w:val="22"/>
          <w:lang w:eastAsia="de-DE"/>
        </w:rPr>
      </w:pPr>
      <w:del w:id="8743" w:author="Carsten Hein" w:date="2022-01-03T08:40:00Z">
        <w:r w:rsidRPr="009737A6" w:rsidDel="009737A6">
          <w:rPr>
            <w:rPrChange w:id="8744"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8745" w:author="Carsten Hein" w:date="2022-01-03T08:40:00Z"/>
          <w:rFonts w:asciiTheme="minorHAnsi" w:eastAsiaTheme="minorEastAsia" w:hAnsiTheme="minorHAnsi"/>
          <w:noProof/>
          <w:sz w:val="22"/>
          <w:lang w:eastAsia="de-DE"/>
        </w:rPr>
      </w:pPr>
      <w:del w:id="8746" w:author="Carsten Hein" w:date="2022-01-03T08:40:00Z">
        <w:r w:rsidRPr="009737A6" w:rsidDel="009737A6">
          <w:rPr>
            <w:rPrChange w:id="8747"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8748" w:author="Carsten Hein" w:date="2022-01-03T08:40:00Z"/>
          <w:rFonts w:asciiTheme="minorHAnsi" w:eastAsiaTheme="minorEastAsia" w:hAnsiTheme="minorHAnsi"/>
          <w:noProof/>
          <w:sz w:val="22"/>
          <w:lang w:eastAsia="de-DE"/>
        </w:rPr>
      </w:pPr>
      <w:del w:id="8749" w:author="Carsten Hein" w:date="2022-01-03T08:40:00Z">
        <w:r w:rsidRPr="009737A6" w:rsidDel="009737A6">
          <w:rPr>
            <w:rPrChange w:id="8750" w:author="Carsten Hein" w:date="2022-01-03T08:40:00Z">
              <w:rPr>
                <w:rStyle w:val="Hyperlink"/>
                <w:noProof/>
              </w:rPr>
            </w:rPrChange>
          </w:rPr>
          <w:lastRenderedPageBreak/>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8312"/>
      <w:r w:rsidR="00FD30E6" w:rsidRPr="00E81B1B">
        <w:rPr>
          <w:rStyle w:val="Kommentarzeichen"/>
        </w:rPr>
        <w:commentReference w:id="8312"/>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8751" w:name="_Toc92091772"/>
      <w:bookmarkStart w:id="8752" w:name="_Toc92092214"/>
      <w:bookmarkStart w:id="8753" w:name="_Toc92092326"/>
      <w:bookmarkStart w:id="8754" w:name="_Toc93048329"/>
      <w:r w:rsidRPr="00E81B1B">
        <w:lastRenderedPageBreak/>
        <w:t>Tabellenverzeichnis</w:t>
      </w:r>
      <w:bookmarkEnd w:id="8751"/>
      <w:bookmarkEnd w:id="8752"/>
      <w:bookmarkEnd w:id="8753"/>
      <w:bookmarkEnd w:id="8754"/>
    </w:p>
    <w:commentRangeStart w:id="8755"/>
    <w:p w14:paraId="7E7CB29C" w14:textId="4ECD194F" w:rsidR="009737A6" w:rsidRDefault="002A42A4">
      <w:pPr>
        <w:pStyle w:val="Abbildungsverzeichnis"/>
        <w:tabs>
          <w:tab w:val="right" w:pos="9060"/>
        </w:tabs>
        <w:rPr>
          <w:ins w:id="8756"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8757"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8758"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8759" w:author="Carsten Hein" w:date="2022-01-03T08:40:00Z"/>
          <w:rFonts w:asciiTheme="minorHAnsi" w:eastAsiaTheme="minorEastAsia" w:hAnsiTheme="minorHAnsi"/>
          <w:noProof/>
          <w:sz w:val="22"/>
          <w:lang w:eastAsia="de-DE"/>
        </w:rPr>
      </w:pPr>
      <w:ins w:id="876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8761"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8762" w:author="Carsten Hein" w:date="2022-01-03T08:40:00Z"/>
          <w:rFonts w:asciiTheme="minorHAnsi" w:eastAsiaTheme="minorEastAsia" w:hAnsiTheme="minorHAnsi"/>
          <w:noProof/>
          <w:sz w:val="22"/>
          <w:lang w:eastAsia="de-DE"/>
        </w:rPr>
      </w:pPr>
      <w:ins w:id="876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8764"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8765" w:author="Carsten Hein" w:date="2022-01-03T08:40:00Z"/>
          <w:rFonts w:asciiTheme="minorHAnsi" w:eastAsiaTheme="minorEastAsia" w:hAnsiTheme="minorHAnsi"/>
          <w:noProof/>
          <w:sz w:val="22"/>
          <w:lang w:eastAsia="de-DE"/>
        </w:rPr>
      </w:pPr>
      <w:ins w:id="876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8767"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8768" w:author="Carsten Hein" w:date="2022-01-03T08:40:00Z"/>
          <w:rFonts w:asciiTheme="minorHAnsi" w:eastAsiaTheme="minorEastAsia" w:hAnsiTheme="minorHAnsi"/>
          <w:noProof/>
          <w:sz w:val="22"/>
          <w:lang w:eastAsia="de-DE"/>
        </w:rPr>
      </w:pPr>
      <w:ins w:id="876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8770"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8771" w:author="Carsten Hein" w:date="2022-01-03T08:40:00Z"/>
          <w:rFonts w:asciiTheme="minorHAnsi" w:eastAsiaTheme="minorEastAsia" w:hAnsiTheme="minorHAnsi"/>
          <w:noProof/>
          <w:sz w:val="22"/>
          <w:lang w:eastAsia="de-DE"/>
        </w:rPr>
      </w:pPr>
      <w:ins w:id="877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8773"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8774" w:author="Carsten Hein" w:date="2022-01-03T08:40:00Z"/>
          <w:rFonts w:asciiTheme="minorHAnsi" w:eastAsiaTheme="minorEastAsia" w:hAnsiTheme="minorHAnsi"/>
          <w:noProof/>
          <w:sz w:val="22"/>
          <w:lang w:eastAsia="de-DE"/>
        </w:rPr>
      </w:pPr>
      <w:ins w:id="877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8776"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8777" w:author="Carsten Hein" w:date="2022-01-03T08:40:00Z"/>
          <w:rFonts w:asciiTheme="minorHAnsi" w:eastAsiaTheme="minorEastAsia" w:hAnsiTheme="minorHAnsi"/>
          <w:noProof/>
          <w:sz w:val="22"/>
          <w:lang w:eastAsia="de-DE"/>
        </w:rPr>
      </w:pPr>
      <w:ins w:id="877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8779"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8780" w:author="Carsten Hein" w:date="2022-01-03T08:40:00Z"/>
          <w:rFonts w:asciiTheme="minorHAnsi" w:eastAsiaTheme="minorEastAsia" w:hAnsiTheme="minorHAnsi"/>
          <w:noProof/>
          <w:sz w:val="22"/>
          <w:lang w:eastAsia="de-DE"/>
        </w:rPr>
      </w:pPr>
      <w:ins w:id="878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8782"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8783" w:author="Carsten Hein" w:date="2022-01-03T08:40:00Z"/>
          <w:rFonts w:asciiTheme="minorHAnsi" w:eastAsiaTheme="minorEastAsia" w:hAnsiTheme="minorHAnsi"/>
          <w:noProof/>
          <w:sz w:val="22"/>
          <w:lang w:eastAsia="de-DE"/>
        </w:rPr>
      </w:pPr>
      <w:ins w:id="878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8785"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8786" w:author="Carsten Hein" w:date="2022-01-03T08:40:00Z"/>
          <w:rFonts w:asciiTheme="minorHAnsi" w:eastAsiaTheme="minorEastAsia" w:hAnsiTheme="minorHAnsi"/>
          <w:noProof/>
          <w:sz w:val="22"/>
          <w:lang w:eastAsia="de-DE"/>
        </w:rPr>
      </w:pPr>
      <w:ins w:id="878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8788"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8789" w:author="Carsten Hein" w:date="2022-01-03T08:40:00Z"/>
          <w:rFonts w:asciiTheme="minorHAnsi" w:eastAsiaTheme="minorEastAsia" w:hAnsiTheme="minorHAnsi"/>
          <w:noProof/>
          <w:sz w:val="22"/>
          <w:lang w:eastAsia="de-DE"/>
        </w:rPr>
      </w:pPr>
      <w:ins w:id="879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8791"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8792" w:author="Carsten Hein" w:date="2022-01-03T08:40:00Z"/>
          <w:rFonts w:asciiTheme="minorHAnsi" w:eastAsiaTheme="minorEastAsia" w:hAnsiTheme="minorHAnsi"/>
          <w:noProof/>
          <w:sz w:val="22"/>
          <w:lang w:eastAsia="de-DE"/>
        </w:rPr>
      </w:pPr>
      <w:ins w:id="879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8794"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8795" w:author="Carsten Hein" w:date="2022-01-03T08:40:00Z"/>
          <w:rFonts w:asciiTheme="minorHAnsi" w:eastAsiaTheme="minorEastAsia" w:hAnsiTheme="minorHAnsi"/>
          <w:noProof/>
          <w:sz w:val="22"/>
          <w:lang w:eastAsia="de-DE"/>
        </w:rPr>
      </w:pPr>
      <w:ins w:id="879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8797"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8798" w:author="Carsten Hein" w:date="2022-01-03T08:40:00Z"/>
          <w:rFonts w:asciiTheme="minorHAnsi" w:eastAsiaTheme="minorEastAsia" w:hAnsiTheme="minorHAnsi"/>
          <w:noProof/>
          <w:sz w:val="22"/>
          <w:lang w:eastAsia="de-DE"/>
        </w:rPr>
      </w:pPr>
      <w:ins w:id="879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8800"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8801" w:author="Carsten Hein" w:date="2022-01-03T08:40:00Z"/>
          <w:rFonts w:asciiTheme="minorHAnsi" w:eastAsiaTheme="minorEastAsia" w:hAnsiTheme="minorHAnsi"/>
          <w:noProof/>
          <w:sz w:val="22"/>
          <w:lang w:eastAsia="de-DE"/>
        </w:rPr>
      </w:pPr>
      <w:ins w:id="880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8803"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8804" w:author="Carsten Hein" w:date="2022-01-03T08:40:00Z"/>
          <w:rFonts w:asciiTheme="minorHAnsi" w:eastAsiaTheme="minorEastAsia" w:hAnsiTheme="minorHAnsi"/>
          <w:noProof/>
          <w:sz w:val="22"/>
          <w:lang w:eastAsia="de-DE"/>
        </w:rPr>
      </w:pPr>
      <w:ins w:id="880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8806"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8807" w:author="Carsten Hein" w:date="2022-01-03T08:40:00Z"/>
          <w:rFonts w:asciiTheme="minorHAnsi" w:eastAsiaTheme="minorEastAsia" w:hAnsiTheme="minorHAnsi"/>
          <w:noProof/>
          <w:sz w:val="22"/>
          <w:lang w:eastAsia="de-DE"/>
        </w:rPr>
      </w:pPr>
      <w:ins w:id="880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8809"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8810" w:author="Carsten Hein" w:date="2022-01-03T08:40:00Z"/>
          <w:rFonts w:asciiTheme="minorHAnsi" w:eastAsiaTheme="minorEastAsia" w:hAnsiTheme="minorHAnsi"/>
          <w:noProof/>
          <w:sz w:val="22"/>
          <w:lang w:eastAsia="de-DE"/>
        </w:rPr>
      </w:pPr>
      <w:ins w:id="881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8812"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8813" w:author="Carsten Hein" w:date="2022-01-03T08:40:00Z"/>
          <w:rFonts w:asciiTheme="minorHAnsi" w:eastAsiaTheme="minorEastAsia" w:hAnsiTheme="minorHAnsi"/>
          <w:noProof/>
          <w:sz w:val="22"/>
          <w:lang w:eastAsia="de-DE"/>
        </w:rPr>
      </w:pPr>
      <w:ins w:id="881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8815"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8816" w:author="Carsten Hein" w:date="2022-01-03T08:40:00Z"/>
          <w:rFonts w:asciiTheme="minorHAnsi" w:eastAsiaTheme="minorEastAsia" w:hAnsiTheme="minorHAnsi"/>
          <w:noProof/>
          <w:sz w:val="22"/>
          <w:lang w:eastAsia="de-DE"/>
        </w:rPr>
      </w:pPr>
      <w:ins w:id="881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8818"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8819" w:author="Carsten Hein" w:date="2022-01-03T08:40:00Z"/>
          <w:rFonts w:asciiTheme="minorHAnsi" w:eastAsiaTheme="minorEastAsia" w:hAnsiTheme="minorHAnsi"/>
          <w:noProof/>
          <w:sz w:val="22"/>
          <w:lang w:eastAsia="de-DE"/>
        </w:rPr>
      </w:pPr>
      <w:del w:id="8820" w:author="Carsten Hein" w:date="2022-01-03T08:40:00Z">
        <w:r w:rsidRPr="009737A6" w:rsidDel="009737A6">
          <w:rPr>
            <w:rPrChange w:id="8821"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8822" w:author="Carsten Hein" w:date="2022-01-03T08:40:00Z"/>
          <w:rFonts w:asciiTheme="minorHAnsi" w:eastAsiaTheme="minorEastAsia" w:hAnsiTheme="minorHAnsi"/>
          <w:noProof/>
          <w:sz w:val="22"/>
          <w:lang w:eastAsia="de-DE"/>
        </w:rPr>
      </w:pPr>
      <w:del w:id="8823" w:author="Carsten Hein" w:date="2022-01-03T08:40:00Z">
        <w:r w:rsidRPr="009737A6" w:rsidDel="009737A6">
          <w:rPr>
            <w:rPrChange w:id="8824"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8825" w:author="Carsten Hein" w:date="2022-01-03T08:40:00Z"/>
          <w:rFonts w:asciiTheme="minorHAnsi" w:eastAsiaTheme="minorEastAsia" w:hAnsiTheme="minorHAnsi"/>
          <w:noProof/>
          <w:sz w:val="22"/>
          <w:lang w:eastAsia="de-DE"/>
        </w:rPr>
      </w:pPr>
      <w:del w:id="8826" w:author="Carsten Hein" w:date="2022-01-03T08:40:00Z">
        <w:r w:rsidRPr="009737A6" w:rsidDel="009737A6">
          <w:rPr>
            <w:rPrChange w:id="8827"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8828" w:author="Carsten Hein" w:date="2022-01-03T08:40:00Z"/>
          <w:rFonts w:asciiTheme="minorHAnsi" w:eastAsiaTheme="minorEastAsia" w:hAnsiTheme="minorHAnsi"/>
          <w:noProof/>
          <w:sz w:val="22"/>
          <w:lang w:eastAsia="de-DE"/>
        </w:rPr>
      </w:pPr>
      <w:del w:id="8829" w:author="Carsten Hein" w:date="2022-01-03T08:40:00Z">
        <w:r w:rsidRPr="009737A6" w:rsidDel="009737A6">
          <w:rPr>
            <w:rPrChange w:id="8830"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8831" w:author="Carsten Hein" w:date="2022-01-03T08:40:00Z"/>
          <w:rFonts w:asciiTheme="minorHAnsi" w:eastAsiaTheme="minorEastAsia" w:hAnsiTheme="minorHAnsi"/>
          <w:noProof/>
          <w:sz w:val="22"/>
          <w:lang w:eastAsia="de-DE"/>
        </w:rPr>
      </w:pPr>
      <w:del w:id="8832" w:author="Carsten Hein" w:date="2022-01-03T08:40:00Z">
        <w:r w:rsidRPr="009737A6" w:rsidDel="009737A6">
          <w:rPr>
            <w:rPrChange w:id="8833"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8834" w:author="Carsten Hein" w:date="2022-01-03T08:40:00Z"/>
          <w:rFonts w:asciiTheme="minorHAnsi" w:eastAsiaTheme="minorEastAsia" w:hAnsiTheme="minorHAnsi"/>
          <w:noProof/>
          <w:sz w:val="22"/>
          <w:lang w:eastAsia="de-DE"/>
        </w:rPr>
      </w:pPr>
      <w:del w:id="8835" w:author="Carsten Hein" w:date="2022-01-03T08:40:00Z">
        <w:r w:rsidRPr="009737A6" w:rsidDel="009737A6">
          <w:rPr>
            <w:rPrChange w:id="8836"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8837" w:author="Carsten Hein" w:date="2022-01-03T08:40:00Z"/>
          <w:rFonts w:asciiTheme="minorHAnsi" w:eastAsiaTheme="minorEastAsia" w:hAnsiTheme="minorHAnsi"/>
          <w:noProof/>
          <w:sz w:val="22"/>
          <w:lang w:eastAsia="de-DE"/>
        </w:rPr>
      </w:pPr>
      <w:del w:id="8838" w:author="Carsten Hein" w:date="2022-01-03T08:40:00Z">
        <w:r w:rsidRPr="009737A6" w:rsidDel="009737A6">
          <w:rPr>
            <w:rPrChange w:id="8839"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8840" w:author="Carsten Hein" w:date="2022-01-03T08:40:00Z"/>
          <w:rFonts w:asciiTheme="minorHAnsi" w:eastAsiaTheme="minorEastAsia" w:hAnsiTheme="minorHAnsi"/>
          <w:noProof/>
          <w:sz w:val="22"/>
          <w:lang w:eastAsia="de-DE"/>
        </w:rPr>
      </w:pPr>
      <w:del w:id="8841" w:author="Carsten Hein" w:date="2022-01-03T08:40:00Z">
        <w:r w:rsidRPr="009737A6" w:rsidDel="009737A6">
          <w:rPr>
            <w:rPrChange w:id="8842"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8843" w:author="Carsten Hein" w:date="2022-01-03T08:40:00Z"/>
          <w:rFonts w:asciiTheme="minorHAnsi" w:eastAsiaTheme="minorEastAsia" w:hAnsiTheme="minorHAnsi"/>
          <w:noProof/>
          <w:sz w:val="22"/>
          <w:lang w:eastAsia="de-DE"/>
        </w:rPr>
      </w:pPr>
      <w:del w:id="8844" w:author="Carsten Hein" w:date="2022-01-03T08:40:00Z">
        <w:r w:rsidRPr="009737A6" w:rsidDel="009737A6">
          <w:rPr>
            <w:rPrChange w:id="8845"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8846" w:author="Carsten Hein" w:date="2022-01-03T08:40:00Z"/>
          <w:rFonts w:asciiTheme="minorHAnsi" w:eastAsiaTheme="minorEastAsia" w:hAnsiTheme="minorHAnsi"/>
          <w:noProof/>
          <w:sz w:val="22"/>
          <w:lang w:eastAsia="de-DE"/>
        </w:rPr>
      </w:pPr>
      <w:del w:id="8847" w:author="Carsten Hein" w:date="2022-01-03T08:40:00Z">
        <w:r w:rsidRPr="009737A6" w:rsidDel="009737A6">
          <w:rPr>
            <w:rPrChange w:id="8848"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8849" w:author="Carsten Hein" w:date="2022-01-03T08:40:00Z"/>
          <w:rFonts w:asciiTheme="minorHAnsi" w:eastAsiaTheme="minorEastAsia" w:hAnsiTheme="minorHAnsi"/>
          <w:noProof/>
          <w:sz w:val="22"/>
          <w:lang w:eastAsia="de-DE"/>
        </w:rPr>
      </w:pPr>
      <w:del w:id="8850" w:author="Carsten Hein" w:date="2022-01-03T08:40:00Z">
        <w:r w:rsidRPr="009737A6" w:rsidDel="009737A6">
          <w:rPr>
            <w:rPrChange w:id="8851"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8852" w:author="Carsten Hein" w:date="2022-01-03T08:40:00Z"/>
          <w:rFonts w:asciiTheme="minorHAnsi" w:eastAsiaTheme="minorEastAsia" w:hAnsiTheme="minorHAnsi"/>
          <w:noProof/>
          <w:sz w:val="22"/>
          <w:lang w:eastAsia="de-DE"/>
        </w:rPr>
      </w:pPr>
      <w:del w:id="8853" w:author="Carsten Hein" w:date="2022-01-03T08:40:00Z">
        <w:r w:rsidRPr="009737A6" w:rsidDel="009737A6">
          <w:rPr>
            <w:rPrChange w:id="8854"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8855" w:author="Carsten Hein" w:date="2022-01-03T08:40:00Z"/>
          <w:rFonts w:asciiTheme="minorHAnsi" w:eastAsiaTheme="minorEastAsia" w:hAnsiTheme="minorHAnsi"/>
          <w:noProof/>
          <w:sz w:val="22"/>
          <w:lang w:eastAsia="de-DE"/>
        </w:rPr>
      </w:pPr>
      <w:del w:id="8856" w:author="Carsten Hein" w:date="2022-01-03T08:40:00Z">
        <w:r w:rsidRPr="009737A6" w:rsidDel="009737A6">
          <w:rPr>
            <w:rPrChange w:id="8857"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8858" w:author="Carsten Hein" w:date="2022-01-03T08:40:00Z"/>
          <w:rFonts w:asciiTheme="minorHAnsi" w:eastAsiaTheme="minorEastAsia" w:hAnsiTheme="minorHAnsi"/>
          <w:noProof/>
          <w:sz w:val="22"/>
          <w:lang w:eastAsia="de-DE"/>
        </w:rPr>
      </w:pPr>
      <w:del w:id="8859" w:author="Carsten Hein" w:date="2022-01-03T08:40:00Z">
        <w:r w:rsidRPr="009737A6" w:rsidDel="009737A6">
          <w:rPr>
            <w:rPrChange w:id="8860"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8861" w:author="Carsten Hein" w:date="2022-01-03T08:40:00Z"/>
          <w:rFonts w:asciiTheme="minorHAnsi" w:eastAsiaTheme="minorEastAsia" w:hAnsiTheme="minorHAnsi"/>
          <w:noProof/>
          <w:sz w:val="22"/>
          <w:lang w:eastAsia="de-DE"/>
        </w:rPr>
      </w:pPr>
      <w:del w:id="8862" w:author="Carsten Hein" w:date="2022-01-03T08:40:00Z">
        <w:r w:rsidRPr="009737A6" w:rsidDel="009737A6">
          <w:rPr>
            <w:rPrChange w:id="8863"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8864" w:author="Carsten Hein" w:date="2022-01-03T08:40:00Z"/>
          <w:rFonts w:asciiTheme="minorHAnsi" w:eastAsiaTheme="minorEastAsia" w:hAnsiTheme="minorHAnsi"/>
          <w:noProof/>
          <w:sz w:val="22"/>
          <w:lang w:eastAsia="de-DE"/>
        </w:rPr>
      </w:pPr>
      <w:del w:id="8865" w:author="Carsten Hein" w:date="2022-01-03T08:40:00Z">
        <w:r w:rsidRPr="009737A6" w:rsidDel="009737A6">
          <w:rPr>
            <w:rPrChange w:id="8866"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8867" w:author="Carsten Hein" w:date="2022-01-03T08:40:00Z"/>
          <w:rFonts w:asciiTheme="minorHAnsi" w:eastAsiaTheme="minorEastAsia" w:hAnsiTheme="minorHAnsi"/>
          <w:noProof/>
          <w:sz w:val="22"/>
          <w:lang w:eastAsia="de-DE"/>
        </w:rPr>
      </w:pPr>
      <w:del w:id="8868" w:author="Carsten Hein" w:date="2022-01-03T08:40:00Z">
        <w:r w:rsidRPr="009737A6" w:rsidDel="009737A6">
          <w:rPr>
            <w:rPrChange w:id="8869"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8870" w:author="Carsten Hein" w:date="2022-01-03T08:40:00Z"/>
          <w:rFonts w:asciiTheme="minorHAnsi" w:eastAsiaTheme="minorEastAsia" w:hAnsiTheme="minorHAnsi"/>
          <w:noProof/>
          <w:sz w:val="22"/>
          <w:lang w:eastAsia="de-DE"/>
        </w:rPr>
      </w:pPr>
      <w:del w:id="8871" w:author="Carsten Hein" w:date="2022-01-03T08:40:00Z">
        <w:r w:rsidRPr="009737A6" w:rsidDel="009737A6">
          <w:rPr>
            <w:rPrChange w:id="8872"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8873" w:author="Carsten Hein" w:date="2022-01-03T08:40:00Z"/>
          <w:rFonts w:asciiTheme="minorHAnsi" w:eastAsiaTheme="minorEastAsia" w:hAnsiTheme="minorHAnsi"/>
          <w:noProof/>
          <w:sz w:val="22"/>
          <w:lang w:eastAsia="de-DE"/>
        </w:rPr>
      </w:pPr>
      <w:del w:id="8874" w:author="Carsten Hein" w:date="2022-01-03T08:40:00Z">
        <w:r w:rsidRPr="009737A6" w:rsidDel="009737A6">
          <w:rPr>
            <w:rPrChange w:id="8875"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8876" w:author="Carsten Hein" w:date="2022-01-03T08:40:00Z"/>
          <w:rFonts w:asciiTheme="minorHAnsi" w:eastAsiaTheme="minorEastAsia" w:hAnsiTheme="minorHAnsi"/>
          <w:noProof/>
          <w:sz w:val="22"/>
          <w:lang w:eastAsia="de-DE"/>
        </w:rPr>
      </w:pPr>
      <w:del w:id="8877" w:author="Carsten Hein" w:date="2022-01-03T08:40:00Z">
        <w:r w:rsidRPr="009737A6" w:rsidDel="009737A6">
          <w:rPr>
            <w:rPrChange w:id="8878"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8879" w:author="Carsten Hein" w:date="2022-01-03T08:40:00Z"/>
          <w:rFonts w:asciiTheme="minorHAnsi" w:eastAsiaTheme="minorEastAsia" w:hAnsiTheme="minorHAnsi"/>
          <w:noProof/>
          <w:sz w:val="22"/>
          <w:lang w:eastAsia="de-DE"/>
        </w:rPr>
      </w:pPr>
      <w:del w:id="8880" w:author="Carsten Hein" w:date="2022-01-03T08:40:00Z">
        <w:r w:rsidRPr="009737A6" w:rsidDel="009737A6">
          <w:rPr>
            <w:rPrChange w:id="8881"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8755"/>
      <w:r w:rsidR="00FD30E6" w:rsidRPr="00E81B1B">
        <w:rPr>
          <w:rStyle w:val="Kommentarzeichen"/>
        </w:rPr>
        <w:commentReference w:id="8755"/>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8882" w:name="_Toc92091773"/>
      <w:bookmarkStart w:id="8883" w:name="_Toc92092215"/>
      <w:bookmarkStart w:id="8884" w:name="_Toc92092327"/>
      <w:bookmarkStart w:id="8885" w:name="_Toc93048330"/>
      <w:r w:rsidRPr="00E81B1B">
        <w:lastRenderedPageBreak/>
        <w:t>Anlagen</w:t>
      </w:r>
      <w:bookmarkEnd w:id="8882"/>
      <w:bookmarkEnd w:id="8883"/>
      <w:bookmarkEnd w:id="8884"/>
      <w:bookmarkEnd w:id="8885"/>
    </w:p>
    <w:p w14:paraId="355CF5C1" w14:textId="72FA7558" w:rsidR="001F79D5" w:rsidRPr="00E81B1B" w:rsidRDefault="00FD30E6" w:rsidP="001F79D5">
      <w:commentRangeStart w:id="8886"/>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Ggf. Ergebnisse der Parameter studie</w:t>
      </w:r>
      <w:commentRangeEnd w:id="8886"/>
      <w:r w:rsidRPr="00E81B1B">
        <w:rPr>
          <w:rStyle w:val="Kommentarzeichen"/>
        </w:rPr>
        <w:commentReference w:id="8886"/>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5"/>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ie" w:date="2021-09-29T23:20:00Z" w:initials="M">
    <w:p w14:paraId="7D6F5A38" w14:textId="7B86DB35" w:rsidR="00CB32B1" w:rsidRDefault="00CB32B1">
      <w:pPr>
        <w:pStyle w:val="Kommentartext"/>
      </w:pPr>
      <w:r>
        <w:rPr>
          <w:rStyle w:val="Kommentarzeichen"/>
        </w:rPr>
        <w:annotationRef/>
      </w:r>
      <w:r>
        <w:t>Hefttitel legt Zukunft Bau fest?</w:t>
      </w:r>
    </w:p>
  </w:comment>
  <w:comment w:id="552" w:author="Marie" w:date="2021-09-29T23:19:00Z" w:initials="M">
    <w:p w14:paraId="7BE4AC17" w14:textId="32E738B6" w:rsidR="00CB32B1" w:rsidRDefault="00CB32B1">
      <w:pPr>
        <w:pStyle w:val="Kommentartext"/>
      </w:pPr>
      <w:r>
        <w:rPr>
          <w:rStyle w:val="Kommentarzeichen"/>
        </w:rPr>
        <w:annotationRef/>
      </w:r>
      <w:r>
        <w:t xml:space="preserve">Ergänzen </w:t>
      </w:r>
    </w:p>
  </w:comment>
  <w:comment w:id="559" w:author="Jan Wenker" w:date="2021-12-07T08:42:00Z" w:initials="JW">
    <w:p w14:paraId="5AFB1040" w14:textId="57576A90" w:rsidR="00CB32B1" w:rsidRDefault="00CB32B1">
      <w:pPr>
        <w:pStyle w:val="Kommentartext"/>
      </w:pPr>
      <w:r>
        <w:rPr>
          <w:rStyle w:val="Kommentarzeichen"/>
        </w:rPr>
        <w:annotationRef/>
      </w:r>
      <w:r>
        <w:t>Rolle von Berlinovo und Arup ist ausführlich dargestellt. Bitte Rolle von Brüninghoff ergänzen!</w:t>
      </w:r>
    </w:p>
  </w:comment>
  <w:comment w:id="560" w:author="Jan Wenker" w:date="2021-12-09T14:08:00Z" w:initials="JW">
    <w:p w14:paraId="13604CA1" w14:textId="6A209D7E" w:rsidR="00CB32B1" w:rsidRDefault="00CB32B1">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CB32B1" w:rsidRDefault="00CB32B1">
      <w:pPr>
        <w:pStyle w:val="Kommentartext"/>
      </w:pPr>
      <w:hyperlink r:id="rId1" w:history="1">
        <w:r w:rsidRPr="00F80502">
          <w:rPr>
            <w:rStyle w:val="Hyperlink"/>
          </w:rPr>
          <w:t>www.deepl.com</w:t>
        </w:r>
      </w:hyperlink>
      <w:r>
        <w:t xml:space="preserve"> liefet mit KI eine ziemlich gute Grundlage für den englischen Text…</w:t>
      </w:r>
    </w:p>
  </w:comment>
  <w:comment w:id="561" w:author="Carsten Hein" w:date="2021-12-29T14:27:00Z" w:initials="CH">
    <w:p w14:paraId="374F7F8D" w14:textId="77777777" w:rsidR="00CB32B1" w:rsidRDefault="00CB32B1">
      <w:pPr>
        <w:pStyle w:val="Kommentartext"/>
      </w:pPr>
      <w:r>
        <w:rPr>
          <w:rStyle w:val="Kommentarzeichen"/>
        </w:rPr>
        <w:annotationRef/>
      </w:r>
      <w:r>
        <w:t>sehe ich auch so, erst das Ganze in Deutsch fertig machen und als allerletzten Schritt das englische Abstract ergänzen.</w:t>
      </w:r>
    </w:p>
    <w:p w14:paraId="4112C12E" w14:textId="322101D1" w:rsidR="00CB32B1" w:rsidRDefault="00CB32B1">
      <w:pPr>
        <w:pStyle w:val="Kommentartext"/>
      </w:pPr>
    </w:p>
  </w:comment>
  <w:comment w:id="574" w:author="Jan Wenker" w:date="2021-12-07T08:34:00Z" w:initials="JW">
    <w:p w14:paraId="6C171D4C" w14:textId="729EC25D" w:rsidR="00CB32B1" w:rsidRDefault="00CB32B1">
      <w:pPr>
        <w:pStyle w:val="Kommentartext"/>
      </w:pPr>
      <w:r>
        <w:rPr>
          <w:rStyle w:val="Kommentarzeichen"/>
        </w:rPr>
        <w:annotationRef/>
      </w:r>
      <w:r>
        <w:t>Absatzstruktur?</w:t>
      </w:r>
    </w:p>
  </w:comment>
  <w:comment w:id="575" w:author="Jan Wenker" w:date="2021-12-07T08:35:00Z" w:initials="JW">
    <w:p w14:paraId="6181D9C2" w14:textId="1634DAD6" w:rsidR="00CB32B1" w:rsidRDefault="00CB32B1">
      <w:pPr>
        <w:pStyle w:val="Kommentartext"/>
      </w:pPr>
      <w:r>
        <w:rPr>
          <w:rStyle w:val="Kommentarzeichen"/>
        </w:rPr>
        <w:annotationRef/>
      </w:r>
      <w:r>
        <w:t>Korrektes Englisch?</w:t>
      </w:r>
    </w:p>
  </w:comment>
  <w:comment w:id="597" w:author="Jan Wenker" w:date="2021-12-09T15:07:00Z" w:initials="JW">
    <w:p w14:paraId="377ADB25" w14:textId="22F1DDB6" w:rsidR="00CB32B1" w:rsidRDefault="00CB32B1">
      <w:pPr>
        <w:pStyle w:val="Kommentartext"/>
      </w:pPr>
      <w:r>
        <w:rPr>
          <w:rStyle w:val="Kommentarzeichen"/>
        </w:rPr>
        <w:annotationRef/>
      </w:r>
      <w:r>
        <w:t>Ein Kapitel „Stand der Technik“ fehlt bisher vollständig im Bericht.</w:t>
      </w:r>
    </w:p>
  </w:comment>
  <w:comment w:id="601" w:author="Marie" w:date="2021-09-11T11:33:00Z" w:initials="M">
    <w:p w14:paraId="5D732AEC" w14:textId="2EBC2B22" w:rsidR="00CB32B1" w:rsidRDefault="00CB32B1">
      <w:pPr>
        <w:pStyle w:val="Kommentartext"/>
      </w:pPr>
      <w:r>
        <w:rPr>
          <w:rStyle w:val="Kommentarzeichen"/>
        </w:rPr>
        <w:annotationRef/>
      </w:r>
      <w:r>
        <w:t>Haben wir hier eine Quelle?</w:t>
      </w:r>
    </w:p>
  </w:comment>
  <w:comment w:id="602" w:author="Carsten Hein" w:date="2021-12-28T14:47:00Z" w:initials="CH">
    <w:p w14:paraId="335EDFA7" w14:textId="48E15BDB" w:rsidR="00CB32B1" w:rsidRDefault="00CB32B1">
      <w:pPr>
        <w:pStyle w:val="Kommentartext"/>
      </w:pPr>
      <w:r>
        <w:rPr>
          <w:rStyle w:val="Kommentarzeichen"/>
        </w:rPr>
        <w:annotationRef/>
      </w:r>
      <w:r>
        <w:t xml:space="preserve">2019 Kostenvergleich anhand von H7 und Niederländischen Projekten ~5% teurer </w:t>
      </w:r>
    </w:p>
  </w:comment>
  <w:comment w:id="664" w:author="Jan Wenker" w:date="2021-12-07T08:50:00Z" w:initials="JW">
    <w:p w14:paraId="64A2BA54" w14:textId="5A5355FD" w:rsidR="00CB32B1" w:rsidRDefault="00CB32B1">
      <w:pPr>
        <w:pStyle w:val="Kommentartext"/>
      </w:pPr>
      <w:r>
        <w:rPr>
          <w:rStyle w:val="Kommentarzeichen"/>
        </w:rPr>
        <w:annotationRef/>
      </w:r>
      <w:r>
        <w:t>Wie ist das gemeint? Ggf. spezifizieren</w:t>
      </w:r>
    </w:p>
  </w:comment>
  <w:comment w:id="1011" w:author="Jan Wenker" w:date="2021-12-08T11:29:00Z" w:initials="JW">
    <w:p w14:paraId="7AA7762A" w14:textId="5CCEAB62" w:rsidR="00CB32B1" w:rsidRDefault="00CB32B1">
      <w:pPr>
        <w:pStyle w:val="Kommentartext"/>
      </w:pPr>
      <w:r>
        <w:rPr>
          <w:rStyle w:val="Kommentarzeichen"/>
        </w:rPr>
        <w:annotationRef/>
      </w:r>
      <w:r>
        <w:t>Nicht nur aufgelagert, sondern schubfest verbunden!</w:t>
      </w:r>
    </w:p>
  </w:comment>
  <w:comment w:id="1082" w:author="Marie" w:date="2021-08-18T09:45:00Z" w:initials="M">
    <w:p w14:paraId="2AAB370D" w14:textId="68751CAE" w:rsidR="00CB32B1" w:rsidRDefault="00CB32B1">
      <w:pPr>
        <w:pStyle w:val="Kommentartext"/>
      </w:pPr>
      <w:r>
        <w:rPr>
          <w:rStyle w:val="Kommentarzeichen"/>
        </w:rPr>
        <w:annotationRef/>
      </w:r>
      <w:r>
        <w:t>Aufschlüsselung zu den Nummern zufügen</w:t>
      </w:r>
    </w:p>
  </w:comment>
  <w:comment w:id="1162" w:author="Jan Wenker" w:date="2021-12-08T11:37:00Z" w:initials="JW">
    <w:p w14:paraId="599A043A" w14:textId="02BD0F7C" w:rsidR="00CB32B1" w:rsidRDefault="00CB32B1">
      <w:pPr>
        <w:pStyle w:val="Kommentartext"/>
      </w:pPr>
      <w:r>
        <w:rPr>
          <w:rStyle w:val="Kommentarzeichen"/>
        </w:rPr>
        <w:annotationRef/>
      </w:r>
      <w:r>
        <w:t>Anforderungen an den Schallschutz</w:t>
      </w:r>
    </w:p>
  </w:comment>
  <w:comment w:id="1224" w:author="Jan Wenker" w:date="2021-12-08T11:36:00Z" w:initials="JW">
    <w:p w14:paraId="046D1AA2" w14:textId="4AE593CA" w:rsidR="00CB32B1" w:rsidRDefault="00CB32B1">
      <w:pPr>
        <w:pStyle w:val="Kommentartext"/>
      </w:pPr>
      <w:r>
        <w:rPr>
          <w:rStyle w:val="Kommentarzeichen"/>
        </w:rPr>
        <w:annotationRef/>
      </w:r>
      <w:r>
        <w:t>„Anforderungen an den Schallschutz nach DIN 4109“</w:t>
      </w:r>
    </w:p>
  </w:comment>
  <w:comment w:id="1304" w:author="Jan Wenker" w:date="2021-12-08T11:43:00Z" w:initials="JW">
    <w:p w14:paraId="367673CC" w14:textId="3BC1CB0A" w:rsidR="00CB32B1" w:rsidRDefault="00CB32B1">
      <w:pPr>
        <w:pStyle w:val="Kommentartext"/>
      </w:pPr>
      <w:r>
        <w:rPr>
          <w:rStyle w:val="Kommentarzeichen"/>
        </w:rPr>
        <w:annotationRef/>
      </w:r>
      <w:r>
        <w:t>Bitte Absatzgestaltung überdenken….logische Strukturen einführen. Warum ein Absatz, wenn in dem markierten Bereich von Korrekturfaktoren die Rede ist? Ggf. Absatz schon vor „Der Einfluss…“, Inhalte zusammenhalten?</w:t>
      </w:r>
    </w:p>
  </w:comment>
  <w:comment w:id="1417" w:author="Jan Wenker" w:date="2021-12-08T15:41:00Z" w:initials="JW">
    <w:p w14:paraId="60BC2527" w14:textId="67560084" w:rsidR="00CB32B1" w:rsidRDefault="00CB32B1">
      <w:pPr>
        <w:pStyle w:val="Kommentartext"/>
      </w:pPr>
      <w:r>
        <w:rPr>
          <w:rStyle w:val="Kommentarzeichen"/>
        </w:rPr>
        <w:annotationRef/>
      </w:r>
      <w:r>
        <w:t>Ist das wirklich Forschung? Es sind lediglich Werte nach Norm berechnet worden mit Formeln aus der Norm.</w:t>
      </w:r>
    </w:p>
  </w:comment>
  <w:comment w:id="1754" w:author="Marie" w:date="2021-08-18T10:07:00Z" w:initials="M">
    <w:p w14:paraId="2DEE7B27" w14:textId="22A08F3F" w:rsidR="00CB32B1" w:rsidRDefault="00CB32B1">
      <w:pPr>
        <w:pStyle w:val="Kommentartext"/>
      </w:pPr>
      <w:r>
        <w:rPr>
          <w:rStyle w:val="Kommentarzeichen"/>
        </w:rPr>
        <w:annotationRef/>
      </w:r>
      <w:r>
        <w:t>Annahme aus Erfahrung, dass das normalerweise gewährleistet ist?</w:t>
      </w:r>
    </w:p>
  </w:comment>
  <w:comment w:id="2071" w:author="Marie" w:date="2021-08-18T10:11:00Z" w:initials="M">
    <w:p w14:paraId="55C2C120" w14:textId="0330BF1B" w:rsidR="00CB32B1" w:rsidRDefault="00CB32B1">
      <w:pPr>
        <w:pStyle w:val="Kommentartext"/>
      </w:pPr>
      <w:r>
        <w:rPr>
          <w:rStyle w:val="Kommentarzeichen"/>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d="2086" w:author="Jan Wenker" w:date="2021-12-08T11:59:00Z" w:initials="JW">
    <w:p w14:paraId="4D0015A0" w14:textId="6AE98758" w:rsidR="00CB32B1" w:rsidRDefault="00CB32B1">
      <w:pPr>
        <w:pStyle w:val="Kommentartext"/>
      </w:pPr>
      <w:r>
        <w:rPr>
          <w:rStyle w:val="Kommentarzeichen"/>
        </w:rPr>
        <w:annotationRef/>
      </w:r>
      <w:r>
        <w:t>Diese extrem verschachtelten Sätze mit dem am Ende nachgeschobenen Teil würde ich gerne auflösen.</w:t>
      </w:r>
    </w:p>
  </w:comment>
  <w:comment w:id="2430" w:author="Jan Wenker" w:date="2021-12-08T12:06:00Z" w:initials="JW">
    <w:p w14:paraId="5F600FF9" w14:textId="35A3BE97" w:rsidR="00CB32B1" w:rsidRDefault="00CB32B1">
      <w:pPr>
        <w:pStyle w:val="Kommentartext"/>
      </w:pPr>
      <w:r>
        <w:rPr>
          <w:rStyle w:val="Kommentarzeichen"/>
        </w:rPr>
        <w:annotationRef/>
      </w:r>
      <w:r>
        <w:t>Kontext dieses Satzes? Absatzgestaltung?</w:t>
      </w:r>
    </w:p>
  </w:comment>
  <w:comment w:id="2459" w:author="Jan Wenker" w:date="2021-12-08T12:07:00Z" w:initials="JW">
    <w:p w14:paraId="5BC7A032" w14:textId="5183AF46" w:rsidR="00CB32B1" w:rsidRDefault="00CB32B1">
      <w:pPr>
        <w:pStyle w:val="Kommentartext"/>
      </w:pPr>
      <w:r>
        <w:rPr>
          <w:rStyle w:val="Kommentarzeichen"/>
        </w:rPr>
        <w:annotationRef/>
      </w:r>
      <w:r>
        <w:t>Satz? Markierung entfernen?</w:t>
      </w:r>
    </w:p>
  </w:comment>
  <w:comment w:id="2464" w:author="Jan Wenker" w:date="2021-12-08T12:10:00Z" w:initials="JW">
    <w:p w14:paraId="232FCD6F" w14:textId="25EAB436" w:rsidR="00CB32B1" w:rsidRDefault="00CB32B1">
      <w:pPr>
        <w:pStyle w:val="Kommentartext"/>
      </w:pPr>
      <w:r>
        <w:rPr>
          <w:rStyle w:val="Kommentarzeichen"/>
        </w:rPr>
        <w:annotationRef/>
      </w:r>
      <w:r>
        <w:t>…und dreiseitig einsehbar sein…?</w:t>
      </w:r>
    </w:p>
  </w:comment>
  <w:comment w:id="2465" w:author="Carsten Hein" w:date="2022-01-03T09:18:00Z" w:initials="CH">
    <w:p w14:paraId="375C289E" w14:textId="62EA99AB" w:rsidR="00CB32B1" w:rsidRDefault="00CB32B1">
      <w:pPr>
        <w:pStyle w:val="Kommentartext"/>
      </w:pPr>
      <w:r>
        <w:rPr>
          <w:rStyle w:val="Kommentarzeichen"/>
        </w:rPr>
        <w:annotationRef/>
      </w:r>
      <w:r>
        <w:t>Evtl. „nur“ einsehbare Fuge zwische TGA Register und Balken (muss ich vom H7 prüfen)</w:t>
      </w:r>
    </w:p>
  </w:comment>
  <w:comment w:id="2476" w:author="Jan Wenker" w:date="2021-12-08T12:11:00Z" w:initials="JW">
    <w:p w14:paraId="6F8E1A3C" w14:textId="5D1195A5" w:rsidR="00CB32B1" w:rsidRDefault="00CB32B1">
      <w:pPr>
        <w:pStyle w:val="Kommentartext"/>
      </w:pPr>
      <w:r>
        <w:rPr>
          <w:rStyle w:val="Kommentarzeichen"/>
        </w:rPr>
        <w:annotationRef/>
      </w:r>
      <w:r>
        <w:t>Ein Satz kann m. E. kein Absatz sein!</w:t>
      </w:r>
    </w:p>
  </w:comment>
  <w:comment w:id="2499" w:author="Jan Wenker" w:date="2021-12-08T12:12:00Z" w:initials="JW">
    <w:p w14:paraId="548061B3" w14:textId="69C45D4C" w:rsidR="00CB32B1" w:rsidRDefault="00CB32B1">
      <w:pPr>
        <w:pStyle w:val="Kommentartext"/>
      </w:pPr>
      <w:r>
        <w:rPr>
          <w:rStyle w:val="Kommentarzeichen"/>
        </w:rPr>
        <w:annotationRef/>
      </w:r>
      <w:r>
        <w:t>Man kommt also in der Planungsphase nicht um dieses leidige „Mockup-Bauen“ herum?</w:t>
      </w:r>
    </w:p>
  </w:comment>
  <w:comment w:id="2505" w:author="Jan Wenker" w:date="2021-12-08T12:13:00Z" w:initials="JW">
    <w:p w14:paraId="69D07F6D" w14:textId="7576FB1B" w:rsidR="00CB32B1" w:rsidRDefault="00CB32B1">
      <w:pPr>
        <w:pStyle w:val="Kommentartext"/>
      </w:pPr>
      <w:r>
        <w:rPr>
          <w:rStyle w:val="Kommentarzeichen"/>
        </w:rPr>
        <w:annotationRef/>
      </w:r>
      <w:r>
        <w:t>s. o. TEUER!</w:t>
      </w:r>
    </w:p>
  </w:comment>
  <w:comment w:id="2530" w:author="Jan Wenker" w:date="2021-12-08T15:06:00Z" w:initials="JW">
    <w:p w14:paraId="44CD8F5A" w14:textId="6CB6ED66" w:rsidR="00CB32B1" w:rsidRDefault="00CB32B1">
      <w:pPr>
        <w:pStyle w:val="Kommentartext"/>
      </w:pPr>
      <w:r>
        <w:rPr>
          <w:rStyle w:val="Kommentarzeichen"/>
        </w:rPr>
        <w:annotationRef/>
      </w:r>
      <w:r>
        <w:t>Abkürzungen in der Überschrift? Wird es ein Abkürzungsverzeichnis geben?</w:t>
      </w:r>
    </w:p>
  </w:comment>
  <w:comment w:id="2534" w:author="Marie" w:date="2021-08-18T10:37:00Z" w:initials="M">
    <w:p w14:paraId="371BCE26" w14:textId="13399BCB" w:rsidR="00CB32B1" w:rsidRDefault="00CB32B1">
      <w:pPr>
        <w:pStyle w:val="Kommentartext"/>
      </w:pPr>
      <w:r>
        <w:rPr>
          <w:rStyle w:val="Kommentarzeichen"/>
        </w:rPr>
        <w:annotationRef/>
      </w:r>
      <w:r>
        <w:t xml:space="preserve">Hier sollten ggf. noch ein paar einleitende Sätze zur Zielstellung (vokonfektioniertes Register, einfach einzubauen etc) </w:t>
      </w:r>
    </w:p>
  </w:comment>
  <w:comment w:id="2545" w:author="Jan Wenker" w:date="2021-12-08T15:08:00Z" w:initials="JW">
    <w:p w14:paraId="4503488F" w14:textId="05191B1D" w:rsidR="00CB32B1" w:rsidRDefault="00CB32B1">
      <w:pPr>
        <w:pStyle w:val="Kommentartext"/>
      </w:pPr>
      <w:r>
        <w:rPr>
          <w:rStyle w:val="Kommentarzeichen"/>
        </w:rPr>
        <w:annotationRef/>
      </w:r>
      <w:r>
        <w:t>Was hat das in diesem Abschnitt zu suchen? Erschließt sich m. E. nicht.</w:t>
      </w:r>
    </w:p>
  </w:comment>
  <w:comment w:id="2546" w:author="Jan Wenker" w:date="2021-12-08T15:09:00Z" w:initials="JW">
    <w:p w14:paraId="48D30C64" w14:textId="7473074D" w:rsidR="00CB32B1" w:rsidRDefault="00CB32B1">
      <w:pPr>
        <w:pStyle w:val="Kommentartext"/>
      </w:pPr>
      <w:r>
        <w:rPr>
          <w:rStyle w:val="Kommentarzeichen"/>
        </w:rPr>
        <w:annotationRef/>
      </w:r>
      <w:r>
        <w:t>„Güte der Fassade“ ist umgangssprachlich und nicht verständlich. Was ist gemeint? Bauphysikalische Qualitäten?</w:t>
      </w:r>
    </w:p>
  </w:comment>
  <w:comment w:id="2564" w:author="Jan Wenker" w:date="2021-12-08T15:10:00Z" w:initials="JW">
    <w:p w14:paraId="45AF0DB0" w14:textId="07C06897" w:rsidR="00CB32B1" w:rsidRDefault="00CB32B1">
      <w:pPr>
        <w:pStyle w:val="Kommentartext"/>
      </w:pPr>
      <w:r>
        <w:rPr>
          <w:rStyle w:val="Kommentarzeichen"/>
        </w:rPr>
        <w:annotationRef/>
      </w:r>
      <w:r>
        <w:t>Grundsätzlich und immer kommt ein Leerzeichen zwischen Zahlenwert und Einheit.</w:t>
      </w:r>
    </w:p>
  </w:comment>
  <w:comment w:id="2568" w:author="Marie" w:date="2021-08-18T10:24:00Z" w:initials="M">
    <w:p w14:paraId="091AACB9" w14:textId="5F97A6FA" w:rsidR="00CB32B1" w:rsidRDefault="00CB32B1">
      <w:pPr>
        <w:pStyle w:val="Kommentartext"/>
      </w:pPr>
      <w:r>
        <w:rPr>
          <w:rStyle w:val="Kommentarzeichen"/>
        </w:rPr>
        <w:annotationRef/>
      </w:r>
      <w:r>
        <w:t>Abkürzung einmal ausschreiben bitte</w:t>
      </w:r>
    </w:p>
  </w:comment>
  <w:comment w:id="2573" w:author="Marie" w:date="2021-08-18T10:36:00Z" w:initials="M">
    <w:p w14:paraId="0D5BD5ED" w14:textId="7A1D3B51" w:rsidR="00CB32B1" w:rsidRDefault="00CB32B1">
      <w:pPr>
        <w:pStyle w:val="Kommentartext"/>
      </w:pPr>
      <w:r>
        <w:rPr>
          <w:rStyle w:val="Kommentarzeichen"/>
        </w:rPr>
        <w:annotationRef/>
      </w:r>
      <w:r>
        <w:t>Ggf. noch ein paar Sätze zur Unterscheidung zwischen Minimalausführung und voll belegtem Register</w:t>
      </w:r>
    </w:p>
  </w:comment>
  <w:comment w:id="2574" w:author="Marie" w:date="2021-08-17T16:02:00Z" w:initials="M">
    <w:p w14:paraId="772FB9CA" w14:textId="78A6B54F" w:rsidR="00CB32B1" w:rsidRDefault="00CB32B1">
      <w:pPr>
        <w:pStyle w:val="Kommentartext"/>
      </w:pPr>
      <w:r>
        <w:rPr>
          <w:rStyle w:val="Kommentarzeichen"/>
        </w:rPr>
        <w:annotationRef/>
      </w:r>
      <w:r>
        <w:t>Abb. Mit lesbarer Beschriftung , ggf nur zwei Module abbilden, größer Skalieren und Luftraum stauchen</w:t>
      </w:r>
    </w:p>
  </w:comment>
  <w:comment w:id="2575" w:author="Jan Wenker" w:date="2021-12-09T14:31:00Z" w:initials="JW">
    <w:p w14:paraId="731F2F0B" w14:textId="2BC0A877" w:rsidR="00CB32B1" w:rsidRDefault="00CB32B1">
      <w:pPr>
        <w:pStyle w:val="Kommentartext"/>
      </w:pPr>
      <w:r>
        <w:rPr>
          <w:rStyle w:val="Kommentarzeichen"/>
        </w:rPr>
        <w:annotationRef/>
      </w:r>
      <w:r>
        <w:t>Das ist unbedingt notwendig. Qualität der Abbildung verbessern!</w:t>
      </w:r>
    </w:p>
  </w:comment>
  <w:comment w:id="2589" w:author="Jan Wenker" w:date="2021-12-08T15:11:00Z" w:initials="JW">
    <w:p w14:paraId="38D5699E" w14:textId="13DAC473" w:rsidR="00CB32B1" w:rsidRDefault="00CB32B1">
      <w:pPr>
        <w:pStyle w:val="Kommentartext"/>
      </w:pPr>
      <w:r>
        <w:rPr>
          <w:rStyle w:val="Kommentarzeichen"/>
        </w:rPr>
        <w:annotationRef/>
      </w:r>
      <w:r>
        <w:t>s. o. ?</w:t>
      </w:r>
    </w:p>
  </w:comment>
  <w:comment w:id="2601" w:author="Jan Wenker" w:date="2021-12-08T15:11:00Z" w:initials="JW">
    <w:p w14:paraId="239AFD04" w14:textId="3C295503" w:rsidR="00CB32B1" w:rsidRDefault="00CB32B1">
      <w:pPr>
        <w:pStyle w:val="Kommentartext"/>
      </w:pPr>
      <w:r>
        <w:rPr>
          <w:rStyle w:val="Kommentarzeichen"/>
        </w:rPr>
        <w:annotationRef/>
      </w:r>
      <w:r>
        <w:t>Abb. Beschriftung fehlt. Was soll diese Abbildung illustrieren?</w:t>
      </w:r>
    </w:p>
  </w:comment>
  <w:comment w:id="2602" w:author="Marie" w:date="2021-07-16T10:03:00Z" w:initials="M">
    <w:p w14:paraId="387966A5" w14:textId="3A921FDF" w:rsidR="00CB32B1" w:rsidRDefault="00CB32B1">
      <w:pPr>
        <w:pStyle w:val="Kommentartext"/>
      </w:pPr>
      <w:r>
        <w:rPr>
          <w:rStyle w:val="Kommentarzeichen"/>
        </w:rPr>
        <w:annotationRef/>
      </w:r>
      <w:r>
        <w:t>Quelle / Bildunterschrift</w:t>
      </w:r>
    </w:p>
  </w:comment>
  <w:comment w:id="2611" w:author="Jan Wenker" w:date="2021-12-09T14:32:00Z" w:initials="JW">
    <w:p w14:paraId="1097365B" w14:textId="4971206A" w:rsidR="00CB32B1" w:rsidRDefault="00CB32B1">
      <w:pPr>
        <w:pStyle w:val="Kommentartext"/>
      </w:pPr>
      <w:r>
        <w:rPr>
          <w:rStyle w:val="Kommentarzeichen"/>
        </w:rPr>
        <w:annotationRef/>
      </w:r>
      <w:r>
        <w:t>Text zu klein, Grafik zu klein. Qualität der Abbildung verbessern.</w:t>
      </w:r>
    </w:p>
  </w:comment>
  <w:comment w:id="2616" w:author="Marie" w:date="2021-08-18T10:32:00Z" w:initials="M">
    <w:p w14:paraId="137DC758" w14:textId="7C0168EC" w:rsidR="00CB32B1" w:rsidRDefault="00CB32B1">
      <w:pPr>
        <w:pStyle w:val="Kommentartext"/>
      </w:pPr>
      <w:r>
        <w:rPr>
          <w:rStyle w:val="Kommentarzeichen"/>
        </w:rPr>
        <w:annotationRef/>
      </w:r>
      <w:r>
        <w:t>?</w:t>
      </w:r>
    </w:p>
  </w:comment>
  <w:comment w:id="2617" w:author="Jan Wenker" w:date="2021-12-08T15:11:00Z" w:initials="JW">
    <w:p w14:paraId="4F471115" w14:textId="33471496" w:rsidR="00CB32B1" w:rsidRDefault="00CB32B1">
      <w:pPr>
        <w:pStyle w:val="Kommentartext"/>
      </w:pPr>
      <w:r>
        <w:rPr>
          <w:rStyle w:val="Kommentarzeichen"/>
        </w:rPr>
        <w:annotationRef/>
      </w:r>
      <w:r>
        <w:t>? Hier fehlt offenbar noch was.</w:t>
      </w:r>
    </w:p>
  </w:comment>
  <w:comment w:id="2622" w:author="Jan Wenker" w:date="2021-12-09T14:32:00Z" w:initials="JW">
    <w:p w14:paraId="6F1FE803" w14:textId="41F29E40" w:rsidR="00CB32B1" w:rsidRDefault="00CB32B1">
      <w:pPr>
        <w:pStyle w:val="Kommentartext"/>
      </w:pPr>
      <w:r>
        <w:rPr>
          <w:rStyle w:val="Kommentarzeichen"/>
        </w:rPr>
        <w:annotationRef/>
      </w:r>
      <w:r>
        <w:t>Tabelle nicht als Grafik einfügen, sondern als Tabelle in Word.</w:t>
      </w:r>
    </w:p>
  </w:comment>
  <w:comment w:id="2634" w:author="Jan Wenker" w:date="2021-12-08T15:43:00Z" w:initials="JW">
    <w:p w14:paraId="3AAE0F60" w14:textId="28DF645B" w:rsidR="00CB32B1" w:rsidRDefault="00CB32B1">
      <w:pPr>
        <w:pStyle w:val="Kommentartext"/>
      </w:pPr>
      <w:r>
        <w:rPr>
          <w:rStyle w:val="Kommentarzeichen"/>
        </w:rPr>
        <w:annotationRef/>
      </w:r>
      <w:r>
        <w:t>Hier fehlt fast alles, was eine Zusammenfassung ausmacht!</w:t>
      </w:r>
    </w:p>
  </w:comment>
  <w:comment w:id="2661" w:author="Jan Wenker" w:date="2021-12-08T15:13:00Z" w:initials="JW">
    <w:p w14:paraId="1C5889A1" w14:textId="01AE57D0" w:rsidR="00CB32B1" w:rsidRDefault="00CB32B1">
      <w:pPr>
        <w:pStyle w:val="Kommentartext"/>
      </w:pPr>
      <w:r>
        <w:rPr>
          <w:rStyle w:val="Kommentarzeichen"/>
        </w:rPr>
        <w:annotationRef/>
      </w:r>
      <w:r>
        <w:t>Erstmalige Verwendung der Abkürzung, daher Ausschreiben und Abkürzung einführen.</w:t>
      </w:r>
    </w:p>
  </w:comment>
  <w:comment w:id="2668" w:author="Marie" w:date="2021-09-11T11:24:00Z" w:initials="M">
    <w:p w14:paraId="52BBF509" w14:textId="429885E5" w:rsidR="00CB32B1" w:rsidRDefault="00CB32B1">
      <w:pPr>
        <w:pStyle w:val="Kommentartext"/>
      </w:pPr>
      <w:r>
        <w:rPr>
          <w:rStyle w:val="Kommentarzeichen"/>
        </w:rPr>
        <w:annotationRef/>
      </w:r>
      <w:r>
        <w:t>Bitte noch ausführlicher werden/Material aus Protokollen zufügen</w:t>
      </w:r>
    </w:p>
  </w:comment>
  <w:comment w:id="2690" w:author="Marie" w:date="2021-07-16T09:52:00Z" w:initials="M">
    <w:p w14:paraId="45A0A4F7" w14:textId="77777777" w:rsidR="00CB32B1" w:rsidRDefault="00CB32B1">
      <w:pPr>
        <w:pStyle w:val="Kommentartext"/>
      </w:pPr>
      <w:r>
        <w:rPr>
          <w:rStyle w:val="Kommentarzeichen"/>
        </w:rPr>
        <w:annotationRef/>
      </w:r>
      <w:r>
        <w:t>Lastannahmen/Annahmen für Bewehrungsmengen</w:t>
      </w:r>
    </w:p>
    <w:p w14:paraId="30D0B294" w14:textId="03EF44D7" w:rsidR="00CB32B1" w:rsidRDefault="00CB32B1">
      <w:pPr>
        <w:pStyle w:val="Kommentartext"/>
      </w:pPr>
      <w:r>
        <w:t>Annahme Innenbereich -&gt; Korrosionsschutz</w:t>
      </w:r>
    </w:p>
  </w:comment>
  <w:comment w:id="2705" w:author="Jan Wenker" w:date="2021-12-09T14:44:00Z" w:initials="JW">
    <w:p w14:paraId="61AFB4CB" w14:textId="1AC4438B" w:rsidR="00CB32B1" w:rsidRDefault="00CB32B1">
      <w:pPr>
        <w:pStyle w:val="Kommentartext"/>
      </w:pPr>
      <w:r>
        <w:rPr>
          <w:rStyle w:val="Kommentarzeichen"/>
        </w:rPr>
        <w:annotationRef/>
      </w:r>
      <w:r>
        <w:t>Draufsicht im oberen Abbildungsteil? Sehr unübersichtlich…</w:t>
      </w:r>
    </w:p>
  </w:comment>
  <w:comment w:id="2706" w:author="Jan Wenker" w:date="2021-12-09T14:36:00Z" w:initials="JW">
    <w:p w14:paraId="08494AB6" w14:textId="37681E99" w:rsidR="00CB32B1" w:rsidRDefault="00CB32B1">
      <w:pPr>
        <w:pStyle w:val="Kommentartext"/>
      </w:pPr>
      <w:r>
        <w:rPr>
          <w:rStyle w:val="Kommentarzeichen"/>
        </w:rPr>
        <w:annotationRef/>
      </w:r>
      <w:r>
        <w:t>Farbgestaltung Tabellen und Abbildungen angleichen!?</w:t>
      </w:r>
    </w:p>
  </w:comment>
  <w:comment w:id="2718" w:author="Jan Wenker" w:date="2021-12-09T14:45:00Z" w:initials="JW">
    <w:p w14:paraId="38FA614F" w14:textId="02AE873A" w:rsidR="00CB32B1" w:rsidRDefault="00CB32B1">
      <w:pPr>
        <w:pStyle w:val="Kommentartext"/>
      </w:pPr>
      <w:r>
        <w:rPr>
          <w:rStyle w:val="Kommentarzeichen"/>
        </w:rPr>
        <w:annotationRef/>
      </w:r>
      <w:r>
        <w:t>?</w:t>
      </w:r>
    </w:p>
  </w:comment>
  <w:comment w:id="2719" w:author="Jan Wenker" w:date="2021-12-09T14:45:00Z" w:initials="JW">
    <w:p w14:paraId="611E0C71" w14:textId="06BF0AE9" w:rsidR="00CB32B1" w:rsidRDefault="00CB32B1">
      <w:pPr>
        <w:pStyle w:val="Kommentartext"/>
      </w:pPr>
      <w:r>
        <w:rPr>
          <w:rStyle w:val="Kommentarzeichen"/>
        </w:rPr>
        <w:annotationRef/>
      </w:r>
      <w:r>
        <w:t>„Beliebig große Mengen“ sind auf Grund der Geometrie, Randabstände usw. m. E. nicht möglich.</w:t>
      </w:r>
    </w:p>
  </w:comment>
  <w:comment w:id="2720" w:author="Marie" w:date="2021-07-15T08:42:00Z" w:initials="M">
    <w:p w14:paraId="16769E64" w14:textId="5E40B203" w:rsidR="00CB32B1" w:rsidRDefault="00CB32B1">
      <w:pPr>
        <w:pStyle w:val="Kommentartext"/>
      </w:pPr>
      <w:r>
        <w:rPr>
          <w:rStyle w:val="Kommentarzeichen"/>
        </w:rPr>
        <w:annotationRef/>
      </w:r>
      <w:r>
        <w:t>Kontext? Maximale Mengen/Maße? Oben sind mehr Eisen dargestellt.</w:t>
      </w:r>
    </w:p>
  </w:comment>
  <w:comment w:id="2721" w:author="Jan Wenker" w:date="2021-12-09T14:49:00Z" w:initials="JW">
    <w:p w14:paraId="09A87D8F" w14:textId="3D393779" w:rsidR="00CB32B1" w:rsidRDefault="00CB32B1">
      <w:pPr>
        <w:pStyle w:val="Kommentartext"/>
      </w:pPr>
      <w:r>
        <w:rPr>
          <w:rStyle w:val="Kommentarzeichen"/>
        </w:rPr>
        <w:annotationRef/>
      </w:r>
      <w:r>
        <w:t>Sprache, Grammatik, Satzbau??????</w:t>
      </w:r>
    </w:p>
  </w:comment>
  <w:comment w:id="2726" w:author="Jan Wenker" w:date="2021-12-09T14:50:00Z" w:initials="JW">
    <w:p w14:paraId="08EB0B0D" w14:textId="79BD0079" w:rsidR="00CB32B1" w:rsidRDefault="00CB32B1">
      <w:pPr>
        <w:pStyle w:val="Kommentartext"/>
      </w:pPr>
      <w:r>
        <w:rPr>
          <w:rStyle w:val="Kommentarzeichen"/>
        </w:rPr>
        <w:annotationRef/>
      </w:r>
      <w:r>
        <w:t>Was denn nun?</w:t>
      </w:r>
    </w:p>
  </w:comment>
  <w:comment w:id="2749" w:author="Jan Wenker" w:date="2021-12-09T14:52:00Z" w:initials="JW">
    <w:p w14:paraId="7EDE60DB" w14:textId="507B5263" w:rsidR="00CB32B1" w:rsidRDefault="00CB32B1">
      <w:pPr>
        <w:pStyle w:val="Kommentartext"/>
      </w:pPr>
      <w:r>
        <w:rPr>
          <w:rStyle w:val="Kommentarzeichen"/>
        </w:rPr>
        <w:annotationRef/>
      </w:r>
      <w:r>
        <w:t>Baustellen-Schweißung ist ein erheblicher Nachteil. S. o. dort wurden Nachteile beschrieben, hier nicht….Systematik der Variantenbeschreibungen fehlt!</w:t>
      </w:r>
    </w:p>
  </w:comment>
  <w:comment w:id="2750" w:author="Jan Wenker" w:date="2021-12-09T14:51:00Z" w:initials="JW">
    <w:p w14:paraId="62471706" w14:textId="7797C550" w:rsidR="00CB32B1" w:rsidRDefault="00CB32B1">
      <w:pPr>
        <w:pStyle w:val="Kommentartext"/>
      </w:pPr>
      <w:r>
        <w:rPr>
          <w:rStyle w:val="Kommentarzeichen"/>
        </w:rPr>
        <w:annotationRef/>
      </w:r>
      <w:r>
        <w:t>???</w:t>
      </w:r>
    </w:p>
  </w:comment>
  <w:comment w:id="2762" w:author="Marie" w:date="2021-07-15T08:57:00Z" w:initials="M">
    <w:p w14:paraId="639AF900" w14:textId="23863E24" w:rsidR="00CB32B1" w:rsidRDefault="00CB32B1">
      <w:pPr>
        <w:pStyle w:val="Kommentartext"/>
      </w:pPr>
      <w:r>
        <w:rPr>
          <w:rStyle w:val="Kommentarzeichen"/>
        </w:rPr>
        <w:annotationRef/>
      </w:r>
      <w:r>
        <w:t>Sowieso nicht durch die Schweißung?</w:t>
      </w:r>
    </w:p>
  </w:comment>
  <w:comment w:id="2774" w:author="Jan Wenker" w:date="2021-12-09T14:54:00Z" w:initials="JW">
    <w:p w14:paraId="346949D1" w14:textId="77777777" w:rsidR="00CB32B1" w:rsidRDefault="00CB32B1">
      <w:pPr>
        <w:pStyle w:val="Kommentartext"/>
      </w:pPr>
      <w:r>
        <w:rPr>
          <w:rStyle w:val="Kommentarzeichen"/>
        </w:rPr>
        <w:annotationRef/>
      </w:r>
      <w:r>
        <w:t>Bildquellen?</w:t>
      </w:r>
    </w:p>
    <w:p w14:paraId="09880EDB" w14:textId="1D95A82E" w:rsidR="00CB32B1" w:rsidRDefault="00CB32B1">
      <w:pPr>
        <w:pStyle w:val="Kommentartext"/>
      </w:pPr>
      <w:r>
        <w:t>Bildqualität!?</w:t>
      </w:r>
    </w:p>
  </w:comment>
  <w:comment w:id="2786" w:author="Marie" w:date="2021-07-16T09:59:00Z" w:initials="M">
    <w:p w14:paraId="30A1F318" w14:textId="20B2A397" w:rsidR="00CB32B1" w:rsidRDefault="00CB32B1">
      <w:pPr>
        <w:pStyle w:val="Kommentartext"/>
      </w:pPr>
      <w:r>
        <w:rPr>
          <w:rStyle w:val="Kommentarzeichen"/>
        </w:rPr>
        <w:annotationRef/>
      </w:r>
      <w:r>
        <w:t>Verguss?</w:t>
      </w:r>
    </w:p>
  </w:comment>
  <w:comment w:id="2798" w:author="Marie" w:date="2021-07-16T10:00:00Z" w:initials="M">
    <w:p w14:paraId="290D9E7E" w14:textId="1F9568A5" w:rsidR="00CB32B1" w:rsidRDefault="00CB32B1">
      <w:pPr>
        <w:pStyle w:val="Kommentartext"/>
      </w:pPr>
      <w:r>
        <w:rPr>
          <w:rStyle w:val="Kommentarzeichen"/>
        </w:rPr>
        <w:annotationRef/>
      </w:r>
      <w:r>
        <w:t>überarbeiten</w:t>
      </w:r>
    </w:p>
  </w:comment>
  <w:comment w:id="2799" w:author="Jan Wenker" w:date="2021-12-09T14:55:00Z" w:initials="JW">
    <w:p w14:paraId="7613CBE0" w14:textId="77777777" w:rsidR="00CB32B1" w:rsidRDefault="00CB32B1">
      <w:pPr>
        <w:pStyle w:val="Kommentartext"/>
      </w:pPr>
      <w:r>
        <w:rPr>
          <w:rStyle w:val="Kommentarzeichen"/>
        </w:rPr>
        <w:annotationRef/>
      </w:r>
      <w:r>
        <w:t>Absätze, Satzbau, Sprache!</w:t>
      </w:r>
    </w:p>
    <w:p w14:paraId="1FD09185" w14:textId="0D6B12FA" w:rsidR="00CB32B1" w:rsidRDefault="00CB32B1">
      <w:pPr>
        <w:pStyle w:val="Kommentartext"/>
      </w:pPr>
      <w:r>
        <w:t>Unvollständig!</w:t>
      </w:r>
    </w:p>
  </w:comment>
  <w:comment w:id="2983" w:author="Marie" w:date="2021-09-11T11:25:00Z" w:initials="M">
    <w:p w14:paraId="0EF7054A" w14:textId="64DE2F12" w:rsidR="00CB32B1" w:rsidRDefault="00CB32B1">
      <w:pPr>
        <w:pStyle w:val="Kommentartext"/>
      </w:pPr>
      <w:r>
        <w:rPr>
          <w:rStyle w:val="Kommentarzeichen"/>
        </w:rPr>
        <w:annotationRef/>
      </w:r>
      <w:r>
        <w:t>Noch vervollständigen</w:t>
      </w:r>
    </w:p>
  </w:comment>
  <w:comment w:id="3007" w:author="Stefan Behring" w:date="2021-12-19T21:56:00Z" w:initials="SB">
    <w:p w14:paraId="0188FFB0" w14:textId="77777777" w:rsidR="00CB32B1" w:rsidRDefault="00CB32B1" w:rsidP="00797EFF">
      <w:r>
        <w:t>Eine Matrix kann ich bisher nicht finden.  Die Frage ist auch, ob du wirklich soweit  gehen willst.</w:t>
      </w:r>
      <w:r>
        <w:annotationRef/>
      </w:r>
    </w:p>
  </w:comment>
  <w:comment w:id="3014" w:author="Stefan Behring" w:date="2021-12-19T21:56:00Z" w:initials="SB">
    <w:p w14:paraId="6CA23E16" w14:textId="77777777" w:rsidR="00CB32B1" w:rsidRDefault="00CB32B1" w:rsidP="00797EFF">
      <w:r>
        <w:t>Eine Matrix kann ich bisher nicht finden.  Die Frage ist auch, ob du wirklich soweit  gehen willst.</w:t>
      </w:r>
      <w:r>
        <w:annotationRef/>
      </w:r>
    </w:p>
  </w:comment>
  <w:comment w:id="3021" w:author="Stefan Behring" w:date="2021-12-19T21:56:00Z" w:initials="SB">
    <w:p w14:paraId="45D0DFBD" w14:textId="6319BEB3" w:rsidR="00CB32B1" w:rsidRDefault="00CB32B1">
      <w:r>
        <w:t>Eine Matrix kann ich bisher nicht finden.  Die Frage ist auch, ob du wirklich soweit  gehen willst.</w:t>
      </w:r>
      <w:r>
        <w:annotationRef/>
      </w:r>
    </w:p>
  </w:comment>
  <w:comment w:id="3039" w:author="Stefan Behring" w:date="2021-12-20T13:01:00Z" w:initials="SB">
    <w:p w14:paraId="3C95F566" w14:textId="57227C68" w:rsidR="00CB32B1" w:rsidRDefault="00CB32B1">
      <w:r>
        <w:t>Irgendwo müssen wir mal zum Thema hinführen. Dieser Einstieg ist nur ein Vorschlag von mir. Kannst du aber auch ganz anders machen.</w:t>
      </w:r>
      <w:r>
        <w:annotationRef/>
      </w:r>
    </w:p>
  </w:comment>
  <w:comment w:id="3068" w:author="Stefan Behring" w:date="2021-12-20T15:34:00Z" w:initials="SB">
    <w:p w14:paraId="13E8C362" w14:textId="12F29D8C" w:rsidR="00CB32B1" w:rsidRDefault="00CB32B1">
      <w:r>
        <w:t>Verweis prüfen.</w:t>
      </w:r>
      <w:r>
        <w:annotationRef/>
      </w:r>
    </w:p>
  </w:comment>
  <w:comment w:id="3071" w:author="Jan Wenker" w:date="2021-12-09T15:05:00Z" w:initials="JW">
    <w:p w14:paraId="68257884" w14:textId="19FB1975" w:rsidR="00CB32B1" w:rsidRDefault="00CB32B1">
      <w:pPr>
        <w:pStyle w:val="Kommentartext"/>
      </w:pPr>
      <w:r>
        <w:rPr>
          <w:rStyle w:val="Kommentarzeichen"/>
        </w:rPr>
        <w:annotationRef/>
      </w:r>
      <w:r>
        <w:t>Völlig neu an dieser Stelle und vom Himmel gefallen?</w:t>
      </w:r>
      <w:r>
        <w:annotationRef/>
      </w:r>
    </w:p>
  </w:comment>
  <w:comment w:id="3157" w:author="Stefan Behring" w:date="2021-12-19T23:01:00Z" w:initials="SB">
    <w:p w14:paraId="4C99511D" w14:textId="65986B6F" w:rsidR="00CB32B1" w:rsidRDefault="00CB32B1">
      <w:r>
        <w:t>Der ganze Absatz gehört in den Abschnitt zum statischen Modell.</w:t>
      </w:r>
      <w:r>
        <w:annotationRef/>
      </w:r>
    </w:p>
  </w:comment>
  <w:comment w:id="3175" w:author="Jan Wenker" w:date="2021-12-09T15:10:00Z" w:initials="JW">
    <w:p w14:paraId="1EE5B40E" w14:textId="77777777" w:rsidR="00CB32B1" w:rsidRDefault="00CB32B1">
      <w:pPr>
        <w:pStyle w:val="Kommentartext"/>
      </w:pPr>
      <w:r>
        <w:rPr>
          <w:rStyle w:val="Kommentarzeichen"/>
        </w:rPr>
        <w:annotationRef/>
      </w:r>
      <w:r>
        <w:t>Völlig neue Nomenklatur hier. Eher gebräuchlich aus dem Massivbau.</w:t>
      </w:r>
    </w:p>
    <w:p w14:paraId="6802F9B5" w14:textId="1984303E" w:rsidR="00CB32B1" w:rsidRDefault="00CB32B1">
      <w:pPr>
        <w:pStyle w:val="Kommentartext"/>
      </w:pPr>
      <w:r>
        <w:t>Vorschlag: HBV-Rippendecke</w:t>
      </w:r>
    </w:p>
  </w:comment>
  <w:comment w:id="3185" w:author="Jan Wenker" w:date="2021-12-09T15:11:00Z" w:initials="JW">
    <w:p w14:paraId="771D1B51" w14:textId="77777777" w:rsidR="00CB32B1" w:rsidRDefault="00CB32B1">
      <w:pPr>
        <w:pStyle w:val="Kommentartext"/>
      </w:pPr>
      <w:r>
        <w:rPr>
          <w:rStyle w:val="Kommentarzeichen"/>
        </w:rPr>
        <w:annotationRef/>
      </w:r>
      <w:r>
        <w:t>Unverständlich. Ohne Doppelbalken am Elementstoß, oder wie?</w:t>
      </w:r>
    </w:p>
    <w:p w14:paraId="72463BDD" w14:textId="77777777" w:rsidR="00CB32B1" w:rsidRDefault="00CB32B1">
      <w:pPr>
        <w:pStyle w:val="Kommentartext"/>
      </w:pPr>
      <w:r>
        <w:t>Was sind Module in diesem Zusammenhang? Elemente?</w:t>
      </w:r>
    </w:p>
    <w:p w14:paraId="152208AB" w14:textId="18CD76B8" w:rsidR="00CB32B1" w:rsidRDefault="00CB32B1">
      <w:pPr>
        <w:pStyle w:val="Kommentartext"/>
      </w:pPr>
      <w:r>
        <w:t>Einheitliches Wording notwendig!</w:t>
      </w:r>
    </w:p>
  </w:comment>
  <w:comment w:id="3189" w:author="Stefan Behring" w:date="2021-12-20T15:40:00Z" w:initials="SB">
    <w:p w14:paraId="7AE923A8" w14:textId="3786339E" w:rsidR="00CB32B1" w:rsidRDefault="00CB32B1">
      <w:r>
        <w:t>Weg oder so formulieren, dass nicht nur ich es verstehe.</w:t>
      </w:r>
      <w:r>
        <w:annotationRef/>
      </w:r>
    </w:p>
  </w:comment>
  <w:comment w:id="3186" w:author="Stefan Behring" w:date="2021-12-19T23:09:00Z" w:initials="SB">
    <w:p w14:paraId="4E8F9E7F" w14:textId="6D45D781" w:rsidR="00CB32B1" w:rsidRDefault="00CB32B1">
      <w:r>
        <w:t>Entweder rausnehmen oder besser erklären.</w:t>
      </w:r>
      <w:r>
        <w:annotationRef/>
      </w:r>
    </w:p>
  </w:comment>
  <w:comment w:id="3194" w:author="Jan Wenker" w:date="2021-12-09T15:12:00Z" w:initials="JW">
    <w:p w14:paraId="23A9F530" w14:textId="286CC3F0" w:rsidR="00CB32B1" w:rsidRDefault="00CB32B1">
      <w:pPr>
        <w:pStyle w:val="Kommentartext"/>
      </w:pPr>
      <w:r>
        <w:rPr>
          <w:rStyle w:val="Kommentarzeichen"/>
        </w:rPr>
        <w:annotationRef/>
      </w:r>
      <w:r>
        <w:t>Wording!</w:t>
      </w:r>
    </w:p>
  </w:comment>
  <w:comment w:id="3201" w:author="Stefan Behring" w:date="2021-12-20T15:43:00Z" w:initials="SB">
    <w:p w14:paraId="5D09DB65" w14:textId="5C52467E" w:rsidR="00CB32B1" w:rsidRDefault="00CB32B1">
      <w:r>
        <w:t>5.2     für mich ist das kein weiterer Unterpunkt.</w:t>
      </w:r>
      <w:r>
        <w:annotationRef/>
      </w:r>
    </w:p>
  </w:comment>
  <w:comment w:id="3285" w:author="Jan Wenker" w:date="2021-12-09T15:14:00Z" w:initials="JW">
    <w:p w14:paraId="10C4B6C7" w14:textId="183199E0" w:rsidR="00CB32B1" w:rsidRDefault="00CB32B1">
      <w:pPr>
        <w:pStyle w:val="Kommentartext"/>
      </w:pPr>
      <w:r>
        <w:rPr>
          <w:rStyle w:val="Kommentarzeichen"/>
        </w:rPr>
        <w:annotationRef/>
      </w:r>
      <w:r>
        <w:t>Sprache!</w:t>
      </w:r>
    </w:p>
  </w:comment>
  <w:comment w:id="3341" w:author="Jan Wenker" w:date="2021-12-09T15:19:00Z" w:initials="JW">
    <w:p w14:paraId="1BDBF9A7" w14:textId="56D23E7C" w:rsidR="00CB32B1" w:rsidRDefault="00CB32B1" w:rsidP="6EB7351C">
      <w:r>
        <w:t>Quelle der Abbrandrate? EC5?</w:t>
      </w:r>
      <w:r>
        <w:annotationRef/>
      </w:r>
    </w:p>
  </w:comment>
  <w:comment w:id="3356" w:author="Stefan Behring" w:date="2021-12-20T16:38:00Z" w:initials="SB">
    <w:p w14:paraId="42486631" w14:textId="54717C57" w:rsidR="00CB32B1" w:rsidRDefault="00CB32B1">
      <w:r>
        <w:t>Sauberer formulieren.</w:t>
      </w:r>
      <w:r>
        <w:annotationRef/>
      </w:r>
    </w:p>
  </w:comment>
  <w:comment w:id="3394" w:author="Jan Wenker" w:date="2021-12-09T15:16:00Z" w:initials="JW">
    <w:p w14:paraId="5138F253" w14:textId="2C52A4AA" w:rsidR="00CB32B1" w:rsidRDefault="00CB32B1">
      <w:pPr>
        <w:pStyle w:val="Kommentartext"/>
      </w:pPr>
      <w:r>
        <w:rPr>
          <w:rStyle w:val="Kommentarzeichen"/>
        </w:rPr>
        <w:annotationRef/>
      </w:r>
      <w:r>
        <w:t>Abkürzung?</w:t>
      </w:r>
    </w:p>
  </w:comment>
  <w:comment w:id="3396" w:author="Jan Wenker" w:date="2021-12-09T15:18:00Z" w:initials="JW">
    <w:p w14:paraId="60C4AE61" w14:textId="4ABF9B05" w:rsidR="00CB32B1" w:rsidRDefault="00CB32B1">
      <w:pPr>
        <w:pStyle w:val="Kommentartext"/>
      </w:pPr>
      <w:r>
        <w:rPr>
          <w:rStyle w:val="Kommentarzeichen"/>
        </w:rPr>
        <w:annotationRef/>
      </w:r>
      <w:r>
        <w:t>Welcher? Bezugnahme zum vorherigen Absatz ungünstig…</w:t>
      </w:r>
    </w:p>
  </w:comment>
  <w:comment w:id="3406" w:author="Jan Wenker" w:date="2021-12-09T15:19:00Z" w:initials="JW">
    <w:p w14:paraId="608DDD76" w14:textId="56D23E7C" w:rsidR="00CB32B1" w:rsidRDefault="00CB32B1">
      <w:pPr>
        <w:pStyle w:val="Kommentartext"/>
      </w:pPr>
      <w:r>
        <w:rPr>
          <w:rStyle w:val="Kommentarzeichen"/>
        </w:rPr>
        <w:annotationRef/>
      </w:r>
      <w:r>
        <w:t>Quelle der Abbrandrate? EC5?</w:t>
      </w:r>
    </w:p>
  </w:comment>
  <w:comment w:id="3424" w:author="Jan Wenker" w:date="2021-12-21T08:35:00Z" w:initials="JW">
    <w:p w14:paraId="42A6A44F" w14:textId="3541709A" w:rsidR="00CB32B1" w:rsidRDefault="00CB32B1">
      <w:pPr>
        <w:pStyle w:val="Kommentartext"/>
      </w:pPr>
      <w:r>
        <w:rPr>
          <w:rStyle w:val="Kommentarzeichen"/>
        </w:rPr>
        <w:annotationRef/>
      </w:r>
      <w:r>
        <w:t>Das Wort sollten wir bitte komplett vermeiden! Holzqualität, Holzfestigkeit, Festigkeitsklasse…sowas in der Art.</w:t>
      </w:r>
    </w:p>
  </w:comment>
  <w:comment w:id="3431" w:author="Stefan Behring" w:date="2021-12-20T17:27:00Z" w:initials="SB">
    <w:p w14:paraId="39C78F2C" w14:textId="409AB11F" w:rsidR="00CB32B1" w:rsidRDefault="00CB32B1">
      <w:r>
        <w:t>Mit dem Symbol bei 0,24 stimmt etwas nicht.</w:t>
      </w:r>
      <w:r>
        <w:annotationRef/>
      </w:r>
    </w:p>
    <w:p w14:paraId="76F42A81" w14:textId="67EF57A3" w:rsidR="00CB32B1" w:rsidRDefault="00CB32B1">
      <w:r>
        <w:t>Stimmt das am Ende so auch mit dem GZG überein???</w:t>
      </w:r>
    </w:p>
  </w:comment>
  <w:comment w:id="3432" w:author="Jan Wenker" w:date="2021-12-09T15:20:00Z" w:initials="JW">
    <w:p w14:paraId="75E35233" w14:textId="67F155CB" w:rsidR="00CB32B1" w:rsidRDefault="00CB32B1">
      <w:pPr>
        <w:pStyle w:val="Kommentartext"/>
      </w:pPr>
      <w:r>
        <w:rPr>
          <w:rStyle w:val="Kommentarzeichen"/>
        </w:rPr>
        <w:annotationRef/>
      </w:r>
      <w:r>
        <w:t>Erläuterung der Abbildung bzw. Bezug zum Text fehlt.</w:t>
      </w:r>
    </w:p>
  </w:comment>
  <w:comment w:id="3445" w:author="Stefan Behring" w:date="2021-12-19T23:01:00Z" w:initials="SB">
    <w:p w14:paraId="15C5D090" w14:textId="65986B6F" w:rsidR="00CB32B1" w:rsidRDefault="00CB32B1">
      <w:r>
        <w:t>Der ganze Absatz gehört in den Abschnitt zum statischen Modell.</w:t>
      </w:r>
      <w:r>
        <w:annotationRef/>
      </w:r>
    </w:p>
  </w:comment>
  <w:comment w:id="3457" w:author="Jan Wenker" w:date="2021-12-09T15:21:00Z" w:initials="JW">
    <w:p w14:paraId="605399EB" w14:textId="77777777" w:rsidR="00CB32B1" w:rsidRDefault="00CB32B1">
      <w:pPr>
        <w:pStyle w:val="Kommentartext"/>
      </w:pPr>
      <w:r>
        <w:rPr>
          <w:rStyle w:val="Kommentarzeichen"/>
        </w:rPr>
        <w:annotationRef/>
      </w:r>
      <w:r>
        <w:t>Grosse et al.</w:t>
      </w:r>
    </w:p>
    <w:p w14:paraId="789CE9E6" w14:textId="0037429B" w:rsidR="00CB32B1" w:rsidRDefault="00CB32B1">
      <w:pPr>
        <w:pStyle w:val="Kommentartext"/>
      </w:pPr>
      <w:r>
        <w:t>Einheitlicher Zitierstil</w:t>
      </w:r>
    </w:p>
  </w:comment>
  <w:comment w:id="3474" w:author="Stefan Behring" w:date="2021-12-20T20:07:00Z" w:initials="SB">
    <w:p w14:paraId="61D4079D" w14:textId="0D5BE081" w:rsidR="00CB32B1" w:rsidRDefault="00CB32B1">
      <w:r>
        <w:t>Gut wäre an dieser Stelle ein statisches System. Auflagerung des Balkens und nicht der Platte.</w:t>
      </w:r>
      <w:r>
        <w:annotationRef/>
      </w:r>
    </w:p>
  </w:comment>
  <w:comment w:id="3476" w:author="Jan Wenker" w:date="2021-12-09T15:21:00Z" w:initials="JW">
    <w:p w14:paraId="286D4664" w14:textId="740334BE" w:rsidR="00CB32B1" w:rsidRDefault="00CB32B1">
      <w:pPr>
        <w:pStyle w:val="Kommentartext"/>
      </w:pPr>
      <w:r>
        <w:rPr>
          <w:rStyle w:val="Kommentarzeichen"/>
        </w:rPr>
        <w:annotationRef/>
      </w:r>
      <w:r>
        <w:t>In Anlehnung an Grosse et al.?</w:t>
      </w:r>
    </w:p>
  </w:comment>
  <w:comment w:id="3483" w:author="Jan Wenker" w:date="2021-12-09T15:22:00Z" w:initials="JW">
    <w:p w14:paraId="58306AC4" w14:textId="343A13CA" w:rsidR="00CB32B1" w:rsidRDefault="00CB32B1">
      <w:pPr>
        <w:pStyle w:val="Kommentartext"/>
      </w:pPr>
      <w:r>
        <w:rPr>
          <w:rStyle w:val="Kommentarzeichen"/>
        </w:rPr>
        <w:annotationRef/>
      </w:r>
      <w:r>
        <w:t>…durch Stäbe modelliert, die….</w:t>
      </w:r>
    </w:p>
  </w:comment>
  <w:comment w:id="3554" w:author="Stefan Behring" w:date="2021-12-20T18:54:00Z" w:initials="SB">
    <w:p w14:paraId="5AED2F08" w14:textId="4C4B8F35" w:rsidR="00CB32B1" w:rsidRDefault="00CB32B1">
      <w:r>
        <w:t>Format??</w:t>
      </w:r>
      <w:r>
        <w:annotationRef/>
      </w:r>
    </w:p>
  </w:comment>
  <w:comment w:id="3567" w:author="Jan Wenker" w:date="2021-12-09T15:27:00Z" w:initials="JW">
    <w:p w14:paraId="6EC5EC6F" w14:textId="045177D4" w:rsidR="00CB32B1" w:rsidRDefault="00CB32B1">
      <w:pPr>
        <w:pStyle w:val="Kommentartext"/>
      </w:pPr>
      <w:r>
        <w:rPr>
          <w:rStyle w:val="Kommentarzeichen"/>
        </w:rPr>
        <w:annotationRef/>
      </w:r>
      <w:r>
        <w:t>Bildquelle in Bildunterschrift.</w:t>
      </w:r>
    </w:p>
  </w:comment>
  <w:comment w:id="3621" w:author="Jan Wenker" w:date="2021-12-09T15:30:00Z" w:initials="JW">
    <w:p w14:paraId="1F28CF79" w14:textId="181B8040" w:rsidR="00CB32B1" w:rsidRDefault="00CB32B1">
      <w:pPr>
        <w:pStyle w:val="Kommentartext"/>
      </w:pPr>
      <w:r>
        <w:rPr>
          <w:rStyle w:val="Kommentarzeichen"/>
        </w:rPr>
        <w:annotationRef/>
      </w:r>
      <w:r>
        <w:t>Ach, hier werden die Abkürzungen eingeführt….s. deren Verwendung weiter oben : -)</w:t>
      </w:r>
    </w:p>
  </w:comment>
  <w:comment w:id="3623" w:author="Stefan Behring" w:date="2021-12-20T19:08:00Z" w:initials="SB">
    <w:p w14:paraId="2E054F34" w14:textId="73B7E788" w:rsidR="00CB32B1" w:rsidRDefault="00CB32B1">
      <w:r>
        <w:t>musst du auch für beide</w:t>
      </w:r>
      <w:r>
        <w:annotationRef/>
      </w:r>
    </w:p>
  </w:comment>
  <w:comment w:id="3626" w:author="Jan Wenker" w:date="2021-12-09T15:33:00Z" w:initials="JW">
    <w:p w14:paraId="78EFBE01" w14:textId="3DFB41A6" w:rsidR="00CB32B1" w:rsidRDefault="00CB32B1">
      <w:pPr>
        <w:pStyle w:val="Kommentartext"/>
      </w:pPr>
      <w:r>
        <w:rPr>
          <w:rStyle w:val="Kommentarzeichen"/>
        </w:rPr>
        <w:annotationRef/>
      </w:r>
      <w:r>
        <w:t>Ist das Quellen/Schwinden des Holzes quer zur Faser nicht auch in NKL 1 bei wenigen % Holzfeuchteänderung größer als das Betonschwinden?</w:t>
      </w:r>
    </w:p>
  </w:comment>
  <w:comment w:id="3646" w:author="Stefan Behring" w:date="2021-12-20T19:36:00Z" w:initials="SB">
    <w:p w14:paraId="03CE42B6" w14:textId="06972DB5" w:rsidR="00CB32B1" w:rsidRDefault="00CB32B1">
      <w:r>
        <w:t>vorher kommen die Lastkombis</w:t>
      </w:r>
      <w:r>
        <w:annotationRef/>
      </w:r>
    </w:p>
  </w:comment>
  <w:comment w:id="3648" w:author="Stefan Behring" w:date="2021-12-20T19:35:00Z" w:initials="SB">
    <w:p w14:paraId="7E41156D" w14:textId="2A084F81" w:rsidR="00CB32B1" w:rsidRDefault="00CB32B1">
      <w:r>
        <w:t>Die Abbildung erschließt sich mir nicht sofort???</w:t>
      </w:r>
      <w:r>
        <w:annotationRef/>
      </w:r>
    </w:p>
  </w:comment>
  <w:comment w:id="3656" w:author="Stefan Behring" w:date="2021-12-20T19:41:00Z" w:initials="SB">
    <w:p w14:paraId="27F1E35D" w14:textId="0CB3D949" w:rsidR="00CB32B1" w:rsidRDefault="00CB32B1">
      <w:r>
        <w:t>Wiso das???</w:t>
      </w:r>
      <w:r>
        <w:annotationRef/>
      </w:r>
    </w:p>
  </w:comment>
  <w:comment w:id="3657" w:author="Stefan Behring" w:date="2021-12-20T20:11:00Z" w:initials="SB">
    <w:p w14:paraId="1EE9F83E" w14:textId="2D39C163" w:rsidR="00CB32B1" w:rsidRDefault="00CB32B1">
      <w:r>
        <w:t>Bei Auflagerung des Balkens brauche ich das doch nicht oder mache ich gedanklich einen Fehler????</w:t>
      </w:r>
      <w:r>
        <w:annotationRef/>
      </w:r>
    </w:p>
  </w:comment>
  <w:comment w:id="3691" w:author="Stefan Behring" w:date="2021-12-20T20:23:00Z" w:initials="SB">
    <w:p w14:paraId="24B3700D" w14:textId="502FE888" w:rsidR="00CB32B1" w:rsidRDefault="00CB32B1">
      <w:r>
        <w:t>Stellt sich die Frage, wo sie sind, die Ergebnisse. ????????</w:t>
      </w:r>
      <w:r>
        <w:annotationRef/>
      </w:r>
    </w:p>
  </w:comment>
  <w:comment w:id="3705" w:author="Stefan Behring" w:date="2021-12-20T20:24:00Z" w:initials="SB">
    <w:p w14:paraId="35A1FA80" w14:textId="788F988A" w:rsidR="00CB32B1" w:rsidRDefault="00CB32B1">
      <w:r>
        <w:t>Vor Bemessungsablauf.</w:t>
      </w:r>
      <w:r>
        <w:annotationRef/>
      </w:r>
    </w:p>
  </w:comment>
  <w:comment w:id="3706" w:author="Jan Wenker" w:date="2021-12-09T15:35:00Z" w:initials="JW">
    <w:p w14:paraId="6A96893F" w14:textId="77777777" w:rsidR="00CB32B1" w:rsidRDefault="00CB32B1">
      <w:pPr>
        <w:pStyle w:val="Kommentartext"/>
      </w:pPr>
      <w:r>
        <w:rPr>
          <w:rStyle w:val="Kommentarzeichen"/>
        </w:rPr>
        <w:annotationRef/>
      </w:r>
      <w:r>
        <w:t>Wurden/Werden</w:t>
      </w:r>
    </w:p>
    <w:p w14:paraId="513585AB" w14:textId="413E7289" w:rsidR="00CB32B1" w:rsidRDefault="00CB32B1">
      <w:pPr>
        <w:pStyle w:val="Kommentartext"/>
      </w:pPr>
      <w:r>
        <w:t>Grundsätzlich in welcher Zeit schreiben?</w:t>
      </w:r>
    </w:p>
  </w:comment>
  <w:comment w:id="3709" w:author="Stefan Behring" w:date="2021-12-20T20:26:00Z" w:initials="SB">
    <w:p w14:paraId="68F136E4" w14:textId="76FBDEF3" w:rsidR="00CB32B1" w:rsidRDefault="00CB32B1">
      <w:r>
        <w:t>Wo sind die erwähnt???</w:t>
      </w:r>
      <w:r>
        <w:annotationRef/>
      </w:r>
    </w:p>
  </w:comment>
  <w:comment w:id="3716" w:author="Stefan Behring" w:date="2021-12-20T20:27:00Z" w:initials="SB">
    <w:p w14:paraId="7A61B057" w14:textId="31B9675E" w:rsidR="00CB32B1" w:rsidRDefault="00CB32B1">
      <w:r>
        <w:t>Vor Bemessungsablauf</w:t>
      </w:r>
      <w:r>
        <w:annotationRef/>
      </w:r>
    </w:p>
  </w:comment>
  <w:comment w:id="3717" w:author="Stefan Behring" w:date="2021-12-20T20:33:00Z" w:initials="SB">
    <w:p w14:paraId="3F1A3E28" w14:textId="068AA3D1" w:rsidR="00CB32B1" w:rsidRDefault="00CB32B1">
      <w:r>
        <w:t>Absatz ist nicht gut verständlich.</w:t>
      </w:r>
      <w:r>
        <w:annotationRef/>
      </w:r>
    </w:p>
    <w:p w14:paraId="4A91A430" w14:textId="531B78E3" w:rsidR="00CB32B1" w:rsidRDefault="00CB32B1">
      <w:r>
        <w:t>Lastfall Schwinden des Betons ist noch nicht eingeführt.</w:t>
      </w:r>
    </w:p>
    <w:p w14:paraId="2459C8A4" w14:textId="2DEA1FF1" w:rsidR="00CB32B1" w:rsidRDefault="00CB32B1">
      <w:r>
        <w:t>Also entweder richtig alles erklären oder halt nur die Tabelle.</w:t>
      </w:r>
    </w:p>
  </w:comment>
  <w:comment w:id="3718" w:author="Jan Wenker" w:date="2021-12-09T15:36:00Z" w:initials="JW">
    <w:p w14:paraId="26F465D0" w14:textId="77777777" w:rsidR="00CB32B1" w:rsidRDefault="00CB32B1">
      <w:pPr>
        <w:pStyle w:val="Kommentartext"/>
      </w:pPr>
      <w:r>
        <w:rPr>
          <w:rStyle w:val="Kommentarzeichen"/>
        </w:rPr>
        <w:annotationRef/>
      </w:r>
      <w:r>
        <w:t>Einheitlicher Zitierstil. Dias et al.</w:t>
      </w:r>
    </w:p>
    <w:p w14:paraId="7730A92B" w14:textId="111C68BF" w:rsidR="00CB32B1" w:rsidRDefault="00CB32B1">
      <w:pPr>
        <w:pStyle w:val="Kommentartext"/>
      </w:pPr>
      <w:r>
        <w:t>20118???</w:t>
      </w:r>
    </w:p>
  </w:comment>
  <w:comment w:id="3727" w:author="Jan Wenker" w:date="2021-12-09T15:38:00Z" w:initials="JW">
    <w:p w14:paraId="4B034CCB" w14:textId="6E6F4727" w:rsidR="00CB32B1" w:rsidRDefault="00CB32B1">
      <w:pPr>
        <w:pStyle w:val="Kommentartext"/>
      </w:pPr>
      <w:r>
        <w:rPr>
          <w:rStyle w:val="Kommentarzeichen"/>
        </w:rPr>
        <w:annotationRef/>
      </w:r>
      <w:r>
        <w:t>Wording. Verbundmittel = Verbindungsmittel?!</w:t>
      </w:r>
    </w:p>
  </w:comment>
  <w:comment w:id="3728" w:author="Jan Wenker" w:date="2021-12-09T15:41:00Z" w:initials="JW">
    <w:p w14:paraId="23B5E752" w14:textId="2FC8EEEC" w:rsidR="00CB32B1" w:rsidRDefault="00CB32B1">
      <w:pPr>
        <w:pStyle w:val="Kommentartext"/>
      </w:pPr>
      <w:r>
        <w:rPr>
          <w:rStyle w:val="Kommentarzeichen"/>
        </w:rPr>
        <w:annotationRef/>
      </w:r>
      <w:r>
        <w:t>Vereinheitlichen? Im ges. Dokument 11x Verbundmittel, 25x Verbindungsmittel.</w:t>
      </w:r>
    </w:p>
  </w:comment>
  <w:comment w:id="3759" w:author="Marie" w:date="2021-09-28T23:23:00Z" w:initials="M">
    <w:p w14:paraId="432FA971" w14:textId="73603A3D" w:rsidR="00CB32B1" w:rsidRDefault="00CB32B1">
      <w:pPr>
        <w:pStyle w:val="Kommentartext"/>
      </w:pPr>
      <w:r>
        <w:rPr>
          <w:rStyle w:val="Kommentarzeichen"/>
        </w:rPr>
        <w:annotationRef/>
      </w:r>
      <w:r>
        <w:t>Platzhalter, da eine Rechnung noch aussstehend</w:t>
      </w:r>
    </w:p>
  </w:comment>
  <w:comment w:id="3780" w:author="Jan Wenker" w:date="2021-12-09T15:52:00Z" w:initials="JW">
    <w:p w14:paraId="74B90309" w14:textId="4F3317A9" w:rsidR="00CB32B1" w:rsidRDefault="00CB32B1">
      <w:pPr>
        <w:pStyle w:val="Kommentartext"/>
      </w:pPr>
      <w:r>
        <w:rPr>
          <w:rStyle w:val="Kommentarzeichen"/>
        </w:rPr>
        <w:annotationRef/>
      </w:r>
      <w:r>
        <w:t>s. o. Vereinheitlichen?</w:t>
      </w:r>
    </w:p>
  </w:comment>
  <w:comment w:id="3847" w:author="Jan Wenker" w:date="2021-12-09T15:56:00Z" w:initials="JW">
    <w:p w14:paraId="71F48866" w14:textId="177ACE17" w:rsidR="00CB32B1" w:rsidRDefault="00CB32B1">
      <w:pPr>
        <w:pStyle w:val="Kommentartext"/>
      </w:pPr>
      <w:r>
        <w:rPr>
          <w:rStyle w:val="Kommentarzeichen"/>
        </w:rPr>
        <w:annotationRef/>
      </w:r>
      <w:r>
        <w:t>Unterkapitel 6.1</w:t>
      </w:r>
    </w:p>
  </w:comment>
  <w:comment w:id="3848" w:author="Stefan Behring [2]" w:date="2021-12-21T17:58:00Z" w:initials="SB">
    <w:p w14:paraId="1AA5B798" w14:textId="753CD614" w:rsidR="00CB32B1" w:rsidRDefault="00CB32B1">
      <w:pPr>
        <w:pStyle w:val="Kommentartext"/>
      </w:pPr>
      <w:r>
        <w:rPr>
          <w:rStyle w:val="Kommentarzeichen"/>
        </w:rPr>
        <w:annotationRef/>
      </w:r>
      <w:r>
        <w:t>Vor dem Hintergrund der etwas angpassten Struktur bleibt die Nummerierung so erhalten.</w:t>
      </w:r>
    </w:p>
  </w:comment>
  <w:comment w:id="3912" w:author="Stefan Behring" w:date="2021-12-20T20:50:00Z" w:initials="SB">
    <w:p w14:paraId="56BCF92D" w14:textId="7F0BC0F3" w:rsidR="00CB32B1" w:rsidRDefault="00CB32B1">
      <w:r>
        <w:t>Marie, denk an eine Einheitliche Zeitform.</w:t>
      </w:r>
      <w:r>
        <w:annotationRef/>
      </w:r>
    </w:p>
    <w:p w14:paraId="500098A4" w14:textId="0ED2F644" w:rsidR="00CB32B1" w:rsidRDefault="00CB32B1">
      <w:r>
        <w:t>Ich mache das auch, dass ich hin und her springe. Hier passt das aber nicht so recht.</w:t>
      </w:r>
    </w:p>
  </w:comment>
  <w:comment w:id="3965" w:author="Stefan Behring" w:date="2021-12-20T21:04:00Z" w:initials="SB">
    <w:p w14:paraId="2DCB7F53" w14:textId="40085D0E" w:rsidR="00CB32B1" w:rsidRDefault="00CB32B1">
      <w:r>
        <w:t>Ist alle wahr, haben wir im Projekt aber meines Wissens nach nicht gemacht.</w:t>
      </w:r>
      <w:r>
        <w:annotationRef/>
      </w:r>
    </w:p>
    <w:p w14:paraId="6B215593" w14:textId="043EA65F" w:rsidR="00CB32B1" w:rsidRDefault="00CB32B1">
      <w:r>
        <w:t>Also umschreiben.</w:t>
      </w:r>
    </w:p>
  </w:comment>
  <w:comment w:id="3969" w:author="Jan Wenker" w:date="2021-12-10T12:56:00Z" w:initials="JW">
    <w:p w14:paraId="349620D2" w14:textId="3BBA57D6" w:rsidR="00CB32B1" w:rsidRDefault="00CB32B1">
      <w:pPr>
        <w:pStyle w:val="Kommentartext"/>
      </w:pPr>
      <w:r>
        <w:rPr>
          <w:rStyle w:val="Kommentarzeichen"/>
        </w:rPr>
        <w:annotationRef/>
      </w:r>
      <w:r>
        <w:t>Satz?</w:t>
      </w:r>
    </w:p>
  </w:comment>
  <w:comment w:id="3992" w:author="Stefan Behring" w:date="2021-12-20T22:07:00Z" w:initials="SB">
    <w:p w14:paraId="78C56A0A" w14:textId="65DFF419" w:rsidR="00CB32B1" w:rsidRDefault="00CB32B1">
      <w:r>
        <w:t>Nummerierung prüfen.</w:t>
      </w:r>
      <w:r>
        <w:annotationRef/>
      </w:r>
    </w:p>
  </w:comment>
  <w:comment w:id="3994" w:author="Stefan Behring" w:date="2021-12-20T21:47:00Z" w:initials="SB">
    <w:p w14:paraId="3E2CB740" w14:textId="1B9C8453" w:rsidR="00CB32B1" w:rsidRDefault="00CB32B1">
      <w:r>
        <w:t>Haben wir die gemacht, ich erinnere mich nicht.</w:t>
      </w:r>
      <w:r>
        <w:annotationRef/>
      </w:r>
    </w:p>
  </w:comment>
  <w:comment w:id="4000" w:author="Jan Wenker" w:date="2021-12-10T12:59:00Z" w:initials="JW">
    <w:p w14:paraId="3AE78FD3" w14:textId="3A08629E" w:rsidR="00CB32B1" w:rsidRDefault="00CB32B1">
      <w:pPr>
        <w:pStyle w:val="Kommentartext"/>
      </w:pPr>
      <w:r>
        <w:rPr>
          <w:rStyle w:val="Kommentarzeichen"/>
        </w:rPr>
        <w:annotationRef/>
      </w:r>
      <w:r>
        <w:t>Diese Variante ist bisher nicht beschrieben worden. Kann sie daher als bekannt und „üblich“ vorausgesetzt werden?</w:t>
      </w:r>
    </w:p>
  </w:comment>
  <w:comment w:id="4026" w:author="Stefan Behring" w:date="2021-12-20T21:59:00Z" w:initials="SB">
    <w:p w14:paraId="13ECFE7A" w14:textId="3614947E" w:rsidR="00CB32B1" w:rsidRDefault="00CB32B1">
      <w:r>
        <w:t>Groß- oder Kleinschreibung gleiche mit deiner Gleichung ab.</w:t>
      </w:r>
      <w:r>
        <w:annotationRef/>
      </w:r>
    </w:p>
  </w:comment>
  <w:comment w:id="4035" w:author="Jan Wenker" w:date="2021-12-10T13:00:00Z" w:initials="JW">
    <w:p w14:paraId="63ED7644" w14:textId="1DEC8478" w:rsidR="00CB32B1" w:rsidRDefault="00CB32B1">
      <w:pPr>
        <w:pStyle w:val="Kommentartext"/>
      </w:pPr>
      <w:r>
        <w:rPr>
          <w:rStyle w:val="Kommentarzeichen"/>
        </w:rPr>
        <w:annotationRef/>
      </w:r>
      <w:r>
        <w:t>Bericht in deutscher Sprache, daher schlage ich als Dezimaltrennung ein Komma vor.</w:t>
      </w:r>
    </w:p>
  </w:comment>
  <w:comment w:id="4040" w:author="Stefan Behring" w:date="2021-12-20T22:05:00Z" w:initials="SB">
    <w:p w14:paraId="481BD78E" w14:textId="0DBC2513" w:rsidR="00CB32B1" w:rsidRDefault="00CB32B1">
      <w:r>
        <w:t>Die Struktur des Absatzes ist sehr ungünstig. Sehr durcheinander und schwer zu verstehen. Füge doch eine Tabelle mit den Verschiebungsmoduln ein. Das würde vieles besser erklären. Vorschlag: mach 2 Tabellen in einer beschreibe die PK in der anderen kommen die Werte.</w:t>
      </w:r>
      <w:r>
        <w:annotationRef/>
      </w:r>
    </w:p>
  </w:comment>
  <w:comment w:id="4049" w:author="Stefan Behring" w:date="2021-12-20T22:02:00Z" w:initials="SB">
    <w:p w14:paraId="3A255A8F" w14:textId="0E4CF22E" w:rsidR="00CB32B1" w:rsidRDefault="00CB32B1">
      <w:r>
        <w:t xml:space="preserve">Ergänze die Tabelle um eine Spalte in der du den Versuch beschreibst. </w:t>
      </w:r>
      <w:r>
        <w:annotationRef/>
      </w:r>
    </w:p>
    <w:p w14:paraId="67610139" w14:textId="4C8955B7" w:rsidR="00CB32B1" w:rsidRDefault="00CB32B1">
      <w:r>
        <w:t>Z.B. Gewinde einbetoniert oder abisoliert. Kannst du auch anderweitig beschreiben. So aber versteht es kein Mensch.</w:t>
      </w:r>
    </w:p>
  </w:comment>
  <w:comment w:id="4050" w:author="Stefan Behring" w:date="2021-12-20T21:48:00Z" w:initials="SB">
    <w:p w14:paraId="1F11AA7D" w14:textId="76BD6192" w:rsidR="00CB32B1" w:rsidRDefault="00CB32B1">
      <w:r>
        <w:t>Die Teilgewindeschraube ist eine Tellerkopfschraube, die hatte meines Erachtens nach keine U-Scheibe.</w:t>
      </w:r>
      <w:r>
        <w:annotationRef/>
      </w:r>
    </w:p>
    <w:p w14:paraId="42A1739B" w14:textId="4D088D36" w:rsidR="00CB32B1" w:rsidRDefault="00CB32B1">
      <w:r>
        <w:t>Die Gewindelänge ist hier glaube ich auch nur 80mm</w:t>
      </w:r>
    </w:p>
  </w:comment>
  <w:comment w:id="4194" w:author="Stefan Behring" w:date="2021-12-20T22:08:00Z" w:initials="SB">
    <w:p w14:paraId="5AB80B58" w14:textId="136E6DCF" w:rsidR="00CB32B1" w:rsidRDefault="00CB32B1">
      <w:r>
        <w:t>Lag der Bügel wirklich so??</w:t>
      </w:r>
      <w:r>
        <w:annotationRef/>
      </w:r>
    </w:p>
  </w:comment>
  <w:comment w:id="4213" w:author="Stefan Behring" w:date="2021-12-20T22:09:00Z" w:initials="SB">
    <w:p w14:paraId="28C1F803" w14:textId="266A60AC" w:rsidR="00CB32B1" w:rsidRDefault="00CB32B1">
      <w:r>
        <w:t>Eine Abbildung muss immer eingeführt werden.</w:t>
      </w:r>
      <w:r>
        <w:annotationRef/>
      </w:r>
    </w:p>
  </w:comment>
  <w:comment w:id="4214" w:author="Jan Wenker" w:date="2021-12-21T08:37:00Z" w:initials="JW">
    <w:p w14:paraId="5002A82B" w14:textId="08DA9D08" w:rsidR="00CB32B1" w:rsidRDefault="00CB32B1">
      <w:pPr>
        <w:pStyle w:val="Kommentartext"/>
      </w:pPr>
      <w:r>
        <w:rPr>
          <w:rStyle w:val="Kommentarzeichen"/>
        </w:rPr>
        <w:annotationRef/>
      </w:r>
      <w:r>
        <w:t>Sprich, im Text erwähnt, bezuggenommen werden und erlätuert. S. bitte auch einen meiner Kommentare.</w:t>
      </w:r>
    </w:p>
  </w:comment>
  <w:comment w:id="4233" w:author="Stefan Behring" w:date="2021-12-20T22:13:00Z" w:initials="SB">
    <w:p w14:paraId="29BAC2BB" w14:textId="0D4A21FD" w:rsidR="00CB32B1" w:rsidRDefault="00CB32B1">
      <w:r>
        <w:t>Wo ist die Abbildung???????</w:t>
      </w:r>
      <w:r>
        <w:annotationRef/>
      </w:r>
    </w:p>
  </w:comment>
  <w:comment w:id="4240" w:author="Stefan Behring" w:date="2021-12-20T22:14:00Z" w:initials="SB">
    <w:p w14:paraId="08524C9B" w14:textId="736218F9" w:rsidR="00CB32B1" w:rsidRDefault="00CB32B1">
      <w:r>
        <w:t>Wo ist die Abbildung???</w:t>
      </w:r>
      <w:r>
        <w:annotationRef/>
      </w:r>
    </w:p>
  </w:comment>
  <w:comment w:id="4245" w:author="Stefan Behring" w:date="2021-12-20T22:20:00Z" w:initials="SB">
    <w:p w14:paraId="7B8AB24D" w14:textId="299F1DBC" w:rsidR="00CB32B1" w:rsidRDefault="00CB32B1">
      <w:r>
        <w:t>Gleichung einfügen, wie du es gemacht hast.</w:t>
      </w:r>
      <w:r>
        <w:annotationRef/>
      </w:r>
    </w:p>
    <w:p w14:paraId="6B5D0DD9" w14:textId="446010C4" w:rsidR="00CB32B1" w:rsidRDefault="00CB32B1">
      <w:r>
        <w:t>Ich nehme an, du bist über den Spannungsquerschnitt gegangen??</w:t>
      </w:r>
    </w:p>
  </w:comment>
  <w:comment w:id="4246" w:author="Stefan Behring" w:date="2021-12-20T22:16:00Z" w:initials="SB">
    <w:p w14:paraId="46252DA3" w14:textId="65124E81" w:rsidR="00CB32B1" w:rsidRDefault="00CB32B1">
      <w:r>
        <w:t>Nummerierung??</w:t>
      </w:r>
      <w:r>
        <w:annotationRef/>
      </w:r>
    </w:p>
  </w:comment>
  <w:comment w:id="4252" w:author="Stefan Behring" w:date="2021-12-20T22:26:00Z" w:initials="SB">
    <w:p w14:paraId="063A6A35" w14:textId="5073B1BB" w:rsidR="00CB32B1" w:rsidRDefault="00CB32B1">
      <w:r>
        <w:t>Beschreibe, was du damit meinst. Einbetoniertes Gewinde, abisoliert???</w:t>
      </w:r>
      <w:r>
        <w:annotationRef/>
      </w:r>
    </w:p>
  </w:comment>
  <w:comment w:id="4261" w:author="Stefan Behring" w:date="2021-12-20T22:32:00Z" w:initials="SB">
    <w:p w14:paraId="315B2D3E" w14:textId="79E8BEB0" w:rsidR="00CB32B1" w:rsidRDefault="00CB32B1">
      <w:r>
        <w:t>Gehe auf die Schrauben nach DIN  gesondert ein.</w:t>
      </w:r>
      <w:r>
        <w:annotationRef/>
      </w:r>
    </w:p>
  </w:comment>
  <w:comment w:id="4262" w:author="Stefan Behring" w:date="2021-12-20T22:34:00Z" w:initials="SB">
    <w:p w14:paraId="5D363DC0" w14:textId="6DDF3BA4" w:rsidR="00CB32B1" w:rsidRDefault="00CB32B1">
      <w:r>
        <w:t>Beschreibe die einzelnen Schrauben. Es sind zu wenig Versuche, lass den Versuch der Interpretation.</w:t>
      </w:r>
      <w:r>
        <w:annotationRef/>
      </w:r>
    </w:p>
  </w:comment>
  <w:comment w:id="4271" w:author="Stefan Behring" w:date="2021-12-20T22:37:00Z" w:initials="SB">
    <w:p w14:paraId="453C7416" w14:textId="657BA5AE" w:rsidR="00CB32B1" w:rsidRDefault="00CB32B1">
      <w:r>
        <w:t>Woran könnte das liegen??</w:t>
      </w:r>
      <w:r>
        <w:annotationRef/>
      </w:r>
    </w:p>
  </w:comment>
  <w:comment w:id="4275" w:author="Jan Wenker" w:date="2021-12-10T13:04:00Z" w:initials="JW">
    <w:p w14:paraId="684A798B" w14:textId="7114031B" w:rsidR="00CB32B1" w:rsidRDefault="00CB32B1">
      <w:pPr>
        <w:pStyle w:val="Kommentartext"/>
      </w:pPr>
      <w:r>
        <w:rPr>
          <w:rStyle w:val="Kommentarzeichen"/>
        </w:rPr>
        <w:annotationRef/>
      </w:r>
      <w:r>
        <w:t>Welche, oben wurden noch die Nachteile beleuchtet…viel Aufwand…</w:t>
      </w:r>
    </w:p>
  </w:comment>
  <w:comment w:id="4287" w:author="Stefan Behring" w:date="2021-12-20T22:36:00Z" w:initials="SB">
    <w:p w14:paraId="075F8ADB" w14:textId="5AD47529" w:rsidR="00CB32B1" w:rsidRDefault="00CB32B1">
      <w:r>
        <w:t>Größer machen, erkennt man nicht.</w:t>
      </w:r>
      <w:r>
        <w:annotationRef/>
      </w:r>
    </w:p>
  </w:comment>
  <w:comment w:id="4292" w:author="Stefan Behring" w:date="2021-12-20T22:36:00Z" w:initials="SB">
    <w:p w14:paraId="58B16730" w14:textId="2941EB46" w:rsidR="00CB32B1" w:rsidRDefault="00CB32B1">
      <w:r>
        <w:t>Bild einführen oder ganz rauslassen.</w:t>
      </w:r>
      <w:r>
        <w:annotationRef/>
      </w:r>
    </w:p>
  </w:comment>
  <w:comment w:id="4298" w:author="Stefan Behring" w:date="2021-12-20T23:04:00Z" w:initials="SB">
    <w:p w14:paraId="3A6B4348" w14:textId="48A5AB5E" w:rsidR="00CB32B1" w:rsidRDefault="00CB32B1">
      <w:r>
        <w:t>Unterabsatz von HBV</w:t>
      </w:r>
      <w:r>
        <w:annotationRef/>
      </w:r>
    </w:p>
  </w:comment>
  <w:comment w:id="4327" w:author="Jan Wenker" w:date="2021-12-14T12:53:00Z" w:initials="JW">
    <w:p w14:paraId="4441A8E9" w14:textId="47BC376D" w:rsidR="00CB32B1" w:rsidRDefault="00CB32B1">
      <w:pPr>
        <w:pStyle w:val="Kommentartext"/>
      </w:pPr>
      <w:r>
        <w:rPr>
          <w:rStyle w:val="Kommentarzeichen"/>
        </w:rPr>
        <w:annotationRef/>
      </w:r>
      <w:r>
        <w:t>Kurze Definition von Normalbeton bzw. dessen Eigenschaften?</w:t>
      </w:r>
    </w:p>
  </w:comment>
  <w:comment w:id="4335" w:author="Stefan Behring" w:date="2021-12-20T23:14:00Z" w:initials="SB">
    <w:p w14:paraId="6C054BEA" w14:textId="65113331" w:rsidR="00CB32B1" w:rsidRDefault="00CB32B1">
      <w:r>
        <w:t>Gleiderung</w:t>
      </w:r>
      <w:r>
        <w:annotationRef/>
      </w:r>
    </w:p>
  </w:comment>
  <w:comment w:id="4339" w:author="Jan Wenker" w:date="2021-12-14T12:55:00Z" w:initials="JW">
    <w:p w14:paraId="1944093B" w14:textId="4F2A06CD" w:rsidR="00CB32B1" w:rsidRDefault="00CB32B1">
      <w:pPr>
        <w:pStyle w:val="Kommentartext"/>
      </w:pPr>
      <w:r>
        <w:rPr>
          <w:rStyle w:val="Kommentarzeichen"/>
        </w:rPr>
        <w:annotationRef/>
      </w:r>
      <w:r>
        <w:t>Formatierung kleiner Bilder mit seitlichem Textfluss?</w:t>
      </w:r>
    </w:p>
  </w:comment>
  <w:comment w:id="4343" w:author="Stefan Behring" w:date="2021-12-20T23:14:00Z" w:initials="SB">
    <w:p w14:paraId="4106D722" w14:textId="24390D21" w:rsidR="00CB32B1" w:rsidRDefault="00CB32B1">
      <w:r>
        <w:t>Bild einführen</w:t>
      </w:r>
      <w:r>
        <w:annotationRef/>
      </w:r>
    </w:p>
  </w:comment>
  <w:comment w:id="4346" w:author="Jan Wenker" w:date="2021-12-14T12:57:00Z" w:initials="JW">
    <w:p w14:paraId="6F081187" w14:textId="56C41A56" w:rsidR="00CB32B1" w:rsidRDefault="00CB32B1">
      <w:pPr>
        <w:pStyle w:val="Kommentartext"/>
      </w:pPr>
      <w:r>
        <w:rPr>
          <w:rStyle w:val="Kommentarzeichen"/>
        </w:rPr>
        <w:annotationRef/>
      </w:r>
      <w:r>
        <w:t>Feuchtklima 20°C / 85 % rF ???</w:t>
      </w:r>
    </w:p>
  </w:comment>
  <w:comment w:id="4360" w:author="Jan Wenker" w:date="2021-12-14T12:59:00Z" w:initials="JW">
    <w:p w14:paraId="607B6411" w14:textId="18F16B04" w:rsidR="00CB32B1" w:rsidRDefault="00CB32B1">
      <w:pPr>
        <w:pStyle w:val="Kommentartext"/>
      </w:pPr>
      <w:r>
        <w:rPr>
          <w:rStyle w:val="Kommentarzeichen"/>
        </w:rPr>
        <w:annotationRef/>
      </w:r>
      <w:r>
        <w:t>Nicht das Schwinden, sondern die Erhöhung der Holzfeuchte!</w:t>
      </w:r>
    </w:p>
  </w:comment>
  <w:comment w:id="4363" w:author="Jan Wenker" w:date="2021-12-14T13:00:00Z" w:initials="JW">
    <w:p w14:paraId="357AAECD" w14:textId="323D15C3" w:rsidR="00CB32B1" w:rsidRDefault="00CB32B1">
      <w:pPr>
        <w:pStyle w:val="Kommentartext"/>
      </w:pPr>
      <w:r>
        <w:rPr>
          <w:rStyle w:val="Kommentarzeichen"/>
        </w:rPr>
        <w:annotationRef/>
      </w:r>
      <w:r>
        <w:t>Aber auch nur der Verbundfestigkeit! Die Festigkeit des Holzes sinkt mit steigender Holzfeuchte. Das muss m. E. klarer beschrieben werden.</w:t>
      </w:r>
    </w:p>
  </w:comment>
  <w:comment w:id="4373" w:author="Jan Wenker" w:date="2021-12-14T13:12:00Z" w:initials="JW">
    <w:p w14:paraId="6F3EAC52" w14:textId="45A8576D" w:rsidR="00CB32B1" w:rsidRDefault="00CB32B1">
      <w:pPr>
        <w:pStyle w:val="Kommentartext"/>
      </w:pPr>
      <w:r>
        <w:rPr>
          <w:rStyle w:val="Kommentarzeichen"/>
        </w:rPr>
        <w:annotationRef/>
      </w:r>
      <w:r>
        <w:t>Abkürzung bei erster Verwendung ausschreiben.</w:t>
      </w:r>
    </w:p>
  </w:comment>
  <w:comment w:id="4374" w:author="Jan Wenker" w:date="2021-12-14T13:12:00Z" w:initials="JW">
    <w:p w14:paraId="347404D1" w14:textId="55EE06D8" w:rsidR="00CB32B1" w:rsidRDefault="00CB32B1">
      <w:pPr>
        <w:pStyle w:val="Kommentartext"/>
      </w:pPr>
      <w:r>
        <w:rPr>
          <w:rStyle w:val="Kommentarzeichen"/>
        </w:rPr>
        <w:annotationRef/>
      </w:r>
      <w:r>
        <w:t>Plural?</w:t>
      </w:r>
    </w:p>
  </w:comment>
  <w:comment w:id="4376" w:author="Jan Wenker" w:date="2021-12-14T13:13:00Z" w:initials="JW">
    <w:p w14:paraId="6E8C7F43" w14:textId="73242ED7" w:rsidR="00CB32B1" w:rsidRDefault="00CB32B1">
      <w:pPr>
        <w:pStyle w:val="Kommentartext"/>
      </w:pPr>
      <w:r>
        <w:rPr>
          <w:rStyle w:val="Kommentarzeichen"/>
        </w:rPr>
        <w:annotationRef/>
      </w:r>
      <w:r>
        <w:t>Nadel- oder Laub FSH?</w:t>
      </w:r>
    </w:p>
  </w:comment>
  <w:comment w:id="4380" w:author="Jan Wenker" w:date="2021-12-14T13:14:00Z" w:initials="JW">
    <w:p w14:paraId="0BFFD60F" w14:textId="08890997" w:rsidR="00CB32B1" w:rsidRDefault="00CB32B1">
      <w:pPr>
        <w:pStyle w:val="Kommentartext"/>
      </w:pPr>
      <w:r>
        <w:rPr>
          <w:rStyle w:val="Kommentarzeichen"/>
        </w:rPr>
        <w:annotationRef/>
      </w:r>
      <w:r>
        <w:t>M. E. gilt: Keine Zahl ohne Einheit!</w:t>
      </w:r>
    </w:p>
  </w:comment>
  <w:comment w:id="4383" w:author="Jan Wenker" w:date="2021-12-14T13:22:00Z" w:initials="JW">
    <w:p w14:paraId="1ACBE67B" w14:textId="7D573801" w:rsidR="00CB32B1" w:rsidRDefault="00CB32B1">
      <w:pPr>
        <w:pStyle w:val="Kommentartext"/>
      </w:pPr>
      <w:r>
        <w:rPr>
          <w:rStyle w:val="Kommentarzeichen"/>
        </w:rPr>
        <w:annotationRef/>
      </w:r>
      <w:r>
        <w:t>Wort?</w:t>
      </w:r>
    </w:p>
  </w:comment>
  <w:comment w:id="4393" w:author="Jan Wenker" w:date="2021-12-14T13:23:00Z" w:initials="JW">
    <w:p w14:paraId="20B9884B" w14:textId="39E0D4E5" w:rsidR="00CB32B1" w:rsidRDefault="00CB32B1">
      <w:pPr>
        <w:pStyle w:val="Kommentartext"/>
      </w:pPr>
      <w:r>
        <w:rPr>
          <w:rStyle w:val="Kommentarzeichen"/>
        </w:rPr>
        <w:annotationRef/>
      </w:r>
      <w:r>
        <w:t>Nadel-FSH?</w:t>
      </w:r>
    </w:p>
  </w:comment>
  <w:comment w:id="4397" w:author="Stefan Behring" w:date="2021-12-20T23:30:00Z" w:initials="SB">
    <w:p w14:paraId="6205E2BC" w14:textId="79E306C6" w:rsidR="00CB32B1" w:rsidRDefault="00CB32B1">
      <w:r>
        <w:t>Vergleiche das einmal mit den anrechenbaren Einklebelängen von Stahlstäben. Mir ist, als wäre das ähnlich.</w:t>
      </w:r>
      <w:r>
        <w:annotationRef/>
      </w:r>
    </w:p>
  </w:comment>
  <w:comment w:id="4409" w:author="Stefan Behring" w:date="2021-12-20T23:40:00Z" w:initials="SB">
    <w:p w14:paraId="51B86E29" w14:textId="7C7B2EF5" w:rsidR="00CB32B1" w:rsidRDefault="00CB32B1">
      <w:r>
        <w:t>Wo ist die 4.??</w:t>
      </w:r>
      <w:r>
        <w:annotationRef/>
      </w:r>
    </w:p>
  </w:comment>
  <w:comment w:id="4512" w:author="Stefan Behring" w:date="2021-12-21T11:54:00Z" w:initials="SB">
    <w:p w14:paraId="0C03206F" w14:textId="378C76B6" w:rsidR="00CB32B1" w:rsidRDefault="00CB32B1">
      <w:r>
        <w:t>Das es nicht funktioniert hat, musst du dann noch einarbeiten.</w:t>
      </w:r>
      <w:r>
        <w:annotationRef/>
      </w:r>
    </w:p>
  </w:comment>
  <w:comment w:id="4533" w:author="Stefan Behring" w:date="2021-12-21T11:57:00Z" w:initials="SB">
    <w:p w14:paraId="29DC0B1A" w14:textId="1B9AF248" w:rsidR="00CB32B1" w:rsidRDefault="00CB32B1">
      <w:r>
        <w:t>In diesem Abschnitt kannst du dann erklären, warum wir die Oberfläche dann doch behandelt haben.</w:t>
      </w:r>
      <w:r>
        <w:annotationRef/>
      </w:r>
    </w:p>
  </w:comment>
  <w:comment w:id="4536" w:author="Jan Wenker" w:date="2021-12-14T14:11:00Z" w:initials="JW">
    <w:p w14:paraId="272EB372" w14:textId="36389E53" w:rsidR="00CB32B1" w:rsidRDefault="00CB32B1">
      <w:pPr>
        <w:pStyle w:val="Kommentartext"/>
      </w:pPr>
      <w:r>
        <w:rPr>
          <w:rStyle w:val="Kommentarzeichen"/>
        </w:rPr>
        <w:annotationRef/>
      </w:r>
      <w:r>
        <w:t>Verweis worauf?</w:t>
      </w:r>
    </w:p>
  </w:comment>
  <w:comment w:id="4543" w:author="Stefan Behring" w:date="2021-12-21T11:59:00Z" w:initials="SB">
    <w:p w14:paraId="0EC22145" w14:textId="191D6003" w:rsidR="00CB32B1" w:rsidRDefault="00CB32B1">
      <w:r>
        <w:t>Ja das war ein Aspekt. Darauf gehen wir aber nicht weiter ein.</w:t>
      </w:r>
      <w:r>
        <w:annotationRef/>
      </w:r>
    </w:p>
    <w:p w14:paraId="16A18D39" w14:textId="4651B294" w:rsidR="00CB32B1" w:rsidRDefault="00CB32B1">
      <w:r>
        <w:t>Es ist nämlich so, wenn man ein Bauteil einmal recyclen will, dann ist der Anker besser nicht mit dem Holz verschraubt. Dann brauchst du den Stahl wieder.</w:t>
      </w:r>
    </w:p>
  </w:comment>
  <w:comment w:id="4545" w:author="Jan Wenker" w:date="2021-12-14T14:11:00Z" w:initials="JW">
    <w:p w14:paraId="43B97B63" w14:textId="7237028C" w:rsidR="00CB32B1" w:rsidRDefault="00CB32B1">
      <w:pPr>
        <w:pStyle w:val="Kommentartext"/>
      </w:pPr>
      <w:r>
        <w:rPr>
          <w:rStyle w:val="Kommentarzeichen"/>
        </w:rPr>
        <w:annotationRef/>
      </w:r>
      <w:r>
        <w:t>Wirklich? Ich muss doch das fertige HBV-Deckenelement dann insgesamt heben…mit Hebepunkten, oder?</w:t>
      </w:r>
    </w:p>
  </w:comment>
  <w:comment w:id="4551" w:author="Stefan Behring" w:date="2021-12-21T11:06:00Z" w:initials="SB">
    <w:p w14:paraId="47BEE270" w14:textId="2234E7BF" w:rsidR="00CB32B1" w:rsidRDefault="00CB32B1">
      <w:r>
        <w:t>Ich weiß, was du meinst, aber ein Fachfremder wird deine Zeichnung nicht verstehen.</w:t>
      </w:r>
      <w:r>
        <w:annotationRef/>
      </w:r>
    </w:p>
    <w:p w14:paraId="0CC7B3BB" w14:textId="572C6009" w:rsidR="00CB32B1" w:rsidRDefault="00CB32B1">
      <w:r>
        <w:t xml:space="preserve">Vorschlag: Beschrifte deine Arbeitsschritte (Schalen, Klebstoffauftrag, Betonierern etc.) Oder/ und füge eine Legende ein. </w:t>
      </w:r>
    </w:p>
    <w:p w14:paraId="71767D4C" w14:textId="45019E60" w:rsidR="00CB32B1" w:rsidRDefault="00CB32B1">
      <w:r>
        <w:t>Arbeite und beschreibe deine Zeichnung, das ist viel einfacher als alles andere.</w:t>
      </w:r>
    </w:p>
  </w:comment>
  <w:comment w:id="4552" w:author="Stefan Behring" w:date="2021-12-21T12:07:00Z" w:initials="SB">
    <w:p w14:paraId="5DCD6ED5" w14:textId="593CED62" w:rsidR="00CB32B1" w:rsidRDefault="00CB32B1">
      <w:r>
        <w:t>Die Behandlung der Betonoberfläche kann auch ohne Drehen erfolgen. Das ist maschinell möglich.</w:t>
      </w:r>
      <w:r>
        <w:annotationRef/>
      </w:r>
    </w:p>
  </w:comment>
  <w:comment w:id="4582" w:author="Jan Wenker" w:date="2021-12-14T14:13:00Z" w:initials="JW">
    <w:p w14:paraId="3BEBDBB6" w14:textId="0BD83A92" w:rsidR="00CB32B1" w:rsidRDefault="00CB32B1">
      <w:pPr>
        <w:pStyle w:val="Kommentartext"/>
      </w:pPr>
      <w:r>
        <w:rPr>
          <w:rStyle w:val="Kommentarzeichen"/>
        </w:rPr>
        <w:annotationRef/>
      </w:r>
      <w:r>
        <w:t>Zusätzlich Zementleim an der Oberfläche?</w:t>
      </w:r>
    </w:p>
  </w:comment>
  <w:comment w:id="4590" w:author="Jan Wenker" w:date="2021-12-14T14:15:00Z" w:initials="JW">
    <w:p w14:paraId="3582BDA6" w14:textId="77777777" w:rsidR="00CB32B1" w:rsidRDefault="00CB32B1">
      <w:pPr>
        <w:pStyle w:val="Kommentartext"/>
      </w:pPr>
      <w:r>
        <w:rPr>
          <w:rStyle w:val="Kommentarzeichen"/>
        </w:rPr>
        <w:annotationRef/>
      </w:r>
      <w:r>
        <w:t>Bauchgefühl?</w:t>
      </w:r>
    </w:p>
    <w:p w14:paraId="2940CEB6" w14:textId="4F6AD59B" w:rsidR="00CB32B1" w:rsidRDefault="00CB32B1">
      <w:pPr>
        <w:pStyle w:val="Kommentartext"/>
      </w:pPr>
      <w:r>
        <w:t>Konjunktiv?</w:t>
      </w:r>
    </w:p>
  </w:comment>
  <w:comment w:id="4689" w:author="Stefan Behring [2]" w:date="2021-12-21T18:23:00Z" w:initials="SB">
    <w:p w14:paraId="06DBA2F5" w14:textId="4789C994" w:rsidR="00CB32B1" w:rsidRDefault="00CB32B1">
      <w:pPr>
        <w:pStyle w:val="Kommentartext"/>
      </w:pPr>
      <w:r>
        <w:rPr>
          <w:rStyle w:val="Kommentarzeichen"/>
        </w:rPr>
        <w:annotationRef/>
      </w:r>
      <w:r>
        <w:t>sind es nicht 4mm?</w:t>
      </w:r>
    </w:p>
  </w:comment>
  <w:comment w:id="4765" w:author="Marie" w:date="2021-09-12T11:11:00Z" w:initials="M">
    <w:p w14:paraId="6DF14D08" w14:textId="77777777" w:rsidR="00CB32B1" w:rsidRDefault="00CB32B1" w:rsidP="008F3C89">
      <w:pPr>
        <w:pStyle w:val="Kommentartext"/>
      </w:pPr>
      <w:r>
        <w:rPr>
          <w:rStyle w:val="Kommentarzeichen"/>
        </w:rPr>
        <w:annotationRef/>
      </w:r>
      <w:r>
        <w:t>Anhang, sobald die letzten Prüfungen abgeschlossen sind</w:t>
      </w:r>
    </w:p>
  </w:comment>
  <w:comment w:id="4768" w:author="Jan Wenker" w:date="2021-12-14T14:24:00Z" w:initials="JW">
    <w:p w14:paraId="5D2525E3" w14:textId="77777777" w:rsidR="00CB32B1" w:rsidRDefault="00CB32B1" w:rsidP="008F3C89">
      <w:pPr>
        <w:pStyle w:val="Kommentartext"/>
      </w:pPr>
      <w:r>
        <w:rPr>
          <w:rStyle w:val="Kommentarzeichen"/>
        </w:rPr>
        <w:annotationRef/>
      </w:r>
      <w:r>
        <w:t>Von der TU Berlin?</w:t>
      </w:r>
    </w:p>
  </w:comment>
  <w:comment w:id="4771" w:author="Stefan Behring [2]" w:date="2021-12-21T18:08:00Z" w:initials="SB">
    <w:p w14:paraId="752B6A93" w14:textId="77777777" w:rsidR="00CB32B1" w:rsidRDefault="00CB32B1" w:rsidP="008F3C89">
      <w:pPr>
        <w:pStyle w:val="Kommentartext"/>
      </w:pPr>
      <w:r>
        <w:rPr>
          <w:rStyle w:val="Kommentarzeichen"/>
        </w:rPr>
        <w:annotationRef/>
      </w:r>
      <w:r>
        <w:t>Das ist wohl so gewesen, aber so etwas schriebt man nicht. Dann hält man einfach den Mund.</w:t>
      </w:r>
    </w:p>
  </w:comment>
  <w:comment w:id="4782" w:author="Stefan Behring [2]" w:date="2021-12-21T18:49:00Z" w:initials="SB">
    <w:p w14:paraId="13402578" w14:textId="71865D5B" w:rsidR="00CB32B1" w:rsidRDefault="00CB32B1">
      <w:pPr>
        <w:pStyle w:val="Kommentartext"/>
      </w:pPr>
      <w:r>
        <w:rPr>
          <w:rStyle w:val="Kommentarzeichen"/>
        </w:rPr>
        <w:annotationRef/>
      </w:r>
      <w:r>
        <w:t>mit einer Tabelle kannst du sehr schön zeigen, welcher Probekörper mit welchen Holz hergestellt wurde.</w:t>
      </w:r>
    </w:p>
  </w:comment>
  <w:comment w:id="4817" w:author="Stefan Behring" w:date="2021-12-21T13:26:00Z" w:initials="SB">
    <w:p w14:paraId="6ACE60E5" w14:textId="05F89046" w:rsidR="00CB32B1" w:rsidRDefault="00CB32B1">
      <w:r>
        <w:t>Struktur: Stell erst einmal dar, was du überhaupt vorhast.</w:t>
      </w:r>
      <w:r>
        <w:annotationRef/>
      </w:r>
    </w:p>
  </w:comment>
  <w:comment w:id="4869" w:author="Stefan Behring" w:date="2021-12-21T13:36:00Z" w:initials="SB">
    <w:p w14:paraId="59CA563C" w14:textId="6B15B7F7" w:rsidR="00CB32B1" w:rsidRDefault="00CB32B1">
      <w:r>
        <w:t>Sind es nicht 4??</w:t>
      </w:r>
      <w:r>
        <w:annotationRef/>
      </w:r>
    </w:p>
  </w:comment>
  <w:comment w:id="4917" w:author="Jan Wenker" w:date="2021-12-14T14:20:00Z" w:initials="JW">
    <w:p w14:paraId="6F8214EC" w14:textId="5E5EB882" w:rsidR="00CB32B1" w:rsidRDefault="00CB32B1">
      <w:pPr>
        <w:pStyle w:val="Kommentartext"/>
      </w:pPr>
      <w:r>
        <w:rPr>
          <w:rStyle w:val="Kommentarzeichen"/>
        </w:rPr>
        <w:annotationRef/>
      </w:r>
      <w:r>
        <w:t>Das ist schon Ergebnis/Diskussion und passt m. E. nicht zu der Kapitelüberschrift.</w:t>
      </w:r>
    </w:p>
  </w:comment>
  <w:comment w:id="4937" w:author="Jan Wenker" w:date="2021-12-14T14:21:00Z" w:initials="JW">
    <w:p w14:paraId="29E202F7" w14:textId="29331367" w:rsidR="00CB32B1" w:rsidRDefault="00CB32B1">
      <w:pPr>
        <w:pStyle w:val="Kommentartext"/>
      </w:pPr>
      <w:r>
        <w:rPr>
          <w:rStyle w:val="Kommentarzeichen"/>
        </w:rPr>
        <w:annotationRef/>
      </w:r>
      <w:r>
        <w:t>s. o. passt nicht zur Überschrift.</w:t>
      </w:r>
    </w:p>
  </w:comment>
  <w:comment w:id="4913" w:author="Stefan Behring [2]" w:date="2021-12-21T19:00:00Z" w:initials="SB">
    <w:p w14:paraId="3FD8A933" w14:textId="75DFD833" w:rsidR="00CB32B1" w:rsidRDefault="00CB32B1">
      <w:pPr>
        <w:pStyle w:val="Kommentartext"/>
      </w:pPr>
      <w:r>
        <w:rPr>
          <w:rStyle w:val="Kommentarzeichen"/>
        </w:rPr>
        <w:annotationRef/>
      </w:r>
    </w:p>
  </w:comment>
  <w:comment w:id="4914" w:author="Stefan Behring [2]" w:date="2021-12-21T19:01:00Z" w:initials="SB">
    <w:p w14:paraId="03611795" w14:textId="7EDA927D" w:rsidR="00CB32B1" w:rsidRDefault="00CB32B1">
      <w:pPr>
        <w:pStyle w:val="Kommentartext"/>
      </w:pPr>
      <w:r>
        <w:rPr>
          <w:rStyle w:val="Kommentarzeichen"/>
        </w:rPr>
        <w:annotationRef/>
      </w:r>
      <w:r>
        <w:t>Dieser gesamte Absatz wird bitte zur Ergebnisdiskussion deiner Slipblockversuche umgesetzt und dort entsprechend verarbeitet.</w:t>
      </w:r>
    </w:p>
  </w:comment>
  <w:comment w:id="4956" w:author="Jan Wenker" w:date="2021-12-14T14:22:00Z" w:initials="JW">
    <w:p w14:paraId="50F5E171" w14:textId="77777777" w:rsidR="00CB32B1" w:rsidRDefault="00CB32B1">
      <w:pPr>
        <w:pStyle w:val="Kommentartext"/>
      </w:pPr>
      <w:r>
        <w:rPr>
          <w:rStyle w:val="Kommentarzeichen"/>
        </w:rPr>
        <w:annotationRef/>
      </w:r>
      <w:r>
        <w:t>Abkürzungen in der Abbildung FU, …</w:t>
      </w:r>
    </w:p>
    <w:p w14:paraId="35C1099B" w14:textId="77777777" w:rsidR="00CB32B1" w:rsidRDefault="00CB32B1">
      <w:pPr>
        <w:pStyle w:val="Kommentartext"/>
      </w:pPr>
      <w:r>
        <w:t>Abbildungsbeschriftung?</w:t>
      </w:r>
    </w:p>
    <w:p w14:paraId="383A950D" w14:textId="654CFD96" w:rsidR="00CB32B1" w:rsidRDefault="00CB32B1">
      <w:pPr>
        <w:pStyle w:val="Kommentartext"/>
      </w:pPr>
      <w:r>
        <w:t>Bezug auf Abbildung im Text?</w:t>
      </w:r>
    </w:p>
  </w:comment>
  <w:comment w:id="5238" w:author="Marie" w:date="2021-09-12T11:11:00Z" w:initials="M">
    <w:p w14:paraId="374B89A6" w14:textId="6072C185" w:rsidR="00CB32B1" w:rsidRDefault="00CB32B1">
      <w:pPr>
        <w:pStyle w:val="Kommentartext"/>
      </w:pPr>
      <w:r>
        <w:rPr>
          <w:rStyle w:val="Kommentarzeichen"/>
        </w:rPr>
        <w:annotationRef/>
      </w:r>
      <w:r>
        <w:t>Anhang, sobald die letzten Prüfungen abgeschlossen sind</w:t>
      </w:r>
    </w:p>
  </w:comment>
  <w:comment w:id="5247" w:author="Jan Wenker" w:date="2021-12-14T14:24:00Z" w:initials="JW">
    <w:p w14:paraId="26A0DF70" w14:textId="6BCB8BD3" w:rsidR="00CB32B1" w:rsidRDefault="00CB32B1">
      <w:pPr>
        <w:pStyle w:val="Kommentartext"/>
      </w:pPr>
      <w:r>
        <w:rPr>
          <w:rStyle w:val="Kommentarzeichen"/>
        </w:rPr>
        <w:annotationRef/>
      </w:r>
      <w:r>
        <w:t>Von der TU Berlin?</w:t>
      </w:r>
    </w:p>
  </w:comment>
  <w:comment w:id="5249" w:author="Stefan Behring [2]" w:date="2021-12-21T18:08:00Z" w:initials="SB">
    <w:p w14:paraId="2BDA328D" w14:textId="2AFB8737" w:rsidR="00CB32B1" w:rsidRDefault="00CB32B1">
      <w:pPr>
        <w:pStyle w:val="Kommentartext"/>
      </w:pPr>
      <w:r>
        <w:rPr>
          <w:rStyle w:val="Kommentarzeichen"/>
        </w:rPr>
        <w:annotationRef/>
      </w:r>
      <w:r>
        <w:t>Das ist wohl so gewesen, aber so etwas schriebt man nicht. Dann hält man einfach den Mund.</w:t>
      </w:r>
    </w:p>
  </w:comment>
  <w:comment w:id="5274" w:author="Stefan Behring [2]" w:date="2021-12-21T19:11:00Z" w:initials="SB">
    <w:p w14:paraId="47FEE34D" w14:textId="4C10174F" w:rsidR="00CB32B1" w:rsidRDefault="00CB32B1">
      <w:pPr>
        <w:pStyle w:val="Kommentartext"/>
      </w:pPr>
      <w:r>
        <w:rPr>
          <w:rStyle w:val="Kommentarzeichen"/>
        </w:rPr>
        <w:annotationRef/>
      </w:r>
      <w:r>
        <w:t xml:space="preserve">Ich denke hier kannst du dich austoben was deine Klebstofferkenntnisse anbelangt und wie du daher weiter vorgehst. Sei kreativ. </w:t>
      </w:r>
    </w:p>
  </w:comment>
  <w:comment w:id="5283" w:author="Stefan Behring [2]" w:date="2021-12-21T19:53:00Z" w:initials="SB">
    <w:p w14:paraId="4EC44910" w14:textId="0BB1BD2B" w:rsidR="00CB32B1" w:rsidRDefault="00CB32B1">
      <w:pPr>
        <w:pStyle w:val="Kommentartext"/>
      </w:pPr>
      <w:r>
        <w:rPr>
          <w:rStyle w:val="Kommentarzeichen"/>
        </w:rPr>
        <w:annotationRef/>
      </w:r>
      <w:r>
        <w:t>Zeichne die Kraftpfeile in deine Zeichnung ein.</w:t>
      </w:r>
    </w:p>
  </w:comment>
  <w:comment w:id="5329" w:author="Stefan Behring [2]" w:date="2021-12-21T20:21:00Z" w:initials="SB">
    <w:p w14:paraId="69700010" w14:textId="77777777" w:rsidR="00CB32B1" w:rsidRDefault="00CB32B1">
      <w:pPr>
        <w:pStyle w:val="Kommentartext"/>
      </w:pPr>
      <w:r>
        <w:rPr>
          <w:rStyle w:val="Kommentarzeichen"/>
        </w:rPr>
        <w:annotationRef/>
      </w:r>
      <w:r>
        <w:t>Baustoffe sehe ich da nicht.</w:t>
      </w:r>
    </w:p>
    <w:p w14:paraId="3B683F41" w14:textId="5DD5DD1D" w:rsidR="00CB32B1" w:rsidRDefault="00CB32B1">
      <w:pPr>
        <w:pStyle w:val="Kommentartext"/>
      </w:pPr>
      <w:r>
        <w:t>Schreibe es irgendwie klarer, selbst für mich liest es sich sehr schwer.</w:t>
      </w:r>
    </w:p>
  </w:comment>
  <w:comment w:id="5336" w:author="Jan Wenker" w:date="2021-12-14T14:29:00Z" w:initials="JW">
    <w:p w14:paraId="204200B4" w14:textId="2D4CA9CC" w:rsidR="00CB32B1" w:rsidRDefault="00CB32B1">
      <w:pPr>
        <w:pStyle w:val="Kommentartext"/>
      </w:pPr>
      <w:r>
        <w:rPr>
          <w:rStyle w:val="Kommentarzeichen"/>
        </w:rPr>
        <w:annotationRef/>
      </w:r>
      <w:r>
        <w:t>Abkürzungen werden schon weiter vorne in einer Abbildung verwendet ohne Erläuterung</w:t>
      </w:r>
    </w:p>
  </w:comment>
  <w:comment w:id="5341" w:author="Stefan Behring [2]" w:date="2021-12-21T20:27:00Z" w:initials="SB">
    <w:p w14:paraId="057EA718" w14:textId="77777777" w:rsidR="00CB32B1" w:rsidRDefault="00CB32B1">
      <w:pPr>
        <w:pStyle w:val="Kommentartext"/>
      </w:pPr>
      <w:r>
        <w:rPr>
          <w:rStyle w:val="Kommentarzeichen"/>
        </w:rPr>
        <w:annotationRef/>
      </w:r>
      <w:r>
        <w:t>Nenne alle Klebstoffe beim Namen und mit Abkürzung.</w:t>
      </w:r>
    </w:p>
    <w:p w14:paraId="2D5A1330" w14:textId="17064348" w:rsidR="00CB32B1" w:rsidRDefault="00CB32B1">
      <w:pPr>
        <w:pStyle w:val="Kommentartext"/>
      </w:pPr>
      <w:r>
        <w:t>Wir müssen nicht jeden Irrweg bis aufs letzte auswalzen.</w:t>
      </w:r>
    </w:p>
  </w:comment>
  <w:comment w:id="5363" w:author="Stefan Behring [2]" w:date="2021-12-21T20:30:00Z" w:initials="SB">
    <w:p w14:paraId="71B531DD" w14:textId="258CB762" w:rsidR="00CB32B1" w:rsidRDefault="00CB32B1">
      <w:pPr>
        <w:pStyle w:val="Kommentartext"/>
      </w:pPr>
      <w:r>
        <w:rPr>
          <w:rStyle w:val="Kommentarzeichen"/>
        </w:rPr>
        <w:annotationRef/>
      </w:r>
      <w:r>
        <w:t>Hier auch Abdichtband, warum dann noch dann noch Distanzstücken. Überlege ob du das wegschweigen willst. Nu du weißt, was du gemacht hast.</w:t>
      </w:r>
    </w:p>
  </w:comment>
  <w:comment w:id="5369" w:author="Stefan Behring [2]" w:date="2021-12-21T20:31:00Z" w:initials="SB">
    <w:p w14:paraId="62FE5A72" w14:textId="76B2B139" w:rsidR="00CB32B1" w:rsidRDefault="00CB32B1">
      <w:pPr>
        <w:pStyle w:val="Kommentartext"/>
      </w:pPr>
      <w:r>
        <w:rPr>
          <w:rStyle w:val="Kommentarzeichen"/>
        </w:rPr>
        <w:annotationRef/>
      </w:r>
      <w:r>
        <w:t>Genaue Maschinenbeschreibung mit Baujahr und Prüflast, wie es sich gehört!</w:t>
      </w:r>
    </w:p>
  </w:comment>
  <w:comment w:id="5414" w:author="Stefan Behring [2]" w:date="2021-12-21T20:43:00Z" w:initials="SB">
    <w:p w14:paraId="6255B3D8" w14:textId="77777777" w:rsidR="00CB32B1" w:rsidRDefault="00CB32B1">
      <w:pPr>
        <w:pStyle w:val="Kommentartext"/>
      </w:pPr>
      <w:r>
        <w:rPr>
          <w:rStyle w:val="Kommentarzeichen"/>
        </w:rPr>
        <w:annotationRef/>
      </w:r>
      <w:r>
        <w:t>Kannst du die Bilder vor die Tabelle ziehen.</w:t>
      </w:r>
    </w:p>
    <w:p w14:paraId="72215CD0" w14:textId="6210C188" w:rsidR="00CB32B1" w:rsidRDefault="00CB32B1">
      <w:pPr>
        <w:pStyle w:val="Kommentartext"/>
      </w:pPr>
      <w:r>
        <w:t>Meiner Meinung nach vereinfacht das die Lesbarkeit.</w:t>
      </w:r>
    </w:p>
  </w:comment>
  <w:comment w:id="5426" w:author="Stefan Behring [2]" w:date="2021-12-21T20:44:00Z" w:initials="SB">
    <w:p w14:paraId="1EB5C2FB" w14:textId="4FDD733E" w:rsidR="00CB32B1" w:rsidRDefault="00CB32B1">
      <w:pPr>
        <w:pStyle w:val="Kommentartext"/>
      </w:pPr>
      <w:r>
        <w:rPr>
          <w:rStyle w:val="Kommentarzeichen"/>
        </w:rPr>
        <w:annotationRef/>
      </w:r>
      <w:r>
        <w:t>Ich würde vor die Tabelle oder dahinter noch einmal eine Legende für die Bezeichnungen machen. Hilft vielleicht der Lesbarkeit. Musst du aber entscheiden. bei meiner Arbeit hatte ich ein ähnliches Problem.</w:t>
      </w:r>
    </w:p>
  </w:comment>
  <w:comment w:id="5427" w:author="Stefan Behring [2]" w:date="2021-12-21T20:48:00Z" w:initials="SB">
    <w:p w14:paraId="4D0B499D" w14:textId="4C75FB88" w:rsidR="00CB32B1" w:rsidRDefault="00CB32B1">
      <w:pPr>
        <w:pStyle w:val="Kommentartext"/>
      </w:pPr>
      <w:r>
        <w:rPr>
          <w:rStyle w:val="Kommentarzeichen"/>
        </w:rPr>
        <w:annotationRef/>
      </w:r>
      <w:r>
        <w:t>Für die Standardabweichung gibt es eine Abkürzung nach Norm.</w:t>
      </w:r>
    </w:p>
  </w:comment>
  <w:comment w:id="5428" w:author="Marie" w:date="2021-09-22T23:58:00Z" w:initials="M">
    <w:p w14:paraId="0CFE0795" w14:textId="77777777" w:rsidR="00CB32B1" w:rsidRDefault="00CB32B1">
      <w:pPr>
        <w:pStyle w:val="Kommentartext"/>
      </w:pPr>
      <w:r>
        <w:rPr>
          <w:rStyle w:val="Kommentarzeichen"/>
        </w:rPr>
        <w:annotationRef/>
      </w:r>
    </w:p>
  </w:comment>
  <w:comment w:id="5433" w:author="Stefan Behring [2]" w:date="2021-12-21T21:59:00Z" w:initials="SB">
    <w:p w14:paraId="5B4230C2" w14:textId="407501EE" w:rsidR="00CB32B1" w:rsidRDefault="00CB32B1">
      <w:pPr>
        <w:pStyle w:val="Kommentartext"/>
      </w:pPr>
      <w:r>
        <w:rPr>
          <w:rStyle w:val="Kommentarzeichen"/>
        </w:rPr>
        <w:annotationRef/>
      </w:r>
      <w:r>
        <w:t>Arbeite mehr mit Bildern.</w:t>
      </w:r>
    </w:p>
  </w:comment>
  <w:comment w:id="5436" w:author="Stefan Behring [2]" w:date="2021-12-21T21:57:00Z" w:initials="SB">
    <w:p w14:paraId="29715CD7" w14:textId="77777777" w:rsidR="00CB32B1" w:rsidRDefault="00CB32B1">
      <w:pPr>
        <w:pStyle w:val="Kommentartext"/>
      </w:pPr>
      <w:r>
        <w:rPr>
          <w:rStyle w:val="Kommentarzeichen"/>
        </w:rPr>
        <w:annotationRef/>
      </w:r>
      <w:r>
        <w:t>Definiere das anders, versteht ein Außenstehender schwer.</w:t>
      </w:r>
    </w:p>
    <w:p w14:paraId="49D9A5D5" w14:textId="504020EF" w:rsidR="00CB32B1" w:rsidRDefault="00CB32B1">
      <w:pPr>
        <w:pStyle w:val="Kommentartext"/>
      </w:pPr>
      <w:r>
        <w:t>Vielleicht Plattenoberseite.</w:t>
      </w:r>
    </w:p>
  </w:comment>
  <w:comment w:id="5437" w:author="Stefan Behring [2]" w:date="2021-12-21T22:00:00Z" w:initials="SB">
    <w:p w14:paraId="4D5857BC" w14:textId="77777777" w:rsidR="00CB32B1" w:rsidRDefault="00CB32B1">
      <w:pPr>
        <w:pStyle w:val="Kommentartext"/>
      </w:pPr>
      <w:r>
        <w:rPr>
          <w:rStyle w:val="Kommentarzeichen"/>
        </w:rPr>
        <w:annotationRef/>
      </w:r>
      <w:r>
        <w:t>Sage hier noch einmal was das ist und Bild dazu nicht irgendwann am Ende.</w:t>
      </w:r>
    </w:p>
    <w:p w14:paraId="3903D164" w14:textId="7918F595" w:rsidR="00CB32B1" w:rsidRDefault="00CB32B1">
      <w:pPr>
        <w:pStyle w:val="Kommentartext"/>
      </w:pPr>
      <w:r>
        <w:t>Oder wie gesagt, das Bild vor die Tabelle, dann weiß man, was einen erwartet.</w:t>
      </w:r>
    </w:p>
  </w:comment>
  <w:comment w:id="5438" w:author="Jan Wenker" w:date="2021-12-14T14:41:00Z" w:initials="JW">
    <w:p w14:paraId="6E3571E0" w14:textId="2FDD1424" w:rsidR="00CB32B1" w:rsidRDefault="00CB32B1">
      <w:pPr>
        <w:pStyle w:val="Kommentartext"/>
      </w:pPr>
      <w:r>
        <w:rPr>
          <w:rStyle w:val="Kommentarzeichen"/>
        </w:rPr>
        <w:annotationRef/>
      </w:r>
      <w:r>
        <w:t>Formatierung der Feldfunktion?</w:t>
      </w:r>
    </w:p>
  </w:comment>
  <w:comment w:id="5446" w:author="Stefan Behring [2]" w:date="2021-12-21T22:04:00Z" w:initials="SB">
    <w:p w14:paraId="3D92A6ED" w14:textId="340DE9CE" w:rsidR="00CB32B1" w:rsidRDefault="00CB32B1">
      <w:pPr>
        <w:pStyle w:val="Kommentartext"/>
      </w:pPr>
      <w:r>
        <w:rPr>
          <w:rStyle w:val="Kommentarzeichen"/>
        </w:rPr>
        <w:annotationRef/>
      </w:r>
      <w:r>
        <w:t>Bilder bilder bilder und arbeite damit.</w:t>
      </w:r>
    </w:p>
  </w:comment>
  <w:comment w:id="5460" w:author="Stefan Behring [2]" w:date="2021-12-21T22:11:00Z" w:initials="SB">
    <w:p w14:paraId="51BF17B2" w14:textId="5EB5FB91" w:rsidR="00CB32B1" w:rsidRDefault="00CB32B1">
      <w:pPr>
        <w:pStyle w:val="Kommentartext"/>
      </w:pPr>
      <w:r>
        <w:rPr>
          <w:rStyle w:val="Kommentarzeichen"/>
        </w:rPr>
        <w:annotationRef/>
      </w:r>
      <w:r>
        <w:t>Ja, das ist wohl so. Deine Behauptung ist nicht falsch, steht aber auch nicht im Widerspruch zu Jans Anmerkung. Abbb 30 hätte ich gern schon an dieser Stelle eingefügt. Wenn ich die richtig leise, dann sind fast alle Schubspannungen größer 4, d.h.über der charakteristischen. Was ist der Mittelwert der Schubspannung? Damit lässt sich dass alles ein wenig besser beurteilen.</w:t>
      </w:r>
    </w:p>
    <w:p w14:paraId="126AF142" w14:textId="77777777" w:rsidR="00CB32B1" w:rsidRDefault="00CB32B1">
      <w:pPr>
        <w:pStyle w:val="Kommentartext"/>
      </w:pPr>
      <w:r>
        <w:t>Man könnte evtl. über einen sehr dichten Jahrringverlauf auf eine hohe Festigkeit argumentieren. Aber die Schubfestigkeit ist nicht von der Festigkeitsklasse abhängig.</w:t>
      </w:r>
    </w:p>
    <w:p w14:paraId="6180C4A5" w14:textId="00708071" w:rsidR="00CB32B1" w:rsidRDefault="00CB32B1">
      <w:pPr>
        <w:pStyle w:val="Kommentartext"/>
      </w:pPr>
      <w:r>
        <w:t>Also vorsichtig mit Annahmen, das Eis wird hier sehr schnell dünn.</w:t>
      </w:r>
    </w:p>
  </w:comment>
  <w:comment w:id="5461" w:author="Jan Wenker" w:date="2021-12-14T15:51:00Z" w:initials="JW">
    <w:p w14:paraId="1E448967" w14:textId="2CF1A85C" w:rsidR="00CB32B1" w:rsidRDefault="00CB32B1">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5468" w:author="Jan Wenker" w:date="2021-12-14T15:52:00Z" w:initials="JW">
    <w:p w14:paraId="75EE47AE" w14:textId="3715813C" w:rsidR="00CB32B1" w:rsidRDefault="00CB32B1">
      <w:pPr>
        <w:pStyle w:val="Kommentartext"/>
      </w:pPr>
      <w:r>
        <w:rPr>
          <w:rStyle w:val="Kommentarzeichen"/>
        </w:rPr>
        <w:annotationRef/>
      </w:r>
      <w:r>
        <w:t>Ist das aufgrund der Prüfkörperanzahl statistisch signifikant? Ist hier entsprechend Statistik gerechnet worden? S. o. stramme Behauptung….</w:t>
      </w:r>
    </w:p>
  </w:comment>
  <w:comment w:id="5470" w:author="Stefan Behring [2]" w:date="2021-12-21T22:20:00Z" w:initials="SB">
    <w:p w14:paraId="23F9CFCB" w14:textId="04786366" w:rsidR="00CB32B1" w:rsidRDefault="00CB32B1">
      <w:pPr>
        <w:pStyle w:val="Kommentartext"/>
      </w:pPr>
      <w:r>
        <w:rPr>
          <w:rStyle w:val="Kommentarzeichen"/>
        </w:rPr>
        <w:annotationRef/>
      </w:r>
      <w:r>
        <w:t>Formuliere etwas vorsichtiger. Lass das mit den Thesen, du bist nicht Luther.</w:t>
      </w:r>
    </w:p>
  </w:comment>
  <w:comment w:id="5477" w:author="Stefan Behring [2]" w:date="2021-12-21T22:30:00Z" w:initials="SB">
    <w:p w14:paraId="28783CBD" w14:textId="77777777" w:rsidR="00CB32B1" w:rsidRDefault="00CB32B1">
      <w:pPr>
        <w:pStyle w:val="Kommentartext"/>
      </w:pPr>
      <w:r>
        <w:rPr>
          <w:rStyle w:val="Kommentarzeichen"/>
        </w:rPr>
        <w:annotationRef/>
      </w:r>
      <w:r>
        <w:t>Ich hoffe, ich verstehe das richtig: Das ist eigentlich das gleiche wie vorher. Dann bitte auch gleiche Skalierung, sonst nicht verständlich. Bitte in die Bildunterschrift die Versagensarten mit aufnehmen.</w:t>
      </w:r>
    </w:p>
    <w:p w14:paraId="5CA3D1F6" w14:textId="72F8DFEA" w:rsidR="00CB32B1" w:rsidRDefault="00CB32B1">
      <w:pPr>
        <w:pStyle w:val="Kommentartext"/>
      </w:pPr>
      <w:r>
        <w:t>AF habe ich nur einmal? Vielleicht Farben ändern.</w:t>
      </w:r>
    </w:p>
  </w:comment>
  <w:comment w:id="5486" w:author="Stefan Behring [2]" w:date="2021-12-21T22:02:00Z" w:initials="SB">
    <w:p w14:paraId="3AD450DB" w14:textId="6A793BF2" w:rsidR="00CB32B1" w:rsidRDefault="00CB32B1">
      <w:pPr>
        <w:pStyle w:val="Kommentartext"/>
      </w:pPr>
      <w:r>
        <w:rPr>
          <w:rStyle w:val="Kommentarzeichen"/>
        </w:rPr>
        <w:annotationRef/>
      </w:r>
      <w:r>
        <w:t>größeren  Bildausschnitt wählen.</w:t>
      </w:r>
    </w:p>
  </w:comment>
  <w:comment w:id="5511" w:author="Jan Wenker" w:date="2021-12-15T12:55:00Z" w:initials="JW">
    <w:p w14:paraId="4B8994BC" w14:textId="2DCBE8F1" w:rsidR="00CB32B1" w:rsidRDefault="00CB32B1">
      <w:pPr>
        <w:pStyle w:val="Kommentartext"/>
      </w:pPr>
      <w:r>
        <w:rPr>
          <w:rStyle w:val="Kommentarzeichen"/>
        </w:rPr>
        <w:annotationRef/>
      </w:r>
      <w:r>
        <w:t>Schon wieder eine stramme Behauptung. Woher erschließt sich das? Das können wir m. E. so nicht stehen lassen.</w:t>
      </w:r>
    </w:p>
  </w:comment>
  <w:comment w:id="5512" w:author="Stefan Behring [2]" w:date="2021-12-21T22:38:00Z" w:initials="SB">
    <w:p w14:paraId="7C7D906B" w14:textId="344278FC" w:rsidR="00CB32B1" w:rsidRDefault="00CB32B1">
      <w:pPr>
        <w:pStyle w:val="Kommentartext"/>
      </w:pPr>
      <w:r>
        <w:rPr>
          <w:rStyle w:val="Kommentarzeichen"/>
        </w:rPr>
        <w:annotationRef/>
      </w:r>
      <w:r>
        <w:t xml:space="preserve">vollständigen Namen nennen. </w:t>
      </w:r>
    </w:p>
  </w:comment>
  <w:comment w:id="5580" w:author="Stefan Behring [2]" w:date="2021-12-21T22:45:00Z" w:initials="SB">
    <w:p w14:paraId="4CBDEF1E" w14:textId="16DDC5B2" w:rsidR="00CB32B1" w:rsidRDefault="00CB32B1">
      <w:pPr>
        <w:pStyle w:val="Kommentartext"/>
      </w:pPr>
      <w:r>
        <w:rPr>
          <w:rStyle w:val="Kommentarzeichen"/>
        </w:rPr>
        <w:annotationRef/>
      </w:r>
      <w:r>
        <w:t>Das kann vorausgesetzt werden.</w:t>
      </w:r>
    </w:p>
  </w:comment>
  <w:comment w:id="5599" w:author="Stefan Behring [2]" w:date="2021-12-21T22:44:00Z" w:initials="SB">
    <w:p w14:paraId="6484A035" w14:textId="77777777" w:rsidR="00CB32B1" w:rsidRDefault="00CB32B1">
      <w:pPr>
        <w:pStyle w:val="Kommentartext"/>
      </w:pPr>
      <w:r>
        <w:rPr>
          <w:rStyle w:val="Kommentarzeichen"/>
        </w:rPr>
        <w:annotationRef/>
      </w:r>
      <w:r>
        <w:t>Legende IWA Dms was ist das.</w:t>
      </w:r>
    </w:p>
    <w:p w14:paraId="02F84D54" w14:textId="77777777" w:rsidR="00CB32B1" w:rsidRDefault="00CB32B1">
      <w:pPr>
        <w:pStyle w:val="Kommentartext"/>
      </w:pPr>
      <w:r>
        <w:t>Mach die Instrumentierung genauer.</w:t>
      </w:r>
    </w:p>
    <w:p w14:paraId="1F0A3FBE" w14:textId="5DA26CC1" w:rsidR="00CB32B1" w:rsidRDefault="00CB32B1">
      <w:pPr>
        <w:pStyle w:val="Kommentartext"/>
      </w:pPr>
      <w:r>
        <w:t>Aber Achtung in deiner Disse musst du das dann zietieren. PGH.</w:t>
      </w:r>
    </w:p>
  </w:comment>
  <w:comment w:id="5620" w:author="Jan Wenker" w:date="2021-12-15T13:01:00Z" w:initials="JW">
    <w:p w14:paraId="6148A184" w14:textId="35CEC9C4" w:rsidR="00CB32B1" w:rsidRDefault="00CB32B1">
      <w:pPr>
        <w:pStyle w:val="Kommentartext"/>
      </w:pPr>
      <w:r>
        <w:rPr>
          <w:rStyle w:val="Kommentarzeichen"/>
        </w:rPr>
        <w:annotationRef/>
      </w:r>
      <w:r>
        <w:t>Welche? Unklar…</w:t>
      </w:r>
    </w:p>
  </w:comment>
  <w:comment w:id="5626" w:author="Jan Wenker" w:date="2021-12-15T13:00:00Z" w:initials="JW">
    <w:p w14:paraId="4BD47020" w14:textId="3A4C61C1" w:rsidR="00CB32B1" w:rsidRDefault="00CB32B1">
      <w:pPr>
        <w:pStyle w:val="Kommentartext"/>
      </w:pPr>
      <w:r>
        <w:rPr>
          <w:rStyle w:val="Kommentarzeichen"/>
        </w:rPr>
        <w:annotationRef/>
      </w:r>
      <w:r>
        <w:t>Klima dieser Halle?</w:t>
      </w:r>
    </w:p>
  </w:comment>
  <w:comment w:id="5632" w:author="Stefan Behring [2]" w:date="2021-12-21T22:53:00Z" w:initials="SB">
    <w:p w14:paraId="4B804671" w14:textId="1E5929B3" w:rsidR="00CB32B1" w:rsidRDefault="00CB32B1">
      <w:pPr>
        <w:pStyle w:val="Kommentartext"/>
      </w:pPr>
      <w:r>
        <w:rPr>
          <w:rStyle w:val="Kommentarzeichen"/>
        </w:rPr>
        <w:annotationRef/>
      </w:r>
      <w:r>
        <w:t>Würde ich als Riss bezeichnen.</w:t>
      </w:r>
    </w:p>
  </w:comment>
  <w:comment w:id="5633" w:author="Stefan Behring [2]" w:date="2021-12-21T22:54:00Z" w:initials="SB">
    <w:p w14:paraId="30742E92" w14:textId="42A4F1CD" w:rsidR="00CB32B1" w:rsidRDefault="00CB32B1">
      <w:pPr>
        <w:pStyle w:val="Kommentartext"/>
      </w:pPr>
      <w:r>
        <w:rPr>
          <w:rStyle w:val="Kommentarzeichen"/>
        </w:rPr>
        <w:annotationRef/>
      </w:r>
      <w:r>
        <w:t>Sind doch eher Vermutungen.</w:t>
      </w:r>
    </w:p>
  </w:comment>
  <w:comment w:id="5640" w:author="Stefan Behring [2]" w:date="2021-12-21T22:57:00Z" w:initials="SB">
    <w:p w14:paraId="26946A21" w14:textId="05DD70C0" w:rsidR="00CB32B1" w:rsidRDefault="00CB32B1">
      <w:pPr>
        <w:pStyle w:val="Kommentartext"/>
      </w:pPr>
      <w:r>
        <w:rPr>
          <w:rStyle w:val="Kommentarzeichen"/>
        </w:rPr>
        <w:annotationRef/>
      </w:r>
      <w:r>
        <w:t>Wäre eine mögliche Begründung das so zu tun.</w:t>
      </w:r>
    </w:p>
  </w:comment>
  <w:comment w:id="5649" w:author="Jan Wenker" w:date="2021-12-15T13:02:00Z" w:initials="JW">
    <w:p w14:paraId="695FF13A" w14:textId="56E65089" w:rsidR="00CB32B1" w:rsidRDefault="00CB32B1">
      <w:pPr>
        <w:pStyle w:val="Kommentartext"/>
      </w:pPr>
      <w:r>
        <w:rPr>
          <w:rStyle w:val="Kommentarzeichen"/>
        </w:rPr>
        <w:annotationRef/>
      </w:r>
      <w:r>
        <w:t>???</w:t>
      </w:r>
    </w:p>
  </w:comment>
  <w:comment w:id="5664" w:author="Stefan Behring [2]" w:date="2021-12-21T23:00:00Z" w:initials="SB">
    <w:p w14:paraId="5D069A8F" w14:textId="77777777" w:rsidR="00CB32B1" w:rsidRDefault="00CB32B1">
      <w:pPr>
        <w:pStyle w:val="Kommentartext"/>
      </w:pPr>
      <w:r>
        <w:rPr>
          <w:rStyle w:val="Kommentarzeichen"/>
        </w:rPr>
        <w:annotationRef/>
      </w:r>
      <w:r>
        <w:t>Schneide den Randbereich weg, sonst musst du begründen, warum der Klebstoff dort dicker aufgetragen wurde.</w:t>
      </w:r>
    </w:p>
    <w:p w14:paraId="198B88E9" w14:textId="77777777" w:rsidR="00CB32B1" w:rsidRDefault="00CB32B1">
      <w:pPr>
        <w:pStyle w:val="Kommentartext"/>
      </w:pPr>
    </w:p>
    <w:p w14:paraId="46B8DCA7" w14:textId="55B59E70" w:rsidR="00CB32B1" w:rsidRDefault="00CB32B1">
      <w:pPr>
        <w:pStyle w:val="Kommentartext"/>
      </w:pPr>
      <w:r>
        <w:t>Und Stullen werden bestrichen. Klebstoff wird aufgetragen.</w:t>
      </w:r>
    </w:p>
  </w:comment>
  <w:comment w:id="5675" w:author="Jan Wenker" w:date="2021-12-15T13:02:00Z" w:initials="JW">
    <w:p w14:paraId="12A8648F" w14:textId="77777777" w:rsidR="00CB32B1" w:rsidRDefault="00CB32B1">
      <w:pPr>
        <w:pStyle w:val="Kommentartext"/>
      </w:pPr>
      <w:r>
        <w:rPr>
          <w:rStyle w:val="Kommentarzeichen"/>
        </w:rPr>
        <w:annotationRef/>
      </w:r>
      <w:r>
        <w:t>Maschinentyp?</w:t>
      </w:r>
    </w:p>
    <w:p w14:paraId="0F6E1B8E" w14:textId="164C6069" w:rsidR="00CB32B1" w:rsidRDefault="00CB32B1">
      <w:pPr>
        <w:pStyle w:val="Kommentartext"/>
      </w:pPr>
      <w:r>
        <w:t>Und vollständige Beschreibung frag Willi.</w:t>
      </w:r>
    </w:p>
  </w:comment>
  <w:comment w:id="5691" w:author="Stefan Behring [2]" w:date="2021-12-21T23:11:00Z" w:initials="SB">
    <w:p w14:paraId="43EA8882" w14:textId="7C107C57" w:rsidR="00CB32B1" w:rsidRDefault="00CB32B1">
      <w:pPr>
        <w:pStyle w:val="Kommentartext"/>
      </w:pPr>
      <w:r>
        <w:rPr>
          <w:rStyle w:val="Kommentarzeichen"/>
        </w:rPr>
        <w:annotationRef/>
      </w:r>
      <w:r>
        <w:t>Gehe noch einmal auf die Instrumentierung ein.</w:t>
      </w:r>
    </w:p>
  </w:comment>
  <w:comment w:id="5692" w:author="Stefan Behring [2]" w:date="2021-12-21T23:10:00Z" w:initials="SB">
    <w:p w14:paraId="183866CE" w14:textId="10C1B92D" w:rsidR="00CB32B1" w:rsidRDefault="00CB32B1">
      <w:pPr>
        <w:pStyle w:val="Kommentartext"/>
      </w:pPr>
      <w:r>
        <w:rPr>
          <w:rStyle w:val="Kommentarzeichen"/>
        </w:rPr>
        <w:annotationRef/>
      </w:r>
      <w:r>
        <w:t>Wo? An der Unterseite?</w:t>
      </w:r>
    </w:p>
  </w:comment>
  <w:comment w:id="5715" w:author="Stefan Behring [2]" w:date="2021-12-21T23:16:00Z" w:initials="SB">
    <w:p w14:paraId="06F546C5" w14:textId="604FCB5E" w:rsidR="00CB32B1" w:rsidRDefault="00CB32B1">
      <w:pPr>
        <w:pStyle w:val="Kommentartext"/>
      </w:pPr>
      <w:r>
        <w:rPr>
          <w:rStyle w:val="Kommentarzeichen"/>
        </w:rPr>
        <w:annotationRef/>
      </w:r>
      <w:r>
        <w:t>Marie, kleiner Hinweis. Ich mag es Bilder dicht am Text zu haben, das liest sich viel einfacher als wenn das Bild 20 Seiten weiter hinten kommt.</w:t>
      </w:r>
    </w:p>
  </w:comment>
  <w:comment w:id="5721" w:author="Stefan Behring [2]" w:date="2021-12-21T23:17:00Z" w:initials="SB">
    <w:p w14:paraId="31CE8E90" w14:textId="211CA53B" w:rsidR="00CB32B1" w:rsidRDefault="00CB32B1">
      <w:pPr>
        <w:pStyle w:val="Kommentartext"/>
      </w:pPr>
      <w:r>
        <w:rPr>
          <w:rStyle w:val="Kommentarzeichen"/>
        </w:rPr>
        <w:annotationRef/>
      </w:r>
      <w:r>
        <w:t>Bilder Bilder Bilder.</w:t>
      </w:r>
    </w:p>
  </w:comment>
  <w:comment w:id="5725" w:author="Marie" w:date="2021-09-12T22:30:00Z" w:initials="M">
    <w:p w14:paraId="4AEEE05E" w14:textId="4D070365" w:rsidR="00CB32B1" w:rsidRDefault="00CB32B1">
      <w:pPr>
        <w:pStyle w:val="Kommentartext"/>
      </w:pPr>
      <w:r>
        <w:rPr>
          <w:rStyle w:val="Kommentarzeichen"/>
        </w:rPr>
        <w:annotationRef/>
      </w:r>
      <w:r>
        <w:t>Ergänzen, sobald Ergebnisse der Wiederholung von Prüfserie SBB-TK-E3-FG vorhanden sind</w:t>
      </w:r>
    </w:p>
  </w:comment>
  <w:comment w:id="5750" w:author="Stefan Behring [2]" w:date="2021-12-21T23:21:00Z" w:initials="SB">
    <w:p w14:paraId="6D1505EE" w14:textId="662619E9" w:rsidR="00CB32B1" w:rsidRDefault="00CB32B1">
      <w:pPr>
        <w:pStyle w:val="Kommentartext"/>
      </w:pPr>
      <w:r>
        <w:rPr>
          <w:rStyle w:val="Kommentarzeichen"/>
        </w:rPr>
        <w:annotationRef/>
      </w:r>
      <w:r>
        <w:t>Wenn du das schreibst, dann musst du das auch richtig und vollständig beschreiben oder halt weglassen. Schweigen hilft manchmal.</w:t>
      </w:r>
    </w:p>
  </w:comment>
  <w:comment w:id="5751" w:author="Marie" w:date="2021-09-29T22:15:00Z" w:initials="M">
    <w:p w14:paraId="14E3D276" w14:textId="77777777" w:rsidR="00CB32B1" w:rsidRDefault="00CB32B1">
      <w:pPr>
        <w:pStyle w:val="Kommentartext"/>
      </w:pPr>
      <w:r>
        <w:rPr>
          <w:rStyle w:val="Kommentarzeichen"/>
        </w:rPr>
        <w:annotationRef/>
      </w:r>
      <w:r>
        <w:t>Versuche sollen Dezember wiederholt werden</w:t>
      </w:r>
    </w:p>
    <w:p w14:paraId="4AF18DD8" w14:textId="6F925E5F" w:rsidR="00CB32B1" w:rsidRDefault="00CB32B1">
      <w:pPr>
        <w:pStyle w:val="Kommentartext"/>
      </w:pPr>
      <w:r>
        <w:t>Weitere Bearbeitung des Kapitels nach Abschluss der Versuche</w:t>
      </w:r>
    </w:p>
  </w:comment>
  <w:comment w:id="5772" w:author="Marie" w:date="2021-09-12T22:29:00Z" w:initials="M">
    <w:p w14:paraId="149B3876" w14:textId="60A5123E" w:rsidR="00CB32B1" w:rsidRDefault="00CB32B1">
      <w:pPr>
        <w:pStyle w:val="Kommentartext"/>
      </w:pPr>
      <w:r>
        <w:rPr>
          <w:rStyle w:val="Kommentarzeichen"/>
        </w:rPr>
        <w:annotationRef/>
      </w:r>
      <w:r>
        <w:t>Ergänzen, sobald Ergebnisse von der Wiederholung der Prüfserie SBB-TK-E3-FG vorhanden sind</w:t>
      </w:r>
    </w:p>
  </w:comment>
  <w:comment w:id="5781" w:author="Stefan Behring [2]" w:date="2021-12-21T23:23:00Z" w:initials="SB">
    <w:p w14:paraId="2ADD9096" w14:textId="5615EC34" w:rsidR="00CB32B1" w:rsidRDefault="00CB32B1">
      <w:pPr>
        <w:pStyle w:val="Kommentartext"/>
      </w:pPr>
      <w:r>
        <w:rPr>
          <w:rStyle w:val="Kommentarzeichen"/>
        </w:rPr>
        <w:annotationRef/>
      </w:r>
      <w:r>
        <w:t>wie viel?</w:t>
      </w:r>
    </w:p>
  </w:comment>
  <w:comment w:id="5788" w:author="Stefan Behring [2]" w:date="2021-12-21T23:30:00Z" w:initials="SB">
    <w:p w14:paraId="68714081" w14:textId="77777777" w:rsidR="00CB32B1" w:rsidRDefault="00CB32B1">
      <w:pPr>
        <w:pStyle w:val="Kommentartext"/>
      </w:pPr>
      <w:r>
        <w:rPr>
          <w:rStyle w:val="Kommentarzeichen"/>
        </w:rPr>
        <w:annotationRef/>
      </w:r>
      <w:r>
        <w:t xml:space="preserve">Marie, </w:t>
      </w:r>
    </w:p>
    <w:p w14:paraId="1D290B4C" w14:textId="77777777" w:rsidR="00CB32B1" w:rsidRDefault="00CB32B1">
      <w:pPr>
        <w:pStyle w:val="Kommentartext"/>
      </w:pPr>
      <w:r>
        <w:t>das sind alles nur Vermutungen, die sind zwar nicht abwegig, wir können sie aber nicht beweisen.</w:t>
      </w:r>
    </w:p>
    <w:p w14:paraId="37F50285" w14:textId="755A8865" w:rsidR="00CB32B1" w:rsidRDefault="00CB32B1">
      <w:pPr>
        <w:pStyle w:val="Kommentartext"/>
      </w:pPr>
      <w:r>
        <w:t>Daher denke ich, ist es besser wir schweigen und sagen, der Grund lässt sich nicht zweifelsfrei klären.</w:t>
      </w:r>
    </w:p>
  </w:comment>
  <w:comment w:id="5813" w:author="Stefan Behring [2]" w:date="2021-12-21T23:34:00Z" w:initials="SB">
    <w:p w14:paraId="11E24241" w14:textId="5E4BF3D9" w:rsidR="00CB32B1" w:rsidRDefault="00CB32B1">
      <w:pPr>
        <w:pStyle w:val="Kommentartext"/>
      </w:pPr>
      <w:r>
        <w:rPr>
          <w:rStyle w:val="Kommentarzeichen"/>
        </w:rPr>
        <w:annotationRef/>
      </w:r>
      <w:r>
        <w:t>Das mit den Rissen infolge der Zwangsbeanspruchungen durch das Betonschwinden kann man schon bringen. Dann halt mal eine Schwindkurve für Normalbeton hernehmen und mit unseren Verklebezeiten vergleichen und dann rechnen.</w:t>
      </w:r>
    </w:p>
  </w:comment>
  <w:comment w:id="5824" w:author="Jan Wenker" w:date="2021-12-15T13:09:00Z" w:initials="JW">
    <w:p w14:paraId="46C0843F" w14:textId="12C2E6E4" w:rsidR="00CB32B1" w:rsidRDefault="00CB32B1">
      <w:pPr>
        <w:pStyle w:val="Kommentartext"/>
      </w:pPr>
      <w:r>
        <w:rPr>
          <w:rStyle w:val="Kommentarzeichen"/>
        </w:rPr>
        <w:annotationRef/>
      </w:r>
      <w:r>
        <w:t>Wird das Klima aufgezeichnet? Mittelwert der Temperatur und rel. Luftfeuchtigkeit währende der 2 Monate Lagerdauer wäre interessant.</w:t>
      </w:r>
    </w:p>
  </w:comment>
  <w:comment w:id="5883" w:author="Stefan Behring [2]" w:date="2021-12-21T23:53:00Z" w:initials="SB">
    <w:p w14:paraId="7B20F9C1" w14:textId="77777777" w:rsidR="00CB32B1" w:rsidRDefault="00CB32B1">
      <w:pPr>
        <w:pStyle w:val="Kommentartext"/>
      </w:pPr>
      <w:r>
        <w:rPr>
          <w:rStyle w:val="Kommentarzeichen"/>
        </w:rPr>
        <w:annotationRef/>
      </w:r>
      <w:r>
        <w:t>überprüfe die gesamte Tabelle.</w:t>
      </w:r>
    </w:p>
    <w:p w14:paraId="160139A5" w14:textId="02E973A2" w:rsidR="00CB32B1" w:rsidRDefault="00CB32B1">
      <w:pPr>
        <w:pStyle w:val="Kommentartext"/>
      </w:pPr>
      <w:r>
        <w:t>plus Legende für die Namen.</w:t>
      </w:r>
    </w:p>
  </w:comment>
  <w:comment w:id="5955" w:author="Marie" w:date="2021-07-16T15:53:00Z" w:initials="M">
    <w:p w14:paraId="12D20AAA" w14:textId="77777777" w:rsidR="00CB32B1" w:rsidRDefault="00CB32B1">
      <w:pPr>
        <w:pStyle w:val="Kommentartext"/>
      </w:pPr>
      <w:r>
        <w:rPr>
          <w:rStyle w:val="Kommentarzeichen"/>
        </w:rPr>
        <w:annotationRef/>
      </w:r>
      <w:r>
        <w:t>Zeichnung Messkonzept und Zeichnung Lastregime</w:t>
      </w:r>
    </w:p>
    <w:p w14:paraId="30594CC1" w14:textId="3980DE2B" w:rsidR="00CB32B1" w:rsidRDefault="00CB32B1">
      <w:pPr>
        <w:pStyle w:val="Kommentartext"/>
      </w:pPr>
      <w:r>
        <w:t>Foto Pk in Versuchseinrichtung</w:t>
      </w:r>
    </w:p>
  </w:comment>
  <w:comment w:id="5976" w:author="Stefan Behring [2]" w:date="2021-12-22T00:05:00Z" w:initials="SB">
    <w:p w14:paraId="766683BC" w14:textId="77777777" w:rsidR="00CB32B1" w:rsidRDefault="00CB32B1">
      <w:pPr>
        <w:pStyle w:val="Kommentartext"/>
      </w:pPr>
      <w:r>
        <w:rPr>
          <w:rStyle w:val="Kommentarzeichen"/>
        </w:rPr>
        <w:annotationRef/>
      </w:r>
      <w:r>
        <w:t>Definiere die Ansichten, ist sonst sehr schwer zu lesen.</w:t>
      </w:r>
    </w:p>
    <w:p w14:paraId="5FA06494" w14:textId="58D4E9A5" w:rsidR="00CB32B1" w:rsidRDefault="00CB32B1">
      <w:pPr>
        <w:pStyle w:val="Kommentartext"/>
      </w:pPr>
      <w:r>
        <w:t>Legende einfügen, sonst nicht verständlich.</w:t>
      </w:r>
    </w:p>
  </w:comment>
  <w:comment w:id="5996" w:author="Jan Wenker" w:date="2021-12-15T13:23:00Z" w:initials="JW">
    <w:p w14:paraId="648D5C7D" w14:textId="15291DE0" w:rsidR="00CB32B1" w:rsidRDefault="00CB32B1">
      <w:pPr>
        <w:pStyle w:val="Kommentartext"/>
      </w:pPr>
      <w:r>
        <w:rPr>
          <w:rStyle w:val="Kommentarzeichen"/>
        </w:rPr>
        <w:annotationRef/>
      </w:r>
      <w:r>
        <w:t>Versagen an einem der im BSH lagenweise versetzten Keilzinkenstöße?</w:t>
      </w:r>
    </w:p>
  </w:comment>
  <w:comment w:id="6001" w:author="Jan Wenker" w:date="2021-12-15T13:25:00Z" w:initials="JW">
    <w:p w14:paraId="3F263B7E" w14:textId="7A274618" w:rsidR="00CB32B1" w:rsidRDefault="00CB32B1">
      <w:pPr>
        <w:pStyle w:val="Kommentartext"/>
      </w:pPr>
      <w:r>
        <w:rPr>
          <w:rStyle w:val="Kommentarzeichen"/>
        </w:rPr>
        <w:annotationRef/>
      </w:r>
      <w:r>
        <w:t>??? Was ist das für ein Maß? Abweichung jeder Serie vom Mittelwert???</w:t>
      </w:r>
    </w:p>
  </w:comment>
  <w:comment w:id="6003" w:author="Stefan Behring [2]" w:date="2021-12-22T00:10:00Z" w:initials="SB">
    <w:p w14:paraId="69892406" w14:textId="72376F1B" w:rsidR="00CB32B1" w:rsidRDefault="00CB32B1">
      <w:pPr>
        <w:pStyle w:val="Kommentartext"/>
      </w:pPr>
      <w:r>
        <w:rPr>
          <w:rStyle w:val="Kommentarzeichen"/>
        </w:rPr>
        <w:annotationRef/>
      </w:r>
      <w:r>
        <w:t>Könnte das an der geringeren Betondicke liegen???</w:t>
      </w:r>
    </w:p>
  </w:comment>
  <w:comment w:id="6015" w:author="Stefan Behring [2]" w:date="2021-12-22T00:12:00Z" w:initials="SB">
    <w:p w14:paraId="7C856C10" w14:textId="5CEF1B1A" w:rsidR="00CB32B1" w:rsidRDefault="00CB32B1">
      <w:pPr>
        <w:pStyle w:val="Kommentartext"/>
      </w:pPr>
      <w:r>
        <w:rPr>
          <w:rStyle w:val="Kommentarzeichen"/>
        </w:rPr>
        <w:annotationRef/>
      </w:r>
      <w:r>
        <w:t>Abkürzung nach Norm</w:t>
      </w:r>
    </w:p>
  </w:comment>
  <w:comment w:id="6019" w:author="Stefan Behring [2]" w:date="2021-12-22T00:17:00Z" w:initials="SB">
    <w:p w14:paraId="2916A45A" w14:textId="77777777" w:rsidR="00CB32B1" w:rsidRDefault="00CB32B1">
      <w:pPr>
        <w:pStyle w:val="Kommentartext"/>
      </w:pPr>
      <w:r>
        <w:rPr>
          <w:rStyle w:val="Kommentarzeichen"/>
        </w:rPr>
        <w:annotationRef/>
      </w:r>
      <w:r>
        <w:t>Welche? In Feldmitte?</w:t>
      </w:r>
    </w:p>
    <w:p w14:paraId="0AA85D93" w14:textId="30653848" w:rsidR="00CB32B1" w:rsidRDefault="00CB32B1">
      <w:pPr>
        <w:pStyle w:val="Kommentartext"/>
      </w:pPr>
      <w:r>
        <w:t>Das wäre dann nicht verwunderlich, da die Betonplatte dünner ist.</w:t>
      </w:r>
    </w:p>
  </w:comment>
  <w:comment w:id="6027" w:author="Stefan Behring [2]" w:date="2021-12-22T00:17:00Z" w:initials="SB">
    <w:p w14:paraId="565CA335" w14:textId="148FC8F6" w:rsidR="00CB32B1" w:rsidRDefault="00CB32B1">
      <w:pPr>
        <w:pStyle w:val="Kommentartext"/>
      </w:pPr>
      <w:r>
        <w:rPr>
          <w:rStyle w:val="Kommentarzeichen"/>
        </w:rPr>
        <w:annotationRef/>
      </w:r>
      <w:r>
        <w:t>Füge bitte ein Bild ein, an welcher Stelle die Verschiebungen uaftreten.</w:t>
      </w:r>
    </w:p>
  </w:comment>
  <w:comment w:id="6028" w:author="Jan Wenker" w:date="2021-12-16T11:14:00Z" w:initials="JW">
    <w:p w14:paraId="752A2CA2" w14:textId="77777777" w:rsidR="00CB32B1" w:rsidRDefault="00CB32B1">
      <w:pPr>
        <w:pStyle w:val="Kommentartext"/>
      </w:pPr>
      <w:r>
        <w:rPr>
          <w:rStyle w:val="Kommentarzeichen"/>
        </w:rPr>
        <w:annotationRef/>
      </w:r>
      <w:r>
        <w:t>Umformulieren. Das ist eine Vermutung, die nicht an den Haaren herbeigezo9en ist, aber auch nicht bewiesen ist.</w:t>
      </w:r>
    </w:p>
    <w:p w14:paraId="745D37E0" w14:textId="0A9E9F8A" w:rsidR="00CB32B1" w:rsidRDefault="00CB32B1">
      <w:pPr>
        <w:pStyle w:val="Kommentartext"/>
      </w:pPr>
      <w:r>
        <w:t>….vermutlich verursacht durch vorhandene Risse im Beton…</w:t>
      </w:r>
    </w:p>
  </w:comment>
  <w:comment w:id="6032" w:author="Stefan Behring [2]" w:date="2021-12-22T00:20:00Z" w:initials="SB">
    <w:p w14:paraId="468CAE88" w14:textId="127E6DA5" w:rsidR="00CB32B1" w:rsidRDefault="00CB32B1">
      <w:pPr>
        <w:pStyle w:val="Kommentartext"/>
      </w:pPr>
      <w:r>
        <w:rPr>
          <w:rStyle w:val="Kommentarzeichen"/>
        </w:rPr>
        <w:annotationRef/>
      </w:r>
      <w:r>
        <w:t>naja</w:t>
      </w:r>
    </w:p>
  </w:comment>
  <w:comment w:id="6039" w:author="Stefan Behring [2]" w:date="2021-12-22T00:23:00Z" w:initials="SB">
    <w:p w14:paraId="1EE91592" w14:textId="3984DA62" w:rsidR="00CB32B1" w:rsidRDefault="00CB32B1">
      <w:pPr>
        <w:pStyle w:val="Kommentartext"/>
      </w:pPr>
      <w:r>
        <w:rPr>
          <w:rStyle w:val="Kommentarzeichen"/>
        </w:rPr>
        <w:annotationRef/>
      </w:r>
      <w:r>
        <w:t>Bild einfügen, sonst nicht nachvollziehbar.</w:t>
      </w:r>
    </w:p>
  </w:comment>
  <w:comment w:id="6040" w:author="Jan Wenker" w:date="2021-12-16T11:20:00Z" w:initials="JW">
    <w:p w14:paraId="31936462" w14:textId="5333AF7E" w:rsidR="00CB32B1" w:rsidRDefault="00CB32B1">
      <w:pPr>
        <w:pStyle w:val="Kommentartext"/>
      </w:pPr>
      <w:r>
        <w:rPr>
          <w:rStyle w:val="Kommentarzeichen"/>
        </w:rPr>
        <w:annotationRef/>
      </w:r>
      <w:r>
        <w:t>Während der Belastung bei der Versuchsdurchführung…?</w:t>
      </w:r>
    </w:p>
  </w:comment>
  <w:comment w:id="6046" w:author="Stefan Behring [2]" w:date="2021-12-22T00:20:00Z" w:initials="SB">
    <w:p w14:paraId="26555C14" w14:textId="77777777" w:rsidR="00CB32B1" w:rsidRDefault="00CB32B1">
      <w:pPr>
        <w:pStyle w:val="Kommentartext"/>
      </w:pPr>
      <w:r>
        <w:rPr>
          <w:rStyle w:val="Kommentarzeichen"/>
        </w:rPr>
        <w:annotationRef/>
      </w:r>
      <w:r>
        <w:t>Ich lese hier Folgendes:</w:t>
      </w:r>
    </w:p>
    <w:p w14:paraId="025A88C6" w14:textId="77777777" w:rsidR="00CB32B1" w:rsidRDefault="00CB32B1">
      <w:pPr>
        <w:pStyle w:val="Kommentartext"/>
      </w:pPr>
      <w:r>
        <w:t>Die Trockenklebung hat nahezu gleiche Steifigkeit. Nassklebung ist weicher, normal dünnere Platte.</w:t>
      </w:r>
    </w:p>
    <w:p w14:paraId="707E7A02" w14:textId="77777777" w:rsidR="00CB32B1" w:rsidRDefault="00CB32B1">
      <w:pPr>
        <w:pStyle w:val="Kommentartext"/>
      </w:pPr>
      <w:r>
        <w:t>Wahrscheinlich ist darauf auch die geringere Bruchlast zurückzuführen.</w:t>
      </w:r>
    </w:p>
    <w:p w14:paraId="107E748C" w14:textId="61A6AD40" w:rsidR="00CB32B1" w:rsidRDefault="00CB32B1">
      <w:pPr>
        <w:pStyle w:val="Kommentartext"/>
      </w:pPr>
      <w:r>
        <w:t xml:space="preserve">Eigentlich hätte ich ein anderes Ergebnis bei den Bruchlasten haben wollen. Ich wollte ähnliche Bruchlasten und damit zeigen, dass die 10er Platte genauso schön ist. Verkackt. Na gut, muss man halt so schreiben. </w:t>
      </w:r>
    </w:p>
  </w:comment>
  <w:comment w:id="6051" w:author="Stefan Behring [2]" w:date="2021-12-22T00:31:00Z" w:initials="SB">
    <w:p w14:paraId="055988AD" w14:textId="10931C85" w:rsidR="00CB32B1" w:rsidRDefault="00CB32B1">
      <w:pPr>
        <w:pStyle w:val="Kommentartext"/>
      </w:pPr>
      <w:r>
        <w:rPr>
          <w:rStyle w:val="Kommentarzeichen"/>
        </w:rPr>
        <w:annotationRef/>
      </w:r>
      <w:r>
        <w:t>Was ist h1 und h2? Zeichnung!</w:t>
      </w:r>
    </w:p>
  </w:comment>
  <w:comment w:id="6099" w:author="Stefan Behring [2]" w:date="2021-12-22T00:44:00Z" w:initials="SB">
    <w:p w14:paraId="73EF0B4D" w14:textId="28E68872" w:rsidR="00CB32B1" w:rsidRDefault="00CB32B1">
      <w:pPr>
        <w:pStyle w:val="Kommentartext"/>
      </w:pPr>
      <w:r>
        <w:rPr>
          <w:rStyle w:val="Kommentarzeichen"/>
        </w:rPr>
        <w:annotationRef/>
      </w:r>
      <w:r>
        <w:t>Verstehe ich nicht, stimmt doch zu 100%. Oder deine berechneten Werte stimmen nicht.</w:t>
      </w:r>
    </w:p>
  </w:comment>
  <w:comment w:id="6101" w:author="Stefan Behring [2]" w:date="2021-12-22T00:47:00Z" w:initials="SB">
    <w:p w14:paraId="2CBEBE0E" w14:textId="677290A7" w:rsidR="00CB32B1" w:rsidRDefault="00CB32B1">
      <w:pPr>
        <w:pStyle w:val="Kommentartext"/>
      </w:pPr>
      <w:r>
        <w:rPr>
          <w:rStyle w:val="Kommentarzeichen"/>
        </w:rPr>
        <w:annotationRef/>
      </w:r>
      <w:r>
        <w:t>Arbeite mit Absätzen.</w:t>
      </w:r>
    </w:p>
  </w:comment>
  <w:comment w:id="6106" w:author="Jan Wenker" w:date="2021-12-16T11:24:00Z" w:initials="JW">
    <w:p w14:paraId="74C4FC34" w14:textId="117B1ED3" w:rsidR="00CB32B1" w:rsidRDefault="00CB32B1">
      <w:pPr>
        <w:pStyle w:val="Kommentartext"/>
      </w:pPr>
      <w:r>
        <w:rPr>
          <w:rStyle w:val="Kommentarzeichen"/>
        </w:rPr>
        <w:annotationRef/>
      </w:r>
      <w:r>
        <w:t>Anhand was? Oder „anhand“ raus…</w:t>
      </w:r>
    </w:p>
  </w:comment>
  <w:comment w:id="6111" w:author="Stefan Behring [2]" w:date="2021-12-22T00:51:00Z" w:initials="SB">
    <w:p w14:paraId="05577C9C" w14:textId="570FF647" w:rsidR="00CB32B1" w:rsidRDefault="00CB32B1">
      <w:pPr>
        <w:pStyle w:val="Kommentartext"/>
      </w:pPr>
      <w:r>
        <w:rPr>
          <w:rStyle w:val="Kommentarzeichen"/>
        </w:rPr>
        <w:annotationRef/>
      </w:r>
      <w:r>
        <w:t>Zeichnung</w:t>
      </w:r>
    </w:p>
  </w:comment>
  <w:comment w:id="6112" w:author="Stefan Behring [2]" w:date="2021-12-22T00:51:00Z" w:initials="SB">
    <w:p w14:paraId="564EF784" w14:textId="62C94A28" w:rsidR="00CB32B1" w:rsidRDefault="00CB32B1">
      <w:pPr>
        <w:pStyle w:val="Kommentartext"/>
      </w:pPr>
      <w:r>
        <w:rPr>
          <w:rStyle w:val="Kommentarzeichen"/>
        </w:rPr>
        <w:annotationRef/>
      </w:r>
      <w:r>
        <w:t>Den Satz verstehe ich nicht.</w:t>
      </w:r>
    </w:p>
  </w:comment>
  <w:comment w:id="6113" w:author="Stefan Behring [2]" w:date="2021-12-22T00:50:00Z" w:initials="SB">
    <w:p w14:paraId="3B22775A" w14:textId="76F09FC3" w:rsidR="00CB32B1" w:rsidRDefault="00CB32B1">
      <w:pPr>
        <w:pStyle w:val="Kommentartext"/>
      </w:pPr>
      <w:r>
        <w:rPr>
          <w:rStyle w:val="Kommentarzeichen"/>
        </w:rPr>
        <w:annotationRef/>
      </w:r>
      <w:r>
        <w:t>???????</w:t>
      </w:r>
    </w:p>
  </w:comment>
  <w:comment w:id="6118" w:author="Jan Wenker" w:date="2021-12-16T11:25:00Z" w:initials="JW">
    <w:p w14:paraId="37823046" w14:textId="27B01A62" w:rsidR="00CB32B1" w:rsidRDefault="00CB32B1">
      <w:pPr>
        <w:pStyle w:val="Kommentartext"/>
      </w:pPr>
      <w:r>
        <w:rPr>
          <w:rStyle w:val="Kommentarzeichen"/>
        </w:rPr>
        <w:annotationRef/>
      </w:r>
      <w:r>
        <w:t>Satz unvollständig?</w:t>
      </w:r>
    </w:p>
  </w:comment>
  <w:comment w:id="6125" w:author="Stefan Behring [2]" w:date="2021-12-22T00:53:00Z" w:initials="SB">
    <w:p w14:paraId="6DE56B16" w14:textId="3580BDE0" w:rsidR="00CB32B1" w:rsidRDefault="00CB32B1">
      <w:pPr>
        <w:pStyle w:val="Kommentartext"/>
      </w:pPr>
      <w:r>
        <w:rPr>
          <w:rStyle w:val="Kommentarzeichen"/>
        </w:rPr>
        <w:annotationRef/>
      </w:r>
      <w:r>
        <w:t>Oder schreib es um.</w:t>
      </w:r>
    </w:p>
  </w:comment>
  <w:comment w:id="6133" w:author="Marie" w:date="2021-09-29T22:43:00Z" w:initials="M">
    <w:p w14:paraId="70311D54" w14:textId="71D67C88" w:rsidR="00CB32B1" w:rsidRDefault="00CB32B1">
      <w:pPr>
        <w:pStyle w:val="Kommentartext"/>
      </w:pPr>
      <w:r>
        <w:rPr>
          <w:rStyle w:val="Kommentarzeichen"/>
        </w:rPr>
        <w:annotationRef/>
      </w:r>
      <w:r>
        <w:t>Noch aktualisieren / Letzte Messreihe</w:t>
      </w:r>
    </w:p>
  </w:comment>
  <w:comment w:id="6139" w:author="Stefan Behring [2]" w:date="2021-12-22T00:56:00Z" w:initials="SB">
    <w:p w14:paraId="35C693B6" w14:textId="460B88DC" w:rsidR="00CB32B1" w:rsidRDefault="00CB32B1">
      <w:pPr>
        <w:pStyle w:val="Kommentartext"/>
      </w:pPr>
      <w:r>
        <w:rPr>
          <w:rStyle w:val="Kommentarzeichen"/>
        </w:rPr>
        <w:annotationRef/>
      </w:r>
      <w:r>
        <w:t>Der Dehnungsverlauf ist linear.</w:t>
      </w:r>
    </w:p>
  </w:comment>
  <w:comment w:id="6140" w:author="Jan Wenker" w:date="2021-12-16T11:27:00Z" w:initials="JW">
    <w:p w14:paraId="344E31A7" w14:textId="60A51176" w:rsidR="00CB32B1" w:rsidRDefault="00CB32B1">
      <w:pPr>
        <w:pStyle w:val="Kommentartext"/>
      </w:pPr>
      <w:r>
        <w:rPr>
          <w:rStyle w:val="Kommentarzeichen"/>
        </w:rPr>
        <w:annotationRef/>
      </w:r>
      <w:r>
        <w:t>FEM / FE…Abkürzung konsistent verwenden….s. o. FE auf vorheriger Seite</w:t>
      </w:r>
    </w:p>
  </w:comment>
  <w:comment w:id="6143" w:author="Jan Wenker" w:date="2021-12-16T11:28:00Z" w:initials="JW">
    <w:p w14:paraId="3BCDBCFA" w14:textId="77777777" w:rsidR="00CB32B1" w:rsidRDefault="00CB32B1" w:rsidP="00213170">
      <w:pPr>
        <w:pStyle w:val="Kommentartext"/>
      </w:pPr>
      <w:r>
        <w:rPr>
          <w:rStyle w:val="Kommentarzeichen"/>
        </w:rPr>
        <w:annotationRef/>
      </w:r>
      <w:r>
        <w:t xml:space="preserve">Komma als Dezimaltrennzeichen in deutsch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141" w:author="Jan Wenker" w:date="2021-12-16T11:28:00Z" w:initials="JW">
    <w:p w14:paraId="1E3DBC78" w14:textId="196A7602" w:rsidR="00CB32B1" w:rsidRDefault="00CB32B1">
      <w:pPr>
        <w:pStyle w:val="Kommentartext"/>
      </w:pPr>
      <w:r>
        <w:rPr>
          <w:rStyle w:val="Kommentarzeichen"/>
        </w:rPr>
        <w:annotationRef/>
      </w:r>
      <w:r>
        <w:t xml:space="preserve">Komma als Dezimaltrennzeichen in deutsch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161" w:author="Jan Wenker" w:date="2021-12-16T11:36:00Z" w:initials="JW">
    <w:p w14:paraId="6BD051C5" w14:textId="77777777" w:rsidR="00CB32B1" w:rsidRDefault="00CB32B1">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CB32B1" w:rsidRDefault="00CB32B1">
      <w:pPr>
        <w:pStyle w:val="Kommentartext"/>
      </w:pPr>
      <w:r>
        <w:t>Kap. 8.1 entsprechend ergänzen?!</w:t>
      </w:r>
    </w:p>
  </w:comment>
  <w:comment w:id="6218" w:author="Jan Wenker" w:date="2021-12-16T11:31:00Z" w:initials="JW">
    <w:p w14:paraId="583C91F4" w14:textId="4E967FC5" w:rsidR="00CB32B1" w:rsidRDefault="00CB32B1">
      <w:pPr>
        <w:pStyle w:val="Kommentartext"/>
      </w:pPr>
      <w:r>
        <w:rPr>
          <w:rStyle w:val="Kommentarzeichen"/>
        </w:rPr>
        <w:annotationRef/>
      </w:r>
      <w:r>
        <w:t>Abkürzung nach SI-Einheiten, nicht „Metern“, nicht „sec“, …..</w:t>
      </w:r>
    </w:p>
  </w:comment>
  <w:comment w:id="6219" w:author="Stefan Behring [2]" w:date="2021-12-22T01:16:00Z" w:initials="SB">
    <w:p w14:paraId="4E663977" w14:textId="01A54182" w:rsidR="00CB32B1" w:rsidRDefault="00CB32B1">
      <w:pPr>
        <w:pStyle w:val="Kommentartext"/>
      </w:pPr>
      <w:r>
        <w:rPr>
          <w:rStyle w:val="Kommentarzeichen"/>
        </w:rPr>
        <w:annotationRef/>
      </w:r>
      <w:r>
        <w:t>Die Berechnungen aus Abschnitt 5 haben eine 10er Decke ergeben.</w:t>
      </w:r>
    </w:p>
  </w:comment>
  <w:comment w:id="6235" w:author="Stefan Behring [2]" w:date="2021-12-22T01:20:00Z" w:initials="SB">
    <w:p w14:paraId="09713A7D" w14:textId="7D796419" w:rsidR="00CB32B1" w:rsidRDefault="00CB32B1">
      <w:pPr>
        <w:pStyle w:val="Kommentartext"/>
      </w:pPr>
      <w:r>
        <w:rPr>
          <w:rStyle w:val="Kommentarzeichen"/>
        </w:rPr>
        <w:annotationRef/>
      </w:r>
      <w:r>
        <w:t>Entweder richtig erklären oder schweigen.</w:t>
      </w:r>
    </w:p>
  </w:comment>
  <w:comment w:id="6247" w:author="Stefan Behring [2]" w:date="2021-12-22T01:22:00Z" w:initials="SB">
    <w:p w14:paraId="09AEACF5" w14:textId="77777777" w:rsidR="00CB32B1" w:rsidRDefault="00CB32B1">
      <w:pPr>
        <w:pStyle w:val="Kommentartext"/>
      </w:pPr>
      <w:r>
        <w:rPr>
          <w:rStyle w:val="Kommentarzeichen"/>
        </w:rPr>
        <w:annotationRef/>
      </w:r>
      <w:r>
        <w:t>Aktualisieren.</w:t>
      </w:r>
    </w:p>
    <w:p w14:paraId="7E781A8F" w14:textId="1F8CA521" w:rsidR="00CB32B1" w:rsidRDefault="00CB32B1">
      <w:pPr>
        <w:pStyle w:val="Kommentartext"/>
      </w:pPr>
      <w:r>
        <w:t>Ich sehe keine Zeichnung zum Stabwerksmodell.</w:t>
      </w:r>
    </w:p>
  </w:comment>
  <w:comment w:id="6261" w:author="Stefan Behring [2]" w:date="2021-12-22T01:54:00Z" w:initials="SB">
    <w:p w14:paraId="01BCC867" w14:textId="2DB6298E" w:rsidR="00CB32B1" w:rsidRDefault="00CB32B1">
      <w:pPr>
        <w:pStyle w:val="Kommentartext"/>
      </w:pPr>
      <w:r>
        <w:rPr>
          <w:rStyle w:val="Kommentarzeichen"/>
        </w:rPr>
        <w:annotationRef/>
      </w:r>
      <w:r>
        <w:t>oder irre ich mich?</w:t>
      </w:r>
    </w:p>
  </w:comment>
  <w:comment w:id="6266" w:author="Marie" w:date="2021-09-12T18:04:00Z" w:initials="M">
    <w:p w14:paraId="22BB8C42" w14:textId="77777777" w:rsidR="00CB32B1" w:rsidRDefault="00CB32B1">
      <w:pPr>
        <w:pStyle w:val="Kommentartext"/>
      </w:pPr>
      <w:r>
        <w:rPr>
          <w:rStyle w:val="Kommentarzeichen"/>
        </w:rPr>
        <w:annotationRef/>
      </w:r>
      <w:r>
        <w:t>Tempus</w:t>
      </w:r>
    </w:p>
    <w:p w14:paraId="44F1DB0F" w14:textId="510A7B4E" w:rsidR="00CB32B1" w:rsidRDefault="00CB32B1">
      <w:pPr>
        <w:pStyle w:val="Kommentartext"/>
      </w:pPr>
      <w:r>
        <w:t>Wurden…die Versuche sind Vergangenheit.</w:t>
      </w:r>
    </w:p>
  </w:comment>
  <w:comment w:id="6270" w:author="Stefan Behring [2]" w:date="2021-12-22T01:28:00Z" w:initials="SB">
    <w:p w14:paraId="15404CFE" w14:textId="1DD4A5A7" w:rsidR="00CB32B1" w:rsidRDefault="00CB32B1">
      <w:pPr>
        <w:pStyle w:val="Kommentartext"/>
      </w:pPr>
      <w:r>
        <w:rPr>
          <w:rStyle w:val="Kommentarzeichen"/>
        </w:rPr>
        <w:annotationRef/>
      </w:r>
      <w:r>
        <w:t>12 und 14 würde ich rauswerfen, mach wie du denkst.</w:t>
      </w:r>
    </w:p>
  </w:comment>
  <w:comment w:id="6290" w:author="Marie" w:date="2021-09-12T18:40:00Z" w:initials="M">
    <w:p w14:paraId="15D575D3" w14:textId="3915D6BA" w:rsidR="00CB32B1" w:rsidRDefault="00CB32B1">
      <w:pPr>
        <w:pStyle w:val="Kommentartext"/>
      </w:pPr>
      <w:r>
        <w:rPr>
          <w:rStyle w:val="Kommentarzeichen"/>
        </w:rPr>
        <w:annotationRef/>
      </w:r>
    </w:p>
  </w:comment>
  <w:comment w:id="6278" w:author="Jan Wenker" w:date="2021-12-16T11:40:00Z" w:initials="JW">
    <w:p w14:paraId="3C4AFAB7" w14:textId="527726CE" w:rsidR="00CB32B1" w:rsidRDefault="00CB32B1">
      <w:pPr>
        <w:pStyle w:val="Kommentartext"/>
      </w:pPr>
      <w:r>
        <w:rPr>
          <w:rStyle w:val="Kommentarzeichen"/>
        </w:rPr>
        <w:annotationRef/>
      </w:r>
      <w:r>
        <w:t>Seltsame Absatzformatierung in Teilen des Textes…ohne Abstand „nach“….oben schon teilweise angepasst.</w:t>
      </w:r>
    </w:p>
  </w:comment>
  <w:comment w:id="6299" w:author="Stefan Behring [2]" w:date="2021-12-22T01:39:00Z" w:initials="SB">
    <w:p w14:paraId="329992F0" w14:textId="069DA295" w:rsidR="00CB32B1" w:rsidRDefault="00CB32B1">
      <w:pPr>
        <w:pStyle w:val="Kommentartext"/>
      </w:pPr>
      <w:r>
        <w:rPr>
          <w:rStyle w:val="Kommentarzeichen"/>
        </w:rPr>
        <w:annotationRef/>
      </w:r>
      <w:r>
        <w:t>Legende für die Messtechnik</w:t>
      </w:r>
    </w:p>
  </w:comment>
  <w:comment w:id="6304" w:author="Jan Wenker" w:date="2021-12-16T11:42:00Z" w:initials="JW">
    <w:p w14:paraId="3DD751EA" w14:textId="3D54694B" w:rsidR="00CB32B1" w:rsidRDefault="00CB32B1">
      <w:pPr>
        <w:pStyle w:val="Kommentartext"/>
      </w:pPr>
      <w:r>
        <w:rPr>
          <w:rStyle w:val="Kommentarzeichen"/>
        </w:rPr>
        <w:annotationRef/>
      </w:r>
      <w:r>
        <w:fldChar w:fldCharType="begin"/>
      </w:r>
      <w:r>
        <w:instrText xml:space="preserve"> HYPERLINK "mailto:stefan.behring@brueninghoff.de" </w:instrText>
      </w:r>
      <w:bookmarkStart w:id="6305" w:name="_@_41C624E0BDEC408FA48E623EB1E7F707Z"/>
      <w:r>
        <w:rPr>
          <w:rStyle w:val="Mention1"/>
        </w:rPr>
        <w:fldChar w:fldCharType="separate"/>
      </w:r>
      <w:bookmarkEnd w:id="6305"/>
      <w:r w:rsidRPr="00A76CEB">
        <w:rPr>
          <w:rStyle w:val="Mention1"/>
          <w:noProof/>
        </w:rPr>
        <w:t>@Stefan Behring</w:t>
      </w:r>
      <w:r>
        <w:fldChar w:fldCharType="end"/>
      </w:r>
      <w:r>
        <w:t xml:space="preserve"> Könntest du an dieser Stelle bitte einige aussagekräftige Bilder einfügen?</w:t>
      </w:r>
    </w:p>
  </w:comment>
  <w:comment w:id="6311" w:author="Stefan Behring [2]" w:date="2021-12-22T01:58:00Z" w:initials="SB">
    <w:p w14:paraId="0D057844" w14:textId="54FEC6FD" w:rsidR="00CB32B1" w:rsidRDefault="00CB32B1">
      <w:pPr>
        <w:pStyle w:val="Kommentartext"/>
      </w:pPr>
      <w:r>
        <w:rPr>
          <w:rStyle w:val="Kommentarzeichen"/>
        </w:rPr>
        <w:annotationRef/>
      </w:r>
      <w:r>
        <w:t>Bild für Probekörper mit Kerven</w:t>
      </w:r>
    </w:p>
  </w:comment>
  <w:comment w:id="6322" w:author="Jan Wenker" w:date="2021-12-16T11:45:00Z" w:initials="JW">
    <w:p w14:paraId="6B0003F6" w14:textId="34E11C6B" w:rsidR="00CB32B1" w:rsidRDefault="00CB32B1">
      <w:pPr>
        <w:pStyle w:val="Kommentartext"/>
      </w:pPr>
      <w:r>
        <w:rPr>
          <w:rStyle w:val="Kommentarzeichen"/>
        </w:rPr>
        <w:annotationRef/>
      </w:r>
      <w:r>
        <w:t>Kann man das irgendwie „schöner“ formulieren? Durch einen Berechnungsfehler bei der Versuchskonzeptionierung….</w:t>
      </w:r>
    </w:p>
  </w:comment>
  <w:comment w:id="6349" w:author="Jan Wenker" w:date="2021-12-16T11:47:00Z" w:initials="JW">
    <w:p w14:paraId="62B71DEE" w14:textId="00429E42" w:rsidR="00CB32B1" w:rsidRDefault="00CB32B1">
      <w:pPr>
        <w:pStyle w:val="Kommentartext"/>
      </w:pPr>
      <w:r>
        <w:rPr>
          <w:rStyle w:val="Kommentarzeichen"/>
        </w:rPr>
        <w:annotationRef/>
      </w:r>
      <w:r>
        <w:t>?</w:t>
      </w:r>
    </w:p>
  </w:comment>
  <w:comment w:id="6350" w:author="Stefan Behring [2]" w:date="2021-12-22T01:37:00Z" w:initials="SB">
    <w:p w14:paraId="39DC78F9" w14:textId="5FB641C4" w:rsidR="00CB32B1" w:rsidRDefault="00CB32B1">
      <w:pPr>
        <w:pStyle w:val="Kommentartext"/>
      </w:pPr>
      <w:r>
        <w:rPr>
          <w:rStyle w:val="Kommentarzeichen"/>
        </w:rPr>
        <w:annotationRef/>
      </w:r>
      <w:r>
        <w:t>Unbedingt ein Bild einfügen, nicht nachvollziehbar.</w:t>
      </w:r>
    </w:p>
  </w:comment>
  <w:comment w:id="6353" w:author="Jan Wenker" w:date="2021-12-16T11:48:00Z" w:initials="JW">
    <w:p w14:paraId="0504A97C" w14:textId="2DF8BCC5" w:rsidR="00CB32B1" w:rsidRDefault="00CB32B1">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362" w:author="Stefan Behring [2]" w:date="2021-12-22T01:36:00Z" w:initials="SB">
    <w:p w14:paraId="7297C5E9" w14:textId="662F7A0A" w:rsidR="00CB32B1" w:rsidRDefault="00CB32B1">
      <w:pPr>
        <w:pStyle w:val="Kommentartext"/>
      </w:pPr>
      <w:r>
        <w:rPr>
          <w:rStyle w:val="Kommentarzeichen"/>
        </w:rPr>
        <w:annotationRef/>
      </w:r>
      <w:r>
        <w:t>Namen der Probekörper sind nicht eingeführt.</w:t>
      </w:r>
    </w:p>
  </w:comment>
  <w:comment w:id="6363" w:author="Stefan Behring [2]" w:date="2021-12-22T01:55:00Z" w:initials="SB">
    <w:p w14:paraId="4AD698A9" w14:textId="77777777" w:rsidR="00CB32B1" w:rsidRDefault="00CB32B1">
      <w:pPr>
        <w:pStyle w:val="Kommentartext"/>
      </w:pPr>
      <w:r>
        <w:rPr>
          <w:rStyle w:val="Kommentarzeichen"/>
        </w:rPr>
        <w:annotationRef/>
      </w:r>
      <w:r>
        <w:t xml:space="preserve">Bitte eine Tabelle mit Bruchlasten. </w:t>
      </w:r>
    </w:p>
    <w:p w14:paraId="3BC9CB65" w14:textId="559A3D63" w:rsidR="00CB32B1" w:rsidRDefault="00CB32B1">
      <w:pPr>
        <w:pStyle w:val="Kommentartext"/>
      </w:pPr>
      <w:r>
        <w:t>Es reicht mir auch, wenn ich die nachher habe.</w:t>
      </w:r>
    </w:p>
  </w:comment>
  <w:comment w:id="6378" w:author="Stefan Behring [2]" w:date="2021-12-22T01:48:00Z" w:initials="SB">
    <w:p w14:paraId="15CC2CF6" w14:textId="6C9A0370" w:rsidR="00CB32B1" w:rsidRDefault="00CB32B1">
      <w:pPr>
        <w:pStyle w:val="Kommentartext"/>
      </w:pPr>
      <w:r>
        <w:rPr>
          <w:rStyle w:val="Kommentarzeichen"/>
        </w:rPr>
        <w:annotationRef/>
      </w:r>
      <w:r>
        <w:t>Das ist ein sehr schöner Absatz.</w:t>
      </w:r>
    </w:p>
  </w:comment>
  <w:comment w:id="6414" w:author="Jan Wenker" w:date="2021-12-16T11:57:00Z" w:initials="JW">
    <w:p w14:paraId="68AF933A" w14:textId="0BC15061" w:rsidR="00CB32B1" w:rsidRDefault="00CB32B1">
      <w:pPr>
        <w:pStyle w:val="Kommentartext"/>
      </w:pPr>
      <w:r>
        <w:rPr>
          <w:rStyle w:val="Kommentarzeichen"/>
        </w:rPr>
        <w:annotationRef/>
      </w:r>
      <w:r>
        <w:t>Wie soll das denn gehen bei einer Rippendecke, wie hier betrachtet, wo die Balken unter dem Betonteil liegen? Durch den Beton ins Holz verankern?</w:t>
      </w:r>
    </w:p>
  </w:comment>
  <w:comment w:id="6444" w:author="Marie" w:date="2022-01-26T22:00:00Z" w:initials="M">
    <w:p w14:paraId="6C97ADFB" w14:textId="6DEE033C" w:rsidR="00CB32B1" w:rsidRDefault="00CB32B1">
      <w:pPr>
        <w:pStyle w:val="Kommentartext"/>
      </w:pPr>
      <w:r>
        <w:rPr>
          <w:rStyle w:val="Kommentarzeichen"/>
        </w:rPr>
        <w:annotationRef/>
      </w:r>
      <w:r>
        <w:t>Wir gehen ja im Beispiel fest davon aus.</w:t>
      </w:r>
    </w:p>
  </w:comment>
  <w:comment w:id="6473" w:author="Marie" w:date="2022-01-26T22:05:00Z" w:initials="M">
    <w:p w14:paraId="70E4E3D1" w14:textId="757027BB" w:rsidR="00CB32B1" w:rsidRDefault="00CB32B1">
      <w:pPr>
        <w:pStyle w:val="Kommentartext"/>
      </w:pPr>
      <w:r>
        <w:rPr>
          <w:rStyle w:val="Kommentarzeichen"/>
        </w:rPr>
        <w:annotationRef/>
      </w:r>
      <w:r>
        <w:t>Verweis füge ich nach zusammenführen der Dokumente ein</w:t>
      </w:r>
    </w:p>
  </w:comment>
  <w:comment w:id="6496" w:author="Marie" w:date="2022-01-26T22:15:00Z" w:initials="M">
    <w:p w14:paraId="2900E93D" w14:textId="30417FC2" w:rsidR="00CB32B1" w:rsidRDefault="00CB32B1">
      <w:pPr>
        <w:pStyle w:val="Kommentartext"/>
      </w:pPr>
      <w:r>
        <w:rPr>
          <w:rStyle w:val="Kommentarzeichen"/>
        </w:rPr>
        <w:annotationRef/>
      </w:r>
      <w:r>
        <w:t>Ich dachte wir machen diese Beispielrechnung eben damit die Vergleichbarkeit gegeben ist? Warum dann für verschiedene Details verschiedene Bewehrunsmengen? Hat das mit den Details selbst zu tun oder ist das mit eventuell unterschiedlicher Gebäudegeometrie begründet? Wenn letzteres, dann hätten wir uns die ganzen schönen Annahmen ja sparen können?</w:t>
      </w:r>
    </w:p>
  </w:comment>
  <w:comment w:id="6499" w:author="Marie" w:date="2021-07-16T09:52:00Z" w:initials="M">
    <w:p w14:paraId="4EF9D6EC" w14:textId="77777777" w:rsidR="00CB32B1" w:rsidRDefault="00CB32B1" w:rsidP="002135D9">
      <w:pPr>
        <w:pStyle w:val="Kommentartext"/>
      </w:pPr>
      <w:r>
        <w:rPr>
          <w:rStyle w:val="Kommentarzeichen"/>
        </w:rPr>
        <w:annotationRef/>
      </w:r>
      <w:r>
        <w:t>Lastannahmen/Annahmen für Bewehrungsmengen</w:t>
      </w:r>
    </w:p>
    <w:p w14:paraId="61B6E816" w14:textId="77777777" w:rsidR="00CB32B1" w:rsidRDefault="00CB32B1" w:rsidP="002135D9">
      <w:pPr>
        <w:pStyle w:val="Kommentartext"/>
      </w:pPr>
      <w:r>
        <w:t>Annahme Innenbereich -&gt; Korrosionsschutz</w:t>
      </w:r>
    </w:p>
  </w:comment>
  <w:comment w:id="6500" w:author="Marie" w:date="2022-01-26T22:19:00Z" w:initials="M">
    <w:p w14:paraId="55E5CF2D" w14:textId="5584A202" w:rsidR="00CB32B1" w:rsidRDefault="00CB32B1">
      <w:pPr>
        <w:pStyle w:val="Kommentartext"/>
      </w:pPr>
      <w:r>
        <w:rPr>
          <w:rStyle w:val="Kommentarzeichen"/>
        </w:rPr>
        <w:annotationRef/>
      </w:r>
      <w:r>
        <w:t xml:space="preserve">Ggf. wäre es hier sinnvoll die verschiedenen Randbedingungen /Entscheidungskriterien auch zu nennen. </w:t>
      </w:r>
    </w:p>
  </w:comment>
  <w:comment w:id="6526" w:author="Jan Wenker" w:date="2021-12-09T14:44:00Z" w:initials="JW">
    <w:p w14:paraId="6AB6B70E" w14:textId="77777777" w:rsidR="00CB32B1" w:rsidRDefault="00CB32B1" w:rsidP="007B714A">
      <w:pPr>
        <w:pStyle w:val="Kommentartext"/>
      </w:pPr>
      <w:r>
        <w:rPr>
          <w:rStyle w:val="Kommentarzeichen"/>
        </w:rPr>
        <w:annotationRef/>
      </w:r>
      <w:r>
        <w:t>Draufsicht im oberen Abbildungsteil? Sehr unübersichtlich…</w:t>
      </w:r>
    </w:p>
  </w:comment>
  <w:comment w:id="6527" w:author="Jan Wenker" w:date="2021-12-09T14:36:00Z" w:initials="JW">
    <w:p w14:paraId="7E998466" w14:textId="77777777" w:rsidR="00CB32B1" w:rsidRDefault="00CB32B1" w:rsidP="007B714A">
      <w:pPr>
        <w:pStyle w:val="Kommentartext"/>
      </w:pPr>
      <w:r>
        <w:rPr>
          <w:rStyle w:val="Kommentarzeichen"/>
        </w:rPr>
        <w:annotationRef/>
      </w:r>
      <w:r>
        <w:t>Farbgestaltung Tabellen und Abbildungen angleichen!?</w:t>
      </w:r>
    </w:p>
  </w:comment>
  <w:comment w:id="6530" w:author="Jan Wenker" w:date="2021-12-09T14:45:00Z" w:initials="JW">
    <w:p w14:paraId="61CAEC4E" w14:textId="77777777" w:rsidR="00CB32B1" w:rsidRDefault="00CB32B1" w:rsidP="007B714A">
      <w:pPr>
        <w:pStyle w:val="Kommentartext"/>
      </w:pPr>
      <w:r>
        <w:rPr>
          <w:rStyle w:val="Kommentarzeichen"/>
        </w:rPr>
        <w:annotationRef/>
      </w:r>
      <w:r>
        <w:t>„Beliebig große Mengen“ sind auf Grund der Geometrie, Randabstände usw. m. E. nicht möglich.</w:t>
      </w:r>
    </w:p>
  </w:comment>
  <w:comment w:id="6535" w:author="Marie" w:date="2022-01-26T22:29:00Z" w:initials="M">
    <w:p w14:paraId="60574830" w14:textId="326C2146" w:rsidR="00CB32B1" w:rsidRDefault="00CB32B1">
      <w:pPr>
        <w:pStyle w:val="Kommentartext"/>
      </w:pPr>
      <w:r>
        <w:rPr>
          <w:rStyle w:val="Kommentarzeichen"/>
        </w:rPr>
        <w:annotationRef/>
      </w:r>
      <w:r>
        <w:t xml:space="preserve">Bitte Satz nochmal prüfen. Ist nicht gut verständlich. Warum jetzt plötzlich soviel? Bei der 12 fachen Menge kann man sich das als Leser schon mal fragen.  </w:t>
      </w:r>
    </w:p>
  </w:comment>
  <w:comment w:id="6536" w:author="Marie" w:date="2021-07-15T08:42:00Z" w:initials="M">
    <w:p w14:paraId="40D845CD" w14:textId="77777777" w:rsidR="00CB32B1" w:rsidRDefault="00CB32B1" w:rsidP="007B714A">
      <w:pPr>
        <w:pStyle w:val="Kommentartext"/>
      </w:pPr>
      <w:r>
        <w:rPr>
          <w:rStyle w:val="Kommentarzeichen"/>
        </w:rPr>
        <w:annotationRef/>
      </w:r>
      <w:r>
        <w:t>Kontext? Maximale Mengen/Maße? Oben sind mehr Eisen dargestellt.</w:t>
      </w:r>
    </w:p>
  </w:comment>
  <w:comment w:id="6537" w:author="Jan Wenker" w:date="2021-12-09T14:49:00Z" w:initials="JW">
    <w:p w14:paraId="43FA9EAB" w14:textId="77777777" w:rsidR="00CB32B1" w:rsidRDefault="00CB32B1" w:rsidP="007B714A">
      <w:pPr>
        <w:pStyle w:val="Kommentartext"/>
      </w:pPr>
      <w:r>
        <w:rPr>
          <w:rStyle w:val="Kommentarzeichen"/>
        </w:rPr>
        <w:annotationRef/>
      </w:r>
      <w:r>
        <w:t>Sprache, Grammatik, Satzbau??????</w:t>
      </w:r>
    </w:p>
  </w:comment>
  <w:comment w:id="6546" w:author="Jan Wenker" w:date="2021-12-09T14:50:00Z" w:initials="JW">
    <w:p w14:paraId="00A5CDC2" w14:textId="77777777" w:rsidR="00CB32B1" w:rsidRDefault="00CB32B1" w:rsidP="007B714A">
      <w:pPr>
        <w:pStyle w:val="Kommentartext"/>
      </w:pPr>
      <w:r>
        <w:rPr>
          <w:rStyle w:val="Kommentarzeichen"/>
        </w:rPr>
        <w:annotationRef/>
      </w:r>
      <w:r>
        <w:t>Was denn nun?</w:t>
      </w:r>
    </w:p>
  </w:comment>
  <w:comment w:id="6552" w:author="Marie" w:date="2022-01-26T22:46:00Z" w:initials="M">
    <w:p w14:paraId="18BE8982" w14:textId="1183F8A4" w:rsidR="00CB32B1" w:rsidRDefault="00CB32B1">
      <w:pPr>
        <w:pStyle w:val="Kommentartext"/>
      </w:pPr>
      <w:r>
        <w:rPr>
          <w:rStyle w:val="Kommentarzeichen"/>
        </w:rPr>
        <w:annotationRef/>
      </w:r>
      <w:r>
        <w:t>Dieser Schnitt wäre noch hilfreich für das Verständnis</w:t>
      </w:r>
    </w:p>
  </w:comment>
  <w:comment w:id="6555" w:author="Marie" w:date="2022-01-26T22:46:00Z" w:initials="M">
    <w:p w14:paraId="16FB5785" w14:textId="7B7863F6" w:rsidR="00CB32B1" w:rsidRDefault="00CB32B1">
      <w:pPr>
        <w:pStyle w:val="Kommentartext"/>
      </w:pPr>
      <w:r>
        <w:rPr>
          <w:rStyle w:val="Kommentarzeichen"/>
        </w:rPr>
        <w:annotationRef/>
      </w:r>
      <w:r>
        <w:t>Ansichtsbezeichnungen einführen</w:t>
      </w:r>
    </w:p>
  </w:comment>
  <w:comment w:id="6557" w:author="Marie" w:date="2022-01-26T22:35:00Z" w:initials="M">
    <w:p w14:paraId="0EE9682B" w14:textId="1583D641" w:rsidR="00CB32B1" w:rsidRDefault="00CB32B1">
      <w:pPr>
        <w:pStyle w:val="Kommentartext"/>
      </w:pPr>
      <w:r>
        <w:rPr>
          <w:rStyle w:val="Kommentarzeichen"/>
        </w:rPr>
        <w:annotationRef/>
      </w:r>
      <w:r>
        <w:t>Eine Vergussfuge wurde vorher nie erwähnt. Bitte in den Allgemeinen Teil zufügen. Randbewehrung an den Längsrändern der HBV Teile auch?</w:t>
      </w:r>
    </w:p>
  </w:comment>
  <w:comment w:id="6565" w:author="Jan Wenker" w:date="2021-12-09T14:52:00Z" w:initials="JW">
    <w:p w14:paraId="73D33176" w14:textId="77777777" w:rsidR="00CB32B1" w:rsidRDefault="00CB32B1" w:rsidP="007B714A">
      <w:pPr>
        <w:pStyle w:val="Kommentartext"/>
      </w:pPr>
      <w:r>
        <w:rPr>
          <w:rStyle w:val="Kommentarzeichen"/>
        </w:rPr>
        <w:annotationRef/>
      </w:r>
      <w:r>
        <w:t>Baustellen-Schweißung ist ein erheblicher Nachteil. S. o. dort wurden Nachteile beschrieben, hier nicht….Systematik der Variantenbeschreibungen fehlt!</w:t>
      </w:r>
    </w:p>
  </w:comment>
  <w:comment w:id="6566" w:author="Jan Wenker" w:date="2021-12-09T14:51:00Z" w:initials="JW">
    <w:p w14:paraId="081D7F99" w14:textId="77777777" w:rsidR="00CB32B1" w:rsidRDefault="00CB32B1" w:rsidP="007B714A">
      <w:pPr>
        <w:pStyle w:val="Kommentartext"/>
      </w:pPr>
      <w:r>
        <w:rPr>
          <w:rStyle w:val="Kommentarzeichen"/>
        </w:rPr>
        <w:annotationRef/>
      </w:r>
      <w:r>
        <w:t>???</w:t>
      </w:r>
    </w:p>
  </w:comment>
  <w:comment w:id="6587" w:author="Marie" w:date="2022-01-26T22:48:00Z" w:initials="M">
    <w:p w14:paraId="4B48DBBE" w14:textId="4F4B0F91" w:rsidR="00CB32B1" w:rsidRDefault="00CB32B1">
      <w:pPr>
        <w:pStyle w:val="Kommentartext"/>
      </w:pPr>
      <w:r>
        <w:rPr>
          <w:rStyle w:val="Kommentarzeichen"/>
        </w:rPr>
        <w:annotationRef/>
      </w:r>
      <w:r>
        <w:t>Hier fehlt mir eine Begründung?</w:t>
      </w:r>
    </w:p>
  </w:comment>
  <w:comment w:id="6588" w:author="Marie" w:date="2022-01-26T22:48:00Z" w:initials="M">
    <w:p w14:paraId="45833ECF" w14:textId="0F2BF98D" w:rsidR="00CB32B1" w:rsidRDefault="00CB32B1">
      <w:pPr>
        <w:pStyle w:val="Kommentartext"/>
      </w:pPr>
      <w:r>
        <w:rPr>
          <w:rStyle w:val="Kommentarzeichen"/>
        </w:rPr>
        <w:annotationRef/>
      </w:r>
      <w:r>
        <w:t xml:space="preserve">Durch Korrosion? </w:t>
      </w:r>
    </w:p>
  </w:comment>
  <w:comment w:id="6589" w:author="Marie" w:date="2022-01-26T22:48:00Z" w:initials="M">
    <w:p w14:paraId="29CC9046" w14:textId="64409724" w:rsidR="00CB32B1" w:rsidRDefault="00CB32B1">
      <w:pPr>
        <w:pStyle w:val="Kommentartext"/>
      </w:pPr>
      <w:r>
        <w:rPr>
          <w:rStyle w:val="Kommentarzeichen"/>
        </w:rPr>
        <w:annotationRef/>
      </w:r>
      <w:r>
        <w:t>Bitte noch einmal ordentlich formulieren. Bitte keine Aneinanderreihungen mit Kommas, ganze Sätze. Möglichst keine mathematischen Operatoren  im Text -&gt; umschreiben</w:t>
      </w:r>
    </w:p>
  </w:comment>
  <w:comment w:id="6596" w:author="Marie" w:date="2022-01-26T22:52:00Z" w:initials="M">
    <w:p w14:paraId="27B34B2C" w14:textId="43D4C498" w:rsidR="00CB32B1" w:rsidRDefault="00CB32B1">
      <w:pPr>
        <w:pStyle w:val="Kommentartext"/>
      </w:pPr>
      <w:r>
        <w:rPr>
          <w:rStyle w:val="Kommentarzeichen"/>
        </w:rPr>
        <w:annotationRef/>
      </w:r>
      <w:r>
        <w:t>Die Toleranzen können schlupffrei angeschlossen werden? Da passt was nicht</w:t>
      </w:r>
    </w:p>
  </w:comment>
  <w:comment w:id="6608" w:author="Marie" w:date="2022-01-26T22:53:00Z" w:initials="M">
    <w:p w14:paraId="7477016E" w14:textId="114857B8" w:rsidR="00CB32B1" w:rsidRDefault="00CB32B1">
      <w:pPr>
        <w:pStyle w:val="Kommentartext"/>
      </w:pPr>
      <w:r>
        <w:rPr>
          <w:rStyle w:val="Kommentarzeichen"/>
        </w:rPr>
        <w:annotationRef/>
      </w:r>
      <w:r>
        <w:t>Falls das korrekt ist…</w:t>
      </w:r>
    </w:p>
  </w:comment>
  <w:comment w:id="6610" w:author="Jan Wenker" w:date="2021-12-09T14:54:00Z" w:initials="JW">
    <w:p w14:paraId="25AA5DF4" w14:textId="77777777" w:rsidR="00CB32B1" w:rsidRDefault="00CB32B1" w:rsidP="007B714A">
      <w:pPr>
        <w:pStyle w:val="Kommentartext"/>
      </w:pPr>
      <w:r>
        <w:rPr>
          <w:rStyle w:val="Kommentarzeichen"/>
        </w:rPr>
        <w:annotationRef/>
      </w:r>
      <w:r>
        <w:t>Bildquellen?</w:t>
      </w:r>
    </w:p>
    <w:p w14:paraId="13E324CC" w14:textId="77777777" w:rsidR="00CB32B1" w:rsidRDefault="00CB32B1" w:rsidP="007B714A">
      <w:pPr>
        <w:pStyle w:val="Kommentartext"/>
      </w:pPr>
      <w:r>
        <w:t>Bildqualität!?</w:t>
      </w:r>
    </w:p>
  </w:comment>
  <w:comment w:id="6634" w:author="Marie" w:date="2021-07-16T09:59:00Z" w:initials="M">
    <w:p w14:paraId="0C0760B5" w14:textId="77777777" w:rsidR="00CB32B1" w:rsidRDefault="00CB32B1" w:rsidP="007B714A">
      <w:pPr>
        <w:pStyle w:val="Kommentartext"/>
      </w:pPr>
      <w:r>
        <w:rPr>
          <w:rStyle w:val="Kommentarzeichen"/>
        </w:rPr>
        <w:annotationRef/>
      </w:r>
      <w:r>
        <w:t>Verguss?</w:t>
      </w:r>
    </w:p>
  </w:comment>
  <w:comment w:id="6639" w:author="Marie" w:date="2022-01-26T23:01:00Z" w:initials="M">
    <w:p w14:paraId="114285E4" w14:textId="5A5C77D9" w:rsidR="00CB32B1" w:rsidRDefault="00CB32B1">
      <w:pPr>
        <w:pStyle w:val="Kommentartext"/>
      </w:pPr>
      <w:r>
        <w:rPr>
          <w:rStyle w:val="Kommentarzeichen"/>
        </w:rPr>
        <w:annotationRef/>
      </w:r>
      <w:r>
        <w:t>Davon steht bei der vorherigen Variante nichts. Wie sieht es beim Ortbeton aus? Doch auch Verguss der Längsfugen nötig?</w:t>
      </w:r>
    </w:p>
  </w:comment>
  <w:comment w:id="6642" w:author="Marie" w:date="2022-01-26T23:01:00Z" w:initials="M">
    <w:p w14:paraId="0938CB01" w14:textId="6F061982" w:rsidR="00CB32B1" w:rsidRDefault="00CB32B1">
      <w:pPr>
        <w:pStyle w:val="Kommentartext"/>
      </w:pPr>
      <w:r>
        <w:rPr>
          <w:rStyle w:val="Kommentarzeichen"/>
        </w:rPr>
        <w:annotationRef/>
      </w:r>
      <w:r>
        <w:t>Korrosion?</w:t>
      </w:r>
    </w:p>
  </w:comment>
  <w:comment w:id="6643" w:author="Marie" w:date="2022-01-26T23:02:00Z" w:initials="M">
    <w:p w14:paraId="09A6B712" w14:textId="1E5E567F" w:rsidR="00CB32B1" w:rsidRDefault="00CB32B1">
      <w:pPr>
        <w:pStyle w:val="Kommentartext"/>
      </w:pPr>
      <w:r>
        <w:rPr>
          <w:rStyle w:val="Kommentarzeichen"/>
        </w:rPr>
        <w:annotationRef/>
      </w:r>
      <w:r>
        <w:t>Genaue Bezeichnung + Hersteller, ggf. Quelle</w:t>
      </w:r>
    </w:p>
  </w:comment>
  <w:comment w:id="6650" w:author="Marie" w:date="2022-01-26T23:03:00Z" w:initials="M">
    <w:p w14:paraId="53E4C929" w14:textId="2142F014" w:rsidR="00CB32B1" w:rsidRDefault="00CB32B1">
      <w:pPr>
        <w:pStyle w:val="Kommentartext"/>
      </w:pPr>
      <w:r>
        <w:rPr>
          <w:rStyle w:val="Kommentarzeichen"/>
        </w:rPr>
        <w:annotationRef/>
      </w:r>
      <w:r>
        <w:t>Weshalb? Durchmesser der Bügel? Bitte ergänzen</w:t>
      </w:r>
    </w:p>
  </w:comment>
  <w:comment w:id="6651" w:author="Marie" w:date="2022-01-26T23:02:00Z" w:initials="M">
    <w:p w14:paraId="38833B83" w14:textId="67C30B84" w:rsidR="00CB32B1" w:rsidRDefault="00CB32B1">
      <w:pPr>
        <w:pStyle w:val="Kommentartext"/>
      </w:pPr>
      <w:r>
        <w:rPr>
          <w:rStyle w:val="Kommentarzeichen"/>
        </w:rPr>
        <w:annotationRef/>
      </w:r>
      <w:r>
        <w:t>Genaue Bezeichnung + Hersteller ggf. Quelle</w:t>
      </w:r>
    </w:p>
  </w:comment>
  <w:comment w:id="6654" w:author="Marie" w:date="2022-01-26T23:07:00Z" w:initials="M">
    <w:p w14:paraId="7E22932D" w14:textId="77777777" w:rsidR="00F669BA" w:rsidRDefault="00F669BA">
      <w:pPr>
        <w:pStyle w:val="Kommentartext"/>
      </w:pPr>
      <w:r>
        <w:rPr>
          <w:rStyle w:val="Kommentarzeichen"/>
        </w:rPr>
        <w:annotationRef/>
      </w:r>
      <w:r>
        <w:t>Bitte spezifizieren. Längsfugen zwischen den Elementen. Bemessung Kräfte parallel/quer usw.</w:t>
      </w:r>
    </w:p>
    <w:p w14:paraId="09F5E71D" w14:textId="59C9486D" w:rsidR="00F669BA" w:rsidRDefault="00F669BA">
      <w:pPr>
        <w:pStyle w:val="Kommentartext"/>
      </w:pPr>
      <w:r>
        <w:t>Hier fehlt für den Leser der nicht im thema ist der kontext</w:t>
      </w:r>
    </w:p>
  </w:comment>
  <w:comment w:id="6655" w:author="Marie" w:date="2022-01-26T23:08:00Z" w:initials="M">
    <w:p w14:paraId="23F0E586" w14:textId="3D527245" w:rsidR="00F669BA" w:rsidRDefault="00F669BA">
      <w:pPr>
        <w:pStyle w:val="Kommentartext"/>
      </w:pPr>
      <w:r>
        <w:rPr>
          <w:rStyle w:val="Kommentarzeichen"/>
        </w:rPr>
        <w:annotationRef/>
      </w:r>
      <w:r>
        <w:t>Verstehe den Zusammenhang nicht, bitte ausführen</w:t>
      </w:r>
    </w:p>
  </w:comment>
  <w:comment w:id="6657" w:author="Marie" w:date="2022-01-26T23:11:00Z" w:initials="M">
    <w:p w14:paraId="5E6B0416" w14:textId="16073C0E" w:rsidR="00F669BA" w:rsidRDefault="00F669BA">
      <w:pPr>
        <w:pStyle w:val="Kommentartext"/>
      </w:pPr>
      <w:r>
        <w:rPr>
          <w:rStyle w:val="Kommentarzeichen"/>
        </w:rPr>
        <w:annotationRef/>
      </w:r>
      <w:r>
        <w:t>Keine Formeln in Fließtext. Entweder Gleichung oder raus damit. Die Grundlage haben wir ja geliefert.</w:t>
      </w:r>
    </w:p>
  </w:comment>
  <w:comment w:id="6659" w:author="Marie" w:date="2022-01-26T23:12:00Z" w:initials="M">
    <w:p w14:paraId="3C2DF60C" w14:textId="77777777" w:rsidR="00F669BA" w:rsidRDefault="00F669BA">
      <w:pPr>
        <w:pStyle w:val="Kommentartext"/>
      </w:pPr>
      <w:r>
        <w:rPr>
          <w:rStyle w:val="Kommentarzeichen"/>
        </w:rPr>
        <w:annotationRef/>
      </w:r>
      <w:r>
        <w:t xml:space="preserve">Kurz noch auf Vor- und Nachteile von Verguss eingehen. Hatten wir nicht ganz zu Anfang auch mal irgendwie an etwas ohne Verguss gedacht? </w:t>
      </w:r>
    </w:p>
    <w:p w14:paraId="7B500755" w14:textId="5CBDED24" w:rsidR="00F669BA" w:rsidRDefault="00F669BA">
      <w:pPr>
        <w:pStyle w:val="Kommentartext"/>
      </w:pPr>
      <w:r>
        <w:t>Bitte in den ersten Sätzen oder im Allgemeinen Teil kurz darauf eingehen.</w:t>
      </w:r>
    </w:p>
  </w:comment>
  <w:comment w:id="6662" w:author="Marie" w:date="2022-01-26T23:13:00Z" w:initials="M">
    <w:p w14:paraId="708792F6" w14:textId="5B29122B" w:rsidR="00F669BA" w:rsidRDefault="00F669BA">
      <w:pPr>
        <w:pStyle w:val="Kommentartext"/>
      </w:pPr>
      <w:r>
        <w:rPr>
          <w:rStyle w:val="Kommentarzeichen"/>
        </w:rPr>
        <w:annotationRef/>
      </w:r>
      <w:r>
        <w:t>Hier fehlt mir die Zusammenfassung. Das ist ein Fazit, was im Sinne des Projekts vielleicht sinnvoll ist., aber keine Zusammefassung und auch kein Vergleich der Varianten. Bitte ergänzen.</w:t>
      </w:r>
    </w:p>
  </w:comment>
  <w:comment w:id="6677" w:author="Jan Wenker" w:date="2021-12-08T11:29:00Z" w:initials="JW">
    <w:p w14:paraId="45091E37" w14:textId="77777777" w:rsidR="00CB32B1" w:rsidRDefault="00CB32B1" w:rsidP="007B714A">
      <w:pPr>
        <w:pStyle w:val="Kommentartext"/>
      </w:pPr>
      <w:r>
        <w:rPr>
          <w:rStyle w:val="Kommentarzeichen"/>
        </w:rPr>
        <w:annotationRef/>
      </w:r>
      <w:r>
        <w:t>Nicht nur aufgelagert, sondern schubfest verbunden!</w:t>
      </w:r>
    </w:p>
  </w:comment>
  <w:comment w:id="6696" w:author="Jan Wenker" w:date="2021-12-08T11:37:00Z" w:initials="JW">
    <w:p w14:paraId="09D8F74E" w14:textId="77777777" w:rsidR="00CB32B1" w:rsidRDefault="00CB32B1" w:rsidP="007B714A">
      <w:pPr>
        <w:pStyle w:val="Kommentartext"/>
      </w:pPr>
      <w:r>
        <w:rPr>
          <w:rStyle w:val="Kommentarzeichen"/>
        </w:rPr>
        <w:annotationRef/>
      </w:r>
      <w:r>
        <w:t>Anforderungen an den Schallschutz</w:t>
      </w:r>
    </w:p>
  </w:comment>
  <w:comment w:id="6741" w:author="Jan Wenker" w:date="2021-12-08T11:43:00Z" w:initials="JW">
    <w:p w14:paraId="63941E36" w14:textId="77777777" w:rsidR="00CB32B1" w:rsidRDefault="00CB32B1" w:rsidP="007B714A">
      <w:pPr>
        <w:pStyle w:val="Kommentartext"/>
      </w:pPr>
      <w:r>
        <w:rPr>
          <w:rStyle w:val="Kommentarzeichen"/>
        </w:rPr>
        <w:annotationRef/>
      </w:r>
      <w:r>
        <w:t>Bitte Absatzgestaltung überdenken….logische Strukturen einführen. Warum ein Absatz, wenn in dem markierten Bereich von Korrekturfaktoren die Rede ist? Ggf. Absatz schon vor „Der Einfluss…“, Inhalte zusammenhalten?</w:t>
      </w:r>
    </w:p>
  </w:comment>
  <w:comment w:id="6806" w:author="Jan Wenker" w:date="2021-12-08T15:41:00Z" w:initials="JW">
    <w:p w14:paraId="4457E445" w14:textId="77777777" w:rsidR="00CB32B1" w:rsidRDefault="00CB32B1" w:rsidP="007B714A">
      <w:pPr>
        <w:pStyle w:val="Kommentartext"/>
      </w:pPr>
      <w:r>
        <w:rPr>
          <w:rStyle w:val="Kommentarzeichen"/>
        </w:rPr>
        <w:annotationRef/>
      </w:r>
      <w:r>
        <w:t>Ist das wirklich Forschung? Es sind lediglich Werte nach Norm berechnet worden mit Formeln aus der Norm.</w:t>
      </w:r>
    </w:p>
  </w:comment>
  <w:comment w:id="6965" w:author="Marie" w:date="2021-08-18T10:07:00Z" w:initials="M">
    <w:p w14:paraId="7ADCFF0F" w14:textId="77777777" w:rsidR="00CB32B1" w:rsidRDefault="00CB32B1" w:rsidP="007B714A">
      <w:pPr>
        <w:pStyle w:val="Kommentartext"/>
      </w:pPr>
      <w:r>
        <w:rPr>
          <w:rStyle w:val="Kommentarzeichen"/>
        </w:rPr>
        <w:annotationRef/>
      </w:r>
      <w:r>
        <w:t>Annahme aus Erfahrung, dass das normalerweise gewährleistet ist?</w:t>
      </w:r>
    </w:p>
  </w:comment>
  <w:comment w:id="7113" w:author="Marie" w:date="2021-08-18T10:11:00Z" w:initials="M">
    <w:p w14:paraId="0B31D40B" w14:textId="77777777" w:rsidR="00CB32B1" w:rsidRDefault="00CB32B1" w:rsidP="007B714A">
      <w:pPr>
        <w:pStyle w:val="Kommentartext"/>
      </w:pPr>
      <w:r>
        <w:rPr>
          <w:rStyle w:val="Kommentarzeichen"/>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d="7120" w:author="Jan Wenker" w:date="2021-12-08T11:59:00Z" w:initials="JW">
    <w:p w14:paraId="11A06B90" w14:textId="77777777" w:rsidR="00CB32B1" w:rsidRDefault="00CB32B1" w:rsidP="007B714A">
      <w:pPr>
        <w:pStyle w:val="Kommentartext"/>
      </w:pPr>
      <w:r>
        <w:rPr>
          <w:rStyle w:val="Kommentarzeichen"/>
        </w:rPr>
        <w:annotationRef/>
      </w:r>
      <w:r>
        <w:t>Diese extrem verschachtelten Sätze mit dem am Ende nachgeschobenen Teil würde ich gerne auflösen.</w:t>
      </w:r>
    </w:p>
  </w:comment>
  <w:comment w:id="7281" w:author="Jan Wenker" w:date="2021-12-08T12:06:00Z" w:initials="JW">
    <w:p w14:paraId="524B2451" w14:textId="77777777" w:rsidR="00CB32B1" w:rsidRDefault="00CB32B1" w:rsidP="007B714A">
      <w:pPr>
        <w:pStyle w:val="Kommentartext"/>
      </w:pPr>
      <w:r>
        <w:rPr>
          <w:rStyle w:val="Kommentarzeichen"/>
        </w:rPr>
        <w:annotationRef/>
      </w:r>
      <w:r>
        <w:t>Kontext dieses Satzes? Absatzgestaltung?</w:t>
      </w:r>
    </w:p>
  </w:comment>
  <w:comment w:id="7297" w:author="Jan Wenker" w:date="2021-12-08T12:07:00Z" w:initials="JW">
    <w:p w14:paraId="27BD0953" w14:textId="77777777" w:rsidR="00CB32B1" w:rsidRDefault="00CB32B1" w:rsidP="007B714A">
      <w:pPr>
        <w:pStyle w:val="Kommentartext"/>
      </w:pPr>
      <w:r>
        <w:rPr>
          <w:rStyle w:val="Kommentarzeichen"/>
        </w:rPr>
        <w:annotationRef/>
      </w:r>
      <w:r>
        <w:t>Satz? Markierung entfernen?</w:t>
      </w:r>
    </w:p>
  </w:comment>
  <w:comment w:id="7300" w:author="Jan Wenker" w:date="2021-12-08T12:10:00Z" w:initials="JW">
    <w:p w14:paraId="1A1B7D16" w14:textId="77777777" w:rsidR="00CB32B1" w:rsidRDefault="00CB32B1" w:rsidP="007B714A">
      <w:pPr>
        <w:pStyle w:val="Kommentartext"/>
      </w:pPr>
      <w:r>
        <w:rPr>
          <w:rStyle w:val="Kommentarzeichen"/>
        </w:rPr>
        <w:annotationRef/>
      </w:r>
      <w:r>
        <w:t>…und dreiseitig einsehbar sein…?</w:t>
      </w:r>
    </w:p>
  </w:comment>
  <w:comment w:id="7301" w:author="Carsten Hein" w:date="2022-01-03T09:18:00Z" w:initials="CH">
    <w:p w14:paraId="2B9A76DB" w14:textId="77777777" w:rsidR="00CB32B1" w:rsidRDefault="00CB32B1" w:rsidP="007B714A">
      <w:pPr>
        <w:pStyle w:val="Kommentartext"/>
      </w:pPr>
      <w:r>
        <w:rPr>
          <w:rStyle w:val="Kommentarzeichen"/>
        </w:rPr>
        <w:annotationRef/>
      </w:r>
      <w:r>
        <w:t>Evtl. „nur“ einsehbare Fuge zwische TGA Register und Balken (muss ich vom H7 prüfen)</w:t>
      </w:r>
    </w:p>
  </w:comment>
  <w:comment w:id="7306" w:author="Jan Wenker" w:date="2021-12-08T12:11:00Z" w:initials="JW">
    <w:p w14:paraId="5FCE7C6F" w14:textId="77777777" w:rsidR="00CB32B1" w:rsidRDefault="00CB32B1" w:rsidP="007B714A">
      <w:pPr>
        <w:pStyle w:val="Kommentartext"/>
      </w:pPr>
      <w:r>
        <w:rPr>
          <w:rStyle w:val="Kommentarzeichen"/>
        </w:rPr>
        <w:annotationRef/>
      </w:r>
      <w:r>
        <w:t>Ein Satz kann m. E. kein Absatz sein!</w:t>
      </w:r>
    </w:p>
  </w:comment>
  <w:comment w:id="7316" w:author="Jan Wenker" w:date="2021-12-08T12:12:00Z" w:initials="JW">
    <w:p w14:paraId="0F88961A" w14:textId="77777777" w:rsidR="00CB32B1" w:rsidRDefault="00CB32B1" w:rsidP="007B714A">
      <w:pPr>
        <w:pStyle w:val="Kommentartext"/>
      </w:pPr>
      <w:r>
        <w:rPr>
          <w:rStyle w:val="Kommentarzeichen"/>
        </w:rPr>
        <w:annotationRef/>
      </w:r>
      <w:r>
        <w:t>Man kommt also in der Planungsphase nicht um dieses leidige „Mockup-Bauen“ herum?</w:t>
      </w:r>
    </w:p>
  </w:comment>
  <w:comment w:id="7320" w:author="Jan Wenker" w:date="2021-12-08T12:13:00Z" w:initials="JW">
    <w:p w14:paraId="05F32CE1" w14:textId="77777777" w:rsidR="00CB32B1" w:rsidRDefault="00CB32B1" w:rsidP="007B714A">
      <w:pPr>
        <w:pStyle w:val="Kommentartext"/>
      </w:pPr>
      <w:r>
        <w:rPr>
          <w:rStyle w:val="Kommentarzeichen"/>
        </w:rPr>
        <w:annotationRef/>
      </w:r>
      <w:r>
        <w:t>s. o. TEUER!</w:t>
      </w:r>
    </w:p>
  </w:comment>
  <w:comment w:id="7374" w:author="Marie" w:date="2021-08-18T10:37:00Z" w:initials="M">
    <w:p w14:paraId="6648FA22" w14:textId="77777777" w:rsidR="00CB32B1" w:rsidRDefault="00CB32B1" w:rsidP="007B714A">
      <w:pPr>
        <w:pStyle w:val="Kommentartext"/>
      </w:pPr>
      <w:r>
        <w:rPr>
          <w:rStyle w:val="Kommentarzeichen"/>
        </w:rPr>
        <w:annotationRef/>
      </w:r>
      <w:r>
        <w:t xml:space="preserve">Hier sollten ggf. noch ein paar einleitende Sätze zur Zielstellung (vokonfektioniertes Register, einfach einzubauen etc) </w:t>
      </w:r>
    </w:p>
  </w:comment>
  <w:comment w:id="7462" w:author="Jan Wenker" w:date="2021-12-08T15:09:00Z" w:initials="JW">
    <w:p w14:paraId="50E6CCF0" w14:textId="77777777" w:rsidR="00CB32B1" w:rsidRDefault="00CB32B1" w:rsidP="00870C7C">
      <w:pPr>
        <w:pStyle w:val="Kommentartext"/>
      </w:pPr>
      <w:r>
        <w:rPr>
          <w:rStyle w:val="Kommentarzeichen"/>
        </w:rPr>
        <w:annotationRef/>
      </w:r>
      <w:r>
        <w:t>„Güte der Fassade“ ist umgangssprachlich und nicht verständlich. Was ist gemeint? Bauphysikalische Qualitäten?</w:t>
      </w:r>
    </w:p>
  </w:comment>
  <w:comment w:id="7486" w:author="Jan Wenker" w:date="2021-12-08T15:08:00Z" w:initials="JW">
    <w:p w14:paraId="18B0D99F" w14:textId="77777777" w:rsidR="00CB32B1" w:rsidRDefault="00CB32B1" w:rsidP="007B714A">
      <w:pPr>
        <w:pStyle w:val="Kommentartext"/>
      </w:pPr>
      <w:r>
        <w:rPr>
          <w:rStyle w:val="Kommentarzeichen"/>
        </w:rPr>
        <w:annotationRef/>
      </w:r>
      <w:r>
        <w:t>Was hat das in diesem Abschnitt zu suchen? Erschließt sich m. E. nicht.</w:t>
      </w:r>
    </w:p>
  </w:comment>
  <w:comment w:id="7562" w:author="Jan Wenker" w:date="2021-12-08T15:10:00Z" w:initials="JW">
    <w:p w14:paraId="41B01114" w14:textId="77777777" w:rsidR="00CB32B1" w:rsidRDefault="00CB32B1" w:rsidP="007B714A">
      <w:pPr>
        <w:pStyle w:val="Kommentartext"/>
      </w:pPr>
      <w:r>
        <w:rPr>
          <w:rStyle w:val="Kommentarzeichen"/>
        </w:rPr>
        <w:annotationRef/>
      </w:r>
      <w:r>
        <w:t>Grundsätzlich und immer kommt ein Leerzeichen zwischen Zahlenwert und Einheit.</w:t>
      </w:r>
    </w:p>
  </w:comment>
  <w:comment w:id="7566" w:author="Marie" w:date="2021-08-18T10:24:00Z" w:initials="M">
    <w:p w14:paraId="1A8BF28D" w14:textId="77777777" w:rsidR="00CB32B1" w:rsidRDefault="00CB32B1" w:rsidP="007B714A">
      <w:pPr>
        <w:pStyle w:val="Kommentartext"/>
      </w:pPr>
      <w:r>
        <w:rPr>
          <w:rStyle w:val="Kommentarzeichen"/>
        </w:rPr>
        <w:annotationRef/>
      </w:r>
      <w:r>
        <w:t>Abkürzung einmal ausschreiben bitte</w:t>
      </w:r>
    </w:p>
  </w:comment>
  <w:comment w:id="7583" w:author="Marie" w:date="2021-08-18T10:36:00Z" w:initials="M">
    <w:p w14:paraId="05E4CD3D" w14:textId="77777777" w:rsidR="00CB32B1" w:rsidRDefault="00CB32B1" w:rsidP="007B714A">
      <w:pPr>
        <w:pStyle w:val="Kommentartext"/>
      </w:pPr>
      <w:r>
        <w:rPr>
          <w:rStyle w:val="Kommentarzeichen"/>
        </w:rPr>
        <w:annotationRef/>
      </w:r>
      <w:r>
        <w:t>Ggf. noch ein paar Sätze zur Unterscheidung zwischen Minimalausführung und voll belegtem Register</w:t>
      </w:r>
    </w:p>
  </w:comment>
  <w:comment w:id="7584" w:author="Marie" w:date="2021-08-17T16:02:00Z" w:initials="M">
    <w:p w14:paraId="35A2519C" w14:textId="77777777" w:rsidR="00CB32B1" w:rsidRDefault="00CB32B1" w:rsidP="007B714A">
      <w:pPr>
        <w:pStyle w:val="Kommentartext"/>
      </w:pPr>
      <w:r>
        <w:rPr>
          <w:rStyle w:val="Kommentarzeichen"/>
        </w:rPr>
        <w:annotationRef/>
      </w:r>
      <w:r>
        <w:t>Abb. Mit lesbarer Beschriftung , ggf nur zwei Module abbilden, größer Skalieren und Luftraum stauchen</w:t>
      </w:r>
    </w:p>
  </w:comment>
  <w:comment w:id="7585" w:author="Jan Wenker" w:date="2021-12-09T14:31:00Z" w:initials="JW">
    <w:p w14:paraId="2F21AD35" w14:textId="77777777" w:rsidR="00CB32B1" w:rsidRDefault="00CB32B1" w:rsidP="007B714A">
      <w:pPr>
        <w:pStyle w:val="Kommentartext"/>
      </w:pPr>
      <w:r>
        <w:rPr>
          <w:rStyle w:val="Kommentarzeichen"/>
        </w:rPr>
        <w:annotationRef/>
      </w:r>
      <w:r>
        <w:t>Das ist unbedingt notwendig. Qualität der Abbildung verbessern!</w:t>
      </w:r>
    </w:p>
  </w:comment>
  <w:comment w:id="7615" w:author="Jan Wenker" w:date="2021-12-08T15:11:00Z" w:initials="JW">
    <w:p w14:paraId="39FE946F" w14:textId="77777777" w:rsidR="00CB32B1" w:rsidRDefault="00CB32B1" w:rsidP="007B714A">
      <w:pPr>
        <w:pStyle w:val="Kommentartext"/>
      </w:pPr>
      <w:r>
        <w:rPr>
          <w:rStyle w:val="Kommentarzeichen"/>
        </w:rPr>
        <w:annotationRef/>
      </w:r>
      <w:r>
        <w:t>s. o. ?</w:t>
      </w:r>
    </w:p>
  </w:comment>
  <w:comment w:id="7638" w:author="Jan Wenker" w:date="2021-12-08T15:11:00Z" w:initials="JW">
    <w:p w14:paraId="7691396B" w14:textId="77777777" w:rsidR="00CB32B1" w:rsidRDefault="00CB32B1" w:rsidP="007B714A">
      <w:pPr>
        <w:pStyle w:val="Kommentartext"/>
      </w:pPr>
      <w:r>
        <w:rPr>
          <w:rStyle w:val="Kommentarzeichen"/>
        </w:rPr>
        <w:annotationRef/>
      </w:r>
      <w:r>
        <w:t>Abb. Beschriftung fehlt. Was soll diese Abbildung illustrieren?</w:t>
      </w:r>
    </w:p>
  </w:comment>
  <w:comment w:id="7639" w:author="Marie" w:date="2021-07-16T10:03:00Z" w:initials="M">
    <w:p w14:paraId="3C54A892" w14:textId="77777777" w:rsidR="00CB32B1" w:rsidRDefault="00CB32B1" w:rsidP="007B714A">
      <w:pPr>
        <w:pStyle w:val="Kommentartext"/>
      </w:pPr>
      <w:r>
        <w:rPr>
          <w:rStyle w:val="Kommentarzeichen"/>
        </w:rPr>
        <w:annotationRef/>
      </w:r>
      <w:r>
        <w:t>Quelle / Bildunterschrift</w:t>
      </w:r>
    </w:p>
  </w:comment>
  <w:comment w:id="7677" w:author="Jan Wenker" w:date="2021-12-09T14:32:00Z" w:initials="JW">
    <w:p w14:paraId="16D3B5B2" w14:textId="77777777" w:rsidR="00CB32B1" w:rsidRDefault="00CB32B1" w:rsidP="007B714A">
      <w:pPr>
        <w:pStyle w:val="Kommentartext"/>
      </w:pPr>
      <w:r>
        <w:rPr>
          <w:rStyle w:val="Kommentarzeichen"/>
        </w:rPr>
        <w:annotationRef/>
      </w:r>
      <w:r>
        <w:t>Text zu klein, Grafik zu klein. Qualität der Abbildung verbessern.</w:t>
      </w:r>
    </w:p>
  </w:comment>
  <w:comment w:id="7719" w:author="Jan Wenker" w:date="2021-12-09T14:32:00Z" w:initials="JW">
    <w:p w14:paraId="1F8BAE4F" w14:textId="77777777" w:rsidR="00CB32B1" w:rsidRDefault="00CB32B1" w:rsidP="007B714A">
      <w:pPr>
        <w:pStyle w:val="Kommentartext"/>
      </w:pPr>
      <w:r>
        <w:rPr>
          <w:rStyle w:val="Kommentarzeichen"/>
        </w:rPr>
        <w:annotationRef/>
      </w:r>
      <w:r>
        <w:t>Tabelle nicht als Grafik einfügen, sondern als Tabelle in Word.</w:t>
      </w:r>
    </w:p>
  </w:comment>
  <w:comment w:id="7720" w:author="Carsten Hein" w:date="2022-01-14T10:28:00Z" w:initials="CH">
    <w:p w14:paraId="60534B66" w14:textId="198F0BE9" w:rsidR="00CB32B1" w:rsidRDefault="00CB32B1">
      <w:pPr>
        <w:pStyle w:val="Kommentartext"/>
      </w:pPr>
      <w:r>
        <w:rPr>
          <w:rStyle w:val="Kommentarzeichen"/>
        </w:rPr>
        <w:annotationRef/>
      </w:r>
      <w:r>
        <w:t xml:space="preserve">Tabelle werden als Windows Metafile eingefügt, das erzeugt die beste Auflösung auch bei skalierter Grafik. </w:t>
      </w:r>
    </w:p>
  </w:comment>
  <w:comment w:id="7780" w:author="Jan Wenker" w:date="2021-12-08T15:13:00Z" w:initials="JW">
    <w:p w14:paraId="4CAADE72" w14:textId="77777777" w:rsidR="00CB32B1" w:rsidRDefault="00CB32B1" w:rsidP="007B714A">
      <w:pPr>
        <w:pStyle w:val="Kommentartext"/>
      </w:pPr>
      <w:r>
        <w:rPr>
          <w:rStyle w:val="Kommentarzeichen"/>
        </w:rPr>
        <w:annotationRef/>
      </w:r>
      <w:r>
        <w:t>Erstmalige Verwendung der Abkürzung, daher Ausschreiben und Abkürzung einführen.</w:t>
      </w:r>
    </w:p>
  </w:comment>
  <w:comment w:id="7802" w:author="Marie" w:date="2021-09-11T11:24:00Z" w:initials="M">
    <w:p w14:paraId="52249BC5" w14:textId="77777777" w:rsidR="00CB32B1" w:rsidRDefault="00CB32B1" w:rsidP="007B714A">
      <w:pPr>
        <w:pStyle w:val="Kommentartext"/>
      </w:pPr>
      <w:r>
        <w:rPr>
          <w:rStyle w:val="Kommentarzeichen"/>
        </w:rPr>
        <w:annotationRef/>
      </w:r>
      <w:r>
        <w:t>Bitte noch ausführlicher werden/Material aus Protokollen zufügen</w:t>
      </w:r>
    </w:p>
  </w:comment>
  <w:comment w:id="7844" w:author="Jan Wenker" w:date="2021-12-08T15:43:00Z" w:initials="JW">
    <w:p w14:paraId="6178C508" w14:textId="77777777" w:rsidR="00CB32B1" w:rsidRDefault="00CB32B1" w:rsidP="007B714A">
      <w:pPr>
        <w:pStyle w:val="Kommentartext"/>
      </w:pPr>
      <w:r>
        <w:rPr>
          <w:rStyle w:val="Kommentarzeichen"/>
        </w:rPr>
        <w:annotationRef/>
      </w:r>
      <w:r>
        <w:t>Hier fehlt fast alles, was eine Zusammenfassung ausmacht!</w:t>
      </w:r>
    </w:p>
  </w:comment>
  <w:comment w:id="7903" w:author="Jan Wenker" w:date="2021-12-16T12:00:00Z" w:initials="JW">
    <w:p w14:paraId="57481442" w14:textId="7F0567D7" w:rsidR="00CB32B1" w:rsidRDefault="00CB32B1">
      <w:pPr>
        <w:pStyle w:val="Kommentartext"/>
      </w:pPr>
      <w:r>
        <w:rPr>
          <w:rStyle w:val="Kommentarzeichen"/>
        </w:rPr>
        <w:annotationRef/>
      </w:r>
      <w:r>
        <w:t>Relevant wofür?</w:t>
      </w:r>
    </w:p>
  </w:comment>
  <w:comment w:id="7904" w:author="Jan Wenker" w:date="2021-12-16T12:00:00Z" w:initials="JW">
    <w:p w14:paraId="0E00E1CA" w14:textId="524AA001" w:rsidR="00CB32B1" w:rsidRDefault="00CB32B1">
      <w:pPr>
        <w:pStyle w:val="Kommentartext"/>
      </w:pPr>
      <w:r>
        <w:rPr>
          <w:rStyle w:val="Kommentarzeichen"/>
        </w:rPr>
        <w:annotationRef/>
      </w:r>
      <w:r>
        <w:t>Ausgewählt vor welchem Hintergrund? Was ist das Ziel der Übung?</w:t>
      </w:r>
    </w:p>
  </w:comment>
  <w:comment w:id="7907" w:author="Jan Wenker" w:date="2021-12-16T12:01:00Z" w:initials="JW">
    <w:p w14:paraId="1A9313E0" w14:textId="41EE4B67" w:rsidR="00CB32B1" w:rsidRDefault="00CB32B1">
      <w:pPr>
        <w:pStyle w:val="Kommentartext"/>
      </w:pPr>
      <w:r>
        <w:rPr>
          <w:rStyle w:val="Kommentarzeichen"/>
        </w:rPr>
        <w:annotationRef/>
      </w:r>
      <w:r>
        <w:t>s. o. Was ist das Ziel? Vorteilhaft wofür?</w:t>
      </w:r>
    </w:p>
  </w:comment>
  <w:comment w:id="7908" w:author="Jan Wenker" w:date="2021-12-16T12:03:00Z" w:initials="JW">
    <w:p w14:paraId="301AF75B" w14:textId="6EE28C97" w:rsidR="00CB32B1" w:rsidRDefault="00CB32B1">
      <w:pPr>
        <w:pStyle w:val="Kommentartext"/>
      </w:pPr>
      <w:r>
        <w:rPr>
          <w:rStyle w:val="Kommentarzeichen"/>
        </w:rPr>
        <w:annotationRef/>
      </w:r>
      <w:r>
        <w:t>Warum nicht, handelt es sich bei geklebtem HBV nicht um eine Neuentwicklung im Sinne der Innovationspartnerschaft?</w:t>
      </w:r>
    </w:p>
  </w:comment>
  <w:comment w:id="7911" w:author="Marie" w:date="2021-08-30T16:27:00Z" w:initials="M">
    <w:p w14:paraId="128FD4BC" w14:textId="56E396BE" w:rsidR="00CB32B1" w:rsidRDefault="00CB32B1">
      <w:pPr>
        <w:pStyle w:val="Kommentartext"/>
      </w:pPr>
      <w:r>
        <w:rPr>
          <w:rStyle w:val="Kommentarzeichen"/>
        </w:rPr>
        <w:annotationRef/>
      </w:r>
      <w:r>
        <w:rPr>
          <w:noProof/>
        </w:rPr>
        <w:t>Fomatierung noch anpassen, ggf. Queformat</w:t>
      </w:r>
    </w:p>
  </w:comment>
  <w:comment w:id="7946" w:author="Marie" w:date="2021-09-12T22:55:00Z" w:initials="M">
    <w:p w14:paraId="4FAD9B04" w14:textId="5220D33A" w:rsidR="00CB32B1" w:rsidRDefault="00CB32B1">
      <w:pPr>
        <w:pStyle w:val="Kommentartext"/>
      </w:pPr>
      <w:r>
        <w:rPr>
          <w:rStyle w:val="Kommentarzeichen"/>
        </w:rPr>
        <w:annotationRef/>
      </w:r>
    </w:p>
  </w:comment>
  <w:comment w:id="7947" w:author="Jan Wenker" w:date="2021-12-16T12:04:00Z" w:initials="JW">
    <w:p w14:paraId="6B8E0D69" w14:textId="29D5E7D6" w:rsidR="00CB32B1" w:rsidRDefault="00CB32B1">
      <w:pPr>
        <w:pStyle w:val="Kommentartext"/>
      </w:pPr>
      <w:r>
        <w:rPr>
          <w:rStyle w:val="Kommentarzeichen"/>
        </w:rPr>
        <w:annotationRef/>
      </w:r>
      <w:r>
        <w:t>Teilweise vorweggenommen durch „Teilausblick“ zu geklebten Konstruktionen in Kap. 8.9. An dieser Stelle Wiederholung?</w:t>
      </w:r>
    </w:p>
  </w:comment>
  <w:comment w:id="7952" w:author="Jan Wenker" w:date="2021-12-07T08:27:00Z" w:initials="JW">
    <w:p w14:paraId="5391B578" w14:textId="658ED331" w:rsidR="00CB32B1" w:rsidRDefault="00CB32B1">
      <w:pPr>
        <w:pStyle w:val="Kommentartext"/>
      </w:pPr>
      <w:r>
        <w:rPr>
          <w:rStyle w:val="Kommentarzeichen"/>
        </w:rPr>
        <w:annotationRef/>
      </w:r>
      <w:r>
        <w:t>Bitte aus dem Hause Brüninghoff GmbH &amp; Co. KG als Autoren Stefan Behring und Jan L. Wenker, als weiterer Mitwirkender Frank Steffens.</w:t>
      </w:r>
    </w:p>
  </w:comment>
  <w:comment w:id="7960" w:author="Marie" w:date="2021-09-29T23:29:00Z" w:initials="M">
    <w:p w14:paraId="6EE17A5B" w14:textId="37FF45E5" w:rsidR="00CB32B1" w:rsidRDefault="00CB32B1">
      <w:pPr>
        <w:pStyle w:val="Kommentartext"/>
      </w:pPr>
      <w:r>
        <w:rPr>
          <w:rStyle w:val="Kommentarzeichen"/>
        </w:rPr>
        <w:annotationRef/>
      </w:r>
      <w:r>
        <w:t>Noch zu vervollständigen</w:t>
      </w:r>
    </w:p>
  </w:comment>
  <w:comment w:id="7961" w:author="Marie" w:date="2021-09-29T23:29:00Z" w:initials="M">
    <w:p w14:paraId="3FE1CE76" w14:textId="52AAD780" w:rsidR="00CB32B1" w:rsidRDefault="00CB32B1">
      <w:pPr>
        <w:pStyle w:val="Kommentartext"/>
      </w:pPr>
      <w:r>
        <w:rPr>
          <w:rStyle w:val="Kommentarzeichen"/>
        </w:rPr>
        <w:annotationRef/>
      </w:r>
      <w:r>
        <w:t>?</w:t>
      </w:r>
    </w:p>
  </w:comment>
  <w:comment w:id="7962" w:author="Marie" w:date="2021-09-29T23:29:00Z" w:initials="M">
    <w:p w14:paraId="555A7B4C" w14:textId="2DB90676" w:rsidR="00CB32B1" w:rsidRDefault="00CB32B1">
      <w:pPr>
        <w:pStyle w:val="Kommentartext"/>
      </w:pPr>
      <w:r>
        <w:rPr>
          <w:rStyle w:val="Kommentarzeichen"/>
        </w:rPr>
        <w:annotationRef/>
      </w:r>
      <w:r>
        <w:t xml:space="preserve">Von Seiten Zukunft Bau? </w:t>
      </w:r>
    </w:p>
  </w:comment>
  <w:comment w:id="7967" w:author="Marie" w:date="2021-09-12T22:52:00Z" w:initials="M">
    <w:p w14:paraId="33360176" w14:textId="52EA1B76" w:rsidR="00CB32B1" w:rsidRDefault="00CB32B1">
      <w:pPr>
        <w:pStyle w:val="Kommentartext"/>
      </w:pPr>
      <w:r>
        <w:rPr>
          <w:rStyle w:val="Kommentarzeichen"/>
        </w:rPr>
        <w:annotationRef/>
      </w:r>
      <w:r>
        <w:t>Sammel-Mail verfassen mit Bitte um Fotos, etc.</w:t>
      </w:r>
    </w:p>
  </w:comment>
  <w:comment w:id="7969" w:author="Jan Wenker" w:date="2021-12-16T12:05:00Z" w:initials="JW">
    <w:p w14:paraId="6D2927E5" w14:textId="4149CC27" w:rsidR="00CB32B1" w:rsidRDefault="00CB32B1">
      <w:pPr>
        <w:pStyle w:val="Kommentartext"/>
      </w:pPr>
      <w:r>
        <w:rPr>
          <w:rStyle w:val="Kommentarzeichen"/>
        </w:rPr>
        <w:annotationRef/>
      </w:r>
      <w:r>
        <w:fldChar w:fldCharType="begin"/>
      </w:r>
      <w:r>
        <w:instrText xml:space="preserve"> HYPERLINK "mailto:stefan.behring@brueninghoff.de" </w:instrText>
      </w:r>
      <w:bookmarkStart w:id="7970" w:name="_@_D2B1989973A34A2A94B1CAB396E0BA73Z"/>
      <w:r>
        <w:rPr>
          <w:rStyle w:val="Mention1"/>
        </w:rPr>
        <w:fldChar w:fldCharType="separate"/>
      </w:r>
      <w:bookmarkEnd w:id="7970"/>
      <w:r w:rsidRPr="002C5E1A">
        <w:rPr>
          <w:rStyle w:val="Mention1"/>
          <w:noProof/>
        </w:rPr>
        <w:t>@Stefan Behring</w:t>
      </w:r>
      <w:r>
        <w:fldChar w:fldCharType="end"/>
      </w:r>
      <w:r>
        <w:t xml:space="preserve"> Hier müsstest Du für Deine Person noch tätig werd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995" w:author="Marie" w:date="2021-09-29T23:25:00Z" w:initials="M">
    <w:p w14:paraId="53EE920B" w14:textId="3F553224" w:rsidR="00CB32B1" w:rsidRDefault="00CB32B1">
      <w:pPr>
        <w:pStyle w:val="Kommentartext"/>
      </w:pPr>
      <w:r>
        <w:rPr>
          <w:rStyle w:val="Kommentarzeichen"/>
        </w:rPr>
        <w:annotationRef/>
      </w:r>
      <w:r>
        <w:t>Noch abzustimmen</w:t>
      </w:r>
    </w:p>
  </w:comment>
  <w:comment w:id="8019" w:author="Marie" w:date="2021-09-29T23:25:00Z" w:initials="M">
    <w:p w14:paraId="0E7B92E2" w14:textId="77777777" w:rsidR="00CB32B1" w:rsidRDefault="00CB32B1" w:rsidP="0028279F">
      <w:pPr>
        <w:pStyle w:val="Kommentartext"/>
      </w:pPr>
      <w:r>
        <w:rPr>
          <w:rStyle w:val="Kommentarzeichen"/>
        </w:rPr>
        <w:annotationRef/>
      </w:r>
      <w:r>
        <w:t>Noch abzustimmen</w:t>
      </w:r>
    </w:p>
  </w:comment>
  <w:comment w:id="8039" w:author="Marie" w:date="2021-09-29T23:25:00Z" w:initials="M">
    <w:p w14:paraId="09D6A19D" w14:textId="77777777" w:rsidR="00CB32B1" w:rsidRDefault="00CB32B1" w:rsidP="0028279F">
      <w:pPr>
        <w:pStyle w:val="Kommentartext"/>
      </w:pPr>
      <w:r>
        <w:rPr>
          <w:rStyle w:val="Kommentarzeichen"/>
        </w:rPr>
        <w:annotationRef/>
      </w:r>
      <w:r>
        <w:t>Noch abzustimmen</w:t>
      </w:r>
    </w:p>
  </w:comment>
  <w:comment w:id="8047" w:author="Marie" w:date="2021-09-12T22:51:00Z" w:initials="M">
    <w:p w14:paraId="12492D78" w14:textId="7A6C2918" w:rsidR="00CB32B1" w:rsidRDefault="00CB32B1">
      <w:pPr>
        <w:pStyle w:val="Kommentartext"/>
      </w:pPr>
      <w:r>
        <w:rPr>
          <w:rStyle w:val="Kommentarzeichen"/>
        </w:rPr>
        <w:annotationRef/>
      </w:r>
      <w:r>
        <w:t>Quellenverzeichnis beifügen</w:t>
      </w:r>
    </w:p>
  </w:comment>
  <w:comment w:id="8312" w:author="Marie" w:date="2021-09-12T22:51:00Z" w:initials="M">
    <w:p w14:paraId="5DAD6D77" w14:textId="61F61403" w:rsidR="00CB32B1" w:rsidRDefault="00CB32B1">
      <w:pPr>
        <w:pStyle w:val="Kommentartext"/>
      </w:pPr>
      <w:r>
        <w:rPr>
          <w:rStyle w:val="Kommentarzeichen"/>
        </w:rPr>
        <w:annotationRef/>
      </w:r>
      <w:r>
        <w:t>Aktualisieren nicht vergessen</w:t>
      </w:r>
    </w:p>
  </w:comment>
  <w:comment w:id="8755" w:author="Marie" w:date="2021-09-12T22:51:00Z" w:initials="M">
    <w:p w14:paraId="64BDD5BE" w14:textId="342F129D" w:rsidR="00CB32B1" w:rsidRDefault="00CB32B1">
      <w:pPr>
        <w:pStyle w:val="Kommentartext"/>
      </w:pPr>
      <w:r>
        <w:rPr>
          <w:rStyle w:val="Kommentarzeichen"/>
        </w:rPr>
        <w:annotationRef/>
      </w:r>
      <w:r>
        <w:t>Aktualisieren nicht vergessen</w:t>
      </w:r>
    </w:p>
  </w:comment>
  <w:comment w:id="8886" w:author="Marie" w:date="2021-09-12T22:50:00Z" w:initials="M">
    <w:p w14:paraId="6CE24FE1" w14:textId="60D866D1" w:rsidR="00CB32B1" w:rsidRDefault="00CB32B1">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5D732AEC" w15:done="1"/>
  <w15:commentEx w15:paraId="335EDFA7" w15:paraIdParent="5D732AEC" w15:done="1"/>
  <w15:commentEx w15:paraId="64A2BA54" w15:done="0"/>
  <w15:commentEx w15:paraId="7AA7762A" w15:done="1"/>
  <w15:commentEx w15:paraId="2AAB370D" w15:done="1"/>
  <w15:commentEx w15:paraId="599A043A" w15:done="1"/>
  <w15:commentEx w15:paraId="046D1AA2" w15:done="0"/>
  <w15:commentEx w15:paraId="367673CC" w15:done="0"/>
  <w15:commentEx w15:paraId="60BC2527" w15:done="0"/>
  <w15:commentEx w15:paraId="2DEE7B27" w15:done="0"/>
  <w15:commentEx w15:paraId="55C2C120" w15:done="0"/>
  <w15:commentEx w15:paraId="4D0015A0" w15:done="0"/>
  <w15:commentEx w15:paraId="5F600FF9" w15:done="0"/>
  <w15:commentEx w15:paraId="5BC7A032" w15:done="0"/>
  <w15:commentEx w15:paraId="232FCD6F" w15:done="0"/>
  <w15:commentEx w15:paraId="375C289E" w15:paraIdParent="232FCD6F" w15:done="0"/>
  <w15:commentEx w15:paraId="6F8E1A3C" w15:done="0"/>
  <w15:commentEx w15:paraId="548061B3" w15:done="0"/>
  <w15:commentEx w15:paraId="69D07F6D" w15:done="0"/>
  <w15:commentEx w15:paraId="44CD8F5A" w15:done="0"/>
  <w15:commentEx w15:paraId="371BCE26" w15:done="0"/>
  <w15:commentEx w15:paraId="4503488F" w15:done="0"/>
  <w15:commentEx w15:paraId="48D30C64" w15:done="0"/>
  <w15:commentEx w15:paraId="45AF0DB0" w15:done="0"/>
  <w15:commentEx w15:paraId="091AACB9" w15:done="0"/>
  <w15:commentEx w15:paraId="0D5BD5ED" w15:done="0"/>
  <w15:commentEx w15:paraId="772FB9CA" w15:done="0"/>
  <w15:commentEx w15:paraId="731F2F0B" w15:paraIdParent="772FB9CA" w15:done="0"/>
  <w15:commentEx w15:paraId="38D5699E" w15:done="0"/>
  <w15:commentEx w15:paraId="239AFD04" w15:done="0"/>
  <w15:commentEx w15:paraId="387966A5" w15:done="0"/>
  <w15:commentEx w15:paraId="1097365B" w15:done="0"/>
  <w15:commentEx w15:paraId="137DC758" w15:done="0"/>
  <w15:commentEx w15:paraId="4F471115" w15:paraIdParent="137DC758" w15:done="0"/>
  <w15:commentEx w15:paraId="6F1FE803" w15:done="0"/>
  <w15:commentEx w15:paraId="3AAE0F60" w15:done="0"/>
  <w15:commentEx w15:paraId="1C5889A1" w15:done="0"/>
  <w15:commentEx w15:paraId="52BBF509" w15:done="0"/>
  <w15:commentEx w15:paraId="30D0B294" w15:done="0"/>
  <w15:commentEx w15:paraId="61AFB4CB" w15:done="0"/>
  <w15:commentEx w15:paraId="08494AB6" w15:done="0"/>
  <w15:commentEx w15:paraId="38FA614F" w15:done="0"/>
  <w15:commentEx w15:paraId="611E0C71" w15:done="0"/>
  <w15:commentEx w15:paraId="16769E64" w15:done="0"/>
  <w15:commentEx w15:paraId="09A87D8F" w15:done="0"/>
  <w15:commentEx w15:paraId="08EB0B0D" w15:done="0"/>
  <w15:commentEx w15:paraId="7EDE60DB" w15:done="0"/>
  <w15:commentEx w15:paraId="62471706" w15:done="0"/>
  <w15:commentEx w15:paraId="639AF900" w15:done="0"/>
  <w15:commentEx w15:paraId="09880EDB" w15:done="0"/>
  <w15:commentEx w15:paraId="30A1F318" w15:done="0"/>
  <w15:commentEx w15:paraId="290D9E7E" w15:done="0"/>
  <w15:commentEx w15:paraId="1FD09185" w15:paraIdParent="290D9E7E" w15:done="0"/>
  <w15:commentEx w15:paraId="0EF7054A" w15:done="0"/>
  <w15:commentEx w15:paraId="0188FFB0" w15:done="1"/>
  <w15:commentEx w15:paraId="6CA23E16" w15:done="1"/>
  <w15:commentEx w15:paraId="45D0DFBD" w15:done="0"/>
  <w15:commentEx w15:paraId="3C95F566" w15:done="0"/>
  <w15:commentEx w15:paraId="13E8C362" w15:done="0"/>
  <w15:commentEx w15:paraId="68257884" w15:done="0"/>
  <w15:commentEx w15:paraId="4C99511D" w15:done="0"/>
  <w15:commentEx w15:paraId="6802F9B5" w15:done="0"/>
  <w15:commentEx w15:paraId="152208AB" w15:done="0"/>
  <w15:commentEx w15:paraId="7AE923A8" w15:done="0"/>
  <w15:commentEx w15:paraId="4E8F9E7F" w15:done="0"/>
  <w15:commentEx w15:paraId="23A9F530" w15:done="0"/>
  <w15:commentEx w15:paraId="5D09DB65" w15:done="0"/>
  <w15:commentEx w15:paraId="10C4B6C7" w15:done="0"/>
  <w15:commentEx w15:paraId="1BDBF9A7" w15:done="1"/>
  <w15:commentEx w15:paraId="42486631" w15:done="1"/>
  <w15:commentEx w15:paraId="5138F253" w15:done="0"/>
  <w15:commentEx w15:paraId="60C4AE61" w15:done="0"/>
  <w15:commentEx w15:paraId="608DDD76" w15:done="0"/>
  <w15:commentEx w15:paraId="42A6A44F" w15:done="0"/>
  <w15:commentEx w15:paraId="76F42A81" w15:done="0"/>
  <w15:commentEx w15:paraId="75E35233"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7F1E35D" w15:done="0"/>
  <w15:commentEx w15:paraId="1EE9F83E"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0"/>
  <w15:commentEx w15:paraId="23B5E752" w15:paraIdParent="4B034CCB" w15:done="0"/>
  <w15:commentEx w15:paraId="432FA971" w15:done="0"/>
  <w15:commentEx w15:paraId="74B90309" w15:done="0"/>
  <w15:commentEx w15:paraId="71F48866" w15:done="0"/>
  <w15:commentEx w15:paraId="1AA5B798" w15:paraIdParent="71F48866" w15:done="0"/>
  <w15:commentEx w15:paraId="500098A4" w15:done="0"/>
  <w15:commentEx w15:paraId="6B215593" w15:done="0"/>
  <w15:commentEx w15:paraId="349620D2" w15:done="0"/>
  <w15:commentEx w15:paraId="78C56A0A" w15:done="0"/>
  <w15:commentEx w15:paraId="3E2CB740" w15:done="0"/>
  <w15:commentEx w15:paraId="3AE78FD3" w15:done="0"/>
  <w15:commentEx w15:paraId="13ECFE7A" w15:done="0"/>
  <w15:commentEx w15:paraId="63ED7644" w15:done="0"/>
  <w15:commentEx w15:paraId="481BD78E" w15:done="0"/>
  <w15:commentEx w15:paraId="67610139" w15:done="0"/>
  <w15:commentEx w15:paraId="42A1739B" w15:done="0"/>
  <w15:commentEx w15:paraId="5AB80B58" w15:done="0"/>
  <w15:commentEx w15:paraId="28C1F803" w15:done="0"/>
  <w15:commentEx w15:paraId="5002A82B" w15:paraIdParent="28C1F803" w15:done="0"/>
  <w15:commentEx w15:paraId="29BAC2BB" w15:done="0"/>
  <w15:commentEx w15:paraId="08524C9B" w15:done="0"/>
  <w15:commentEx w15:paraId="6B5D0DD9" w15:done="0"/>
  <w15:commentEx w15:paraId="46252DA3" w15:done="0"/>
  <w15:commentEx w15:paraId="063A6A35" w15:done="0"/>
  <w15:commentEx w15:paraId="315B2D3E" w15:done="0"/>
  <w15:commentEx w15:paraId="5D363DC0" w15:done="0"/>
  <w15:commentEx w15:paraId="453C7416" w15:done="0"/>
  <w15:commentEx w15:paraId="684A798B" w15:done="0"/>
  <w15:commentEx w15:paraId="075F8ADB" w15:done="0"/>
  <w15:commentEx w15:paraId="58B16730" w15:done="0"/>
  <w15:commentEx w15:paraId="3A6B4348" w15:done="0"/>
  <w15:commentEx w15:paraId="4441A8E9" w15:done="0"/>
  <w15:commentEx w15:paraId="6C054BEA" w15:done="0"/>
  <w15:commentEx w15:paraId="1944093B" w15:done="0"/>
  <w15:commentEx w15:paraId="4106D722" w15:done="0"/>
  <w15:commentEx w15:paraId="6F081187" w15:done="0"/>
  <w15:commentEx w15:paraId="607B6411" w15:done="0"/>
  <w15:commentEx w15:paraId="357AAECD" w15:done="0"/>
  <w15:commentEx w15:paraId="6F3EAC52" w15:done="0"/>
  <w15:commentEx w15:paraId="347404D1" w15:done="0"/>
  <w15:commentEx w15:paraId="6E8C7F43" w15:done="0"/>
  <w15:commentEx w15:paraId="0BFFD60F" w15:done="0"/>
  <w15:commentEx w15:paraId="1ACBE67B" w15:done="0"/>
  <w15:commentEx w15:paraId="20B9884B" w15:done="0"/>
  <w15:commentEx w15:paraId="6205E2BC" w15:done="0"/>
  <w15:commentEx w15:paraId="51B86E29" w15:done="0"/>
  <w15:commentEx w15:paraId="0C03206F" w15:done="0"/>
  <w15:commentEx w15:paraId="29DC0B1A" w15:done="0"/>
  <w15:commentEx w15:paraId="272EB372" w15:done="0"/>
  <w15:commentEx w15:paraId="16A18D39" w15:done="0"/>
  <w15:commentEx w15:paraId="43B97B63" w15:done="0"/>
  <w15:commentEx w15:paraId="71767D4C" w15:done="0"/>
  <w15:commentEx w15:paraId="5DCD6ED5" w15:done="0"/>
  <w15:commentEx w15:paraId="3BEBDBB6" w15:done="0"/>
  <w15:commentEx w15:paraId="2940CEB6" w15:done="0"/>
  <w15:commentEx w15:paraId="06DBA2F5" w15:done="0"/>
  <w15:commentEx w15:paraId="6DF14D08" w15:done="0"/>
  <w15:commentEx w15:paraId="5D2525E3" w15:done="0"/>
  <w15:commentEx w15:paraId="752B6A93" w15:done="0"/>
  <w15:commentEx w15:paraId="13402578" w15:done="0"/>
  <w15:commentEx w15:paraId="6ACE60E5" w15:done="0"/>
  <w15:commentEx w15:paraId="59CA563C" w15:done="0"/>
  <w15:commentEx w15:paraId="6F8214EC" w15:done="0"/>
  <w15:commentEx w15:paraId="29E202F7" w15:done="0"/>
  <w15:commentEx w15:paraId="3FD8A933" w15:done="0"/>
  <w15:commentEx w15:paraId="03611795" w15:paraIdParent="3FD8A933" w15:done="0"/>
  <w15:commentEx w15:paraId="383A950D" w15:done="0"/>
  <w15:commentEx w15:paraId="374B89A6" w15:done="0"/>
  <w15:commentEx w15:paraId="26A0DF70" w15:done="0"/>
  <w15:commentEx w15:paraId="2BDA328D" w15:done="0"/>
  <w15:commentEx w15:paraId="47FEE34D" w15:done="0"/>
  <w15:commentEx w15:paraId="4EC44910" w15:done="0"/>
  <w15:commentEx w15:paraId="3B683F41" w15:done="0"/>
  <w15:commentEx w15:paraId="204200B4" w15:done="0"/>
  <w15:commentEx w15:paraId="2D5A1330" w15:done="0"/>
  <w15:commentEx w15:paraId="71B531DD" w15:done="0"/>
  <w15:commentEx w15:paraId="62FE5A72" w15:done="0"/>
  <w15:commentEx w15:paraId="72215CD0" w15:done="0"/>
  <w15:commentEx w15:paraId="1EB5C2FB" w15:done="0"/>
  <w15:commentEx w15:paraId="4D0B499D" w15:done="0"/>
  <w15:commentEx w15:paraId="0CFE0795" w15:done="0"/>
  <w15:commentEx w15:paraId="5B4230C2" w15:done="0"/>
  <w15:commentEx w15:paraId="49D9A5D5" w15:done="0"/>
  <w15:commentEx w15:paraId="3903D164" w15:done="0"/>
  <w15:commentEx w15:paraId="6E3571E0" w15:done="0"/>
  <w15:commentEx w15:paraId="3D92A6ED" w15:done="0"/>
  <w15:commentEx w15:paraId="6180C4A5" w15:done="0"/>
  <w15:commentEx w15:paraId="1E448967" w15:done="0"/>
  <w15:commentEx w15:paraId="75EE47AE" w15:done="0"/>
  <w15:commentEx w15:paraId="23F9CFCB" w15:done="0"/>
  <w15:commentEx w15:paraId="5CA3D1F6" w15:done="0"/>
  <w15:commentEx w15:paraId="3AD450DB" w15:done="0"/>
  <w15:commentEx w15:paraId="4B8994BC" w15:done="0"/>
  <w15:commentEx w15:paraId="7C7D906B" w15:done="0"/>
  <w15:commentEx w15:paraId="4CBDEF1E" w15:done="0"/>
  <w15:commentEx w15:paraId="1F0A3FBE" w15:done="0"/>
  <w15:commentEx w15:paraId="6148A184" w15:done="0"/>
  <w15:commentEx w15:paraId="4BD47020" w15:done="0"/>
  <w15:commentEx w15:paraId="4B804671" w15:done="0"/>
  <w15:commentEx w15:paraId="30742E92" w15:done="0"/>
  <w15:commentEx w15:paraId="26946A21" w15:done="0"/>
  <w15:commentEx w15:paraId="695FF13A" w15:done="0"/>
  <w15:commentEx w15:paraId="46B8DCA7" w15:done="0"/>
  <w15:commentEx w15:paraId="0F6E1B8E" w15:done="0"/>
  <w15:commentEx w15:paraId="43EA8882" w15:done="0"/>
  <w15:commentEx w15:paraId="183866CE" w15:done="0"/>
  <w15:commentEx w15:paraId="06F546C5" w15:done="0"/>
  <w15:commentEx w15:paraId="31CE8E90" w15:done="0"/>
  <w15:commentEx w15:paraId="4AEEE05E" w15:done="0"/>
  <w15:commentEx w15:paraId="6D1505EE" w15:done="0"/>
  <w15:commentEx w15:paraId="4AF18DD8" w15:done="0"/>
  <w15:commentEx w15:paraId="149B3876" w15:done="0"/>
  <w15:commentEx w15:paraId="2ADD9096" w15:done="0"/>
  <w15:commentEx w15:paraId="37F50285" w15:done="0"/>
  <w15:commentEx w15:paraId="11E24241" w15:done="0"/>
  <w15:commentEx w15:paraId="46C0843F" w15:done="0"/>
  <w15:commentEx w15:paraId="160139A5" w15:done="0"/>
  <w15:commentEx w15:paraId="30594CC1" w15:done="1"/>
  <w15:commentEx w15:paraId="5FA06494" w15:done="0"/>
  <w15:commentEx w15:paraId="648D5C7D" w15:done="0"/>
  <w15:commentEx w15:paraId="3F263B7E" w15:done="0"/>
  <w15:commentEx w15:paraId="69892406" w15:done="0"/>
  <w15:commentEx w15:paraId="7C856C10" w15:done="0"/>
  <w15:commentEx w15:paraId="0AA85D93" w15:done="0"/>
  <w15:commentEx w15:paraId="565CA335" w15:done="0"/>
  <w15:commentEx w15:paraId="745D37E0" w15:done="0"/>
  <w15:commentEx w15:paraId="468CAE88" w15:done="0"/>
  <w15:commentEx w15:paraId="1EE91592" w15:done="0"/>
  <w15:commentEx w15:paraId="31936462" w15:done="0"/>
  <w15:commentEx w15:paraId="107E748C" w15:done="0"/>
  <w15:commentEx w15:paraId="055988AD" w15:done="0"/>
  <w15:commentEx w15:paraId="73EF0B4D" w15:done="0"/>
  <w15:commentEx w15:paraId="2CBEBE0E" w15:done="0"/>
  <w15:commentEx w15:paraId="74C4FC34" w15:done="0"/>
  <w15:commentEx w15:paraId="05577C9C" w15:done="0"/>
  <w15:commentEx w15:paraId="564EF784" w15:done="0"/>
  <w15:commentEx w15:paraId="3B22775A" w15:done="0"/>
  <w15:commentEx w15:paraId="37823046" w15:done="0"/>
  <w15:commentEx w15:paraId="6DE56B16" w15:done="0"/>
  <w15:commentEx w15:paraId="70311D54" w15:done="0"/>
  <w15:commentEx w15:paraId="35C693B6" w15:done="0"/>
  <w15:commentEx w15:paraId="344E31A7" w15:done="0"/>
  <w15:commentEx w15:paraId="3BCDBCFA" w15:done="0"/>
  <w15:commentEx w15:paraId="1E3DBC78" w15:done="0"/>
  <w15:commentEx w15:paraId="37104D4B" w15:done="0"/>
  <w15:commentEx w15:paraId="583C91F4" w15:done="0"/>
  <w15:commentEx w15:paraId="4E663977" w15:done="0"/>
  <w15:commentEx w15:paraId="09713A7D" w15:done="0"/>
  <w15:commentEx w15:paraId="7E781A8F" w15:done="0"/>
  <w15:commentEx w15:paraId="01BCC867" w15:done="0"/>
  <w15:commentEx w15:paraId="44F1DB0F" w15:done="0"/>
  <w15:commentEx w15:paraId="15404CFE" w15:done="0"/>
  <w15:commentEx w15:paraId="15D575D3" w15:done="0"/>
  <w15:commentEx w15:paraId="3C4AFAB7" w15:done="0"/>
  <w15:commentEx w15:paraId="329992F0" w15:done="0"/>
  <w15:commentEx w15:paraId="3DD751EA" w15:done="0"/>
  <w15:commentEx w15:paraId="0D057844" w15:done="0"/>
  <w15:commentEx w15:paraId="6B0003F6" w15:done="0"/>
  <w15:commentEx w15:paraId="62B71DEE" w15:done="0"/>
  <w15:commentEx w15:paraId="39DC78F9" w15:done="0"/>
  <w15:commentEx w15:paraId="0504A97C" w15:done="0"/>
  <w15:commentEx w15:paraId="7297C5E9" w15:done="0"/>
  <w15:commentEx w15:paraId="3BC9CB65" w15:done="0"/>
  <w15:commentEx w15:paraId="15CC2CF6" w15:done="0"/>
  <w15:commentEx w15:paraId="68AF933A" w15:done="0"/>
  <w15:commentEx w15:paraId="6C97ADFB" w15:done="0"/>
  <w15:commentEx w15:paraId="70E4E3D1" w15:done="0"/>
  <w15:commentEx w15:paraId="2900E93D" w15:done="0"/>
  <w15:commentEx w15:paraId="61B6E816" w15:done="1"/>
  <w15:commentEx w15:paraId="55E5CF2D" w15:done="0"/>
  <w15:commentEx w15:paraId="6AB6B70E" w15:done="1"/>
  <w15:commentEx w15:paraId="7E998466" w15:done="1"/>
  <w15:commentEx w15:paraId="61CAEC4E" w15:done="0"/>
  <w15:commentEx w15:paraId="60574830" w15:done="0"/>
  <w15:commentEx w15:paraId="40D845CD" w15:done="1"/>
  <w15:commentEx w15:paraId="43FA9EAB" w15:done="0"/>
  <w15:commentEx w15:paraId="00A5CDC2" w15:done="1"/>
  <w15:commentEx w15:paraId="18BE8982" w15:done="0"/>
  <w15:commentEx w15:paraId="16FB5785" w15:done="0"/>
  <w15:commentEx w15:paraId="0EE9682B" w15:done="0"/>
  <w15:commentEx w15:paraId="73D33176" w15:done="1"/>
  <w15:commentEx w15:paraId="081D7F99" w15:done="0"/>
  <w15:commentEx w15:paraId="4B48DBBE" w15:done="0"/>
  <w15:commentEx w15:paraId="45833ECF" w15:done="0"/>
  <w15:commentEx w15:paraId="29CC9046" w15:done="0"/>
  <w15:commentEx w15:paraId="27B34B2C" w15:done="0"/>
  <w15:commentEx w15:paraId="7477016E" w15:done="0"/>
  <w15:commentEx w15:paraId="13E324CC" w15:done="0"/>
  <w15:commentEx w15:paraId="0C0760B5" w15:done="1"/>
  <w15:commentEx w15:paraId="114285E4" w15:done="0"/>
  <w15:commentEx w15:paraId="0938CB01" w15:done="0"/>
  <w15:commentEx w15:paraId="09A6B712" w15:done="0"/>
  <w15:commentEx w15:paraId="53E4C929" w15:done="0"/>
  <w15:commentEx w15:paraId="38833B83" w15:done="0"/>
  <w15:commentEx w15:paraId="09F5E71D" w15:done="0"/>
  <w15:commentEx w15:paraId="23F0E586" w15:done="0"/>
  <w15:commentEx w15:paraId="5E6B0416" w15:done="0"/>
  <w15:commentEx w15:paraId="7B500755" w15:done="0"/>
  <w15:commentEx w15:paraId="708792F6" w15:done="0"/>
  <w15:commentEx w15:paraId="45091E37" w15:done="1"/>
  <w15:commentEx w15:paraId="09D8F74E" w15:done="1"/>
  <w15:commentEx w15:paraId="63941E36" w15:done="0"/>
  <w15:commentEx w15:paraId="4457E445" w15:done="0"/>
  <w15:commentEx w15:paraId="7ADCFF0F" w15:done="0"/>
  <w15:commentEx w15:paraId="0B31D40B" w15:done="0"/>
  <w15:commentEx w15:paraId="11A06B90" w15:done="0"/>
  <w15:commentEx w15:paraId="524B2451" w15:done="0"/>
  <w15:commentEx w15:paraId="27BD0953" w15:done="0"/>
  <w15:commentEx w15:paraId="1A1B7D16" w15:done="0"/>
  <w15:commentEx w15:paraId="2B9A76DB" w15:paraIdParent="1A1B7D16" w15:done="0"/>
  <w15:commentEx w15:paraId="5FCE7C6F" w15:done="0"/>
  <w15:commentEx w15:paraId="0F88961A" w15:done="0"/>
  <w15:commentEx w15:paraId="05F32CE1" w15:done="0"/>
  <w15:commentEx w15:paraId="6648FA22" w15:done="1"/>
  <w15:commentEx w15:paraId="50E6CCF0" w15:done="1"/>
  <w15:commentEx w15:paraId="18B0D99F" w15:done="0"/>
  <w15:commentEx w15:paraId="41B01114" w15:done="1"/>
  <w15:commentEx w15:paraId="1A8BF28D" w15:done="1"/>
  <w15:commentEx w15:paraId="05E4CD3D" w15:done="0"/>
  <w15:commentEx w15:paraId="35A2519C" w15:done="0"/>
  <w15:commentEx w15:paraId="2F21AD35" w15:paraIdParent="35A2519C" w15:done="0"/>
  <w15:commentEx w15:paraId="39FE946F" w15:done="1"/>
  <w15:commentEx w15:paraId="7691396B" w15:done="1"/>
  <w15:commentEx w15:paraId="3C54A892" w15:done="1"/>
  <w15:commentEx w15:paraId="16D3B5B2" w15:done="1"/>
  <w15:commentEx w15:paraId="1F8BAE4F" w15:done="1"/>
  <w15:commentEx w15:paraId="60534B66" w15:paraIdParent="1F8BAE4F" w15:done="0"/>
  <w15:commentEx w15:paraId="4CAADE72" w15:done="1"/>
  <w15:commentEx w15:paraId="52249BC5" w15:done="1"/>
  <w15:commentEx w15:paraId="6178C508" w15:done="1"/>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6EE17A5B" w15:done="0"/>
  <w15:commentEx w15:paraId="3FE1CE76" w15:done="0"/>
  <w15:commentEx w15:paraId="555A7B4C" w15:done="0"/>
  <w15:commentEx w15:paraId="33360176" w15:done="0"/>
  <w15:commentEx w15:paraId="6D2927E5" w15:done="0"/>
  <w15:commentEx w15:paraId="53EE920B" w15:done="0"/>
  <w15:commentEx w15:paraId="0E7B92E2" w15:done="0"/>
  <w15:commentEx w15:paraId="09D6A19D" w15:done="0"/>
  <w15:commentEx w15:paraId="12492D78" w15:done="0"/>
  <w15:commentEx w15:paraId="5DAD6D77" w15:done="0"/>
  <w15:commentEx w15:paraId="64BDD5BE" w15:done="0"/>
  <w15:commentEx w15:paraId="6CE24F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F7325" w16cex:dateUtc="2021-09-29T21:20:00Z"/>
  <w16cex:commentExtensible w16cex:durableId="24FF72EF" w16cex:dateUtc="2021-09-29T21:19:00Z"/>
  <w16cex:commentExtensible w16cex:durableId="25599CE3" w16cex:dateUtc="2021-12-07T07:42:00Z"/>
  <w16cex:commentExtensible w16cex:durableId="255C8C80" w16cex:dateUtc="2021-12-09T13:08:00Z"/>
  <w16cex:commentExtensible w16cex:durableId="2576EF71" w16cex:dateUtc="2021-12-29T13:27:00Z"/>
  <w16cex:commentExtensible w16cex:durableId="25599B1B" w16cex:dateUtc="2021-12-07T07:34:00Z"/>
  <w16cex:commentExtensible w16cex:durableId="25599B35" w16cex:dateUtc="2021-12-07T07:35:00Z"/>
  <w16cex:commentExtensible w16cex:durableId="255C9A45" w16cex:dateUtc="2021-12-09T14:07:00Z"/>
  <w16cex:commentExtensible w16cex:durableId="24E71277" w16cex:dateUtc="2021-09-11T09:33:00Z"/>
  <w16cex:commentExtensible w16cex:durableId="2575A1EF" w16cex:dateUtc="2021-12-28T13:47:00Z"/>
  <w16cex:commentExtensible w16cex:durableId="25599EEE" w16cex:dateUtc="2021-12-07T07:50:00Z"/>
  <w16cex:commentExtensible w16cex:durableId="255B15AA" w16cex:dateUtc="2021-12-08T10:29:00Z"/>
  <w16cex:commentExtensible w16cex:durableId="24C7554F" w16cex:dateUtc="2021-08-18T07:45:00Z"/>
  <w16cex:commentExtensible w16cex:durableId="255B1765" w16cex:dateUtc="2021-12-08T10:37:00Z"/>
  <w16cex:commentExtensible w16cex:durableId="255B174B" w16cex:dateUtc="2021-12-08T10:36:00Z"/>
  <w16cex:commentExtensible w16cex:durableId="255B18D8" w16cex:dateUtc="2021-12-08T10:43:00Z"/>
  <w16cex:commentExtensible w16cex:durableId="255B50B9" w16cex:dateUtc="2021-12-08T14:41:00Z"/>
  <w16cex:commentExtensible w16cex:durableId="24C75A6E" w16cex:dateUtc="2021-08-18T08:07:00Z"/>
  <w16cex:commentExtensible w16cex:durableId="24C75B51" w16cex:dateUtc="2021-08-18T08:11:00Z"/>
  <w16cex:commentExtensible w16cex:durableId="255B1C88" w16cex:dateUtc="2021-12-08T10:59:00Z"/>
  <w16cex:commentExtensible w16cex:durableId="255B1E56" w16cex:dateUtc="2021-12-08T11:06:00Z"/>
  <w16cex:commentExtensible w16cex:durableId="255B1E93" w16cex:dateUtc="2021-12-08T11:07:00Z"/>
  <w16cex:commentExtensible w16cex:durableId="255B1F2D" w16cex:dateUtc="2021-12-08T11:10:00Z"/>
  <w16cex:commentExtensible w16cex:durableId="257D3DD4" w16cex:dateUtc="2022-01-03T08:18:00Z"/>
  <w16cex:commentExtensible w16cex:durableId="255B1F5D" w16cex:dateUtc="2021-12-08T11:11:00Z"/>
  <w16cex:commentExtensible w16cex:durableId="255B1FAE" w16cex:dateUtc="2021-12-08T11:12:00Z"/>
  <w16cex:commentExtensible w16cex:durableId="255B1FE0" w16cex:dateUtc="2021-12-08T11:13:00Z"/>
  <w16cex:commentExtensible w16cex:durableId="255B486E" w16cex:dateUtc="2021-12-08T14:06:00Z"/>
  <w16cex:commentExtensible w16cex:durableId="24C7615F" w16cex:dateUtc="2021-08-18T08:37:00Z"/>
  <w16cex:commentExtensible w16cex:durableId="255B48E8" w16cex:dateUtc="2021-12-08T14:08:00Z"/>
  <w16cex:commentExtensible w16cex:durableId="255B4916" w16cex:dateUtc="2021-12-08T14:09:00Z"/>
  <w16cex:commentExtensible w16cex:durableId="255B495C" w16cex:dateUtc="2021-12-08T14:10:00Z"/>
  <w16cex:commentExtensible w16cex:durableId="24C75E5B" w16cex:dateUtc="2021-08-18T08:24:00Z"/>
  <w16cex:commentExtensible w16cex:durableId="24C76128" w16cex:dateUtc="2021-08-18T08:36:00Z"/>
  <w16cex:commentExtensible w16cex:durableId="24C65C07" w16cex:dateUtc="2021-08-17T14:02:00Z"/>
  <w16cex:commentExtensible w16cex:durableId="255C91BB" w16cex:dateUtc="2021-12-09T13:31:00Z"/>
  <w16cex:commentExtensible w16cex:durableId="255B4987" w16cex:dateUtc="2021-12-08T14:11:00Z"/>
  <w16cex:commentExtensible w16cex:durableId="255B49B2" w16cex:dateUtc="2021-12-08T14:11:00Z"/>
  <w16cex:commentExtensible w16cex:durableId="249BD800" w16cex:dateUtc="2021-07-16T08:03:00Z"/>
  <w16cex:commentExtensible w16cex:durableId="255C91F0" w16cex:dateUtc="2021-12-09T13:32:00Z"/>
  <w16cex:commentExtensible w16cex:durableId="24C76037" w16cex:dateUtc="2021-08-18T08:32:00Z"/>
  <w16cex:commentExtensible w16cex:durableId="255B49BF" w16cex:dateUtc="2021-12-08T14:11:00Z"/>
  <w16cex:commentExtensible w16cex:durableId="255C920D" w16cex:dateUtc="2021-12-09T13:32:00Z"/>
  <w16cex:commentExtensible w16cex:durableId="255B5125" w16cex:dateUtc="2021-12-08T14:43:00Z"/>
  <w16cex:commentExtensible w16cex:durableId="255B4A2C" w16cex:dateUtc="2021-12-08T14:13:00Z"/>
  <w16cex:commentExtensible w16cex:durableId="24E71075" w16cex:dateUtc="2021-09-11T09:24:00Z"/>
  <w16cex:commentExtensible w16cex:durableId="249BD54B" w16cex:dateUtc="2021-07-16T07:52:00Z"/>
  <w16cex:commentExtensible w16cex:durableId="255C94B6" w16cex:dateUtc="2021-12-09T13:44:00Z"/>
  <w16cex:commentExtensible w16cex:durableId="255C92D9" w16cex:dateUtc="2021-12-09T13:36:00Z"/>
  <w16cex:commentExtensible w16cex:durableId="255C94EE" w16cex:dateUtc="2021-12-09T13:45:00Z"/>
  <w16cex:commentExtensible w16cex:durableId="255C950C" w16cex:dateUtc="2021-12-09T13:45:00Z"/>
  <w16cex:commentExtensible w16cex:durableId="249A7364" w16cex:dateUtc="2021-07-15T06:42:00Z"/>
  <w16cex:commentExtensible w16cex:durableId="255C95F0" w16cex:dateUtc="2021-12-09T13:49:00Z"/>
  <w16cex:commentExtensible w16cex:durableId="255C9646" w16cex:dateUtc="2021-12-09T13:50:00Z"/>
  <w16cex:commentExtensible w16cex:durableId="255C96B3" w16cex:dateUtc="2021-12-09T13:52:00Z"/>
  <w16cex:commentExtensible w16cex:durableId="255C9682" w16cex:dateUtc="2021-12-09T13:51:00Z"/>
  <w16cex:commentExtensible w16cex:durableId="249A7704" w16cex:dateUtc="2021-07-15T06:57:00Z"/>
  <w16cex:commentExtensible w16cex:durableId="255C970A" w16cex:dateUtc="2021-12-09T13:54:00Z"/>
  <w16cex:commentExtensible w16cex:durableId="249BD6FA" w16cex:dateUtc="2021-07-16T07:59:00Z"/>
  <w16cex:commentExtensible w16cex:durableId="249BD722" w16cex:dateUtc="2021-07-16T08:00:00Z"/>
  <w16cex:commentExtensible w16cex:durableId="255C9752" w16cex:dateUtc="2021-12-09T13:55:00Z"/>
  <w16cex:commentExtensible w16cex:durableId="24E710B4" w16cex:dateUtc="2021-09-11T09:25:00Z"/>
  <w16cex:commentExtensible w16cex:durableId="257D5E6F" w16cex:dateUtc="2021-12-19T20:56:00Z"/>
  <w16cex:commentExtensible w16cex:durableId="257D5E70" w16cex:dateUtc="2021-12-19T20:56:00Z"/>
  <w16cex:commentExtensible w16cex:durableId="7F16A7F2" w16cex:dateUtc="2021-12-19T20:56:00Z"/>
  <w16cex:commentExtensible w16cex:durableId="5FFE2491" w16cex:dateUtc="2021-12-20T12:01:00Z"/>
  <w16cex:commentExtensible w16cex:durableId="47141EC8" w16cex:dateUtc="2021-12-20T14:34:00Z"/>
  <w16cex:commentExtensible w16cex:durableId="255C99C0" w16cex:dateUtc="2021-12-09T14:05:00Z"/>
  <w16cex:commentExtensible w16cex:durableId="1EE2EBA6" w16cex:dateUtc="2021-12-19T22:01:00Z"/>
  <w16cex:commentExtensible w16cex:durableId="255C9ADB" w16cex:dateUtc="2021-12-09T14:10:00Z"/>
  <w16cex:commentExtensible w16cex:durableId="255C9B0D" w16cex:dateUtc="2021-12-09T14:11:00Z"/>
  <w16cex:commentExtensible w16cex:durableId="03894EB1" w16cex:dateUtc="2021-12-20T14:40:00Z"/>
  <w16cex:commentExtensible w16cex:durableId="635917E3" w16cex:dateUtc="2021-12-19T22:09:00Z"/>
  <w16cex:commentExtensible w16cex:durableId="255C9B70" w16cex:dateUtc="2021-12-09T14:12:00Z"/>
  <w16cex:commentExtensible w16cex:durableId="3E656F24" w16cex:dateUtc="2021-12-20T14:43:00Z"/>
  <w16cex:commentExtensible w16cex:durableId="255C9BD7" w16cex:dateUtc="2021-12-09T14:14:00Z"/>
  <w16cex:commentExtensible w16cex:durableId="585E20C3" w16cex:dateUtc="2021-12-09T14:19:00Z"/>
  <w16cex:commentExtensible w16cex:durableId="3D41E368" w16cex:dateUtc="2021-12-20T15:38:00Z"/>
  <w16cex:commentExtensible w16cex:durableId="255C9C4E" w16cex:dateUtc="2021-12-09T14:16:00Z"/>
  <w16cex:commentExtensible w16cex:durableId="255C9CD6" w16cex:dateUtc="2021-12-09T14:18:00Z"/>
  <w16cex:commentExtensible w16cex:durableId="255C9CF4" w16cex:dateUtc="2021-12-09T14:19:00Z"/>
  <w16cex:commentExtensible w16cex:durableId="256C10A2" w16cex:dateUtc="2021-12-21T07:35:00Z"/>
  <w16cex:commentExtensible w16cex:durableId="0F8FC2DC" w16cex:dateUtc="2021-12-20T16:27:00Z"/>
  <w16cex:commentExtensible w16cex:durableId="255C9D4D" w16cex:dateUtc="2021-12-09T14:20:00Z"/>
  <w16cex:commentExtensible w16cex:durableId="399D8C13" w16cex:dateUtc="2021-12-19T22:01:00Z"/>
  <w16cex:commentExtensible w16cex:durableId="255C9D6E" w16cex:dateUtc="2021-12-09T14:21:00Z"/>
  <w16cex:commentExtensible w16cex:durableId="2C0A6BCB" w16cex:dateUtc="2021-12-20T19:07:00Z"/>
  <w16cex:commentExtensible w16cex:durableId="255C9D8E" w16cex:dateUtc="2021-12-09T14:21:00Z"/>
  <w16cex:commentExtensible w16cex:durableId="255C9DD3" w16cex:dateUtc="2021-12-09T14:22:00Z"/>
  <w16cex:commentExtensible w16cex:durableId="0C2BDEF1" w16cex:dateUtc="2021-12-20T17:54:00Z"/>
  <w16cex:commentExtensible w16cex:durableId="255C9ED1" w16cex:dateUtc="2021-12-09T14:27:00Z"/>
  <w16cex:commentExtensible w16cex:durableId="255C9FAC" w16cex:dateUtc="2021-12-09T14:30:00Z"/>
  <w16cex:commentExtensible w16cex:durableId="19BB7276" w16cex:dateUtc="2021-12-20T18:08:00Z"/>
  <w16cex:commentExtensible w16cex:durableId="255CA036" w16cex:dateUtc="2021-12-09T14:33:00Z"/>
  <w16cex:commentExtensible w16cex:durableId="5F5FBD24" w16cex:dateUtc="2021-12-20T18:36:00Z"/>
  <w16cex:commentExtensible w16cex:durableId="140243ED" w16cex:dateUtc="2021-12-20T18:35:00Z"/>
  <w16cex:commentExtensible w16cex:durableId="0F625F29" w16cex:dateUtc="2021-12-20T18:41:00Z"/>
  <w16cex:commentExtensible w16cex:durableId="02593DA7" w16cex:dateUtc="2021-12-20T19:11:00Z"/>
  <w16cex:commentExtensible w16cex:durableId="377537DF" w16cex:dateUtc="2021-12-20T19:23:00Z"/>
  <w16cex:commentExtensible w16cex:durableId="082CACFE" w16cex:dateUtc="2021-12-20T19:24:00Z"/>
  <w16cex:commentExtensible w16cex:durableId="255CA0D8" w16cex:dateUtc="2021-12-09T14:35:00Z"/>
  <w16cex:commentExtensible w16cex:durableId="67C2C875" w16cex:dateUtc="2021-12-20T19:26:00Z"/>
  <w16cex:commentExtensible w16cex:durableId="65330060" w16cex:dateUtc="2021-12-20T19:27:00Z"/>
  <w16cex:commentExtensible w16cex:durableId="627D25B1" w16cex:dateUtc="2021-12-20T19:33:00Z"/>
  <w16cex:commentExtensible w16cex:durableId="255CA116" w16cex:dateUtc="2021-12-09T14:36:00Z"/>
  <w16cex:commentExtensible w16cex:durableId="255CA17D" w16cex:dateUtc="2021-12-09T14:38:00Z"/>
  <w16cex:commentExtensible w16cex:durableId="255CA220" w16cex:dateUtc="2021-12-09T14:41:00Z"/>
  <w16cex:commentExtensible w16cex:durableId="24FE2272" w16cex:dateUtc="2021-09-28T21:23:00Z"/>
  <w16cex:commentExtensible w16cex:durableId="255CA4CE" w16cex:dateUtc="2021-12-09T14:52:00Z"/>
  <w16cex:commentExtensible w16cex:durableId="255CA5C9" w16cex:dateUtc="2021-12-09T14:56:00Z"/>
  <w16cex:commentExtensible w16cex:durableId="256C9463" w16cex:dateUtc="2021-12-21T16:58:00Z"/>
  <w16cex:commentExtensible w16cex:durableId="57527079" w16cex:dateUtc="2021-12-20T19:50:00Z"/>
  <w16cex:commentExtensible w16cex:durableId="0F60394E" w16cex:dateUtc="2021-12-20T20:04:00Z"/>
  <w16cex:commentExtensible w16cex:durableId="255DCCF4" w16cex:dateUtc="2021-12-10T11:56:00Z"/>
  <w16cex:commentExtensible w16cex:durableId="11FFAC24" w16cex:dateUtc="2021-12-20T21:07:00Z"/>
  <w16cex:commentExtensible w16cex:durableId="0CC155F7" w16cex:dateUtc="2021-12-20T20:47:00Z"/>
  <w16cex:commentExtensible w16cex:durableId="255DCDAD" w16cex:dateUtc="2021-12-10T11:59:00Z"/>
  <w16cex:commentExtensible w16cex:durableId="1AFB16AA" w16cex:dateUtc="2021-12-20T20:59:00Z"/>
  <w16cex:commentExtensible w16cex:durableId="255DCDE8" w16cex:dateUtc="2021-12-10T12:00:00Z"/>
  <w16cex:commentExtensible w16cex:durableId="4CD8EEC9" w16cex:dateUtc="2021-12-20T21:05:00Z"/>
  <w16cex:commentExtensible w16cex:durableId="413B2001" w16cex:dateUtc="2021-12-20T21:02:00Z"/>
  <w16cex:commentExtensible w16cex:durableId="2B285FE4" w16cex:dateUtc="2021-12-20T20:48:00Z"/>
  <w16cex:commentExtensible w16cex:durableId="2ECCF7A8" w16cex:dateUtc="2021-12-20T21:08:00Z"/>
  <w16cex:commentExtensible w16cex:durableId="5B6FAA43" w16cex:dateUtc="2021-12-20T21:09:00Z"/>
  <w16cex:commentExtensible w16cex:durableId="256C10B3" w16cex:dateUtc="2021-12-21T07:37:00Z"/>
  <w16cex:commentExtensible w16cex:durableId="5A83F2BF" w16cex:dateUtc="2021-12-20T21:13:00Z"/>
  <w16cex:commentExtensible w16cex:durableId="07DF4B32" w16cex:dateUtc="2021-12-20T21:14:00Z"/>
  <w16cex:commentExtensible w16cex:durableId="561222A2" w16cex:dateUtc="2021-12-20T21:20:00Z"/>
  <w16cex:commentExtensible w16cex:durableId="63E1A06C" w16cex:dateUtc="2021-12-20T21:16:00Z"/>
  <w16cex:commentExtensible w16cex:durableId="78201AF8" w16cex:dateUtc="2021-12-20T21:26:00Z"/>
  <w16cex:commentExtensible w16cex:durableId="10AD12E2" w16cex:dateUtc="2021-12-20T21:32:00Z"/>
  <w16cex:commentExtensible w16cex:durableId="6116B188" w16cex:dateUtc="2021-12-20T21:34:00Z"/>
  <w16cex:commentExtensible w16cex:durableId="77774D35" w16cex:dateUtc="2021-12-20T21:37:00Z"/>
  <w16cex:commentExtensible w16cex:durableId="255DCEF4" w16cex:dateUtc="2021-12-10T12:04:00Z"/>
  <w16cex:commentExtensible w16cex:durableId="494B6737" w16cex:dateUtc="2021-12-20T21:36:00Z"/>
  <w16cex:commentExtensible w16cex:durableId="53237C09" w16cex:dateUtc="2021-12-20T21:36:00Z"/>
  <w16cex:commentExtensible w16cex:durableId="5C351F44" w16cex:dateUtc="2021-12-20T22:04:00Z"/>
  <w16cex:commentExtensible w16cex:durableId="2563125C" w16cex:dateUtc="2021-12-14T11:53:00Z"/>
  <w16cex:commentExtensible w16cex:durableId="118437AD" w16cex:dateUtc="2021-12-20T22:14:00Z"/>
  <w16cex:commentExtensible w16cex:durableId="256312D5" w16cex:dateUtc="2021-12-14T11:55:00Z"/>
  <w16cex:commentExtensible w16cex:durableId="75BAD550" w16cex:dateUtc="2021-12-20T22:14:00Z"/>
  <w16cex:commentExtensible w16cex:durableId="25631339" w16cex:dateUtc="2021-12-14T11:57:00Z"/>
  <w16cex:commentExtensible w16cex:durableId="256313C1" w16cex:dateUtc="2021-12-14T11:59:00Z"/>
  <w16cex:commentExtensible w16cex:durableId="256313E3" w16cex:dateUtc="2021-12-14T12:00:00Z"/>
  <w16cex:commentExtensible w16cex:durableId="256316AA" w16cex:dateUtc="2021-12-14T12:12:00Z"/>
  <w16cex:commentExtensible w16cex:durableId="256316CE" w16cex:dateUtc="2021-12-14T12:12:00Z"/>
  <w16cex:commentExtensible w16cex:durableId="25631708" w16cex:dateUtc="2021-12-14T12:13:00Z"/>
  <w16cex:commentExtensible w16cex:durableId="2563172E" w16cex:dateUtc="2021-12-14T12:14:00Z"/>
  <w16cex:commentExtensible w16cex:durableId="25631933" w16cex:dateUtc="2021-12-14T12:22:00Z"/>
  <w16cex:commentExtensible w16cex:durableId="25631955" w16cex:dateUtc="2021-12-14T12:23:00Z"/>
  <w16cex:commentExtensible w16cex:durableId="78AE8A28" w16cex:dateUtc="2021-12-20T22:30:00Z"/>
  <w16cex:commentExtensible w16cex:durableId="575ED9DD" w16cex:dateUtc="2021-12-20T22:40:00Z"/>
  <w16cex:commentExtensible w16cex:durableId="6097B5C6" w16cex:dateUtc="2021-12-21T10:54:00Z"/>
  <w16cex:commentExtensible w16cex:durableId="165E8D7B" w16cex:dateUtc="2021-12-21T10:57:00Z"/>
  <w16cex:commentExtensible w16cex:durableId="2563249A" w16cex:dateUtc="2021-12-14T13:11:00Z"/>
  <w16cex:commentExtensible w16cex:durableId="047F05A8" w16cex:dateUtc="2021-12-21T10:59:00Z"/>
  <w16cex:commentExtensible w16cex:durableId="2563247C" w16cex:dateUtc="2021-12-14T13:11:00Z"/>
  <w16cex:commentExtensible w16cex:durableId="3EBA1E61" w16cex:dateUtc="2021-12-21T10:06:00Z"/>
  <w16cex:commentExtensible w16cex:durableId="35A4099C" w16cex:dateUtc="2021-12-21T11:07:00Z"/>
  <w16cex:commentExtensible w16cex:durableId="25632522" w16cex:dateUtc="2021-12-14T13:13:00Z"/>
  <w16cex:commentExtensible w16cex:durableId="25632582" w16cex:dateUtc="2021-12-14T13:15:00Z"/>
  <w16cex:commentExtensible w16cex:durableId="256C9A27" w16cex:dateUtc="2021-12-21T17:23:00Z"/>
  <w16cex:commentExtensible w16cex:durableId="256C9937" w16cex:dateUtc="2021-09-12T09:11:00Z"/>
  <w16cex:commentExtensible w16cex:durableId="256C9936" w16cex:dateUtc="2021-12-14T13:24:00Z"/>
  <w16cex:commentExtensible w16cex:durableId="256C9935" w16cex:dateUtc="2021-12-21T17:08:00Z"/>
  <w16cex:commentExtensible w16cex:durableId="256CA048" w16cex:dateUtc="2021-12-21T17:49:00Z"/>
  <w16cex:commentExtensible w16cex:durableId="4DA55597" w16cex:dateUtc="2021-12-21T12:26:00Z"/>
  <w16cex:commentExtensible w16cex:durableId="497645AA" w16cex:dateUtc="2021-12-21T12:36:00Z"/>
  <w16cex:commentExtensible w16cex:durableId="256326B4" w16cex:dateUtc="2021-12-14T13:20:00Z"/>
  <w16cex:commentExtensible w16cex:durableId="256326D9" w16cex:dateUtc="2021-12-14T13:21:00Z"/>
  <w16cex:commentExtensible w16cex:durableId="256CA2DF" w16cex:dateUtc="2021-12-21T18:00:00Z"/>
  <w16cex:commentExtensible w16cex:durableId="256CA2F0" w16cex:dateUtc="2021-12-21T18:01:00Z"/>
  <w16cex:commentExtensible w16cex:durableId="2563273A" w16cex:dateUtc="2021-12-14T13:22:00Z"/>
  <w16cex:commentExtensible w16cex:durableId="24E85EFD" w16cex:dateUtc="2021-09-12T09:11:00Z"/>
  <w16cex:commentExtensible w16cex:durableId="256327A0" w16cex:dateUtc="2021-12-14T13:24:00Z"/>
  <w16cex:commentExtensible w16cex:durableId="256C969A" w16cex:dateUtc="2021-12-21T17:08:00Z"/>
  <w16cex:commentExtensible w16cex:durableId="256CA57A" w16cex:dateUtc="2021-12-21T18:11:00Z"/>
  <w16cex:commentExtensible w16cex:durableId="256CAF4D" w16cex:dateUtc="2021-12-21T18:53:00Z"/>
  <w16cex:commentExtensible w16cex:durableId="256CB5D3" w16cex:dateUtc="2021-12-21T19:21:00Z"/>
  <w16cex:commentExtensible w16cex:durableId="256328B6" w16cex:dateUtc="2021-12-14T13:29:00Z"/>
  <w16cex:commentExtensible w16cex:durableId="256CB721" w16cex:dateUtc="2021-12-21T19:27:00Z"/>
  <w16cex:commentExtensible w16cex:durableId="256CB7DE" w16cex:dateUtc="2021-12-21T19:30:00Z"/>
  <w16cex:commentExtensible w16cex:durableId="256CB836" w16cex:dateUtc="2021-12-21T19:31:00Z"/>
  <w16cex:commentExtensible w16cex:durableId="256CBAEC" w16cex:dateUtc="2021-12-21T19:43:00Z"/>
  <w16cex:commentExtensible w16cex:durableId="256CBB37" w16cex:dateUtc="2021-12-21T19:44:00Z"/>
  <w16cex:commentExtensible w16cex:durableId="256CBC00" w16cex:dateUtc="2021-12-21T19:48:00Z"/>
  <w16cex:commentExtensible w16cex:durableId="24FF7130" w16cex:dateUtc="2021-09-22T21:58:00Z"/>
  <w16cex:commentExtensible w16cex:durableId="256CCCB3" w16cex:dateUtc="2021-12-21T20:59:00Z"/>
  <w16cex:commentExtensible w16cex:durableId="256CCC4E" w16cex:dateUtc="2021-12-21T20:57:00Z"/>
  <w16cex:commentExtensible w16cex:durableId="256CCCE2" w16cex:dateUtc="2021-12-21T21:00:00Z"/>
  <w16cex:commentExtensible w16cex:durableId="25632B8B" w16cex:dateUtc="2021-12-14T13:41:00Z"/>
  <w16cex:commentExtensible w16cex:durableId="256CCE05" w16cex:dateUtc="2021-12-21T21:04:00Z"/>
  <w16cex:commentExtensible w16cex:durableId="256CCF81" w16cex:dateUtc="2021-12-21T21:11:00Z"/>
  <w16cex:commentExtensible w16cex:durableId="25633BF8" w16cex:dateUtc="2021-12-14T14:51:00Z"/>
  <w16cex:commentExtensible w16cex:durableId="25633C49" w16cex:dateUtc="2021-12-14T14:52:00Z"/>
  <w16cex:commentExtensible w16cex:durableId="256CD1B6" w16cex:dateUtc="2021-12-21T21:20:00Z"/>
  <w16cex:commentExtensible w16cex:durableId="256CD3F4" w16cex:dateUtc="2021-12-21T21:30:00Z"/>
  <w16cex:commentExtensible w16cex:durableId="256CCD62" w16cex:dateUtc="2021-12-21T21:02:00Z"/>
  <w16cex:commentExtensible w16cex:durableId="25646428" w16cex:dateUtc="2021-12-15T11:55:00Z"/>
  <w16cex:commentExtensible w16cex:durableId="256CD5E3" w16cex:dateUtc="2021-12-21T21:38:00Z"/>
  <w16cex:commentExtensible w16cex:durableId="256CD780" w16cex:dateUtc="2021-12-21T21:45:00Z"/>
  <w16cex:commentExtensible w16cex:durableId="256CD738" w16cex:dateUtc="2021-12-21T21:44:00Z"/>
  <w16cex:commentExtensible w16cex:durableId="256465AA" w16cex:dateUtc="2021-12-15T12:01:00Z"/>
  <w16cex:commentExtensible w16cex:durableId="25646576" w16cex:dateUtc="2021-12-15T12:00:00Z"/>
  <w16cex:commentExtensible w16cex:durableId="256CD977" w16cex:dateUtc="2021-12-21T21:53:00Z"/>
  <w16cex:commentExtensible w16cex:durableId="256CD99E" w16cex:dateUtc="2021-12-21T21:54:00Z"/>
  <w16cex:commentExtensible w16cex:durableId="256CDA4D" w16cex:dateUtc="2021-12-21T21:57:00Z"/>
  <w16cex:commentExtensible w16cex:durableId="256465D5" w16cex:dateUtc="2021-12-15T12:02:00Z"/>
  <w16cex:commentExtensible w16cex:durableId="256CDB04" w16cex:dateUtc="2021-12-21T22:00:00Z"/>
  <w16cex:commentExtensible w16cex:durableId="25646600" w16cex:dateUtc="2021-12-15T12:02:00Z"/>
  <w16cex:commentExtensible w16cex:durableId="256CDD84" w16cex:dateUtc="2021-12-21T22:11:00Z"/>
  <w16cex:commentExtensible w16cex:durableId="256CDD5B" w16cex:dateUtc="2021-12-21T22:10:00Z"/>
  <w16cex:commentExtensible w16cex:durableId="256CDEBB" w16cex:dateUtc="2021-12-21T22:16:00Z"/>
  <w16cex:commentExtensible w16cex:durableId="256CDF23" w16cex:dateUtc="2021-12-21T22:17:00Z"/>
  <w16cex:commentExtensible w16cex:durableId="24E8FDF4" w16cex:dateUtc="2021-09-12T20:30:00Z"/>
  <w16cex:commentExtensible w16cex:durableId="256CDFF6" w16cex:dateUtc="2021-12-21T22:21:00Z"/>
  <w16cex:commentExtensible w16cex:durableId="24FF6408" w16cex:dateUtc="2021-09-29T20:15:00Z"/>
  <w16cex:commentExtensible w16cex:durableId="24E8FDE3" w16cex:dateUtc="2021-09-12T20:29:00Z"/>
  <w16cex:commentExtensible w16cex:durableId="256CE072" w16cex:dateUtc="2021-12-21T22:23:00Z"/>
  <w16cex:commentExtensible w16cex:durableId="256CE233" w16cex:dateUtc="2021-12-21T22:30:00Z"/>
  <w16cex:commentExtensible w16cex:durableId="256CE312" w16cex:dateUtc="2021-12-21T22:34:00Z"/>
  <w16cex:commentExtensible w16cex:durableId="2564679E" w16cex:dateUtc="2021-12-15T12:09:00Z"/>
  <w16cex:commentExtensible w16cex:durableId="256CE78B" w16cex:dateUtc="2021-12-21T22:53:00Z"/>
  <w16cex:commentExtensible w16cex:durableId="249C29EF" w16cex:dateUtc="2021-07-16T13:53:00Z"/>
  <w16cex:commentExtensible w16cex:durableId="256CEA54" w16cex:dateUtc="2021-12-21T23:05:00Z"/>
  <w16cex:commentExtensible w16cex:durableId="25646ACE" w16cex:dateUtc="2021-12-15T12:23:00Z"/>
  <w16cex:commentExtensible w16cex:durableId="25646B35" w16cex:dateUtc="2021-12-15T12:25:00Z"/>
  <w16cex:commentExtensible w16cex:durableId="256CEB64" w16cex:dateUtc="2021-12-21T23:10:00Z"/>
  <w16cex:commentExtensible w16cex:durableId="256CEBEE" w16cex:dateUtc="2021-12-21T23:12:00Z"/>
  <w16cex:commentExtensible w16cex:durableId="256CED12" w16cex:dateUtc="2021-12-21T23:17:00Z"/>
  <w16cex:commentExtensible w16cex:durableId="256CED37" w16cex:dateUtc="2021-12-21T23:17:00Z"/>
  <w16cex:commentExtensible w16cex:durableId="25659E2A" w16cex:dateUtc="2021-12-16T10:14:00Z"/>
  <w16cex:commentExtensible w16cex:durableId="256CEDC7" w16cex:dateUtc="2021-12-21T23:20:00Z"/>
  <w16cex:commentExtensible w16cex:durableId="256CEE77" w16cex:dateUtc="2021-12-21T23:23:00Z"/>
  <w16cex:commentExtensible w16cex:durableId="25659F68" w16cex:dateUtc="2021-12-16T10:20:00Z"/>
  <w16cex:commentExtensible w16cex:durableId="256CEDDC" w16cex:dateUtc="2021-12-21T23:20:00Z"/>
  <w16cex:commentExtensible w16cex:durableId="256CF052" w16cex:dateUtc="2021-12-21T23:31:00Z"/>
  <w16cex:commentExtensible w16cex:durableId="256CF369" w16cex:dateUtc="2021-12-21T23:44:00Z"/>
  <w16cex:commentExtensible w16cex:durableId="256CF411" w16cex:dateUtc="2021-12-21T23:47:00Z"/>
  <w16cex:commentExtensible w16cex:durableId="2565A05B" w16cex:dateUtc="2021-12-16T10:24:00Z"/>
  <w16cex:commentExtensible w16cex:durableId="256CF4F4" w16cex:dateUtc="2021-12-21T23:51:00Z"/>
  <w16cex:commentExtensible w16cex:durableId="256CF517" w16cex:dateUtc="2021-12-21T23:51:00Z"/>
  <w16cex:commentExtensible w16cex:durableId="256CF4E6" w16cex:dateUtc="2021-12-21T23:50:00Z"/>
  <w16cex:commentExtensible w16cex:durableId="2565A0B7" w16cex:dateUtc="2021-12-16T10:25:00Z"/>
  <w16cex:commentExtensible w16cex:durableId="256CF57E" w16cex:dateUtc="2021-12-21T23:53:00Z"/>
  <w16cex:commentExtensible w16cex:durableId="24FF6A88" w16cex:dateUtc="2021-09-29T20:43:00Z"/>
  <w16cex:commentExtensible w16cex:durableId="256CF622" w16cex:dateUtc="2021-12-21T23:56:00Z"/>
  <w16cex:commentExtensible w16cex:durableId="2565A107" w16cex:dateUtc="2021-12-16T10:27:00Z"/>
  <w16cex:commentExtensible w16cex:durableId="2565A17B" w16cex:dateUtc="2021-12-16T10:28:00Z"/>
  <w16cex:commentExtensible w16cex:durableId="2565A157" w16cex:dateUtc="2021-12-16T10:28:00Z"/>
  <w16cex:commentExtensible w16cex:durableId="2565A34A" w16cex:dateUtc="2021-12-16T10:36:00Z"/>
  <w16cex:commentExtensible w16cex:durableId="2565A214" w16cex:dateUtc="2021-12-16T10:31:00Z"/>
  <w16cex:commentExtensible w16cex:durableId="256CFB07" w16cex:dateUtc="2021-12-22T00:16:00Z"/>
  <w16cex:commentExtensible w16cex:durableId="256CFBE5" w16cex:dateUtc="2021-12-22T00:20:00Z"/>
  <w16cex:commentExtensible w16cex:durableId="256CFC46" w16cex:dateUtc="2021-12-22T00:22:00Z"/>
  <w16cex:commentExtensible w16cex:durableId="256D03B8" w16cex:dateUtc="2021-12-22T00:54:00Z"/>
  <w16cex:commentExtensible w16cex:durableId="24E8BF97" w16cex:dateUtc="2021-09-12T16:04:00Z"/>
  <w16cex:commentExtensible w16cex:durableId="256CFDD6" w16cex:dateUtc="2021-12-22T00:28:00Z"/>
  <w16cex:commentExtensible w16cex:durableId="24E8C82F" w16cex:dateUtc="2021-09-12T16:40:00Z"/>
  <w16cex:commentExtensible w16cex:durableId="2565A41A" w16cex:dateUtc="2021-12-16T10:40:00Z"/>
  <w16cex:commentExtensible w16cex:durableId="256D0045" w16cex:dateUtc="2021-12-22T00:39:00Z"/>
  <w16cex:commentExtensible w16cex:durableId="2565A4A4" w16cex:dateUtc="2021-12-16T10:42:00Z"/>
  <w16cex:commentExtensible w16cex:durableId="256D04AC" w16cex:dateUtc="2021-12-22T00:58:00Z"/>
  <w16cex:commentExtensible w16cex:durableId="2565A548" w16cex:dateUtc="2021-12-16T10:45:00Z"/>
  <w16cex:commentExtensible w16cex:durableId="2565A5EB" w16cex:dateUtc="2021-12-16T10:47:00Z"/>
  <w16cex:commentExtensible w16cex:durableId="256CFFDD" w16cex:dateUtc="2021-12-22T00:37:00Z"/>
  <w16cex:commentExtensible w16cex:durableId="2565A60F" w16cex:dateUtc="2021-12-16T10:48:00Z"/>
  <w16cex:commentExtensible w16cex:durableId="256CFF89" w16cex:dateUtc="2021-12-22T00:36:00Z"/>
  <w16cex:commentExtensible w16cex:durableId="256D0410" w16cex:dateUtc="2021-12-22T00:55:00Z"/>
  <w16cex:commentExtensible w16cex:durableId="256D0279" w16cex:dateUtc="2021-12-22T00:48:00Z"/>
  <w16cex:commentExtensible w16cex:durableId="2565A83B" w16cex:dateUtc="2021-12-16T10:57:00Z"/>
  <w16cex:commentExtensible w16cex:durableId="257D5E2D" w16cex:dateUtc="2021-07-16T07:52:00Z"/>
  <w16cex:commentExtensible w16cex:durableId="257D5E2C" w16cex:dateUtc="2021-12-09T13:44:00Z"/>
  <w16cex:commentExtensible w16cex:durableId="257D5E2B" w16cex:dateUtc="2021-12-09T13:36:00Z"/>
  <w16cex:commentExtensible w16cex:durableId="257D5E29" w16cex:dateUtc="2021-12-09T13:45:00Z"/>
  <w16cex:commentExtensible w16cex:durableId="257D5E28" w16cex:dateUtc="2021-07-15T06:42:00Z"/>
  <w16cex:commentExtensible w16cex:durableId="257D5E27" w16cex:dateUtc="2021-12-09T13:49:00Z"/>
  <w16cex:commentExtensible w16cex:durableId="257D5E26" w16cex:dateUtc="2021-12-09T13:50:00Z"/>
  <w16cex:commentExtensible w16cex:durableId="257D5E25" w16cex:dateUtc="2021-12-09T13:52:00Z"/>
  <w16cex:commentExtensible w16cex:durableId="257D5E24" w16cex:dateUtc="2021-12-09T13:51:00Z"/>
  <w16cex:commentExtensible w16cex:durableId="257D5E23" w16cex:dateUtc="2021-07-15T06:57:00Z"/>
  <w16cex:commentExtensible w16cex:durableId="257D5E22" w16cex:dateUtc="2021-12-09T13:54:00Z"/>
  <w16cex:commentExtensible w16cex:durableId="257D5E21" w16cex:dateUtc="2021-07-16T07:59:00Z"/>
  <w16cex:commentExtensible w16cex:durableId="257D5E1D" w16cex:dateUtc="2021-12-08T10:29:00Z"/>
  <w16cex:commentExtensible w16cex:durableId="257D5E1C" w16cex:dateUtc="2021-12-08T10:37:00Z"/>
  <w16cex:commentExtensible w16cex:durableId="257D5E1B" w16cex:dateUtc="2021-12-08T10:43:00Z"/>
  <w16cex:commentExtensible w16cex:durableId="257D5E1A" w16cex:dateUtc="2021-12-08T14:41:00Z"/>
  <w16cex:commentExtensible w16cex:durableId="257D5E19" w16cex:dateUtc="2021-08-18T08:07:00Z"/>
  <w16cex:commentExtensible w16cex:durableId="257D5E18" w16cex:dateUtc="2021-08-18T08:11:00Z"/>
  <w16cex:commentExtensible w16cex:durableId="257D5E17" w16cex:dateUtc="2021-12-08T10:59:00Z"/>
  <w16cex:commentExtensible w16cex:durableId="257D5E16" w16cex:dateUtc="2021-12-08T11:06:00Z"/>
  <w16cex:commentExtensible w16cex:durableId="257D5E15" w16cex:dateUtc="2021-12-08T11:07:00Z"/>
  <w16cex:commentExtensible w16cex:durableId="257D5E14" w16cex:dateUtc="2021-12-08T11:10:00Z"/>
  <w16cex:commentExtensible w16cex:durableId="257D5E13" w16cex:dateUtc="2022-01-03T08:18:00Z"/>
  <w16cex:commentExtensible w16cex:durableId="257D5E12" w16cex:dateUtc="2021-12-08T11:11:00Z"/>
  <w16cex:commentExtensible w16cex:durableId="257D5E11" w16cex:dateUtc="2021-12-08T11:12:00Z"/>
  <w16cex:commentExtensible w16cex:durableId="257D5E10" w16cex:dateUtc="2021-12-08T11:13:00Z"/>
  <w16cex:commentExtensible w16cex:durableId="257D5E0E" w16cex:dateUtc="2021-08-18T08:37:00Z"/>
  <w16cex:commentExtensible w16cex:durableId="257D5E0C" w16cex:dateUtc="2021-12-08T14:09:00Z"/>
  <w16cex:commentExtensible w16cex:durableId="257D5E0D" w16cex:dateUtc="2021-12-08T14:08:00Z"/>
  <w16cex:commentExtensible w16cex:durableId="257D5E0B" w16cex:dateUtc="2021-12-08T14:10:00Z"/>
  <w16cex:commentExtensible w16cex:durableId="257D5E0A" w16cex:dateUtc="2021-08-18T08:24:00Z"/>
  <w16cex:commentExtensible w16cex:durableId="257D5E09" w16cex:dateUtc="2021-08-18T08:36:00Z"/>
  <w16cex:commentExtensible w16cex:durableId="257D5E08" w16cex:dateUtc="2021-08-17T14:02:00Z"/>
  <w16cex:commentExtensible w16cex:durableId="257D5E07" w16cex:dateUtc="2021-12-09T13:31:00Z"/>
  <w16cex:commentExtensible w16cex:durableId="257D5E06" w16cex:dateUtc="2021-12-08T14:11:00Z"/>
  <w16cex:commentExtensible w16cex:durableId="257D5E05" w16cex:dateUtc="2021-12-08T14:11:00Z"/>
  <w16cex:commentExtensible w16cex:durableId="257D5E04" w16cex:dateUtc="2021-07-16T08:03:00Z"/>
  <w16cex:commentExtensible w16cex:durableId="257D5E03" w16cex:dateUtc="2021-12-09T13:32:00Z"/>
  <w16cex:commentExtensible w16cex:durableId="257D5E00" w16cex:dateUtc="2021-12-09T13:32:00Z"/>
  <w16cex:commentExtensible w16cex:durableId="258BCEE9" w16cex:dateUtc="2022-01-14T09:28:00Z"/>
  <w16cex:commentExtensible w16cex:durableId="257D5DFF" w16cex:dateUtc="2021-12-08T14:13:00Z"/>
  <w16cex:commentExtensible w16cex:durableId="257D5DFE" w16cex:dateUtc="2021-09-11T09:24:00Z"/>
  <w16cex:commentExtensible w16cex:durableId="257D3FCE" w16cex:dateUtc="2021-12-08T14:43:00Z"/>
  <w16cex:commentExtensible w16cex:durableId="2565A8CB" w16cex:dateUtc="2021-12-16T11:00:00Z"/>
  <w16cex:commentExtensible w16cex:durableId="2565A8DF" w16cex:dateUtc="2021-12-16T11:00:00Z"/>
  <w16cex:commentExtensible w16cex:durableId="2565A90B" w16cex:dateUtc="2021-12-16T11:01:00Z"/>
  <w16cex:commentExtensible w16cex:durableId="2565A997" w16cex:dateUtc="2021-12-16T11:03:00Z"/>
  <w16cex:commentExtensible w16cex:durableId="24D78566" w16cex:dateUtc="2021-08-30T14:27:00Z"/>
  <w16cex:commentExtensible w16cex:durableId="24E903C7" w16cex:dateUtc="2021-09-12T20:55:00Z"/>
  <w16cex:commentExtensible w16cex:durableId="2565A9BD" w16cex:dateUtc="2021-12-16T11:04:00Z"/>
  <w16cex:commentExtensible w16cex:durableId="25599968" w16cex:dateUtc="2021-12-07T07:27:00Z"/>
  <w16cex:commentExtensible w16cex:durableId="24FF756F" w16cex:dateUtc="2021-09-29T21:29:00Z"/>
  <w16cex:commentExtensible w16cex:durableId="24FF7546" w16cex:dateUtc="2021-09-29T21:29:00Z"/>
  <w16cex:commentExtensible w16cex:durableId="24FF754E" w16cex:dateUtc="2021-09-29T21:29:00Z"/>
  <w16cex:commentExtensible w16cex:durableId="24E90311" w16cex:dateUtc="2021-09-12T20:52:00Z"/>
  <w16cex:commentExtensible w16cex:durableId="2565A9F6" w16cex:dateUtc="2021-12-16T11:05:00Z"/>
  <w16cex:commentExtensible w16cex:durableId="24FF7481" w16cex:dateUtc="2021-09-29T21:25:00Z"/>
  <w16cex:commentExtensible w16cex:durableId="258282DE" w16cex:dateUtc="2021-09-29T21:25:00Z"/>
  <w16cex:commentExtensible w16cex:durableId="258282E4" w16cex:dateUtc="2021-09-29T21:25:00Z"/>
  <w16cex:commentExtensible w16cex:durableId="24E90305" w16cex:dateUtc="2021-09-12T20:51:00Z"/>
  <w16cex:commentExtensible w16cex:durableId="24E902EB" w16cex:dateUtc="2021-09-12T20:51:00Z"/>
  <w16cex:commentExtensible w16cex:durableId="24E902DF" w16cex:dateUtc="2021-09-12T20:51:00Z"/>
  <w16cex:commentExtensible w16cex:durableId="24E902CE" w16cex:dateUtc="2021-09-12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5D732AEC" w16cid:durableId="24E71277"/>
  <w16cid:commentId w16cid:paraId="335EDFA7" w16cid:durableId="2575A1EF"/>
  <w16cid:commentId w16cid:paraId="64A2BA54" w16cid:durableId="25599EEE"/>
  <w16cid:commentId w16cid:paraId="7AA7762A" w16cid:durableId="255B15AA"/>
  <w16cid:commentId w16cid:paraId="2AAB370D" w16cid:durableId="24C7554F"/>
  <w16cid:commentId w16cid:paraId="599A043A" w16cid:durableId="255B1765"/>
  <w16cid:commentId w16cid:paraId="046D1AA2" w16cid:durableId="255B174B"/>
  <w16cid:commentId w16cid:paraId="367673CC" w16cid:durableId="255B18D8"/>
  <w16cid:commentId w16cid:paraId="60BC2527" w16cid:durableId="255B50B9"/>
  <w16cid:commentId w16cid:paraId="2DEE7B27" w16cid:durableId="24C75A6E"/>
  <w16cid:commentId w16cid:paraId="55C2C120" w16cid:durableId="24C75B51"/>
  <w16cid:commentId w16cid:paraId="4D0015A0" w16cid:durableId="255B1C88"/>
  <w16cid:commentId w16cid:paraId="5F600FF9" w16cid:durableId="255B1E56"/>
  <w16cid:commentId w16cid:paraId="5BC7A032" w16cid:durableId="255B1E93"/>
  <w16cid:commentId w16cid:paraId="232FCD6F" w16cid:durableId="255B1F2D"/>
  <w16cid:commentId w16cid:paraId="375C289E" w16cid:durableId="257D3DD4"/>
  <w16cid:commentId w16cid:paraId="6F8E1A3C" w16cid:durableId="255B1F5D"/>
  <w16cid:commentId w16cid:paraId="548061B3" w16cid:durableId="255B1FAE"/>
  <w16cid:commentId w16cid:paraId="69D07F6D" w16cid:durableId="255B1FE0"/>
  <w16cid:commentId w16cid:paraId="44CD8F5A" w16cid:durableId="255B486E"/>
  <w16cid:commentId w16cid:paraId="371BCE26" w16cid:durableId="24C7615F"/>
  <w16cid:commentId w16cid:paraId="4503488F" w16cid:durableId="255B48E8"/>
  <w16cid:commentId w16cid:paraId="48D30C64" w16cid:durableId="255B4916"/>
  <w16cid:commentId w16cid:paraId="45AF0DB0" w16cid:durableId="255B495C"/>
  <w16cid:commentId w16cid:paraId="091AACB9" w16cid:durableId="24C75E5B"/>
  <w16cid:commentId w16cid:paraId="0D5BD5ED" w16cid:durableId="24C76128"/>
  <w16cid:commentId w16cid:paraId="772FB9CA" w16cid:durableId="24C65C07"/>
  <w16cid:commentId w16cid:paraId="731F2F0B" w16cid:durableId="255C91BB"/>
  <w16cid:commentId w16cid:paraId="38D5699E" w16cid:durableId="255B4987"/>
  <w16cid:commentId w16cid:paraId="239AFD04" w16cid:durableId="255B49B2"/>
  <w16cid:commentId w16cid:paraId="387966A5" w16cid:durableId="249BD800"/>
  <w16cid:commentId w16cid:paraId="1097365B" w16cid:durableId="255C91F0"/>
  <w16cid:commentId w16cid:paraId="137DC758" w16cid:durableId="24C76037"/>
  <w16cid:commentId w16cid:paraId="4F471115" w16cid:durableId="255B49BF"/>
  <w16cid:commentId w16cid:paraId="6F1FE803" w16cid:durableId="255C920D"/>
  <w16cid:commentId w16cid:paraId="3AAE0F60" w16cid:durableId="255B5125"/>
  <w16cid:commentId w16cid:paraId="1C5889A1" w16cid:durableId="255B4A2C"/>
  <w16cid:commentId w16cid:paraId="52BBF509" w16cid:durableId="24E71075"/>
  <w16cid:commentId w16cid:paraId="30D0B294" w16cid:durableId="249BD54B"/>
  <w16cid:commentId w16cid:paraId="61AFB4CB" w16cid:durableId="255C94B6"/>
  <w16cid:commentId w16cid:paraId="08494AB6" w16cid:durableId="255C92D9"/>
  <w16cid:commentId w16cid:paraId="38FA614F" w16cid:durableId="255C94EE"/>
  <w16cid:commentId w16cid:paraId="611E0C71" w16cid:durableId="255C950C"/>
  <w16cid:commentId w16cid:paraId="16769E64" w16cid:durableId="249A7364"/>
  <w16cid:commentId w16cid:paraId="09A87D8F" w16cid:durableId="255C95F0"/>
  <w16cid:commentId w16cid:paraId="08EB0B0D" w16cid:durableId="255C9646"/>
  <w16cid:commentId w16cid:paraId="7EDE60DB" w16cid:durableId="255C96B3"/>
  <w16cid:commentId w16cid:paraId="62471706" w16cid:durableId="255C9682"/>
  <w16cid:commentId w16cid:paraId="639AF900" w16cid:durableId="249A7704"/>
  <w16cid:commentId w16cid:paraId="09880EDB" w16cid:durableId="255C970A"/>
  <w16cid:commentId w16cid:paraId="30A1F318" w16cid:durableId="249BD6FA"/>
  <w16cid:commentId w16cid:paraId="290D9E7E" w16cid:durableId="249BD722"/>
  <w16cid:commentId w16cid:paraId="1FD09185" w16cid:durableId="255C9752"/>
  <w16cid:commentId w16cid:paraId="0EF7054A" w16cid:durableId="24E710B4"/>
  <w16cid:commentId w16cid:paraId="0188FFB0" w16cid:durableId="257D5E6F"/>
  <w16cid:commentId w16cid:paraId="6CA23E16" w16cid:durableId="257D5E70"/>
  <w16cid:commentId w16cid:paraId="45D0DFBD" w16cid:durableId="7F16A7F2"/>
  <w16cid:commentId w16cid:paraId="3C95F566" w16cid:durableId="5FFE2491"/>
  <w16cid:commentId w16cid:paraId="13E8C362" w16cid:durableId="47141EC8"/>
  <w16cid:commentId w16cid:paraId="68257884" w16cid:durableId="255C99C0"/>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D09DB65" w16cid:durableId="3E656F24"/>
  <w16cid:commentId w16cid:paraId="10C4B6C7" w16cid:durableId="255C9BD7"/>
  <w16cid:commentId w16cid:paraId="1BDBF9A7" w16cid:durableId="585E20C3"/>
  <w16cid:commentId w16cid:paraId="42486631" w16cid:durableId="3D41E368"/>
  <w16cid:commentId w16cid:paraId="5138F253" w16cid:durableId="255C9C4E"/>
  <w16cid:commentId w16cid:paraId="60C4AE61" w16cid:durableId="255C9CD6"/>
  <w16cid:commentId w16cid:paraId="608DDD76" w16cid:durableId="255C9CF4"/>
  <w16cid:commentId w16cid:paraId="42A6A44F" w16cid:durableId="256C10A2"/>
  <w16cid:commentId w16cid:paraId="76F42A81" w16cid:durableId="0F8FC2DC"/>
  <w16cid:commentId w16cid:paraId="75E35233" w16cid:durableId="255C9D4D"/>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7F1E35D" w16cid:durableId="0F625F29"/>
  <w16cid:commentId w16cid:paraId="1EE9F83E" w16cid:durableId="02593DA7"/>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432FA971" w16cid:durableId="24FE2272"/>
  <w16cid:commentId w16cid:paraId="74B90309" w16cid:durableId="255CA4CE"/>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78C56A0A" w16cid:durableId="11FFAC24"/>
  <w16cid:commentId w16cid:paraId="3E2CB740" w16cid:durableId="0CC155F7"/>
  <w16cid:commentId w16cid:paraId="3AE78FD3" w16cid:durableId="255DCDAD"/>
  <w16cid:commentId w16cid:paraId="13ECFE7A" w16cid:durableId="1AFB16AA"/>
  <w16cid:commentId w16cid:paraId="63ED7644" w16cid:durableId="255DCDE8"/>
  <w16cid:commentId w16cid:paraId="481BD78E" w16cid:durableId="4CD8EEC9"/>
  <w16cid:commentId w16cid:paraId="67610139" w16cid:durableId="413B2001"/>
  <w16cid:commentId w16cid:paraId="42A1739B" w16cid:durableId="2B285FE4"/>
  <w16cid:commentId w16cid:paraId="5AB80B58" w16cid:durableId="2ECCF7A8"/>
  <w16cid:commentId w16cid:paraId="28C1F803" w16cid:durableId="5B6FAA43"/>
  <w16cid:commentId w16cid:paraId="5002A82B" w16cid:durableId="256C10B3"/>
  <w16cid:commentId w16cid:paraId="29BAC2BB" w16cid:durableId="5A83F2BF"/>
  <w16cid:commentId w16cid:paraId="08524C9B" w16cid:durableId="07DF4B32"/>
  <w16cid:commentId w16cid:paraId="6B5D0DD9" w16cid:durableId="561222A2"/>
  <w16cid:commentId w16cid:paraId="46252DA3" w16cid:durableId="63E1A06C"/>
  <w16cid:commentId w16cid:paraId="063A6A35" w16cid:durableId="78201AF8"/>
  <w16cid:commentId w16cid:paraId="315B2D3E" w16cid:durableId="10AD12E2"/>
  <w16cid:commentId w16cid:paraId="5D363DC0" w16cid:durableId="6116B188"/>
  <w16cid:commentId w16cid:paraId="453C7416" w16cid:durableId="77774D35"/>
  <w16cid:commentId w16cid:paraId="684A798B" w16cid:durableId="255DCEF4"/>
  <w16cid:commentId w16cid:paraId="075F8ADB" w16cid:durableId="494B6737"/>
  <w16cid:commentId w16cid:paraId="58B16730" w16cid:durableId="53237C09"/>
  <w16cid:commentId w16cid:paraId="3A6B4348" w16cid:durableId="5C351F44"/>
  <w16cid:commentId w16cid:paraId="4441A8E9" w16cid:durableId="2563125C"/>
  <w16cid:commentId w16cid:paraId="6C054BEA" w16cid:durableId="118437AD"/>
  <w16cid:commentId w16cid:paraId="1944093B" w16cid:durableId="256312D5"/>
  <w16cid:commentId w16cid:paraId="4106D722" w16cid:durableId="75BAD550"/>
  <w16cid:commentId w16cid:paraId="6F081187" w16cid:durableId="25631339"/>
  <w16cid:commentId w16cid:paraId="607B6411" w16cid:durableId="256313C1"/>
  <w16cid:commentId w16cid:paraId="357AAECD" w16cid:durableId="256313E3"/>
  <w16cid:commentId w16cid:paraId="6F3EAC52" w16cid:durableId="256316AA"/>
  <w16cid:commentId w16cid:paraId="347404D1" w16cid:durableId="256316CE"/>
  <w16cid:commentId w16cid:paraId="6E8C7F43" w16cid:durableId="25631708"/>
  <w16cid:commentId w16cid:paraId="0BFFD60F" w16cid:durableId="2563172E"/>
  <w16cid:commentId w16cid:paraId="1ACBE67B" w16cid:durableId="25631933"/>
  <w16cid:commentId w16cid:paraId="20B9884B" w16cid:durableId="25631955"/>
  <w16cid:commentId w16cid:paraId="6205E2BC" w16cid:durableId="78AE8A28"/>
  <w16cid:commentId w16cid:paraId="51B86E29" w16cid:durableId="575ED9DD"/>
  <w16cid:commentId w16cid:paraId="0C03206F" w16cid:durableId="6097B5C6"/>
  <w16cid:commentId w16cid:paraId="29DC0B1A" w16cid:durableId="165E8D7B"/>
  <w16cid:commentId w16cid:paraId="272EB372" w16cid:durableId="2563249A"/>
  <w16cid:commentId w16cid:paraId="16A18D39" w16cid:durableId="047F05A8"/>
  <w16cid:commentId w16cid:paraId="43B97B63" w16cid:durableId="2563247C"/>
  <w16cid:commentId w16cid:paraId="71767D4C" w16cid:durableId="3EBA1E61"/>
  <w16cid:commentId w16cid:paraId="5DCD6ED5" w16cid:durableId="35A4099C"/>
  <w16cid:commentId w16cid:paraId="3BEBDBB6" w16cid:durableId="25632522"/>
  <w16cid:commentId w16cid:paraId="2940CEB6" w16cid:durableId="25632582"/>
  <w16cid:commentId w16cid:paraId="06DBA2F5" w16cid:durableId="256C9A27"/>
  <w16cid:commentId w16cid:paraId="6DF14D08" w16cid:durableId="256C9937"/>
  <w16cid:commentId w16cid:paraId="5D2525E3" w16cid:durableId="256C9936"/>
  <w16cid:commentId w16cid:paraId="752B6A93" w16cid:durableId="256C9935"/>
  <w16cid:commentId w16cid:paraId="13402578" w16cid:durableId="256CA048"/>
  <w16cid:commentId w16cid:paraId="6ACE60E5" w16cid:durableId="4DA55597"/>
  <w16cid:commentId w16cid:paraId="59CA563C" w16cid:durableId="497645AA"/>
  <w16cid:commentId w16cid:paraId="6F8214EC" w16cid:durableId="256326B4"/>
  <w16cid:commentId w16cid:paraId="29E202F7" w16cid:durableId="256326D9"/>
  <w16cid:commentId w16cid:paraId="3FD8A933" w16cid:durableId="256CA2DF"/>
  <w16cid:commentId w16cid:paraId="03611795" w16cid:durableId="256CA2F0"/>
  <w16cid:commentId w16cid:paraId="383A950D" w16cid:durableId="2563273A"/>
  <w16cid:commentId w16cid:paraId="374B89A6" w16cid:durableId="24E85EFD"/>
  <w16cid:commentId w16cid:paraId="26A0DF70" w16cid:durableId="256327A0"/>
  <w16cid:commentId w16cid:paraId="2BDA328D" w16cid:durableId="256C969A"/>
  <w16cid:commentId w16cid:paraId="47FEE34D" w16cid:durableId="256CA57A"/>
  <w16cid:commentId w16cid:paraId="4EC44910" w16cid:durableId="256CAF4D"/>
  <w16cid:commentId w16cid:paraId="3B683F41" w16cid:durableId="256CB5D3"/>
  <w16cid:commentId w16cid:paraId="204200B4" w16cid:durableId="256328B6"/>
  <w16cid:commentId w16cid:paraId="2D5A1330" w16cid:durableId="256CB721"/>
  <w16cid:commentId w16cid:paraId="71B531DD" w16cid:durableId="256CB7DE"/>
  <w16cid:commentId w16cid:paraId="62FE5A72" w16cid:durableId="256CB836"/>
  <w16cid:commentId w16cid:paraId="72215CD0" w16cid:durableId="256CBAEC"/>
  <w16cid:commentId w16cid:paraId="1EB5C2FB" w16cid:durableId="256CBB37"/>
  <w16cid:commentId w16cid:paraId="4D0B499D" w16cid:durableId="256CBC00"/>
  <w16cid:commentId w16cid:paraId="0CFE0795" w16cid:durableId="24FF7130"/>
  <w16cid:commentId w16cid:paraId="5B4230C2" w16cid:durableId="256CCCB3"/>
  <w16cid:commentId w16cid:paraId="49D9A5D5" w16cid:durableId="256CCC4E"/>
  <w16cid:commentId w16cid:paraId="3903D164" w16cid:durableId="256CCCE2"/>
  <w16cid:commentId w16cid:paraId="6E3571E0" w16cid:durableId="25632B8B"/>
  <w16cid:commentId w16cid:paraId="3D92A6ED" w16cid:durableId="256CCE05"/>
  <w16cid:commentId w16cid:paraId="6180C4A5" w16cid:durableId="256CCF81"/>
  <w16cid:commentId w16cid:paraId="1E448967" w16cid:durableId="25633BF8"/>
  <w16cid:commentId w16cid:paraId="75EE47AE" w16cid:durableId="25633C49"/>
  <w16cid:commentId w16cid:paraId="23F9CFCB" w16cid:durableId="256CD1B6"/>
  <w16cid:commentId w16cid:paraId="5CA3D1F6" w16cid:durableId="256CD3F4"/>
  <w16cid:commentId w16cid:paraId="3AD450DB" w16cid:durableId="256CCD62"/>
  <w16cid:commentId w16cid:paraId="4B8994BC" w16cid:durableId="25646428"/>
  <w16cid:commentId w16cid:paraId="7C7D906B" w16cid:durableId="256CD5E3"/>
  <w16cid:commentId w16cid:paraId="4CBDEF1E" w16cid:durableId="256CD780"/>
  <w16cid:commentId w16cid:paraId="1F0A3FBE" w16cid:durableId="256CD738"/>
  <w16cid:commentId w16cid:paraId="6148A184" w16cid:durableId="256465AA"/>
  <w16cid:commentId w16cid:paraId="4BD47020" w16cid:durableId="25646576"/>
  <w16cid:commentId w16cid:paraId="4B804671" w16cid:durableId="256CD977"/>
  <w16cid:commentId w16cid:paraId="30742E92" w16cid:durableId="256CD99E"/>
  <w16cid:commentId w16cid:paraId="26946A21" w16cid:durableId="256CDA4D"/>
  <w16cid:commentId w16cid:paraId="695FF13A" w16cid:durableId="256465D5"/>
  <w16cid:commentId w16cid:paraId="46B8DCA7" w16cid:durableId="256CDB04"/>
  <w16cid:commentId w16cid:paraId="0F6E1B8E" w16cid:durableId="25646600"/>
  <w16cid:commentId w16cid:paraId="43EA8882" w16cid:durableId="256CDD84"/>
  <w16cid:commentId w16cid:paraId="183866CE" w16cid:durableId="256CDD5B"/>
  <w16cid:commentId w16cid:paraId="06F546C5" w16cid:durableId="256CDEBB"/>
  <w16cid:commentId w16cid:paraId="31CE8E90" w16cid:durableId="256CDF23"/>
  <w16cid:commentId w16cid:paraId="4AEEE05E" w16cid:durableId="24E8FDF4"/>
  <w16cid:commentId w16cid:paraId="6D1505EE" w16cid:durableId="256CDFF6"/>
  <w16cid:commentId w16cid:paraId="4AF18DD8" w16cid:durableId="24FF6408"/>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160139A5" w16cid:durableId="256CE78B"/>
  <w16cid:commentId w16cid:paraId="30594CC1" w16cid:durableId="249C29EF"/>
  <w16cid:commentId w16cid:paraId="5FA06494" w16cid:durableId="256CEA54"/>
  <w16cid:commentId w16cid:paraId="648D5C7D" w16cid:durableId="25646ACE"/>
  <w16cid:commentId w16cid:paraId="3F263B7E" w16cid:durableId="25646B35"/>
  <w16cid:commentId w16cid:paraId="69892406" w16cid:durableId="256CEB64"/>
  <w16cid:commentId w16cid:paraId="7C856C10" w16cid:durableId="256CEBEE"/>
  <w16cid:commentId w16cid:paraId="0AA85D93" w16cid:durableId="256CED12"/>
  <w16cid:commentId w16cid:paraId="565CA335" w16cid:durableId="256CED37"/>
  <w16cid:commentId w16cid:paraId="745D37E0" w16cid:durableId="25659E2A"/>
  <w16cid:commentId w16cid:paraId="468CAE88" w16cid:durableId="256CEDC7"/>
  <w16cid:commentId w16cid:paraId="1EE91592" w16cid:durableId="256CEE77"/>
  <w16cid:commentId w16cid:paraId="31936462" w16cid:durableId="25659F68"/>
  <w16cid:commentId w16cid:paraId="107E748C" w16cid:durableId="256CEDDC"/>
  <w16cid:commentId w16cid:paraId="055988AD" w16cid:durableId="256CF052"/>
  <w16cid:commentId w16cid:paraId="73EF0B4D" w16cid:durableId="256CF369"/>
  <w16cid:commentId w16cid:paraId="2CBEBE0E" w16cid:durableId="256CF411"/>
  <w16cid:commentId w16cid:paraId="74C4FC34" w16cid:durableId="2565A05B"/>
  <w16cid:commentId w16cid:paraId="05577C9C" w16cid:durableId="256CF4F4"/>
  <w16cid:commentId w16cid:paraId="564EF784" w16cid:durableId="256CF517"/>
  <w16cid:commentId w16cid:paraId="3B22775A" w16cid:durableId="256CF4E6"/>
  <w16cid:commentId w16cid:paraId="37823046" w16cid:durableId="2565A0B7"/>
  <w16cid:commentId w16cid:paraId="6DE56B16" w16cid:durableId="256CF57E"/>
  <w16cid:commentId w16cid:paraId="70311D54" w16cid:durableId="24FF6A88"/>
  <w16cid:commentId w16cid:paraId="35C693B6" w16cid:durableId="256CF622"/>
  <w16cid:commentId w16cid:paraId="344E31A7" w16cid:durableId="2565A107"/>
  <w16cid:commentId w16cid:paraId="3BCDBCFA" w16cid:durableId="2565A17B"/>
  <w16cid:commentId w16cid:paraId="1E3DBC78" w16cid:durableId="2565A157"/>
  <w16cid:commentId w16cid:paraId="37104D4B" w16cid:durableId="2565A34A"/>
  <w16cid:commentId w16cid:paraId="583C91F4" w16cid:durableId="2565A214"/>
  <w16cid:commentId w16cid:paraId="4E663977" w16cid:durableId="256CFB07"/>
  <w16cid:commentId w16cid:paraId="09713A7D" w16cid:durableId="256CFBE5"/>
  <w16cid:commentId w16cid:paraId="7E781A8F" w16cid:durableId="256CFC46"/>
  <w16cid:commentId w16cid:paraId="01BCC867" w16cid:durableId="256D03B8"/>
  <w16cid:commentId w16cid:paraId="44F1DB0F" w16cid:durableId="24E8BF97"/>
  <w16cid:commentId w16cid:paraId="15404CFE" w16cid:durableId="256CFDD6"/>
  <w16cid:commentId w16cid:paraId="15D575D3" w16cid:durableId="24E8C82F"/>
  <w16cid:commentId w16cid:paraId="3C4AFAB7" w16cid:durableId="2565A41A"/>
  <w16cid:commentId w16cid:paraId="329992F0" w16cid:durableId="256D0045"/>
  <w16cid:commentId w16cid:paraId="3DD751EA" w16cid:durableId="2565A4A4"/>
  <w16cid:commentId w16cid:paraId="0D057844" w16cid:durableId="256D04AC"/>
  <w16cid:commentId w16cid:paraId="6B0003F6" w16cid:durableId="2565A548"/>
  <w16cid:commentId w16cid:paraId="62B71DEE" w16cid:durableId="2565A5EB"/>
  <w16cid:commentId w16cid:paraId="39DC78F9" w16cid:durableId="256CFFDD"/>
  <w16cid:commentId w16cid:paraId="0504A97C" w16cid:durableId="2565A60F"/>
  <w16cid:commentId w16cid:paraId="7297C5E9" w16cid:durableId="256CFF89"/>
  <w16cid:commentId w16cid:paraId="3BC9CB65" w16cid:durableId="256D0410"/>
  <w16cid:commentId w16cid:paraId="15CC2CF6" w16cid:durableId="256D0279"/>
  <w16cid:commentId w16cid:paraId="68AF933A" w16cid:durableId="2565A83B"/>
  <w16cid:commentId w16cid:paraId="6C97ADFB" w16cid:durableId="259C4312"/>
  <w16cid:commentId w16cid:paraId="70E4E3D1" w16cid:durableId="259C4420"/>
  <w16cid:commentId w16cid:paraId="2900E93D" w16cid:durableId="259C4689"/>
  <w16cid:commentId w16cid:paraId="61B6E816" w16cid:durableId="257D5E2D"/>
  <w16cid:commentId w16cid:paraId="55E5CF2D" w16cid:durableId="259C4764"/>
  <w16cid:commentId w16cid:paraId="6AB6B70E" w16cid:durableId="257D5E2C"/>
  <w16cid:commentId w16cid:paraId="7E998466" w16cid:durableId="257D5E2B"/>
  <w16cid:commentId w16cid:paraId="61CAEC4E" w16cid:durableId="257D5E29"/>
  <w16cid:commentId w16cid:paraId="60574830" w16cid:durableId="259C49C4"/>
  <w16cid:commentId w16cid:paraId="40D845CD" w16cid:durableId="257D5E28"/>
  <w16cid:commentId w16cid:paraId="43FA9EAB" w16cid:durableId="257D5E27"/>
  <w16cid:commentId w16cid:paraId="00A5CDC2" w16cid:durableId="257D5E26"/>
  <w16cid:commentId w16cid:paraId="18BE8982" w16cid:durableId="259C4DA8"/>
  <w16cid:commentId w16cid:paraId="16FB5785" w16cid:durableId="259C4DBB"/>
  <w16cid:commentId w16cid:paraId="0EE9682B" w16cid:durableId="259C4B2C"/>
  <w16cid:commentId w16cid:paraId="73D33176" w16cid:durableId="257D5E25"/>
  <w16cid:commentId w16cid:paraId="081D7F99" w16cid:durableId="257D5E24"/>
  <w16cid:commentId w16cid:paraId="4B48DBBE" w16cid:durableId="259C4E20"/>
  <w16cid:commentId w16cid:paraId="45833ECF" w16cid:durableId="259C4E32"/>
  <w16cid:commentId w16cid:paraId="29CC9046" w16cid:durableId="259C4E58"/>
  <w16cid:commentId w16cid:paraId="27B34B2C" w16cid:durableId="259C4F1B"/>
  <w16cid:commentId w16cid:paraId="7477016E" w16cid:durableId="259C4F5B"/>
  <w16cid:commentId w16cid:paraId="13E324CC" w16cid:durableId="257D5E22"/>
  <w16cid:commentId w16cid:paraId="0C0760B5" w16cid:durableId="257D5E21"/>
  <w16cid:commentId w16cid:paraId="114285E4" w16cid:durableId="259C5133"/>
  <w16cid:commentId w16cid:paraId="0938CB01" w16cid:durableId="259C5167"/>
  <w16cid:commentId w16cid:paraId="09A6B712" w16cid:durableId="259C517F"/>
  <w16cid:commentId w16cid:paraId="53E4C929" w16cid:durableId="259C51CC"/>
  <w16cid:commentId w16cid:paraId="38833B83" w16cid:durableId="259C519C"/>
  <w16cid:commentId w16cid:paraId="09F5E71D" w16cid:durableId="259C52B7"/>
  <w16cid:commentId w16cid:paraId="23F0E586" w16cid:durableId="259C52F8"/>
  <w16cid:commentId w16cid:paraId="5E6B0416" w16cid:durableId="259C53A1"/>
  <w16cid:commentId w16cid:paraId="7B500755" w16cid:durableId="259C53D7"/>
  <w16cid:commentId w16cid:paraId="708792F6" w16cid:durableId="259C5435"/>
  <w16cid:commentId w16cid:paraId="45091E37" w16cid:durableId="257D5E1D"/>
  <w16cid:commentId w16cid:paraId="09D8F74E" w16cid:durableId="257D5E1C"/>
  <w16cid:commentId w16cid:paraId="63941E36" w16cid:durableId="257D5E1B"/>
  <w16cid:commentId w16cid:paraId="4457E445" w16cid:durableId="257D5E1A"/>
  <w16cid:commentId w16cid:paraId="7ADCFF0F" w16cid:durableId="257D5E19"/>
  <w16cid:commentId w16cid:paraId="0B31D40B" w16cid:durableId="257D5E18"/>
  <w16cid:commentId w16cid:paraId="11A06B90" w16cid:durableId="257D5E17"/>
  <w16cid:commentId w16cid:paraId="524B2451" w16cid:durableId="257D5E16"/>
  <w16cid:commentId w16cid:paraId="27BD0953" w16cid:durableId="257D5E15"/>
  <w16cid:commentId w16cid:paraId="1A1B7D16" w16cid:durableId="257D5E14"/>
  <w16cid:commentId w16cid:paraId="2B9A76DB" w16cid:durableId="257D5E13"/>
  <w16cid:commentId w16cid:paraId="5FCE7C6F" w16cid:durableId="257D5E12"/>
  <w16cid:commentId w16cid:paraId="0F88961A" w16cid:durableId="257D5E11"/>
  <w16cid:commentId w16cid:paraId="05F32CE1" w16cid:durableId="257D5E10"/>
  <w16cid:commentId w16cid:paraId="6648FA22" w16cid:durableId="257D5E0E"/>
  <w16cid:commentId w16cid:paraId="50E6CCF0" w16cid:durableId="257D5E0C"/>
  <w16cid:commentId w16cid:paraId="18B0D99F" w16cid:durableId="257D5E0D"/>
  <w16cid:commentId w16cid:paraId="41B01114" w16cid:durableId="257D5E0B"/>
  <w16cid:commentId w16cid:paraId="1A8BF28D" w16cid:durableId="257D5E0A"/>
  <w16cid:commentId w16cid:paraId="05E4CD3D" w16cid:durableId="257D5E09"/>
  <w16cid:commentId w16cid:paraId="35A2519C" w16cid:durableId="257D5E08"/>
  <w16cid:commentId w16cid:paraId="2F21AD35" w16cid:durableId="257D5E07"/>
  <w16cid:commentId w16cid:paraId="39FE946F" w16cid:durableId="257D5E06"/>
  <w16cid:commentId w16cid:paraId="7691396B" w16cid:durableId="257D5E05"/>
  <w16cid:commentId w16cid:paraId="3C54A892" w16cid:durableId="257D5E04"/>
  <w16cid:commentId w16cid:paraId="16D3B5B2" w16cid:durableId="257D5E03"/>
  <w16cid:commentId w16cid:paraId="1F8BAE4F" w16cid:durableId="257D5E00"/>
  <w16cid:commentId w16cid:paraId="60534B66" w16cid:durableId="258BCEE9"/>
  <w16cid:commentId w16cid:paraId="4CAADE72" w16cid:durableId="257D5DFF"/>
  <w16cid:commentId w16cid:paraId="52249BC5" w16cid:durableId="257D5DFE"/>
  <w16cid:commentId w16cid:paraId="6178C508" w16cid:durableId="257D3FCE"/>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6EE17A5B" w16cid:durableId="24FF756F"/>
  <w16cid:commentId w16cid:paraId="3FE1CE76" w16cid:durableId="24FF7546"/>
  <w16cid:commentId w16cid:paraId="555A7B4C" w16cid:durableId="24FF754E"/>
  <w16cid:commentId w16cid:paraId="33360176" w16cid:durableId="24E90311"/>
  <w16cid:commentId w16cid:paraId="6D2927E5" w16cid:durableId="2565A9F6"/>
  <w16cid:commentId w16cid:paraId="53EE920B" w16cid:durableId="24FF7481"/>
  <w16cid:commentId w16cid:paraId="0E7B92E2" w16cid:durableId="258282DE"/>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E751A" w14:textId="77777777" w:rsidR="007419B5" w:rsidRDefault="007419B5" w:rsidP="00FF3EF3">
      <w:pPr>
        <w:spacing w:line="240" w:lineRule="auto"/>
      </w:pPr>
      <w:r>
        <w:separator/>
      </w:r>
    </w:p>
  </w:endnote>
  <w:endnote w:type="continuationSeparator" w:id="0">
    <w:p w14:paraId="645759B1" w14:textId="77777777" w:rsidR="007419B5" w:rsidRDefault="007419B5" w:rsidP="00FF3EF3">
      <w:pPr>
        <w:spacing w:line="240" w:lineRule="auto"/>
      </w:pPr>
      <w:r>
        <w:continuationSeparator/>
      </w:r>
    </w:p>
  </w:endnote>
  <w:endnote w:type="continuationNotice" w:id="1">
    <w:p w14:paraId="7FE97537" w14:textId="77777777" w:rsidR="007419B5" w:rsidRDefault="007419B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2BD8CD12-C69B-441A-AC56-F40F8A4A4943}"/>
    <w:embedBold r:id="rId2" w:fontKey="{C4D2CBC1-A69D-4807-9342-D6A2DCDD49EF}"/>
    <w:embedItalic r:id="rId3" w:fontKey="{F0A6C3AF-41AE-44E3-B56D-D0C21BF920EA}"/>
    <w:embedBoldItalic r:id="rId4" w:fontKey="{AA28B4CB-1DBC-4F36-BD09-5D82B5CC510A}"/>
  </w:font>
  <w:font w:name="BundesSans Office">
    <w:altName w:val="Calibri"/>
    <w:charset w:val="00"/>
    <w:family w:val="swiss"/>
    <w:pitch w:val="variable"/>
    <w:sig w:usb0="A00000BF" w:usb1="4000206B" w:usb2="00000000" w:usb3="00000000" w:csb0="00000093" w:csb1="00000000"/>
    <w:embedRegular r:id="rId5" w:fontKey="{4096D2A0-2364-4143-846A-93C794F7DAC1}"/>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r:id="rId6" w:fontKey="{8F6A96E8-A1E4-4974-A08B-9BA47E71AA55}"/>
    <w:embedBold r:id="rId7" w:fontKey="{02A949E7-1C03-4CF0-B294-395375C60BFC}"/>
    <w:embedItalic r:id="rId8" w:fontKey="{F5EA096D-46AD-4BF0-9650-9DFDA2DA6BC1}"/>
  </w:font>
  <w:font w:name="Open Sans">
    <w:panose1 w:val="020B0606030504020204"/>
    <w:charset w:val="00"/>
    <w:family w:val="swiss"/>
    <w:pitch w:val="variable"/>
    <w:sig w:usb0="E00002EF" w:usb1="4000205B" w:usb2="00000028" w:usb3="00000000" w:csb0="0000019F" w:csb1="00000000"/>
    <w:embedRegular r:id="rId9" w:fontKey="{C2DC64E1-461C-4209-94C1-CD544FD68FFF}"/>
  </w:font>
  <w:font w:name="Trebuchet MS">
    <w:altName w:val="Trebuchet MS"/>
    <w:panose1 w:val="020B0603020202020204"/>
    <w:charset w:val="00"/>
    <w:family w:val="swiss"/>
    <w:pitch w:val="variable"/>
    <w:sig w:usb0="00000687" w:usb1="00000000" w:usb2="00000000" w:usb3="00000000" w:csb0="0000009F" w:csb1="00000000"/>
    <w:embedRegular r:id="rId10" w:fontKey="{7EA84882-52E3-431B-8973-92916EC41632}"/>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A67FCA15-4DDE-4257-B4A3-D777D8AA70E7}"/>
  </w:font>
  <w:font w:name="Arial Narrow">
    <w:panose1 w:val="020B0606020202030204"/>
    <w:charset w:val="00"/>
    <w:family w:val="swiss"/>
    <w:pitch w:val="variable"/>
    <w:sig w:usb0="00000287" w:usb1="00000800" w:usb2="00000000" w:usb3="00000000" w:csb0="0000009F" w:csb1="00000000"/>
    <w:embedRegular r:id="rId12" w:fontKey="{7A616317-02AB-41E9-AED3-71A0A7E05E3D}"/>
  </w:font>
  <w:font w:name="Segoe UI">
    <w:panose1 w:val="020B0502040204020203"/>
    <w:charset w:val="00"/>
    <w:family w:val="swiss"/>
    <w:pitch w:val="variable"/>
    <w:sig w:usb0="E4002EFF" w:usb1="C000E47F" w:usb2="00000009" w:usb3="00000000" w:csb0="000001FF" w:csb1="00000000"/>
    <w:embedRegular r:id="rId13" w:fontKey="{A53D41DD-A9BF-4F4F-871A-5ADA7CD2729F}"/>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4" w:fontKey="{B47DDC7C-6093-4B51-987B-700048310E78}"/>
    <w:embedItalic r:id="rId15" w:fontKey="{69E10AA1-511D-4EA3-9CEF-73CE8C6EDAF4}"/>
  </w:font>
  <w:font w:name="Corbel">
    <w:panose1 w:val="020B0503020204020204"/>
    <w:charset w:val="00"/>
    <w:family w:val="swiss"/>
    <w:pitch w:val="variable"/>
    <w:sig w:usb0="A00002EF" w:usb1="4000A44B" w:usb2="00000000" w:usb3="00000000" w:csb0="0000019F" w:csb1="00000000"/>
    <w:embedRegular r:id="rId16" w:fontKey="{52D0E06F-75E3-421A-B525-0569FAD0A03F}"/>
  </w:font>
  <w:font w:name="Segoe UI Emoji">
    <w:panose1 w:val="020B0502040204020203"/>
    <w:charset w:val="00"/>
    <w:family w:val="swiss"/>
    <w:pitch w:val="variable"/>
    <w:sig w:usb0="00000003" w:usb1="02000000" w:usb2="00000000" w:usb3="00000000" w:csb0="00000001" w:csb1="00000000"/>
    <w:embedRegular r:id="rId17" w:fontKey="{0178A654-F384-46B1-B25B-1826F090FD2B}"/>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CB32B1" w14:paraId="2D874EBC" w14:textId="77777777" w:rsidTr="1E305A1F">
      <w:tc>
        <w:tcPr>
          <w:tcW w:w="3020" w:type="dxa"/>
        </w:tcPr>
        <w:p w14:paraId="66C52978" w14:textId="08550087" w:rsidR="00CB32B1" w:rsidRDefault="00CB32B1" w:rsidP="1E305A1F">
          <w:pPr>
            <w:pStyle w:val="Kopfzeile"/>
            <w:ind w:left="-115"/>
            <w:jc w:val="left"/>
            <w:rPr>
              <w:rFonts w:eastAsia="Calibri"/>
              <w:szCs w:val="20"/>
            </w:rPr>
          </w:pPr>
        </w:p>
      </w:tc>
      <w:tc>
        <w:tcPr>
          <w:tcW w:w="3020" w:type="dxa"/>
        </w:tcPr>
        <w:p w14:paraId="22018214" w14:textId="6F85E6DB" w:rsidR="00CB32B1" w:rsidRDefault="00CB32B1" w:rsidP="1E305A1F">
          <w:pPr>
            <w:pStyle w:val="Kopfzeile"/>
            <w:jc w:val="center"/>
            <w:rPr>
              <w:rFonts w:eastAsia="Calibri"/>
              <w:szCs w:val="20"/>
            </w:rPr>
          </w:pPr>
        </w:p>
      </w:tc>
      <w:tc>
        <w:tcPr>
          <w:tcW w:w="3020" w:type="dxa"/>
        </w:tcPr>
        <w:p w14:paraId="1BEAF752" w14:textId="6EFABA53" w:rsidR="00CB32B1" w:rsidRDefault="00CB32B1" w:rsidP="1E305A1F">
          <w:pPr>
            <w:pStyle w:val="Kopfzeile"/>
            <w:ind w:right="-115"/>
            <w:jc w:val="right"/>
            <w:rPr>
              <w:rFonts w:eastAsia="Calibri"/>
              <w:szCs w:val="20"/>
            </w:rPr>
          </w:pPr>
        </w:p>
      </w:tc>
    </w:tr>
  </w:tbl>
  <w:p w14:paraId="29CB584F" w14:textId="1D9896AA" w:rsidR="00CB32B1" w:rsidRDefault="00CB32B1"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793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7934">
        <w:tblGrid>
          <w:gridCol w:w="3020"/>
          <w:gridCol w:w="3020"/>
          <w:gridCol w:w="3020"/>
        </w:tblGrid>
      </w:tblGridChange>
    </w:tblGrid>
    <w:tr w:rsidR="00CB32B1" w14:paraId="11DF1B11" w14:textId="77777777" w:rsidTr="4C11F93A">
      <w:tc>
        <w:tcPr>
          <w:tcW w:w="3020" w:type="dxa"/>
          <w:tcPrChange w:id="7935" w:author="Guest User" w:date="2022-01-04T12:15:00Z">
            <w:tcPr>
              <w:tcW w:w="3020" w:type="dxa"/>
            </w:tcPr>
          </w:tcPrChange>
        </w:tcPr>
        <w:p w14:paraId="3DDA5661" w14:textId="32C2233E" w:rsidR="00CB32B1" w:rsidRDefault="00CB32B1">
          <w:pPr>
            <w:pStyle w:val="Kopfzeile"/>
            <w:ind w:left="-115"/>
            <w:jc w:val="left"/>
            <w:rPr>
              <w:rFonts w:eastAsia="Calibri"/>
              <w:szCs w:val="20"/>
            </w:rPr>
            <w:pPrChange w:id="7936" w:author="Guest User" w:date="2022-01-04T12:15:00Z">
              <w:pPr/>
            </w:pPrChange>
          </w:pPr>
        </w:p>
      </w:tc>
      <w:tc>
        <w:tcPr>
          <w:tcW w:w="3020" w:type="dxa"/>
          <w:tcPrChange w:id="7937" w:author="Guest User" w:date="2022-01-04T12:15:00Z">
            <w:tcPr>
              <w:tcW w:w="3020" w:type="dxa"/>
            </w:tcPr>
          </w:tcPrChange>
        </w:tcPr>
        <w:p w14:paraId="790F0755" w14:textId="790229C2" w:rsidR="00CB32B1" w:rsidRDefault="00CB32B1">
          <w:pPr>
            <w:pStyle w:val="Kopfzeile"/>
            <w:jc w:val="center"/>
            <w:rPr>
              <w:rFonts w:eastAsia="Calibri"/>
              <w:szCs w:val="20"/>
            </w:rPr>
            <w:pPrChange w:id="7938" w:author="Guest User" w:date="2022-01-04T12:15:00Z">
              <w:pPr/>
            </w:pPrChange>
          </w:pPr>
        </w:p>
      </w:tc>
      <w:tc>
        <w:tcPr>
          <w:tcW w:w="3020" w:type="dxa"/>
          <w:tcPrChange w:id="7939" w:author="Guest User" w:date="2022-01-04T12:15:00Z">
            <w:tcPr>
              <w:tcW w:w="3020" w:type="dxa"/>
            </w:tcPr>
          </w:tcPrChange>
        </w:tcPr>
        <w:p w14:paraId="74451C67" w14:textId="773D9C7C" w:rsidR="00CB32B1" w:rsidRDefault="00CB32B1">
          <w:pPr>
            <w:pStyle w:val="Kopfzeile"/>
            <w:ind w:right="-115"/>
            <w:jc w:val="right"/>
            <w:rPr>
              <w:rFonts w:eastAsia="Calibri"/>
              <w:szCs w:val="20"/>
            </w:rPr>
            <w:pPrChange w:id="7940" w:author="Guest User" w:date="2022-01-04T12:15:00Z">
              <w:pPr/>
            </w:pPrChange>
          </w:pPr>
        </w:p>
      </w:tc>
    </w:tr>
  </w:tbl>
  <w:p w14:paraId="5E3AD812" w14:textId="01C9CD00" w:rsidR="00CB32B1" w:rsidRDefault="00CB32B1">
    <w:pPr>
      <w:pStyle w:val="Fuzeile"/>
      <w:rPr>
        <w:rFonts w:eastAsia="Calibri"/>
        <w:szCs w:val="20"/>
      </w:rPr>
      <w:pPrChange w:id="7941"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8887"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8888">
        <w:tblGrid>
          <w:gridCol w:w="3020"/>
          <w:gridCol w:w="3020"/>
          <w:gridCol w:w="3020"/>
        </w:tblGrid>
      </w:tblGridChange>
    </w:tblGrid>
    <w:tr w:rsidR="00CB32B1" w14:paraId="7BD9F6D9" w14:textId="77777777" w:rsidTr="4C11F93A">
      <w:tc>
        <w:tcPr>
          <w:tcW w:w="3020" w:type="dxa"/>
          <w:tcPrChange w:id="8889" w:author="Guest User" w:date="2022-01-04T12:15:00Z">
            <w:tcPr>
              <w:tcW w:w="3020" w:type="dxa"/>
            </w:tcPr>
          </w:tcPrChange>
        </w:tcPr>
        <w:p w14:paraId="25E90192" w14:textId="7FEC3E43" w:rsidR="00CB32B1" w:rsidRDefault="00CB32B1">
          <w:pPr>
            <w:pStyle w:val="Kopfzeile"/>
            <w:ind w:left="-115"/>
            <w:jc w:val="left"/>
            <w:rPr>
              <w:rFonts w:eastAsia="Calibri"/>
              <w:szCs w:val="20"/>
            </w:rPr>
            <w:pPrChange w:id="8890" w:author="Guest User" w:date="2022-01-04T12:15:00Z">
              <w:pPr/>
            </w:pPrChange>
          </w:pPr>
        </w:p>
      </w:tc>
      <w:tc>
        <w:tcPr>
          <w:tcW w:w="3020" w:type="dxa"/>
          <w:tcPrChange w:id="8891" w:author="Guest User" w:date="2022-01-04T12:15:00Z">
            <w:tcPr>
              <w:tcW w:w="3020" w:type="dxa"/>
            </w:tcPr>
          </w:tcPrChange>
        </w:tcPr>
        <w:p w14:paraId="0AB6333B" w14:textId="55835857" w:rsidR="00CB32B1" w:rsidRDefault="00CB32B1">
          <w:pPr>
            <w:pStyle w:val="Kopfzeile"/>
            <w:jc w:val="center"/>
            <w:rPr>
              <w:rFonts w:eastAsia="Calibri"/>
              <w:szCs w:val="20"/>
            </w:rPr>
            <w:pPrChange w:id="8892" w:author="Guest User" w:date="2022-01-04T12:15:00Z">
              <w:pPr/>
            </w:pPrChange>
          </w:pPr>
        </w:p>
      </w:tc>
      <w:tc>
        <w:tcPr>
          <w:tcW w:w="3020" w:type="dxa"/>
          <w:tcPrChange w:id="8893" w:author="Guest User" w:date="2022-01-04T12:15:00Z">
            <w:tcPr>
              <w:tcW w:w="3020" w:type="dxa"/>
            </w:tcPr>
          </w:tcPrChange>
        </w:tcPr>
        <w:p w14:paraId="08D76B90" w14:textId="0D90B021" w:rsidR="00CB32B1" w:rsidRDefault="00CB32B1">
          <w:pPr>
            <w:pStyle w:val="Kopfzeile"/>
            <w:ind w:right="-115"/>
            <w:jc w:val="right"/>
            <w:rPr>
              <w:rFonts w:eastAsia="Calibri"/>
              <w:szCs w:val="20"/>
            </w:rPr>
            <w:pPrChange w:id="8894" w:author="Guest User" w:date="2022-01-04T12:15:00Z">
              <w:pPr/>
            </w:pPrChange>
          </w:pPr>
        </w:p>
      </w:tc>
    </w:tr>
  </w:tbl>
  <w:p w14:paraId="0E997DEA" w14:textId="39D2E982" w:rsidR="00CB32B1" w:rsidRDefault="00CB32B1">
    <w:pPr>
      <w:pStyle w:val="Fuzeile"/>
      <w:rPr>
        <w:rFonts w:eastAsia="Calibri"/>
        <w:szCs w:val="20"/>
      </w:rPr>
      <w:pPrChange w:id="8895"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CB32B1" w14:paraId="5E651D7F" w14:textId="77777777" w:rsidTr="4C11F93A">
      <w:tc>
        <w:tcPr>
          <w:tcW w:w="3020" w:type="dxa"/>
          <w:tcPrChange w:id="4" w:author="Guest User" w:date="2022-01-04T12:15:00Z">
            <w:tcPr>
              <w:tcW w:w="3020" w:type="dxa"/>
            </w:tcPr>
          </w:tcPrChange>
        </w:tcPr>
        <w:p w14:paraId="33F21470" w14:textId="7BF7DF2C" w:rsidR="00CB32B1" w:rsidRDefault="00CB32B1">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CB32B1" w:rsidRDefault="00CB32B1">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CB32B1" w:rsidRDefault="00CB32B1">
          <w:pPr>
            <w:pStyle w:val="Kopfzeile"/>
            <w:ind w:right="-115"/>
            <w:jc w:val="right"/>
            <w:rPr>
              <w:rFonts w:eastAsia="Calibri"/>
              <w:szCs w:val="20"/>
            </w:rPr>
            <w:pPrChange w:id="9" w:author="Guest User" w:date="2022-01-04T12:15:00Z">
              <w:pPr/>
            </w:pPrChange>
          </w:pPr>
        </w:p>
      </w:tc>
    </w:tr>
  </w:tbl>
  <w:p w14:paraId="4A6C33BF" w14:textId="66E1A09A" w:rsidR="00CB32B1" w:rsidRDefault="00CB32B1">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CB32B1" w14:paraId="5EF6C691" w14:textId="77777777" w:rsidTr="1E305A1F">
      <w:tc>
        <w:tcPr>
          <w:tcW w:w="3020" w:type="dxa"/>
        </w:tcPr>
        <w:p w14:paraId="5BC6DE1D" w14:textId="26F42848" w:rsidR="00CB32B1" w:rsidRDefault="00CB32B1" w:rsidP="1E305A1F">
          <w:pPr>
            <w:pStyle w:val="Kopfzeile"/>
            <w:ind w:left="-115"/>
            <w:jc w:val="left"/>
            <w:rPr>
              <w:rFonts w:eastAsia="Calibri"/>
              <w:szCs w:val="20"/>
            </w:rPr>
          </w:pPr>
        </w:p>
      </w:tc>
      <w:tc>
        <w:tcPr>
          <w:tcW w:w="3020" w:type="dxa"/>
        </w:tcPr>
        <w:p w14:paraId="1602B7CF" w14:textId="3AD963F7" w:rsidR="00CB32B1" w:rsidRDefault="00CB32B1" w:rsidP="1E305A1F">
          <w:pPr>
            <w:pStyle w:val="Kopfzeile"/>
            <w:jc w:val="center"/>
            <w:rPr>
              <w:rFonts w:eastAsia="Calibri"/>
              <w:szCs w:val="20"/>
            </w:rPr>
          </w:pPr>
        </w:p>
      </w:tc>
      <w:tc>
        <w:tcPr>
          <w:tcW w:w="3020" w:type="dxa"/>
        </w:tcPr>
        <w:p w14:paraId="7C0130E9" w14:textId="56907332" w:rsidR="00CB32B1" w:rsidRDefault="00CB32B1" w:rsidP="1E305A1F">
          <w:pPr>
            <w:pStyle w:val="Kopfzeile"/>
            <w:ind w:right="-115"/>
            <w:jc w:val="right"/>
            <w:rPr>
              <w:rFonts w:eastAsia="Calibri"/>
              <w:szCs w:val="20"/>
            </w:rPr>
          </w:pPr>
        </w:p>
      </w:tc>
    </w:tr>
  </w:tbl>
  <w:p w14:paraId="03DF87C3" w14:textId="2A7FBE3C" w:rsidR="00CB32B1" w:rsidRDefault="00CB32B1"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
        <w:tblGrid>
          <w:gridCol w:w="3020"/>
          <w:gridCol w:w="3020"/>
          <w:gridCol w:w="3020"/>
        </w:tblGrid>
      </w:tblGridChange>
    </w:tblGrid>
    <w:tr w:rsidR="00CB32B1" w14:paraId="5042532B" w14:textId="77777777" w:rsidTr="4C11F93A">
      <w:tc>
        <w:tcPr>
          <w:tcW w:w="3020" w:type="dxa"/>
          <w:tcPrChange w:id="13" w:author="Guest User" w:date="2022-01-04T12:15:00Z">
            <w:tcPr>
              <w:tcW w:w="3020" w:type="dxa"/>
            </w:tcPr>
          </w:tcPrChange>
        </w:tcPr>
        <w:p w14:paraId="4141C266" w14:textId="5AEAAF98" w:rsidR="00CB32B1" w:rsidRDefault="00CB32B1">
          <w:pPr>
            <w:pStyle w:val="Kopfzeile"/>
            <w:ind w:left="-115"/>
            <w:jc w:val="left"/>
            <w:rPr>
              <w:rFonts w:eastAsia="Calibri"/>
              <w:szCs w:val="20"/>
            </w:rPr>
            <w:pPrChange w:id="14" w:author="Guest User" w:date="2022-01-04T12:15:00Z">
              <w:pPr/>
            </w:pPrChange>
          </w:pPr>
        </w:p>
      </w:tc>
      <w:tc>
        <w:tcPr>
          <w:tcW w:w="3020" w:type="dxa"/>
          <w:tcPrChange w:id="15" w:author="Guest User" w:date="2022-01-04T12:15:00Z">
            <w:tcPr>
              <w:tcW w:w="3020" w:type="dxa"/>
            </w:tcPr>
          </w:tcPrChange>
        </w:tcPr>
        <w:p w14:paraId="55C86570" w14:textId="4CBE5E5F" w:rsidR="00CB32B1" w:rsidRDefault="00CB32B1">
          <w:pPr>
            <w:pStyle w:val="Kopfzeile"/>
            <w:jc w:val="center"/>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1C4BA4D" w14:textId="5977CF66" w:rsidR="00CB32B1" w:rsidRDefault="00CB32B1">
          <w:pPr>
            <w:pStyle w:val="Kopfzeile"/>
            <w:ind w:right="-115"/>
            <w:jc w:val="right"/>
            <w:rPr>
              <w:rFonts w:eastAsia="Calibri"/>
              <w:szCs w:val="20"/>
            </w:rPr>
            <w:pPrChange w:id="18" w:author="Guest User" w:date="2022-01-04T12:15:00Z">
              <w:pPr/>
            </w:pPrChange>
          </w:pPr>
        </w:p>
      </w:tc>
    </w:tr>
  </w:tbl>
  <w:p w14:paraId="2EF003F5" w14:textId="2A831014" w:rsidR="00CB32B1" w:rsidRDefault="00CB32B1">
    <w:pPr>
      <w:pStyle w:val="Fuzeile"/>
      <w:rPr>
        <w:rFonts w:eastAsia="Calibri"/>
        <w:szCs w:val="20"/>
      </w:rPr>
      <w:pPrChange w:id="19"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7FDB9CB5" w:rsidR="00CB32B1" w:rsidRPr="007D720E" w:rsidRDefault="00CB32B1"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http://schemas.openxmlformats.org/drawingml/2006/main" xmlns:adec="http://schemas.microsoft.com/office/drawing/2017/decorative" xmlns:w16sdtdh="http://schemas.microsoft.com/office/word/2020/wordml/sdtdatahash" xmlns:w16="http://schemas.microsoft.com/office/word/2018/wordml" xmlns:w16cex="http://schemas.microsoft.com/office/word/2018/wordml/cex">
          <w:pict w14:anchorId="3F9EC8CA">
            <v:line id="Gerader Verbinder 11"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7580F5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EE7FE2">
      <w:rPr>
        <w:b/>
        <w:bCs/>
        <w:noProof/>
        <w:color w:val="595959" w:themeColor="text1" w:themeTint="A6"/>
        <w:sz w:val="16"/>
        <w:szCs w:val="16"/>
      </w:rPr>
      <w:t>Fehler! Kein Text mit angegebener Formatvorlage im Dokument.</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8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83">
        <w:tblGrid>
          <w:gridCol w:w="3020"/>
          <w:gridCol w:w="3020"/>
          <w:gridCol w:w="3020"/>
        </w:tblGrid>
      </w:tblGridChange>
    </w:tblGrid>
    <w:tr w:rsidR="00CB32B1" w14:paraId="1CECC33C" w14:textId="77777777" w:rsidTr="4C11F93A">
      <w:tc>
        <w:tcPr>
          <w:tcW w:w="3020" w:type="dxa"/>
          <w:tcPrChange w:id="584" w:author="Guest User" w:date="2022-01-04T12:15:00Z">
            <w:tcPr>
              <w:tcW w:w="3020" w:type="dxa"/>
            </w:tcPr>
          </w:tcPrChange>
        </w:tcPr>
        <w:p w14:paraId="380CCA19" w14:textId="529175ED" w:rsidR="00CB32B1" w:rsidRDefault="00CB32B1">
          <w:pPr>
            <w:pStyle w:val="Kopfzeile"/>
            <w:ind w:left="-115"/>
            <w:jc w:val="left"/>
            <w:rPr>
              <w:rFonts w:eastAsia="Calibri"/>
              <w:szCs w:val="20"/>
            </w:rPr>
            <w:pPrChange w:id="585" w:author="Guest User" w:date="2022-01-04T12:15:00Z">
              <w:pPr/>
            </w:pPrChange>
          </w:pPr>
        </w:p>
      </w:tc>
      <w:tc>
        <w:tcPr>
          <w:tcW w:w="3020" w:type="dxa"/>
          <w:tcPrChange w:id="586" w:author="Guest User" w:date="2022-01-04T12:15:00Z">
            <w:tcPr>
              <w:tcW w:w="3020" w:type="dxa"/>
            </w:tcPr>
          </w:tcPrChange>
        </w:tcPr>
        <w:p w14:paraId="63B8D7CE" w14:textId="4DAF75F0" w:rsidR="00CB32B1" w:rsidRDefault="00CB32B1">
          <w:pPr>
            <w:pStyle w:val="Kopfzeile"/>
            <w:jc w:val="center"/>
            <w:rPr>
              <w:rFonts w:eastAsia="Calibri"/>
              <w:szCs w:val="20"/>
            </w:rPr>
            <w:pPrChange w:id="587" w:author="Guest User" w:date="2022-01-04T12:15:00Z">
              <w:pPr/>
            </w:pPrChange>
          </w:pPr>
        </w:p>
      </w:tc>
      <w:tc>
        <w:tcPr>
          <w:tcW w:w="3020" w:type="dxa"/>
          <w:tcPrChange w:id="588" w:author="Guest User" w:date="2022-01-04T12:15:00Z">
            <w:tcPr>
              <w:tcW w:w="3020" w:type="dxa"/>
            </w:tcPr>
          </w:tcPrChange>
        </w:tcPr>
        <w:p w14:paraId="723E028D" w14:textId="740BF5FF" w:rsidR="00CB32B1" w:rsidRDefault="00CB32B1">
          <w:pPr>
            <w:pStyle w:val="Kopfzeile"/>
            <w:ind w:right="-115"/>
            <w:jc w:val="right"/>
            <w:rPr>
              <w:rFonts w:eastAsia="Calibri"/>
              <w:szCs w:val="20"/>
            </w:rPr>
            <w:pPrChange w:id="589" w:author="Guest User" w:date="2022-01-04T12:15:00Z">
              <w:pPr/>
            </w:pPrChange>
          </w:pPr>
        </w:p>
      </w:tc>
    </w:tr>
  </w:tbl>
  <w:p w14:paraId="4F6D4B59" w14:textId="141AF39A" w:rsidR="00CB32B1" w:rsidRDefault="00CB32B1">
    <w:pPr>
      <w:pStyle w:val="Fuzeile"/>
      <w:rPr>
        <w:rFonts w:eastAsia="Calibri"/>
        <w:szCs w:val="20"/>
      </w:rPr>
      <w:pPrChange w:id="590"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17D51602" w:rsidR="00CB32B1" w:rsidRPr="00DD0062" w:rsidRDefault="00CB32B1"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a="http://schemas.openxmlformats.org/drawingml/2006/main" xmlns:adec="http://schemas.microsoft.com/office/drawing/2017/decorative" xmlns:w16sdtdh="http://schemas.microsoft.com/office/word/2020/wordml/sdtdatahash" xmlns:w16="http://schemas.microsoft.com/office/word/2018/wordml" xmlns:w16cex="http://schemas.microsoft.com/office/word/2018/wordml/cex">
          <w:pict w14:anchorId="5A59ED40">
            <v:line id="Gerader Verbinder 9"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549F51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373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734">
        <w:tblGrid>
          <w:gridCol w:w="3020"/>
          <w:gridCol w:w="3020"/>
          <w:gridCol w:w="3020"/>
        </w:tblGrid>
      </w:tblGridChange>
    </w:tblGrid>
    <w:tr w:rsidR="00CB32B1" w14:paraId="1B25B7DC" w14:textId="77777777" w:rsidTr="4C11F93A">
      <w:tc>
        <w:tcPr>
          <w:tcW w:w="3020" w:type="dxa"/>
          <w:tcPrChange w:id="3735" w:author="Guest User" w:date="2022-01-04T12:15:00Z">
            <w:tcPr>
              <w:tcW w:w="3020" w:type="dxa"/>
            </w:tcPr>
          </w:tcPrChange>
        </w:tcPr>
        <w:p w14:paraId="7B84F303" w14:textId="396509B4" w:rsidR="00CB32B1" w:rsidRDefault="00CB32B1">
          <w:pPr>
            <w:pStyle w:val="Kopfzeile"/>
            <w:ind w:left="-115"/>
            <w:jc w:val="left"/>
            <w:rPr>
              <w:rFonts w:eastAsia="Calibri"/>
              <w:szCs w:val="20"/>
            </w:rPr>
            <w:pPrChange w:id="3736" w:author="Guest User" w:date="2022-01-04T12:15:00Z">
              <w:pPr/>
            </w:pPrChange>
          </w:pPr>
        </w:p>
      </w:tc>
      <w:tc>
        <w:tcPr>
          <w:tcW w:w="3020" w:type="dxa"/>
          <w:tcPrChange w:id="3737" w:author="Guest User" w:date="2022-01-04T12:15:00Z">
            <w:tcPr>
              <w:tcW w:w="3020" w:type="dxa"/>
            </w:tcPr>
          </w:tcPrChange>
        </w:tcPr>
        <w:p w14:paraId="00CF7C0D" w14:textId="4FC1F2E1" w:rsidR="00CB32B1" w:rsidRDefault="00CB32B1">
          <w:pPr>
            <w:pStyle w:val="Kopfzeile"/>
            <w:jc w:val="center"/>
            <w:rPr>
              <w:rFonts w:eastAsia="Calibri"/>
              <w:szCs w:val="20"/>
            </w:rPr>
            <w:pPrChange w:id="3738" w:author="Guest User" w:date="2022-01-04T12:15:00Z">
              <w:pPr/>
            </w:pPrChange>
          </w:pPr>
        </w:p>
      </w:tc>
      <w:tc>
        <w:tcPr>
          <w:tcW w:w="3020" w:type="dxa"/>
          <w:tcPrChange w:id="3739" w:author="Guest User" w:date="2022-01-04T12:15:00Z">
            <w:tcPr>
              <w:tcW w:w="3020" w:type="dxa"/>
            </w:tcPr>
          </w:tcPrChange>
        </w:tcPr>
        <w:p w14:paraId="103230F8" w14:textId="52EB38CD" w:rsidR="00CB32B1" w:rsidRDefault="00CB32B1">
          <w:pPr>
            <w:pStyle w:val="Kopfzeile"/>
            <w:ind w:right="-115"/>
            <w:jc w:val="right"/>
            <w:rPr>
              <w:rFonts w:eastAsia="Calibri"/>
              <w:szCs w:val="20"/>
            </w:rPr>
            <w:pPrChange w:id="3740" w:author="Guest User" w:date="2022-01-04T12:15:00Z">
              <w:pPr/>
            </w:pPrChange>
          </w:pPr>
        </w:p>
      </w:tc>
    </w:tr>
  </w:tbl>
  <w:p w14:paraId="7B61DACB" w14:textId="2EBEB934" w:rsidR="00CB32B1" w:rsidRDefault="00CB32B1">
    <w:pPr>
      <w:pStyle w:val="Fuzeile"/>
      <w:rPr>
        <w:rFonts w:eastAsia="Calibri"/>
        <w:szCs w:val="20"/>
      </w:rPr>
      <w:pPrChange w:id="3741"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3746"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3747">
        <w:tblGrid>
          <w:gridCol w:w="4475"/>
          <w:gridCol w:w="4475"/>
          <w:gridCol w:w="4475"/>
        </w:tblGrid>
      </w:tblGridChange>
    </w:tblGrid>
    <w:tr w:rsidR="00CB32B1" w14:paraId="69446100" w14:textId="77777777" w:rsidTr="4C11F93A">
      <w:tc>
        <w:tcPr>
          <w:tcW w:w="4475" w:type="dxa"/>
          <w:tcPrChange w:id="3748" w:author="Guest User" w:date="2022-01-04T12:15:00Z">
            <w:tcPr>
              <w:tcW w:w="4475" w:type="dxa"/>
            </w:tcPr>
          </w:tcPrChange>
        </w:tcPr>
        <w:p w14:paraId="468321D1" w14:textId="67348092" w:rsidR="00CB32B1" w:rsidRDefault="00CB32B1">
          <w:pPr>
            <w:pStyle w:val="Kopfzeile"/>
            <w:ind w:left="-115"/>
            <w:jc w:val="left"/>
            <w:rPr>
              <w:rFonts w:eastAsia="Calibri"/>
              <w:szCs w:val="20"/>
            </w:rPr>
            <w:pPrChange w:id="3749" w:author="Guest User" w:date="2022-01-04T12:15:00Z">
              <w:pPr/>
            </w:pPrChange>
          </w:pPr>
        </w:p>
      </w:tc>
      <w:tc>
        <w:tcPr>
          <w:tcW w:w="4475" w:type="dxa"/>
          <w:tcPrChange w:id="3750" w:author="Guest User" w:date="2022-01-04T12:15:00Z">
            <w:tcPr>
              <w:tcW w:w="4475" w:type="dxa"/>
            </w:tcPr>
          </w:tcPrChange>
        </w:tcPr>
        <w:p w14:paraId="1F1FD1C3" w14:textId="39C25680" w:rsidR="00CB32B1" w:rsidRDefault="00CB32B1">
          <w:pPr>
            <w:pStyle w:val="Kopfzeile"/>
            <w:jc w:val="center"/>
            <w:rPr>
              <w:rFonts w:eastAsia="Calibri"/>
              <w:szCs w:val="20"/>
            </w:rPr>
            <w:pPrChange w:id="3751" w:author="Guest User" w:date="2022-01-04T12:15:00Z">
              <w:pPr/>
            </w:pPrChange>
          </w:pPr>
        </w:p>
      </w:tc>
      <w:tc>
        <w:tcPr>
          <w:tcW w:w="4475" w:type="dxa"/>
          <w:tcPrChange w:id="3752" w:author="Guest User" w:date="2022-01-04T12:15:00Z">
            <w:tcPr>
              <w:tcW w:w="4475" w:type="dxa"/>
            </w:tcPr>
          </w:tcPrChange>
        </w:tcPr>
        <w:p w14:paraId="01F1C981" w14:textId="54FFDC5A" w:rsidR="00CB32B1" w:rsidRDefault="00CB32B1">
          <w:pPr>
            <w:pStyle w:val="Kopfzeile"/>
            <w:ind w:right="-115"/>
            <w:jc w:val="right"/>
            <w:rPr>
              <w:rFonts w:eastAsia="Calibri"/>
              <w:szCs w:val="20"/>
            </w:rPr>
            <w:pPrChange w:id="3753" w:author="Guest User" w:date="2022-01-04T12:15:00Z">
              <w:pPr/>
            </w:pPrChange>
          </w:pPr>
        </w:p>
      </w:tc>
    </w:tr>
  </w:tbl>
  <w:p w14:paraId="66773D38" w14:textId="0528719C" w:rsidR="00CB32B1" w:rsidRDefault="00CB32B1">
    <w:pPr>
      <w:pStyle w:val="Fuzeile"/>
      <w:rPr>
        <w:rFonts w:eastAsia="Calibri"/>
        <w:szCs w:val="20"/>
      </w:rPr>
      <w:pPrChange w:id="3754"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C1C87" w14:textId="77777777" w:rsidR="007419B5" w:rsidRDefault="007419B5" w:rsidP="00FF3EF3">
      <w:pPr>
        <w:spacing w:line="240" w:lineRule="auto"/>
      </w:pPr>
      <w:r>
        <w:separator/>
      </w:r>
    </w:p>
  </w:footnote>
  <w:footnote w:type="continuationSeparator" w:id="0">
    <w:p w14:paraId="36DAFC3F" w14:textId="77777777" w:rsidR="007419B5" w:rsidRDefault="007419B5" w:rsidP="00FF3EF3">
      <w:pPr>
        <w:spacing w:line="240" w:lineRule="auto"/>
      </w:pPr>
      <w:r>
        <w:continuationSeparator/>
      </w:r>
    </w:p>
  </w:footnote>
  <w:footnote w:type="continuationNotice" w:id="1">
    <w:p w14:paraId="01E35EA3" w14:textId="77777777" w:rsidR="007419B5" w:rsidRDefault="007419B5">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CB32B1" w:rsidRPr="00027769" w:rsidRDefault="00CB32B1">
    <w:pPr>
      <w:pStyle w:val="Kopfzeile"/>
      <w:jc w:val="right"/>
      <w:rPr>
        <w:color w:val="7F7F7F" w:themeColor="text1" w:themeTint="80"/>
      </w:rPr>
    </w:pPr>
  </w:p>
  <w:p w14:paraId="760E02A8" w14:textId="48529EF6" w:rsidR="00CB32B1" w:rsidRDefault="00CB32B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CB32B1" w:rsidRDefault="00CB32B1"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5E9304F3" w:rsidR="00CB32B1" w:rsidRPr="00E360CA" w:rsidRDefault="00CB32B1"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CB32B1" w:rsidRPr="00A465D4" w:rsidRDefault="00CB32B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CB32B1" w:rsidRPr="00A465D4" w:rsidRDefault="00CB32B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http://schemas.openxmlformats.org/drawingml/2006/main" xmlns:adec="http://schemas.microsoft.com/office/drawing/2017/decorative" xmlns:w16sdtdh="http://schemas.microsoft.com/office/word/2020/wordml/sdtdatahash" xmlns:w16="http://schemas.microsoft.com/office/word/2018/wordml" xmlns:w16cex="http://schemas.microsoft.com/office/word/2018/wordml/cex">
          <w:pict w14:anchorId="4C4D994D">
            <v:line id="Gerader Verbinder 18"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0.9pt" to="524.45pt,70.9pt" w14:anchorId="3E55A5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09529F">
      <w:rPr>
        <w:noProof/>
        <w:color w:val="7F7F7F" w:themeColor="text1" w:themeTint="80"/>
        <w:sz w:val="16"/>
        <w:szCs w:val="16"/>
      </w:rPr>
      <w:t>Technologieentwicklung und Prozessforschung zu integralen, klimaaktiven Holz-Beton-Verbund Deckensystemen für kosteneffiziente Holz-Hybrid-Bauten</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FFC27E2"/>
    <w:lvl w:ilvl="0">
      <w:start w:val="1"/>
      <w:numFmt w:val="bullet"/>
      <w:pStyle w:val="Aufzhlungszeichen"/>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5" w15:restartNumberingAfterBreak="0">
    <w:nsid w:val="18192272"/>
    <w:multiLevelType w:val="multilevel"/>
    <w:tmpl w:val="BDC27494"/>
    <w:numStyleLink w:val="UBAberschriften"/>
  </w:abstractNum>
  <w:abstractNum w:abstractNumId="6"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9675F78"/>
    <w:multiLevelType w:val="multilevel"/>
    <w:tmpl w:val="BDC27494"/>
    <w:numStyleLink w:val="UBAberschriften"/>
  </w:abstractNum>
  <w:abstractNum w:abstractNumId="15"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17"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0"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2" w15:restartNumberingAfterBreak="0">
    <w:nsid w:val="4F9E3025"/>
    <w:multiLevelType w:val="multilevel"/>
    <w:tmpl w:val="BDC27494"/>
    <w:numStyleLink w:val="UBAberschriften"/>
  </w:abstractNum>
  <w:abstractNum w:abstractNumId="23"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4"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D677460"/>
    <w:multiLevelType w:val="multilevel"/>
    <w:tmpl w:val="BDC27494"/>
    <w:numStyleLink w:val="UBAberschriften"/>
  </w:abstractNum>
  <w:abstractNum w:abstractNumId="27"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1704DFA"/>
    <w:multiLevelType w:val="multilevel"/>
    <w:tmpl w:val="BDC27494"/>
    <w:numStyleLink w:val="UBAberschriften"/>
  </w:abstractNum>
  <w:abstractNum w:abstractNumId="29"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3F57143"/>
    <w:multiLevelType w:val="hybridMultilevel"/>
    <w:tmpl w:val="C130ED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34"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D794FAF"/>
    <w:multiLevelType w:val="multilevel"/>
    <w:tmpl w:val="BDC27494"/>
    <w:numStyleLink w:val="UBAberschriften"/>
  </w:abstractNum>
  <w:num w:numId="1">
    <w:abstractNumId w:val="19"/>
  </w:num>
  <w:num w:numId="2">
    <w:abstractNumId w:val="3"/>
  </w:num>
  <w:num w:numId="3">
    <w:abstractNumId w:val="16"/>
  </w:num>
  <w:num w:numId="4">
    <w:abstractNumId w:val="33"/>
  </w:num>
  <w:num w:numId="5">
    <w:abstractNumId w:val="21"/>
  </w:num>
  <w:num w:numId="6">
    <w:abstractNumId w:val="32"/>
  </w:num>
  <w:num w:numId="7">
    <w:abstractNumId w:val="20"/>
  </w:num>
  <w:num w:numId="8">
    <w:abstractNumId w:val="0"/>
  </w:num>
  <w:num w:numId="9">
    <w:abstractNumId w:val="4"/>
  </w:num>
  <w:num w:numId="10">
    <w:abstractNumId w:val="2"/>
  </w:num>
  <w:num w:numId="11">
    <w:abstractNumId w:val="23"/>
  </w:num>
  <w:num w:numId="12">
    <w:abstractNumId w:val="6"/>
  </w:num>
  <w:num w:numId="13">
    <w:abstractNumId w:val="29"/>
  </w:num>
  <w:num w:numId="14">
    <w:abstractNumId w:val="1"/>
  </w:num>
  <w:num w:numId="15">
    <w:abstractNumId w:val="27"/>
  </w:num>
  <w:num w:numId="16">
    <w:abstractNumId w:val="17"/>
  </w:num>
  <w:num w:numId="17">
    <w:abstractNumId w:val="31"/>
  </w:num>
  <w:num w:numId="18">
    <w:abstractNumId w:val="10"/>
  </w:num>
  <w:num w:numId="19">
    <w:abstractNumId w:val="12"/>
  </w:num>
  <w:num w:numId="20">
    <w:abstractNumId w:val="9"/>
  </w:num>
  <w:num w:numId="21">
    <w:abstractNumId w:val="11"/>
  </w:num>
  <w:num w:numId="22">
    <w:abstractNumId w:val="2"/>
  </w:num>
  <w:num w:numId="23">
    <w:abstractNumId w:val="7"/>
  </w:num>
  <w:num w:numId="24">
    <w:abstractNumId w:val="29"/>
  </w:num>
  <w:num w:numId="25">
    <w:abstractNumId w:val="29"/>
  </w:num>
  <w:num w:numId="26">
    <w:abstractNumId w:val="29"/>
  </w:num>
  <w:num w:numId="27">
    <w:abstractNumId w:val="29"/>
  </w:num>
  <w:num w:numId="28">
    <w:abstractNumId w:val="8"/>
  </w:num>
  <w:num w:numId="29">
    <w:abstractNumId w:val="35"/>
  </w:num>
  <w:num w:numId="30">
    <w:abstractNumId w:val="26"/>
  </w:num>
  <w:num w:numId="31">
    <w:abstractNumId w:val="28"/>
  </w:num>
  <w:num w:numId="32">
    <w:abstractNumId w:val="22"/>
  </w:num>
  <w:num w:numId="33">
    <w:abstractNumId w:val="14"/>
  </w:num>
  <w:num w:numId="34">
    <w:abstractNumId w:val="5"/>
  </w:num>
  <w:num w:numId="35">
    <w:abstractNumId w:val="15"/>
  </w:num>
  <w:num w:numId="36">
    <w:abstractNumId w:val="25"/>
  </w:num>
  <w:num w:numId="37">
    <w:abstractNumId w:val="18"/>
  </w:num>
  <w:num w:numId="38">
    <w:abstractNumId w:val="34"/>
  </w:num>
  <w:num w:numId="39">
    <w:abstractNumId w:val="24"/>
  </w:num>
  <w:num w:numId="40">
    <w:abstractNumId w:val="13"/>
  </w:num>
  <w:num w:numId="41">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de::cb9501d0-55fe-41f6-9262-cbc0cd83ff5e"/>
  </w15:person>
  <w15:person w15:author="Stefan Behring [2]">
    <w15:presenceInfo w15:providerId="AD" w15:userId="S::Stefan.Behring@brueninghoff-holz.de::cb9501d0-55fe-41f6-9262-cbc0cd83ff5e"/>
  </w15:person>
  <w15:person w15:author="Volker Schmid">
    <w15:presenceInfo w15:providerId="None" w15:userId="Volker Sch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embedTrueTypeFonts/>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BB4"/>
    <w:rsid w:val="00000E98"/>
    <w:rsid w:val="0000292A"/>
    <w:rsid w:val="00002B01"/>
    <w:rsid w:val="00005978"/>
    <w:rsid w:val="00005DCA"/>
    <w:rsid w:val="00006EEC"/>
    <w:rsid w:val="000113D3"/>
    <w:rsid w:val="0001337D"/>
    <w:rsid w:val="00014FD4"/>
    <w:rsid w:val="0001639F"/>
    <w:rsid w:val="000163C5"/>
    <w:rsid w:val="00020683"/>
    <w:rsid w:val="00020DCB"/>
    <w:rsid w:val="00021E7A"/>
    <w:rsid w:val="000237B9"/>
    <w:rsid w:val="00023E08"/>
    <w:rsid w:val="00026578"/>
    <w:rsid w:val="00027769"/>
    <w:rsid w:val="000277E5"/>
    <w:rsid w:val="00027B2E"/>
    <w:rsid w:val="00030797"/>
    <w:rsid w:val="0003143E"/>
    <w:rsid w:val="0003629D"/>
    <w:rsid w:val="000365E8"/>
    <w:rsid w:val="000403A6"/>
    <w:rsid w:val="00041786"/>
    <w:rsid w:val="000418EF"/>
    <w:rsid w:val="00043059"/>
    <w:rsid w:val="00043C74"/>
    <w:rsid w:val="0004515E"/>
    <w:rsid w:val="0005053B"/>
    <w:rsid w:val="00052C9F"/>
    <w:rsid w:val="00053DF1"/>
    <w:rsid w:val="0005475F"/>
    <w:rsid w:val="000555B1"/>
    <w:rsid w:val="00061B3B"/>
    <w:rsid w:val="000629A1"/>
    <w:rsid w:val="00063E58"/>
    <w:rsid w:val="0006463A"/>
    <w:rsid w:val="00064BAD"/>
    <w:rsid w:val="00064C3C"/>
    <w:rsid w:val="000667B4"/>
    <w:rsid w:val="00066F56"/>
    <w:rsid w:val="00072D0E"/>
    <w:rsid w:val="00073B44"/>
    <w:rsid w:val="0007403A"/>
    <w:rsid w:val="00075414"/>
    <w:rsid w:val="000754C6"/>
    <w:rsid w:val="000779E8"/>
    <w:rsid w:val="000806DD"/>
    <w:rsid w:val="00081A11"/>
    <w:rsid w:val="0008387D"/>
    <w:rsid w:val="00090238"/>
    <w:rsid w:val="00092D06"/>
    <w:rsid w:val="00092FB0"/>
    <w:rsid w:val="0009339F"/>
    <w:rsid w:val="000933AB"/>
    <w:rsid w:val="000934CA"/>
    <w:rsid w:val="00094B3B"/>
    <w:rsid w:val="0009529F"/>
    <w:rsid w:val="00096719"/>
    <w:rsid w:val="00097ACD"/>
    <w:rsid w:val="000A1E9A"/>
    <w:rsid w:val="000A2493"/>
    <w:rsid w:val="000A2686"/>
    <w:rsid w:val="000A4C66"/>
    <w:rsid w:val="000A4E8A"/>
    <w:rsid w:val="000A5E7A"/>
    <w:rsid w:val="000A64C1"/>
    <w:rsid w:val="000B135F"/>
    <w:rsid w:val="000B19CA"/>
    <w:rsid w:val="000B273E"/>
    <w:rsid w:val="000B2BAB"/>
    <w:rsid w:val="000B31BA"/>
    <w:rsid w:val="000B3BDD"/>
    <w:rsid w:val="000B49CF"/>
    <w:rsid w:val="000B54A3"/>
    <w:rsid w:val="000C00D7"/>
    <w:rsid w:val="000C18C9"/>
    <w:rsid w:val="000C3A92"/>
    <w:rsid w:val="000C52CF"/>
    <w:rsid w:val="000D139B"/>
    <w:rsid w:val="000D37AD"/>
    <w:rsid w:val="000D4612"/>
    <w:rsid w:val="000D5B61"/>
    <w:rsid w:val="000D6816"/>
    <w:rsid w:val="000D75C2"/>
    <w:rsid w:val="000D7DC4"/>
    <w:rsid w:val="000E1E37"/>
    <w:rsid w:val="000E1F1E"/>
    <w:rsid w:val="000E2DD3"/>
    <w:rsid w:val="000E4C79"/>
    <w:rsid w:val="000E62D2"/>
    <w:rsid w:val="000F1481"/>
    <w:rsid w:val="000F1C4B"/>
    <w:rsid w:val="000F2D54"/>
    <w:rsid w:val="000F5A45"/>
    <w:rsid w:val="000F5B13"/>
    <w:rsid w:val="000F5D08"/>
    <w:rsid w:val="000F6980"/>
    <w:rsid w:val="00102E43"/>
    <w:rsid w:val="001049D3"/>
    <w:rsid w:val="00104D48"/>
    <w:rsid w:val="00105B09"/>
    <w:rsid w:val="00105D05"/>
    <w:rsid w:val="00106861"/>
    <w:rsid w:val="0010707D"/>
    <w:rsid w:val="0010752D"/>
    <w:rsid w:val="001076D7"/>
    <w:rsid w:val="0011027E"/>
    <w:rsid w:val="0011102E"/>
    <w:rsid w:val="00112ED1"/>
    <w:rsid w:val="001133DB"/>
    <w:rsid w:val="00113EFB"/>
    <w:rsid w:val="0011737B"/>
    <w:rsid w:val="00120B79"/>
    <w:rsid w:val="001212F9"/>
    <w:rsid w:val="0012134D"/>
    <w:rsid w:val="00121F4F"/>
    <w:rsid w:val="0012288C"/>
    <w:rsid w:val="00122D76"/>
    <w:rsid w:val="00123267"/>
    <w:rsid w:val="00123FC9"/>
    <w:rsid w:val="0012469A"/>
    <w:rsid w:val="00124A9D"/>
    <w:rsid w:val="00125290"/>
    <w:rsid w:val="00126A38"/>
    <w:rsid w:val="00126E3E"/>
    <w:rsid w:val="0012706B"/>
    <w:rsid w:val="0012761E"/>
    <w:rsid w:val="00127B06"/>
    <w:rsid w:val="00131C3D"/>
    <w:rsid w:val="00133618"/>
    <w:rsid w:val="001353EF"/>
    <w:rsid w:val="00137065"/>
    <w:rsid w:val="0013713D"/>
    <w:rsid w:val="00141996"/>
    <w:rsid w:val="00144F9A"/>
    <w:rsid w:val="00145397"/>
    <w:rsid w:val="00145552"/>
    <w:rsid w:val="001455EA"/>
    <w:rsid w:val="0014609F"/>
    <w:rsid w:val="00146506"/>
    <w:rsid w:val="001466B9"/>
    <w:rsid w:val="001471C5"/>
    <w:rsid w:val="00151349"/>
    <w:rsid w:val="00152BCC"/>
    <w:rsid w:val="00153CFE"/>
    <w:rsid w:val="0015432D"/>
    <w:rsid w:val="00155821"/>
    <w:rsid w:val="001561FC"/>
    <w:rsid w:val="001564B6"/>
    <w:rsid w:val="001566AA"/>
    <w:rsid w:val="0016114D"/>
    <w:rsid w:val="00162076"/>
    <w:rsid w:val="001626AB"/>
    <w:rsid w:val="001627D7"/>
    <w:rsid w:val="00162848"/>
    <w:rsid w:val="001637B1"/>
    <w:rsid w:val="00164BE5"/>
    <w:rsid w:val="00166446"/>
    <w:rsid w:val="00166F1B"/>
    <w:rsid w:val="00167010"/>
    <w:rsid w:val="00167D86"/>
    <w:rsid w:val="00167E5B"/>
    <w:rsid w:val="001733C9"/>
    <w:rsid w:val="00173962"/>
    <w:rsid w:val="001748C2"/>
    <w:rsid w:val="00179A45"/>
    <w:rsid w:val="001803A5"/>
    <w:rsid w:val="001806A2"/>
    <w:rsid w:val="001810C8"/>
    <w:rsid w:val="00181EDF"/>
    <w:rsid w:val="001837D1"/>
    <w:rsid w:val="00183B17"/>
    <w:rsid w:val="001870E4"/>
    <w:rsid w:val="001900D1"/>
    <w:rsid w:val="00191230"/>
    <w:rsid w:val="00191A2E"/>
    <w:rsid w:val="00193233"/>
    <w:rsid w:val="00195339"/>
    <w:rsid w:val="00195501"/>
    <w:rsid w:val="001968BF"/>
    <w:rsid w:val="00197858"/>
    <w:rsid w:val="001A0B16"/>
    <w:rsid w:val="001A4D2A"/>
    <w:rsid w:val="001A53D0"/>
    <w:rsid w:val="001A7E83"/>
    <w:rsid w:val="001B1AD8"/>
    <w:rsid w:val="001B1DE3"/>
    <w:rsid w:val="001B233D"/>
    <w:rsid w:val="001B4937"/>
    <w:rsid w:val="001B4A00"/>
    <w:rsid w:val="001B5BD9"/>
    <w:rsid w:val="001B7903"/>
    <w:rsid w:val="001C0329"/>
    <w:rsid w:val="001C08CF"/>
    <w:rsid w:val="001C0A55"/>
    <w:rsid w:val="001C17CF"/>
    <w:rsid w:val="001C3087"/>
    <w:rsid w:val="001C47D3"/>
    <w:rsid w:val="001C4A97"/>
    <w:rsid w:val="001C5CB2"/>
    <w:rsid w:val="001D2335"/>
    <w:rsid w:val="001D41CB"/>
    <w:rsid w:val="001D5234"/>
    <w:rsid w:val="001D724B"/>
    <w:rsid w:val="001D7699"/>
    <w:rsid w:val="001D7822"/>
    <w:rsid w:val="001E0BF2"/>
    <w:rsid w:val="001E213D"/>
    <w:rsid w:val="001E3D68"/>
    <w:rsid w:val="001E7A37"/>
    <w:rsid w:val="001F0040"/>
    <w:rsid w:val="001F0FB4"/>
    <w:rsid w:val="001F2D6B"/>
    <w:rsid w:val="001F355F"/>
    <w:rsid w:val="001F4127"/>
    <w:rsid w:val="001F79D5"/>
    <w:rsid w:val="001F79ED"/>
    <w:rsid w:val="0020138D"/>
    <w:rsid w:val="00201A7B"/>
    <w:rsid w:val="0020343C"/>
    <w:rsid w:val="00203440"/>
    <w:rsid w:val="002035F6"/>
    <w:rsid w:val="00203799"/>
    <w:rsid w:val="00203958"/>
    <w:rsid w:val="0021124C"/>
    <w:rsid w:val="0021195B"/>
    <w:rsid w:val="00212DCE"/>
    <w:rsid w:val="00212F81"/>
    <w:rsid w:val="00213170"/>
    <w:rsid w:val="002134C2"/>
    <w:rsid w:val="002135D9"/>
    <w:rsid w:val="00215342"/>
    <w:rsid w:val="00215E95"/>
    <w:rsid w:val="00216933"/>
    <w:rsid w:val="00220B6A"/>
    <w:rsid w:val="00221926"/>
    <w:rsid w:val="00223BF2"/>
    <w:rsid w:val="00223C5A"/>
    <w:rsid w:val="00224188"/>
    <w:rsid w:val="002252AD"/>
    <w:rsid w:val="002266D3"/>
    <w:rsid w:val="002275DF"/>
    <w:rsid w:val="00227F3B"/>
    <w:rsid w:val="0023155C"/>
    <w:rsid w:val="002326A9"/>
    <w:rsid w:val="0023306A"/>
    <w:rsid w:val="0023325E"/>
    <w:rsid w:val="00235917"/>
    <w:rsid w:val="00235D8A"/>
    <w:rsid w:val="00237A16"/>
    <w:rsid w:val="00243B6C"/>
    <w:rsid w:val="002462ED"/>
    <w:rsid w:val="00246EE0"/>
    <w:rsid w:val="0024709A"/>
    <w:rsid w:val="00247282"/>
    <w:rsid w:val="00251B51"/>
    <w:rsid w:val="002524F2"/>
    <w:rsid w:val="00252C70"/>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2791"/>
    <w:rsid w:val="00272B65"/>
    <w:rsid w:val="002753C1"/>
    <w:rsid w:val="00276BDF"/>
    <w:rsid w:val="002804C4"/>
    <w:rsid w:val="00281B58"/>
    <w:rsid w:val="00281E3A"/>
    <w:rsid w:val="0028279F"/>
    <w:rsid w:val="002832BE"/>
    <w:rsid w:val="00286282"/>
    <w:rsid w:val="002878D4"/>
    <w:rsid w:val="00287C77"/>
    <w:rsid w:val="00290BC4"/>
    <w:rsid w:val="0029171C"/>
    <w:rsid w:val="00291F17"/>
    <w:rsid w:val="002922BE"/>
    <w:rsid w:val="00294841"/>
    <w:rsid w:val="00294D24"/>
    <w:rsid w:val="00294F7D"/>
    <w:rsid w:val="00295C28"/>
    <w:rsid w:val="00297081"/>
    <w:rsid w:val="002970F7"/>
    <w:rsid w:val="00297A4A"/>
    <w:rsid w:val="00297D3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D71"/>
    <w:rsid w:val="002C5695"/>
    <w:rsid w:val="002C569B"/>
    <w:rsid w:val="002C5E1A"/>
    <w:rsid w:val="002D11DA"/>
    <w:rsid w:val="002D1B6C"/>
    <w:rsid w:val="002D2655"/>
    <w:rsid w:val="002D4883"/>
    <w:rsid w:val="002D4AD7"/>
    <w:rsid w:val="002D6A9A"/>
    <w:rsid w:val="002D7035"/>
    <w:rsid w:val="002D78BA"/>
    <w:rsid w:val="002D7F22"/>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8BD"/>
    <w:rsid w:val="002F79BC"/>
    <w:rsid w:val="003006E4"/>
    <w:rsid w:val="0030364A"/>
    <w:rsid w:val="0030391B"/>
    <w:rsid w:val="00304E60"/>
    <w:rsid w:val="00304EA1"/>
    <w:rsid w:val="00305FFE"/>
    <w:rsid w:val="003062C2"/>
    <w:rsid w:val="0030E266"/>
    <w:rsid w:val="00310345"/>
    <w:rsid w:val="003116AF"/>
    <w:rsid w:val="003132FB"/>
    <w:rsid w:val="00313C07"/>
    <w:rsid w:val="00315950"/>
    <w:rsid w:val="003164A7"/>
    <w:rsid w:val="0031671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1795"/>
    <w:rsid w:val="00342022"/>
    <w:rsid w:val="00342623"/>
    <w:rsid w:val="00342B86"/>
    <w:rsid w:val="00342E79"/>
    <w:rsid w:val="003450A9"/>
    <w:rsid w:val="003453EC"/>
    <w:rsid w:val="00347B8F"/>
    <w:rsid w:val="00350023"/>
    <w:rsid w:val="00354D63"/>
    <w:rsid w:val="00360316"/>
    <w:rsid w:val="003618C3"/>
    <w:rsid w:val="00361914"/>
    <w:rsid w:val="00362F66"/>
    <w:rsid w:val="00363552"/>
    <w:rsid w:val="00364140"/>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D51"/>
    <w:rsid w:val="00373FB8"/>
    <w:rsid w:val="0037529A"/>
    <w:rsid w:val="00377572"/>
    <w:rsid w:val="003806A8"/>
    <w:rsid w:val="003820C6"/>
    <w:rsid w:val="00382721"/>
    <w:rsid w:val="003843E9"/>
    <w:rsid w:val="00384987"/>
    <w:rsid w:val="00384C99"/>
    <w:rsid w:val="00384E29"/>
    <w:rsid w:val="00386F79"/>
    <w:rsid w:val="003872D7"/>
    <w:rsid w:val="00387893"/>
    <w:rsid w:val="00391754"/>
    <w:rsid w:val="00391FEB"/>
    <w:rsid w:val="0039347C"/>
    <w:rsid w:val="00394111"/>
    <w:rsid w:val="00394168"/>
    <w:rsid w:val="003948D5"/>
    <w:rsid w:val="00396532"/>
    <w:rsid w:val="003A00D7"/>
    <w:rsid w:val="003A2011"/>
    <w:rsid w:val="003A241C"/>
    <w:rsid w:val="003A3ECF"/>
    <w:rsid w:val="003A4331"/>
    <w:rsid w:val="003A4809"/>
    <w:rsid w:val="003A6C3E"/>
    <w:rsid w:val="003A72CA"/>
    <w:rsid w:val="003A770D"/>
    <w:rsid w:val="003B5094"/>
    <w:rsid w:val="003C39E1"/>
    <w:rsid w:val="003C522D"/>
    <w:rsid w:val="003C69E1"/>
    <w:rsid w:val="003D0842"/>
    <w:rsid w:val="003D4820"/>
    <w:rsid w:val="003D5052"/>
    <w:rsid w:val="003D5475"/>
    <w:rsid w:val="003D60E1"/>
    <w:rsid w:val="003D67D0"/>
    <w:rsid w:val="003E1E89"/>
    <w:rsid w:val="003E2809"/>
    <w:rsid w:val="003E30F7"/>
    <w:rsid w:val="003E32C5"/>
    <w:rsid w:val="003E602B"/>
    <w:rsid w:val="003E769E"/>
    <w:rsid w:val="003E7E91"/>
    <w:rsid w:val="003F2D43"/>
    <w:rsid w:val="003F5364"/>
    <w:rsid w:val="003F5D4F"/>
    <w:rsid w:val="003F67D7"/>
    <w:rsid w:val="003F6BBD"/>
    <w:rsid w:val="004011AD"/>
    <w:rsid w:val="00401853"/>
    <w:rsid w:val="00401E66"/>
    <w:rsid w:val="00401F92"/>
    <w:rsid w:val="00403252"/>
    <w:rsid w:val="004034EF"/>
    <w:rsid w:val="004038D8"/>
    <w:rsid w:val="00404976"/>
    <w:rsid w:val="00405960"/>
    <w:rsid w:val="00405BF6"/>
    <w:rsid w:val="004062F8"/>
    <w:rsid w:val="00411612"/>
    <w:rsid w:val="00412C1F"/>
    <w:rsid w:val="00413A58"/>
    <w:rsid w:val="004143A4"/>
    <w:rsid w:val="004143C9"/>
    <w:rsid w:val="0041644A"/>
    <w:rsid w:val="00416E37"/>
    <w:rsid w:val="00417066"/>
    <w:rsid w:val="00417DC6"/>
    <w:rsid w:val="0042016C"/>
    <w:rsid w:val="00420E44"/>
    <w:rsid w:val="00421F52"/>
    <w:rsid w:val="0042211C"/>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70EF"/>
    <w:rsid w:val="00467E93"/>
    <w:rsid w:val="00467FE6"/>
    <w:rsid w:val="00471E46"/>
    <w:rsid w:val="004731BB"/>
    <w:rsid w:val="004745E2"/>
    <w:rsid w:val="004755A1"/>
    <w:rsid w:val="00476403"/>
    <w:rsid w:val="004768CE"/>
    <w:rsid w:val="00476C02"/>
    <w:rsid w:val="00481902"/>
    <w:rsid w:val="00486A15"/>
    <w:rsid w:val="00491658"/>
    <w:rsid w:val="00491F51"/>
    <w:rsid w:val="00492FF4"/>
    <w:rsid w:val="004934AC"/>
    <w:rsid w:val="00494039"/>
    <w:rsid w:val="00494975"/>
    <w:rsid w:val="00494BDC"/>
    <w:rsid w:val="00494EB7"/>
    <w:rsid w:val="00494EC8"/>
    <w:rsid w:val="00496C27"/>
    <w:rsid w:val="0049753A"/>
    <w:rsid w:val="004A1ED8"/>
    <w:rsid w:val="004A2ADF"/>
    <w:rsid w:val="004A33E1"/>
    <w:rsid w:val="004A4924"/>
    <w:rsid w:val="004A6A88"/>
    <w:rsid w:val="004B130D"/>
    <w:rsid w:val="004B21EF"/>
    <w:rsid w:val="004B30B3"/>
    <w:rsid w:val="004B4AC5"/>
    <w:rsid w:val="004B753D"/>
    <w:rsid w:val="004C0CFF"/>
    <w:rsid w:val="004C125A"/>
    <w:rsid w:val="004C15BB"/>
    <w:rsid w:val="004C17A2"/>
    <w:rsid w:val="004C1C05"/>
    <w:rsid w:val="004C2E77"/>
    <w:rsid w:val="004C3C74"/>
    <w:rsid w:val="004C62D0"/>
    <w:rsid w:val="004D06EB"/>
    <w:rsid w:val="004D1D07"/>
    <w:rsid w:val="004D3394"/>
    <w:rsid w:val="004D359D"/>
    <w:rsid w:val="004D36D6"/>
    <w:rsid w:val="004D42B7"/>
    <w:rsid w:val="004D4B50"/>
    <w:rsid w:val="004D4D84"/>
    <w:rsid w:val="004D59E6"/>
    <w:rsid w:val="004D61ED"/>
    <w:rsid w:val="004D722A"/>
    <w:rsid w:val="004D7A0A"/>
    <w:rsid w:val="004E0BB0"/>
    <w:rsid w:val="004E2C90"/>
    <w:rsid w:val="004E41C1"/>
    <w:rsid w:val="004E4C2D"/>
    <w:rsid w:val="004E6CEC"/>
    <w:rsid w:val="004E791F"/>
    <w:rsid w:val="004E7DA3"/>
    <w:rsid w:val="004F1901"/>
    <w:rsid w:val="004F2028"/>
    <w:rsid w:val="004F5053"/>
    <w:rsid w:val="00503453"/>
    <w:rsid w:val="00504B52"/>
    <w:rsid w:val="00505D93"/>
    <w:rsid w:val="00511477"/>
    <w:rsid w:val="00511FBD"/>
    <w:rsid w:val="00513793"/>
    <w:rsid w:val="0051502D"/>
    <w:rsid w:val="00515033"/>
    <w:rsid w:val="005157CB"/>
    <w:rsid w:val="00516495"/>
    <w:rsid w:val="0051654E"/>
    <w:rsid w:val="00521D5B"/>
    <w:rsid w:val="00522032"/>
    <w:rsid w:val="00522398"/>
    <w:rsid w:val="005232BE"/>
    <w:rsid w:val="00523393"/>
    <w:rsid w:val="00525958"/>
    <w:rsid w:val="00525F07"/>
    <w:rsid w:val="005265CF"/>
    <w:rsid w:val="00526E45"/>
    <w:rsid w:val="00530178"/>
    <w:rsid w:val="0053171F"/>
    <w:rsid w:val="005317FF"/>
    <w:rsid w:val="00532B74"/>
    <w:rsid w:val="00532E89"/>
    <w:rsid w:val="00534225"/>
    <w:rsid w:val="0053669A"/>
    <w:rsid w:val="00536BF4"/>
    <w:rsid w:val="0053708A"/>
    <w:rsid w:val="00537717"/>
    <w:rsid w:val="00537E73"/>
    <w:rsid w:val="00537FEF"/>
    <w:rsid w:val="0054043A"/>
    <w:rsid w:val="00540D7C"/>
    <w:rsid w:val="005445F6"/>
    <w:rsid w:val="005450E6"/>
    <w:rsid w:val="005479B8"/>
    <w:rsid w:val="00550B7B"/>
    <w:rsid w:val="00551609"/>
    <w:rsid w:val="00551760"/>
    <w:rsid w:val="00552B10"/>
    <w:rsid w:val="00553492"/>
    <w:rsid w:val="0055642D"/>
    <w:rsid w:val="00557058"/>
    <w:rsid w:val="00557926"/>
    <w:rsid w:val="00560BBC"/>
    <w:rsid w:val="00560F87"/>
    <w:rsid w:val="00561768"/>
    <w:rsid w:val="00561C0E"/>
    <w:rsid w:val="00561D77"/>
    <w:rsid w:val="00563C2A"/>
    <w:rsid w:val="00565423"/>
    <w:rsid w:val="005660EB"/>
    <w:rsid w:val="005668AF"/>
    <w:rsid w:val="00566EAD"/>
    <w:rsid w:val="00567B9B"/>
    <w:rsid w:val="00570A14"/>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2512"/>
    <w:rsid w:val="005B3624"/>
    <w:rsid w:val="005B4761"/>
    <w:rsid w:val="005B5BB5"/>
    <w:rsid w:val="005B6B00"/>
    <w:rsid w:val="005B6FA5"/>
    <w:rsid w:val="005B708A"/>
    <w:rsid w:val="005B73CA"/>
    <w:rsid w:val="005C0596"/>
    <w:rsid w:val="005C0EEB"/>
    <w:rsid w:val="005C11E5"/>
    <w:rsid w:val="005C2A58"/>
    <w:rsid w:val="005C3B46"/>
    <w:rsid w:val="005C444D"/>
    <w:rsid w:val="005C4D03"/>
    <w:rsid w:val="005C4FDB"/>
    <w:rsid w:val="005C6949"/>
    <w:rsid w:val="005C71CA"/>
    <w:rsid w:val="005C7669"/>
    <w:rsid w:val="005D0628"/>
    <w:rsid w:val="005D26CE"/>
    <w:rsid w:val="005D2C5C"/>
    <w:rsid w:val="005D2EE2"/>
    <w:rsid w:val="005D3AE1"/>
    <w:rsid w:val="005D517E"/>
    <w:rsid w:val="005D69FF"/>
    <w:rsid w:val="005D6B13"/>
    <w:rsid w:val="005D773A"/>
    <w:rsid w:val="005E0029"/>
    <w:rsid w:val="005E03E3"/>
    <w:rsid w:val="005E07E5"/>
    <w:rsid w:val="005E2CBC"/>
    <w:rsid w:val="005E3EDB"/>
    <w:rsid w:val="005E47BB"/>
    <w:rsid w:val="005E5270"/>
    <w:rsid w:val="005E70D3"/>
    <w:rsid w:val="005F0D17"/>
    <w:rsid w:val="005F2688"/>
    <w:rsid w:val="005F44A5"/>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D47"/>
    <w:rsid w:val="00641E8E"/>
    <w:rsid w:val="00642406"/>
    <w:rsid w:val="0064264B"/>
    <w:rsid w:val="00643D92"/>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300A"/>
    <w:rsid w:val="00663F0B"/>
    <w:rsid w:val="00670E51"/>
    <w:rsid w:val="006718C3"/>
    <w:rsid w:val="00671C88"/>
    <w:rsid w:val="00672042"/>
    <w:rsid w:val="00672761"/>
    <w:rsid w:val="00673D90"/>
    <w:rsid w:val="006749AB"/>
    <w:rsid w:val="00674A82"/>
    <w:rsid w:val="0067646D"/>
    <w:rsid w:val="00676722"/>
    <w:rsid w:val="0067796F"/>
    <w:rsid w:val="006807D3"/>
    <w:rsid w:val="00681477"/>
    <w:rsid w:val="0068220E"/>
    <w:rsid w:val="00682825"/>
    <w:rsid w:val="006836D3"/>
    <w:rsid w:val="00684AD5"/>
    <w:rsid w:val="00687760"/>
    <w:rsid w:val="0068BDCA"/>
    <w:rsid w:val="006910E9"/>
    <w:rsid w:val="00691859"/>
    <w:rsid w:val="006920A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282E"/>
    <w:rsid w:val="006B2C4D"/>
    <w:rsid w:val="006B372B"/>
    <w:rsid w:val="006B4576"/>
    <w:rsid w:val="006B4DB4"/>
    <w:rsid w:val="006B54E0"/>
    <w:rsid w:val="006B614F"/>
    <w:rsid w:val="006B7902"/>
    <w:rsid w:val="006C03E4"/>
    <w:rsid w:val="006C0D6D"/>
    <w:rsid w:val="006C3EDA"/>
    <w:rsid w:val="006C43E5"/>
    <w:rsid w:val="006C6530"/>
    <w:rsid w:val="006C7175"/>
    <w:rsid w:val="006C7CCA"/>
    <w:rsid w:val="006D1C74"/>
    <w:rsid w:val="006D245C"/>
    <w:rsid w:val="006D258B"/>
    <w:rsid w:val="006D2AE1"/>
    <w:rsid w:val="006D3425"/>
    <w:rsid w:val="006D49E7"/>
    <w:rsid w:val="006D5374"/>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FC6"/>
    <w:rsid w:val="00702167"/>
    <w:rsid w:val="007029C4"/>
    <w:rsid w:val="007036A9"/>
    <w:rsid w:val="00704811"/>
    <w:rsid w:val="00706136"/>
    <w:rsid w:val="00707993"/>
    <w:rsid w:val="00707C67"/>
    <w:rsid w:val="00707E05"/>
    <w:rsid w:val="007113FC"/>
    <w:rsid w:val="00713E75"/>
    <w:rsid w:val="00714337"/>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19B5"/>
    <w:rsid w:val="00742BFD"/>
    <w:rsid w:val="00743CBC"/>
    <w:rsid w:val="007451B9"/>
    <w:rsid w:val="0074D4D5"/>
    <w:rsid w:val="0075044F"/>
    <w:rsid w:val="007536AD"/>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70216"/>
    <w:rsid w:val="00770D24"/>
    <w:rsid w:val="007713FB"/>
    <w:rsid w:val="007714E6"/>
    <w:rsid w:val="00775D07"/>
    <w:rsid w:val="00775F15"/>
    <w:rsid w:val="007776CF"/>
    <w:rsid w:val="007776F2"/>
    <w:rsid w:val="0077780F"/>
    <w:rsid w:val="00780038"/>
    <w:rsid w:val="0078259C"/>
    <w:rsid w:val="00782FB5"/>
    <w:rsid w:val="0078355D"/>
    <w:rsid w:val="007848AB"/>
    <w:rsid w:val="007851F0"/>
    <w:rsid w:val="00785579"/>
    <w:rsid w:val="00787EA3"/>
    <w:rsid w:val="007905BA"/>
    <w:rsid w:val="007912E3"/>
    <w:rsid w:val="007917B7"/>
    <w:rsid w:val="00791B3A"/>
    <w:rsid w:val="00792276"/>
    <w:rsid w:val="00792EF7"/>
    <w:rsid w:val="00794243"/>
    <w:rsid w:val="007945C6"/>
    <w:rsid w:val="00794974"/>
    <w:rsid w:val="0079790D"/>
    <w:rsid w:val="00797EFF"/>
    <w:rsid w:val="007A062F"/>
    <w:rsid w:val="007A07C1"/>
    <w:rsid w:val="007A0B0C"/>
    <w:rsid w:val="007A0F23"/>
    <w:rsid w:val="007A5BC2"/>
    <w:rsid w:val="007A70E0"/>
    <w:rsid w:val="007A7833"/>
    <w:rsid w:val="007B0599"/>
    <w:rsid w:val="007B2225"/>
    <w:rsid w:val="007B2ED4"/>
    <w:rsid w:val="007B4671"/>
    <w:rsid w:val="007B5AE4"/>
    <w:rsid w:val="007B5B54"/>
    <w:rsid w:val="007B6E3B"/>
    <w:rsid w:val="007B714A"/>
    <w:rsid w:val="007B7D27"/>
    <w:rsid w:val="007C0668"/>
    <w:rsid w:val="007C11A7"/>
    <w:rsid w:val="007C40BC"/>
    <w:rsid w:val="007C6587"/>
    <w:rsid w:val="007C6A5E"/>
    <w:rsid w:val="007C6A67"/>
    <w:rsid w:val="007C781B"/>
    <w:rsid w:val="007D03E3"/>
    <w:rsid w:val="007D1ED1"/>
    <w:rsid w:val="007D39DC"/>
    <w:rsid w:val="007D5296"/>
    <w:rsid w:val="007D720E"/>
    <w:rsid w:val="007D7549"/>
    <w:rsid w:val="007D7869"/>
    <w:rsid w:val="007D7EB0"/>
    <w:rsid w:val="007E058F"/>
    <w:rsid w:val="007E15C0"/>
    <w:rsid w:val="007E1D66"/>
    <w:rsid w:val="007E1EA5"/>
    <w:rsid w:val="007E7185"/>
    <w:rsid w:val="007E7633"/>
    <w:rsid w:val="007F0C0D"/>
    <w:rsid w:val="007F22A2"/>
    <w:rsid w:val="007F24C0"/>
    <w:rsid w:val="007F32C4"/>
    <w:rsid w:val="00800428"/>
    <w:rsid w:val="008017F8"/>
    <w:rsid w:val="00801E12"/>
    <w:rsid w:val="00804CE4"/>
    <w:rsid w:val="00805678"/>
    <w:rsid w:val="00807B5B"/>
    <w:rsid w:val="008100F0"/>
    <w:rsid w:val="008101B0"/>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95D"/>
    <w:rsid w:val="00850D27"/>
    <w:rsid w:val="00851453"/>
    <w:rsid w:val="008517A9"/>
    <w:rsid w:val="008545D8"/>
    <w:rsid w:val="00854EED"/>
    <w:rsid w:val="00855EA8"/>
    <w:rsid w:val="0085721B"/>
    <w:rsid w:val="008577E2"/>
    <w:rsid w:val="008601A5"/>
    <w:rsid w:val="0086092F"/>
    <w:rsid w:val="008624BC"/>
    <w:rsid w:val="00864AEB"/>
    <w:rsid w:val="00865D03"/>
    <w:rsid w:val="00866676"/>
    <w:rsid w:val="0086723B"/>
    <w:rsid w:val="00870803"/>
    <w:rsid w:val="008708C9"/>
    <w:rsid w:val="00870B44"/>
    <w:rsid w:val="00870C7C"/>
    <w:rsid w:val="00871F0B"/>
    <w:rsid w:val="008726D3"/>
    <w:rsid w:val="00872A7E"/>
    <w:rsid w:val="00874B4B"/>
    <w:rsid w:val="008756CA"/>
    <w:rsid w:val="0087586C"/>
    <w:rsid w:val="00876767"/>
    <w:rsid w:val="00880BB1"/>
    <w:rsid w:val="00882052"/>
    <w:rsid w:val="00885A5A"/>
    <w:rsid w:val="00885C4C"/>
    <w:rsid w:val="00887237"/>
    <w:rsid w:val="00887F9F"/>
    <w:rsid w:val="008904CE"/>
    <w:rsid w:val="0089076A"/>
    <w:rsid w:val="008915B3"/>
    <w:rsid w:val="00892290"/>
    <w:rsid w:val="00892C38"/>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2CF"/>
    <w:rsid w:val="008E4642"/>
    <w:rsid w:val="008E6382"/>
    <w:rsid w:val="008E6994"/>
    <w:rsid w:val="008E7748"/>
    <w:rsid w:val="008F007B"/>
    <w:rsid w:val="008F0DE5"/>
    <w:rsid w:val="008F3C89"/>
    <w:rsid w:val="008F45DF"/>
    <w:rsid w:val="008F5DCD"/>
    <w:rsid w:val="008F62CD"/>
    <w:rsid w:val="00901E9E"/>
    <w:rsid w:val="00902985"/>
    <w:rsid w:val="00903053"/>
    <w:rsid w:val="00905A2D"/>
    <w:rsid w:val="009068F3"/>
    <w:rsid w:val="0090786C"/>
    <w:rsid w:val="00911D3A"/>
    <w:rsid w:val="00913D4B"/>
    <w:rsid w:val="00916225"/>
    <w:rsid w:val="00917BDE"/>
    <w:rsid w:val="00920C94"/>
    <w:rsid w:val="00924CFC"/>
    <w:rsid w:val="009250AB"/>
    <w:rsid w:val="00925581"/>
    <w:rsid w:val="00925E6E"/>
    <w:rsid w:val="00925F51"/>
    <w:rsid w:val="00926D7A"/>
    <w:rsid w:val="009276B3"/>
    <w:rsid w:val="0092798C"/>
    <w:rsid w:val="009279F5"/>
    <w:rsid w:val="00927E86"/>
    <w:rsid w:val="00927E89"/>
    <w:rsid w:val="00930407"/>
    <w:rsid w:val="009308D9"/>
    <w:rsid w:val="00930CD3"/>
    <w:rsid w:val="00930F20"/>
    <w:rsid w:val="00932358"/>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14C4"/>
    <w:rsid w:val="009623EF"/>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26FF"/>
    <w:rsid w:val="00995C0F"/>
    <w:rsid w:val="0099627E"/>
    <w:rsid w:val="009970F8"/>
    <w:rsid w:val="009975C1"/>
    <w:rsid w:val="009978EE"/>
    <w:rsid w:val="00997F1B"/>
    <w:rsid w:val="009A0029"/>
    <w:rsid w:val="009A0433"/>
    <w:rsid w:val="009A064E"/>
    <w:rsid w:val="009A0EC3"/>
    <w:rsid w:val="009A319A"/>
    <w:rsid w:val="009A33A8"/>
    <w:rsid w:val="009A3DFB"/>
    <w:rsid w:val="009A49BE"/>
    <w:rsid w:val="009A4A73"/>
    <w:rsid w:val="009A4C94"/>
    <w:rsid w:val="009A5108"/>
    <w:rsid w:val="009A6FF8"/>
    <w:rsid w:val="009B2AB2"/>
    <w:rsid w:val="009B352F"/>
    <w:rsid w:val="009B4DA1"/>
    <w:rsid w:val="009B6AF0"/>
    <w:rsid w:val="009C1029"/>
    <w:rsid w:val="009C12A5"/>
    <w:rsid w:val="009C1351"/>
    <w:rsid w:val="009C1B58"/>
    <w:rsid w:val="009C1CD2"/>
    <w:rsid w:val="009C1FAD"/>
    <w:rsid w:val="009C2EAA"/>
    <w:rsid w:val="009C33B8"/>
    <w:rsid w:val="009C3650"/>
    <w:rsid w:val="009C404D"/>
    <w:rsid w:val="009C7432"/>
    <w:rsid w:val="009D07E5"/>
    <w:rsid w:val="009D0E0A"/>
    <w:rsid w:val="009D11C9"/>
    <w:rsid w:val="009D19CE"/>
    <w:rsid w:val="009D2D90"/>
    <w:rsid w:val="009D2D91"/>
    <w:rsid w:val="009D3824"/>
    <w:rsid w:val="009D3C18"/>
    <w:rsid w:val="009D5106"/>
    <w:rsid w:val="009D6F6F"/>
    <w:rsid w:val="009E065F"/>
    <w:rsid w:val="009E0708"/>
    <w:rsid w:val="009E17AE"/>
    <w:rsid w:val="009E17E4"/>
    <w:rsid w:val="009E2236"/>
    <w:rsid w:val="009E27CD"/>
    <w:rsid w:val="009E3214"/>
    <w:rsid w:val="009E39EC"/>
    <w:rsid w:val="009E3B51"/>
    <w:rsid w:val="009F008A"/>
    <w:rsid w:val="009F00B7"/>
    <w:rsid w:val="009F0EE3"/>
    <w:rsid w:val="009F18F0"/>
    <w:rsid w:val="009F1E24"/>
    <w:rsid w:val="009F218F"/>
    <w:rsid w:val="009F2C0A"/>
    <w:rsid w:val="009F4443"/>
    <w:rsid w:val="009F5083"/>
    <w:rsid w:val="009F53FE"/>
    <w:rsid w:val="009F5E26"/>
    <w:rsid w:val="009F6173"/>
    <w:rsid w:val="009F61D0"/>
    <w:rsid w:val="009F6B36"/>
    <w:rsid w:val="00A0007E"/>
    <w:rsid w:val="00A0087F"/>
    <w:rsid w:val="00A01104"/>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FD0"/>
    <w:rsid w:val="00A4557B"/>
    <w:rsid w:val="00A465D4"/>
    <w:rsid w:val="00A47619"/>
    <w:rsid w:val="00A47E09"/>
    <w:rsid w:val="00A51D01"/>
    <w:rsid w:val="00A526DD"/>
    <w:rsid w:val="00A534E9"/>
    <w:rsid w:val="00A54505"/>
    <w:rsid w:val="00A56897"/>
    <w:rsid w:val="00A56CA7"/>
    <w:rsid w:val="00A57717"/>
    <w:rsid w:val="00A60896"/>
    <w:rsid w:val="00A6143D"/>
    <w:rsid w:val="00A61546"/>
    <w:rsid w:val="00A63789"/>
    <w:rsid w:val="00A63BF2"/>
    <w:rsid w:val="00A6406A"/>
    <w:rsid w:val="00A655EA"/>
    <w:rsid w:val="00A6585D"/>
    <w:rsid w:val="00A6707B"/>
    <w:rsid w:val="00A6782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5021"/>
    <w:rsid w:val="00A86D56"/>
    <w:rsid w:val="00A8747E"/>
    <w:rsid w:val="00A87A40"/>
    <w:rsid w:val="00A90F56"/>
    <w:rsid w:val="00A91661"/>
    <w:rsid w:val="00A91F82"/>
    <w:rsid w:val="00A949AB"/>
    <w:rsid w:val="00A95D60"/>
    <w:rsid w:val="00A96401"/>
    <w:rsid w:val="00A96468"/>
    <w:rsid w:val="00A965F4"/>
    <w:rsid w:val="00A97800"/>
    <w:rsid w:val="00AA08CA"/>
    <w:rsid w:val="00AA0916"/>
    <w:rsid w:val="00AA1B15"/>
    <w:rsid w:val="00AA25E2"/>
    <w:rsid w:val="00AA31E2"/>
    <w:rsid w:val="00AA4B7D"/>
    <w:rsid w:val="00AA4DCB"/>
    <w:rsid w:val="00AA6156"/>
    <w:rsid w:val="00AA637D"/>
    <w:rsid w:val="00AA749E"/>
    <w:rsid w:val="00AA74DC"/>
    <w:rsid w:val="00AB0EF5"/>
    <w:rsid w:val="00AB3C4B"/>
    <w:rsid w:val="00AB4E31"/>
    <w:rsid w:val="00AB4EF3"/>
    <w:rsid w:val="00AB5BCE"/>
    <w:rsid w:val="00AB67E4"/>
    <w:rsid w:val="00AC1CFE"/>
    <w:rsid w:val="00AC1E7F"/>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4E"/>
    <w:rsid w:val="00AE25D0"/>
    <w:rsid w:val="00AE2B4F"/>
    <w:rsid w:val="00AE462E"/>
    <w:rsid w:val="00AE7DF6"/>
    <w:rsid w:val="00AF05E5"/>
    <w:rsid w:val="00AF07EB"/>
    <w:rsid w:val="00AF1C04"/>
    <w:rsid w:val="00AF2062"/>
    <w:rsid w:val="00AF3C15"/>
    <w:rsid w:val="00AF49AB"/>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7294"/>
    <w:rsid w:val="00B073B7"/>
    <w:rsid w:val="00B102AB"/>
    <w:rsid w:val="00B1080E"/>
    <w:rsid w:val="00B1093F"/>
    <w:rsid w:val="00B116A3"/>
    <w:rsid w:val="00B11820"/>
    <w:rsid w:val="00B125A6"/>
    <w:rsid w:val="00B13117"/>
    <w:rsid w:val="00B156CC"/>
    <w:rsid w:val="00B16290"/>
    <w:rsid w:val="00B17204"/>
    <w:rsid w:val="00B179A0"/>
    <w:rsid w:val="00B205EF"/>
    <w:rsid w:val="00B2141D"/>
    <w:rsid w:val="00B23FC6"/>
    <w:rsid w:val="00B2621C"/>
    <w:rsid w:val="00B268E0"/>
    <w:rsid w:val="00B27FC3"/>
    <w:rsid w:val="00B300D5"/>
    <w:rsid w:val="00B31DFB"/>
    <w:rsid w:val="00B32405"/>
    <w:rsid w:val="00B331C7"/>
    <w:rsid w:val="00B33949"/>
    <w:rsid w:val="00B35540"/>
    <w:rsid w:val="00B4207C"/>
    <w:rsid w:val="00B43009"/>
    <w:rsid w:val="00B447E5"/>
    <w:rsid w:val="00B44B05"/>
    <w:rsid w:val="00B45101"/>
    <w:rsid w:val="00B5046B"/>
    <w:rsid w:val="00B505FD"/>
    <w:rsid w:val="00B57C4C"/>
    <w:rsid w:val="00B610A8"/>
    <w:rsid w:val="00B61187"/>
    <w:rsid w:val="00B611A4"/>
    <w:rsid w:val="00B657E8"/>
    <w:rsid w:val="00B65E69"/>
    <w:rsid w:val="00B6625F"/>
    <w:rsid w:val="00B6693D"/>
    <w:rsid w:val="00B66C63"/>
    <w:rsid w:val="00B72CF0"/>
    <w:rsid w:val="00B73731"/>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2D2A"/>
    <w:rsid w:val="00B939F8"/>
    <w:rsid w:val="00B93F73"/>
    <w:rsid w:val="00B94C79"/>
    <w:rsid w:val="00B94E5A"/>
    <w:rsid w:val="00B97672"/>
    <w:rsid w:val="00B97E9C"/>
    <w:rsid w:val="00BA0D4B"/>
    <w:rsid w:val="00BA2AC4"/>
    <w:rsid w:val="00BA2AFD"/>
    <w:rsid w:val="00BA37AD"/>
    <w:rsid w:val="00BA5901"/>
    <w:rsid w:val="00BA6766"/>
    <w:rsid w:val="00BA6CDB"/>
    <w:rsid w:val="00BB07C2"/>
    <w:rsid w:val="00BB260E"/>
    <w:rsid w:val="00BB26C7"/>
    <w:rsid w:val="00BB3200"/>
    <w:rsid w:val="00BB3B69"/>
    <w:rsid w:val="00BB5F5C"/>
    <w:rsid w:val="00BB6C77"/>
    <w:rsid w:val="00BB7305"/>
    <w:rsid w:val="00BB7872"/>
    <w:rsid w:val="00BC13E0"/>
    <w:rsid w:val="00BC15CB"/>
    <w:rsid w:val="00BC1FD7"/>
    <w:rsid w:val="00BC2B9F"/>
    <w:rsid w:val="00BC49C5"/>
    <w:rsid w:val="00BC5745"/>
    <w:rsid w:val="00BC5986"/>
    <w:rsid w:val="00BD00BA"/>
    <w:rsid w:val="00BD01FC"/>
    <w:rsid w:val="00BD04EF"/>
    <w:rsid w:val="00BD4E66"/>
    <w:rsid w:val="00BD528F"/>
    <w:rsid w:val="00BD6EAF"/>
    <w:rsid w:val="00BE04C1"/>
    <w:rsid w:val="00BE1984"/>
    <w:rsid w:val="00BE1E97"/>
    <w:rsid w:val="00BE3087"/>
    <w:rsid w:val="00BE34DC"/>
    <w:rsid w:val="00BE4BD1"/>
    <w:rsid w:val="00BE4C9B"/>
    <w:rsid w:val="00BE4F6C"/>
    <w:rsid w:val="00BE5273"/>
    <w:rsid w:val="00BE6D38"/>
    <w:rsid w:val="00BE7F74"/>
    <w:rsid w:val="00BF0050"/>
    <w:rsid w:val="00BF06DF"/>
    <w:rsid w:val="00BF087F"/>
    <w:rsid w:val="00BF14DD"/>
    <w:rsid w:val="00BF15D1"/>
    <w:rsid w:val="00BF1DE6"/>
    <w:rsid w:val="00BF21FC"/>
    <w:rsid w:val="00BF26C7"/>
    <w:rsid w:val="00BF295B"/>
    <w:rsid w:val="00BF45F4"/>
    <w:rsid w:val="00BF5777"/>
    <w:rsid w:val="00BF6D88"/>
    <w:rsid w:val="00C0007D"/>
    <w:rsid w:val="00C00AFB"/>
    <w:rsid w:val="00C016BF"/>
    <w:rsid w:val="00C01B25"/>
    <w:rsid w:val="00C03DB8"/>
    <w:rsid w:val="00C04F8B"/>
    <w:rsid w:val="00C0734E"/>
    <w:rsid w:val="00C07557"/>
    <w:rsid w:val="00C07627"/>
    <w:rsid w:val="00C07EB4"/>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49FE"/>
    <w:rsid w:val="00C40804"/>
    <w:rsid w:val="00C41186"/>
    <w:rsid w:val="00C41FA6"/>
    <w:rsid w:val="00C454A2"/>
    <w:rsid w:val="00C45EE9"/>
    <w:rsid w:val="00C476B4"/>
    <w:rsid w:val="00C47FB4"/>
    <w:rsid w:val="00C5032E"/>
    <w:rsid w:val="00C50F03"/>
    <w:rsid w:val="00C5178C"/>
    <w:rsid w:val="00C51DC5"/>
    <w:rsid w:val="00C5230B"/>
    <w:rsid w:val="00C53EE1"/>
    <w:rsid w:val="00C55D5A"/>
    <w:rsid w:val="00C56203"/>
    <w:rsid w:val="00C562C3"/>
    <w:rsid w:val="00C5760C"/>
    <w:rsid w:val="00C576CD"/>
    <w:rsid w:val="00C5777B"/>
    <w:rsid w:val="00C60957"/>
    <w:rsid w:val="00C64DDC"/>
    <w:rsid w:val="00C64FEA"/>
    <w:rsid w:val="00C65BD9"/>
    <w:rsid w:val="00C65E0D"/>
    <w:rsid w:val="00C67B3B"/>
    <w:rsid w:val="00C7008C"/>
    <w:rsid w:val="00C71C3B"/>
    <w:rsid w:val="00C72B2C"/>
    <w:rsid w:val="00C74C59"/>
    <w:rsid w:val="00C75BF5"/>
    <w:rsid w:val="00C75E5C"/>
    <w:rsid w:val="00C75E88"/>
    <w:rsid w:val="00C77BDC"/>
    <w:rsid w:val="00C80747"/>
    <w:rsid w:val="00C818BA"/>
    <w:rsid w:val="00C82596"/>
    <w:rsid w:val="00C8279B"/>
    <w:rsid w:val="00C83737"/>
    <w:rsid w:val="00C838A4"/>
    <w:rsid w:val="00C83A49"/>
    <w:rsid w:val="00C86263"/>
    <w:rsid w:val="00C86656"/>
    <w:rsid w:val="00C87D9E"/>
    <w:rsid w:val="00C87EF1"/>
    <w:rsid w:val="00C9040F"/>
    <w:rsid w:val="00C908A2"/>
    <w:rsid w:val="00C90A16"/>
    <w:rsid w:val="00C90EE9"/>
    <w:rsid w:val="00C9138D"/>
    <w:rsid w:val="00C91E5D"/>
    <w:rsid w:val="00C932A3"/>
    <w:rsid w:val="00C943C9"/>
    <w:rsid w:val="00C956E4"/>
    <w:rsid w:val="00C95854"/>
    <w:rsid w:val="00C96EFE"/>
    <w:rsid w:val="00C96F46"/>
    <w:rsid w:val="00C97805"/>
    <w:rsid w:val="00CA20C7"/>
    <w:rsid w:val="00CA2D6A"/>
    <w:rsid w:val="00CA2EDB"/>
    <w:rsid w:val="00CA358C"/>
    <w:rsid w:val="00CA3813"/>
    <w:rsid w:val="00CA6387"/>
    <w:rsid w:val="00CA667E"/>
    <w:rsid w:val="00CB02A2"/>
    <w:rsid w:val="00CB058A"/>
    <w:rsid w:val="00CB0A44"/>
    <w:rsid w:val="00CB22CA"/>
    <w:rsid w:val="00CB2C35"/>
    <w:rsid w:val="00CB313A"/>
    <w:rsid w:val="00CB32B1"/>
    <w:rsid w:val="00CB4AAC"/>
    <w:rsid w:val="00CB76E6"/>
    <w:rsid w:val="00CB78C8"/>
    <w:rsid w:val="00CB7B7C"/>
    <w:rsid w:val="00CC1709"/>
    <w:rsid w:val="00CC2195"/>
    <w:rsid w:val="00CC262A"/>
    <w:rsid w:val="00CC3590"/>
    <w:rsid w:val="00CC3F55"/>
    <w:rsid w:val="00CC4262"/>
    <w:rsid w:val="00CC5BB6"/>
    <w:rsid w:val="00CC5D9A"/>
    <w:rsid w:val="00CC6114"/>
    <w:rsid w:val="00CC65A5"/>
    <w:rsid w:val="00CC76BD"/>
    <w:rsid w:val="00CC7D8F"/>
    <w:rsid w:val="00CD1D94"/>
    <w:rsid w:val="00CD2CAB"/>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3419"/>
    <w:rsid w:val="00D037A3"/>
    <w:rsid w:val="00D048D0"/>
    <w:rsid w:val="00D10A6A"/>
    <w:rsid w:val="00D11087"/>
    <w:rsid w:val="00D11724"/>
    <w:rsid w:val="00D13362"/>
    <w:rsid w:val="00D13760"/>
    <w:rsid w:val="00D14795"/>
    <w:rsid w:val="00D14BA0"/>
    <w:rsid w:val="00D14E9F"/>
    <w:rsid w:val="00D162AB"/>
    <w:rsid w:val="00D164EA"/>
    <w:rsid w:val="00D16B5A"/>
    <w:rsid w:val="00D16EB9"/>
    <w:rsid w:val="00D17133"/>
    <w:rsid w:val="00D20082"/>
    <w:rsid w:val="00D20167"/>
    <w:rsid w:val="00D2182C"/>
    <w:rsid w:val="00D227B4"/>
    <w:rsid w:val="00D22F7B"/>
    <w:rsid w:val="00D23326"/>
    <w:rsid w:val="00D23699"/>
    <w:rsid w:val="00D242FD"/>
    <w:rsid w:val="00D248B1"/>
    <w:rsid w:val="00D24F4A"/>
    <w:rsid w:val="00D269D3"/>
    <w:rsid w:val="00D26B0F"/>
    <w:rsid w:val="00D3230D"/>
    <w:rsid w:val="00D355BC"/>
    <w:rsid w:val="00D3622A"/>
    <w:rsid w:val="00D36A04"/>
    <w:rsid w:val="00D36D72"/>
    <w:rsid w:val="00D40B6D"/>
    <w:rsid w:val="00D40FF0"/>
    <w:rsid w:val="00D415E2"/>
    <w:rsid w:val="00D4316A"/>
    <w:rsid w:val="00D45A68"/>
    <w:rsid w:val="00D45EF6"/>
    <w:rsid w:val="00D46683"/>
    <w:rsid w:val="00D50D96"/>
    <w:rsid w:val="00D546AF"/>
    <w:rsid w:val="00D554C4"/>
    <w:rsid w:val="00D55F89"/>
    <w:rsid w:val="00D564D7"/>
    <w:rsid w:val="00D56512"/>
    <w:rsid w:val="00D567E4"/>
    <w:rsid w:val="00D5684A"/>
    <w:rsid w:val="00D57ADB"/>
    <w:rsid w:val="00D607E8"/>
    <w:rsid w:val="00D62086"/>
    <w:rsid w:val="00D63EB4"/>
    <w:rsid w:val="00D65068"/>
    <w:rsid w:val="00D65E53"/>
    <w:rsid w:val="00D66218"/>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341B"/>
    <w:rsid w:val="00D9387B"/>
    <w:rsid w:val="00D94F77"/>
    <w:rsid w:val="00D96F3B"/>
    <w:rsid w:val="00D976CC"/>
    <w:rsid w:val="00D979E8"/>
    <w:rsid w:val="00DA0668"/>
    <w:rsid w:val="00DA0D06"/>
    <w:rsid w:val="00DA0E80"/>
    <w:rsid w:val="00DA20C6"/>
    <w:rsid w:val="00DA4416"/>
    <w:rsid w:val="00DA55B3"/>
    <w:rsid w:val="00DB0680"/>
    <w:rsid w:val="00DB1BC0"/>
    <w:rsid w:val="00DB3FC1"/>
    <w:rsid w:val="00DB5622"/>
    <w:rsid w:val="00DB600E"/>
    <w:rsid w:val="00DB6440"/>
    <w:rsid w:val="00DC165B"/>
    <w:rsid w:val="00DC4212"/>
    <w:rsid w:val="00DC48BD"/>
    <w:rsid w:val="00DC59BE"/>
    <w:rsid w:val="00DC79EF"/>
    <w:rsid w:val="00DD0062"/>
    <w:rsid w:val="00DD094D"/>
    <w:rsid w:val="00DD0A01"/>
    <w:rsid w:val="00DD10EE"/>
    <w:rsid w:val="00DD13DA"/>
    <w:rsid w:val="00DD2777"/>
    <w:rsid w:val="00DD677E"/>
    <w:rsid w:val="00DE0294"/>
    <w:rsid w:val="00DE0A24"/>
    <w:rsid w:val="00DE1296"/>
    <w:rsid w:val="00DE1465"/>
    <w:rsid w:val="00DE14C0"/>
    <w:rsid w:val="00DE177B"/>
    <w:rsid w:val="00DE4374"/>
    <w:rsid w:val="00DE4CCE"/>
    <w:rsid w:val="00DE6BB5"/>
    <w:rsid w:val="00DE78C8"/>
    <w:rsid w:val="00DE7B5A"/>
    <w:rsid w:val="00DE7EBF"/>
    <w:rsid w:val="00DF1B04"/>
    <w:rsid w:val="00DF1C83"/>
    <w:rsid w:val="00DF21DF"/>
    <w:rsid w:val="00DF4F9E"/>
    <w:rsid w:val="00E01652"/>
    <w:rsid w:val="00E01916"/>
    <w:rsid w:val="00E03723"/>
    <w:rsid w:val="00E0473A"/>
    <w:rsid w:val="00E057EF"/>
    <w:rsid w:val="00E06E2B"/>
    <w:rsid w:val="00E07F82"/>
    <w:rsid w:val="00E1113F"/>
    <w:rsid w:val="00E1221B"/>
    <w:rsid w:val="00E1454B"/>
    <w:rsid w:val="00E14A35"/>
    <w:rsid w:val="00E153EF"/>
    <w:rsid w:val="00E2090C"/>
    <w:rsid w:val="00E24A22"/>
    <w:rsid w:val="00E24F7F"/>
    <w:rsid w:val="00E25961"/>
    <w:rsid w:val="00E2696F"/>
    <w:rsid w:val="00E2744D"/>
    <w:rsid w:val="00E31F4F"/>
    <w:rsid w:val="00E32AC0"/>
    <w:rsid w:val="00E3312A"/>
    <w:rsid w:val="00E3324A"/>
    <w:rsid w:val="00E33A70"/>
    <w:rsid w:val="00E34357"/>
    <w:rsid w:val="00E350C6"/>
    <w:rsid w:val="00E35D8C"/>
    <w:rsid w:val="00E360CA"/>
    <w:rsid w:val="00E3659D"/>
    <w:rsid w:val="00E4220D"/>
    <w:rsid w:val="00E425BB"/>
    <w:rsid w:val="00E43670"/>
    <w:rsid w:val="00E44300"/>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6A0A"/>
    <w:rsid w:val="00E66FB0"/>
    <w:rsid w:val="00E67186"/>
    <w:rsid w:val="00E70D65"/>
    <w:rsid w:val="00E713C0"/>
    <w:rsid w:val="00E71B06"/>
    <w:rsid w:val="00E7207F"/>
    <w:rsid w:val="00E7208E"/>
    <w:rsid w:val="00E75FF2"/>
    <w:rsid w:val="00E77731"/>
    <w:rsid w:val="00E81B1B"/>
    <w:rsid w:val="00E82669"/>
    <w:rsid w:val="00E8319D"/>
    <w:rsid w:val="00E901E9"/>
    <w:rsid w:val="00E909C6"/>
    <w:rsid w:val="00E90F16"/>
    <w:rsid w:val="00E91341"/>
    <w:rsid w:val="00E91406"/>
    <w:rsid w:val="00E91604"/>
    <w:rsid w:val="00E91B85"/>
    <w:rsid w:val="00E92E09"/>
    <w:rsid w:val="00E94294"/>
    <w:rsid w:val="00E95F3C"/>
    <w:rsid w:val="00E96E3D"/>
    <w:rsid w:val="00E978E6"/>
    <w:rsid w:val="00E97D86"/>
    <w:rsid w:val="00EA102D"/>
    <w:rsid w:val="00EA28C4"/>
    <w:rsid w:val="00EA3AE2"/>
    <w:rsid w:val="00EA7100"/>
    <w:rsid w:val="00EA739F"/>
    <w:rsid w:val="00EA7717"/>
    <w:rsid w:val="00EA78A6"/>
    <w:rsid w:val="00EA7BBC"/>
    <w:rsid w:val="00EB0322"/>
    <w:rsid w:val="00EB058F"/>
    <w:rsid w:val="00EB1A3A"/>
    <w:rsid w:val="00EB430D"/>
    <w:rsid w:val="00EB47AB"/>
    <w:rsid w:val="00EC101F"/>
    <w:rsid w:val="00EC42D3"/>
    <w:rsid w:val="00EC45E8"/>
    <w:rsid w:val="00EC5EBC"/>
    <w:rsid w:val="00EC74EF"/>
    <w:rsid w:val="00EC75BB"/>
    <w:rsid w:val="00ED0918"/>
    <w:rsid w:val="00ED0C4E"/>
    <w:rsid w:val="00ED131D"/>
    <w:rsid w:val="00ED1A29"/>
    <w:rsid w:val="00ED1E07"/>
    <w:rsid w:val="00ED23DE"/>
    <w:rsid w:val="00ED2C2E"/>
    <w:rsid w:val="00ED4FB2"/>
    <w:rsid w:val="00ED536E"/>
    <w:rsid w:val="00ED6BEA"/>
    <w:rsid w:val="00ED6DC6"/>
    <w:rsid w:val="00ED7154"/>
    <w:rsid w:val="00ED7BB8"/>
    <w:rsid w:val="00EE1C24"/>
    <w:rsid w:val="00EE23CC"/>
    <w:rsid w:val="00EE27EB"/>
    <w:rsid w:val="00EE4DBA"/>
    <w:rsid w:val="00EE5A3F"/>
    <w:rsid w:val="00EE626B"/>
    <w:rsid w:val="00EE7F21"/>
    <w:rsid w:val="00EE7FE2"/>
    <w:rsid w:val="00EF0771"/>
    <w:rsid w:val="00EF08D0"/>
    <w:rsid w:val="00EF0B58"/>
    <w:rsid w:val="00EF2050"/>
    <w:rsid w:val="00EF2320"/>
    <w:rsid w:val="00EF34CF"/>
    <w:rsid w:val="00EF57A3"/>
    <w:rsid w:val="00EF593F"/>
    <w:rsid w:val="00EF6C68"/>
    <w:rsid w:val="00EF7C7F"/>
    <w:rsid w:val="00F01D6D"/>
    <w:rsid w:val="00F02C67"/>
    <w:rsid w:val="00F04F43"/>
    <w:rsid w:val="00F130FE"/>
    <w:rsid w:val="00F1384E"/>
    <w:rsid w:val="00F152BE"/>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BDF"/>
    <w:rsid w:val="00F33490"/>
    <w:rsid w:val="00F3395A"/>
    <w:rsid w:val="00F33B8A"/>
    <w:rsid w:val="00F34429"/>
    <w:rsid w:val="00F34650"/>
    <w:rsid w:val="00F35560"/>
    <w:rsid w:val="00F35CE8"/>
    <w:rsid w:val="00F363E9"/>
    <w:rsid w:val="00F4015B"/>
    <w:rsid w:val="00F40552"/>
    <w:rsid w:val="00F40BE3"/>
    <w:rsid w:val="00F40EA8"/>
    <w:rsid w:val="00F444D8"/>
    <w:rsid w:val="00F465C3"/>
    <w:rsid w:val="00F46DB8"/>
    <w:rsid w:val="00F512E5"/>
    <w:rsid w:val="00F51580"/>
    <w:rsid w:val="00F51682"/>
    <w:rsid w:val="00F53BB8"/>
    <w:rsid w:val="00F53FCA"/>
    <w:rsid w:val="00F5468B"/>
    <w:rsid w:val="00F56F63"/>
    <w:rsid w:val="00F57792"/>
    <w:rsid w:val="00F600B3"/>
    <w:rsid w:val="00F61032"/>
    <w:rsid w:val="00F611CE"/>
    <w:rsid w:val="00F61BD5"/>
    <w:rsid w:val="00F621AA"/>
    <w:rsid w:val="00F62314"/>
    <w:rsid w:val="00F62DF4"/>
    <w:rsid w:val="00F6400F"/>
    <w:rsid w:val="00F64290"/>
    <w:rsid w:val="00F64AB5"/>
    <w:rsid w:val="00F64AD8"/>
    <w:rsid w:val="00F65934"/>
    <w:rsid w:val="00F6640D"/>
    <w:rsid w:val="00F669BA"/>
    <w:rsid w:val="00F67580"/>
    <w:rsid w:val="00F67ED3"/>
    <w:rsid w:val="00F71C11"/>
    <w:rsid w:val="00F725D6"/>
    <w:rsid w:val="00F7428B"/>
    <w:rsid w:val="00F74F2F"/>
    <w:rsid w:val="00F75778"/>
    <w:rsid w:val="00F75E70"/>
    <w:rsid w:val="00F773C6"/>
    <w:rsid w:val="00F7777E"/>
    <w:rsid w:val="00F77D60"/>
    <w:rsid w:val="00F80075"/>
    <w:rsid w:val="00F80267"/>
    <w:rsid w:val="00F80D9D"/>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D02C6"/>
    <w:rsid w:val="00FD0A79"/>
    <w:rsid w:val="00FD0D58"/>
    <w:rsid w:val="00FD30E6"/>
    <w:rsid w:val="00FD3C92"/>
    <w:rsid w:val="00FD424C"/>
    <w:rsid w:val="00FD462A"/>
    <w:rsid w:val="00FD5E78"/>
    <w:rsid w:val="00FD5FD0"/>
    <w:rsid w:val="00FD6B53"/>
    <w:rsid w:val="00FD7616"/>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458982">
      <w:bodyDiv w:val="1"/>
      <w:marLeft w:val="0"/>
      <w:marRight w:val="0"/>
      <w:marTop w:val="0"/>
      <w:marBottom w:val="0"/>
      <w:divBdr>
        <w:top w:val="none" w:sz="0" w:space="0" w:color="auto"/>
        <w:left w:val="none" w:sz="0" w:space="0" w:color="auto"/>
        <w:bottom w:val="none" w:sz="0" w:space="0" w:color="auto"/>
        <w:right w:val="none" w:sz="0" w:space="0" w:color="auto"/>
      </w:divBdr>
    </w:div>
    <w:div w:id="16005287">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115366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1486106">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0495681">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23425987">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3567140">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7816034">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0675036">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7201624">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77026781">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88587015">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03588974">
      <w:bodyDiv w:val="1"/>
      <w:marLeft w:val="0"/>
      <w:marRight w:val="0"/>
      <w:marTop w:val="0"/>
      <w:marBottom w:val="0"/>
      <w:divBdr>
        <w:top w:val="none" w:sz="0" w:space="0" w:color="auto"/>
        <w:left w:val="none" w:sz="0" w:space="0" w:color="auto"/>
        <w:bottom w:val="none" w:sz="0" w:space="0" w:color="auto"/>
        <w:right w:val="none" w:sz="0" w:space="0" w:color="auto"/>
      </w:divBdr>
    </w:div>
    <w:div w:id="311376274">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15370130">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50364903">
      <w:bodyDiv w:val="1"/>
      <w:marLeft w:val="0"/>
      <w:marRight w:val="0"/>
      <w:marTop w:val="0"/>
      <w:marBottom w:val="0"/>
      <w:divBdr>
        <w:top w:val="none" w:sz="0" w:space="0" w:color="auto"/>
        <w:left w:val="none" w:sz="0" w:space="0" w:color="auto"/>
        <w:bottom w:val="none" w:sz="0" w:space="0" w:color="auto"/>
        <w:right w:val="none" w:sz="0" w:space="0" w:color="auto"/>
      </w:divBdr>
    </w:div>
    <w:div w:id="459348674">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21674082">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2671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78904768">
      <w:bodyDiv w:val="1"/>
      <w:marLeft w:val="0"/>
      <w:marRight w:val="0"/>
      <w:marTop w:val="0"/>
      <w:marBottom w:val="0"/>
      <w:divBdr>
        <w:top w:val="none" w:sz="0" w:space="0" w:color="auto"/>
        <w:left w:val="none" w:sz="0" w:space="0" w:color="auto"/>
        <w:bottom w:val="none" w:sz="0" w:space="0" w:color="auto"/>
        <w:right w:val="none" w:sz="0" w:space="0" w:color="auto"/>
      </w:divBdr>
    </w:div>
    <w:div w:id="587351557">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02879202">
      <w:bodyDiv w:val="1"/>
      <w:marLeft w:val="0"/>
      <w:marRight w:val="0"/>
      <w:marTop w:val="0"/>
      <w:marBottom w:val="0"/>
      <w:divBdr>
        <w:top w:val="none" w:sz="0" w:space="0" w:color="auto"/>
        <w:left w:val="none" w:sz="0" w:space="0" w:color="auto"/>
        <w:bottom w:val="none" w:sz="0" w:space="0" w:color="auto"/>
        <w:right w:val="none" w:sz="0" w:space="0" w:color="auto"/>
      </w:divBdr>
    </w:div>
    <w:div w:id="606277909">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3604097">
      <w:bodyDiv w:val="1"/>
      <w:marLeft w:val="0"/>
      <w:marRight w:val="0"/>
      <w:marTop w:val="0"/>
      <w:marBottom w:val="0"/>
      <w:divBdr>
        <w:top w:val="none" w:sz="0" w:space="0" w:color="auto"/>
        <w:left w:val="none" w:sz="0" w:space="0" w:color="auto"/>
        <w:bottom w:val="none" w:sz="0" w:space="0" w:color="auto"/>
        <w:right w:val="none" w:sz="0" w:space="0" w:color="auto"/>
      </w:divBdr>
    </w:div>
    <w:div w:id="655305438">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82435173">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4721008">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8607205">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59445312">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842709">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50919644">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2332067">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8756919">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1952862">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3220170">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69496042">
      <w:bodyDiv w:val="1"/>
      <w:marLeft w:val="0"/>
      <w:marRight w:val="0"/>
      <w:marTop w:val="0"/>
      <w:marBottom w:val="0"/>
      <w:divBdr>
        <w:top w:val="none" w:sz="0" w:space="0" w:color="auto"/>
        <w:left w:val="none" w:sz="0" w:space="0" w:color="auto"/>
        <w:bottom w:val="none" w:sz="0" w:space="0" w:color="auto"/>
        <w:right w:val="none" w:sz="0" w:space="0" w:color="auto"/>
      </w:divBdr>
    </w:div>
    <w:div w:id="1085416268">
      <w:bodyDiv w:val="1"/>
      <w:marLeft w:val="0"/>
      <w:marRight w:val="0"/>
      <w:marTop w:val="0"/>
      <w:marBottom w:val="0"/>
      <w:divBdr>
        <w:top w:val="none" w:sz="0" w:space="0" w:color="auto"/>
        <w:left w:val="none" w:sz="0" w:space="0" w:color="auto"/>
        <w:bottom w:val="none" w:sz="0" w:space="0" w:color="auto"/>
        <w:right w:val="none" w:sz="0" w:space="0" w:color="auto"/>
      </w:divBdr>
    </w:div>
    <w:div w:id="1098984752">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3402248">
      <w:bodyDiv w:val="1"/>
      <w:marLeft w:val="0"/>
      <w:marRight w:val="0"/>
      <w:marTop w:val="0"/>
      <w:marBottom w:val="0"/>
      <w:divBdr>
        <w:top w:val="none" w:sz="0" w:space="0" w:color="auto"/>
        <w:left w:val="none" w:sz="0" w:space="0" w:color="auto"/>
        <w:bottom w:val="none" w:sz="0" w:space="0" w:color="auto"/>
        <w:right w:val="none" w:sz="0" w:space="0" w:color="auto"/>
      </w:divBdr>
    </w:div>
    <w:div w:id="1118455945">
      <w:bodyDiv w:val="1"/>
      <w:marLeft w:val="0"/>
      <w:marRight w:val="0"/>
      <w:marTop w:val="0"/>
      <w:marBottom w:val="0"/>
      <w:divBdr>
        <w:top w:val="none" w:sz="0" w:space="0" w:color="auto"/>
        <w:left w:val="none" w:sz="0" w:space="0" w:color="auto"/>
        <w:bottom w:val="none" w:sz="0" w:space="0" w:color="auto"/>
        <w:right w:val="none" w:sz="0" w:space="0" w:color="auto"/>
      </w:divBdr>
    </w:div>
    <w:div w:id="1136223469">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204823">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58615210">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67525425">
      <w:bodyDiv w:val="1"/>
      <w:marLeft w:val="0"/>
      <w:marRight w:val="0"/>
      <w:marTop w:val="0"/>
      <w:marBottom w:val="0"/>
      <w:divBdr>
        <w:top w:val="none" w:sz="0" w:space="0" w:color="auto"/>
        <w:left w:val="none" w:sz="0" w:space="0" w:color="auto"/>
        <w:bottom w:val="none" w:sz="0" w:space="0" w:color="auto"/>
        <w:right w:val="none" w:sz="0" w:space="0" w:color="auto"/>
      </w:divBdr>
    </w:div>
    <w:div w:id="1170754957">
      <w:bodyDiv w:val="1"/>
      <w:marLeft w:val="0"/>
      <w:marRight w:val="0"/>
      <w:marTop w:val="0"/>
      <w:marBottom w:val="0"/>
      <w:divBdr>
        <w:top w:val="none" w:sz="0" w:space="0" w:color="auto"/>
        <w:left w:val="none" w:sz="0" w:space="0" w:color="auto"/>
        <w:bottom w:val="none" w:sz="0" w:space="0" w:color="auto"/>
        <w:right w:val="none" w:sz="0" w:space="0" w:color="auto"/>
      </w:divBdr>
    </w:div>
    <w:div w:id="1174804524">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3474466">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657917">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511105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75285037">
      <w:bodyDiv w:val="1"/>
      <w:marLeft w:val="0"/>
      <w:marRight w:val="0"/>
      <w:marTop w:val="0"/>
      <w:marBottom w:val="0"/>
      <w:divBdr>
        <w:top w:val="none" w:sz="0" w:space="0" w:color="auto"/>
        <w:left w:val="none" w:sz="0" w:space="0" w:color="auto"/>
        <w:bottom w:val="none" w:sz="0" w:space="0" w:color="auto"/>
        <w:right w:val="none" w:sz="0" w:space="0" w:color="auto"/>
      </w:divBdr>
    </w:div>
    <w:div w:id="1282805541">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299872616">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5156305">
      <w:bodyDiv w:val="1"/>
      <w:marLeft w:val="0"/>
      <w:marRight w:val="0"/>
      <w:marTop w:val="0"/>
      <w:marBottom w:val="0"/>
      <w:divBdr>
        <w:top w:val="none" w:sz="0" w:space="0" w:color="auto"/>
        <w:left w:val="none" w:sz="0" w:space="0" w:color="auto"/>
        <w:bottom w:val="none" w:sz="0" w:space="0" w:color="auto"/>
        <w:right w:val="none" w:sz="0" w:space="0" w:color="auto"/>
      </w:divBdr>
    </w:div>
    <w:div w:id="1373001470">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3446478">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06095980">
      <w:bodyDiv w:val="1"/>
      <w:marLeft w:val="0"/>
      <w:marRight w:val="0"/>
      <w:marTop w:val="0"/>
      <w:marBottom w:val="0"/>
      <w:divBdr>
        <w:top w:val="none" w:sz="0" w:space="0" w:color="auto"/>
        <w:left w:val="none" w:sz="0" w:space="0" w:color="auto"/>
        <w:bottom w:val="none" w:sz="0" w:space="0" w:color="auto"/>
        <w:right w:val="none" w:sz="0" w:space="0" w:color="auto"/>
      </w:divBdr>
    </w:div>
    <w:div w:id="1508058671">
      <w:bodyDiv w:val="1"/>
      <w:marLeft w:val="0"/>
      <w:marRight w:val="0"/>
      <w:marTop w:val="0"/>
      <w:marBottom w:val="0"/>
      <w:divBdr>
        <w:top w:val="none" w:sz="0" w:space="0" w:color="auto"/>
        <w:left w:val="none" w:sz="0" w:space="0" w:color="auto"/>
        <w:bottom w:val="none" w:sz="0" w:space="0" w:color="auto"/>
        <w:right w:val="none" w:sz="0" w:space="0" w:color="auto"/>
      </w:divBdr>
    </w:div>
    <w:div w:id="1509904249">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384217">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4918104">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77878346">
      <w:bodyDiv w:val="1"/>
      <w:marLeft w:val="0"/>
      <w:marRight w:val="0"/>
      <w:marTop w:val="0"/>
      <w:marBottom w:val="0"/>
      <w:divBdr>
        <w:top w:val="none" w:sz="0" w:space="0" w:color="auto"/>
        <w:left w:val="none" w:sz="0" w:space="0" w:color="auto"/>
        <w:bottom w:val="none" w:sz="0" w:space="0" w:color="auto"/>
        <w:right w:val="none" w:sz="0" w:space="0" w:color="auto"/>
      </w:divBdr>
    </w:div>
    <w:div w:id="1701131021">
      <w:bodyDiv w:val="1"/>
      <w:marLeft w:val="0"/>
      <w:marRight w:val="0"/>
      <w:marTop w:val="0"/>
      <w:marBottom w:val="0"/>
      <w:divBdr>
        <w:top w:val="none" w:sz="0" w:space="0" w:color="auto"/>
        <w:left w:val="none" w:sz="0" w:space="0" w:color="auto"/>
        <w:bottom w:val="none" w:sz="0" w:space="0" w:color="auto"/>
        <w:right w:val="none" w:sz="0" w:space="0" w:color="auto"/>
      </w:divBdr>
    </w:div>
    <w:div w:id="1704478039">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41637009">
      <w:bodyDiv w:val="1"/>
      <w:marLeft w:val="0"/>
      <w:marRight w:val="0"/>
      <w:marTop w:val="0"/>
      <w:marBottom w:val="0"/>
      <w:divBdr>
        <w:top w:val="none" w:sz="0" w:space="0" w:color="auto"/>
        <w:left w:val="none" w:sz="0" w:space="0" w:color="auto"/>
        <w:bottom w:val="none" w:sz="0" w:space="0" w:color="auto"/>
        <w:right w:val="none" w:sz="0" w:space="0" w:color="auto"/>
      </w:divBdr>
    </w:div>
    <w:div w:id="1742483042">
      <w:bodyDiv w:val="1"/>
      <w:marLeft w:val="0"/>
      <w:marRight w:val="0"/>
      <w:marTop w:val="0"/>
      <w:marBottom w:val="0"/>
      <w:divBdr>
        <w:top w:val="none" w:sz="0" w:space="0" w:color="auto"/>
        <w:left w:val="none" w:sz="0" w:space="0" w:color="auto"/>
        <w:bottom w:val="none" w:sz="0" w:space="0" w:color="auto"/>
        <w:right w:val="none" w:sz="0" w:space="0" w:color="auto"/>
      </w:divBdr>
    </w:div>
    <w:div w:id="1758551720">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67192109">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26302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58153343">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75194370">
      <w:bodyDiv w:val="1"/>
      <w:marLeft w:val="0"/>
      <w:marRight w:val="0"/>
      <w:marTop w:val="0"/>
      <w:marBottom w:val="0"/>
      <w:divBdr>
        <w:top w:val="none" w:sz="0" w:space="0" w:color="auto"/>
        <w:left w:val="none" w:sz="0" w:space="0" w:color="auto"/>
        <w:bottom w:val="none" w:sz="0" w:space="0" w:color="auto"/>
        <w:right w:val="none" w:sz="0" w:space="0" w:color="auto"/>
      </w:divBdr>
    </w:div>
    <w:div w:id="1901473118">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91858516">
      <w:bodyDiv w:val="1"/>
      <w:marLeft w:val="0"/>
      <w:marRight w:val="0"/>
      <w:marTop w:val="0"/>
      <w:marBottom w:val="0"/>
      <w:divBdr>
        <w:top w:val="none" w:sz="0" w:space="0" w:color="auto"/>
        <w:left w:val="none" w:sz="0" w:space="0" w:color="auto"/>
        <w:bottom w:val="none" w:sz="0" w:space="0" w:color="auto"/>
        <w:right w:val="none" w:sz="0" w:space="0" w:color="auto"/>
      </w:divBdr>
    </w:div>
    <w:div w:id="1994676929">
      <w:bodyDiv w:val="1"/>
      <w:marLeft w:val="0"/>
      <w:marRight w:val="0"/>
      <w:marTop w:val="0"/>
      <w:marBottom w:val="0"/>
      <w:divBdr>
        <w:top w:val="none" w:sz="0" w:space="0" w:color="auto"/>
        <w:left w:val="none" w:sz="0" w:space="0" w:color="auto"/>
        <w:bottom w:val="none" w:sz="0" w:space="0" w:color="auto"/>
        <w:right w:val="none" w:sz="0" w:space="0" w:color="auto"/>
      </w:divBdr>
    </w:div>
    <w:div w:id="2024278146">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65904999">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7411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7.jpeg"/><Relationship Id="rId21" Type="http://schemas.openxmlformats.org/officeDocument/2006/relationships/header" Target="header2.xml"/><Relationship Id="rId42" Type="http://schemas.openxmlformats.org/officeDocument/2006/relationships/image" Target="media/image19.emf"/><Relationship Id="rId63" Type="http://schemas.openxmlformats.org/officeDocument/2006/relationships/image" Target="media/image37.png"/><Relationship Id="rId84" Type="http://schemas.openxmlformats.org/officeDocument/2006/relationships/image" Target="media/image57.jpeg"/><Relationship Id="rId138" Type="http://schemas.openxmlformats.org/officeDocument/2006/relationships/glossaryDocument" Target="glossary/document.xml"/><Relationship Id="rId16" Type="http://schemas.microsoft.com/office/2016/09/relationships/commentsIds" Target="commentsIds.xml"/><Relationship Id="rId107" Type="http://schemas.openxmlformats.org/officeDocument/2006/relationships/image" Target="media/image77.jpg"/><Relationship Id="rId11" Type="http://schemas.openxmlformats.org/officeDocument/2006/relationships/image" Target="media/image1.png"/><Relationship Id="rId32" Type="http://schemas.openxmlformats.org/officeDocument/2006/relationships/image" Target="media/image9.tmp"/><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2.jpg"/><Relationship Id="rId74" Type="http://schemas.openxmlformats.org/officeDocument/2006/relationships/image" Target="media/image48.png"/><Relationship Id="rId79" Type="http://schemas.openxmlformats.org/officeDocument/2006/relationships/image" Target="media/image52.png"/><Relationship Id="rId102" Type="http://schemas.openxmlformats.org/officeDocument/2006/relationships/image" Target="media/image73.jpeg"/><Relationship Id="rId123" Type="http://schemas.openxmlformats.org/officeDocument/2006/relationships/image" Target="media/image93.png"/><Relationship Id="rId128" Type="http://schemas.openxmlformats.org/officeDocument/2006/relationships/image" Target="media/image97.jpeg"/><Relationship Id="rId5" Type="http://schemas.openxmlformats.org/officeDocument/2006/relationships/numbering" Target="numbering.xml"/><Relationship Id="rId90" Type="http://schemas.openxmlformats.org/officeDocument/2006/relationships/image" Target="media/image62.jpeg"/><Relationship Id="rId95" Type="http://schemas.openxmlformats.org/officeDocument/2006/relationships/image" Target="media/image66.jpeg"/><Relationship Id="rId22" Type="http://schemas.openxmlformats.org/officeDocument/2006/relationships/footer" Target="footer2.xml"/><Relationship Id="rId27" Type="http://schemas.openxmlformats.org/officeDocument/2006/relationships/footer" Target="footer5.xm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38.jpeg"/><Relationship Id="rId69" Type="http://schemas.openxmlformats.org/officeDocument/2006/relationships/image" Target="media/image43.jpg"/><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image" Target="media/image103.png"/><Relationship Id="rId139" Type="http://schemas.openxmlformats.org/officeDocument/2006/relationships/theme" Target="theme/theme1.xml"/><Relationship Id="rId80" Type="http://schemas.openxmlformats.org/officeDocument/2006/relationships/image" Target="media/image53.png"/><Relationship Id="rId85" Type="http://schemas.openxmlformats.org/officeDocument/2006/relationships/image" Target="media/image58.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10.tmp"/><Relationship Id="rId38" Type="http://schemas.openxmlformats.org/officeDocument/2006/relationships/image" Target="media/image15.png"/><Relationship Id="rId59" Type="http://schemas.openxmlformats.org/officeDocument/2006/relationships/image" Target="media/image33.png"/><Relationship Id="rId103" Type="http://schemas.openxmlformats.org/officeDocument/2006/relationships/image" Target="media/image74.jp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image" Target="media/image98.jpeg"/><Relationship Id="rId54" Type="http://schemas.openxmlformats.org/officeDocument/2006/relationships/footer" Target="footer7.xml"/><Relationship Id="rId70" Type="http://schemas.openxmlformats.org/officeDocument/2006/relationships/image" Target="media/image44.png"/><Relationship Id="rId75" Type="http://schemas.microsoft.com/office/2007/relationships/hdphoto" Target="media/hdphoto1.wdp"/><Relationship Id="rId91" Type="http://schemas.openxmlformats.org/officeDocument/2006/relationships/image" Target="media/image63.png"/><Relationship Id="rId96" Type="http://schemas.openxmlformats.org/officeDocument/2006/relationships/image" Target="media/image67.jpeg"/><Relationship Id="rId14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vorname.nachname@bbr.bund.de" TargetMode="External"/><Relationship Id="rId28" Type="http://schemas.openxmlformats.org/officeDocument/2006/relationships/footer" Target="footer6.xml"/><Relationship Id="rId49" Type="http://schemas.openxmlformats.org/officeDocument/2006/relationships/image" Target="media/image26.png"/><Relationship Id="rId114" Type="http://schemas.openxmlformats.org/officeDocument/2006/relationships/image" Target="media/image84.jpg"/><Relationship Id="rId119" Type="http://schemas.openxmlformats.org/officeDocument/2006/relationships/image" Target="media/image89.jpeg"/><Relationship Id="rId44" Type="http://schemas.openxmlformats.org/officeDocument/2006/relationships/image" Target="media/image21.png"/><Relationship Id="rId60" Type="http://schemas.openxmlformats.org/officeDocument/2006/relationships/image" Target="media/image34.jpeg"/><Relationship Id="rId65" Type="http://schemas.openxmlformats.org/officeDocument/2006/relationships/image" Target="media/image39.jpeg"/><Relationship Id="rId81" Type="http://schemas.openxmlformats.org/officeDocument/2006/relationships/image" Target="media/image54.jpg"/><Relationship Id="rId86" Type="http://schemas.openxmlformats.org/officeDocument/2006/relationships/image" Target="media/image59.png"/><Relationship Id="rId130" Type="http://schemas.openxmlformats.org/officeDocument/2006/relationships/image" Target="media/image99.jpeg"/><Relationship Id="rId135" Type="http://schemas.openxmlformats.org/officeDocument/2006/relationships/footer" Target="footer11.xml"/><Relationship Id="rId13" Type="http://schemas.openxmlformats.org/officeDocument/2006/relationships/image" Target="media/image3.jpeg"/><Relationship Id="rId18" Type="http://schemas.openxmlformats.org/officeDocument/2006/relationships/image" Target="media/image5.png"/><Relationship Id="rId39" Type="http://schemas.openxmlformats.org/officeDocument/2006/relationships/image" Target="media/image16.jpeg"/><Relationship Id="rId109" Type="http://schemas.openxmlformats.org/officeDocument/2006/relationships/image" Target="media/image79.png"/><Relationship Id="rId34" Type="http://schemas.openxmlformats.org/officeDocument/2006/relationships/image" Target="media/image11.tmp"/><Relationship Id="rId50" Type="http://schemas.openxmlformats.org/officeDocument/2006/relationships/image" Target="media/image27.png"/><Relationship Id="rId55" Type="http://schemas.openxmlformats.org/officeDocument/2006/relationships/footer" Target="footer8.xml"/><Relationship Id="rId76" Type="http://schemas.openxmlformats.org/officeDocument/2006/relationships/image" Target="media/image49.jpeg"/><Relationship Id="rId97" Type="http://schemas.openxmlformats.org/officeDocument/2006/relationships/image" Target="media/image68.jpeg"/><Relationship Id="rId104" Type="http://schemas.openxmlformats.org/officeDocument/2006/relationships/image" Target="media/image75.png"/><Relationship Id="rId120" Type="http://schemas.openxmlformats.org/officeDocument/2006/relationships/image" Target="media/image90.png"/><Relationship Id="rId125" Type="http://schemas.openxmlformats.org/officeDocument/2006/relationships/image" Target="media/image95.png"/><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image" Target="media/image64.png"/><Relationship Id="rId2" Type="http://schemas.openxmlformats.org/officeDocument/2006/relationships/customXml" Target="../customXml/item2.xml"/><Relationship Id="rId29" Type="http://schemas.openxmlformats.org/officeDocument/2006/relationships/image" Target="media/image6.jpeg"/><Relationship Id="rId24" Type="http://schemas.openxmlformats.org/officeDocument/2006/relationships/footer" Target="footer3.xml"/><Relationship Id="rId40" Type="http://schemas.openxmlformats.org/officeDocument/2006/relationships/image" Target="media/image17.emf"/><Relationship Id="rId45" Type="http://schemas.openxmlformats.org/officeDocument/2006/relationships/image" Target="media/image22.png"/><Relationship Id="rId66" Type="http://schemas.openxmlformats.org/officeDocument/2006/relationships/image" Target="media/image40.png"/><Relationship Id="rId87" Type="http://schemas.microsoft.com/office/2007/relationships/hdphoto" Target="media/hdphoto2.wdp"/><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0.png"/><Relationship Id="rId136" Type="http://schemas.openxmlformats.org/officeDocument/2006/relationships/fontTable" Target="fontTable.xml"/><Relationship Id="rId61" Type="http://schemas.openxmlformats.org/officeDocument/2006/relationships/image" Target="media/image35.jpeg"/><Relationship Id="rId82" Type="http://schemas.openxmlformats.org/officeDocument/2006/relationships/image" Target="media/image55.jpg"/><Relationship Id="rId19" Type="http://schemas.openxmlformats.org/officeDocument/2006/relationships/header" Target="header1.xml"/><Relationship Id="rId14" Type="http://schemas.openxmlformats.org/officeDocument/2006/relationships/comments" Target="comments.xml"/><Relationship Id="rId30" Type="http://schemas.openxmlformats.org/officeDocument/2006/relationships/image" Target="media/image7.jpeg"/><Relationship Id="rId35" Type="http://schemas.openxmlformats.org/officeDocument/2006/relationships/image" Target="media/image12.tmp"/><Relationship Id="rId56" Type="http://schemas.openxmlformats.org/officeDocument/2006/relationships/footer" Target="footer9.xml"/><Relationship Id="rId77" Type="http://schemas.openxmlformats.org/officeDocument/2006/relationships/image" Target="media/image50.jpeg"/><Relationship Id="rId100" Type="http://schemas.openxmlformats.org/officeDocument/2006/relationships/image" Target="media/image71.jpeg"/><Relationship Id="rId105" Type="http://schemas.openxmlformats.org/officeDocument/2006/relationships/image" Target="media/image76.png"/><Relationship Id="rId126" Type="http://schemas.openxmlformats.org/officeDocument/2006/relationships/image" Target="media/image96.emf"/><Relationship Id="rId8" Type="http://schemas.openxmlformats.org/officeDocument/2006/relationships/webSettings" Target="webSettings.xml"/><Relationship Id="rId51" Type="http://schemas.openxmlformats.org/officeDocument/2006/relationships/image" Target="media/image28.svg"/><Relationship Id="rId72" Type="http://schemas.openxmlformats.org/officeDocument/2006/relationships/image" Target="media/image46.png"/><Relationship Id="rId93" Type="http://schemas.microsoft.com/office/2007/relationships/hdphoto" Target="media/hdphoto3.wdp"/><Relationship Id="rId98" Type="http://schemas.openxmlformats.org/officeDocument/2006/relationships/image" Target="media/image69.png"/><Relationship Id="rId121" Type="http://schemas.openxmlformats.org/officeDocument/2006/relationships/image" Target="media/image91.png"/><Relationship Id="rId3" Type="http://schemas.openxmlformats.org/officeDocument/2006/relationships/customXml" Target="../customXml/item3.xml"/><Relationship Id="rId25" Type="http://schemas.openxmlformats.org/officeDocument/2006/relationships/footer" Target="footer4.xml"/><Relationship Id="rId46" Type="http://schemas.openxmlformats.org/officeDocument/2006/relationships/image" Target="media/image23.PNG"/><Relationship Id="rId67" Type="http://schemas.openxmlformats.org/officeDocument/2006/relationships/image" Target="media/image41.png"/><Relationship Id="rId116" Type="http://schemas.openxmlformats.org/officeDocument/2006/relationships/image" Target="media/image86.png"/><Relationship Id="rId137" Type="http://schemas.microsoft.com/office/2011/relationships/people" Target="people.xml"/><Relationship Id="rId20" Type="http://schemas.openxmlformats.org/officeDocument/2006/relationships/footer" Target="footer1.xml"/><Relationship Id="rId41" Type="http://schemas.openxmlformats.org/officeDocument/2006/relationships/image" Target="media/image18.emf"/><Relationship Id="rId62" Type="http://schemas.openxmlformats.org/officeDocument/2006/relationships/image" Target="media/image36.png"/><Relationship Id="rId83" Type="http://schemas.openxmlformats.org/officeDocument/2006/relationships/image" Target="media/image56.jpeg"/><Relationship Id="rId88" Type="http://schemas.openxmlformats.org/officeDocument/2006/relationships/image" Target="media/image60.jpg"/><Relationship Id="rId111" Type="http://schemas.openxmlformats.org/officeDocument/2006/relationships/image" Target="media/image81.png"/><Relationship Id="rId132" Type="http://schemas.openxmlformats.org/officeDocument/2006/relationships/image" Target="media/image101.jpeg"/><Relationship Id="rId15" Type="http://schemas.microsoft.com/office/2011/relationships/commentsExtended" Target="commentsExtended.xml"/><Relationship Id="rId36" Type="http://schemas.openxmlformats.org/officeDocument/2006/relationships/image" Target="media/image13.emf"/><Relationship Id="rId57" Type="http://schemas.openxmlformats.org/officeDocument/2006/relationships/image" Target="media/image31.jpg"/><Relationship Id="rId106" Type="http://schemas.microsoft.com/office/2007/relationships/hdphoto" Target="media/hdphoto4.wdp"/><Relationship Id="rId127" Type="http://schemas.openxmlformats.org/officeDocument/2006/relationships/footer" Target="footer10.xml"/><Relationship Id="rId10" Type="http://schemas.openxmlformats.org/officeDocument/2006/relationships/endnotes" Target="endnotes.xml"/><Relationship Id="rId31" Type="http://schemas.openxmlformats.org/officeDocument/2006/relationships/image" Target="media/image8.tmp"/><Relationship Id="rId52" Type="http://schemas.openxmlformats.org/officeDocument/2006/relationships/image" Target="media/image29.png"/><Relationship Id="rId73" Type="http://schemas.openxmlformats.org/officeDocument/2006/relationships/image" Target="media/image47.jpg"/><Relationship Id="rId78" Type="http://schemas.openxmlformats.org/officeDocument/2006/relationships/image" Target="media/image51.png"/><Relationship Id="rId94" Type="http://schemas.openxmlformats.org/officeDocument/2006/relationships/image" Target="media/image65.jpe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2.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3.xml"/><Relationship Id="rId47" Type="http://schemas.openxmlformats.org/officeDocument/2006/relationships/image" Target="media/image24.png"/><Relationship Id="rId68" Type="http://schemas.openxmlformats.org/officeDocument/2006/relationships/image" Target="media/image42.png"/><Relationship Id="rId89" Type="http://schemas.openxmlformats.org/officeDocument/2006/relationships/image" Target="media/image61.jpeg"/><Relationship Id="rId112" Type="http://schemas.openxmlformats.org/officeDocument/2006/relationships/image" Target="media/image82.png"/><Relationship Id="rId133" Type="http://schemas.openxmlformats.org/officeDocument/2006/relationships/image" Target="media/image10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tzhaltertext"/>
            </w:rPr>
            <w:t>Klicken oder tippen Sie hier, um Text einzugeben.</w:t>
          </w:r>
        </w:p>
      </w:docPartBody>
    </w:docPart>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rbel">
    <w:panose1 w:val="020B0503020204020204"/>
    <w:charset w:val="00"/>
    <w:family w:val="swiss"/>
    <w:pitch w:val="variable"/>
    <w:sig w:usb0="A00002EF" w:usb1="4000A44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13169E"/>
    <w:rsid w:val="00136A6A"/>
    <w:rsid w:val="002268AD"/>
    <w:rsid w:val="00333407"/>
    <w:rsid w:val="0035561D"/>
    <w:rsid w:val="00411BBC"/>
    <w:rsid w:val="004A3488"/>
    <w:rsid w:val="004C2991"/>
    <w:rsid w:val="004E2550"/>
    <w:rsid w:val="004E6906"/>
    <w:rsid w:val="005D22B3"/>
    <w:rsid w:val="00632373"/>
    <w:rsid w:val="007C11A7"/>
    <w:rsid w:val="008212C2"/>
    <w:rsid w:val="00891303"/>
    <w:rsid w:val="008E4F4F"/>
    <w:rsid w:val="0094195A"/>
    <w:rsid w:val="009860F7"/>
    <w:rsid w:val="00AB5CA9"/>
    <w:rsid w:val="00AE2B42"/>
    <w:rsid w:val="00B1582D"/>
    <w:rsid w:val="00B311FE"/>
    <w:rsid w:val="00BD6247"/>
    <w:rsid w:val="00BF5300"/>
    <w:rsid w:val="00C76E77"/>
    <w:rsid w:val="00C839F5"/>
    <w:rsid w:val="00D60D89"/>
    <w:rsid w:val="00DD1DBB"/>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11F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38</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11</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3</b:RefOrder>
  </b:Source>
  <b:Source>
    <b:Tag>DIN10</b:Tag>
    <b:SourceType>Report</b:SourceType>
    <b:Guid>{718F13E5-83CB-4AE2-B308-5BA765743393}</b:Guid>
    <b:Title>DIN EN 1990:2010-12</b:Title>
    <b:Year>2010</b:Year>
    <b:Publisher>Beuth Verlag</b:Publisher>
    <b:City>Berlin</b:City>
    <b:RefOrder>7</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4</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5</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31</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22</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9</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7</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0</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8</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30</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1</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2</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3</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4</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5</b:RefOrder>
  </b:Source>
  <b:Source>
    <b:Tag>DIN13</b:Tag>
    <b:SourceType>Report</b:SourceType>
    <b:Guid>{AAE5FF7B-3502-4467-98A1-0CEE2B5B96E7}</b:Guid>
    <b:Title>DIN EN 14080:2013-09</b:Title>
    <b:Year>2013</b:Year>
    <b:City>Berlin</b:City>
    <b:Publisher>Betuh Verlag GmbH</b:Publisher>
    <b:RefOrder>34</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21</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3</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5</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6</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6</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7</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7</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8</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8</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6</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49</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0</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1</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5</b:RefOrder>
  </b:Source>
  <b:Source>
    <b:Tag>DIN101</b:Tag>
    <b:SourceType>Report</b:SourceType>
    <b:Guid>{B41AC1A6-87AC-4DCA-9A46-19447B1E3C68}</b:Guid>
    <b:Title>DIN EN 1995-1-1:2010-12</b:Title>
    <b:Year>2010</b:Year>
    <b:Publisher>Beuth Verlag</b:Publisher>
    <b:City>Berlin</b:City>
    <b:RefOrder>12</b:RefOrder>
  </b:Source>
  <b:Source>
    <b:Tag>DIN</b:Tag>
    <b:SourceType>Report</b:SourceType>
    <b:Guid>{90AF8E9B-ECB8-40CE-884B-74FB651A0D6A}</b:Guid>
    <b:Title>DIN EN 1995-1-2:2010-12</b:Title>
    <b:Year>2010</b:Year>
    <b:Publisher>Beuth Verlag</b:Publisher>
    <b:City>2010</b:City>
    <b:RefOrder>5</b:RefOrder>
  </b:Source>
  <b:Source>
    <b:Tag>DIN102</b:Tag>
    <b:SourceType>Report</b:SourceType>
    <b:Guid>{0F2D685B-4896-4DC7-A309-FADE1AD8C27B}</b:Guid>
    <b:Title>DIN EN 1991-1-1:2010-12</b:Title>
    <b:Year>2010</b:Year>
    <b:Publisher>Beuth Verlag</b:Publisher>
    <b:City>2010</b:City>
    <b:RefOrder>8</b:RefOrder>
  </b:Source>
  <b:Source>
    <b:Tag>DIN103</b:Tag>
    <b:SourceType>Report</b:SourceType>
    <b:Guid>{04CF6820-81EC-4B5C-A87B-0E878B6B2F74}</b:Guid>
    <b:Title>DIN EN 408:2012-10</b:Title>
    <b:Year>2010</b:Year>
    <b:Publisher>Beuth Verlag</b:Publisher>
    <b:City>Berlin</b:City>
    <b:RefOrder>32</b:RefOrder>
  </b:Source>
  <b:Source>
    <b:Tag>DIN91</b:Tag>
    <b:SourceType>Report</b:SourceType>
    <b:Guid>{0A5BC3FF-DB00-4EBA-8A51-A02ABA633C26}</b:Guid>
    <b:Title>DIN EN 26891:1991</b:Title>
    <b:Year>1991</b:Year>
    <b:Publisher>Beuth Verlag</b:Publisher>
    <b:City>Berlin</b:City>
    <b:RefOrder>20</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2</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3</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4</b:RefOrder>
  </b:Source>
  <b:Source>
    <b:Tag>Eur11</b:Tag>
    <b:SourceType>Report</b:SourceType>
    <b:Guid>{0C28A00F-F14C-4C2F-A26D-3F31EB0C0B15}</b:Guid>
    <b:Title>DIN EN 1992-1-1:2011-01</b:Title>
    <b:Year>2011</b:Year>
    <b:Publisher>Beuth Verlag</b:Publisher>
    <b:City>Berlin</b:City>
    <b:RefOrder>6</b:RefOrder>
  </b:Source>
  <b:Source>
    <b:Tag>DIN104</b:Tag>
    <b:SourceType>Report</b:SourceType>
    <b:Guid>{47D37322-B85A-4A8E-94B9-5310A52C8088}</b:Guid>
    <b:Title>DIN EN 1995-1-2:2010-12</b:Title>
    <b:Year>2010</b:Year>
    <b:Publisher>Beuth Verlag</b:Publisher>
    <b:City>Berlin</b:City>
    <b:RefOrder>10</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4</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7</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9</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6</b:RefOrder>
  </b:Source>
  <b:Source>
    <b:Tag>DIN18</b:Tag>
    <b:SourceType>Report</b:SourceType>
    <b:Guid>{15EA1D1B-BA2E-49DF-BF19-0F19F2A23475}</b:Guid>
    <b:Title>DIN 4109-01:2018-01</b:Title>
    <b:Year>2018</b:Year>
    <b:Publisher>Beuth Verlag</b:Publisher>
    <b:City>Berlin</b:City>
    <b:RefOrder>1</b:RefOrder>
  </b:Source>
  <b:Source>
    <b:Tag>DIN16</b:Tag>
    <b:SourceType>Report</b:SourceType>
    <b:Guid>{14A8A9F7-9658-4EB2-92AC-83A669BC0AFF}</b:Guid>
    <b:Title>DIN 4109-32:2016-07</b:Title>
    <b:Year>2016</b:Year>
    <b:Publisher>Beuth Verlag</b:Publisher>
    <b:City>Berlin</b:City>
    <b:RefOrder>2</b:RefOrder>
  </b:Source>
  <b:Source>
    <b:Tag>DIN161</b:Tag>
    <b:SourceType>Report</b:SourceType>
    <b:Guid>{B301B673-C355-49D9-BFF9-C02826727944}</b:Guid>
    <b:Title>DIN 4109-34:2016-07</b:Title>
    <b:Year>2016</b:Year>
    <b:Publisher>Beuth Verlag</b:Publisher>
    <b:City>Berlin</b:City>
    <b:RefOrder>3</b:RefOrder>
  </b:Source>
  <b:Source>
    <b:Tag>DIN105</b:Tag>
    <b:SourceType>Report</b:SourceType>
    <b:Guid>{8DD37753-8EDE-46F3-AE01-9FD4E2540DDF}</b:Guid>
    <b:Title>DIN EN 1992-1-2:2010-12</b:Title>
    <b:Year>2010</b:Year>
    <b:Publisher>Beuth Verlag</b:Publisher>
    <b:City>Berlin</b:City>
    <b:RefOrder>9</b:RefOrder>
  </b:Source>
  <b:Source>
    <b:Tag>DIN03</b:Tag>
    <b:SourceType>Report</b:SourceType>
    <b:Guid>{EBB28DE2-D320-4F26-B091-99A20E9C5A84}</b:Guid>
    <b:Title>DIN 68364:2003-05</b:Title>
    <b:Year>2003</b:Year>
    <b:Publisher>Beuth Verlag</b:Publisher>
    <b:City>Berlin</b:City>
    <b:RefOrder>24</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9</b:RefOrder>
  </b:Source>
  <b:Source>
    <b:Tag>ENI95</b:Tag>
    <b:SourceType>Report</b:SourceType>
    <b:Guid>{48B593B4-C470-4B23-87FD-759850113A81}</b:Guid>
    <b:Title>EN ISO 10365:1995</b:Title>
    <b:Year>1995</b:Year>
    <b:Publisher>Beuth Verlag</b:Publisher>
    <b:City>Berlin</b:City>
    <b:RefOrder>33</b:RefOrder>
  </b:Source>
</b:Sources>
</file>

<file path=customXml/itemProps1.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2153E702-52C5-452E-B05A-1F718BCD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3</Pages>
  <Words>40762</Words>
  <Characters>256802</Characters>
  <Application>Microsoft Office Word</Application>
  <DocSecurity>0</DocSecurity>
  <Lines>2140</Lines>
  <Paragraphs>5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6</cp:revision>
  <cp:lastPrinted>2021-05-12T09:14:00Z</cp:lastPrinted>
  <dcterms:created xsi:type="dcterms:W3CDTF">2022-01-26T21:20:00Z</dcterms:created>
  <dcterms:modified xsi:type="dcterms:W3CDTF">2022-01-3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